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7A01" w:rsidRPr="00447A01" w:rsidRDefault="00447A01" w:rsidP="00447A01">
      <w:pPr>
        <w:outlineLvl w:val="0"/>
      </w:pPr>
      <w:bookmarkStart w:id="0" w:name="_GoBack"/>
      <w:bookmarkEnd w:id="0"/>
      <w:r w:rsidRPr="00447A01">
        <w:rPr>
          <w:b/>
        </w:rPr>
        <w:t>A. SPECIFIC AIMS</w:t>
      </w:r>
    </w:p>
    <w:p w:rsidR="00CB7949" w:rsidRPr="007F0F4C" w:rsidRDefault="00447A01" w:rsidP="00CB7949">
      <w:pPr>
        <w:ind w:right="-90"/>
        <w:rPr>
          <w:bCs/>
        </w:rPr>
      </w:pPr>
      <w:r w:rsidRPr="00447A01">
        <w:tab/>
      </w:r>
      <w:r w:rsidR="00CB7949" w:rsidRPr="007F0F4C">
        <w:t>Fecal Incontinence (FI) affects 8-15 % of the US population, predominantly women and elderly, and 45% of nursing home residents. It significantly impairs qu</w:t>
      </w:r>
      <w:r w:rsidR="00632D22">
        <w:t xml:space="preserve">ality of life </w:t>
      </w:r>
      <w:r w:rsidR="00CB7949" w:rsidRPr="007F0F4C">
        <w:t xml:space="preserve">and poses a major health care burden. FI </w:t>
      </w:r>
      <w:proofErr w:type="gramStart"/>
      <w:r w:rsidR="00CB7949" w:rsidRPr="007F0F4C">
        <w:t>is characterized</w:t>
      </w:r>
      <w:proofErr w:type="gramEnd"/>
      <w:r w:rsidR="00CB7949" w:rsidRPr="007F0F4C">
        <w:t xml:space="preserve"> by significant neuromuscular dysfunction of the pelvic floor that includes bilatera</w:t>
      </w:r>
      <w:r w:rsidR="00497D31">
        <w:t xml:space="preserve">l </w:t>
      </w:r>
      <w:proofErr w:type="spellStart"/>
      <w:r w:rsidR="00497D31">
        <w:t>lumbo</w:t>
      </w:r>
      <w:proofErr w:type="spellEnd"/>
      <w:r w:rsidR="00497D31">
        <w:t xml:space="preserve">-anorectal and </w:t>
      </w:r>
      <w:proofErr w:type="spellStart"/>
      <w:r w:rsidR="00497D31">
        <w:t>sacro</w:t>
      </w:r>
      <w:proofErr w:type="spellEnd"/>
      <w:r w:rsidR="00497D31">
        <w:t>-ano</w:t>
      </w:r>
      <w:r w:rsidR="00CB7949" w:rsidRPr="007F0F4C">
        <w:t xml:space="preserve">rectal neuropathy and </w:t>
      </w:r>
      <w:proofErr w:type="spellStart"/>
      <w:r w:rsidR="00CB7949" w:rsidRPr="007F0F4C">
        <w:t>sensori</w:t>
      </w:r>
      <w:proofErr w:type="spellEnd"/>
      <w:r w:rsidR="00CB7949" w:rsidRPr="007F0F4C">
        <w:t>-motor dysfunction. This multifactorial etiology suggests</w:t>
      </w:r>
      <w:r w:rsidR="00CB7949" w:rsidRPr="007F0F4C" w:rsidDel="005432AE">
        <w:t xml:space="preserve"> that</w:t>
      </w:r>
      <w:r w:rsidR="00CB7949" w:rsidRPr="00C959C9">
        <w:t xml:space="preserve"> maladaptive </w:t>
      </w:r>
      <w:proofErr w:type="spellStart"/>
      <w:r w:rsidR="00CB7949" w:rsidRPr="00C959C9">
        <w:t>neuroplastic</w:t>
      </w:r>
      <w:proofErr w:type="spellEnd"/>
      <w:r w:rsidR="00CB7949" w:rsidRPr="00C959C9">
        <w:t xml:space="preserve"> changes in t</w:t>
      </w:r>
      <w:r w:rsidR="00F115C1">
        <w:t xml:space="preserve">he neural innervation of lower gastrointestinal </w:t>
      </w:r>
      <w:r w:rsidR="00CB7949" w:rsidRPr="00C959C9">
        <w:t xml:space="preserve">tract could play a significant role in the pathogenesis of FI. </w:t>
      </w:r>
      <w:r w:rsidR="00CB7949" w:rsidRPr="00D47B41">
        <w:rPr>
          <w:b/>
        </w:rPr>
        <w:t>A c</w:t>
      </w:r>
      <w:r w:rsidR="0059303F" w:rsidRPr="00D47B41">
        <w:rPr>
          <w:b/>
          <w:bCs/>
        </w:rPr>
        <w:t>ritical barrier to</w:t>
      </w:r>
      <w:r w:rsidR="00CB7949" w:rsidRPr="00D47B41">
        <w:rPr>
          <w:b/>
          <w:bCs/>
        </w:rPr>
        <w:t xml:space="preserve"> progress</w:t>
      </w:r>
      <w:r w:rsidR="00CB7949" w:rsidRPr="007F0F4C">
        <w:rPr>
          <w:bCs/>
        </w:rPr>
        <w:t xml:space="preserve"> </w:t>
      </w:r>
      <w:r w:rsidR="0059303F">
        <w:rPr>
          <w:bCs/>
        </w:rPr>
        <w:t>in the treatment of</w:t>
      </w:r>
      <w:r w:rsidR="00CB7949">
        <w:rPr>
          <w:bCs/>
        </w:rPr>
        <w:t xml:space="preserve"> FI</w:t>
      </w:r>
      <w:r w:rsidR="00DD2A7C">
        <w:rPr>
          <w:bCs/>
        </w:rPr>
        <w:t xml:space="preserve"> is the lack of </w:t>
      </w:r>
      <w:r w:rsidR="00D47B41">
        <w:rPr>
          <w:bCs/>
        </w:rPr>
        <w:t>understanding of how treatments</w:t>
      </w:r>
      <w:r w:rsidR="00D47B41" w:rsidRPr="007F0F4C">
        <w:rPr>
          <w:bCs/>
        </w:rPr>
        <w:t xml:space="preserve"> </w:t>
      </w:r>
      <w:r w:rsidR="00D47B41">
        <w:rPr>
          <w:bCs/>
        </w:rPr>
        <w:t>affect</w:t>
      </w:r>
      <w:r w:rsidR="00D47B41" w:rsidRPr="007F0F4C">
        <w:rPr>
          <w:bCs/>
        </w:rPr>
        <w:t xml:space="preserve"> the </w:t>
      </w:r>
      <w:r w:rsidR="00D47B41" w:rsidRPr="00E36040">
        <w:rPr>
          <w:bCs/>
        </w:rPr>
        <w:t>core</w:t>
      </w:r>
      <w:r w:rsidR="00D47B41">
        <w:rPr>
          <w:bCs/>
        </w:rPr>
        <w:t xml:space="preserve"> pathophysiological mechanisms</w:t>
      </w:r>
      <w:r w:rsidR="00293894">
        <w:rPr>
          <w:bCs/>
        </w:rPr>
        <w:t xml:space="preserve"> </w:t>
      </w:r>
      <w:r w:rsidR="00D47B41" w:rsidRPr="007F0F4C">
        <w:rPr>
          <w:bCs/>
        </w:rPr>
        <w:t xml:space="preserve">of </w:t>
      </w:r>
      <w:proofErr w:type="gramStart"/>
      <w:r w:rsidR="00D47B41" w:rsidRPr="007F0F4C">
        <w:rPr>
          <w:bCs/>
        </w:rPr>
        <w:t>F</w:t>
      </w:r>
      <w:r w:rsidR="00D47B41">
        <w:rPr>
          <w:bCs/>
        </w:rPr>
        <w:t>I</w:t>
      </w:r>
      <w:r w:rsidR="00B71884">
        <w:rPr>
          <w:bCs/>
        </w:rPr>
        <w:t>,</w:t>
      </w:r>
      <w:proofErr w:type="gramEnd"/>
      <w:r w:rsidR="00D47B41">
        <w:rPr>
          <w:bCs/>
        </w:rPr>
        <w:t xml:space="preserve"> and the absence of </w:t>
      </w:r>
      <w:r w:rsidR="00F115C1">
        <w:rPr>
          <w:bCs/>
        </w:rPr>
        <w:t xml:space="preserve">mechanistically </w:t>
      </w:r>
      <w:r w:rsidR="00CB7949" w:rsidRPr="007F0F4C">
        <w:rPr>
          <w:bCs/>
        </w:rPr>
        <w:t>based non-invasive therapies.</w:t>
      </w:r>
      <w:r w:rsidR="00CB7949" w:rsidRPr="007F0F4C">
        <w:t xml:space="preserve"> </w:t>
      </w:r>
      <w:r w:rsidR="00CB7949" w:rsidRPr="00C959C9">
        <w:rPr>
          <w:b/>
        </w:rPr>
        <w:t>Our goal</w:t>
      </w:r>
      <w:r w:rsidR="00CB7949" w:rsidRPr="007F0F4C">
        <w:t xml:space="preserve"> is to address the </w:t>
      </w:r>
      <w:r w:rsidR="00CB7949" w:rsidRPr="00C959C9">
        <w:rPr>
          <w:b/>
        </w:rPr>
        <w:t>problem</w:t>
      </w:r>
      <w:r w:rsidR="00E36040">
        <w:t xml:space="preserve"> of FI</w:t>
      </w:r>
      <w:r w:rsidR="00CB7949" w:rsidRPr="007F0F4C">
        <w:t xml:space="preserve"> by developing therapies that modulate peripheral and central neuronal perturbations </w:t>
      </w:r>
      <w:r w:rsidR="00D47B41">
        <w:t>and thereby</w:t>
      </w:r>
      <w:r w:rsidR="00CB7949" w:rsidRPr="007F0F4C">
        <w:t xml:space="preserve"> improve </w:t>
      </w:r>
      <w:proofErr w:type="spellStart"/>
      <w:r w:rsidR="00CB7949" w:rsidRPr="007F0F4C">
        <w:t>visceromotor</w:t>
      </w:r>
      <w:proofErr w:type="spellEnd"/>
      <w:r w:rsidR="00CB7949" w:rsidRPr="007F0F4C">
        <w:t xml:space="preserve"> control and </w:t>
      </w:r>
      <w:proofErr w:type="spellStart"/>
      <w:r w:rsidR="00CB7949" w:rsidRPr="007F0F4C">
        <w:t>sensori</w:t>
      </w:r>
      <w:proofErr w:type="spellEnd"/>
      <w:r w:rsidR="00CB7949" w:rsidRPr="007F0F4C">
        <w:t>-motor dysfunctions</w:t>
      </w:r>
      <w:r w:rsidR="004A2D70">
        <w:t>,</w:t>
      </w:r>
      <w:r w:rsidR="00D47B41">
        <w:t xml:space="preserve"> and to understand the </w:t>
      </w:r>
      <w:proofErr w:type="spellStart"/>
      <w:r w:rsidR="00D47B41">
        <w:t>neurobiologic</w:t>
      </w:r>
      <w:proofErr w:type="spellEnd"/>
      <w:r w:rsidR="00D47B41">
        <w:t xml:space="preserve"> basis of these treatments</w:t>
      </w:r>
      <w:r w:rsidR="00CB7949" w:rsidRPr="007F0F4C">
        <w:t xml:space="preserve">. </w:t>
      </w:r>
      <w:r w:rsidR="005D5980" w:rsidRPr="00C959C9">
        <w:rPr>
          <w:b/>
        </w:rPr>
        <w:t>Our central hypothesis</w:t>
      </w:r>
      <w:r w:rsidR="005D5980" w:rsidRPr="007F0F4C">
        <w:t xml:space="preserve"> is that </w:t>
      </w:r>
      <w:r w:rsidR="005D5980">
        <w:t xml:space="preserve">a novel non-invasive </w:t>
      </w:r>
      <w:r w:rsidR="005D5980" w:rsidRPr="007F0F4C">
        <w:t xml:space="preserve">treatment </w:t>
      </w:r>
      <w:r w:rsidR="00727421">
        <w:t xml:space="preserve">consisting of </w:t>
      </w:r>
      <w:r w:rsidR="0026212B">
        <w:t xml:space="preserve">repetitive </w:t>
      </w:r>
      <w:proofErr w:type="spellStart"/>
      <w:r w:rsidR="005D5980" w:rsidRPr="007F0F4C">
        <w:t>translumbar</w:t>
      </w:r>
      <w:proofErr w:type="spellEnd"/>
      <w:r w:rsidR="005D5980" w:rsidRPr="007F0F4C">
        <w:t xml:space="preserve"> magnetic stimulation (</w:t>
      </w:r>
      <w:proofErr w:type="spellStart"/>
      <w:r w:rsidR="005D5980" w:rsidRPr="007F0F4C">
        <w:t>rTLMS</w:t>
      </w:r>
      <w:proofErr w:type="spellEnd"/>
      <w:r w:rsidR="005D5980" w:rsidRPr="007F0F4C">
        <w:t xml:space="preserve">) and </w:t>
      </w:r>
      <w:r w:rsidR="0026212B">
        <w:t xml:space="preserve">repetitive </w:t>
      </w:r>
      <w:proofErr w:type="spellStart"/>
      <w:r w:rsidR="005D5980" w:rsidRPr="007F0F4C">
        <w:t>transsacral</w:t>
      </w:r>
      <w:proofErr w:type="spellEnd"/>
      <w:r w:rsidR="005D5980" w:rsidRPr="007F0F4C">
        <w:t xml:space="preserve"> magnetic stimulation (</w:t>
      </w:r>
      <w:proofErr w:type="spellStart"/>
      <w:r w:rsidR="005D5980" w:rsidRPr="007F0F4C">
        <w:t>rTSMS</w:t>
      </w:r>
      <w:proofErr w:type="spellEnd"/>
      <w:r w:rsidR="005D5980" w:rsidRPr="007F0F4C">
        <w:t xml:space="preserve">) </w:t>
      </w:r>
      <w:r w:rsidR="005D5980">
        <w:t>will significantly improve FI</w:t>
      </w:r>
      <w:r w:rsidR="005D5980" w:rsidRPr="007F0F4C">
        <w:t xml:space="preserve"> by enhancing peripheral and central neural excitability</w:t>
      </w:r>
      <w:r w:rsidR="005D5980">
        <w:t xml:space="preserve"> and </w:t>
      </w:r>
      <w:r w:rsidR="00D60F56">
        <w:t>will provide</w:t>
      </w:r>
      <w:r w:rsidR="005D5980">
        <w:t xml:space="preserve"> a multidimensional therapeutic benefit</w:t>
      </w:r>
      <w:r w:rsidR="0026212B">
        <w:t xml:space="preserve">- </w:t>
      </w:r>
      <w:r w:rsidR="00D65051">
        <w:t>enhance anal muscle s</w:t>
      </w:r>
      <w:r w:rsidR="005140CB">
        <w:t>trength, improve stool perception</w:t>
      </w:r>
      <w:r w:rsidR="00D65051">
        <w:t xml:space="preserve"> and improve rectal capacity</w:t>
      </w:r>
      <w:r w:rsidR="00D65051" w:rsidRPr="007F0F4C">
        <w:t xml:space="preserve">. </w:t>
      </w:r>
      <w:r w:rsidR="004A2D70">
        <w:t>Our</w:t>
      </w:r>
      <w:r w:rsidR="00CB7949" w:rsidRPr="007F0F4C">
        <w:t xml:space="preserve"> approach </w:t>
      </w:r>
      <w:r w:rsidR="004A2D70">
        <w:t>is based on</w:t>
      </w:r>
      <w:r w:rsidR="00D65051">
        <w:t xml:space="preserve"> our preliminary </w:t>
      </w:r>
      <w:proofErr w:type="gramStart"/>
      <w:r w:rsidR="00D65051">
        <w:t xml:space="preserve">studies </w:t>
      </w:r>
      <w:r w:rsidR="00CB7949" w:rsidRPr="007F0F4C">
        <w:t>which</w:t>
      </w:r>
      <w:proofErr w:type="gramEnd"/>
      <w:r w:rsidR="00CB7949" w:rsidRPr="007F0F4C">
        <w:t xml:space="preserve"> suggest that repetitive </w:t>
      </w:r>
      <w:proofErr w:type="spellStart"/>
      <w:r w:rsidR="00CB7949" w:rsidRPr="007F0F4C">
        <w:t>translumbar</w:t>
      </w:r>
      <w:proofErr w:type="spellEnd"/>
      <w:r w:rsidR="00CB7949" w:rsidRPr="007F0F4C">
        <w:t xml:space="preserve"> magnetic stimulation (</w:t>
      </w:r>
      <w:proofErr w:type="spellStart"/>
      <w:r w:rsidR="00CB7949" w:rsidRPr="007F0F4C">
        <w:t>rTLMS</w:t>
      </w:r>
      <w:proofErr w:type="spellEnd"/>
      <w:r w:rsidR="00CB7949" w:rsidRPr="007F0F4C">
        <w:t xml:space="preserve">) and </w:t>
      </w:r>
      <w:proofErr w:type="spellStart"/>
      <w:r w:rsidR="00CB7949" w:rsidRPr="007F0F4C">
        <w:t>transsacral</w:t>
      </w:r>
      <w:proofErr w:type="spellEnd"/>
      <w:r w:rsidR="00CB7949" w:rsidRPr="007F0F4C">
        <w:t xml:space="preserve"> magne</w:t>
      </w:r>
      <w:r w:rsidR="00F76647">
        <w:t>tic stimulation (</w:t>
      </w:r>
      <w:proofErr w:type="spellStart"/>
      <w:r w:rsidR="00F76647">
        <w:t>rTSMS</w:t>
      </w:r>
      <w:proofErr w:type="spellEnd"/>
      <w:r w:rsidR="00F76647">
        <w:t>) improve</w:t>
      </w:r>
      <w:r w:rsidR="00CB7949" w:rsidRPr="007F0F4C">
        <w:t xml:space="preserve"> anorectal pain and neuropathy</w:t>
      </w:r>
      <w:r w:rsidR="0048429A">
        <w:t xml:space="preserve"> and induce</w:t>
      </w:r>
      <w:r w:rsidR="00CB7949">
        <w:t xml:space="preserve"> central </w:t>
      </w:r>
      <w:proofErr w:type="spellStart"/>
      <w:r w:rsidR="00CB7949">
        <w:t>neuroplastic</w:t>
      </w:r>
      <w:proofErr w:type="spellEnd"/>
      <w:r w:rsidR="00CB7949">
        <w:t xml:space="preserve"> changes</w:t>
      </w:r>
      <w:r w:rsidR="00CB7949" w:rsidRPr="007F0F4C">
        <w:t xml:space="preserve">. </w:t>
      </w:r>
      <w:proofErr w:type="gramStart"/>
      <w:r w:rsidR="00CB7949" w:rsidRPr="00C959C9">
        <w:rPr>
          <w:b/>
        </w:rPr>
        <w:t>Our</w:t>
      </w:r>
      <w:r w:rsidR="00CB7949" w:rsidRPr="007F0F4C">
        <w:rPr>
          <w:b/>
        </w:rPr>
        <w:t xml:space="preserve"> objectives</w:t>
      </w:r>
      <w:r w:rsidR="00CB7949" w:rsidRPr="00C959C9">
        <w:t xml:space="preserve"> are to</w:t>
      </w:r>
      <w:r w:rsidR="00CB7949" w:rsidRPr="00C959C9">
        <w:rPr>
          <w:bCs/>
        </w:rPr>
        <w:t xml:space="preserve"> </w:t>
      </w:r>
      <w:r w:rsidR="00CB7949" w:rsidRPr="007F0F4C">
        <w:rPr>
          <w:bCs/>
        </w:rPr>
        <w:t xml:space="preserve">1) </w:t>
      </w:r>
      <w:r w:rsidR="004A2D70">
        <w:rPr>
          <w:bCs/>
        </w:rPr>
        <w:t xml:space="preserve">address the significant gap in our knowledge regarding the peripheral and central </w:t>
      </w:r>
      <w:proofErr w:type="spellStart"/>
      <w:r w:rsidR="004A2D70">
        <w:rPr>
          <w:bCs/>
        </w:rPr>
        <w:t>neuroenteric</w:t>
      </w:r>
      <w:proofErr w:type="spellEnd"/>
      <w:r w:rsidR="004A2D70">
        <w:rPr>
          <w:bCs/>
        </w:rPr>
        <w:t xml:space="preserve"> axis and how perturbations in the afferent and efferent neural signaling can affect FI; 2) </w:t>
      </w:r>
      <w:r w:rsidR="00DD2A7C">
        <w:rPr>
          <w:bCs/>
        </w:rPr>
        <w:t>develop a new treatment for FI with repetiti</w:t>
      </w:r>
      <w:r w:rsidR="003D1F3D">
        <w:rPr>
          <w:bCs/>
        </w:rPr>
        <w:t xml:space="preserve">ve magnetic stimulation </w:t>
      </w:r>
      <w:r w:rsidR="00DD2A7C">
        <w:rPr>
          <w:bCs/>
        </w:rPr>
        <w:t>and determine the</w:t>
      </w:r>
      <w:r w:rsidR="00CB7949" w:rsidRPr="00C959C9">
        <w:rPr>
          <w:bCs/>
        </w:rPr>
        <w:t xml:space="preserve"> feasibility, safety a</w:t>
      </w:r>
      <w:r w:rsidR="00DD2A7C">
        <w:rPr>
          <w:bCs/>
        </w:rPr>
        <w:t xml:space="preserve">nd optimal frequency setting of </w:t>
      </w:r>
      <w:proofErr w:type="spellStart"/>
      <w:r w:rsidR="00DD2A7C" w:rsidRPr="00C959C9">
        <w:rPr>
          <w:bCs/>
        </w:rPr>
        <w:t>rTLMS</w:t>
      </w:r>
      <w:proofErr w:type="spellEnd"/>
      <w:r w:rsidR="00DD2A7C" w:rsidRPr="007F0F4C">
        <w:t xml:space="preserve"> and </w:t>
      </w:r>
      <w:proofErr w:type="spellStart"/>
      <w:r w:rsidR="00DD2A7C" w:rsidRPr="00C959C9">
        <w:t>rTSMS</w:t>
      </w:r>
      <w:proofErr w:type="spellEnd"/>
      <w:r w:rsidR="004A2D70">
        <w:t xml:space="preserve">; </w:t>
      </w:r>
      <w:r w:rsidR="004A2D70">
        <w:rPr>
          <w:bCs/>
        </w:rPr>
        <w:t>3</w:t>
      </w:r>
      <w:r w:rsidR="00CB7949" w:rsidRPr="007F0F4C">
        <w:rPr>
          <w:bCs/>
        </w:rPr>
        <w:t>)</w:t>
      </w:r>
      <w:r w:rsidR="00CB7949" w:rsidRPr="00C959C9">
        <w:rPr>
          <w:bCs/>
        </w:rPr>
        <w:t xml:space="preserve"> </w:t>
      </w:r>
      <w:r w:rsidR="00E36040">
        <w:rPr>
          <w:bCs/>
        </w:rPr>
        <w:t>determine</w:t>
      </w:r>
      <w:r w:rsidR="00CB7949" w:rsidRPr="00C959C9">
        <w:rPr>
          <w:bCs/>
        </w:rPr>
        <w:t xml:space="preserve"> the mechanistic basis for this </w:t>
      </w:r>
      <w:proofErr w:type="spellStart"/>
      <w:r w:rsidR="00F40A86">
        <w:rPr>
          <w:bCs/>
        </w:rPr>
        <w:t>neuromodulation</w:t>
      </w:r>
      <w:proofErr w:type="spellEnd"/>
      <w:r w:rsidR="00F40A86">
        <w:rPr>
          <w:bCs/>
        </w:rPr>
        <w:t xml:space="preserve"> therapy; 4</w:t>
      </w:r>
      <w:r w:rsidR="00096CDC">
        <w:rPr>
          <w:bCs/>
        </w:rPr>
        <w:t>)</w:t>
      </w:r>
      <w:r w:rsidR="00E36040">
        <w:rPr>
          <w:bCs/>
        </w:rPr>
        <w:t xml:space="preserve"> identify if</w:t>
      </w:r>
      <w:r w:rsidR="00F115C1">
        <w:rPr>
          <w:bCs/>
        </w:rPr>
        <w:t xml:space="preserve"> the locus for improvement </w:t>
      </w:r>
      <w:r w:rsidR="00E36040">
        <w:rPr>
          <w:bCs/>
        </w:rPr>
        <w:t>lies in the afferent or efferent signaling or both</w:t>
      </w:r>
      <w:r w:rsidR="00CB7949" w:rsidRPr="00C959C9">
        <w:rPr>
          <w:bCs/>
        </w:rPr>
        <w:t>.</w:t>
      </w:r>
      <w:proofErr w:type="gramEnd"/>
      <w:r w:rsidR="00CB7949" w:rsidRPr="007F0F4C">
        <w:t xml:space="preserve"> </w:t>
      </w:r>
    </w:p>
    <w:p w:rsidR="00CB7949" w:rsidRPr="007F0F4C" w:rsidRDefault="00CB7949" w:rsidP="00CB7949">
      <w:pPr>
        <w:ind w:right="-90"/>
        <w:rPr>
          <w:b/>
          <w:bCs/>
        </w:rPr>
      </w:pPr>
    </w:p>
    <w:p w:rsidR="00CB7949" w:rsidRPr="007F0F4C" w:rsidRDefault="00CB7949" w:rsidP="00CB7949">
      <w:pPr>
        <w:ind w:right="-90"/>
        <w:rPr>
          <w:bCs/>
        </w:rPr>
      </w:pPr>
      <w:r w:rsidRPr="00C959C9">
        <w:rPr>
          <w:b/>
          <w:bCs/>
        </w:rPr>
        <w:t>Our expected outcome</w:t>
      </w:r>
      <w:r w:rsidRPr="007F0F4C">
        <w:rPr>
          <w:b/>
          <w:bCs/>
        </w:rPr>
        <w:t xml:space="preserve"> </w:t>
      </w:r>
      <w:r w:rsidRPr="00C959C9">
        <w:rPr>
          <w:bCs/>
        </w:rPr>
        <w:t>include</w:t>
      </w:r>
      <w:r w:rsidRPr="007F0F4C">
        <w:rPr>
          <w:bCs/>
        </w:rPr>
        <w:t xml:space="preserve"> development of new </w:t>
      </w:r>
      <w:r w:rsidRPr="007F0F4C">
        <w:t>treatm</w:t>
      </w:r>
      <w:r w:rsidR="003D1F3D">
        <w:t>ent approaches for FI which are mechanistically</w:t>
      </w:r>
      <w:r w:rsidRPr="007F0F4C">
        <w:t xml:space="preserve"> based, effective, safe, </w:t>
      </w:r>
      <w:r w:rsidRPr="007F0F4C">
        <w:rPr>
          <w:bCs/>
        </w:rPr>
        <w:t xml:space="preserve">low cost, less invasive, low </w:t>
      </w:r>
      <w:r w:rsidRPr="007F0F4C">
        <w:t>risk and less dependent on patient compliance.</w:t>
      </w:r>
    </w:p>
    <w:p w:rsidR="00CB7949" w:rsidRPr="007F0F4C" w:rsidRDefault="00CB7949" w:rsidP="00CB7949">
      <w:pPr>
        <w:ind w:right="-90"/>
      </w:pPr>
      <w:r w:rsidRPr="007F0F4C">
        <w:rPr>
          <w:bCs/>
        </w:rPr>
        <w:t xml:space="preserve">The </w:t>
      </w:r>
      <w:r w:rsidRPr="00C959C9">
        <w:rPr>
          <w:b/>
          <w:bCs/>
        </w:rPr>
        <w:t>impact of</w:t>
      </w:r>
      <w:r w:rsidRPr="007F0F4C">
        <w:rPr>
          <w:b/>
          <w:bCs/>
        </w:rPr>
        <w:t xml:space="preserve"> </w:t>
      </w:r>
      <w:r w:rsidRPr="00C959C9">
        <w:rPr>
          <w:b/>
          <w:bCs/>
        </w:rPr>
        <w:t>our project</w:t>
      </w:r>
      <w:r w:rsidRPr="007F0F4C">
        <w:rPr>
          <w:bCs/>
        </w:rPr>
        <w:t xml:space="preserve"> include </w:t>
      </w:r>
      <w:r w:rsidRPr="007F0F4C">
        <w:t>a new</w:t>
      </w:r>
      <w:r w:rsidR="00210A35">
        <w:t xml:space="preserve"> non-invasive treatment modality for FI, </w:t>
      </w:r>
      <w:r w:rsidR="00E36040" w:rsidRPr="007F0F4C">
        <w:t>a scientific basis for the development of this treatment</w:t>
      </w:r>
      <w:r w:rsidR="00E36040">
        <w:t xml:space="preserve"> </w:t>
      </w:r>
      <w:r w:rsidR="00210A35">
        <w:t>an</w:t>
      </w:r>
      <w:r w:rsidR="00E36040">
        <w:t>d</w:t>
      </w:r>
      <w:r w:rsidR="00210A35">
        <w:t xml:space="preserve"> improved</w:t>
      </w:r>
      <w:r w:rsidRPr="007F0F4C">
        <w:t xml:space="preserve"> understanding of the peripheral and cent</w:t>
      </w:r>
      <w:r w:rsidR="00E36040">
        <w:t xml:space="preserve">ral </w:t>
      </w:r>
      <w:proofErr w:type="spellStart"/>
      <w:r w:rsidR="00E36040">
        <w:t>neuroenteric</w:t>
      </w:r>
      <w:proofErr w:type="spellEnd"/>
      <w:r w:rsidR="00E36040">
        <w:t xml:space="preserve"> axis in FI</w:t>
      </w:r>
      <w:r w:rsidRPr="007F0F4C">
        <w:t xml:space="preserve">. </w:t>
      </w:r>
    </w:p>
    <w:p w:rsidR="00447A01" w:rsidRPr="00447A01" w:rsidRDefault="00447A01" w:rsidP="00447A01">
      <w:pPr>
        <w:pStyle w:val="Footer"/>
        <w:tabs>
          <w:tab w:val="left" w:pos="720"/>
        </w:tabs>
        <w:rPr>
          <w:rFonts w:cs="Arial"/>
          <w:caps/>
        </w:rPr>
      </w:pPr>
    </w:p>
    <w:p w:rsidR="00447A01" w:rsidRPr="00447A01" w:rsidRDefault="00447A01" w:rsidP="00210A35">
      <w:pPr>
        <w:rPr>
          <w:b/>
          <w:bCs/>
        </w:rPr>
      </w:pPr>
      <w:r w:rsidRPr="00447A01">
        <w:rPr>
          <w:b/>
          <w:bCs/>
        </w:rPr>
        <w:t xml:space="preserve">Aim 1: </w:t>
      </w:r>
      <w:r w:rsidR="00210A35" w:rsidRPr="00096CDC">
        <w:rPr>
          <w:b/>
          <w:bCs/>
        </w:rPr>
        <w:t xml:space="preserve">Test the hypothesis that </w:t>
      </w:r>
      <w:proofErr w:type="spellStart"/>
      <w:r w:rsidR="00210A35" w:rsidRPr="00096CDC">
        <w:rPr>
          <w:b/>
        </w:rPr>
        <w:t>neuromodulation</w:t>
      </w:r>
      <w:proofErr w:type="spellEnd"/>
      <w:r w:rsidR="00210A35" w:rsidRPr="00096CDC">
        <w:rPr>
          <w:b/>
        </w:rPr>
        <w:t xml:space="preserve"> therapy with </w:t>
      </w:r>
      <w:r w:rsidR="00891404">
        <w:rPr>
          <w:b/>
        </w:rPr>
        <w:t xml:space="preserve">combined </w:t>
      </w:r>
      <w:r w:rsidR="00210A35" w:rsidRPr="00096CDC">
        <w:rPr>
          <w:b/>
        </w:rPr>
        <w:t xml:space="preserve">repetitive </w:t>
      </w:r>
      <w:proofErr w:type="spellStart"/>
      <w:r w:rsidR="00210A35" w:rsidRPr="00096CDC">
        <w:rPr>
          <w:b/>
        </w:rPr>
        <w:t>translumbar</w:t>
      </w:r>
      <w:proofErr w:type="spellEnd"/>
      <w:r w:rsidR="00210A35" w:rsidRPr="00096CDC">
        <w:rPr>
          <w:b/>
        </w:rPr>
        <w:t xml:space="preserve"> magnetic stimulation (</w:t>
      </w:r>
      <w:proofErr w:type="spellStart"/>
      <w:r w:rsidR="00210A35" w:rsidRPr="00096CDC">
        <w:rPr>
          <w:b/>
        </w:rPr>
        <w:t>rTLMS</w:t>
      </w:r>
      <w:proofErr w:type="spellEnd"/>
      <w:r w:rsidR="00210A35" w:rsidRPr="00096CDC">
        <w:rPr>
          <w:b/>
        </w:rPr>
        <w:t xml:space="preserve">) and </w:t>
      </w:r>
      <w:proofErr w:type="spellStart"/>
      <w:r w:rsidR="00210A35" w:rsidRPr="00096CDC">
        <w:rPr>
          <w:b/>
        </w:rPr>
        <w:t>transsacral</w:t>
      </w:r>
      <w:proofErr w:type="spellEnd"/>
      <w:r w:rsidR="00210A35" w:rsidRPr="00096CDC">
        <w:rPr>
          <w:b/>
        </w:rPr>
        <w:t xml:space="preserve"> magnetic stimulation (</w:t>
      </w:r>
      <w:proofErr w:type="spellStart"/>
      <w:r w:rsidR="00210A35" w:rsidRPr="00096CDC">
        <w:rPr>
          <w:b/>
        </w:rPr>
        <w:t>rTSMS</w:t>
      </w:r>
      <w:proofErr w:type="spellEnd"/>
      <w:r w:rsidR="00210A35" w:rsidRPr="00096CDC">
        <w:rPr>
          <w:b/>
        </w:rPr>
        <w:t xml:space="preserve">) </w:t>
      </w:r>
      <w:r w:rsidR="00096CDC">
        <w:rPr>
          <w:b/>
        </w:rPr>
        <w:t>improves</w:t>
      </w:r>
      <w:r w:rsidR="00210A35" w:rsidRPr="00096CDC">
        <w:rPr>
          <w:b/>
        </w:rPr>
        <w:t xml:space="preserve"> symptoms in FI patients</w:t>
      </w:r>
      <w:r w:rsidR="00210A35" w:rsidRPr="00C959C9">
        <w:rPr>
          <w:b/>
        </w:rPr>
        <w:t xml:space="preserve">. </w:t>
      </w:r>
      <w:r w:rsidR="00210A35" w:rsidRPr="007F0F4C">
        <w:t xml:space="preserve">We will evaluate the </w:t>
      </w:r>
      <w:r w:rsidR="00210A35" w:rsidRPr="007F0F4C">
        <w:rPr>
          <w:bCs/>
        </w:rPr>
        <w:t xml:space="preserve">efficacy, safety and optimal frequency setting of </w:t>
      </w:r>
      <w:proofErr w:type="spellStart"/>
      <w:r w:rsidR="00210A35" w:rsidRPr="007F0F4C">
        <w:rPr>
          <w:bCs/>
        </w:rPr>
        <w:t>rTLMS</w:t>
      </w:r>
      <w:proofErr w:type="spellEnd"/>
      <w:r w:rsidR="00210A35" w:rsidRPr="007F0F4C">
        <w:rPr>
          <w:bCs/>
        </w:rPr>
        <w:t xml:space="preserve"> and </w:t>
      </w:r>
      <w:proofErr w:type="spellStart"/>
      <w:r w:rsidR="00210A35" w:rsidRPr="007F0F4C">
        <w:rPr>
          <w:bCs/>
        </w:rPr>
        <w:t>rTSMS</w:t>
      </w:r>
      <w:proofErr w:type="spellEnd"/>
      <w:r w:rsidR="00210A35" w:rsidRPr="007F0F4C">
        <w:rPr>
          <w:bCs/>
        </w:rPr>
        <w:t xml:space="preserve"> for FI</w:t>
      </w:r>
      <w:r w:rsidR="00210A35">
        <w:rPr>
          <w:bCs/>
        </w:rPr>
        <w:t xml:space="preserve"> by</w:t>
      </w:r>
      <w:r w:rsidR="00210A35" w:rsidRPr="007F0F4C">
        <w:t xml:space="preserve"> investigating whether 6 sessions of weekly therapy with 1 Hz or 5Hz or 15 Hz magnetic stimulations of the lumbar and sacral regions provides therapeutic response in FI patients. </w:t>
      </w:r>
      <w:r w:rsidR="00870CB0">
        <w:t xml:space="preserve">We will randomize </w:t>
      </w:r>
      <w:r w:rsidRPr="00447A01">
        <w:t>48 pati</w:t>
      </w:r>
      <w:r w:rsidR="00870CB0">
        <w:t xml:space="preserve">ents with FI </w:t>
      </w:r>
      <w:r w:rsidR="00C14676">
        <w:t>and assess symptoms</w:t>
      </w:r>
      <w:r w:rsidR="00D76AC4">
        <w:t xml:space="preserve"> </w:t>
      </w:r>
      <w:r w:rsidR="00C14676">
        <w:t>and anorectal function</w:t>
      </w:r>
      <w:r w:rsidRPr="00447A01">
        <w:t xml:space="preserve">. </w:t>
      </w:r>
      <w:r w:rsidRPr="00096CDC">
        <w:t xml:space="preserve">The </w:t>
      </w:r>
      <w:r w:rsidRPr="00096CDC">
        <w:rPr>
          <w:bCs/>
        </w:rPr>
        <w:t>primary outcome measure</w:t>
      </w:r>
      <w:r w:rsidRPr="00096CDC">
        <w:t xml:space="preserve"> will be the reduction in </w:t>
      </w:r>
      <w:r w:rsidR="00C14676" w:rsidRPr="00096CDC">
        <w:t xml:space="preserve">number of </w:t>
      </w:r>
      <w:r w:rsidRPr="00096CDC">
        <w:t xml:space="preserve">episodes of </w:t>
      </w:r>
      <w:r w:rsidR="00870CB0" w:rsidRPr="00096CDC">
        <w:t>FI</w:t>
      </w:r>
      <w:r w:rsidRPr="00096CDC">
        <w:t xml:space="preserve">. The </w:t>
      </w:r>
      <w:r w:rsidRPr="00096CDC">
        <w:rPr>
          <w:bCs/>
        </w:rPr>
        <w:t xml:space="preserve">secondary outcome measures will be </w:t>
      </w:r>
      <w:r w:rsidRPr="00447A01">
        <w:t>i) bowel symptoms</w:t>
      </w:r>
      <w:r w:rsidR="00C14676">
        <w:t>/severity (FISI, FICA)</w:t>
      </w:r>
      <w:r w:rsidRPr="00447A01">
        <w:t>, ii)</w:t>
      </w:r>
      <w:r w:rsidR="002E08A9">
        <w:t xml:space="preserve"> quality-of-life (</w:t>
      </w:r>
      <w:r w:rsidR="00D76AC4">
        <w:t>F</w:t>
      </w:r>
      <w:r w:rsidR="002E08A9">
        <w:t>I</w:t>
      </w:r>
      <w:r w:rsidR="00AA1D79">
        <w:t xml:space="preserve">-QOL), </w:t>
      </w:r>
      <w:r w:rsidR="00D76AC4">
        <w:t>iii</w:t>
      </w:r>
      <w:r w:rsidRPr="00447A01">
        <w:t xml:space="preserve">) </w:t>
      </w:r>
      <w:r w:rsidR="00D87E06">
        <w:t xml:space="preserve">psychosocial function, iv) </w:t>
      </w:r>
      <w:r w:rsidRPr="00447A01">
        <w:t>an</w:t>
      </w:r>
      <w:r w:rsidR="00D87E06">
        <w:t xml:space="preserve">al sphincter pressures, </w:t>
      </w:r>
      <w:r w:rsidR="00C14676">
        <w:t xml:space="preserve">v) rectal </w:t>
      </w:r>
      <w:r w:rsidRPr="00447A01">
        <w:t>sens</w:t>
      </w:r>
      <w:r w:rsidR="00AA1D79">
        <w:t>ation</w:t>
      </w:r>
      <w:r w:rsidR="0048429A">
        <w:t>,</w:t>
      </w:r>
      <w:r w:rsidR="00C14676">
        <w:t xml:space="preserve"> v</w:t>
      </w:r>
      <w:r w:rsidR="00D87E06">
        <w:t>i</w:t>
      </w:r>
      <w:r w:rsidR="00C14676">
        <w:t>) rectal compliance</w:t>
      </w:r>
      <w:r w:rsidRPr="00447A01">
        <w:t xml:space="preserve">. A </w:t>
      </w:r>
      <w:r w:rsidRPr="00EB0EC0">
        <w:t>safety assessment</w:t>
      </w:r>
      <w:r w:rsidRPr="00447A01">
        <w:t xml:space="preserve"> will </w:t>
      </w:r>
      <w:r w:rsidRPr="00447A01" w:rsidDel="00681104">
        <w:t>monitor</w:t>
      </w:r>
      <w:r w:rsidR="00AA1D79">
        <w:t xml:space="preserve"> adverse effects</w:t>
      </w:r>
      <w:r w:rsidRPr="00447A01">
        <w:rPr>
          <w:b/>
          <w:bCs/>
        </w:rPr>
        <w:t>.</w:t>
      </w:r>
    </w:p>
    <w:p w:rsidR="00447A01" w:rsidRPr="00447A01" w:rsidRDefault="00447A01" w:rsidP="00447A01"/>
    <w:p w:rsidR="00EB0EC0" w:rsidRDefault="00447A01" w:rsidP="00EB0EC0">
      <w:pPr>
        <w:pStyle w:val="BodyText3"/>
        <w:tabs>
          <w:tab w:val="left" w:pos="720"/>
        </w:tabs>
        <w:spacing w:after="0"/>
        <w:rPr>
          <w:rFonts w:cs="Arial"/>
          <w:sz w:val="22"/>
          <w:szCs w:val="22"/>
        </w:rPr>
      </w:pPr>
      <w:r w:rsidRPr="00447A01">
        <w:rPr>
          <w:rFonts w:cs="Arial"/>
          <w:b/>
          <w:bCs/>
          <w:sz w:val="22"/>
          <w:szCs w:val="22"/>
        </w:rPr>
        <w:t xml:space="preserve">Aim 2: </w:t>
      </w:r>
      <w:r w:rsidR="006F1020" w:rsidRPr="006F1020">
        <w:rPr>
          <w:b/>
          <w:bCs/>
          <w:sz w:val="22"/>
          <w:szCs w:val="22"/>
        </w:rPr>
        <w:t xml:space="preserve">Test the hypothesis that </w:t>
      </w:r>
      <w:r w:rsidR="006F1020" w:rsidRPr="006F1020">
        <w:rPr>
          <w:rFonts w:cs="Arial"/>
          <w:b/>
          <w:sz w:val="22"/>
          <w:szCs w:val="22"/>
        </w:rPr>
        <w:t xml:space="preserve">repetitive </w:t>
      </w:r>
      <w:proofErr w:type="spellStart"/>
      <w:r w:rsidR="006F1020" w:rsidRPr="006F1020">
        <w:rPr>
          <w:rFonts w:cs="Arial"/>
          <w:b/>
          <w:sz w:val="22"/>
          <w:szCs w:val="22"/>
        </w:rPr>
        <w:t>translumbar</w:t>
      </w:r>
      <w:proofErr w:type="spellEnd"/>
      <w:r w:rsidR="006F1020" w:rsidRPr="006F1020">
        <w:rPr>
          <w:rFonts w:cs="Arial"/>
          <w:b/>
          <w:sz w:val="22"/>
          <w:szCs w:val="22"/>
        </w:rPr>
        <w:t xml:space="preserve"> magnetic stimulation (</w:t>
      </w:r>
      <w:proofErr w:type="spellStart"/>
      <w:r w:rsidR="006F1020" w:rsidRPr="006F1020">
        <w:rPr>
          <w:rFonts w:cs="Arial"/>
          <w:b/>
          <w:sz w:val="22"/>
          <w:szCs w:val="22"/>
        </w:rPr>
        <w:t>rTLMS</w:t>
      </w:r>
      <w:proofErr w:type="spellEnd"/>
      <w:r w:rsidR="006F1020" w:rsidRPr="006F1020">
        <w:rPr>
          <w:rFonts w:cs="Arial"/>
          <w:b/>
          <w:sz w:val="22"/>
          <w:szCs w:val="22"/>
        </w:rPr>
        <w:t xml:space="preserve">) and </w:t>
      </w:r>
      <w:proofErr w:type="spellStart"/>
      <w:r w:rsidR="006F1020" w:rsidRPr="006F1020">
        <w:rPr>
          <w:rFonts w:cs="Arial"/>
          <w:b/>
          <w:sz w:val="22"/>
          <w:szCs w:val="22"/>
        </w:rPr>
        <w:t>transsacral</w:t>
      </w:r>
      <w:proofErr w:type="spellEnd"/>
      <w:r w:rsidR="006F1020" w:rsidRPr="006F1020">
        <w:rPr>
          <w:rFonts w:cs="Arial"/>
          <w:b/>
          <w:sz w:val="22"/>
          <w:szCs w:val="22"/>
        </w:rPr>
        <w:t xml:space="preserve"> magnetic stimulation (</w:t>
      </w:r>
      <w:proofErr w:type="spellStart"/>
      <w:r w:rsidR="006F1020" w:rsidRPr="006F1020">
        <w:rPr>
          <w:rFonts w:cs="Arial"/>
          <w:b/>
          <w:sz w:val="22"/>
          <w:szCs w:val="22"/>
        </w:rPr>
        <w:t>rTSMS</w:t>
      </w:r>
      <w:proofErr w:type="spellEnd"/>
      <w:r w:rsidR="006F1020" w:rsidRPr="006F1020">
        <w:rPr>
          <w:rFonts w:cs="Arial"/>
          <w:b/>
          <w:sz w:val="22"/>
          <w:szCs w:val="22"/>
        </w:rPr>
        <w:t>)</w:t>
      </w:r>
      <w:r w:rsidR="006F1020" w:rsidRPr="006F1020">
        <w:rPr>
          <w:b/>
          <w:sz w:val="22"/>
          <w:szCs w:val="22"/>
        </w:rPr>
        <w:t xml:space="preserve"> will improve FI sy</w:t>
      </w:r>
      <w:r w:rsidR="000D4D42">
        <w:rPr>
          <w:b/>
          <w:sz w:val="22"/>
          <w:szCs w:val="22"/>
        </w:rPr>
        <w:t>mptoms and anorectal function through modulation of</w:t>
      </w:r>
      <w:r w:rsidR="006F1020" w:rsidRPr="006F1020">
        <w:rPr>
          <w:b/>
          <w:sz w:val="22"/>
          <w:szCs w:val="22"/>
        </w:rPr>
        <w:t xml:space="preserve"> ascending and descending signaling pathways in the </w:t>
      </w:r>
      <w:proofErr w:type="spellStart"/>
      <w:r w:rsidR="006F1020" w:rsidRPr="006F1020">
        <w:rPr>
          <w:b/>
          <w:sz w:val="22"/>
          <w:szCs w:val="22"/>
        </w:rPr>
        <w:t>neuroenteric</w:t>
      </w:r>
      <w:proofErr w:type="spellEnd"/>
      <w:r w:rsidR="006F1020" w:rsidRPr="006F1020">
        <w:rPr>
          <w:b/>
          <w:sz w:val="22"/>
          <w:szCs w:val="22"/>
        </w:rPr>
        <w:t xml:space="preserve"> axis. </w:t>
      </w:r>
      <w:r w:rsidR="006F1020" w:rsidRPr="006F1020">
        <w:rPr>
          <w:rFonts w:cs="Arial"/>
          <w:bCs/>
          <w:sz w:val="22"/>
          <w:szCs w:val="22"/>
        </w:rPr>
        <w:t xml:space="preserve">We will </w:t>
      </w:r>
      <w:r w:rsidR="006F1020">
        <w:rPr>
          <w:rFonts w:cs="Arial"/>
          <w:bCs/>
          <w:sz w:val="22"/>
          <w:szCs w:val="22"/>
        </w:rPr>
        <w:t>investigate</w:t>
      </w:r>
      <w:r w:rsidR="006F1020" w:rsidRPr="006F1020">
        <w:rPr>
          <w:rFonts w:cs="Arial"/>
          <w:bCs/>
          <w:sz w:val="22"/>
          <w:szCs w:val="22"/>
        </w:rPr>
        <w:t xml:space="preserve"> </w:t>
      </w:r>
      <w:r w:rsidR="006F1020" w:rsidRPr="006F1020">
        <w:rPr>
          <w:bCs/>
          <w:sz w:val="22"/>
          <w:szCs w:val="22"/>
        </w:rPr>
        <w:t xml:space="preserve">the </w:t>
      </w:r>
      <w:r w:rsidR="006F1020" w:rsidRPr="006F1020">
        <w:rPr>
          <w:rFonts w:cs="Arial"/>
          <w:bCs/>
          <w:sz w:val="22"/>
          <w:szCs w:val="22"/>
        </w:rPr>
        <w:t>m</w:t>
      </w:r>
      <w:r w:rsidR="006F1020" w:rsidRPr="006F1020">
        <w:rPr>
          <w:bCs/>
          <w:sz w:val="22"/>
          <w:szCs w:val="22"/>
        </w:rPr>
        <w:t xml:space="preserve">echanistic </w:t>
      </w:r>
      <w:r w:rsidR="006F1020" w:rsidRPr="006F1020">
        <w:rPr>
          <w:rFonts w:cs="Arial"/>
          <w:bCs/>
          <w:sz w:val="22"/>
          <w:szCs w:val="22"/>
        </w:rPr>
        <w:t>b</w:t>
      </w:r>
      <w:r w:rsidR="006F1020" w:rsidRPr="006F1020">
        <w:rPr>
          <w:bCs/>
          <w:sz w:val="22"/>
          <w:szCs w:val="22"/>
        </w:rPr>
        <w:t xml:space="preserve">asis for </w:t>
      </w:r>
      <w:proofErr w:type="spellStart"/>
      <w:r w:rsidR="006F1020" w:rsidRPr="006F1020">
        <w:rPr>
          <w:bCs/>
          <w:sz w:val="22"/>
          <w:szCs w:val="22"/>
        </w:rPr>
        <w:t>rTLMS</w:t>
      </w:r>
      <w:proofErr w:type="spellEnd"/>
      <w:r w:rsidR="006F1020" w:rsidRPr="006F1020">
        <w:rPr>
          <w:bCs/>
          <w:sz w:val="22"/>
          <w:szCs w:val="22"/>
        </w:rPr>
        <w:t>/</w:t>
      </w:r>
      <w:proofErr w:type="spellStart"/>
      <w:r w:rsidR="006F1020" w:rsidRPr="006F1020">
        <w:rPr>
          <w:bCs/>
          <w:sz w:val="22"/>
          <w:szCs w:val="22"/>
        </w:rPr>
        <w:t>rTSMS</w:t>
      </w:r>
      <w:proofErr w:type="spellEnd"/>
      <w:r w:rsidR="006F1020" w:rsidRPr="006F1020">
        <w:rPr>
          <w:bCs/>
          <w:sz w:val="22"/>
          <w:szCs w:val="22"/>
        </w:rPr>
        <w:t xml:space="preserve"> therapy by examining </w:t>
      </w:r>
      <w:r w:rsidR="00D42DB1">
        <w:rPr>
          <w:bCs/>
          <w:sz w:val="22"/>
          <w:szCs w:val="22"/>
        </w:rPr>
        <w:t xml:space="preserve">the </w:t>
      </w:r>
      <w:proofErr w:type="spellStart"/>
      <w:r w:rsidR="006F1020" w:rsidRPr="006F1020">
        <w:rPr>
          <w:bCs/>
          <w:sz w:val="22"/>
          <w:szCs w:val="22"/>
        </w:rPr>
        <w:t>neuroenteric</w:t>
      </w:r>
      <w:proofErr w:type="spellEnd"/>
      <w:r w:rsidR="006F1020" w:rsidRPr="006F1020">
        <w:rPr>
          <w:bCs/>
          <w:sz w:val="22"/>
          <w:szCs w:val="22"/>
        </w:rPr>
        <w:t xml:space="preserve"> axis</w:t>
      </w:r>
      <w:r w:rsidR="006F1020" w:rsidRPr="006F1020">
        <w:rPr>
          <w:rFonts w:cs="Arial"/>
          <w:bCs/>
          <w:sz w:val="22"/>
          <w:szCs w:val="22"/>
        </w:rPr>
        <w:t xml:space="preserve">. </w:t>
      </w:r>
      <w:r w:rsidR="006F1020" w:rsidRPr="006F1020">
        <w:rPr>
          <w:rFonts w:cs="Arial"/>
          <w:bCs/>
          <w:sz w:val="22"/>
          <w:szCs w:val="22"/>
          <w:u w:val="single"/>
        </w:rPr>
        <w:t xml:space="preserve">We will examine </w:t>
      </w:r>
      <w:r w:rsidR="006F1020" w:rsidRPr="006F1020">
        <w:rPr>
          <w:rFonts w:cs="Arial"/>
          <w:noProof/>
          <w:sz w:val="22"/>
          <w:szCs w:val="22"/>
        </w:rPr>
        <w:t xml:space="preserve">rectal and anal motor evoked potentials (MEPs) in 48 FI patients </w:t>
      </w:r>
      <w:r w:rsidR="006F1020" w:rsidRPr="006F1020">
        <w:rPr>
          <w:rFonts w:cs="Arial"/>
          <w:sz w:val="22"/>
          <w:szCs w:val="22"/>
        </w:rPr>
        <w:t xml:space="preserve">with transcranial, </w:t>
      </w:r>
      <w:proofErr w:type="spellStart"/>
      <w:r w:rsidR="006F1020" w:rsidRPr="006F1020">
        <w:rPr>
          <w:rFonts w:cs="Arial"/>
          <w:sz w:val="22"/>
          <w:szCs w:val="22"/>
        </w:rPr>
        <w:t>translumbar</w:t>
      </w:r>
      <w:proofErr w:type="spellEnd"/>
      <w:r w:rsidR="006F1020" w:rsidRPr="006F1020">
        <w:rPr>
          <w:rFonts w:cs="Arial"/>
          <w:sz w:val="22"/>
          <w:szCs w:val="22"/>
        </w:rPr>
        <w:t xml:space="preserve"> and </w:t>
      </w:r>
      <w:proofErr w:type="spellStart"/>
      <w:r w:rsidR="006F1020" w:rsidRPr="006F1020">
        <w:rPr>
          <w:rFonts w:cs="Arial"/>
          <w:sz w:val="22"/>
          <w:szCs w:val="22"/>
        </w:rPr>
        <w:t>transsacral</w:t>
      </w:r>
      <w:proofErr w:type="spellEnd"/>
      <w:r w:rsidR="006F1020" w:rsidRPr="006F1020">
        <w:rPr>
          <w:rFonts w:cs="Arial"/>
          <w:sz w:val="22"/>
          <w:szCs w:val="22"/>
        </w:rPr>
        <w:t xml:space="preserve"> magnetic stimulations</w:t>
      </w:r>
      <w:r w:rsidR="00891404">
        <w:rPr>
          <w:rFonts w:cs="Arial"/>
          <w:sz w:val="22"/>
          <w:szCs w:val="22"/>
        </w:rPr>
        <w:t xml:space="preserve"> (descending signaling)</w:t>
      </w:r>
      <w:r w:rsidR="006F1020">
        <w:rPr>
          <w:rFonts w:cs="Arial"/>
          <w:sz w:val="22"/>
          <w:szCs w:val="22"/>
        </w:rPr>
        <w:t>,</w:t>
      </w:r>
      <w:r w:rsidR="006F1020" w:rsidRPr="006F1020">
        <w:rPr>
          <w:rFonts w:cs="Arial"/>
          <w:sz w:val="22"/>
          <w:szCs w:val="22"/>
        </w:rPr>
        <w:t xml:space="preserve"> before and after </w:t>
      </w:r>
      <w:r w:rsidR="006F1020">
        <w:rPr>
          <w:rFonts w:cs="Arial"/>
          <w:sz w:val="22"/>
          <w:szCs w:val="22"/>
        </w:rPr>
        <w:t xml:space="preserve">6 sessions of therapy with 1 Hz or 5 Hz or 15 Hz magnetic stimulations. </w:t>
      </w:r>
      <w:proofErr w:type="gramStart"/>
      <w:r w:rsidR="00096CDC">
        <w:rPr>
          <w:rFonts w:cs="Arial"/>
          <w:sz w:val="22"/>
          <w:szCs w:val="22"/>
        </w:rPr>
        <w:t>Also</w:t>
      </w:r>
      <w:proofErr w:type="gramEnd"/>
      <w:r w:rsidR="00096CDC">
        <w:rPr>
          <w:rFonts w:cs="Arial"/>
          <w:sz w:val="22"/>
          <w:szCs w:val="22"/>
        </w:rPr>
        <w:t xml:space="preserve">, we will </w:t>
      </w:r>
      <w:r w:rsidR="00D42DB1">
        <w:rPr>
          <w:rFonts w:cs="Arial"/>
          <w:sz w:val="22"/>
          <w:szCs w:val="22"/>
        </w:rPr>
        <w:t>examine the cortical evoked potentials (CEP) after anal and rectal stimulation</w:t>
      </w:r>
      <w:r w:rsidR="00891404">
        <w:rPr>
          <w:rFonts w:cs="Arial"/>
          <w:sz w:val="22"/>
          <w:szCs w:val="22"/>
        </w:rPr>
        <w:t xml:space="preserve"> (ascending signaling)</w:t>
      </w:r>
      <w:r w:rsidR="00D42DB1">
        <w:rPr>
          <w:rFonts w:cs="Arial"/>
          <w:sz w:val="22"/>
          <w:szCs w:val="22"/>
        </w:rPr>
        <w:t>.</w:t>
      </w:r>
      <w:r w:rsidR="00D42DB1">
        <w:rPr>
          <w:b/>
          <w:noProof/>
          <w:sz w:val="22"/>
          <w:szCs w:val="22"/>
        </w:rPr>
        <w:t xml:space="preserve"> </w:t>
      </w:r>
      <w:r w:rsidR="00891404">
        <w:rPr>
          <w:noProof/>
          <w:sz w:val="22"/>
          <w:szCs w:val="22"/>
        </w:rPr>
        <w:t xml:space="preserve">We </w:t>
      </w:r>
      <w:r w:rsidR="002008DA" w:rsidRPr="00891404">
        <w:rPr>
          <w:noProof/>
          <w:sz w:val="22"/>
          <w:szCs w:val="22"/>
        </w:rPr>
        <w:t>will</w:t>
      </w:r>
      <w:r w:rsidRPr="00891404">
        <w:rPr>
          <w:noProof/>
          <w:sz w:val="22"/>
          <w:szCs w:val="22"/>
        </w:rPr>
        <w:t xml:space="preserve"> d</w:t>
      </w:r>
      <w:proofErr w:type="spellStart"/>
      <w:r w:rsidRPr="00891404">
        <w:rPr>
          <w:rFonts w:cs="Arial"/>
          <w:bCs/>
          <w:sz w:val="22"/>
          <w:szCs w:val="22"/>
        </w:rPr>
        <w:t>etermine</w:t>
      </w:r>
      <w:proofErr w:type="spellEnd"/>
      <w:r w:rsidR="00E66AF1">
        <w:rPr>
          <w:rFonts w:cs="Arial"/>
          <w:sz w:val="22"/>
          <w:szCs w:val="22"/>
        </w:rPr>
        <w:t xml:space="preserve"> whether </w:t>
      </w:r>
      <w:proofErr w:type="spellStart"/>
      <w:r w:rsidR="00E66AF1">
        <w:rPr>
          <w:rFonts w:cs="Arial"/>
          <w:sz w:val="22"/>
          <w:szCs w:val="22"/>
        </w:rPr>
        <w:t>rTLMS</w:t>
      </w:r>
      <w:proofErr w:type="spellEnd"/>
      <w:r w:rsidR="00E66AF1">
        <w:rPr>
          <w:rFonts w:cs="Arial"/>
          <w:sz w:val="22"/>
          <w:szCs w:val="22"/>
        </w:rPr>
        <w:t xml:space="preserve"> </w:t>
      </w:r>
      <w:r w:rsidRPr="00447A01">
        <w:rPr>
          <w:rFonts w:cs="Arial"/>
          <w:sz w:val="22"/>
          <w:szCs w:val="22"/>
        </w:rPr>
        <w:t xml:space="preserve">and </w:t>
      </w:r>
      <w:proofErr w:type="spellStart"/>
      <w:r w:rsidRPr="00447A01">
        <w:rPr>
          <w:rFonts w:cs="Arial"/>
          <w:sz w:val="22"/>
          <w:szCs w:val="22"/>
        </w:rPr>
        <w:t>r</w:t>
      </w:r>
      <w:r w:rsidR="00604651">
        <w:rPr>
          <w:rFonts w:cs="Arial"/>
          <w:sz w:val="22"/>
          <w:szCs w:val="22"/>
        </w:rPr>
        <w:t>TSMS</w:t>
      </w:r>
      <w:proofErr w:type="spellEnd"/>
      <w:r w:rsidR="00604651">
        <w:rPr>
          <w:rFonts w:cs="Arial"/>
          <w:sz w:val="22"/>
          <w:szCs w:val="22"/>
        </w:rPr>
        <w:t xml:space="preserve"> therapy </w:t>
      </w:r>
      <w:r w:rsidRPr="00447A01">
        <w:rPr>
          <w:rFonts w:cs="Arial"/>
          <w:sz w:val="22"/>
          <w:szCs w:val="22"/>
        </w:rPr>
        <w:t xml:space="preserve">shortens latency and increases amplitude and area under curve (AUC) of </w:t>
      </w:r>
      <w:r w:rsidRPr="00891404">
        <w:rPr>
          <w:rFonts w:cs="Arial"/>
          <w:bCs/>
          <w:sz w:val="22"/>
          <w:szCs w:val="22"/>
        </w:rPr>
        <w:t xml:space="preserve">anal and rectal </w:t>
      </w:r>
      <w:r w:rsidR="002008DA" w:rsidRPr="00891404">
        <w:rPr>
          <w:rFonts w:cs="Arial"/>
          <w:bCs/>
          <w:sz w:val="22"/>
          <w:szCs w:val="22"/>
        </w:rPr>
        <w:t>MEPs</w:t>
      </w:r>
      <w:r w:rsidRPr="00891404">
        <w:rPr>
          <w:rFonts w:cs="Arial"/>
          <w:sz w:val="22"/>
          <w:szCs w:val="22"/>
        </w:rPr>
        <w:t xml:space="preserve"> </w:t>
      </w:r>
      <w:r w:rsidR="00CC5B7C" w:rsidRPr="00891404">
        <w:rPr>
          <w:rFonts w:cs="Arial"/>
          <w:sz w:val="22"/>
          <w:szCs w:val="22"/>
        </w:rPr>
        <w:t xml:space="preserve">and </w:t>
      </w:r>
      <w:proofErr w:type="spellStart"/>
      <w:r w:rsidR="00CC5B7C" w:rsidRPr="00891404">
        <w:rPr>
          <w:rFonts w:cs="Arial"/>
          <w:sz w:val="22"/>
          <w:szCs w:val="22"/>
        </w:rPr>
        <w:t>ano</w:t>
      </w:r>
      <w:proofErr w:type="spellEnd"/>
      <w:r w:rsidR="00CC5B7C" w:rsidRPr="00891404">
        <w:rPr>
          <w:rFonts w:cs="Arial"/>
          <w:sz w:val="22"/>
          <w:szCs w:val="22"/>
        </w:rPr>
        <w:t>-cortical and recto-cortical CEPs</w:t>
      </w:r>
      <w:r w:rsidR="00CC5B7C">
        <w:rPr>
          <w:rFonts w:cs="Arial"/>
          <w:sz w:val="22"/>
          <w:szCs w:val="22"/>
        </w:rPr>
        <w:t xml:space="preserve"> </w:t>
      </w:r>
      <w:r w:rsidRPr="00447A01">
        <w:rPr>
          <w:rFonts w:cs="Arial"/>
          <w:sz w:val="22"/>
          <w:szCs w:val="22"/>
        </w:rPr>
        <w:t xml:space="preserve">when </w:t>
      </w:r>
      <w:r w:rsidR="002E08A9">
        <w:rPr>
          <w:rFonts w:cs="Arial"/>
          <w:sz w:val="22"/>
          <w:szCs w:val="22"/>
        </w:rPr>
        <w:t>compared to baseline</w:t>
      </w:r>
      <w:r w:rsidR="00E36040">
        <w:rPr>
          <w:rFonts w:cs="Arial"/>
          <w:sz w:val="22"/>
          <w:szCs w:val="22"/>
        </w:rPr>
        <w:t>. We will identify if</w:t>
      </w:r>
      <w:r w:rsidR="00CC5B7C">
        <w:rPr>
          <w:rFonts w:cs="Arial"/>
          <w:sz w:val="22"/>
          <w:szCs w:val="22"/>
        </w:rPr>
        <w:t xml:space="preserve"> the locus for improvement lies in </w:t>
      </w:r>
      <w:proofErr w:type="gramStart"/>
      <w:r w:rsidR="00CC5B7C">
        <w:rPr>
          <w:rFonts w:cs="Arial"/>
          <w:sz w:val="22"/>
          <w:szCs w:val="22"/>
        </w:rPr>
        <w:t xml:space="preserve">the afferent signaling, efferent signaling or both and whether the </w:t>
      </w:r>
      <w:proofErr w:type="spellStart"/>
      <w:r w:rsidR="00CC5B7C">
        <w:rPr>
          <w:rFonts w:cs="Arial"/>
          <w:sz w:val="22"/>
          <w:szCs w:val="22"/>
        </w:rPr>
        <w:t>neuroplastic</w:t>
      </w:r>
      <w:proofErr w:type="spellEnd"/>
      <w:r w:rsidR="00CC5B7C">
        <w:rPr>
          <w:rFonts w:cs="Arial"/>
          <w:sz w:val="22"/>
          <w:szCs w:val="22"/>
        </w:rPr>
        <w:t xml:space="preserve"> changes are central or peripheral</w:t>
      </w:r>
      <w:proofErr w:type="gramEnd"/>
      <w:r w:rsidR="002E08A9">
        <w:rPr>
          <w:rFonts w:cs="Arial"/>
          <w:sz w:val="22"/>
          <w:szCs w:val="22"/>
        </w:rPr>
        <w:t xml:space="preserve">. </w:t>
      </w:r>
      <w:r w:rsidR="002E08A9" w:rsidRPr="00727421">
        <w:rPr>
          <w:rFonts w:cs="Arial"/>
          <w:sz w:val="22"/>
          <w:szCs w:val="22"/>
        </w:rPr>
        <w:t xml:space="preserve">The </w:t>
      </w:r>
      <w:r w:rsidR="002E08A9" w:rsidRPr="00EB0EC0">
        <w:rPr>
          <w:rFonts w:cs="Arial"/>
          <w:bCs/>
          <w:sz w:val="22"/>
          <w:szCs w:val="22"/>
        </w:rPr>
        <w:t xml:space="preserve">primary </w:t>
      </w:r>
      <w:r w:rsidR="002008DA" w:rsidRPr="00EB0EC0">
        <w:rPr>
          <w:rFonts w:cs="Arial"/>
          <w:bCs/>
          <w:sz w:val="22"/>
          <w:szCs w:val="22"/>
        </w:rPr>
        <w:t xml:space="preserve">outcome </w:t>
      </w:r>
      <w:r w:rsidR="002E08A9" w:rsidRPr="00EB0EC0">
        <w:rPr>
          <w:rFonts w:cs="Arial"/>
          <w:bCs/>
          <w:sz w:val="22"/>
          <w:szCs w:val="22"/>
        </w:rPr>
        <w:t>measure</w:t>
      </w:r>
      <w:r w:rsidR="002E08A9" w:rsidRPr="00727421">
        <w:rPr>
          <w:rFonts w:cs="Arial"/>
          <w:sz w:val="22"/>
          <w:szCs w:val="22"/>
        </w:rPr>
        <w:t xml:space="preserve"> </w:t>
      </w:r>
      <w:r w:rsidR="00CC5B7C">
        <w:rPr>
          <w:rFonts w:cs="Arial"/>
          <w:sz w:val="22"/>
          <w:szCs w:val="22"/>
        </w:rPr>
        <w:t xml:space="preserve">for efferent signaling </w:t>
      </w:r>
      <w:r w:rsidR="002E08A9">
        <w:rPr>
          <w:rFonts w:cs="Arial"/>
          <w:sz w:val="22"/>
          <w:szCs w:val="22"/>
        </w:rPr>
        <w:t xml:space="preserve">will be the latency of </w:t>
      </w:r>
      <w:proofErr w:type="spellStart"/>
      <w:r w:rsidR="002E08A9">
        <w:rPr>
          <w:rFonts w:cs="Arial"/>
          <w:sz w:val="22"/>
          <w:szCs w:val="22"/>
        </w:rPr>
        <w:t>lumbo</w:t>
      </w:r>
      <w:proofErr w:type="spellEnd"/>
      <w:r w:rsidR="002E08A9">
        <w:rPr>
          <w:rFonts w:cs="Arial"/>
          <w:sz w:val="22"/>
          <w:szCs w:val="22"/>
        </w:rPr>
        <w:t xml:space="preserve">-anal and </w:t>
      </w:r>
      <w:proofErr w:type="spellStart"/>
      <w:r w:rsidR="002E08A9">
        <w:rPr>
          <w:rFonts w:cs="Arial"/>
          <w:sz w:val="22"/>
          <w:szCs w:val="22"/>
        </w:rPr>
        <w:t>sacro</w:t>
      </w:r>
      <w:proofErr w:type="spellEnd"/>
      <w:r w:rsidR="002E08A9">
        <w:rPr>
          <w:rFonts w:cs="Arial"/>
          <w:sz w:val="22"/>
          <w:szCs w:val="22"/>
        </w:rPr>
        <w:t>-anal MEP responses</w:t>
      </w:r>
      <w:r w:rsidR="00CC5B7C">
        <w:rPr>
          <w:rFonts w:cs="Arial"/>
          <w:sz w:val="22"/>
          <w:szCs w:val="22"/>
        </w:rPr>
        <w:t xml:space="preserve"> and for afferent signaling will be the latency of </w:t>
      </w:r>
      <w:proofErr w:type="spellStart"/>
      <w:r w:rsidR="00CC5B7C">
        <w:rPr>
          <w:rFonts w:cs="Arial"/>
          <w:sz w:val="22"/>
          <w:szCs w:val="22"/>
        </w:rPr>
        <w:t>ano</w:t>
      </w:r>
      <w:proofErr w:type="spellEnd"/>
      <w:r w:rsidR="00CC5B7C">
        <w:rPr>
          <w:rFonts w:cs="Arial"/>
          <w:sz w:val="22"/>
          <w:szCs w:val="22"/>
        </w:rPr>
        <w:t>-cortical</w:t>
      </w:r>
      <w:r w:rsidR="002E08A9">
        <w:rPr>
          <w:rFonts w:cs="Arial"/>
          <w:sz w:val="22"/>
          <w:szCs w:val="22"/>
        </w:rPr>
        <w:t xml:space="preserve"> </w:t>
      </w:r>
      <w:r w:rsidR="00CC5B7C">
        <w:rPr>
          <w:rFonts w:cs="Arial"/>
          <w:sz w:val="22"/>
          <w:szCs w:val="22"/>
        </w:rPr>
        <w:t xml:space="preserve">CEP. </w:t>
      </w:r>
      <w:r w:rsidR="002E08A9">
        <w:rPr>
          <w:rFonts w:cs="Arial"/>
          <w:sz w:val="22"/>
          <w:szCs w:val="22"/>
        </w:rPr>
        <w:t xml:space="preserve">Secondary </w:t>
      </w:r>
      <w:r w:rsidR="00E36040">
        <w:rPr>
          <w:rFonts w:cs="Arial"/>
          <w:sz w:val="22"/>
          <w:szCs w:val="22"/>
        </w:rPr>
        <w:t xml:space="preserve">outcome </w:t>
      </w:r>
      <w:r w:rsidR="002E08A9">
        <w:rPr>
          <w:rFonts w:cs="Arial"/>
          <w:sz w:val="22"/>
          <w:szCs w:val="22"/>
        </w:rPr>
        <w:t xml:space="preserve">measures </w:t>
      </w:r>
      <w:r w:rsidR="00CC5B7C">
        <w:rPr>
          <w:rFonts w:cs="Arial"/>
          <w:sz w:val="22"/>
          <w:szCs w:val="22"/>
        </w:rPr>
        <w:t>include anal and rectal electrical sensory thresholds</w:t>
      </w:r>
      <w:r w:rsidR="00E36040">
        <w:rPr>
          <w:rFonts w:cs="Arial"/>
          <w:sz w:val="22"/>
          <w:szCs w:val="22"/>
        </w:rPr>
        <w:t xml:space="preserve">, </w:t>
      </w:r>
      <w:proofErr w:type="spellStart"/>
      <w:r w:rsidR="00E36040">
        <w:rPr>
          <w:rFonts w:cs="Arial"/>
          <w:sz w:val="22"/>
          <w:szCs w:val="22"/>
        </w:rPr>
        <w:t>lumbo</w:t>
      </w:r>
      <w:proofErr w:type="spellEnd"/>
      <w:r w:rsidR="00E36040">
        <w:rPr>
          <w:rFonts w:cs="Arial"/>
          <w:sz w:val="22"/>
          <w:szCs w:val="22"/>
        </w:rPr>
        <w:t xml:space="preserve">-rectal and </w:t>
      </w:r>
      <w:proofErr w:type="spellStart"/>
      <w:r w:rsidR="00E36040">
        <w:rPr>
          <w:rFonts w:cs="Arial"/>
          <w:sz w:val="22"/>
          <w:szCs w:val="22"/>
        </w:rPr>
        <w:t>sacro</w:t>
      </w:r>
      <w:proofErr w:type="spellEnd"/>
      <w:r w:rsidR="00E36040">
        <w:rPr>
          <w:rFonts w:cs="Arial"/>
          <w:sz w:val="22"/>
          <w:szCs w:val="22"/>
        </w:rPr>
        <w:t>-rectal MEPs and recto-cortical CEPs</w:t>
      </w:r>
      <w:r w:rsidR="00CC5B7C">
        <w:rPr>
          <w:rFonts w:cs="Arial"/>
          <w:sz w:val="22"/>
          <w:szCs w:val="22"/>
        </w:rPr>
        <w:t xml:space="preserve"> and correlations of FI episodes </w:t>
      </w:r>
      <w:r w:rsidR="00E36040">
        <w:rPr>
          <w:rFonts w:cs="Arial"/>
          <w:sz w:val="22"/>
          <w:szCs w:val="22"/>
        </w:rPr>
        <w:t xml:space="preserve">and bowel </w:t>
      </w:r>
      <w:r w:rsidR="00CD6383">
        <w:rPr>
          <w:rFonts w:cs="Arial"/>
          <w:sz w:val="22"/>
          <w:szCs w:val="22"/>
        </w:rPr>
        <w:t xml:space="preserve">symptoms </w:t>
      </w:r>
      <w:r w:rsidR="00CC5B7C">
        <w:rPr>
          <w:rFonts w:cs="Arial"/>
          <w:sz w:val="22"/>
          <w:szCs w:val="22"/>
        </w:rPr>
        <w:t>with changes in latency</w:t>
      </w:r>
      <w:r w:rsidR="00E36040">
        <w:rPr>
          <w:rFonts w:cs="Arial"/>
          <w:sz w:val="22"/>
          <w:szCs w:val="22"/>
        </w:rPr>
        <w:t xml:space="preserve"> and MEP measurements</w:t>
      </w:r>
      <w:r w:rsidR="00CC5B7C">
        <w:rPr>
          <w:rFonts w:cs="Arial"/>
          <w:sz w:val="22"/>
          <w:szCs w:val="22"/>
        </w:rPr>
        <w:t xml:space="preserve">. </w:t>
      </w:r>
    </w:p>
    <w:p w:rsidR="0059303F" w:rsidRPr="00F40A86" w:rsidRDefault="0059303F" w:rsidP="00EB0EC0">
      <w:pPr>
        <w:pStyle w:val="BodyText3"/>
        <w:tabs>
          <w:tab w:val="left" w:pos="720"/>
        </w:tabs>
        <w:spacing w:after="0"/>
        <w:rPr>
          <w:rFonts w:cs="Arial"/>
          <w:sz w:val="22"/>
          <w:szCs w:val="22"/>
        </w:rPr>
      </w:pPr>
      <w:r w:rsidRPr="00F40A86">
        <w:rPr>
          <w:b/>
          <w:bCs/>
          <w:sz w:val="22"/>
          <w:szCs w:val="22"/>
        </w:rPr>
        <w:lastRenderedPageBreak/>
        <w:t>RESEARCH STRATEGY</w:t>
      </w:r>
    </w:p>
    <w:p w:rsidR="008B4E7D" w:rsidRDefault="008B4E7D" w:rsidP="008B4E7D">
      <w:pPr>
        <w:outlineLvl w:val="0"/>
        <w:rPr>
          <w:b/>
          <w:bCs/>
        </w:rPr>
      </w:pPr>
      <w:r>
        <w:rPr>
          <w:b/>
          <w:bCs/>
        </w:rPr>
        <w:t>B. SIGNIFICANCE</w:t>
      </w:r>
      <w:r w:rsidR="00FE293A">
        <w:rPr>
          <w:b/>
          <w:bCs/>
        </w:rPr>
        <w:t>:</w:t>
      </w:r>
      <w:r w:rsidR="002A799B" w:rsidRPr="002A799B">
        <w:rPr>
          <w:b/>
          <w:bCs/>
        </w:rPr>
        <w:t xml:space="preserve"> </w:t>
      </w:r>
    </w:p>
    <w:p w:rsidR="00E22820" w:rsidRPr="00A541AA" w:rsidRDefault="0079365B" w:rsidP="00083F56">
      <w:pPr>
        <w:ind w:firstLine="360"/>
      </w:pPr>
      <w:proofErr w:type="spellStart"/>
      <w:r>
        <w:rPr>
          <w:lang w:val="en-GB"/>
        </w:rPr>
        <w:t>F</w:t>
      </w:r>
      <w:r w:rsidR="000229C3" w:rsidRPr="000229C3">
        <w:rPr>
          <w:lang w:val="en-GB"/>
        </w:rPr>
        <w:t>ecal</w:t>
      </w:r>
      <w:proofErr w:type="spellEnd"/>
      <w:r w:rsidR="000229C3" w:rsidRPr="000229C3">
        <w:rPr>
          <w:lang w:val="en-GB"/>
        </w:rPr>
        <w:t xml:space="preserve"> </w:t>
      </w:r>
      <w:r w:rsidR="000229C3" w:rsidRPr="00A541AA">
        <w:rPr>
          <w:lang w:val="en-GB"/>
        </w:rPr>
        <w:t>incontinence (FI),</w:t>
      </w:r>
      <w:r w:rsidR="006A2DE4" w:rsidRPr="00A541AA">
        <w:rPr>
          <w:lang w:val="en-GB"/>
        </w:rPr>
        <w:t xml:space="preserve"> affects 8-15</w:t>
      </w:r>
      <w:r w:rsidR="006A2DE4" w:rsidRPr="00583C17">
        <w:rPr>
          <w:lang w:val="en-GB"/>
        </w:rPr>
        <w:t xml:space="preserve">% </w:t>
      </w:r>
      <w:r w:rsidR="00AE7D73" w:rsidRPr="00583C17">
        <w:rPr>
          <w:lang w:val="en-GB"/>
        </w:rPr>
        <w:t xml:space="preserve">of the </w:t>
      </w:r>
      <w:r w:rsidR="006A2DE4" w:rsidRPr="00583C17">
        <w:rPr>
          <w:lang w:val="en-GB"/>
        </w:rPr>
        <w:t xml:space="preserve">ambulatory US </w:t>
      </w:r>
      <w:r w:rsidR="00AE7D73" w:rsidRPr="00583C17">
        <w:rPr>
          <w:lang w:val="en-GB"/>
        </w:rPr>
        <w:t>population</w:t>
      </w:r>
      <w:r w:rsidR="00780AC1" w:rsidRPr="00583C17">
        <w:rPr>
          <w:lang w:val="en-GB"/>
        </w:rPr>
        <w:t xml:space="preserve"> </w:t>
      </w:r>
      <w:r w:rsidR="00312D20" w:rsidRPr="00583C17">
        <w:rPr>
          <w:lang w:val="en-GB"/>
        </w:rPr>
        <w:fldChar w:fldCharType="begin" w:fldLock="1"/>
      </w:r>
      <w:r w:rsidR="004431DB" w:rsidRPr="00583C17">
        <w:rPr>
          <w:lang w:val="en-GB"/>
        </w:rPr>
        <w:instrText>ADDIN CSL_CITATION { "citationItems" : [ { "id" : "ITEM-1", "itemData" : { "DOI" : "10.1053/j.gastro.2009.04.054", "ISSN" : "1528-0012", "PMID" : "19410574", "abstract" : "BACKGROUND &amp; AIMS: The study aims were to estimate the prevalence of different types and frequencies of fecal incontinence (FI), describe demographic factors, and identify risk factors. METHODS: The National Health and Nutrition Examination Survey (NHANES) assesses health status in the civilian noninstitutionalized US population. The validated Fecal Incontinence Severity Index was added to NHANES in 2005-2006. Participants were 2229 women and 2079 men aged 20 years or older. FI was defined as accidental leakage of solid, liquid, or mucus at least once in the preceding month. Sampling weights were used to obtain prevalence estimates for the national population. Multivariate logistic regression identified independent risk factors. RESULTS: The estimated prevalence of FI in noninstitutionalized US adults is 8.3% (95% confidence interval, 7.1-9.5) and consists of liquid stool in 6.2%, solid stool in 1.6%, and mucus in 3.1%. It occurs at least weekly in 2.7%. Prevalence is similar in women (8.9%) and men (7.7%) and increases with age from 2.6% in 20 to 29 year olds up to 15.3% in participants aged 70 years and older. FI is not significantly associated with race/ethnicity, education, income, or marital status after adjusting for age. Independent risk factors in women are advancing age, loose or watery stools, more than 21 stools per week, multiple chronic illnesses, and urinary incontinence. Independent risk factors in men are age, loose or watery stools, poor self-rated health, and urinary incontinence. CONCLUSIONS: FI is a prevalent age-related disorder. Chronic diarrhea is a strong modifiable risk factor that may form the basis for prevention and treatment.", "author" : [ { "dropping-particle" : "", "family" : "Whitehead", "given" : "William E", "non-dropping-particle" : "", "parse-names" : false, "suffix" : "" }, { "dropping-particle" : "", "family" : "Borrud", "given" : "Lori", "non-dropping-particle" : "", "parse-names" : false, "suffix" : "" }, { "dropping-particle" : "", "family" : "Goode", "given" : "Patricia S", "non-dropping-particle" : "", "parse-names" : false, "suffix" : "" }, { "dropping-particle" : "", "family" : "Meikle", "given" : "Susan", "non-dropping-particle" : "", "parse-names" : false, "suffix" : "" }, { "dropping-particle" : "", "family" : "Mueller", "given" : "Elizabeth R", "non-dropping-particle" : "", "parse-names" : false, "suffix" : "" }, { "dropping-particle" : "", "family" : "Tuteja", "given" : "Ashok", "non-dropping-particle" : "", "parse-names" : false, "suffix" : "" }, { "dropping-particle" : "", "family" : "Weidner", "given" : "Alison", "non-dropping-particle" : "", "parse-names" : false, "suffix" : "" }, { "dropping-particle" : "", "family" : "Weinstein", "given" : "Milena", "non-dropping-particle" : "", "parse-names" : false, "suffix" : "" }, { "dropping-particle" : "", "family" : "Ye", "given" : "Wen", "non-dropping-particle" : "", "parse-names" : false, "suffix" : "" } ], "container-title" : "Gastroenterology", "id" : "ITEM-1", "issue" : "2", "issued" : { "date-parts" : [ [ "2009", "8" ] ] }, "page" : "512-7, 517.e1-2", "title" : "Fecal incontinence in US adults: epidemiology and risk factors.", "type" : "article-journal", "volume" : "137" }, "uris" : [ "http://www.mendeley.com/documents/?uuid=7164c02c-c5ae-4325-9b71-b1e87b8c542d" ] }, { "id" : "ITEM-2", "itemData" : { "DOI" : "10.1016/j.cgh.2013.07.020", "ISSN" : "1542-7714", "PMID" : "23906873", "abstract" : "BACKGROUND &amp; AIMS: We investigated the prevalence of and trends and risk factors for fecal incontinence (FI) in the United States among non-institutionalized adults from 2005 to 2010. METHODS: We analyzed data from 14,759 participants in the U.S. National Health and Nutrition Examination Survey (49% women, 20 years or older) from 2005 to 2010 (the FI Severity Index was added in 2005-2006). FI was defined as accidental leakage of solid or liquid stool or mucus at least once in preceding month. Sampling weights were used to obtain estimates for the national population. Logistic regression was used to identify risk factors for FI. RESULTS: The prevalence of FI among non-institutionalized U.S. adults was 8.39% (95% confidence interval, 7.76-9.05). It was stable throughout the study period: 8.26% in 2005-2006, 8.48% in 2007-2008, and 8.41% in 2009-2010. FI resulted in release of liquid stool in most cases (6.16%). Prevalence increased with age from 2.91% among 20- to 29-year-old participants to 16.16% (14.15%-18.39%) among participants 70 years and older. Independent risk factors for FI included older age, diabetes mellitus, urinary incontinence, frequent and loose stools, and multiple chronic illnesses. FI was more common among women only when they had urinary incontinence. CONCLUSIONS: FI is a common problem among non-institutionalized U.S. adults. Its prevalence remained stable from 2005-2010. Diabetes mellitus and chronic diarrhea are modifiable risk factors. Future studies on risk factors for FI should assess for presence of urinary incontinence.", "author" : [ { "dropping-particle" : "", "family" : "Ditah", "given" : "Ivo", "non-dropping-particle" : "", "parse-names" : false, "suffix" : "" }, { "dropping-particle" : "", "family" : "Devaki", "given" : "Pardha", "non-dropping-particle" : "", "parse-names" : false, "suffix" : "" }, { "dropping-particle" : "", "family" : "Luma", "given" : "Henry N", "non-dropping-particle" : "", "parse-names" : false, "suffix" : "" }, { "dropping-particle" : "", "family" : "Ditah", "given" : "Chobufo", "non-dropping-particle" : "", "parse-names" : false, "suffix" : "" }, { "dropping-particle" : "", "family" : "Njei", "given" : "Basile", "non-dropping-particle" : "", "parse-names" : false, "suffix" : "" }, { "dropping-particle" : "", "family" : "Jaiyeoba", "given" : "Charles", "non-dropping-particle" : "", "parse-names" : false, "suffix" : "" }, { "dropping-particle" : "", "family" : "Salami", "given" : "Augustine", "non-dropping-particle" : "", "parse-names" : false, "suffix" : "" }, { "dropping-particle" : "", "family" : "Ditah", "given" : "Calistus", "non-dropping-particle" : "", "parse-names" : false, "suffix" : "" }, { "dropping-particle" : "", "family" : "Ewelukwa", "given" : "Oforbuike", "non-dropping-particle" : "", "parse-names" : false, "suffix" : "" }, { "dropping-particle" : "", "family" : "Szarka", "given" : "Lawrence", "non-dropping-particle" : "", "parse-names" : false, "suffix" : "" } ], "container-title" : "Clinical gastroenterology and hepatology : the official clinical practice journal of the American Gastroenterological Association", "id" : "ITEM-2", "issued" : { "date-parts" : [ [ "2013", "7", "29" ] ] }, "page" : "Epub ahead of print", "title" : "Prevalence, Trends, and Risk Factors for Fecal Incontinence in United States Adults, 2005-2010.", "type" : "article-journal" }, "uris" : [ "http://www.mendeley.com/documents/?uuid=f3cc0fa6-673d-473d-9489-890c9dbf91ed" ] } ], "mendeley" : { "previouslyFormattedCitation" : "[1,2]" }, "properties" : { "noteIndex" : 0 }, "schema" : "https://github.com/citation-style-language/schema/raw/master/csl-citation.json" }</w:instrText>
      </w:r>
      <w:r w:rsidR="00312D20" w:rsidRPr="00583C17">
        <w:rPr>
          <w:lang w:val="en-GB"/>
        </w:rPr>
        <w:fldChar w:fldCharType="separate"/>
      </w:r>
      <w:r w:rsidR="00312D20" w:rsidRPr="00583C17">
        <w:rPr>
          <w:noProof/>
          <w:lang w:val="en-GB"/>
        </w:rPr>
        <w:t>[1,2]</w:t>
      </w:r>
      <w:r w:rsidR="00312D20" w:rsidRPr="00583C17">
        <w:rPr>
          <w:lang w:val="en-GB"/>
        </w:rPr>
        <w:fldChar w:fldCharType="end"/>
      </w:r>
      <w:r w:rsidR="006A2DE4" w:rsidRPr="00583C17">
        <w:rPr>
          <w:lang w:val="en-GB"/>
        </w:rPr>
        <w:t>, predominantly women and elderly</w:t>
      </w:r>
      <w:r w:rsidR="00780AC1" w:rsidRPr="00583C17">
        <w:rPr>
          <w:lang w:val="en-GB"/>
        </w:rPr>
        <w:t xml:space="preserve"> </w:t>
      </w:r>
      <w:r w:rsidR="00AE7D73" w:rsidRPr="00583C17">
        <w:rPr>
          <w:lang w:val="en-GB"/>
        </w:rPr>
        <w:t>and 45% of nursing home residents</w:t>
      </w:r>
      <w:r w:rsidR="0041421C" w:rsidRPr="00583C17">
        <w:rPr>
          <w:lang w:val="en-GB"/>
        </w:rPr>
        <w:t xml:space="preserve"> </w:t>
      </w:r>
      <w:r w:rsidR="0041421C" w:rsidRPr="00583C17">
        <w:rPr>
          <w:lang w:val="en-GB"/>
        </w:rPr>
        <w:fldChar w:fldCharType="begin" w:fldLock="1"/>
      </w:r>
      <w:r w:rsidR="004431DB" w:rsidRPr="00583C17">
        <w:rPr>
          <w:lang w:val="en-GB"/>
        </w:rPr>
        <w:instrText>ADDIN CSL_CITATION { "citationItems" : [ { "id" : "ITEM-1", "itemData" : { "DOI" : "10.1016/j.gtc.2009.06.007", "ISSN" : "1558-1942", "PMID" : "19699410", "abstract" : "Fecal incontinence affects up to 20% of community-dwelling adults and more than 50% of nursing home residents, and is one of the major risk factors for elderly persons in the nursing home. Institutionalization itself is a risk factor (eg, immobility due to physical restraints). Management should focus on identifying and treating underlying causes, such as diet- or medication induced diarrhea, constipation, and fecal impaction. Use of absorbent pads and special undergarments is useful. Anorectal physiologic testing of nursing home residents has revealed an association between constipation, stool retention, and fecal incontinence. Impaired sphincter function (risk factor for fecal incontinence), decreased rectal sensation, and sphincter dyssynergia (risk factor for constipation and impaction) are found in a high proportion of incontinent nursing home residents. Biofeedback and sacral nerve stimulation may be useful in refractory patients and should be considered before colostomy in community-dwelling adults. Despite appropriate management, nursing home residents may remain incontinent because of dementia and health or restraint related immobility.", "author" : [ { "dropping-particle" : "", "family" : "Leung", "given" : "Felix W", "non-dropping-particle" : "", "parse-names" : false, "suffix" : "" }, { "dropping-particle" : "", "family" : "Rao", "given" : "Satish S C", "non-dropping-particle" : "", "parse-names" : false, "suffix" : "" } ], "container-title" : "Gastroenterology clinics of North America", "id" : "ITEM-1", "issue" : "3", "issued" : { "date-parts" : [ [ "2009", "9" ] ] }, "page" : "503-11", "title" : "Fecal incontinence in the elderly.", "type" : "article-journal", "volume" : "38" }, "uris" : [ "http://www.mendeley.com/documents/?uuid=747c4b18-d7db-499e-a2b5-6794e12065d7" ] }, { "id" : "ITEM-2", "itemData" : { "DOI" : "10.1016/j.gtc.2008.06.005", "ISSN" : "0889-8553", "PMID" : "18794004", "abstract" : "Urinary and fecal incontinence are comorbid conditions affecting over 50% of nursing home residents. Management should focus on identifying and treating underlying causes. Despite appropriate management, residents may remain incontinent because of dementia and health- or restraint-related immobility. This article reviews the results of studies that have documented how prompted voiding programs can significantly reduce urinary and fecal incontinence, particularly if the intervention includes dietary and exercise components. Documentation of noninvasive and efficacious interventions by randomized, controlled trials and the labor costs of implementing these measures can lead to changes in how nursing home care is provided and funded.", "author" : [ { "dropping-particle" : "", "family" : "Leung", "given" : "Felix W", "non-dropping-particle" : "", "parse-names" : false, "suffix" : "" }, { "dropping-particle" : "", "family" : "Schnelle", "given" : "John F", "non-dropping-particle" : "", "parse-names" : false, "suffix" : "" } ], "container-title" : "Gastroenterology clinics of North America", "id" : "ITEM-2", "issue" : "3", "issued" : { "date-parts" : [ [ "2008", "9" ] ] }, "page" : "697-707", "title" : "Urinary and fecal incontinence in nursing home residents.", "type" : "article-journal", "volume" : "37" }, "uris" : [ "http://www.mendeley.com/documents/?uuid=88452537-b59a-448d-9462-fc5551ba2e25" ] } ], "mendeley" : { "previouslyFormattedCitation" : "[3,4]" }, "properties" : { "noteIndex" : 0 }, "schema" : "https://github.com/citation-style-language/schema/raw/master/csl-citation.json" }</w:instrText>
      </w:r>
      <w:r w:rsidR="0041421C" w:rsidRPr="00583C17">
        <w:rPr>
          <w:lang w:val="en-GB"/>
        </w:rPr>
        <w:fldChar w:fldCharType="separate"/>
      </w:r>
      <w:r w:rsidR="0041421C" w:rsidRPr="00583C17">
        <w:rPr>
          <w:noProof/>
          <w:lang w:val="en-GB"/>
        </w:rPr>
        <w:t>[3,4]</w:t>
      </w:r>
      <w:r w:rsidR="0041421C" w:rsidRPr="00583C17">
        <w:rPr>
          <w:lang w:val="en-GB"/>
        </w:rPr>
        <w:fldChar w:fldCharType="end"/>
      </w:r>
      <w:r w:rsidR="006A2DE4" w:rsidRPr="00583C17">
        <w:rPr>
          <w:lang w:val="en-GB"/>
        </w:rPr>
        <w:t xml:space="preserve">. </w:t>
      </w:r>
      <w:r w:rsidR="00F17668" w:rsidRPr="00583C17">
        <w:t xml:space="preserve">It </w:t>
      </w:r>
      <w:r w:rsidR="00632D22" w:rsidRPr="00583C17">
        <w:t>adversely</w:t>
      </w:r>
      <w:r w:rsidR="00632D22" w:rsidRPr="00A541AA">
        <w:t xml:space="preserve"> affects</w:t>
      </w:r>
      <w:r w:rsidR="00F17668" w:rsidRPr="00A541AA">
        <w:t xml:space="preserve"> quality of life and psychosocial function</w:t>
      </w:r>
      <w:r w:rsidR="00F40A86" w:rsidRPr="00A541AA">
        <w:t xml:space="preserve"> and</w:t>
      </w:r>
      <w:r w:rsidR="00632D22" w:rsidRPr="00A541AA">
        <w:t xml:space="preserve"> </w:t>
      </w:r>
      <w:r w:rsidR="00F40A86" w:rsidRPr="00A541AA">
        <w:t xml:space="preserve">poses a major health care burden </w:t>
      </w:r>
      <w:r w:rsidR="004C720B" w:rsidRPr="00A541AA">
        <w:fldChar w:fldCharType="begin" w:fldLock="1"/>
      </w:r>
      <w:r w:rsidR="004431DB" w:rsidRPr="00A541AA">
        <w:instrText>ADDIN CSL_CITATION { "citationItems" : [ { "id" : "ITEM-1", "itemData" : { "DOI" : "10.1016/j.ajog.2010.01.018", "ISSN" : "1097-6868", "PMID" : "20223447", "abstract" : "OBJECTIVE: We sought to estimate the frequency of self-reported fecal incontinence (FI), identify what proportion of these patients have a diagnosis of FI in their medical record, and compare health care costs and utilization in patients with different severities of FI to those without FI. STUDY DESIGN: Patients in a health maintenance organization were eligible and 1707 completed a survey. Patients with self-reported FI were assessed for a diagnosis of FI in their medical record for the last 5 years. Health care costs and utilization were obtained from claims data. RESULTS: FI was reported by 36.2% of primary care patients, but only 2.7% of patients with FI had a medical diagnosis. FI adversely affected quality of life and severe FI was associated with 55% higher health care costs (including 77% higher gastrointestinal-related health care costs) compared to continent patients. CONCLUSION: Increased screening of FI is needed.", "author" : [ { "dropping-particle" : "", "family" : "Dunivan", "given" : "Gena C", "non-dropping-particle" : "", "parse-names" : false, "suffix" : "" }, { "dropping-particle" : "", "family" : "Heymen", "given" : "Steve", "non-dropping-particle" : "", "parse-names" : false, "suffix" : "" }, { "dropping-particle" : "", "family" : "Palsson", "given" : "Olafur S", "non-dropping-particle" : "", "parse-names" : false, "suffix" : "" }, { "dropping-particle" : "", "family" : "Korff", "given" : "Michael", "non-dropping-particle" : "von", "parse-names" : false, "suffix" : "" }, { "dropping-particle" : "", "family" : "Turner", "given" : "Marsha J", "non-dropping-particle" : "", "parse-names" : false, "suffix" : "" }, { "dropping-particle" : "", "family" : "Melville", "given" : "Jennifer L", "non-dropping-particle" : "", "parse-names" : false, "suffix" : "" }, { "dropping-particle" : "", "family" : "Whitehead", "given" : "William E", "non-dropping-particle" : "", "parse-names" : false, "suffix" : "" } ], "container-title" : "American journal of obstetrics and gynecology", "id" : "ITEM-1", "issue" : "5", "issued" : { "date-parts" : [ [ "2010", "5" ] ] }, "page" : "493.e1-6", "title" : "Fecal incontinence in primary care: prevalence, diagnosis, and health care utilization.", "type" : "article-journal", "volume" : "202" }, "uris" : [ "http://www.mendeley.com/documents/?uuid=8704eba3-46a1-4d94-b009-9391d5299916" ] } ], "mendeley" : { "previouslyFormattedCitation" : "[5]" }, "properties" : { "noteIndex" : 0 }, "schema" : "https://github.com/citation-style-language/schema/raw/master/csl-citation.json" }</w:instrText>
      </w:r>
      <w:r w:rsidR="004C720B" w:rsidRPr="00A541AA">
        <w:fldChar w:fldCharType="separate"/>
      </w:r>
      <w:r w:rsidR="0041421C" w:rsidRPr="00A541AA">
        <w:rPr>
          <w:noProof/>
        </w:rPr>
        <w:t>[5]</w:t>
      </w:r>
      <w:r w:rsidR="004C720B" w:rsidRPr="00A541AA">
        <w:fldChar w:fldCharType="end"/>
      </w:r>
      <w:r w:rsidR="00493AE8" w:rsidRPr="00A541AA">
        <w:t>.</w:t>
      </w:r>
      <w:r w:rsidR="00E22820" w:rsidRPr="00A541AA">
        <w:t xml:space="preserve"> A significant problem has been lack of effective therapies for FI.</w:t>
      </w:r>
      <w:r w:rsidR="00493AE8" w:rsidRPr="00A541AA">
        <w:t xml:space="preserve"> </w:t>
      </w:r>
      <w:r w:rsidR="005D5980" w:rsidRPr="00A541AA">
        <w:rPr>
          <w:b/>
        </w:rPr>
        <w:t>A c</w:t>
      </w:r>
      <w:r w:rsidR="005D5980" w:rsidRPr="00A541AA">
        <w:rPr>
          <w:b/>
          <w:bCs/>
        </w:rPr>
        <w:t>ritical barrier to progress</w:t>
      </w:r>
      <w:r w:rsidR="005D5980" w:rsidRPr="00A541AA">
        <w:rPr>
          <w:bCs/>
        </w:rPr>
        <w:t xml:space="preserve"> in the treatment of FI is the lack of understanding of how treatments affect the core pathophysiological mechanisms of </w:t>
      </w:r>
      <w:proofErr w:type="gramStart"/>
      <w:r w:rsidR="005D5980" w:rsidRPr="00A541AA">
        <w:rPr>
          <w:bCs/>
        </w:rPr>
        <w:t>FI,</w:t>
      </w:r>
      <w:proofErr w:type="gramEnd"/>
      <w:r w:rsidR="005D5980" w:rsidRPr="00A541AA">
        <w:rPr>
          <w:bCs/>
        </w:rPr>
        <w:t xml:space="preserve"> and the absence of mechanistically based non-invasive therapies.</w:t>
      </w:r>
      <w:r w:rsidR="005D5980" w:rsidRPr="00A541AA">
        <w:t xml:space="preserve"> </w:t>
      </w:r>
      <w:r w:rsidR="005D5980" w:rsidRPr="00A541AA">
        <w:rPr>
          <w:b/>
        </w:rPr>
        <w:t>Our goal</w:t>
      </w:r>
      <w:r w:rsidR="005D5980" w:rsidRPr="00A541AA">
        <w:t xml:space="preserve"> is to address the </w:t>
      </w:r>
      <w:r w:rsidR="005D5980" w:rsidRPr="00A541AA">
        <w:rPr>
          <w:b/>
        </w:rPr>
        <w:t>problem</w:t>
      </w:r>
      <w:r w:rsidR="005D5980" w:rsidRPr="00A541AA">
        <w:t xml:space="preserve"> of FI by developing therapies that modulate peripheral and central neuronal perturbations and thereby improve </w:t>
      </w:r>
      <w:proofErr w:type="spellStart"/>
      <w:r w:rsidR="005D5980" w:rsidRPr="00A541AA">
        <w:t>visceromotor</w:t>
      </w:r>
      <w:proofErr w:type="spellEnd"/>
      <w:r w:rsidR="005D5980" w:rsidRPr="00A541AA">
        <w:t xml:space="preserve"> control and </w:t>
      </w:r>
      <w:proofErr w:type="spellStart"/>
      <w:r w:rsidR="005D5980" w:rsidRPr="00A541AA">
        <w:t>sensori</w:t>
      </w:r>
      <w:proofErr w:type="spellEnd"/>
      <w:r w:rsidR="005D5980" w:rsidRPr="00A541AA">
        <w:t xml:space="preserve">-motor dysfunctions, and to understand the </w:t>
      </w:r>
      <w:proofErr w:type="spellStart"/>
      <w:r w:rsidR="005D5980" w:rsidRPr="00A541AA">
        <w:t>neurobiologic</w:t>
      </w:r>
      <w:proofErr w:type="spellEnd"/>
      <w:r w:rsidR="005D5980" w:rsidRPr="00A541AA">
        <w:t xml:space="preserve"> basis of these treatments. </w:t>
      </w:r>
      <w:r w:rsidR="005D5980" w:rsidRPr="00A541AA">
        <w:rPr>
          <w:b/>
        </w:rPr>
        <w:t>Our central hypothesis</w:t>
      </w:r>
      <w:r w:rsidR="005D5980" w:rsidRPr="00A541AA">
        <w:t xml:space="preserve"> is that a novel non-invasive treatment with combined </w:t>
      </w:r>
      <w:proofErr w:type="spellStart"/>
      <w:r w:rsidR="005D5980" w:rsidRPr="00A541AA">
        <w:t>translumbar</w:t>
      </w:r>
      <w:proofErr w:type="spellEnd"/>
      <w:r w:rsidR="005D5980" w:rsidRPr="00A541AA">
        <w:t xml:space="preserve"> magnetic stimulation (</w:t>
      </w:r>
      <w:proofErr w:type="spellStart"/>
      <w:r w:rsidR="005D5980" w:rsidRPr="00A541AA">
        <w:t>rTLMS</w:t>
      </w:r>
      <w:proofErr w:type="spellEnd"/>
      <w:r w:rsidR="005D5980" w:rsidRPr="00A541AA">
        <w:t xml:space="preserve">) and </w:t>
      </w:r>
      <w:proofErr w:type="spellStart"/>
      <w:r w:rsidR="005D5980" w:rsidRPr="00A541AA">
        <w:t>transsacral</w:t>
      </w:r>
      <w:proofErr w:type="spellEnd"/>
      <w:r w:rsidR="005D5980" w:rsidRPr="00A541AA">
        <w:t xml:space="preserve"> magnetic stimulation (</w:t>
      </w:r>
      <w:proofErr w:type="spellStart"/>
      <w:r w:rsidR="005D5980" w:rsidRPr="00A541AA">
        <w:t>rTSMS</w:t>
      </w:r>
      <w:proofErr w:type="spellEnd"/>
      <w:r w:rsidR="005D5980" w:rsidRPr="00A541AA">
        <w:t xml:space="preserve">) will significantly improve FI by enhancing peripheral and central neural excitability and </w:t>
      </w:r>
      <w:r w:rsidR="00D60F56" w:rsidRPr="00A541AA">
        <w:t>will provide</w:t>
      </w:r>
      <w:r w:rsidR="005D5980" w:rsidRPr="00A541AA">
        <w:t xml:space="preserve"> a multidimensional therapeutic benefit</w:t>
      </w:r>
      <w:r w:rsidR="00D65051" w:rsidRPr="00A541AA">
        <w:t xml:space="preserve">- </w:t>
      </w:r>
      <w:r w:rsidR="005140CB" w:rsidRPr="00A541AA">
        <w:t xml:space="preserve">enhance anal muscle strength, improve stool awareness and improve rectal capacity. </w:t>
      </w:r>
      <w:r w:rsidR="005D5980" w:rsidRPr="00A541AA">
        <w:t xml:space="preserve">Our hypothesis </w:t>
      </w:r>
      <w:proofErr w:type="gramStart"/>
      <w:r w:rsidR="005D5980" w:rsidRPr="00A541AA">
        <w:t>is based</w:t>
      </w:r>
      <w:proofErr w:type="gramEnd"/>
      <w:r w:rsidR="005D5980" w:rsidRPr="00A541AA">
        <w:t xml:space="preserve"> on the understanding that FI is characterized by significant neuromuscular dysfunction of the pelvic floor that includes bilateral </w:t>
      </w:r>
      <w:proofErr w:type="spellStart"/>
      <w:r w:rsidR="005D5980" w:rsidRPr="00A541AA">
        <w:t>lumbo</w:t>
      </w:r>
      <w:proofErr w:type="spellEnd"/>
      <w:r w:rsidR="005D5980" w:rsidRPr="00A541AA">
        <w:t xml:space="preserve">-anorectal and </w:t>
      </w:r>
      <w:proofErr w:type="spellStart"/>
      <w:r w:rsidR="005D5980" w:rsidRPr="00A541AA">
        <w:t>sacro</w:t>
      </w:r>
      <w:proofErr w:type="spellEnd"/>
      <w:r w:rsidR="005D5980" w:rsidRPr="00A541AA">
        <w:t xml:space="preserve">-anorectal neuropathy and </w:t>
      </w:r>
      <w:proofErr w:type="spellStart"/>
      <w:r w:rsidR="005D5980" w:rsidRPr="00A541AA">
        <w:t>sensori</w:t>
      </w:r>
      <w:proofErr w:type="spellEnd"/>
      <w:r w:rsidR="005D5980" w:rsidRPr="00A541AA">
        <w:t>-motor dysfunction</w:t>
      </w:r>
      <w:r w:rsidR="00AD0088" w:rsidRPr="00A541AA">
        <w:t xml:space="preserve">. </w:t>
      </w:r>
      <w:r w:rsidR="005D5980" w:rsidRPr="00A541AA">
        <w:t xml:space="preserve">Eighty percent of FI patients demonstrate more than one abnormality that involves the sphincters, </w:t>
      </w:r>
      <w:proofErr w:type="spellStart"/>
      <w:r w:rsidR="005D5980" w:rsidRPr="00A541AA">
        <w:t>puborectalis</w:t>
      </w:r>
      <w:proofErr w:type="spellEnd"/>
      <w:r w:rsidR="005D5980" w:rsidRPr="00A541AA">
        <w:t xml:space="preserve">, pudendal nerves, or rectal </w:t>
      </w:r>
      <w:r w:rsidR="004C720B" w:rsidRPr="00A541AA">
        <w:t xml:space="preserve">sensation or </w:t>
      </w:r>
      <w:r w:rsidR="004C720B" w:rsidRPr="00583C17">
        <w:t xml:space="preserve">capacity </w:t>
      </w:r>
      <w:r w:rsidR="00AD0088" w:rsidRPr="00583C17">
        <w:fldChar w:fldCharType="begin" w:fldLock="1"/>
      </w:r>
      <w:r w:rsidR="004431DB" w:rsidRPr="00583C17">
        <w:instrText>ADDIN CSL_CITATION { "citationItems" : [ { "id" : "ITEM-1", "itemData" : { "ISSN" : "0002-9270", "PMID" : "9068472", "abstract" : "OBJECTIVES: The clinical usefulness of assessing anorectal physiology has not been systematically examined. Our aims were to evaluate whether manometric tests of anorectal function influence the management and outcome of patients with defecation disorders, and to identify the patients who may most benefit from this assessment. METHODS: Using a standard protocol of anorectal manometry rectal sensation, saline continence, simulated defecation, and pudendal nerve terminal latency tests, we studied 143 consecutive patients (m/f = 27/116) and followed their progress over 18 months. RESULTS: Tests of anorectal function in 126 (88%) patients revealed new information that led to a change in the management of 108 (76%) patients. Among 69 patients referred with constipation, 33 (48%) had obstructive defecation, and 40 (58%) had impaired rectal sensation; 30 (43%) improved after biofeedback therapy. Among 56 patients referred with fecal incontinence, 55 (98%) had manometric abnormalities: 30 (53%) had a low squeeze sphincter pressure, 20 (36%) had impaired rectal sensation, and 28 (50%) had pudendal neuropathy. Thiry-four (60%) patients were referred for biofeedback therapy and 11 (20%) for surgery. Of these 15 completed biofeedback therapy with improvement, and six had successful surgery. Seven of 10 (70%) patients referred for preoperative evaluation had abnormalities that contraindicated surgery. CONCLUSIONS: Manometric tests of anorectal function provide not only an objective diagnosis but, also, a better understanding of the underlying pathophysiology. In addition, it provides new information that could influence the management and outcome of patients with disorders of defecation.", "author" : [ { "dropping-particle" : "", "family" : "Rao", "given" : "S S", "non-dropping-particle" : "", "parse-names" : false, "suffix" : "" }, { "dropping-particle" : "", "family" : "Patel", "given" : "R S", "non-dropping-particle" : "", "parse-names" : false, "suffix" : "" } ], "container-title" : "The American journal of gastroenterology", "id" : "ITEM-1", "issue" : "3", "issued" : { "date-parts" : [ [ "1997", "3" ] ] }, "page" : "469-75", "title" : "How useful are manometric tests of anorectal function in the management of defecation disorders?", "type" : "article-journal", "volume" : "92" }, "uris" : [ "http://www.mendeley.com/documents/?uuid=041c84e5-efd7-4fb4-b2f5-c11fadbd615e" ] }, { "id" : "ITEM-2", "itemData" : { "DOI" : "10.1053/j.gastro.2013.10.062", "ISSN" : "1528-0012", "PMID" : "24211860", "abstract" : "Gastroenterologists frequently encounter pelvic floor disorders, which affect 10% to 15% of the population. The anorectum is a complex organ that collaborates with the pelvic floor muscles to preserve fecal continence and enable defecation. A careful clinical assessment is critical for the diagnosis and management of defecatory disorders and fecal incontinence. Newer diagnostic tools (eg, high-resolution manometry and magnetic resonance defecography) provide a refined understanding of anorectal dysfunctions and identify phenotypes in defecatory disorders and fecal incontinence. Conservative approaches, including biofeedback therapy, are the mainstay for managing these disorders; new minimally invasive approaches may benefit a subset of patients with fecal incontinence, but more controlled studies are needed. This mini-review highlights advances, current concepts, and controversies in the area.", "author" : [ { "dropping-particle" : "", "family" : "Bharucha", "given" : "Adil E", "non-dropping-particle" : "", "parse-names" : false, "suffix" : "" }, { "dropping-particle" : "", "family" : "Rao", "given" : "Satish S C", "non-dropping-particle" : "", "parse-names" : false, "suffix" : "" } ], "container-title" : "Gastroenterology", "id" : "ITEM-2", "issue" : "1", "issued" : { "date-parts" : [ [ "2014", "1" ] ] }, "page" : "37-45.e2", "title" : "An update on anorectal disorders for gastroenterologists.", "type" : "article-journal", "volume" : "146" }, "uris" : [ "http://www.mendeley.com/documents/?uuid=c17a232f-bab9-481b-b49c-a428e91ced49" ] }, { "id" : "ITEM-3", "itemData" : { "author" : [ { "dropping-particle" : "", "family" : "Rao", "given" : "Satish S C", "non-dropping-particle" : "", "parse-names" : false, "suffix" : "" }, { "dropping-particle" : "", "family" : "Coss-Adame", "given" : "Enrique", "non-dropping-particle" : "", "parse-names" : false, "suffix" : "" }, { "dropping-particle" : "", "family" : "Tantiphlachiva", "given" : "Kasaya", "non-dropping-particle" : "", "parse-names" : false, "suffix" : "" }, { "dropping-particle" : "", "family" : "Attaluri", "given" : "Ashok", "non-dropping-particle" : "", "parse-names" : false, "suffix" : "" }, { "dropping-particle" : "", "family" : "Remes-Troche", "given" : "Jose M", "non-dropping-particle" : "", "parse-names" : false, "suffix" : "" } ], "container-title" : "Diseases of the colon and rectum", "id" : "ITEM-3", "issued" : { "date-parts" : [ [ "2013" ] ] }, "page" : "[In press]", "title" : "Translumbar and transsacral magnetic neuro-stimulation for the assessment of neuropathy in fecal incontinence", "type" : "article-journal" }, "uris" : [ "http://www.mendeley.com/documents/?uuid=423b650e-2886-4a0a-805d-94fc9000a18a" ] } ], "mendeley" : { "previouslyFormattedCitation" : "[6\u20138]" }, "properties" : { "noteIndex" : 0 }, "schema" : "https://github.com/citation-style-language/schema/raw/master/csl-citation.json" }</w:instrText>
      </w:r>
      <w:r w:rsidR="00AD0088" w:rsidRPr="00583C17">
        <w:fldChar w:fldCharType="separate"/>
      </w:r>
      <w:r w:rsidR="00AD0088" w:rsidRPr="00583C17">
        <w:rPr>
          <w:noProof/>
        </w:rPr>
        <w:t>[6–8]</w:t>
      </w:r>
      <w:r w:rsidR="00AD0088" w:rsidRPr="00583C17">
        <w:fldChar w:fldCharType="end"/>
      </w:r>
      <w:r w:rsidR="005D5980" w:rsidRPr="00583C17">
        <w:t>. This multifactorial etiology suggests</w:t>
      </w:r>
      <w:r w:rsidR="005D5980" w:rsidRPr="00583C17" w:rsidDel="005432AE">
        <w:t xml:space="preserve"> that</w:t>
      </w:r>
      <w:r w:rsidR="005D5980" w:rsidRPr="00583C17">
        <w:t xml:space="preserve"> maladaptive </w:t>
      </w:r>
      <w:proofErr w:type="spellStart"/>
      <w:r w:rsidR="005D5980" w:rsidRPr="00583C17">
        <w:t>neuroplastic</w:t>
      </w:r>
      <w:proofErr w:type="spellEnd"/>
      <w:r w:rsidR="005D5980" w:rsidRPr="00583C17">
        <w:t xml:space="preserve"> changes in the neural innervation of the lower GI tract or a progressive neuropathy could play a significant role in the pathogenesis of FI</w:t>
      </w:r>
      <w:r w:rsidR="007F2551" w:rsidRPr="00583C17">
        <w:t xml:space="preserve"> </w:t>
      </w:r>
      <w:r w:rsidR="007F2551" w:rsidRPr="00583C17">
        <w:fldChar w:fldCharType="begin" w:fldLock="1"/>
      </w:r>
      <w:r w:rsidR="004431DB" w:rsidRPr="00583C17">
        <w:instrText>ADDIN CSL_CITATION { "citationItems" : [ { "id" : "ITEM-1", "itemData" : { "DOI" : "10.1053/j.gastro.2013.10.062", "ISSN" : "1528-0012", "PMID" : "24211860", "abstract" : "Gastroenterologists frequently encounter pelvic floor disorders, which affect 10% to 15% of the population. The anorectum is a complex organ that collaborates with the pelvic floor muscles to preserve fecal continence and enable defecation. A careful clinical assessment is critical for the diagnosis and management of defecatory disorders and fecal incontinence. Newer diagnostic tools (eg, high-resolution manometry and magnetic resonance defecography) provide a refined understanding of anorectal dysfunctions and identify phenotypes in defecatory disorders and fecal incontinence. Conservative approaches, including biofeedback therapy, are the mainstay for managing these disorders; new minimally invasive approaches may benefit a subset of patients with fecal incontinence, but more controlled studies are needed. This mini-review highlights advances, current concepts, and controversies in the area.", "author" : [ { "dropping-particle" : "", "family" : "Bharucha", "given" : "Adil E", "non-dropping-particle" : "", "parse-names" : false, "suffix" : "" }, { "dropping-particle" : "", "family" : "Rao", "given" : "Satish S C", "non-dropping-particle" : "", "parse-names" : false, "suffix" : "" } ], "container-title" : "Gastroenterology", "id" : "ITEM-1", "issue" : "1", "issued" : { "date-parts" : [ [ "2014", "1" ] ] }, "page" : "37-45.e2", "title" : "An update on anorectal disorders for gastroenterologists.", "type" : "article-journal", "volume" : "146" }, "uris" : [ "http://www.mendeley.com/documents/?uuid=c17a232f-bab9-481b-b49c-a428e91ced49" ] }, { "id" : "ITEM-2", "itemData" : { "DOI" : "10.1111/j.1572-0241.2004.40105.x", "ISSN" : "0002-9270", "PMID" : "15307881", "author" : [ { "dropping-particle" : "", "family" : "Rao", "given" : "Satish S C", "non-dropping-particle" : "", "parse-names" : false, "suffix" : "" } ], "container-title" : "The American journal of gastroenterology", "id" : "ITEM-2", "issue" : "8", "issued" : { "date-parts" : [ [ "2004", "8" ] ] }, "page" : "1585-604", "title" : "Diagnosis and management of fecal incontinence. American College of Gastroenterology Practice Parameters Committee.", "type" : "article-journal", "volume" : "99" }, "uris" : [ "http://www.mendeley.com/documents/?uuid=2e0dd5e7-0b3a-49bb-8319-43e2dd5a6ced" ] } ], "mendeley" : { "previouslyFormattedCitation" : "[7,9]" }, "properties" : { "noteIndex" : 0 }, "schema" : "https://github.com/citation-style-language/schema/raw/master/csl-citation.json" }</w:instrText>
      </w:r>
      <w:r w:rsidR="007F2551" w:rsidRPr="00583C17">
        <w:fldChar w:fldCharType="separate"/>
      </w:r>
      <w:r w:rsidR="007F2551" w:rsidRPr="00583C17">
        <w:rPr>
          <w:noProof/>
        </w:rPr>
        <w:t>[7,9]</w:t>
      </w:r>
      <w:r w:rsidR="007F2551" w:rsidRPr="00583C17">
        <w:fldChar w:fldCharType="end"/>
      </w:r>
      <w:r w:rsidR="005D5980" w:rsidRPr="00583C17">
        <w:t xml:space="preserve">. </w:t>
      </w:r>
      <w:r w:rsidR="005C2F74" w:rsidRPr="00583C17">
        <w:t>This</w:t>
      </w:r>
      <w:r w:rsidR="005C2F74" w:rsidRPr="00A541AA">
        <w:t xml:space="preserve"> approach </w:t>
      </w:r>
      <w:r w:rsidR="00A446B6" w:rsidRPr="00A541AA">
        <w:t xml:space="preserve">stems </w:t>
      </w:r>
      <w:r w:rsidR="005C2F74" w:rsidRPr="00A541AA">
        <w:t xml:space="preserve">from our preliminary studies which suggest that repetitive </w:t>
      </w:r>
      <w:proofErr w:type="spellStart"/>
      <w:r w:rsidR="005C2F74" w:rsidRPr="00A541AA">
        <w:t>translumbar</w:t>
      </w:r>
      <w:proofErr w:type="spellEnd"/>
      <w:r w:rsidR="005C2F74" w:rsidRPr="00A541AA">
        <w:t xml:space="preserve"> magnetic stimulation (</w:t>
      </w:r>
      <w:proofErr w:type="spellStart"/>
      <w:r w:rsidR="005C2F74" w:rsidRPr="00A541AA">
        <w:t>rTLMS</w:t>
      </w:r>
      <w:proofErr w:type="spellEnd"/>
      <w:r w:rsidR="005C2F74" w:rsidRPr="00A541AA">
        <w:t xml:space="preserve">) and </w:t>
      </w:r>
      <w:proofErr w:type="spellStart"/>
      <w:r w:rsidR="005C2F74" w:rsidRPr="00A541AA">
        <w:t>transsacral</w:t>
      </w:r>
      <w:proofErr w:type="spellEnd"/>
      <w:r w:rsidR="005C2F74" w:rsidRPr="00A541AA">
        <w:t xml:space="preserve"> magnetic stimulation (</w:t>
      </w:r>
      <w:proofErr w:type="spellStart"/>
      <w:r w:rsidR="005C2F74" w:rsidRPr="00A541AA">
        <w:t>rTSMS</w:t>
      </w:r>
      <w:proofErr w:type="spellEnd"/>
      <w:r w:rsidR="005C2F74" w:rsidRPr="00A541AA">
        <w:t xml:space="preserve">) improves </w:t>
      </w:r>
      <w:r w:rsidR="00A446B6" w:rsidRPr="00A541AA">
        <w:t xml:space="preserve">neuropathy and </w:t>
      </w:r>
      <w:r w:rsidR="005C2F74" w:rsidRPr="00A541AA">
        <w:t xml:space="preserve">anorectal pain </w:t>
      </w:r>
      <w:r w:rsidR="00A446B6" w:rsidRPr="00A541AA">
        <w:t xml:space="preserve">in patients with </w:t>
      </w:r>
      <w:proofErr w:type="spellStart"/>
      <w:r w:rsidR="00A446B6" w:rsidRPr="00A541AA">
        <w:t>levator</w:t>
      </w:r>
      <w:proofErr w:type="spellEnd"/>
      <w:r w:rsidR="00A446B6" w:rsidRPr="00A541AA">
        <w:t xml:space="preserve"> </w:t>
      </w:r>
      <w:proofErr w:type="spellStart"/>
      <w:r w:rsidR="00A446B6" w:rsidRPr="00A541AA">
        <w:t>ani</w:t>
      </w:r>
      <w:proofErr w:type="spellEnd"/>
      <w:r w:rsidR="00A446B6" w:rsidRPr="00A541AA">
        <w:t xml:space="preserve"> syndrome </w:t>
      </w:r>
      <w:r w:rsidR="004C720B" w:rsidRPr="00583C17">
        <w:fldChar w:fldCharType="begin" w:fldLock="1"/>
      </w:r>
      <w:r w:rsidR="004431DB" w:rsidRPr="00583C17">
        <w:instrText>ADDIN CSL_CITATION { "citationItems" : [ { "id" : "ITEM-1", "itemData" : { "abstract" : "Purpose: LAS is characterized by recurrent anorectal pain. Its pathophysiology is unclear and its treatment is unsatisfactory. Translumbar and transacral magnetic stimulation (MS) has been shown to be useful for evaluating anorectal neuropathy (Am J Gastroenterol 2011;106(5):907-14). Repetitive transcranial MS has been shown to relieve several painful conditions including neuropathic pain. We investigated whether patients with LAS have anorectal neuropathy and whether rTLMS and rTSMS improve anorectal pain. Methods: Over 1 year, three patients were recruited with refractory anorectal pain for &gt;3 years. All patients had failed biofeedback therapy, electrogalvanic stimulation, local injections, topical creams, pain meds, and gabapentin. Demographics are shown in Table 1. TLMS/TSMS were performed by placing a four-ring EMG probe into anorectum and by applying magnetic coil at eight sites in lumbar and sacral regions and evoking motor-evoked potentials (MEP). Subsequently, rTLMS and rTSMS (1600-2400) were performed on each side at 1 Hz in two cycles using air-cooled magstim coil. Pain scores and bowel symptoms were assessed for 1 week before and after therapy. Follow-up period was 6 weeks to 1 year. Although biofeedback improved bowel function anorectal pain was unchanged. Results: All three subjects had signifi cant lumbo-anal and sacro-anal neuropathy with prolonged MEP. Th is improved signifi cantly aft er rTLMS and rTSMS (Table 2). Th is was associated with improvement in anorectal pain in all three subjects (VAS). CSBM improved. Patient one received two sessions of rTLMS and rTSMS. He had mild urinary retention. Patient two received three sessions, and patient three had one session of rTLMS and rTSMS. No adverse events occurred. Anal neuropathy improved signifi cantly (Table 2). Conclusion: Patients with LAS demonstrate signifi cant lumbo-anal and sacro-anal neuropathy, which may be an important pathophysiologic mechanism for pain. Following rTLMS and rTSMS, there was signifi cant improvement in anorectal pain, suggesting that this may be a potential treatment modality for these patients.", "author" : [ { "dropping-particle" : "", "family" : "Rao", "given" : "Satish S C", "non-dropping-particle" : "", "parse-names" : false, "suffix" : "" }, { "dropping-particle" : "", "family" : "Erdogan", "given" : "Askin", "non-dropping-particle" : "", "parse-names" : false, "suffix" : "" }, { "dropping-particle" : "", "family" : "Coss-Adame", "given" : "Enrique", "non-dropping-particle" : "", "parse-names" : false, "suffix" : "" }, { "dropping-particle" : "", "family" : "Dewitt", "given" : "Annie", "non-dropping-particle" : "", "parse-names" : false, "suffix" : "" } ], "container-title" : "The American journal of gastroenterology", "id" : "ITEM-1", "issue" : "Suppl 1", "issued" : { "date-parts" : [ [ "2013" ] ] }, "page" : "S182", "title" : "Repetitive Translumbar Magnetic Stimulation (rTLMS) and Transsacral Magnetic Stimulation (rTSMS): A Novel Treatment for Levator Ani Syndrome (LAS)", "type" : "article-journal", "volume" : "108" }, "uris" : [ "http://www.mendeley.com/documents/?uuid=463342f2-58a3-4a27-a54a-4297a9a44046" ] } ], "mendeley" : { "previouslyFormattedCitation" : "[10]" }, "properties" : { "noteIndex" : 0 }, "schema" : "https://github.com/citation-style-language/schema/raw/master/csl-citation.json" }</w:instrText>
      </w:r>
      <w:r w:rsidR="004C720B" w:rsidRPr="00583C17">
        <w:fldChar w:fldCharType="separate"/>
      </w:r>
      <w:r w:rsidR="007F2551" w:rsidRPr="00583C17">
        <w:rPr>
          <w:noProof/>
        </w:rPr>
        <w:t>[10]</w:t>
      </w:r>
      <w:r w:rsidR="004C720B" w:rsidRPr="00583C17">
        <w:fldChar w:fldCharType="end"/>
      </w:r>
      <w:r w:rsidR="00F52937" w:rsidRPr="00583C17">
        <w:t>, and</w:t>
      </w:r>
      <w:r w:rsidR="00A446B6" w:rsidRPr="00A541AA">
        <w:t xml:space="preserve"> </w:t>
      </w:r>
      <w:r w:rsidR="005C2F74" w:rsidRPr="00A541AA">
        <w:t xml:space="preserve">induces central </w:t>
      </w:r>
      <w:proofErr w:type="spellStart"/>
      <w:r w:rsidR="005C2F74" w:rsidRPr="00A541AA">
        <w:t>neuroplastic</w:t>
      </w:r>
      <w:proofErr w:type="spellEnd"/>
      <w:r w:rsidR="005C2F74" w:rsidRPr="00A541AA">
        <w:t xml:space="preserve"> changes</w:t>
      </w:r>
      <w:r w:rsidR="00DF2138" w:rsidRPr="00A541AA">
        <w:t xml:space="preserve"> that are</w:t>
      </w:r>
      <w:r w:rsidR="00A446B6" w:rsidRPr="00A541AA">
        <w:t xml:space="preserve"> </w:t>
      </w:r>
      <w:r w:rsidR="00DF2138" w:rsidRPr="00A541AA">
        <w:t>frequency-dependent</w:t>
      </w:r>
      <w:r w:rsidR="00A446B6" w:rsidRPr="00A541AA">
        <w:t xml:space="preserve"> </w:t>
      </w:r>
      <w:r w:rsidR="00FD115F" w:rsidRPr="00A541AA">
        <w:fldChar w:fldCharType="begin" w:fldLock="1"/>
      </w:r>
      <w:r w:rsidR="004431DB" w:rsidRPr="00A541AA">
        <w:instrText>ADDIN CSL_CITATION { "citationItems" : [ { "id" : "ITEM-1", "itemData" : { "DOI" : "10.1111/j.1365-2982.2008.01153.x", "ISSN" : "1365-2982", "PMID" : "18643896", "abstract" : "Sacral nerve root stimulation (SNS) can produce dramatic symptomatic improvement in faecal incontinence (FI). However, the physiological mechanism behind this improvement remains unknown. One hypothesis is that SNS may modulate cortico-anal pathways and drive compensatory changes within the spinal cord or cerebral cortex that beneficially alter sphincter function. Our aim was to assess whether short-term experimental SNS can induce changes in the human cortico-anal pathway. Eight healthy volunteers (mean age 30 years) were studied. Subjects were investigated on three separate occasions and randomized to either active (5 and 15 Hz) or sham rapid-rate lumbosacral magnetic stimulation (rLSMS). Anal sphincter electromyograms (EMG) were recorded from an anal probe following single-pulse transcranial magnetic stimulation, at baseline, immediately, 30 and 60 min following rLSMS at either (i) 5 Hz for 15 min, (ii) 15 Hz for 15 min or (iii) sham stimulation for 15 min. In addition, manometry and anal sphincter sensation was measured in a subset of subjects. Interventions were compared to sham using anova. Fifteen hertz rLSMS increased cortico-anal EMG response amplitude in the 1 h postintervention (F(4, 28) = 3.2, P = 0.027), without a shift in response latency. This effect was not demonstrated with either 5 Hz or sham stimulation. rLSMS had no short-term effect on sensation or physiology. Short-term magnetic stimulation of the sacral nerve roots induces changes in cortico-anal excitability which is frequency specific. These data support the hypothesis that SNS produces some of its beneficial effect in patients with FI by altering the excitability of the cortico-anal pathway.", "author" : [ { "dropping-particle" : "", "family" : "Harris", "given" : "M L", "non-dropping-particle" : "", "parse-names" : false, "suffix" : "" }, { "dropping-particle" : "", "family" : "Singh", "given" : "S", "non-dropping-particle" : "", "parse-names" : false, "suffix" : "" }, { "dropping-particle" : "", "family" : "Rothwell", "given" : "J", "non-dropping-particle" : "", "parse-names" : false, "suffix" : "" }, { "dropping-particle" : "", "family" : "Thompson", "given" : "D G", "non-dropping-particle" : "", "parse-names" : false, "suffix" : "" }, { "dropping-particle" : "", "family" : "Hamdy", "given" : "S", "non-dropping-particle" : "", "parse-names" : false, "suffix" : "" } ], "container-title" : "Neurogastroenterology and motility : the official journal of the European Gastrointestinal Motility Society", "id" : "ITEM-1", "issue" : "10", "issued" : { "date-parts" : [ [ "2008", "10" ] ] }, "page" : "1132-9", "title" : "Rapid rate magnetic stimulation of human sacral nerve roots alters excitability within the cortico-anal pathway.", "type" : "article-journal", "volume" : "20" }, "uris" : [ "http://www.mendeley.com/documents/?uuid=0231cb56-bb4e-4ca0-8f1c-d6666e891e71" ] }, { "id" : "ITEM-2", "itemData" : { "DOI" : "10.1002/bjs.5111", "ISSN" : "0007-1323", "PMID" : "16044426", "abstract" : "BACKGROUND: Sacral nerve stimulation (SNS) can produce symptomatic relief in patients with faecal incontinence. Moreover, peripheral nerve stimulation has been shown to affect brain function. The aim of this study was to determine whether SNS might produce important changes in cortical activity linked to improved continence.\n\nMETHODS: In an experimental study, ten women with intractable faecal incontinence (mean age 51.3 years) were serially mapped with transcranial magnetic stimulation before and immediately after 14 days of temporary SNS (15 Hz, pulse width 210 micros), and then 2 weeks later. Anal sphincter electromyographic responses were recorded to cortical stimulation of multiple points over a scalp grid covering the bilateral medial cortex. Continence scores, anorectal manometry and rectal sensitivity data were also collected.\n\nRESULTS: SNS improved global symptom scores in the majority of patients; mean(s.e.m.) continence scores fell from 16.9(1.6) to 10.6(1.8) (P = 0.042). Cortical mapping showed a consistent decrease in corticoanal representation and overall excitability immediately after SNS compared with baseline (mean(s.e.m.) 38,083(13,669) versus 42,507(13,297) microV s; P = 0.017), which was reversed 2 weeks after SNS wire removal.\n\nCONCLUSION: SNS produces symptom benefit in patients with faecal incontinence that is associated with a reversible reduction in corticoanal excitability. SNS therefore drives dynamic brain changes that may play a functional role in influencing anal continence.", "author" : [ { "dropping-particle" : "", "family" : "Sheldon", "given" : "R", "non-dropping-particle" : "", "parse-names" : false, "suffix" : "" }, { "dropping-particle" : "", "family" : "Kiff", "given" : "E S", "non-dropping-particle" : "", "parse-names" : false, "suffix" : "" }, { "dropping-particle" : "", "family" : "Clarke", "given" : "a", "non-dropping-particle" : "", "parse-names" : false, "suffix" : "" }, { "dropping-particle" : "", "family" : "Harris", "given" : "M L", "non-dropping-particle" : "", "parse-names" : false, "suffix" : "" }, { "dropping-particle" : "", "family" : "Hamdy", "given" : "S", "non-dropping-particle" : "", "parse-names" : false, "suffix" : "" } ], "container-title" : "The British journal of surgery", "id" : "ITEM-2", "issue" : "11", "issued" : { "date-parts" : [ [ "2005", "11" ] ] }, "page" : "1423-31", "title" : "Sacral nerve stimulation reduces corticoanal excitability in patients with faecal incontinence.", "type" : "article-journal", "volume" : "92" }, "uris" : [ "http://www.mendeley.com/documents/?uuid=1d94b699-2e5a-4298-8f80-82a4ae0b02ea" ] } ], "mendeley" : { "previouslyFormattedCitation" : "[11,12]" }, "properties" : { "noteIndex" : 0 }, "schema" : "https://github.com/citation-style-language/schema/raw/master/csl-citation.json" }</w:instrText>
      </w:r>
      <w:r w:rsidR="00FD115F" w:rsidRPr="00A541AA">
        <w:fldChar w:fldCharType="separate"/>
      </w:r>
      <w:r w:rsidR="007F2551" w:rsidRPr="00A541AA">
        <w:rPr>
          <w:noProof/>
        </w:rPr>
        <w:t>[11,12]</w:t>
      </w:r>
      <w:r w:rsidR="00FD115F" w:rsidRPr="00A541AA">
        <w:fldChar w:fldCharType="end"/>
      </w:r>
      <w:r w:rsidR="005C2F74" w:rsidRPr="00A541AA">
        <w:t xml:space="preserve">. </w:t>
      </w:r>
      <w:proofErr w:type="gramStart"/>
      <w:r w:rsidR="005D5980" w:rsidRPr="00A541AA">
        <w:rPr>
          <w:b/>
        </w:rPr>
        <w:t>Our objectives</w:t>
      </w:r>
      <w:r w:rsidR="005D5980" w:rsidRPr="00A541AA">
        <w:t xml:space="preserve"> are to</w:t>
      </w:r>
      <w:r w:rsidR="005D5980" w:rsidRPr="00A541AA">
        <w:rPr>
          <w:bCs/>
        </w:rPr>
        <w:t xml:space="preserve"> 1) address the significant gap in our knowledge regarding the peripheral and central </w:t>
      </w:r>
      <w:proofErr w:type="spellStart"/>
      <w:r w:rsidR="005D5980" w:rsidRPr="00A541AA">
        <w:rPr>
          <w:bCs/>
        </w:rPr>
        <w:t>neuroenteric</w:t>
      </w:r>
      <w:proofErr w:type="spellEnd"/>
      <w:r w:rsidR="005D5980" w:rsidRPr="00A541AA">
        <w:rPr>
          <w:bCs/>
        </w:rPr>
        <w:t xml:space="preserve"> axis and how perturbations in the afferent and efferent neural signaling can affect FI; 2) develop a new treatment for FI with repetitive magnetic stimulation and determine the feasibility, safety and optimal frequency setting of </w:t>
      </w:r>
      <w:proofErr w:type="spellStart"/>
      <w:r w:rsidR="005D5980" w:rsidRPr="00A541AA">
        <w:rPr>
          <w:bCs/>
        </w:rPr>
        <w:t>rTLMS</w:t>
      </w:r>
      <w:proofErr w:type="spellEnd"/>
      <w:r w:rsidR="005D5980" w:rsidRPr="00A541AA">
        <w:t xml:space="preserve"> and </w:t>
      </w:r>
      <w:proofErr w:type="spellStart"/>
      <w:r w:rsidR="005D5980" w:rsidRPr="00A541AA">
        <w:t>rTSMS</w:t>
      </w:r>
      <w:proofErr w:type="spellEnd"/>
      <w:r w:rsidR="005D5980" w:rsidRPr="00A541AA">
        <w:t xml:space="preserve">; </w:t>
      </w:r>
      <w:r w:rsidR="005D5980" w:rsidRPr="00A541AA">
        <w:rPr>
          <w:bCs/>
        </w:rPr>
        <w:t xml:space="preserve">3) determine the mechanistic basis for this </w:t>
      </w:r>
      <w:proofErr w:type="spellStart"/>
      <w:r w:rsidR="005D5980" w:rsidRPr="00A541AA">
        <w:rPr>
          <w:bCs/>
        </w:rPr>
        <w:t>neuromodulation</w:t>
      </w:r>
      <w:proofErr w:type="spellEnd"/>
      <w:r w:rsidR="005D5980" w:rsidRPr="00A541AA">
        <w:rPr>
          <w:bCs/>
        </w:rPr>
        <w:t xml:space="preserve"> therapy; 4) identify if the locus for improvement lies in the afferent or efferent signaling or both.</w:t>
      </w:r>
      <w:proofErr w:type="gramEnd"/>
      <w:r w:rsidR="005D5980" w:rsidRPr="00A541AA">
        <w:t xml:space="preserve"> </w:t>
      </w:r>
    </w:p>
    <w:p w:rsidR="00A446B6" w:rsidRPr="00A541AA" w:rsidRDefault="00A446B6" w:rsidP="00083F56">
      <w:pPr>
        <w:ind w:firstLine="360"/>
      </w:pPr>
      <w:r w:rsidRPr="00A541AA">
        <w:rPr>
          <w:b/>
          <w:lang w:val="en-GB"/>
        </w:rPr>
        <w:t xml:space="preserve">The proposed project will </w:t>
      </w:r>
      <w:r w:rsidRPr="00A541AA">
        <w:rPr>
          <w:lang w:val="en-GB"/>
        </w:rPr>
        <w:t xml:space="preserve">improve </w:t>
      </w:r>
      <w:r w:rsidRPr="00A541AA">
        <w:t xml:space="preserve">scientific knowledge, technical capability, and/or clinical practice as they relate to FI by addressing the </w:t>
      </w:r>
      <w:r w:rsidRPr="00A541AA">
        <w:rPr>
          <w:bCs/>
        </w:rPr>
        <w:t xml:space="preserve">significant gap in our knowledge regarding the peripheral and central </w:t>
      </w:r>
      <w:proofErr w:type="spellStart"/>
      <w:r w:rsidRPr="00A541AA">
        <w:rPr>
          <w:bCs/>
        </w:rPr>
        <w:t>neuroenteric</w:t>
      </w:r>
      <w:proofErr w:type="spellEnd"/>
      <w:r w:rsidRPr="00A541AA">
        <w:rPr>
          <w:bCs/>
        </w:rPr>
        <w:t xml:space="preserve"> axis in </w:t>
      </w:r>
      <w:proofErr w:type="gramStart"/>
      <w:r w:rsidRPr="00A541AA">
        <w:rPr>
          <w:bCs/>
        </w:rPr>
        <w:t>patients with FI</w:t>
      </w:r>
      <w:r w:rsidR="00C80EEC" w:rsidRPr="00A541AA">
        <w:rPr>
          <w:bCs/>
        </w:rPr>
        <w:t>,</w:t>
      </w:r>
      <w:r w:rsidRPr="00A541AA">
        <w:rPr>
          <w:bCs/>
        </w:rPr>
        <w:t xml:space="preserve"> and how perturbations in </w:t>
      </w:r>
      <w:r w:rsidR="00C80EEC" w:rsidRPr="00A541AA">
        <w:rPr>
          <w:bCs/>
        </w:rPr>
        <w:t xml:space="preserve">the afferent and efferent </w:t>
      </w:r>
      <w:r w:rsidRPr="00A541AA">
        <w:rPr>
          <w:bCs/>
        </w:rPr>
        <w:t xml:space="preserve">neural signaling </w:t>
      </w:r>
      <w:r w:rsidR="00C80EEC" w:rsidRPr="00A541AA">
        <w:rPr>
          <w:bCs/>
        </w:rPr>
        <w:t xml:space="preserve">can </w:t>
      </w:r>
      <w:r w:rsidRPr="00A541AA">
        <w:rPr>
          <w:bCs/>
        </w:rPr>
        <w:t>affect FI</w:t>
      </w:r>
      <w:proofErr w:type="gramEnd"/>
      <w:r w:rsidRPr="00A541AA">
        <w:rPr>
          <w:bCs/>
        </w:rPr>
        <w:t>. This lack of understanding may explain why anal sphincter pressures or rectal sensation remain unchanged after SNS therapy</w:t>
      </w:r>
      <w:r w:rsidR="00507D3B" w:rsidRPr="00A541AA">
        <w:rPr>
          <w:bCs/>
        </w:rPr>
        <w:t xml:space="preserve"> </w:t>
      </w:r>
      <w:r w:rsidRPr="00A541AA">
        <w:rPr>
          <w:bCs/>
        </w:rPr>
        <w:t>but patients report symptom</w:t>
      </w:r>
      <w:r w:rsidR="00C80EEC" w:rsidRPr="00A541AA">
        <w:rPr>
          <w:bCs/>
        </w:rPr>
        <w:t>atic</w:t>
      </w:r>
      <w:r w:rsidRPr="00A541AA">
        <w:rPr>
          <w:bCs/>
        </w:rPr>
        <w:t xml:space="preserve"> improvement</w:t>
      </w:r>
      <w:r w:rsidR="007F2551" w:rsidRPr="00A541AA">
        <w:rPr>
          <w:bCs/>
        </w:rPr>
        <w:t xml:space="preserve"> </w:t>
      </w:r>
      <w:r w:rsidR="00337D07" w:rsidRPr="00583C17">
        <w:rPr>
          <w:bCs/>
        </w:rPr>
        <w:fldChar w:fldCharType="begin" w:fldLock="1"/>
      </w:r>
      <w:r w:rsidR="004431DB" w:rsidRPr="00583C17">
        <w:rPr>
          <w:bCs/>
        </w:rPr>
        <w:instrText>ADDIN CSL_CITATION { "citationItems" : [ { "id" : "ITEM-1", "itemData" : { "DOI" : "10.1007/s10350-007-9103-5", "ISSN" : "1530-0358", "PMID" : "18278532", "abstract" : "PURPOSE: This randomized study was designed to compare the effect of sacral neuromodulation with optimal medical therapy in patients with severe fecal incontinence. METHODS: Patients (aged 39-86 years) with severe fecal incontinence were randomized to have sacral nerve stimulation (SNS group; n = 60) or best supportive therapy (control; n = 60), which consisted of pelvic floor exercises, bulking agent, and dietary manipulation. Full assessment included endoanal ultrasound, anorectal physiology, two-week bowel diary, and fecal incontinence quality of life index. The follow-up duration was 12 months. RESULTS: The sacral nerve stimulation group was similar to the control group with regard to gender (F:M = 11:1 vs. 14:1) and age (mean, 63.9 vs. 63 years). The incidence of a defect of &lt; or = 120 degrees of the external anal sphincter and pudendal neuropathy was similar between the groups. Trial screening improved incontinent episodes by more than 50 percent in 54 patients (90 percent). Full-stage sacral nerve stimulation was performed in 53 of these 54 \"successful\" patients. There were no septic complications. With sacral nerve stimulation, mean incontinent episodes per week decreased from 9.5 to 3.1 (P &lt; 0.0001) and mean incontinent days per week from 3.3 to 1 (P &lt; 0.0001). Perfect continence was accomplished in 25 patients (47.2 percent). In the sacral nerve stimulation group, there was a significant (P &lt; 0.0001) improvement in fecal incontinence quality of life index in all four domains. By contrast, there was no significant improvement in fecal continence and the fecal incontinence quality of life scores in the control group. CONCLUSIONS: Sacral neuromodulation significantly improved the outcome in patients with severe fecal incontinence compared with the control group undergoing optimal medical therapy.", "author" : [ { "dropping-particle" : "", "family" : "Tjandra", "given" : "Joe J", "non-dropping-particle" : "", "parse-names" : false, "suffix" : "" }, { "dropping-particle" : "", "family" : "Chan", "given" : "Miranda K Y", "non-dropping-particle" : "", "parse-names" : false, "suffix" : "" }, { "dropping-particle" : "", "family" : "Yeh", "given" : "Chung Hung", "non-dropping-particle" : "", "parse-names" : false, "suffix" : "" }, { "dropping-particle" : "", "family" : "Murray-Green", "given" : "Carolyn", "non-dropping-particle" : "", "parse-names" : false, "suffix" : "" } ], "container-title" : "Diseases of the colon and rectum", "id" : "ITEM-1", "issue" : "5", "issued" : { "date-parts" : [ [ "2008", "5" ] ] }, "page" : "494-502", "title" : "Sacral nerve stimulation is more effective than optimal medical therapy for severe fecal incontinence: a randomized, controlled study.", "type" : "article-journal", "volume" : "51" }, "uris" : [ "http://www.mendeley.com/documents/?uuid=caff6a18-d3cb-478f-b35b-9961d6c9b425" ] }, { "id" : "ITEM-2", "itemData" : { "DOI" : "10.1007/s00384-010-1119-y", "ISSN" : "1432-1262", "PMID" : "21279370", "abstract" : "AIM: Sacral nerve stimulation (SNS) has recently been used in the management of faecal incontinence (FI). This study compared SNS to conservative management with regards to functional and quality of life outcomes. METHODS: Meta-analysis of studies published between 1995 and 2008 on SNS for FI was performed. Outcomes evaluated were functional, physiological and quality of life. A random-effects model was used and sensitivity analyses performed. Subgroup analyses were performed on age and sphincter status. RESULTS: Thirty-four studies were included, reporting on 944 patients undergoing peripheral nerve evaluation; 665 underwent permanent SNS. Weekly incontinence episodes (weighted mean difference [WMD] -6.83; 95% confidence intervals [CI] -8.05, -5.60; p &lt; 0.001) and incontinence scores (WMD -10.57; 95% CI -11.89, -9.24; p &lt; 0.001) were significantly reduced with SNS; ability to defer defecation (WMD 7.99 min; 95% CI 5.93, 10.05; p &lt; 0.001) was increased. Most SF-36 and FIQL domains improved following SNS, and mean anal pressures increased significantly (p &lt; 0.001). Results remained consistent on sensitivity analysis. The under-56 years age group showed smaller functional but greater physiological and quality of life improvements. Results were similar between sphincter intact and impaired subgroups. The complication rate was 15% for permanent SNS, with 3% resulting in permanent explantation. CONCLUSION: SNS results in significant improvements in objective and subjective measures for faecally incontinent patients.", "author" : [ { "dropping-particle" : "", "family" : "Tan", "given" : "Emile", "non-dropping-particle" : "", "parse-names" : false, "suffix" : "" }, { "dropping-particle" : "", "family" : "Ngo", "given" : "Nye-Thane", "non-dropping-particle" : "", "parse-names" : false, "suffix" : "" }, { "dropping-particle" : "", "family" : "Darzi", "given" : "Ara", "non-dropping-particle" : "", "parse-names" : false, "suffix" : "" }, { "dropping-particle" : "", "family" : "Shenouda", "given" : "Michael", "non-dropping-particle" : "", "parse-names" : false, "suffix" : "" }, { "dropping-particle" : "", "family" : "Tekkis", "given" : "Paris P", "non-dropping-particle" : "", "parse-names" : false, "suffix" : "" } ], "container-title" : "International journal of colorectal disease", "id" : "ITEM-2", "issue" : "3", "issued" : { "date-parts" : [ [ "2011", "3" ] ] }, "page" : "275-94", "title" : "Meta-analysis: sacral nerve stimulation versus conservative therapy in the treatment of faecal incontinence.", "type" : "article-journal", "volume" : "26" }, "uris" : [ "http://www.mendeley.com/documents/?uuid=fb4d765a-a1d6-45b2-91de-1f6b9d9c653f" ] }, { "id" : "ITEM-3", "itemData" : { "DOI" : "10.1111/j.1463-1318.2010.02519.x", "ISSN" : "1463-1318", "PMID" : "21284796", "abstract" : "AIM: Indications for sacral nerve stimulation (SNS) for faecal incontinence have expanded over the last decade. This report aims to determine the clinical outcome of the current use of SNS in the treatment of faecal incontinence. Its objective is also to review the most recent role of SNS in patients with anal sphincter lesions. METHOD: The literature was searched using Medline and Cochrane databases. The search was restricted to publications in English. For the analysis, studies with &lt;25 patients were excluded. For SNS in patients with sphincter defects, all papers were included. RESULTS: Thirteen publications on the clinical outcome of SNS were included. Nine papers were identified reporting the application of SNS in patients with a morphological sphincter lesion. The most common outcome measures of clinical efficacy were frequency of incontinence using the Cleveland Clinic Incontinence Score. All studies demonstrated highly improved function across all outcome measures and improvement was statistically significant in all. Outcomes remain stable at long-term follow up. In patients with sphincteric gaps ranging from 17 to 180\u00b0, SNS was clinically effective at short-term follow up. The size of the gap appears to have no impact on outcome. CONCLUSION: SNS has evolved to become a clinical efficient therapy applicable across a wide spectrum of causes of faecal incontinence with reproducible results. SNS can be considered to be an essential part of the current surgical treatment algorithm for faecal incontinence.", "author" : [ { "dropping-particle" : "", "family" : "Matzel", "given" : "K E", "non-dropping-particle" : "", "parse-names" : false, "suffix" : "" } ], "container-title" : "Colorectal disease : the official journal of the Association of Coloproctology of Great Britain and Ireland", "id" : "ITEM-3", "issued" : { "date-parts" : [ [ "2011", "3" ] ] }, "page" : "10-4", "title" : "Sacral nerve stimulation for faecal incontinence: its role in the treatment algorithm.", "type" : "article-journal", "volume" : "13 Suppl 2" }, "uris" : [ "http://www.mendeley.com/documents/?uuid=0fde499f-b819-41c6-819f-f6a2a3b554a8" ] }, { "id" : "ITEM-4", "itemData" : { "DOI" : "10.1097/DCR.0b013e3182401ecd", "ISSN" : "1530-0358", "PMID" : "22469797", "abstract" : "BACKGROUND AND OBJECTIVE: In patients with fecal incontinence who do not benefit from medical or behavioral treatments sacral nerve stimulation is now considered a first-line procedure. Although the efficacy of treatment appears to be sustained in the short and medium term, the long-term results of therapy are relatively unknown. OBJECTIVE: We report the results of chronic sacral nerve stimulation in patients who have had more than 8 years of therapy. DESIGN AND SETTINGS: All patients who underwent sacral nerve stimulation for fecal incontinence from 1996 to 2002 were followed up prospectively. Data were collected prospectively by the use of bowel habit diaries and St Mark's continence scores. Treatment success was defined as &gt;50% reduction in episodes of fecal incontinence with sacral nerve stimulation in comparison with baseline symptoms. RESULTS: Between January 1996 and December 2002, 25 patients (male/female 2:23; median age, 54 years (range, 35-68 years) underwent temporary sacral nerve stimulation. Twenty-three (92%) patients had a greater than 50% improvement in their ability to defer defecation during the trial phase and were considered suitable for chronic stimulation. Over a median follow-up of 114 months (range, 96-164 months), full continence was maintained in 12 (48%) of the 23 patients who received a neurostimulator implant. Two patients lost efficacy at 48 and 60 months after permanent implant for unknown reasons and had the device removed. Three patients died at 3, 8, and 9 years after permanent implant because of unrelated comorbidities. Nine patients required a change of battery at a mean (SD) of 87 (13.5) months. CONCLUSIONS: Sacral nerve stimulation can maintain a persistent clinical benefit in the long term for the majority of patients. Some patients will experience deterioration in their symptoms over time, for reasons yet unknown.", "author" : [ { "dropping-particle" : "", "family" : "George", "given" : "Anil T", "non-dropping-particle" : "", "parse-names" : false, "suffix" : "" }, { "dropping-particle" : "", "family" : "Kalmar", "given" : "Katalin", "non-dropping-particle" : "", "parse-names" : false, "suffix" : "" }, { "dropping-particle" : "", "family" : "Panarese", "given" : "Alessandra", "non-dropping-particle" : "", "parse-names" : false, "suffix" : "" }, { "dropping-particle" : "", "family" : "Dudding", "given" : "Thomas C", "non-dropping-particle" : "", "parse-names" : false, "suffix" : "" }, { "dropping-particle" : "", "family" : "Nicholls", "given" : "Ralph J", "non-dropping-particle" : "", "parse-names" : false, "suffix" : "" }, { "dropping-particle" : "", "family" : "Vaizey", "given" : "Carolynne J", "non-dropping-particle" : "", "parse-names" : false, "suffix" : "" } ], "container-title" : "Diseases of the colon and rectum", "id" : "ITEM-4", "issue" : "3", "issued" : { "date-parts" : [ [ "2012", "3" ] ] }, "page" : "302-6", "title" : "Long-term outcomes of sacral nerve stimulation for fecal incontinence.", "type" : "article-journal", "volume" : "55" }, "uris" : [ "http://www.mendeley.com/documents/?uuid=069252a9-48d4-41c6-a546-cafe5ab38adf" ] }, { "id" : "ITEM-5", "itemData" : { "DOI" : "10.1097/DCR.0b013e31822155e9", "ISSN" : "1530-0358", "PMID" : "21825885", "abstract" : "BACKGROUND AND OBJECTIVE: Sacral nerve stimulation is effective in the treatment of urinary incontinence and is currently under Food and Drug Administration review in the United States for fecal incontinence. Previous reports have focused primarily on short-term results of sacral nerve stimulation for fecal incontinence. The present study reports the long-term effectiveness and safety of sacral nerve stimulation for fecal incontinence in a large prospective multicenter study. DESIGN AND METHODS: Patients with fecal incontinent episodes more than twice per week were offered participation in this multicentered prospective trial. Patients showing \u2265 50% improvement during test stimulation were offered chronic implantation of the InterStim Therapy system (Medtronic; Minneapolis, MN). The aims of the current report were to provide 3-year follow-up data on patients from that study who underwent sacral nerve stimulation and were monitored under the rigors of an Food and Drug Administration-approved investigational protocol. RESULTS: One hundred thirty-three patients underwent test stimulation with a 90% success rate, of whom 120 (110 females) with a mean age of 60.5 years and a mean duration of fecal incontinence of 7 years received chronic implantation. Mean length of follow-up was 3.1 (range, 0.2-6.1) years, with 83 patients completing all or part of the 3-year follow-up assessment. At 3 years follow-up, 86% of patients (P &lt; .0001) reported \u2265 50% reduction in the number of incontinent episodes per week compared with baseline and the number of incontinent episodes per week decreased from a mean of 9.4 at baseline to 1.7. Perfect continence was achieved in 40% of subjects. The therapy also improved the fecal incontinence severity index. Sacral nerve stimulation had a positive impact on the quality of life, as evidenced by significant improvements in all 4 scales of the Fecal Incontinence Quality of Life instrument at 12, 24, and 36 months of follow-up. The most common device- or therapy-related adverse events through the mean 36 months of follow-up included implant site pain (28%), paresthesia (15%), change in the sensation of stimulation (12%), and infection (10%). There were no reported unanticipated adverse device effects associated with sacral nerve stimulation therapy. CONCLUSIONS: Sacral nerve stimulation using InterStim Therapy is a safe and effective treatment for patients with fecal incontinence. These data support long-term safety and effectiveness to\u2026", "author" : [ { "dropping-particle" : "", "family" : "Mellgren", "given" : "Anders", "non-dropping-particle" : "", "parse-names" : false, "suffix" : "" }, { "dropping-particle" : "", "family" : "Wexner", "given" : "Steven D", "non-dropping-particle" : "", "parse-names" : false, "suffix" : "" }, { "dropping-particle" : "", "family" : "Coller", "given" : "John A", "non-dropping-particle" : "", "parse-names" : false, "suffix" : "" }, { "dropping-particle" : "", "family" : "Devroede", "given" : "Ghislain", "non-dropping-particle" : "", "parse-names" : false, "suffix" : "" }, { "dropping-particle" : "", "family" : "Lerew", "given" : "Darin R", "non-dropping-particle" : "", "parse-names" : false, "suffix" : "" }, { "dropping-particle" : "", "family" : "Madoff", "given" : "Robert D", "non-dropping-particle" : "", "parse-names" : false, "suffix" : "" }, { "dropping-particle" : "", "family" : "Hull", "given" : "Tracy", "non-dropping-particle" : "", "parse-names" : false, "suffix" : "" } ], "container-title" : "Diseases of the colon and rectum", "id" : "ITEM-5", "issue" : "9", "issued" : { "date-parts" : [ [ "2011", "10" ] ] }, "page" : "1065-75", "title" : "Long-term efficacy and safety of sacral nerve stimulation for fecal incontinence.", "type" : "article-journal", "volume" : "54" }, "uris" : [ "http://www.mendeley.com/documents/?uuid=31a07f8e-37c3-47a4-85c6-efe8ae4c9540" ] } ], "mendeley" : { "previouslyFormattedCitation" : "[13\u201317]" }, "properties" : { "noteIndex" : 0 }, "schema" : "https://github.com/citation-style-language/schema/raw/master/csl-citation.json" }</w:instrText>
      </w:r>
      <w:r w:rsidR="00337D07" w:rsidRPr="00583C17">
        <w:rPr>
          <w:bCs/>
        </w:rPr>
        <w:fldChar w:fldCharType="separate"/>
      </w:r>
      <w:r w:rsidR="00337D07" w:rsidRPr="00583C17">
        <w:rPr>
          <w:bCs/>
          <w:noProof/>
        </w:rPr>
        <w:t>[13–17]</w:t>
      </w:r>
      <w:r w:rsidR="00337D07" w:rsidRPr="00583C17">
        <w:rPr>
          <w:bCs/>
        </w:rPr>
        <w:fldChar w:fldCharType="end"/>
      </w:r>
      <w:r w:rsidRPr="00583C17">
        <w:rPr>
          <w:bCs/>
        </w:rPr>
        <w:t xml:space="preserve">.  </w:t>
      </w:r>
      <w:r w:rsidRPr="00583C17">
        <w:t>Current treatment for FI is unsatisfactory and at best 25-40% of patients achieve continence</w:t>
      </w:r>
      <w:r w:rsidR="009E093F" w:rsidRPr="00583C17">
        <w:t xml:space="preserve"> </w:t>
      </w:r>
      <w:r w:rsidR="0067586B" w:rsidRPr="00583C17">
        <w:fldChar w:fldCharType="begin" w:fldLock="1"/>
      </w:r>
      <w:r w:rsidR="004431DB" w:rsidRPr="00583C17">
        <w:instrText>ADDIN CSL_CITATION { "citationItems" : [ { "id" : "ITEM-1", "itemData" : { "DOI" : "10.1002/14651858.CD002116.pub2", "ISSN" : "1469-493X", "PMID" : "23757096", "abstract" : "BACKGROUND: Faecal incontinence (leakage of bowel motions or stool) is a common symptom which causes significant distress and reduces quality of life. OBJECTIVES: To assess the effects of drug therapy for the treatment of faecal incontinence. In particular, to assess the effects of individual drugs relative to placebo or other drugs, and to compare drug therapy with other treatment modalities. SEARCH METHODS: We searched the Cochrane Incontinence Group Specialised Register of Trials, which contains trials identified from the Cochrane Central Register of Controlled Trials (CENTRAL), MEDLINE and MEDLINE in process, and handsearching of journals and conference proceedings (searched 21 June 2012) and the reference lists of relevant articles. SELECTION CRITERIA: All randomised or quasi-randomised controlled trials were included in this systematic review. DATA COLLECTION AND ANALYSIS: Two review authors independently screened abstracts, extracted data and assessed risk of bias of the included trials. MAIN RESULTS: Sixteen trials were identified, including 558 participants. Eleven trials were of cross-over design. Eleven trials included only people with faecal incontinence related to liquid stool (either chronic diarrhoea, following ileoanal pouch or rectal surgery, or due to use of a weight-reducing drug). Two trials were amongst people with weak anal sphincters, one in participants with faecal impaction and bypass leakage, and one in geriatric patients. In one trial there was no specific cause for faecal incontinence.Seven trials tested anti-diarrhoeal drugs to reduce faecal incontinence and other bowel symptoms (loperamide, diphenoxylate plus atropine, and codeine). Six trials tested drugs that enhance anal sphincter function (phenylepinephrine gel and sodium valproate). Two trials evaluated osmotic laxatives (lactulose) for the treatment of faecal incontinence associated with constipation in geriatric patients. One trial assessed the use of zinc-aluminium ointment for faecal incontinence. No studies comparing drugs with other treatment modalities were identified.There was limited evidence that antidiarrhoeal drugs and drugs that enhance anal sphincter tone may reduce faecal incontinence in patients with liquid stools. Loperamide was associated with more adverse effects (such as constipation, abdominal pain, diarrhoea, headache and nausea) than placebo. However, the dose may be titrated to the patient's symptoms to minimise side effects while achieving cont\u2026", "author" : [ { "dropping-particle" : "", "family" : "Omar", "given" : "Muhammad Imran", "non-dropping-particle" : "", "parse-names" : false, "suffix" : "" }, { "dropping-particle" : "", "family" : "Alexander", "given" : "Cameron Edwin", "non-dropping-particle" : "", "parse-names" : false, "suffix" : "" } ], "container-title" : "The Cochrane database of systematic reviews", "id" : "ITEM-1", "issued" : { "date-parts" : [ [ "2013", "1" ] ] }, "page" : "CD002116", "title" : "Drug treatment for faecal incontinence in adults.", "type" : "article-journal", "volume" : "6" }, "uris" : [ "http://www.mendeley.com/documents/?uuid=f1838a37-12a7-488e-8b4a-d3d82d2e3017" ] }, { "id" : "ITEM-2", "itemData" : { "DOI" : "10.1111/j.1365-2036.2010.04391.x", "ISSN" : "1365-2036", "PMID" : "20629973", "abstract" : "BACKGROUND: Women with faecal incontinence and rectal urgency have increased rectal stiffness and sensation. AIM: To evaluate the effects of clonidine, an alpha(2) -adrenergic agonist, in faecal incontinence. METHODS: In this open-label uncontrolled study, bowel symptoms and anorectal functions (anal pressures, rectal compliance, and sensation) were assessed before and during treatment with transdermal clonidine (0.2 mg daily, 4 weeks) in 12 women with urge-predominant faecal incontinence. RESULTS: Clonidine reduced the frequency (17.8 +/- 3.1 before vs. 8.8 +/- 3.9 after, P = 0.03) and number of days with faecal incontinence (11.8 +/- 1.6 before vs. 6.1 +/- 1.8 after, P = 0.02), faecal incontinence symptom severity score (max = 13, 8.3 +/- 0.7 vs. 5.6 +/- 0.9, P &lt; 0.01), and allowed patients to defer defecation for a longer duration (P = 0.03). Although overall effects on anorectal functions were not significant, the treatment-associated reduction in faecal incontinence episodes was associated with increased rectal compliance (r = -0.58, P &lt; 0.05) and reduced rectal sensation. (r = -0.73, P = 0.007 vs. desire to defecate pressure threshold). CONCLUSIONS: Clonidine improves symptoms in women with faecal incontinence; this improvement is associated with increased rectal compliance and reduced rectal sensitivity. A controlled study is necessary to confirm these observations.", "author" : [ { "dropping-particle" : "", "family" : "Bharucha", "given" : "A E", "non-dropping-particle" : "", "parse-names" : false, "suffix" : "" }, { "dropping-particle" : "", "family" : "Seide", "given" : "B M", "non-dropping-particle" : "", "parse-names" : false, "suffix" : "" }, { "dropping-particle" : "", "family" : "Zinsmeister", "given" : "A R", "non-dropping-particle" : "", "parse-names" : false, "suffix" : "" } ], "container-title" : "Alimentary pharmacology &amp; therapeutics", "id" : "ITEM-2", "issue" : "5", "issued" : { "date-parts" : [ [ "2010", "10" ] ] }, "page" : "681-8", "title" : "The effects of clonidine on symptoms and anorectal sensorimotor function in women with faecal incontinence.", "type" : "article-journal", "volume" : "32" }, "uris" : [ "http://www.mendeley.com/documents/?uuid=132cbf5c-b08a-40d7-acfd-0b52d79ced09" ] }, { "id" : "ITEM-3", "itemData" : { "DOI" : "10.1007/s00384-010-1119-y", "ISSN" : "1432-1262", "PMID" : "21279370", "abstract" : "AIM: Sacral nerve stimulation (SNS) has recently been used in the management of faecal incontinence (FI). This study compared SNS to conservative management with regards to functional and quality of life outcomes. METHODS: Meta-analysis of studies published between 1995 and 2008 on SNS for FI was performed. Outcomes evaluated were functional, physiological and quality of life. A random-effects model was used and sensitivity analyses performed. Subgroup analyses were performed on age and sphincter status. RESULTS: Thirty-four studies were included, reporting on 944 patients undergoing peripheral nerve evaluation; 665 underwent permanent SNS. Weekly incontinence episodes (weighted mean difference [WMD] -6.83; 95% confidence intervals [CI] -8.05, -5.60; p &lt; 0.001) and incontinence scores (WMD -10.57; 95% CI -11.89, -9.24; p &lt; 0.001) were significantly reduced with SNS; ability to defer defecation (WMD 7.99 min; 95% CI 5.93, 10.05; p &lt; 0.001) was increased. Most SF-36 and FIQL domains improved following SNS, and mean anal pressures increased significantly (p &lt; 0.001). Results remained consistent on sensitivity analysis. The under-56 years age group showed smaller functional but greater physiological and quality of life improvements. Results were similar between sphincter intact and impaired subgroups. The complication rate was 15% for permanent SNS, with 3% resulting in permanent explantation. CONCLUSION: SNS results in significant improvements in objective and subjective measures for faecally incontinent patients.", "author" : [ { "dropping-particle" : "", "family" : "Tan", "given" : "Emile", "non-dropping-particle" : "", "parse-names" : false, "suffix" : "" }, { "dropping-particle" : "", "family" : "Ngo", "given" : "Nye-Thane", "non-dropping-particle" : "", "parse-names" : false, "suffix" : "" }, { "dropping-particle" : "", "family" : "Darzi", "given" : "Ara", "non-dropping-particle" : "", "parse-names" : false, "suffix" : "" }, { "dropping-particle" : "", "family" : "Shenouda", "given" : "Michael", "non-dropping-particle" : "", "parse-names" : false, "suffix" : "" }, { "dropping-particle" : "", "family" : "Tekkis", "given" : "Paris P", "non-dropping-particle" : "", "parse-names" : false, "suffix" : "" } ], "container-title" : "International journal of colorectal disease", "id" : "ITEM-3", "issue" : "3", "issued" : { "date-parts" : [ [ "2011", "3" ] ] }, "page" : "275-94", "title" : "Meta-analysis: sacral nerve stimulation versus conservative therapy in the treatment of faecal incontinence.", "type" : "article-journal", "volume" : "26" }, "uris" : [ "http://www.mendeley.com/documents/?uuid=fb4d765a-a1d6-45b2-91de-1f6b9d9c653f" ] }, { "id" : "ITEM-4", "itemData" : { "DOI" : "10.1002/14651858.CD001757.pub4", "ISSN" : "1469-493X", "PMID" : "23821339", "abstract" : "BACKGROUND: Faecal incontinence is a debilitating problem with significant medical, social and economic implications. Treatment options include conservative, non-operative interventions (for example pelvic floor muscle training, biofeedback, drugs) and surgical procedures. A surgical procedure may be aimed at correcting an obvious mechanical defect, or augmenting a functionally deficient but structurally intact sphincter complex. OBJECTIVES: To assess the effects of surgical techniques for the treatment of faecal incontinence in adults who do not have rectal prolapse. Our aim was firstly to compare surgical management with non-surgical management and secondly, to compare the various surgical techniques. SEARCH METHODS: Electronic searches of the Cochrane Incontinence Group Specialised Register (searched 6 March 2013), the Cochrane Colorectal Cancer Group Specialised Register (searched 6 March 2013), CENTRAL (2013, issue 1) and EMBASE (1 January 1998 to 6 March 2013) were undertaken. The British Journal of Surgery (1 January 1995 to 6 March 2013), Colorectal Diseases (1 January 2000 to 6 March 2013) and the Diseases of the Colon and Rectum (1 January 1995 to 6 March 2013) were specifically handsearched. The proceedings of the Association of Coloproctology of Great Britain and Ireland annual meetings held from 1999 to 2012 were perused. Reference lists of all relevant articles were searched for further trials. SELECTION CRITERIA: All randomised or quasi-randomised trials of surgery in the management of adult faecal incontinence (other than surgery for rectal prolapse). DATA COLLECTION AND ANALYSIS: Three review authors independently selected studies from the literature, assessed the methodological quality of eligible trials and extracted data. The three primary outcome measures were change or deterioration in incontinence, failure to achieve full continence, and the presence of faecal urgency. MAIN RESULTS: Nine trials were included with a total sample size of 264 participants. Two trials included a group managed non-surgically. One trial compared levatorplasty with anal plug electrostimulation and one compared an artificial bowel sphincter with best supportive care. The artificial bowel sphincter resulted in significant improvements in at least one primary outcome but the numbers were small. The other trial showed no difference in the primary outcome measures.Seven trials compared different surgical interventions. These included anterior levatorplasty ve\u2026", "author" : [ { "dropping-particle" : "", "family" : "Brown", "given" : "Steven R", "non-dropping-particle" : "", "parse-names" : false, "suffix" : "" }, { "dropping-particle" : "", "family" : "Wadhawan", "given" : "Himanshu", "non-dropping-particle" : "", "parse-names" : false, "suffix" : "" }, { "dropping-particle" : "", "family" : "Nelson", "given" : "Richard L", "non-dropping-particle" : "", "parse-names" : false, "suffix" : "" } ], "container-title" : "The Cochrane database of systematic reviews", "id" : "ITEM-4", "issued" : { "date-parts" : [ [ "2013", "1" ] ] }, "page" : "CD001757", "title" : "Surgery for faecal incontinence in adults.", "type" : "article-journal", "volume" : "7" }, "uris" : [ "http://www.mendeley.com/documents/?uuid=e334c1d5-daf4-4e89-b3b3-6ee64b93d8b5" ] }, { "id" : "ITEM-5", "itemData" : { "DOI" : "10.1002/14651858.CD002111.pub3", "ISSN" : "1469-493X", "PMID" : "22786479", "abstract" : "BACKGROUND: Faecal incontinence is a particularly embarrassing and distressing condition with significant medical, social and economic implications. Anal sphincter exercises (pelvic floor muscle training) and biofeedback therapy have been used to treat the symptoms of people with faecal incontinence. However, standards of treatment are still lacking and the magnitude of alleged benefits has yet to be established. OBJECTIVES: To determine the effects of biofeedback and/or anal sphincter exercises/pelvic floor muscle training for the treatment of faecal incontinence in adults. SEARCH METHODS: We searched the Cochrane Incontinence Group Specialised Trials Register (searched 24 January 2012) which contains trials from searching CENTRAL, MEDLINE and handsearching of conference proceedings; and the reference lists of relevant articles. SELECTION CRITERIA: All randomised or quasi-randomised trials evaluating biofeedback and/or anal sphincter exercises in adults with faecal incontinence. DATA COLLECTION AND ANALYSIS: Two review authors assessed the risk of bias of eligible trials and two review authors independently extracted data from the included trials. A wide range of outcome measures were considered. MAIN RESULTS: Twenty one eligible studies were identified with a total of 1525 participants. About half of the trials had low risk of bias for randomisation and allocation concealment.One small trial showed that biofeedback plus exercises was better than exercises alone (RR for failing to achieve full continence 0.70, 95% CI 0.52 to 0.94).One small trial showed that adding biofeedback to electrical stimulation was better than electrical stimulation alone (RR for failing to achieve full continence 0.47, 95% CI 0.33 to 0.65).The combined data of two trials showed that the number of people failing to achieve full continence was significantly lower when electrical stimulation was added to biofeedback compared against biofeedback alone (RR 0.60, 95% CI 0.46 to 0.78).Sacral nerve stimulation was better than conservative management which included biofeedback and PFMT (at 12 months the incontinence episodes were significantly fewer with sacral nerve stimulation (MD 6.30, 95% CI 2.26 to 10.34).There was not enough evidence as to whether there was a difference in outcome between any method of biofeedback or exercises. There are suggestions that rectal volume discrimination training improves continence more than sham training. Further conclusions are not warranted from t\u2026", "author" : [ { "dropping-particle" : "", "family" : "Norton", "given" : "Christine", "non-dropping-particle" : "", "parse-names" : false, "suffix" : "" }, { "dropping-particle" : "", "family" : "Cody", "given" : "June D", "non-dropping-particle" : "", "parse-names" : false, "suffix" : "" } ], "container-title" : "The Cochrane database of systematic reviews", "id" : "ITEM-5", "issued" : { "date-parts" : [ [ "2012", "1" ] ] }, "page" : "CD002111", "title" : "Biofeedback and/or sphincter exercises for the treatment of faecal incontinence in adults.", "type" : "article-journal", "volume" : "7" }, "uris" : [ "http://www.mendeley.com/documents/?uuid=dac206cb-3fe4-4995-8a28-7bb8940414e5" ] }, { "id" : "ITEM-6", "itemData" : { "DOI" : "10.1002/14651858.CD007959.pub3", "ISSN" : "1469-493X", "PMID" : "23450581", "abstract" : "BACKGROUND: Faecal incontinence is a complex and distressing condition with significant medical and social implications. Injection of perianal bulking agents has been used to treat the symptoms of passive faecal incontinence. However, various agents have been used without a standardised technique and the supposed benefit of the treatment is largely anecdotal with a limited clinical research base. OBJECTIVES: To determine the effectiveness of perianal injection of bulking agents for the treatment of faecal incontinence in adults. SEARCH METHODS: We searched the Cochrane Incontinence Group Specialised Register of trials (25 May 2012), ZETOC (3 May 2012), clinical trials registries (3 May 2012) and the reference lists of relevant articles. SELECTION CRITERIA: All randomised or quasi-randomised controlled trials comparing the use of injectable bulking agents for faecal incontinence with any alternative treatments or placebo were reviewed to evaluate the therapeutic effects. Case-control and cohort studies were also reviewed to assess risks and complications associated with the treatments. DATA COLLECTION AND ANALYSIS: Two review authors (YM and CN) assessed the methodological quality of eligible trials and independently extracted data from the included trials using a range of pre-specified outcome measures. MAIN RESULTS: Five eligible randomised trials with a total of 382 patients were identified. Four of the trials were at an uncertain or high risk of bias.Most trials reported a short term benefit from injections regardless of the material used, including placebo saline injection. One study demonstrated dextranomer in stabilised hyaluronic acid (NASHA Dx) to be more effective than sham injection but with more adverse effects. Dextranomer in stabilised hyaluronic acid (NASHA Dx) was better than sham injections at six months (65/136, 48% versus 48/70, 69% participants not improved, defined as less than 50% reduction in incontinence episodes, RR 0.70, 95% CI 0.55 to 0.88; with more incontinence free days (3.1 days compared with 1.7 in the sham treatment group, MD 1.40 days, 95% CI 0.33 to 2.47). Another study comparing silicone material (PTQ\u2122) to saline injections was too small to demonstrate a clinical benefit compared to the control injection of normal saline.A silicone biomaterial (PTQ\u2122) was shown to provide some advantages and was safer in treating faecal incontinence than carbon-coated beads (Durasphere\u00ae) in the short term.Similarly, there were short ter\u2026", "author" : [ { "dropping-particle" : "", "family" : "Maeda", "given" : "Yasuko", "non-dropping-particle" : "", "parse-names" : false, "suffix" : "" }, { "dropping-particle" : "", "family" : "Laurberg", "given" : "S\u00f8ren", "non-dropping-particle" : "", "parse-names" : false, "suffix" : "" }, { "dropping-particle" : "", "family" : "Norton", "given" : "Christine", "non-dropping-particle" : "", "parse-names" : false, "suffix" : "" } ], "container-title" : "The Cochrane database of systematic reviews", "id" : "ITEM-6", "issued" : { "date-parts" : [ [ "2013", "1" ] ] }, "page" : "CD007959", "title" : "Perianal injectable bulking agents as treatment for faecal incontinence in adults.", "type" : "article-journal", "volume" : "2" }, "uris" : [ "http://www.mendeley.com/documents/?uuid=ac9bc767-eb11-4899-bc82-2a4267d78a9c" ] } ], "mendeley" : { "previouslyFormattedCitation" : "[14,18\u201322]" }, "properties" : { "noteIndex" : 0 }, "schema" : "https://github.com/citation-style-language/schema/raw/master/csl-citation.json" }</w:instrText>
      </w:r>
      <w:r w:rsidR="0067586B" w:rsidRPr="00583C17">
        <w:fldChar w:fldCharType="separate"/>
      </w:r>
      <w:r w:rsidR="0067586B" w:rsidRPr="00583C17">
        <w:rPr>
          <w:noProof/>
        </w:rPr>
        <w:t>[14,18–22]</w:t>
      </w:r>
      <w:r w:rsidR="0067586B" w:rsidRPr="00583C17">
        <w:fldChar w:fldCharType="end"/>
      </w:r>
      <w:r w:rsidRPr="00583C17">
        <w:t>, and</w:t>
      </w:r>
      <w:r w:rsidRPr="00A541AA">
        <w:t xml:space="preserve"> the vast majority co</w:t>
      </w:r>
      <w:r w:rsidR="00C80EEC" w:rsidRPr="00A541AA">
        <w:t>ntinue to suffer.</w:t>
      </w:r>
      <w:r w:rsidRPr="00A541AA">
        <w:t xml:space="preserve"> </w:t>
      </w:r>
      <w:r w:rsidR="00DF2138" w:rsidRPr="00A541AA">
        <w:t xml:space="preserve">Moreover, </w:t>
      </w:r>
      <w:r w:rsidR="007152F4" w:rsidRPr="00A541AA">
        <w:t>previous studies have not</w:t>
      </w:r>
      <w:r w:rsidR="00281B57" w:rsidRPr="00A541AA">
        <w:t xml:space="preserve"> systematically</w:t>
      </w:r>
      <w:r w:rsidRPr="00A541AA">
        <w:t xml:space="preserve"> examined anorectal </w:t>
      </w:r>
      <w:proofErr w:type="spellStart"/>
      <w:r w:rsidRPr="00A541AA">
        <w:t>sensori</w:t>
      </w:r>
      <w:proofErr w:type="spellEnd"/>
      <w:r w:rsidRPr="00A541AA">
        <w:t xml:space="preserve">-motor function, rectal capacity and </w:t>
      </w:r>
      <w:r w:rsidR="00281B57" w:rsidRPr="00A541AA">
        <w:t xml:space="preserve">bidirectional brain and gut axis </w:t>
      </w:r>
      <w:r w:rsidRPr="00A541AA">
        <w:t xml:space="preserve">simultaneously </w:t>
      </w:r>
      <w:r w:rsidR="007152F4" w:rsidRPr="00A541AA">
        <w:t xml:space="preserve">in FI, </w:t>
      </w:r>
      <w:r w:rsidRPr="00A541AA">
        <w:t xml:space="preserve">especially after therapeutic interventions.  Most have focused on symptomatic improvement for defining the </w:t>
      </w:r>
      <w:proofErr w:type="gramStart"/>
      <w:r w:rsidRPr="00A541AA">
        <w:t>end point</w:t>
      </w:r>
      <w:proofErr w:type="gramEnd"/>
      <w:r w:rsidRPr="00A541AA">
        <w:t xml:space="preserve"> of their clinical trial without objec</w:t>
      </w:r>
      <w:r w:rsidR="00FE293A" w:rsidRPr="00A541AA">
        <w:t>tive appraisal of outcomes. Our proposal</w:t>
      </w:r>
      <w:r w:rsidRPr="00A541AA">
        <w:t xml:space="preserve"> </w:t>
      </w:r>
      <w:r w:rsidR="00FE293A" w:rsidRPr="00A541AA">
        <w:t xml:space="preserve">will objectively evaluate </w:t>
      </w:r>
      <w:r w:rsidRPr="00A541AA">
        <w:t xml:space="preserve">the </w:t>
      </w:r>
      <w:r w:rsidR="00F81C6B" w:rsidRPr="00A541AA">
        <w:t>scientific</w:t>
      </w:r>
      <w:r w:rsidR="00281B57" w:rsidRPr="00A541AA">
        <w:t xml:space="preserve"> </w:t>
      </w:r>
      <w:r w:rsidR="007152F4" w:rsidRPr="00A541AA">
        <w:t>basis of</w:t>
      </w:r>
      <w:r w:rsidRPr="00A541AA">
        <w:t xml:space="preserve"> this therapy</w:t>
      </w:r>
      <w:r w:rsidR="00FE293A" w:rsidRPr="00A541AA">
        <w:t xml:space="preserve"> and correlate this with bowel symptoms and physiological changes</w:t>
      </w:r>
      <w:r w:rsidRPr="00A541AA">
        <w:t xml:space="preserve">. </w:t>
      </w:r>
    </w:p>
    <w:p w:rsidR="00281B57" w:rsidRPr="00A541AA" w:rsidRDefault="00281B57" w:rsidP="00083F56">
      <w:pPr>
        <w:ind w:right="-90" w:firstLine="360"/>
      </w:pPr>
      <w:proofErr w:type="gramStart"/>
      <w:r w:rsidRPr="00A541AA">
        <w:rPr>
          <w:b/>
          <w:bCs/>
        </w:rPr>
        <w:t>When the aims of this project are achieved</w:t>
      </w:r>
      <w:r w:rsidRPr="00A541AA">
        <w:rPr>
          <w:bCs/>
        </w:rPr>
        <w:t xml:space="preserve"> </w:t>
      </w:r>
      <w:r w:rsidRPr="00A541AA">
        <w:t xml:space="preserve">the concepts, methods, technologies, treatments, services, or preventative interventions related to treatment of FI will be changed as a result of 1) development of </w:t>
      </w:r>
      <w:r w:rsidR="003D5ED2" w:rsidRPr="00A541AA">
        <w:t xml:space="preserve">a new </w:t>
      </w:r>
      <w:r w:rsidR="00F81C6B" w:rsidRPr="00A541AA">
        <w:t xml:space="preserve">non-invasive </w:t>
      </w:r>
      <w:r w:rsidR="003D5ED2" w:rsidRPr="00A541AA">
        <w:t>therapy for FI</w:t>
      </w:r>
      <w:r w:rsidRPr="00A541AA">
        <w:t xml:space="preserve"> that modulate</w:t>
      </w:r>
      <w:r w:rsidR="003D5ED2" w:rsidRPr="00A541AA">
        <w:t>s</w:t>
      </w:r>
      <w:r w:rsidRPr="00A541AA">
        <w:t xml:space="preserve"> peripheral and central neuronal perturbations to improve </w:t>
      </w:r>
      <w:proofErr w:type="spellStart"/>
      <w:r w:rsidRPr="00A541AA">
        <w:t>visceromotor</w:t>
      </w:r>
      <w:proofErr w:type="spellEnd"/>
      <w:r w:rsidRPr="00A541AA">
        <w:t xml:space="preserve"> control and </w:t>
      </w:r>
      <w:proofErr w:type="spellStart"/>
      <w:r w:rsidRPr="00A541AA">
        <w:t>sensori</w:t>
      </w:r>
      <w:proofErr w:type="spellEnd"/>
      <w:r w:rsidRPr="00A541AA">
        <w:t xml:space="preserve">-motor dysfunctions; 2) demonstration that treatment with </w:t>
      </w:r>
      <w:proofErr w:type="spellStart"/>
      <w:r w:rsidRPr="00A541AA">
        <w:t>translumbar</w:t>
      </w:r>
      <w:proofErr w:type="spellEnd"/>
      <w:r w:rsidRPr="00A541AA">
        <w:t xml:space="preserve"> magnetic stimulation (</w:t>
      </w:r>
      <w:proofErr w:type="spellStart"/>
      <w:r w:rsidRPr="00A541AA">
        <w:t>rTLMS</w:t>
      </w:r>
      <w:proofErr w:type="spellEnd"/>
      <w:r w:rsidRPr="00A541AA">
        <w:t xml:space="preserve">) and </w:t>
      </w:r>
      <w:proofErr w:type="spellStart"/>
      <w:r w:rsidRPr="00A541AA">
        <w:t>transsacral</w:t>
      </w:r>
      <w:proofErr w:type="spellEnd"/>
      <w:r w:rsidRPr="00A541AA">
        <w:t xml:space="preserve"> magnetic stimulation (</w:t>
      </w:r>
      <w:proofErr w:type="spellStart"/>
      <w:r w:rsidRPr="00A541AA">
        <w:t>rTSMS</w:t>
      </w:r>
      <w:proofErr w:type="spellEnd"/>
      <w:r w:rsidRPr="00A541AA">
        <w:t>) will significan</w:t>
      </w:r>
      <w:r w:rsidR="003D5ED2" w:rsidRPr="00A541AA">
        <w:t>tly improve FI</w:t>
      </w:r>
      <w:r w:rsidRPr="00A541AA">
        <w:t xml:space="preserve"> by enhancing peripheral and central neural excitability; 3) </w:t>
      </w:r>
      <w:r w:rsidR="00083F56" w:rsidRPr="00A541AA">
        <w:t>a new</w:t>
      </w:r>
      <w:r w:rsidRPr="00A541AA">
        <w:t xml:space="preserve"> understanding of the peripheral and central </w:t>
      </w:r>
      <w:proofErr w:type="spellStart"/>
      <w:r w:rsidRPr="00A541AA">
        <w:t>neuroenteric</w:t>
      </w:r>
      <w:proofErr w:type="spellEnd"/>
      <w:r w:rsidRPr="00A541AA">
        <w:t xml:space="preserve"> axis in FI, and </w:t>
      </w:r>
      <w:r w:rsidR="00F81C6B" w:rsidRPr="00A541AA">
        <w:t xml:space="preserve">how these </w:t>
      </w:r>
      <w:proofErr w:type="spellStart"/>
      <w:r w:rsidR="00F81C6B" w:rsidRPr="00A541AA">
        <w:t>neurobiologic</w:t>
      </w:r>
      <w:proofErr w:type="spellEnd"/>
      <w:r w:rsidR="00F81C6B" w:rsidRPr="00A541AA">
        <w:t xml:space="preserve"> mechanisms regulate bowel function in FI</w:t>
      </w:r>
      <w:r w:rsidRPr="00A541AA">
        <w:t>.</w:t>
      </w:r>
      <w:proofErr w:type="gramEnd"/>
      <w:r w:rsidRPr="00A541AA">
        <w:t xml:space="preserve"> </w:t>
      </w:r>
    </w:p>
    <w:p w:rsidR="00D8298D" w:rsidRPr="00A541AA" w:rsidRDefault="00D8298D" w:rsidP="00447A01">
      <w:pPr>
        <w:rPr>
          <w:b/>
        </w:rPr>
      </w:pPr>
    </w:p>
    <w:p w:rsidR="00D8298D" w:rsidRPr="00A541AA" w:rsidRDefault="00D8298D" w:rsidP="00447A01">
      <w:pPr>
        <w:rPr>
          <w:b/>
        </w:rPr>
      </w:pPr>
      <w:r w:rsidRPr="00A541AA">
        <w:rPr>
          <w:b/>
        </w:rPr>
        <w:t xml:space="preserve">INNOVATION: </w:t>
      </w:r>
    </w:p>
    <w:p w:rsidR="00962E0F" w:rsidRPr="00A541AA" w:rsidRDefault="0081534A" w:rsidP="00CD3AA0">
      <w:pPr>
        <w:ind w:firstLine="360"/>
      </w:pPr>
      <w:r w:rsidRPr="00A541AA">
        <w:rPr>
          <w:b/>
        </w:rPr>
        <w:t xml:space="preserve">This application challenges </w:t>
      </w:r>
      <w:r w:rsidRPr="00A541AA">
        <w:t>and seeks to shift current research and clinical practice paradigms in FI by proposing a new treatment that is non-invasive, low cost</w:t>
      </w:r>
      <w:r w:rsidR="00F81C6B" w:rsidRPr="00A541AA">
        <w:t>, low risk</w:t>
      </w:r>
      <w:r w:rsidRPr="00A541AA">
        <w:t xml:space="preserve"> and has a multidimensional therapeutic </w:t>
      </w:r>
      <w:proofErr w:type="gramStart"/>
      <w:r w:rsidRPr="00A541AA">
        <w:t>effect</w:t>
      </w:r>
      <w:proofErr w:type="gramEnd"/>
      <w:r w:rsidRPr="00A541AA">
        <w:t>.</w:t>
      </w:r>
      <w:r w:rsidRPr="00A541AA">
        <w:rPr>
          <w:b/>
        </w:rPr>
        <w:t xml:space="preserve"> </w:t>
      </w:r>
      <w:proofErr w:type="gramStart"/>
      <w:r w:rsidRPr="00A541AA">
        <w:t xml:space="preserve">Unlike other commonly used </w:t>
      </w:r>
      <w:r w:rsidR="00DD629C" w:rsidRPr="00A541AA">
        <w:t xml:space="preserve">therapies </w:t>
      </w:r>
      <w:r w:rsidR="00B24881" w:rsidRPr="00A541AA">
        <w:t xml:space="preserve">for FI </w:t>
      </w:r>
      <w:r w:rsidR="00DD629C" w:rsidRPr="00A541AA">
        <w:t xml:space="preserve">such as </w:t>
      </w:r>
      <w:proofErr w:type="spellStart"/>
      <w:r w:rsidR="00CE5CBA" w:rsidRPr="00583C17">
        <w:t>antidiarrheals</w:t>
      </w:r>
      <w:proofErr w:type="spellEnd"/>
      <w:r w:rsidR="00AF621B" w:rsidRPr="00583C17">
        <w:t xml:space="preserve"> </w:t>
      </w:r>
      <w:r w:rsidR="00AF621B" w:rsidRPr="00583C17">
        <w:fldChar w:fldCharType="begin" w:fldLock="1"/>
      </w:r>
      <w:r w:rsidR="004431DB" w:rsidRPr="00583C17">
        <w:instrText>ADDIN CSL_CITATION { "citationItems" : [ { "id" : "ITEM-1", "itemData" : { "DOI" : "10.1002/14651858.CD002116.pub2", "ISSN" : "1469-493X", "PMID" : "23757096", "abstract" : "BACKGROUND: Faecal incontinence (leakage of bowel motions or stool) is a common symptom which causes significant distress and reduces quality of life. OBJECTIVES: To assess the effects of drug therapy for the treatment of faecal incontinence. In particular, to assess the effects of individual drugs relative to placebo or other drugs, and to compare drug therapy with other treatment modalities. SEARCH METHODS: We searched the Cochrane Incontinence Group Specialised Register of Trials, which contains trials identified from the Cochrane Central Register of Controlled Trials (CENTRAL), MEDLINE and MEDLINE in process, and handsearching of journals and conference proceedings (searched 21 June 2012) and the reference lists of relevant articles. SELECTION CRITERIA: All randomised or quasi-randomised controlled trials were included in this systematic review. DATA COLLECTION AND ANALYSIS: Two review authors independently screened abstracts, extracted data and assessed risk of bias of the included trials. MAIN RESULTS: Sixteen trials were identified, including 558 participants. Eleven trials were of cross-over design. Eleven trials included only people with faecal incontinence related to liquid stool (either chronic diarrhoea, following ileoanal pouch or rectal surgery, or due to use of a weight-reducing drug). Two trials were amongst people with weak anal sphincters, one in participants with faecal impaction and bypass leakage, and one in geriatric patients. In one trial there was no specific cause for faecal incontinence.Seven trials tested anti-diarrhoeal drugs to reduce faecal incontinence and other bowel symptoms (loperamide, diphenoxylate plus atropine, and codeine). Six trials tested drugs that enhance anal sphincter function (phenylepinephrine gel and sodium valproate). Two trials evaluated osmotic laxatives (lactulose) for the treatment of faecal incontinence associated with constipation in geriatric patients. One trial assessed the use of zinc-aluminium ointment for faecal incontinence. No studies comparing drugs with other treatment modalities were identified.There was limited evidence that antidiarrhoeal drugs and drugs that enhance anal sphincter tone may reduce faecal incontinence in patients with liquid stools. Loperamide was associated with more adverse effects (such as constipation, abdominal pain, diarrhoea, headache and nausea) than placebo. However, the dose may be titrated to the patient's symptoms to minimise side effects while achieving cont\u2026", "author" : [ { "dropping-particle" : "", "family" : "Omar", "given" : "Muhammad Imran", "non-dropping-particle" : "", "parse-names" : false, "suffix" : "" }, { "dropping-particle" : "", "family" : "Alexander", "given" : "Cameron Edwin", "non-dropping-particle" : "", "parse-names" : false, "suffix" : "" } ], "container-title" : "The Cochrane database of systematic reviews", "id" : "ITEM-1", "issued" : { "date-parts" : [ [ "2013", "1" ] ] }, "page" : "CD002116", "title" : "Drug treatment for faecal incontinence in adults.", "type" : "article-journal", "volume" : "6" }, "uris" : [ "http://www.mendeley.com/documents/?uuid=f1838a37-12a7-488e-8b4a-d3d82d2e3017" ] } ], "mendeley" : { "previouslyFormattedCitation" : "[18]" }, "properties" : { "noteIndex" : 0 }, "schema" : "https://github.com/citation-style-language/schema/raw/master/csl-citation.json" }</w:instrText>
      </w:r>
      <w:r w:rsidR="00AF621B" w:rsidRPr="00583C17">
        <w:fldChar w:fldCharType="separate"/>
      </w:r>
      <w:r w:rsidR="00337D07" w:rsidRPr="00583C17">
        <w:rPr>
          <w:noProof/>
        </w:rPr>
        <w:t>[18]</w:t>
      </w:r>
      <w:r w:rsidR="00AF621B" w:rsidRPr="00583C17">
        <w:fldChar w:fldCharType="end"/>
      </w:r>
      <w:r w:rsidR="00CE5CBA" w:rsidRPr="00583C17">
        <w:t xml:space="preserve">, </w:t>
      </w:r>
      <w:r w:rsidRPr="00583C17">
        <w:t>surgical</w:t>
      </w:r>
      <w:r w:rsidRPr="00A541AA">
        <w:t xml:space="preserve"> </w:t>
      </w:r>
      <w:r w:rsidR="00DD629C" w:rsidRPr="00A541AA">
        <w:t>sphincte</w:t>
      </w:r>
      <w:r w:rsidR="00CE5CBA" w:rsidRPr="00A541AA">
        <w:t>r repair</w:t>
      </w:r>
      <w:r w:rsidR="00B40DA7" w:rsidRPr="00A541AA">
        <w:t xml:space="preserve"> </w:t>
      </w:r>
      <w:r w:rsidR="00495813" w:rsidRPr="00A541AA">
        <w:fldChar w:fldCharType="begin" w:fldLock="1"/>
      </w:r>
      <w:r w:rsidR="004431DB" w:rsidRPr="00A541AA">
        <w:instrText>ADDIN CSL_CITATION { "citationItems" : [ { "id" : "ITEM-1", "itemData" : { "DOI" : "10.1016/j.gtc.2013.09.006", "ISSN" : "1558-1942", "PMID" : "24280402", "abstract" : "The surgical approach to treating fecal incontinence is complex. After optimal medical management has failed, surgery remains the best option for restoring function. Patient factors, such as prior surgery, anatomic derangements, and degree of incontinence, help inform the astute surgeon regarding the most appropriate option. Many varied approaches to surgical management are available, ranging from more conservative approaches, such as anal canal bulking agents and neuromodulation, to more aggressive approaches, including sphincter repair, anal cerclage techniques, and muscle transposition. Efficacy and morbidity of these approaches also range widely, and this article presents the data and operative considerations for these approaches.", "author" : [ { "dropping-particle" : "", "family" : "Bleier", "given" : "Joshua I S", "non-dropping-particle" : "", "parse-names" : false, "suffix" : "" }, { "dropping-particle" : "", "family" : "Kann", "given" : "Brian R", "non-dropping-particle" : "", "parse-names" : false, "suffix" : "" } ], "container-title" : "Gastroenterology clinics of North America", "id" : "ITEM-1", "issue" : "4", "issued" : { "date-parts" : [ [ "2013", "12" ] ] }, "page" : "815-36", "title" : "Surgical management of fecal incontinence.", "type" : "article-journal", "volume" : "42" }, "uris" : [ "http://www.mendeley.com/documents/?uuid=750386c3-9731-4d6f-8d7b-bab32fd14506" ] } ], "mendeley" : { "previouslyFormattedCitation" : "[23]" }, "properties" : { "noteIndex" : 0 }, "schema" : "https://github.com/citation-style-language/schema/raw/master/csl-citation.json" }</w:instrText>
      </w:r>
      <w:r w:rsidR="00495813" w:rsidRPr="00A541AA">
        <w:fldChar w:fldCharType="separate"/>
      </w:r>
      <w:r w:rsidR="0067586B" w:rsidRPr="00A541AA">
        <w:rPr>
          <w:noProof/>
        </w:rPr>
        <w:t>[23]</w:t>
      </w:r>
      <w:r w:rsidR="00495813" w:rsidRPr="00A541AA">
        <w:fldChar w:fldCharType="end"/>
      </w:r>
      <w:r w:rsidR="00CE5CBA" w:rsidRPr="00A541AA">
        <w:t xml:space="preserve"> or sphincter bulking</w:t>
      </w:r>
      <w:r w:rsidR="00DD629C" w:rsidRPr="00A541AA">
        <w:t xml:space="preserve"> </w:t>
      </w:r>
      <w:r w:rsidR="000E0184" w:rsidRPr="00A541AA">
        <w:t>agents</w:t>
      </w:r>
      <w:r w:rsidRPr="00A541AA">
        <w:t xml:space="preserve"> (</w:t>
      </w:r>
      <w:r w:rsidRPr="00583C17">
        <w:t xml:space="preserve">NASHA dx) </w:t>
      </w:r>
      <w:r w:rsidR="00495813" w:rsidRPr="00583C17">
        <w:fldChar w:fldCharType="begin" w:fldLock="1"/>
      </w:r>
      <w:r w:rsidR="004431DB" w:rsidRPr="00583C17">
        <w:instrText>ADDIN CSL_CITATION { "citationItems" : [ { "id" : "ITEM-1", "itemData" : { "DOI" : "10.1016/S0140-6736(10)62297-0", "ISSN" : "1474-547X", "PMID" : "21420555", "abstract" : "BACKGROUND: Injection of a bulking agent in the anal canal is an increasingly used treatment for faecal incontinence, but efficacy has not been shown in a controlled trial. We aimed to assess the efficacy of injection of dextranomer in stabilised hyaluronic acid (NASHA Dx) for treatment of faecal incontinence. METHODS: In this randomised, double-blind, sham-controlled trial, patients aged 18-75 years from centres in USA and Europe were randomly assigned (2:1) to receive either transanal submucosal injections of NASHA Dx or sham injections. Randomisation was stratified by sex and region in blocks of six, and managed with a computer generated, real-time, web-based system. Patients and investigators were masked to assignment for 6 months when the effect on severity of faecal incontinence and quality of life was assessed with a 2-week diary and clinical assessments. The primary endpoint was response to treatment based on the number of incontinence episodes. A response to treatment was defined as a reduction in number of episodes by 50% or more. Patients in the active treatment group are still being followed up. This trial was registered with ClinicalTrials.gov, number NCT00605826. FINDINGS: 278 patients were screened for inclusion, of whom 206 were randomised assigned to receive NASHA Dx (n=136) or sham treatment (n=70). 71 patients who received NASHA Dx (52%) had a 50% or more reduction in the number of incontinence episode, compared with 22 patients who received sham treatment (31%; odds ratio 2\u00b736, 95% CI 1\u00b724-4\u00b747, p=0\u00b70089). We recorded 128 treatment-related adverse events, of which two were serious (1 rectal abscess and 1 prostatic abscess). INTERPRETATION: Anal injection of NASHA Dx is an effective treatment for faecal incontinence. A refinement of selection criteria for patients, optimum injected dose, ideal site of injection, and long-term results might further increase the acceptance of this minimally invasive treatment. FUNDING: Q-Med AB.", "author" : [ { "dropping-particle" : "", "family" : "Graf", "given" : "Wilhelm", "non-dropping-particle" : "", "parse-names" : false, "suffix" : "" }, { "dropping-particle" : "", "family" : "Mellgren", "given" : "Anders", "non-dropping-particle" : "", "parse-names" : false, "suffix" : "" }, { "dropping-particle" : "", "family" : "Matzel", "given" : "Klaus E", "non-dropping-particle" : "", "parse-names" : false, "suffix" : "" }, { "dropping-particle" : "", "family" : "Hull", "given" : "Tracy", "non-dropping-particle" : "", "parse-names" : false, "suffix" : "" }, { "dropping-particle" : "", "family" : "Johansson", "given" : "Claes", "non-dropping-particle" : "", "parse-names" : false, "suffix" : "" }, { "dropping-particle" : "", "family" : "Bernstein", "given" : "Mitch", "non-dropping-particle" : "", "parse-names" : false, "suffix" : "" } ], "container-title" : "Lancet", "id" : "ITEM-1", "issue" : "9770", "issued" : { "date-parts" : [ [ "2011", "3", "19" ] ] }, "page" : "997-1003", "title" : "Efficacy of dextranomer in stabilised hyaluronic acid for treatment of faecal incontinence: a randomised, sham-controlled trial.", "type" : "article-journal", "volume" : "377" }, "uris" : [ "http://www.mendeley.com/documents/?uuid=48699788-75a3-4260-a6e6-23189aa6e43c" ] } ], "mendeley" : { "previouslyFormattedCitation" : "[24]" }, "properties" : { "noteIndex" : 0 }, "schema" : "https://github.com/citation-style-language/schema/raw/master/csl-citation.json" }</w:instrText>
      </w:r>
      <w:r w:rsidR="00495813" w:rsidRPr="00583C17">
        <w:fldChar w:fldCharType="separate"/>
      </w:r>
      <w:r w:rsidR="0067586B" w:rsidRPr="00583C17">
        <w:rPr>
          <w:noProof/>
        </w:rPr>
        <w:t>[24]</w:t>
      </w:r>
      <w:r w:rsidR="00495813" w:rsidRPr="00583C17">
        <w:fldChar w:fldCharType="end"/>
      </w:r>
      <w:r w:rsidR="00B40DA7" w:rsidRPr="00583C17">
        <w:t xml:space="preserve"> </w:t>
      </w:r>
      <w:r w:rsidRPr="00583C17">
        <w:t>that</w:t>
      </w:r>
      <w:r w:rsidRPr="00A541AA">
        <w:t xml:space="preserve"> are designed to</w:t>
      </w:r>
      <w:r w:rsidR="000E0184" w:rsidRPr="00A541AA">
        <w:t xml:space="preserve"> correct only one of the myriad</w:t>
      </w:r>
      <w:r w:rsidR="00DD629C" w:rsidRPr="00A541AA">
        <w:t xml:space="preserve"> pathophysi</w:t>
      </w:r>
      <w:r w:rsidR="00B40DA7" w:rsidRPr="00A541AA">
        <w:t>ologic</w:t>
      </w:r>
      <w:r w:rsidRPr="00A541AA">
        <w:t xml:space="preserve"> mechanisms that cause FI, o</w:t>
      </w:r>
      <w:r w:rsidR="00DD629C" w:rsidRPr="00A541AA">
        <w:t xml:space="preserve">ur </w:t>
      </w:r>
      <w:r w:rsidRPr="00A541AA">
        <w:t>unique</w:t>
      </w:r>
      <w:r w:rsidR="00DD629C" w:rsidRPr="00A541AA">
        <w:t xml:space="preserve"> approach </w:t>
      </w:r>
      <w:r w:rsidR="00ED77EF" w:rsidRPr="00A541AA">
        <w:t xml:space="preserve">of repetitive magnetic stimulation </w:t>
      </w:r>
      <w:r w:rsidR="00DD629C" w:rsidRPr="00A541AA">
        <w:t>targets the peripheral spinal tracts</w:t>
      </w:r>
      <w:r w:rsidR="00BE0A54" w:rsidRPr="00A541AA">
        <w:t>, non-invasively,</w:t>
      </w:r>
      <w:r w:rsidR="00DD629C" w:rsidRPr="00A541AA">
        <w:t xml:space="preserve"> and </w:t>
      </w:r>
      <w:r w:rsidR="00ED77EF" w:rsidRPr="00A541AA">
        <w:t>through neuronal modulation could lead</w:t>
      </w:r>
      <w:r w:rsidR="00DD629C" w:rsidRPr="00A541AA">
        <w:t xml:space="preserve"> to peripheral and central </w:t>
      </w:r>
      <w:proofErr w:type="spellStart"/>
      <w:r w:rsidR="00DD629C" w:rsidRPr="00A541AA">
        <w:t>neuroplastic</w:t>
      </w:r>
      <w:proofErr w:type="spellEnd"/>
      <w:r w:rsidR="00DD629C" w:rsidRPr="00A541AA">
        <w:t xml:space="preserve"> </w:t>
      </w:r>
      <w:r w:rsidR="00DD629C" w:rsidRPr="00A541AA">
        <w:lastRenderedPageBreak/>
        <w:t>changes</w:t>
      </w:r>
      <w:r w:rsidR="00ED77EF" w:rsidRPr="00A541AA">
        <w:t>.</w:t>
      </w:r>
      <w:proofErr w:type="gramEnd"/>
      <w:r w:rsidR="00E22820" w:rsidRPr="00A541AA">
        <w:t xml:space="preserve"> We seek to shift current treatment paradigms in FI </w:t>
      </w:r>
      <w:r w:rsidRPr="00A541AA">
        <w:t xml:space="preserve">by altering </w:t>
      </w:r>
      <w:r w:rsidR="00DD629C" w:rsidRPr="00A541AA">
        <w:t xml:space="preserve">the </w:t>
      </w:r>
      <w:r w:rsidR="00B40DA7" w:rsidRPr="00A541AA">
        <w:t xml:space="preserve">key underlying pathophysiological changes in </w:t>
      </w:r>
      <w:r w:rsidR="00CD3AA0" w:rsidRPr="00A541AA">
        <w:t xml:space="preserve">nerve and </w:t>
      </w:r>
      <w:r w:rsidR="006C702F" w:rsidRPr="00A541AA">
        <w:t>muscle f</w:t>
      </w:r>
      <w:r w:rsidR="00ED77EF" w:rsidRPr="00A541AA">
        <w:t>unction, rectal sensation, recta</w:t>
      </w:r>
      <w:r w:rsidR="00BE0A54" w:rsidRPr="00A541AA">
        <w:t>l compliance</w:t>
      </w:r>
      <w:r w:rsidR="006C702F" w:rsidRPr="00A541AA">
        <w:t xml:space="preserve"> a</w:t>
      </w:r>
      <w:r w:rsidR="00CD3AA0" w:rsidRPr="00A541AA">
        <w:t>nd</w:t>
      </w:r>
      <w:r w:rsidR="00B40DA7" w:rsidRPr="00A541AA">
        <w:t xml:space="preserve"> pelvic floor</w:t>
      </w:r>
      <w:r w:rsidR="00CD3AA0" w:rsidRPr="00A541AA">
        <w:t>-</w:t>
      </w:r>
      <w:r w:rsidR="006C702F" w:rsidRPr="00A541AA">
        <w:t xml:space="preserve"> bra</w:t>
      </w:r>
      <w:r w:rsidR="00ED77EF" w:rsidRPr="00A541AA">
        <w:t>in function</w:t>
      </w:r>
      <w:r w:rsidR="00566DBB" w:rsidRPr="00A541AA">
        <w:t>.</w:t>
      </w:r>
      <w:r w:rsidRPr="00A541AA">
        <w:t xml:space="preserve"> </w:t>
      </w:r>
      <w:r w:rsidR="00BE0A54" w:rsidRPr="00A541AA">
        <w:rPr>
          <w:b/>
        </w:rPr>
        <w:t xml:space="preserve"> </w:t>
      </w:r>
    </w:p>
    <w:p w:rsidR="003936C1" w:rsidRPr="00A541AA" w:rsidRDefault="00DC2144" w:rsidP="00686109">
      <w:pPr>
        <w:autoSpaceDE/>
        <w:autoSpaceDN/>
        <w:adjustRightInd w:val="0"/>
        <w:ind w:firstLine="360"/>
        <w:rPr>
          <w:b/>
          <w:bCs/>
          <w:iCs/>
          <w:szCs w:val="20"/>
        </w:rPr>
      </w:pPr>
      <w:r w:rsidRPr="00A541AA">
        <w:t xml:space="preserve">This application builds upon the </w:t>
      </w:r>
      <w:r w:rsidR="00497D31" w:rsidRPr="00A541AA">
        <w:t xml:space="preserve">core </w:t>
      </w:r>
      <w:r w:rsidRPr="00A541AA">
        <w:t xml:space="preserve">concept of </w:t>
      </w:r>
      <w:r w:rsidR="00E66AF1" w:rsidRPr="00A541AA">
        <w:t xml:space="preserve">improved brain-gut signaling and </w:t>
      </w:r>
      <w:r w:rsidRPr="00A541AA">
        <w:t>neural stimulation</w:t>
      </w:r>
      <w:r w:rsidR="00E01789" w:rsidRPr="00A541AA">
        <w:t xml:space="preserve"> and </w:t>
      </w:r>
      <w:r w:rsidR="00672A70" w:rsidRPr="00A541AA">
        <w:t xml:space="preserve">on </w:t>
      </w:r>
      <w:r w:rsidR="00E01789" w:rsidRPr="00A541AA">
        <w:t xml:space="preserve">the metrics we have developed to comprehensively examine the pathophysiology </w:t>
      </w:r>
      <w:r w:rsidR="00672A70" w:rsidRPr="00A541AA">
        <w:t>of pelvic floor problems</w:t>
      </w:r>
      <w:r w:rsidR="00B40DA7" w:rsidRPr="00A541AA">
        <w:t xml:space="preserve"> </w:t>
      </w:r>
      <w:r w:rsidR="00977D69" w:rsidRPr="00A541AA">
        <w:t xml:space="preserve">such as </w:t>
      </w:r>
      <w:proofErr w:type="spellStart"/>
      <w:r w:rsidR="00977D69" w:rsidRPr="00A541AA">
        <w:t>dyssynergic</w:t>
      </w:r>
      <w:proofErr w:type="spellEnd"/>
      <w:r w:rsidR="00977D69" w:rsidRPr="00A541AA">
        <w:t xml:space="preserve"> defecation</w:t>
      </w:r>
      <w:r w:rsidR="00495813" w:rsidRPr="00A541AA">
        <w:t xml:space="preserve"> </w:t>
      </w:r>
      <w:r w:rsidR="004F4B85" w:rsidRPr="00A541AA">
        <w:fldChar w:fldCharType="begin" w:fldLock="1"/>
      </w:r>
      <w:r w:rsidR="004431DB" w:rsidRPr="00A541AA">
        <w:instrText>ADDIN CSL_CITATION { "citationItems" : [ { "id" : "ITEM-1", "itemData" : { "author" : [ { "dropping-particle" : "", "family" : "Remes-Troche", "given" : "Jose M", "non-dropping-particle" : "", "parse-names" : false, "suffix" : "" }, { "dropping-particle" : "", "family" : "Paulson", "given" : "Jessica", "non-dropping-particle" : "", "parse-names" : false, "suffix" : "" }, { "dropping-particle" : "", "family" : "Yamada", "given" : "T", "non-dropping-particle" : "", "parse-names" : false, "suffix" : "" }, { "dropping-particle" : "", "family" : "Hamdy", "given" : "Shaheen", "non-dropping-particle" : "", "parse-names" : false, "suffix" : "" }, { "dropping-particle" : "", "family" : "Rao", "given" : "S S C", "non-dropping-particle" : "", "parse-names" : false, "suffix" : "" } ], "container-title" : "Gastroenterology", "id" : "ITEM-1", "issued" : { "date-parts" : [ [ "2007" ] ] }, "page" : "A-20", "title" : "Anorectal-cortical function is impaired in patients with dyssynergic defecation", "type" : "article-journal", "volume" : "132" }, "uris" : [ "http://www.mendeley.com/documents/?uuid=b4b4a195-6d7e-4723-856f-173a76d100bc" ] }, { "id" : "ITEM-2", "itemData" : { "author" : [ { "dropping-particle" : "", "family" : "Coss-Adame", "given" : "Enrique", "non-dropping-particle" : "", "parse-names" : false, "suffix" : "" }, { "dropping-particle" : "", "family" : "Rao", "given" : "Satish S C", "non-dropping-particle" : "", "parse-names" : false, "suffix" : "" }, { "dropping-particle" : "", "family" : "Remes-Troche", "given" : "Jose M", "non-dropping-particle" : "", "parse-names" : false, "suffix" : "" }, { "dropping-particle" : "", "family" : "Attaluri", "given" : "Ashok", "non-dropping-particle" : "", "parse-names" : false, "suffix" : "" }, { "dropping-particle" : "", "family" : "Valestin", "given" : "Jessica", "non-dropping-particle" : "", "parse-names" : false, "suffix" : "" }, { "dropping-particle" : "", "family" : "Tantiphlachiva", "given" : "Kasaya", "non-dropping-particle" : "", "parse-names" : false, "suffix" : "" }, { "dropping-particle" : "", "family" : "Hamdy", "given" : "Shaheen", "non-dropping-particle" : "", "parse-names" : false, "suffix" : "" } ], "container-title" : "Neurogastroenterology &amp; Motility", "id" : "ITEM-2", "issue" : "s2", "issued" : { "date-parts" : [ [ "2012" ] ] }, "page" : "27", "title" : "Does biofeedback therapy improve brain-gut axis in dyssynergic defecation?", "type" : "article-journal", "volume" : "24" }, "uris" : [ "http://www.mendeley.com/documents/?uuid=f22d0522-7813-409d-9b59-a446027fa863" ] } ], "mendeley" : { "previouslyFormattedCitation" : "[25,26]" }, "properties" : { "noteIndex" : 0 }, "schema" : "https://github.com/citation-style-language/schema/raw/master/csl-citation.json" }</w:instrText>
      </w:r>
      <w:r w:rsidR="004F4B85" w:rsidRPr="00A541AA">
        <w:fldChar w:fldCharType="separate"/>
      </w:r>
      <w:r w:rsidR="004F4B85" w:rsidRPr="00A541AA">
        <w:rPr>
          <w:noProof/>
        </w:rPr>
        <w:t>[25,26]</w:t>
      </w:r>
      <w:r w:rsidR="004F4B85" w:rsidRPr="00A541AA">
        <w:fldChar w:fldCharType="end"/>
      </w:r>
      <w:r w:rsidR="00977D69" w:rsidRPr="00A541AA">
        <w:t xml:space="preserve"> and irritable bowel syndrome </w:t>
      </w:r>
      <w:r w:rsidR="00A23421" w:rsidRPr="00A541AA">
        <w:fldChar w:fldCharType="begin" w:fldLock="1"/>
      </w:r>
      <w:r w:rsidR="004431DB" w:rsidRPr="00A541AA">
        <w:instrText>ADDIN CSL_CITATION { "citationItems" : [ { "id" : "ITEM-1", "itemData" : { "author" : [ { "dropping-particle" : "", "family" : "Coss-Adame", "given" : "Enrique", "non-dropping-particle" : "", "parse-names" : false, "suffix" : "" }, { "dropping-particle" : "", "family" : "Valestin", "given" : "Jessica", "non-dropping-particle" : "", "parse-names" : false, "suffix" : "" }, { "dropping-particle" : "", "family" : "Bradley", "given" : "C", "non-dropping-particle" : "", "parse-names" : false, "suffix" : "" }, { "dropping-particle" : "", "family" : "Kreder", "given" : "Karl J", "non-dropping-particle" : "", "parse-names" : false, "suffix" : "" }, { "dropping-particle" : "", "family" : "Rao", "given" : "Satish S C", "non-dropping-particle" : "", "parse-names" : false, "suffix" : "" } ], "container-title" : "Neurogastroenterology &amp; MotilityMotility", "id" : "ITEM-1", "issue" : "s2", "issued" : { "date-parts" : [ [ "2012" ] ] }, "page" : "24", "title" : "Investigation of the afferent anorectal-brain neuromuscular axis in irritable bowel syndrome (IBS) and interstitial cystitis (IC)", "type" : "article-journal", "volume" : "24" }, "uris" : [ "http://www.mendeley.com/documents/?uuid=db132ac0-6eba-47dd-ad24-2064f2796234" ] }, { "id" : "ITEM-2", "itemData" : { "author" : [ { "dropping-particle" : "", "family" : "Coss-Adame", "given" : "Enrique", "non-dropping-particle" : "", "parse-names" : false, "suffix" : "" }, { "dropping-particle" : "", "family" : "Valestin", "given" : "Jessica", "non-dropping-particle" : "", "parse-names" : false, "suffix" : "" }, { "dropping-particle" : "", "family" : "Bradley", "given" : "C", "non-dropping-particle" : "", "parse-names" : false, "suffix" : "" }, { "dropping-particle" : "", "family" : "Kreder", "given" : "Karl J", "non-dropping-particle" : "", "parse-names" : false, "suffix" : "" }, { "dropping-particle" : "", "family" : "Rao", "given" : "Satish S C", "non-dropping-particle" : "", "parse-names" : false, "suffix" : "" } ], "container-title" : "Neurogastroenterology &amp; Motility", "id" : "ITEM-2", "issue" : "s2", "issued" : { "date-parts" : [ [ "2012" ] ] }, "page" : "175", "title" : "Investigation of the efferent spinofugal axis by trans-lumbar and trans-sacral magnetic stimulation in irritable bowel syndrome (IBS) and interstitial cystitis (IC)", "type" : "article-journal", "volume" : "24" }, "uris" : [ "http://www.mendeley.com/documents/?uuid=26d99992-953b-4af0-88fe-c9213ed8ae75" ] } ], "mendeley" : { "previouslyFormattedCitation" : "[27,28]" }, "properties" : { "noteIndex" : 0 }, "schema" : "https://github.com/citation-style-language/schema/raw/master/csl-citation.json" }</w:instrText>
      </w:r>
      <w:r w:rsidR="00A23421" w:rsidRPr="00A541AA">
        <w:fldChar w:fldCharType="separate"/>
      </w:r>
      <w:r w:rsidR="00A23421" w:rsidRPr="00A541AA">
        <w:rPr>
          <w:noProof/>
        </w:rPr>
        <w:t>[27,28]</w:t>
      </w:r>
      <w:r w:rsidR="00A23421" w:rsidRPr="00A541AA">
        <w:fldChar w:fldCharType="end"/>
      </w:r>
      <w:r w:rsidR="00505BC8" w:rsidRPr="00A541AA">
        <w:t xml:space="preserve"> </w:t>
      </w:r>
      <w:r w:rsidR="00E01789" w:rsidRPr="00A541AA">
        <w:t>and monitor therapeutic changes</w:t>
      </w:r>
      <w:r w:rsidR="004F4B85" w:rsidRPr="00A541AA">
        <w:rPr>
          <w:shd w:val="clear" w:color="auto" w:fill="FFFF00"/>
        </w:rPr>
        <w:t xml:space="preserve"> </w:t>
      </w:r>
      <w:r w:rsidR="004F4B85" w:rsidRPr="00A541AA">
        <w:fldChar w:fldCharType="begin" w:fldLock="1"/>
      </w:r>
      <w:r w:rsidR="004431DB" w:rsidRPr="00A541AA">
        <w:instrText>ADDIN CSL_CITATION { "citationItems" : [ { "id" : "ITEM-1", "itemData" : { "DOI" : "10.1002/bjs.5111", "ISSN" : "0007-1323", "PMID" : "16044426", "abstract" : "BACKGROUND: Sacral nerve stimulation (SNS) can produce symptomatic relief in patients with faecal incontinence. Moreover, peripheral nerve stimulation has been shown to affect brain function. The aim of this study was to determine whether SNS might produce important changes in cortical activity linked to improved continence.\n\nMETHODS: In an experimental study, ten women with intractable faecal incontinence (mean age 51.3 years) were serially mapped with transcranial magnetic stimulation before and immediately after 14 days of temporary SNS (15 Hz, pulse width 210 micros), and then 2 weeks later. Anal sphincter electromyographic responses were recorded to cortical stimulation of multiple points over a scalp grid covering the bilateral medial cortex. Continence scores, anorectal manometry and rectal sensitivity data were also collected.\n\nRESULTS: SNS improved global symptom scores in the majority of patients; mean(s.e.m.) continence scores fell from 16.9(1.6) to 10.6(1.8) (P = 0.042). Cortical mapping showed a consistent decrease in corticoanal representation and overall excitability immediately after SNS compared with baseline (mean(s.e.m.) 38,083(13,669) versus 42,507(13,297) microV s; P = 0.017), which was reversed 2 weeks after SNS wire removal.\n\nCONCLUSION: SNS produces symptom benefit in patients with faecal incontinence that is associated with a reversible reduction in corticoanal excitability. SNS therefore drives dynamic brain changes that may play a functional role in influencing anal continence.", "author" : [ { "dropping-particle" : "", "family" : "Sheldon", "given" : "R", "non-dropping-particle" : "", "parse-names" : false, "suffix" : "" }, { "dropping-particle" : "", "family" : "Kiff", "given" : "E S", "non-dropping-particle" : "", "parse-names" : false, "suffix" : "" }, { "dropping-particle" : "", "family" : "Clarke", "given" : "a", "non-dropping-particle" : "", "parse-names" : false, "suffix" : "" }, { "dropping-particle" : "", "family" : "Harris", "given" : "M L", "non-dropping-particle" : "", "parse-names" : false, "suffix" : "" }, { "dropping-particle" : "", "family" : "Hamdy", "given" : "S", "non-dropping-particle" : "", "parse-names" : false, "suffix" : "" } ], "container-title" : "The British journal of surgery", "id" : "ITEM-1", "issue" : "11", "issued" : { "date-parts" : [ [ "2005", "11" ] ] }, "page" : "1423-31", "title" : "Sacral nerve stimulation reduces corticoanal excitability in patients with faecal incontinence.", "type" : "article-journal", "volume" : "92" }, "uris" : [ "http://www.mendeley.com/documents/?uuid=1d94b699-2e5a-4298-8f80-82a4ae0b02ea" ] }, { "id" : "ITEM-2", "itemData" : { "abstract" : "Purpose: LAS is characterized by recurrent anorectal pain. Its pathophysiology is unclear and its treatment is unsatisfactory. Translumbar and transacral magnetic stimulation (MS) has been shown to be useful for evaluating anorectal neuropathy (Am J Gastroenterol 2011;106(5):907-14). Repetitive transcranial MS has been shown to relieve several painful conditions including neuropathic pain. We investigated whether patients with LAS have anorectal neuropathy and whether rTLMS and rTSMS improve anorectal pain. Methods: Over 1 year, three patients were recruited with refractory anorectal pain for &gt;3 years. All patients had failed biofeedback therapy, electrogalvanic stimulation, local injections, topical creams, pain meds, and gabapentin. Demographics are shown in Table 1. TLMS/TSMS were performed by placing a four-ring EMG probe into anorectum and by applying magnetic coil at eight sites in lumbar and sacral regions and evoking motor-evoked potentials (MEP). Subsequently, rTLMS and rTSMS (1600-2400) were performed on each side at 1 Hz in two cycles using air-cooled magstim coil. Pain scores and bowel symptoms were assessed for 1 week before and after therapy. Follow-up period was 6 weeks to 1 year. Although biofeedback improved bowel function anorectal pain was unchanged. Results: All three subjects had signifi cant lumbo-anal and sacro-anal neuropathy with prolonged MEP. Th is improved signifi cantly aft er rTLMS and rTSMS (Table 2). Th is was associated with improvement in anorectal pain in all three subjects (VAS). CSBM improved. Patient one received two sessions of rTLMS and rTSMS. He had mild urinary retention. Patient two received three sessions, and patient three had one session of rTLMS and rTSMS. No adverse events occurred. Anal neuropathy improved signifi cantly (Table 2). Conclusion: Patients with LAS demonstrate signifi cant lumbo-anal and sacro-anal neuropathy, which may be an important pathophysiologic mechanism for pain. Following rTLMS and rTSMS, there was signifi cant improvement in anorectal pain, suggesting that this may be a potential treatment modality for these patients.", "author" : [ { "dropping-particle" : "", "family" : "Rao", "given" : "Satish S C", "non-dropping-particle" : "", "parse-names" : false, "suffix" : "" }, { "dropping-particle" : "", "family" : "Erdogan", "given" : "Askin", "non-dropping-particle" : "", "parse-names" : false, "suffix" : "" }, { "dropping-particle" : "", "family" : "Coss-Adame", "given" : "Enrique", "non-dropping-particle" : "", "parse-names" : false, "suffix" : "" }, { "dropping-particle" : "", "family" : "Dewitt", "given" : "Annie", "non-dropping-particle" : "", "parse-names" : false, "suffix" : "" } ], "container-title" : "The American journal of gastroenterology", "id" : "ITEM-2", "issue" : "Suppl 1", "issued" : { "date-parts" : [ [ "2013" ] ] }, "page" : "S182", "title" : "Repetitive Translumbar Magnetic Stimulation (rTLMS) and Transsacral Magnetic Stimulation (rTSMS): A Novel Treatment for Levator Ani Syndrome (LAS)", "type" : "article-journal", "volume" : "108" }, "uris" : [ "http://www.mendeley.com/documents/?uuid=463342f2-58a3-4a27-a54a-4297a9a44046" ] } ], "mendeley" : { "previouslyFormattedCitation" : "[10,12]" }, "properties" : { "noteIndex" : 0 }, "schema" : "https://github.com/citation-style-language/schema/raw/master/csl-citation.json" }</w:instrText>
      </w:r>
      <w:r w:rsidR="004F4B85" w:rsidRPr="00A541AA">
        <w:fldChar w:fldCharType="separate"/>
      </w:r>
      <w:r w:rsidR="004F4B85" w:rsidRPr="00A541AA">
        <w:rPr>
          <w:noProof/>
        </w:rPr>
        <w:t>[10,12]</w:t>
      </w:r>
      <w:r w:rsidR="004F4B85" w:rsidRPr="00A541AA">
        <w:fldChar w:fldCharType="end"/>
      </w:r>
      <w:r w:rsidR="00E66AF1" w:rsidRPr="00A541AA">
        <w:t xml:space="preserve">. </w:t>
      </w:r>
      <w:r w:rsidRPr="00A541AA">
        <w:t xml:space="preserve"> </w:t>
      </w:r>
      <w:r w:rsidR="00E22820" w:rsidRPr="00A541AA">
        <w:t>S</w:t>
      </w:r>
      <w:r w:rsidRPr="00A541AA">
        <w:t>acral nerve electrical stimulation (SNS)</w:t>
      </w:r>
      <w:r w:rsidR="00E66AF1" w:rsidRPr="00A541AA">
        <w:t xml:space="preserve"> is approved for treatment of FI</w:t>
      </w:r>
      <w:r w:rsidR="007B0F65" w:rsidRPr="00A541AA">
        <w:t>, but</w:t>
      </w:r>
      <w:r w:rsidR="002D6753" w:rsidRPr="00A541AA">
        <w:t xml:space="preserve"> requires </w:t>
      </w:r>
      <w:r w:rsidR="007B0F65" w:rsidRPr="00A541AA">
        <w:t xml:space="preserve">a two stage </w:t>
      </w:r>
      <w:proofErr w:type="spellStart"/>
      <w:r w:rsidR="002D6753" w:rsidRPr="00A541AA">
        <w:t>neurostimulator</w:t>
      </w:r>
      <w:proofErr w:type="spellEnd"/>
      <w:r w:rsidR="002D6753" w:rsidRPr="00A541AA">
        <w:t xml:space="preserve"> implantation</w:t>
      </w:r>
      <w:r w:rsidR="00672A70" w:rsidRPr="00A541AA">
        <w:t xml:space="preserve"> </w:t>
      </w:r>
      <w:r w:rsidR="002D6753" w:rsidRPr="00A541AA">
        <w:t>under anesthesia in the operating room</w:t>
      </w:r>
      <w:r w:rsidR="00495813" w:rsidRPr="00A541AA">
        <w:t xml:space="preserve"> </w:t>
      </w:r>
      <w:r w:rsidR="00495813" w:rsidRPr="00A541AA">
        <w:fldChar w:fldCharType="begin" w:fldLock="1"/>
      </w:r>
      <w:r w:rsidR="004431DB" w:rsidRPr="00A541AA">
        <w:instrText>ADDIN CSL_CITATION { "citationItems" : [ { "id" : "ITEM-1", "itemData" : { "DOI" : "10.1097/DCR.0b013e3182270af1", "ISSN" : "1530-0358", "PMID" : "21904142", "abstract" : "BACKGROUND: Sacral nerve stimulation has been shown to be an effective treatment for fecal incontinence and early studies reported success rates of 67% to 100%. However, \"success\" has been arbitrarily set at a 50% reduction in symptoms, and data are rarely reported with \"intention to treat.\" OBJECTIVE: This study aimed to assess the true efficacy of sacral nerve stimulation for fecal incontinence compared with the published literature. DESIGN: This prospective 5-year study was conducted to assess 50 patients with fecal incontinence treated with sacral nerve stimulation. All analyses were performed on an intention-to-treat basis. SETTINGS: This study took place in a single tertiary referral colorectal department. PATIENTS: Fifty consecutive patients with fecal incontinence refractory to conservative management were included in the study. INTERVENTIONS: The interventions performed were temporary evaluation with or without permanent sacral nerve stimulation. MAIN OUTCOME MEASURES: : Primary outcome measures were 1) attainment of continence, 2) reduction in fecal incontinence episodes, 3) improvement in Cleveland Clinic Fecal Incontinence scores, and 4) improvement in the ability to defer defecation. RESULTS: Thirteen patients (26%) did not respond at the temporary evaluation stage or were dissatisfied with the result. Ten further patients (20%) did not achieve a 50% reduction in symptoms following permanent implantation. The median follow-up was 17 months (range, 2-55), at which time 27 patients (54%) experienced a 50% or more reduction in symptoms, including 13 (26%) who achieved apparent continence. Median fecal incontinence episodes per fortnight reduced from 14 (range, 0-53) to 2 (range, 0-20; P &lt; .0001). Median Cleveland Clinic Fecal Incontinence scores reduced from 15 (range, 3-20) to 8 (range, 0-17; P &lt; .0001). The ability to defer defecation improved significantly (P &lt; .0001). These results compare favorably with the published literature. LIMITATIONS: Quality of life was not assessed. CONCLUSIONS: This study demonstrates that sacral nerve stimulation can be an effective treatment for patients with fecal incontinence; however, when analyzed by intention to treat, the symptoms of fecal incontinence continue in the majority (74%) of patients.", "author" : [ { "dropping-particle" : "", "family" : "Boyle", "given" : "Derek J", "non-dropping-particle" : "", "parse-names" : false, "suffix" : "" }, { "dropping-particle" : "", "family" : "Murphy", "given" : "Jamie", "non-dropping-particle" : "", "parse-names" : false, "suffix" : "" }, { "dropping-particle" : "", "family" : "Gooneratne", "given" : "Mayoni L", "non-dropping-particle" : "", "parse-names" : false, "suffix" : "" }, { "dropping-particle" : "", "family" : "Grimmer", "given" : "Karyn", "non-dropping-particle" : "", "parse-names" : false, "suffix" : "" }, { "dropping-particle" : "", "family" : "Allison", "given" : "Marion E", "non-dropping-particle" : "", "parse-names" : false, "suffix" : "" }, { "dropping-particle" : "", "family" : "Chan", "given" : "Christopher L H", "non-dropping-particle" : "", "parse-names" : false, "suffix" : "" }, { "dropping-particle" : "", "family" : "Williams", "given" : "Norman S", "non-dropping-particle" : "", "parse-names" : false, "suffix" : "" } ], "container-title" : "Diseases of the colon and rectum", "id" : "ITEM-1", "issue" : "10", "issued" : { "date-parts" : [ [ "2011", "10" ] ] }, "page" : "1271-8", "title" : "Efficacy of sacral nerve stimulation for the treatment of fecal incontinence.", "type" : "article-journal", "volume" : "54" }, "uris" : [ "http://www.mendeley.com/documents/?uuid=7d7d891d-59fd-4e4a-80d3-0393ec1069e5" ] } ], "mendeley" : { "previouslyFormattedCitation" : "[29]" }, "properties" : { "noteIndex" : 0 }, "schema" : "https://github.com/citation-style-language/schema/raw/master/csl-citation.json" }</w:instrText>
      </w:r>
      <w:r w:rsidR="00495813" w:rsidRPr="00A541AA">
        <w:fldChar w:fldCharType="separate"/>
      </w:r>
      <w:r w:rsidR="00A23421" w:rsidRPr="00A541AA">
        <w:rPr>
          <w:noProof/>
        </w:rPr>
        <w:t>[29]</w:t>
      </w:r>
      <w:r w:rsidR="00495813" w:rsidRPr="00A541AA">
        <w:fldChar w:fldCharType="end"/>
      </w:r>
      <w:r w:rsidR="007B0F65" w:rsidRPr="00A541AA">
        <w:t>, is expensive and</w:t>
      </w:r>
      <w:r w:rsidR="002D6753" w:rsidRPr="00A541AA">
        <w:t xml:space="preserve"> invasive</w:t>
      </w:r>
      <w:r w:rsidR="007B0F65" w:rsidRPr="00A541AA">
        <w:t xml:space="preserve">, and has serious complication rate of ~15%, </w:t>
      </w:r>
      <w:r w:rsidR="001134C7" w:rsidRPr="00A541AA">
        <w:fldChar w:fldCharType="begin" w:fldLock="1"/>
      </w:r>
      <w:r w:rsidR="004431DB" w:rsidRPr="00A541AA">
        <w:instrText>ADDIN CSL_CITATION { "citationItems" : [ { "id" : "ITEM-1", "itemData" : { "DOI" : "10.1007/s00384-010-1119-y", "ISSN" : "1432-1262", "PMID" : "21279370", "abstract" : "AIM: Sacral nerve stimulation (SNS) has recently been used in the management of faecal incontinence (FI). This study compared SNS to conservative management with regards to functional and quality of life outcomes. METHODS: Meta-analysis of studies published between 1995 and 2008 on SNS for FI was performed. Outcomes evaluated were functional, physiological and quality of life. A random-effects model was used and sensitivity analyses performed. Subgroup analyses were performed on age and sphincter status. RESULTS: Thirty-four studies were included, reporting on 944 patients undergoing peripheral nerve evaluation; 665 underwent permanent SNS. Weekly incontinence episodes (weighted mean difference [WMD] -6.83; 95% confidence intervals [CI] -8.05, -5.60; p &lt; 0.001) and incontinence scores (WMD -10.57; 95% CI -11.89, -9.24; p &lt; 0.001) were significantly reduced with SNS; ability to defer defecation (WMD 7.99 min; 95% CI 5.93, 10.05; p &lt; 0.001) was increased. Most SF-36 and FIQL domains improved following SNS, and mean anal pressures increased significantly (p &lt; 0.001). Results remained consistent on sensitivity analysis. The under-56 years age group showed smaller functional but greater physiological and quality of life improvements. Results were similar between sphincter intact and impaired subgroups. The complication rate was 15% for permanent SNS, with 3% resulting in permanent explantation. CONCLUSION: SNS results in significant improvements in objective and subjective measures for faecally incontinent patients.", "author" : [ { "dropping-particle" : "", "family" : "Tan", "given" : "Emile", "non-dropping-particle" : "", "parse-names" : false, "suffix" : "" }, { "dropping-particle" : "", "family" : "Ngo", "given" : "Nye-Thane", "non-dropping-particle" : "", "parse-names" : false, "suffix" : "" }, { "dropping-particle" : "", "family" : "Darzi", "given" : "Ara", "non-dropping-particle" : "", "parse-names" : false, "suffix" : "" }, { "dropping-particle" : "", "family" : "Shenouda", "given" : "Michael", "non-dropping-particle" : "", "parse-names" : false, "suffix" : "" }, { "dropping-particle" : "", "family" : "Tekkis", "given" : "Paris P", "non-dropping-particle" : "", "parse-names" : false, "suffix" : "" } ], "container-title" : "International journal of colorectal disease", "id" : "ITEM-1", "issue" : "3", "issued" : { "date-parts" : [ [ "2011", "3" ] ] }, "page" : "275-94", "title" : "Meta-analysis: sacral nerve stimulation versus conservative therapy in the treatment of faecal incontinence.", "type" : "article-journal", "volume" : "26" }, "uris" : [ "http://www.mendeley.com/documents/?uuid=fb4d765a-a1d6-45b2-91de-1f6b9d9c653f" ] }, { "id" : "ITEM-2", "itemData" : { "DOI" : "10.1097/SLA.0b013e31829d3969", "ISSN" : "1528-1140", "PMID" : "23817505", "abstract" : "OBJECTIVE:: This study aimed to evaluate the outcome of sacral nerve stimulation (SNS) for fecal incontinence at 5 years after implantation and to identify predictors of sustained efficacy. BACKGROUND:: There is a lack of knowledge about the long-term outcome of SNS for fecal incontinence. METHODS:: Prospectively collected data from patients who underwent implantation of an SNS device between 2001 and 2006 were reviewed. RESULTS:: One hundred and one patients were available for outcome evaluation at 5 years. Sixty of 101 patients [42.6% on intention-to-treat (ITT) and 55.6% per protocol (PP)] reported a favorable outcome, 41 patients (ITT 29.1%; PP 38.0%) reported an unfavorable outcome, of whom 24 patients (ITT 17.0%; PP 22.2%) had their device explanted or permanently switched off before 5 years. Wexner incontinence scores improved significantly from a baseline median of 16 (range 6-20) to a median of 6 (range 0-20) at 3 months (P &lt; 0.0001), and the improvement compared with baseline was maintained throughout the 5-year follow-ups (P &lt; 0.0001).Age was a negative predictive factor [odds ratio (OR): 0.96 each year increase, 95% confidence interval (CI): 0.92-0.99; P = 0.016]. Positive predictors included improvement of urge incontinence episodes during percutaneous nerve evaluation (OR: 10.8; 95% CI: 1.72-132; P = 0.036), improvement of incontinence scores at 6 months from baseline (OR: 6.29; 95% CI: 1.33-34.3; P = 0.025), particularly improvement of incontinence scores from 3 to 6 months (OR: 41.5; 95% CI: 3.51-811; P = 0.007). Overall, 521 reportable events were recorded from 94 patients (93.1%). CONCLUSIONS:: On an ITT analysis, 42.6% of patients reported favorable outcomes at 60 months. Patient's age, improvement of urge incontinence during PNE, and sustained efficacy during the first 6 months after implantation are some of the predictors identified.", "author" : [ { "dropping-particle" : "", "family" : "Maeda", "given" : "Yasuko", "non-dropping-particle" : "", "parse-names" : false, "suffix" : "" }, { "dropping-particle" : "", "family" : "Lundby", "given" : "Lilli", "non-dropping-particle" : "", "parse-names" : false, "suffix" : "" }, { "dropping-particle" : "", "family" : "Buntzen", "given" : "Steen", "non-dropping-particle" : "", "parse-names" : false, "suffix" : "" }, { "dropping-particle" : "", "family" : "Laurberg", "given" : "S\u00f8ren", "non-dropping-particle" : "", "parse-names" : false, "suffix" : "" } ], "container-title" : "Annals of surgery", "id" : "ITEM-2", "issued" : { "date-parts" : [ [ "2013", "6", "28" ] ] }, "page" : "[Epub ahead of print]", "title" : "Outcome of Sacral Nerve Stimulation for Fecal Incontinence at 5 Years.", "type" : "article-journal" }, "uris" : [ "http://www.mendeley.com/documents/?uuid=2ff85ce2-b770-4865-b393-6ad30ca69cb7" ] } ], "mendeley" : { "previouslyFormattedCitation" : "[14,30]" }, "properties" : { "noteIndex" : 0 }, "schema" : "https://github.com/citation-style-language/schema/raw/master/csl-citation.json" }</w:instrText>
      </w:r>
      <w:r w:rsidR="001134C7" w:rsidRPr="00A541AA">
        <w:fldChar w:fldCharType="separate"/>
      </w:r>
      <w:r w:rsidR="00A23421" w:rsidRPr="00A541AA">
        <w:rPr>
          <w:noProof/>
        </w:rPr>
        <w:t>[14,30]</w:t>
      </w:r>
      <w:r w:rsidR="001134C7" w:rsidRPr="00A541AA">
        <w:fldChar w:fldCharType="end"/>
      </w:r>
      <w:r w:rsidR="007B0F65" w:rsidRPr="00A541AA">
        <w:t>. Furthermore</w:t>
      </w:r>
      <w:r w:rsidR="002D6753" w:rsidRPr="00A541AA">
        <w:t xml:space="preserve">, its mechanism </w:t>
      </w:r>
      <w:r w:rsidR="007B0F65" w:rsidRPr="00A541AA">
        <w:t xml:space="preserve">of action </w:t>
      </w:r>
      <w:r w:rsidR="002D6753" w:rsidRPr="00A541AA">
        <w:t>is unknown, outcome unpredictable, lacks sham controlled trials, and only 25% achieve continence</w:t>
      </w:r>
      <w:r w:rsidR="007B0F65" w:rsidRPr="00A541AA">
        <w:t xml:space="preserve"> </w:t>
      </w:r>
      <w:r w:rsidR="00EF0BF4" w:rsidRPr="00A541AA">
        <w:fldChar w:fldCharType="begin" w:fldLock="1"/>
      </w:r>
      <w:r w:rsidR="004431DB" w:rsidRPr="00A541AA">
        <w:instrText>ADDIN CSL_CITATION { "citationItems" : [ { "id" : "ITEM-1", "itemData" : { "DOI" : "10.1007/s10350-007-9103-5", "ISSN" : "1530-0358", "PMID" : "18278532", "abstract" : "PURPOSE: This randomized study was designed to compare the effect of sacral neuromodulation with optimal medical therapy in patients with severe fecal incontinence. METHODS: Patients (aged 39-86 years) with severe fecal incontinence were randomized to have sacral nerve stimulation (SNS group; n = 60) or best supportive therapy (control; n = 60), which consisted of pelvic floor exercises, bulking agent, and dietary manipulation. Full assessment included endoanal ultrasound, anorectal physiology, two-week bowel diary, and fecal incontinence quality of life index. The follow-up duration was 12 months. RESULTS: The sacral nerve stimulation group was similar to the control group with regard to gender (F:M = 11:1 vs. 14:1) and age (mean, 63.9 vs. 63 years). The incidence of a defect of &lt; or = 120 degrees of the external anal sphincter and pudendal neuropathy was similar between the groups. Trial screening improved incontinent episodes by more than 50 percent in 54 patients (90 percent). Full-stage sacral nerve stimulation was performed in 53 of these 54 \"successful\" patients. There were no septic complications. With sacral nerve stimulation, mean incontinent episodes per week decreased from 9.5 to 3.1 (P &lt; 0.0001) and mean incontinent days per week from 3.3 to 1 (P &lt; 0.0001). Perfect continence was accomplished in 25 patients (47.2 percent). In the sacral nerve stimulation group, there was a significant (P &lt; 0.0001) improvement in fecal incontinence quality of life index in all four domains. By contrast, there was no significant improvement in fecal continence and the fecal incontinence quality of life scores in the control group. CONCLUSIONS: Sacral neuromodulation significantly improved the outcome in patients with severe fecal incontinence compared with the control group undergoing optimal medical therapy.", "author" : [ { "dropping-particle" : "", "family" : "Tjandra", "given" : "Joe J", "non-dropping-particle" : "", "parse-names" : false, "suffix" : "" }, { "dropping-particle" : "", "family" : "Chan", "given" : "Miranda K Y", "non-dropping-particle" : "", "parse-names" : false, "suffix" : "" }, { "dropping-particle" : "", "family" : "Yeh", "given" : "Chung Hung", "non-dropping-particle" : "", "parse-names" : false, "suffix" : "" }, { "dropping-particle" : "", "family" : "Murray-Green", "given" : "Carolyn", "non-dropping-particle" : "", "parse-names" : false, "suffix" : "" } ], "container-title" : "Diseases of the colon and rectum", "id" : "ITEM-1", "issue" : "5", "issued" : { "date-parts" : [ [ "2008", "5" ] ] }, "page" : "494-502", "title" : "Sacral nerve stimulation is more effective than optimal medical therapy for severe fecal incontinence: a randomized, controlled study.", "type" : "article-journal", "volume" : "51" }, "uris" : [ "http://www.mendeley.com/documents/?uuid=caff6a18-d3cb-478f-b35b-9961d6c9b425" ] }, { "id" : "ITEM-2", "itemData" : { "DOI" : "10.1111/j.1463-1318.2010.02519.x", "ISSN" : "1463-1318", "PMID" : "21284796", "abstract" : "AIM: Indications for sacral nerve stimulation (SNS) for faecal incontinence have expanded over the last decade. This report aims to determine the clinical outcome of the current use of SNS in the treatment of faecal incontinence. Its objective is also to review the most recent role of SNS in patients with anal sphincter lesions. METHOD: The literature was searched using Medline and Cochrane databases. The search was restricted to publications in English. For the analysis, studies with &lt;25 patients were excluded. For SNS in patients with sphincter defects, all papers were included. RESULTS: Thirteen publications on the clinical outcome of SNS were included. Nine papers were identified reporting the application of SNS in patients with a morphological sphincter lesion. The most common outcome measures of clinical efficacy were frequency of incontinence using the Cleveland Clinic Incontinence Score. All studies demonstrated highly improved function across all outcome measures and improvement was statistically significant in all. Outcomes remain stable at long-term follow up. In patients with sphincteric gaps ranging from 17 to 180\u00b0, SNS was clinically effective at short-term follow up. The size of the gap appears to have no impact on outcome. CONCLUSION: SNS has evolved to become a clinical efficient therapy applicable across a wide spectrum of causes of faecal incontinence with reproducible results. SNS can be considered to be an essential part of the current surgical treatment algorithm for faecal incontinence.", "author" : [ { "dropping-particle" : "", "family" : "Matzel", "given" : "K E", "non-dropping-particle" : "", "parse-names" : false, "suffix" : "" } ], "container-title" : "Colorectal disease : the official journal of the Association of Coloproctology of Great Britain and Ireland", "id" : "ITEM-2", "issued" : { "date-parts" : [ [ "2011", "3" ] ] }, "page" : "10-4", "title" : "Sacral nerve stimulation for faecal incontinence: its role in the treatment algorithm.", "type" : "article-journal", "volume" : "13 Suppl 2" }, "uris" : [ "http://www.mendeley.com/documents/?uuid=0fde499f-b819-41c6-819f-f6a2a3b554a8" ] }, { "id" : "ITEM-3", "itemData" : { "DOI" : "10.1097/SLA.0b013e31829d3969", "ISSN" : "1528-1140", "PMID" : "23817505", "abstract" : "OBJECTIVE:: This study aimed to evaluate the outcome of sacral nerve stimulation (SNS) for fecal incontinence at 5 years after implantation and to identify predictors of sustained efficacy. BACKGROUND:: There is a lack of knowledge about the long-term outcome of SNS for fecal incontinence. METHODS:: Prospectively collected data from patients who underwent implantation of an SNS device between 2001 and 2006 were reviewed. RESULTS:: One hundred and one patients were available for outcome evaluation at 5 years. Sixty of 101 patients [42.6% on intention-to-treat (ITT) and 55.6% per protocol (PP)] reported a favorable outcome, 41 patients (ITT 29.1%; PP 38.0%) reported an unfavorable outcome, of whom 24 patients (ITT 17.0%; PP 22.2%) had their device explanted or permanently switched off before 5 years. Wexner incontinence scores improved significantly from a baseline median of 16 (range 6-20) to a median of 6 (range 0-20) at 3 months (P &lt; 0.0001), and the improvement compared with baseline was maintained throughout the 5-year follow-ups (P &lt; 0.0001).Age was a negative predictive factor [odds ratio (OR): 0.96 each year increase, 95% confidence interval (CI): 0.92-0.99; P = 0.016]. Positive predictors included improvement of urge incontinence episodes during percutaneous nerve evaluation (OR: 10.8; 95% CI: 1.72-132; P = 0.036), improvement of incontinence scores at 6 months from baseline (OR: 6.29; 95% CI: 1.33-34.3; P = 0.025), particularly improvement of incontinence scores from 3 to 6 months (OR: 41.5; 95% CI: 3.51-811; P = 0.007). Overall, 521 reportable events were recorded from 94 patients (93.1%). CONCLUSIONS:: On an ITT analysis, 42.6% of patients reported favorable outcomes at 60 months. Patient's age, improvement of urge incontinence during PNE, and sustained efficacy during the first 6 months after implantation are some of the predictors identified.", "author" : [ { "dropping-particle" : "", "family" : "Maeda", "given" : "Yasuko", "non-dropping-particle" : "", "parse-names" : false, "suffix" : "" }, { "dropping-particle" : "", "family" : "Lundby", "given" : "Lilli", "non-dropping-particle" : "", "parse-names" : false, "suffix" : "" }, { "dropping-particle" : "", "family" : "Buntzen", "given" : "Steen", "non-dropping-particle" : "", "parse-names" : false, "suffix" : "" }, { "dropping-particle" : "", "family" : "Laurberg", "given" : "S\u00f8ren", "non-dropping-particle" : "", "parse-names" : false, "suffix" : "" } ], "container-title" : "Annals of surgery", "id" : "ITEM-3", "issued" : { "date-parts" : [ [ "2013", "6", "28" ] ] }, "page" : "[Epub ahead of print]", "title" : "Outcome of Sacral Nerve Stimulation for Fecal Incontinence at 5 Years.", "type" : "article-journal" }, "uris" : [ "http://www.mendeley.com/documents/?uuid=2ff85ce2-b770-4865-b393-6ad30ca69cb7" ] }, { "id" : "ITEM-4", "itemData" : { "ISSN" : "0012-3706", "PMID" : "10733109", "abstract" : "PURPOSE: Patients with fecal incontinence not amenable to simple repair may have to undergo major reconstructive surgery or resort to a stoma. Sacral nerve stimulation is an alternative approach that may diminish incontinence by altering sphincter and rectal motor function. This study is the first double-blind trial examining the effectiveness of this therapy. METHODS: Two patients with passive fecal incontinence who had been implanted for nine months with a permanent sacral nerve stimulator and electrode were studied using fecal incontinence diaries, anorectal physiological tests, and quality-of-life assessments (SF-36 health survey). The trial period consisted of two two-week periods, with the stimulator turned on for two weeks and off for two weeks. The main investigator and the patients were blinded to the status of the stimulator. RESULTS: There was a dramatic difference between the number and severity of episodes of incontinence when the stimulator was turned on vs. turned off (Patient 1, 20 vs. 2 episodes; Patient 2, 4 vs. 0 episodes; off vs. on). There was an increase in squeeze pressure (Patient 1, 70 vs. 100 cm H2O; Patient 2, 60 vs. 90 cm H2O; off vs. on), with moderate increases in resting pressure and rectal threshold and urge volumes. Quality-of-life measurements showed a marked improvement prestimulation vs. nine months after permanent stimulation. CONCLUSIONS: There is a marked, unequivocal improvement in symptoms of fecal incontinence with sacral nerve stimulation shown in this double-blind crossover trial. Sacral nerve stimulation improves the quality of life in selected patients with fecal incontinence.", "author" : [ { "dropping-particle" : "", "family" : "Vaizey", "given" : "C J", "non-dropping-particle" : "", "parse-names" : false, "suffix" : "" }, { "dropping-particle" : "", "family" : "Kamm", "given" : "M A", "non-dropping-particle" : "", "parse-names" : false, "suffix" : "" }, { "dropping-particle" : "", "family" : "Roy", "given" : "A J", "non-dropping-particle" : "", "parse-names" : false, "suffix" : "" }, { "dropping-particle" : "", "family" : "Nicholls", "given" : "R J", "non-dropping-particle" : "", "parse-names" : false, "suffix" : "" } ], "container-title" : "Diseases of the colon and rectum", "id" : "ITEM-4", "issue" : "3", "issued" : { "date-parts" : [ [ "2000", "3" ] ] }, "page" : "298-302", "title" : "Double-blind crossover study of sacral nerve stimulation for fecal incontinence.", "type" : "article-journal", "volume" : "43" }, "uris" : [ "http://www.mendeley.com/documents/?uuid=091b8c39-0176-4543-9b6a-4f509017e3df" ] }, { "id" : "ITEM-5", "itemData" : { "DOI" : "10.1097/DCR.0b013e3182401ecd", "ISSN" : "1530-0358", "PMID" : "22469797", "abstract" : "BACKGROUND AND OBJECTIVE: In patients with fecal incontinence who do not benefit from medical or behavioral treatments sacral nerve stimulation is now considered a first-line procedure. Although the efficacy of treatment appears to be sustained in the short and medium term, the long-term results of therapy are relatively unknown. OBJECTIVE: We report the results of chronic sacral nerve stimulation in patients who have had more than 8 years of therapy. DESIGN AND SETTINGS: All patients who underwent sacral nerve stimulation for fecal incontinence from 1996 to 2002 were followed up prospectively. Data were collected prospectively by the use of bowel habit diaries and St Mark's continence scores. Treatment success was defined as &gt;50% reduction in episodes of fecal incontinence with sacral nerve stimulation in comparison with baseline symptoms. RESULTS: Between January 1996 and December 2002, 25 patients (male/female 2:23; median age, 54 years (range, 35-68 years) underwent temporary sacral nerve stimulation. Twenty-three (92%) patients had a greater than 50% improvement in their ability to defer defecation during the trial phase and were considered suitable for chronic stimulation. Over a median follow-up of 114 months (range, 96-164 months), full continence was maintained in 12 (48%) of the 23 patients who received a neurostimulator implant. Two patients lost efficacy at 48 and 60 months after permanent implant for unknown reasons and had the device removed. Three patients died at 3, 8, and 9 years after permanent implant because of unrelated comorbidities. Nine patients required a change of battery at a mean (SD) of 87 (13.5) months. CONCLUSIONS: Sacral nerve stimulation can maintain a persistent clinical benefit in the long term for the majority of patients. Some patients will experience deterioration in their symptoms over time, for reasons yet unknown.", "author" : [ { "dropping-particle" : "", "family" : "George", "given" : "Anil T", "non-dropping-particle" : "", "parse-names" : false, "suffix" : "" }, { "dropping-particle" : "", "family" : "Kalmar", "given" : "Katalin", "non-dropping-particle" : "", "parse-names" : false, "suffix" : "" }, { "dropping-particle" : "", "family" : "Panarese", "given" : "Alessandra", "non-dropping-particle" : "", "parse-names" : false, "suffix" : "" }, { "dropping-particle" : "", "family" : "Dudding", "given" : "Thomas C", "non-dropping-particle" : "", "parse-names" : false, "suffix" : "" }, { "dropping-particle" : "", "family" : "Nicholls", "given" : "Ralph J", "non-dropping-particle" : "", "parse-names" : false, "suffix" : "" }, { "dropping-particle" : "", "family" : "Vaizey", "given" : "Carolynne J", "non-dropping-particle" : "", "parse-names" : false, "suffix" : "" } ], "container-title" : "Diseases of the colon and rectum", "id" : "ITEM-5", "issue" : "3", "issued" : { "date-parts" : [ [ "2012", "3" ] ] }, "page" : "302-6", "title" : "Long-term outcomes of sacral nerve stimulation for fecal incontinence.", "type" : "article-journal", "volume" : "55" }, "uris" : [ "http://www.mendeley.com/documents/?uuid=069252a9-48d4-41c6-a546-cafe5ab38adf" ] }, { "id" : "ITEM-6", "itemData" : { "DOI" : "10.1007/s00384-010-1119-y", "ISSN" : "1432-1262", "PMID" : "21279370", "abstract" : "AIM: Sacral nerve stimulation (SNS) has recently been used in the management of faecal incontinence (FI). This study compared SNS to conservative management with regards to functional and quality of life outcomes. METHODS: Meta-analysis of studies published between 1995 and 2008 on SNS for FI was performed. Outcomes evaluated were functional, physiological and quality of life. A random-effects model was used and sensitivity analyses performed. Subgroup analyses were performed on age and sphincter status. RESULTS: Thirty-four studies were included, reporting on 944 patients undergoing peripheral nerve evaluation; 665 underwent permanent SNS. Weekly incontinence episodes (weighted mean difference [WMD] -6.83; 95% confidence intervals [CI] -8.05, -5.60; p &lt; 0.001) and incontinence scores (WMD -10.57; 95% CI -11.89, -9.24; p &lt; 0.001) were significantly reduced with SNS; ability to defer defecation (WMD 7.99 min; 95% CI 5.93, 10.05; p &lt; 0.001) was increased. Most SF-36 and FIQL domains improved following SNS, and mean anal pressures increased significantly (p &lt; 0.001). Results remained consistent on sensitivity analysis. The under-56 years age group showed smaller functional but greater physiological and quality of life improvements. Results were similar between sphincter intact and impaired subgroups. The complication rate was 15% for permanent SNS, with 3% resulting in permanent explantation. CONCLUSION: SNS results in significant improvements in objective and subjective measures for faecally incontinent patients.", "author" : [ { "dropping-particle" : "", "family" : "Tan", "given" : "Emile", "non-dropping-particle" : "", "parse-names" : false, "suffix" : "" }, { "dropping-particle" : "", "family" : "Ngo", "given" : "Nye-Thane", "non-dropping-particle" : "", "parse-names" : false, "suffix" : "" }, { "dropping-particle" : "", "family" : "Darzi", "given" : "Ara", "non-dropping-particle" : "", "parse-names" : false, "suffix" : "" }, { "dropping-particle" : "", "family" : "Shenouda", "given" : "Michael", "non-dropping-particle" : "", "parse-names" : false, "suffix" : "" }, { "dropping-particle" : "", "family" : "Tekkis", "given" : "Paris P", "non-dropping-particle" : "", "parse-names" : false, "suffix" : "" } ], "container-title" : "International journal of colorectal disease", "id" : "ITEM-6", "issue" : "3", "issued" : { "date-parts" : [ [ "2011", "3" ] ] }, "page" : "275-94", "title" : "Meta-analysis: sacral nerve stimulation versus conservative therapy in the treatment of faecal incontinence.", "type" : "article-journal", "volume" : "26" }, "uris" : [ "http://www.mendeley.com/documents/?uuid=fb4d765a-a1d6-45b2-91de-1f6b9d9c653f" ] } ], "mendeley" : { "previouslyFormattedCitation" : "[13\u201316,30,31]" }, "properties" : { "noteIndex" : 0 }, "schema" : "https://github.com/citation-style-language/schema/raw/master/csl-citation.json" }</w:instrText>
      </w:r>
      <w:r w:rsidR="00EF0BF4" w:rsidRPr="00A541AA">
        <w:fldChar w:fldCharType="separate"/>
      </w:r>
      <w:r w:rsidR="00A23421" w:rsidRPr="00A541AA">
        <w:rPr>
          <w:noProof/>
        </w:rPr>
        <w:t>[13–16,30,31]</w:t>
      </w:r>
      <w:r w:rsidR="00EF0BF4" w:rsidRPr="00A541AA">
        <w:fldChar w:fldCharType="end"/>
      </w:r>
      <w:r w:rsidR="0026212B">
        <w:t xml:space="preserve">. </w:t>
      </w:r>
      <w:r w:rsidR="00E22820" w:rsidRPr="00A541AA">
        <w:t>The advantages of o</w:t>
      </w:r>
      <w:r w:rsidR="007B0F65" w:rsidRPr="00A541AA">
        <w:t xml:space="preserve">ur approach </w:t>
      </w:r>
      <w:r w:rsidR="00E22820" w:rsidRPr="00A541AA">
        <w:t xml:space="preserve">over SNS are that </w:t>
      </w:r>
      <w:r w:rsidR="002D6753" w:rsidRPr="00A541AA">
        <w:t xml:space="preserve">magnetic stimulation </w:t>
      </w:r>
      <w:r w:rsidR="007B0F65" w:rsidRPr="00A541AA">
        <w:t xml:space="preserve">is </w:t>
      </w:r>
      <w:r w:rsidR="00D23554" w:rsidRPr="00A541AA">
        <w:t xml:space="preserve">non-invasive, less expensive, has no serious complication rate and is </w:t>
      </w:r>
      <w:r w:rsidR="007B0F65" w:rsidRPr="00A541AA">
        <w:t>based on s</w:t>
      </w:r>
      <w:r w:rsidR="0062176F" w:rsidRPr="00A541AA">
        <w:rPr>
          <w:szCs w:val="20"/>
        </w:rPr>
        <w:t xml:space="preserve">ham-controlled studies </w:t>
      </w:r>
      <w:r w:rsidR="007B0F65" w:rsidRPr="00A541AA">
        <w:rPr>
          <w:szCs w:val="20"/>
        </w:rPr>
        <w:t>which show</w:t>
      </w:r>
      <w:r w:rsidR="0062176F" w:rsidRPr="00A541AA">
        <w:rPr>
          <w:szCs w:val="20"/>
        </w:rPr>
        <w:t xml:space="preserve"> that </w:t>
      </w:r>
      <w:r w:rsidR="0062176F" w:rsidRPr="00A541AA">
        <w:rPr>
          <w:iCs/>
          <w:szCs w:val="20"/>
        </w:rPr>
        <w:t>repetitive transcranial magnetic stimulation (</w:t>
      </w:r>
      <w:proofErr w:type="spellStart"/>
      <w:r w:rsidR="0062176F" w:rsidRPr="00A541AA">
        <w:rPr>
          <w:iCs/>
          <w:szCs w:val="20"/>
        </w:rPr>
        <w:t>rTMS</w:t>
      </w:r>
      <w:proofErr w:type="spellEnd"/>
      <w:r w:rsidR="0062176F" w:rsidRPr="00A541AA">
        <w:rPr>
          <w:iCs/>
          <w:szCs w:val="20"/>
        </w:rPr>
        <w:t>)</w:t>
      </w:r>
      <w:r w:rsidR="007B0F65" w:rsidRPr="00A541AA">
        <w:rPr>
          <w:iCs/>
          <w:szCs w:val="20"/>
        </w:rPr>
        <w:t xml:space="preserve"> is effective</w:t>
      </w:r>
      <w:r w:rsidR="0062176F" w:rsidRPr="00A541AA">
        <w:rPr>
          <w:szCs w:val="20"/>
        </w:rPr>
        <w:t xml:space="preserve"> in major depression </w:t>
      </w:r>
      <w:r w:rsidR="00495813" w:rsidRPr="00A541AA">
        <w:rPr>
          <w:szCs w:val="20"/>
        </w:rPr>
        <w:fldChar w:fldCharType="begin" w:fldLock="1"/>
      </w:r>
      <w:r w:rsidR="004431DB" w:rsidRPr="00A541AA">
        <w:rPr>
          <w:szCs w:val="20"/>
        </w:rPr>
        <w:instrText>ADDIN CSL_CITATION { "citationItems" : [ { "id" : "ITEM-1", "itemData" : { "DOI" : "10.1016/j.psychres.2013.09.007", "ISSN" : "1872-7123", "PMID" : "24113125", "abstract" : "Although the majority of randomised controlled trials suggest that major depressive disorder (MDD, major depression) and treatment-resistant depression can be effectively treated by applying either high- (HF) or low-frequency (LF) repetitive transcranial magnetic stimulation (rTMS) to the left and right dorsolateral prefrontal cortex (DLPFC), respectively, it is not clear which rTMS approach is more effective or safer. This systematic review and meta-analysis was conducted on randomised controlled trials on HF and LF rTMS applied to the left and right DLPFC, respectively, for the treatment of MDD. Eight randomised controlled trials composed of 249 patients were selected to compare the effects of LF (\u2264 1 Hz) rTMS over the right DLPFC to HF (10-20 Hz) rTMS over the left DLPFC. The therapeutic effects of both approaches were similar (odds ratio (OR) = 1.15; 95% confidence interval = 0.65-2.03). Dropout analysis based on only two studies was insufficient to draw a conclusion on the tolerability of LF rTMS. The pooled examination demonstrated that both rTMS methods were equally effective therapies for MDD. However, considering that LF right-sided rTMS produces fewer side effects and is more protective against seizures, its clinical applicability shows greater promise and should be explored further.", "author" : [ { "dropping-particle" : "", "family" : "Chen", "given" : "Jianjun", "non-dropping-particle" : "", "parse-names" : false, "suffix" : "" }, { "dropping-particle" : "", "family" : "Zhou", "given" : "Chuanjuan", "non-dropping-particle" : "", "parse-names" : false, "suffix" : "" }, { "dropping-particle" : "", "family" : "Wu", "given" : "Bo", "non-dropping-particle" : "", "parse-names" : false, "suffix" : "" }, { "dropping-particle" : "", "family" : "Wang", "given" : "Ying", "non-dropping-particle" : "", "parse-names" : false, "suffix" : "" }, { "dropping-particle" : "", "family" : "Li", "given" : "Qi", "non-dropping-particle" : "", "parse-names" : false, "suffix" : "" }, { "dropping-particle" : "", "family" : "Wei", "given" : "Youdong", "non-dropping-particle" : "", "parse-names" : false, "suffix" : "" }, { "dropping-particle" : "", "family" : "Yang", "given" : "Deyu", "non-dropping-particle" : "", "parse-names" : false, "suffix" : "" }, { "dropping-particle" : "", "family" : "Mu", "given" : "Jun", "non-dropping-particle" : "", "parse-names" : false, "suffix" : "" }, { "dropping-particle" : "", "family" : "Zhu", "given" : "Dan", "non-dropping-particle" : "", "parse-names" : false, "suffix" : "" }, { "dropping-particle" : "", "family" : "Zou", "given" : "Dezhi", "non-dropping-particle" : "", "parse-names" : false, "suffix" : "" }, { "dropping-particle" : "", "family" : "Xie", "given" : "Peng", "non-dropping-particle" : "", "parse-names" : false, "suffix" : "" } ], "container-title" : "Psychiatry research", "id" : "ITEM-1", "issue" : "3", "issued" : { "date-parts" : [ [ "2013", "12", "30" ] ] }, "page" : "1260-4", "title" : "Left versus right repetitive transcranial magnetic stimulation in treating major depression: a meta-analysis of randomised controlled trials.", "type" : "article-journal", "volume" : "210" }, "uris" : [ "http://www.mendeley.com/documents/?uuid=4875936c-856d-49ad-96a0-51ca127e92e9" ] }, { "id" : "ITEM-2", "itemData" : { "DOI" : "10.1017/S1092852913000357", "ISSN" : "1092-8529", "PMID" : "23895940", "abstract" : "BACKGROUND: Transcranial magnetic stimulation (TMS) is an effective and safe therapy for major depressive disorder (MDD). This study assessed quality of life (QOL) and functional status outcomes for depressed patients after an acute course of TMS. METHODS: Forty-two, U.S.-based, clinical TMS practice sites treated 307 outpatients with a primary diagnosis of MDD and persistent symptoms despite prior adequate antidepressant pharmacotherapy. Treatment parameters were based on individual clinical considerations and followed the labeled procedures for use of the approved TMS device. Patient self-reported QOL outcomes included change in the Medical Outcomes Study 36-Item Short-Form Health Survey (SF-36) and the EuroQol 5-Dimensions (EQ-5D) ratings from baseline to end of the acute treatment phase. RESULTS: Statistically significant improvement in functional status on a broad range of mental health and physical health domains was observed on the SF-36 following acute TMS treatment. Similarly, statistically significant improvement in patient-reported QOL was observed on all domains of the EQ-5D and on the General Health Perception and Health Index scores. Improvement on these measures was observed across the entire range of baseline depression symptom severity. CONCLUSION: These data confirm that TMS is effective in the acute treatment of MDD in routine clinical practice settings. This symptom benefit is accompanied by statistically and clinically meaningful improvements in patient-reported QOL and functional status outcomes.", "author" : [ { "dropping-particle" : "", "family" : "Janicak", "given" : "Philip G", "non-dropping-particle" : "", "parse-names" : false, "suffix" : "" }, { "dropping-particle" : "", "family" : "Dunner", "given" : "David L", "non-dropping-particle" : "", "parse-names" : false, "suffix" : "" }, { "dropping-particle" : "", "family" : "Aaronson", "given" : "Scott T", "non-dropping-particle" : "", "parse-names" : false, "suffix" : "" }, { "dropping-particle" : "", "family" : "Carpenter", "given" : "Linda L", "non-dropping-particle" : "", "parse-names" : false, "suffix" : "" }, { "dropping-particle" : "", "family" : "Boyadjis", "given" : "Terrence A", "non-dropping-particle" : "", "parse-names" : false, "suffix" : "" }, { "dropping-particle" : "", "family" : "Brock", "given" : "David G", "non-dropping-particle" : "", "parse-names" : false, "suffix" : "" }, { "dropping-particle" : "", "family" : "Cook", "given" : "Ian A", "non-dropping-particle" : "", "parse-names" : false, "suffix" : "" }, { "dropping-particle" : "", "family" : "Lanocha", "given" : "Karl", "non-dropping-particle" : "", "parse-names" : false, "suffix" : "" }, { "dropping-particle" : "", "family" : "Solvason", "given" : "Hugh B", "non-dropping-particle" : "", "parse-names" : false, "suffix" : "" }, { "dropping-particle" : "", "family" : "Bonneh-Barkay", "given" : "Dafna", "non-dropping-particle" : "", "parse-names" : false, "suffix" : "" }, { "dropping-particle" : "", "family" : "Demitrack", "given" : "Mark A", "non-dropping-particle" : "", "parse-names" : false, "suffix" : "" } ], "container-title" : "CNS spectrums", "id" : "ITEM-2", "issue" : "6", "issued" : { "date-parts" : [ [ "2013", "12" ] ] }, "page" : "322-32", "title" : "Transcranial magnetic stimulation (TMS) for major depression: a multisite, naturalistic, observational study of quality of life outcome measures in clinical practice.", "type" : "article-journal", "volume" : "18" }, "uris" : [ "http://www.mendeley.com/documents/?uuid=09eafc55-b7cf-40c2-9767-abd2012fdad7" ] } ], "mendeley" : { "previouslyFormattedCitation" : "[32,33]" }, "properties" : { "noteIndex" : 0 }, "schema" : "https://github.com/citation-style-language/schema/raw/master/csl-citation.json" }</w:instrText>
      </w:r>
      <w:r w:rsidR="00495813" w:rsidRPr="00A541AA">
        <w:rPr>
          <w:szCs w:val="20"/>
        </w:rPr>
        <w:fldChar w:fldCharType="separate"/>
      </w:r>
      <w:r w:rsidR="00A23421" w:rsidRPr="00A541AA">
        <w:rPr>
          <w:noProof/>
          <w:szCs w:val="20"/>
        </w:rPr>
        <w:t>[32,33]</w:t>
      </w:r>
      <w:r w:rsidR="00495813" w:rsidRPr="00A541AA">
        <w:rPr>
          <w:szCs w:val="20"/>
        </w:rPr>
        <w:fldChar w:fldCharType="end"/>
      </w:r>
      <w:r w:rsidR="0062176F" w:rsidRPr="00A541AA">
        <w:rPr>
          <w:szCs w:val="20"/>
        </w:rPr>
        <w:t xml:space="preserve">, </w:t>
      </w:r>
      <w:r w:rsidR="0062176F" w:rsidRPr="00A541AA">
        <w:t>refractory</w:t>
      </w:r>
      <w:r w:rsidR="00FE63CA" w:rsidRPr="00A541AA">
        <w:t xml:space="preserve"> auditory hallucinations (AH)</w:t>
      </w:r>
      <w:r w:rsidR="00495813" w:rsidRPr="00A541AA">
        <w:t xml:space="preserve"> </w:t>
      </w:r>
      <w:r w:rsidR="00851E11" w:rsidRPr="00A541AA">
        <w:fldChar w:fldCharType="begin" w:fldLock="1"/>
      </w:r>
      <w:r w:rsidR="004431DB" w:rsidRPr="00A541AA">
        <w:instrText>ADDIN CSL_CITATION { "citationItems" : [ { "id" : "ITEM-1", "itemData" : { "ISSN" : "1555-2101", "PMID" : "17960967", "abstract" : "OBJECTIVE: To study the therapeutic effects on auditory hallucinations refractory to clozapine with 1-Hz repetitive transcranial magnetic stimulation (rTMS) applied on the left temporoparietal cortex. METHOD: Eleven patients with schizophrenia (DSM-IV) experiencing auditory hallucinations (unresponsive to clozapine) were randomly assigned to receive either active of rTMS (N = 6) or sham stimulation (N = 5) (with concomitant use of clozapine) using a double-masked, sham-controlled, parallel design. A total of 160 minutes of rTMS (9600 pulses) was administered over 10 days at 90% motor threshold. The study was conducted from January 2003 to December 2005. RESULTS: There was a reduction in hallucination scores in both groups, which persisted during follow-up in the active group for the items reality (p = .0493) and attentional salience (p = .0360). Both groups showed similar patterns of symptomatic changes on subscales (negative symptoms, general psychopathology) and total scores of the Positive and Negative Syndrome Scale, Clinical Global Impressions scale, and Visual Analog Scale. CONCLUSION: Active rTMS in association with clozapine can be administered safely to treat auditory hallucinations, although its clinical utility is still questionable. No significant clinical effects were observed in the sample studied, possibly because it was too small and/or due to its high refractoriness.", "author" : [ { "dropping-particle" : "", "family" : "Rosa", "given" : "Marina O", "non-dropping-particle" : "", "parse-names" : false, "suffix" : "" }, { "dropping-particle" : "", "family" : "Gattaz", "given" : "Wagner F", "non-dropping-particle" : "", "parse-names" : false, "suffix" : "" }, { "dropping-particle" : "", "family" : "Rosa", "given" : "Moacyr A", "non-dropping-particle" : "", "parse-names" : false, "suffix" : "" }, { "dropping-particle" : "", "family" : "Rumi", "given" : "Demetrio O", "non-dropping-particle" : "", "parse-names" : false, "suffix" : "" }, { "dropping-particle" : "", "family" : "Tavares", "given" : "Hildeberto", "non-dropping-particle" : "", "parse-names" : false, "suffix" : "" }, { "dropping-particle" : "", "family" : "Myczkowski", "given" : "Martin", "non-dropping-particle" : "", "parse-names" : false, "suffix" : "" }, { "dropping-particle" : "", "family" : "Sartorelli", "given" : "Maria C", "non-dropping-particle" : "", "parse-names" : false, "suffix" : "" }, { "dropping-particle" : "", "family" : "Rigonatti", "given" : "Sergio P", "non-dropping-particle" : "", "parse-names" : false, "suffix" : "" }, { "dropping-particle" : "", "family" : "Elkis", "given" : "Helio", "non-dropping-particle" : "", "parse-names" : false, "suffix" : "" }, { "dropping-particle" : "", "family" : "Cabral", "given" : "Sergio B", "non-dropping-particle" : "", "parse-names" : false, "suffix" : "" }, { "dropping-particle" : "", "family" : "Teixeira", "given" : "Manoel J", "non-dropping-particle" : "", "parse-names" : false, "suffix" : "" }, { "dropping-particle" : "", "family" : "Marcolin", "given" : "Marco A", "non-dropping-particle" : "", "parse-names" : false, "suffix" : "" } ], "container-title" : "The Journal of clinical psychiatry", "id" : "ITEM-1", "issue" : "10", "issued" : { "date-parts" : [ [ "2007", "10" ] ] }, "page" : "1528-32", "title" : "Effects of repetitive transcranial magnetic stimulation on auditory hallucinations refractory to clozapine.", "type" : "article-journal", "volume" : "68" }, "uris" : [ "http://www.mendeley.com/documents/?uuid=12c8a4fd-d54b-4ef4-8681-26398558ee09" ] } ], "mendeley" : { "previouslyFormattedCitation" : "[34]" }, "properties" : { "noteIndex" : 0 }, "schema" : "https://github.com/citation-style-language/schema/raw/master/csl-citation.json" }</w:instrText>
      </w:r>
      <w:r w:rsidR="00851E11" w:rsidRPr="00A541AA">
        <w:fldChar w:fldCharType="separate"/>
      </w:r>
      <w:r w:rsidR="00A23421" w:rsidRPr="00A541AA">
        <w:rPr>
          <w:noProof/>
        </w:rPr>
        <w:t>[34]</w:t>
      </w:r>
      <w:r w:rsidR="00851E11" w:rsidRPr="00A541AA">
        <w:fldChar w:fldCharType="end"/>
      </w:r>
      <w:r w:rsidR="00FE63CA" w:rsidRPr="00A541AA">
        <w:t xml:space="preserve">, </w:t>
      </w:r>
      <w:r w:rsidR="0062176F" w:rsidRPr="00A541AA">
        <w:t xml:space="preserve">tinnitus </w:t>
      </w:r>
      <w:r w:rsidR="00851E11" w:rsidRPr="00A541AA">
        <w:fldChar w:fldCharType="begin" w:fldLock="1"/>
      </w:r>
      <w:r w:rsidR="004431DB" w:rsidRPr="00A541AA">
        <w:instrText>ADDIN CSL_CITATION { "citationItems" : [ { "id" : "ITEM-1", "itemData" : { "ISSN" : "1537-4505", "PMID" : "23444467", "abstract" : "OBJECTIVE: Because chronic tinnitus is a condition that negatively impacts the quality of life for millions of people worldwide, a safe and effective treatment for tinnitus has been sought for decades. However, a true \"cure\" for the most common causes of tinnitus remains elusive. Repetitive transcranial magnetic stimulation (rTMS), a noninvasive procedure, has shown potential for reducing patients' perception or severity of tinnitus. This article provides background information about rTMS and reviews studies that investigated rTMS as a treatment for chronic tinnitus. DATA SOURCES: PubMed and Medline databases (National Center for Biotechnology Information, U.S. National Library of Medicine) were searched for the terms repetitive transcranial magnetic stimulation, tinnitus, TMS, and rTMS in articles published from 1980 to 2012. STUDY SELECTION: Articles included in this review were selected to represent a sampling of rTMS methodologies that have been used with tinnitus patients. DATA EXTRACTION: Data extraction included sample size, TMS stimulation frequency, TMS stimulation intensity, number of pulses administered per session, number of TMS sessions, and method of tinnitus assessment. Data Synthesis: Because of the heterogeneity of the studies reviewed, most of which had small populations of subjects, it was not appropriate to perform a meta-analysis. A systematic review of the literature was conducted to summarize and critique published research results. CONCLUSION: Although optimism for the clinical use of rTMS as an effective treatment for tinnitus remains high among many researchers, clinicians, and patients, several key questions and procedural issues remain unresolved. Suggestions for improving rTMS research protocols are described and discussed.", "author" : [ { "dropping-particle" : "", "family" : "Theodoroff", "given" : "Sarah M", "non-dropping-particle" : "", "parse-names" : false, "suffix" : "" }, { "dropping-particle" : "", "family" : "Folmer", "given" : "Robert L", "non-dropping-particle" : "", "parse-names" : false, "suffix" : "" } ], "container-title" : "Otology &amp; neurotology : official publication of the American Otological Society, American Neurotology Society [and] European Academy of Otology and Neurotology", "id" : "ITEM-1", "issue" : "2", "issued" : { "date-parts" : [ [ "2013", "2" ] ] }, "page" : "199-208", "title" : "Repetitive transcranial magnetic stimulation as a treatment for chronic tinnitus: a critical review.", "type" : "article-journal", "volume" : "34" }, "uris" : [ "http://www.mendeley.com/documents/?uuid=adf4ce30-2b9a-4013-9f38-d386a0f925cc" ] } ], "mendeley" : { "previouslyFormattedCitation" : "[35]" }, "properties" : { "noteIndex" : 0 }, "schema" : "https://github.com/citation-style-language/schema/raw/master/csl-citation.json" }</w:instrText>
      </w:r>
      <w:r w:rsidR="00851E11" w:rsidRPr="00A541AA">
        <w:fldChar w:fldCharType="separate"/>
      </w:r>
      <w:r w:rsidR="00A23421" w:rsidRPr="00A541AA">
        <w:rPr>
          <w:noProof/>
        </w:rPr>
        <w:t>[35]</w:t>
      </w:r>
      <w:r w:rsidR="00851E11" w:rsidRPr="00A541AA">
        <w:fldChar w:fldCharType="end"/>
      </w:r>
      <w:r w:rsidR="0062176F" w:rsidRPr="00A541AA">
        <w:t xml:space="preserve"> and visceral pain </w:t>
      </w:r>
      <w:r w:rsidR="00851E11" w:rsidRPr="00A541AA">
        <w:fldChar w:fldCharType="begin" w:fldLock="1"/>
      </w:r>
      <w:r w:rsidR="004431DB" w:rsidRPr="00A541AA">
        <w:instrText>ADDIN CSL_CITATION { "citationItems" : [ { "id" : "ITEM-1", "itemData" : { "DOI" : "10.1016/j.ejpain.2010.08.002", "ISSN" : "1532-2149", "PMID" : "20822942", "abstract" : "BACKGROUND AND AIMS: Chronic visceral pain is frequent, extremely debilitating, and generally resistant to pharmacological treatment. It has been shown that chronic visceral inflammation, through altered afferent visceral sensory input, leads to plastic changes in the central nervous system that ultimately sustain pain. Therefore approaches aiming at modulation of brain activity are attractive candidates to control visceral pain. METHODS: Here we report findings of a phase II, sham-controlled clinical trial assessing the clinical effects and brain metabolic correlates of a 10-day course of daily sessions of slow-frequency, repetitive transcranial magnetic stimulation (rTMS) targeting the right secondary somatosensory cortex (SII) in patients with chronic pancreatitis and severe visceral pain. RESULTS: Our results show a significant reduction in pain after real rTMS that lasted for at least 3 weeks following treatment. These clinical changes were correlated with increases in glutamate and N-acetyl aspartate (NAA) levels--neurometabolites associated with cortical activity and brain damage--as measured by in vivo single-voxel proton magnetic resonance spectroscopy (1H-MRS). Adverse effects in the real rTMS group were mild and short-lasting. CONCLUSIONS: Our results support preliminary findings showing that modulation of right SII with rTMS is associated with a significant analgesic effect and that this effect is correlated with an increase in excitatory neurotransmitter levels such as glutamate and NAA.", "author" : [ { "dropping-particle" : "", "family" : "Fregni", "given" : "Felipe", "non-dropping-particle" : "", "parse-names" : false, "suffix" : "" }, { "dropping-particle" : "", "family" : "Potvin", "given" : "Kimberly", "non-dropping-particle" : "", "parse-names" : false, "suffix" : "" }, { "dropping-particle" : "", "family" : "Dasilva", "given" : "Deborah", "non-dropping-particle" : "", "parse-names" : false, "suffix" : "" }, { "dropping-particle" : "", "family" : "Wang", "given" : "Xiaoen", "non-dropping-particle" : "", "parse-names" : false, "suffix" : "" }, { "dropping-particle" : "", "family" : "Lenkinski", "given" : "Robert E", "non-dropping-particle" : "", "parse-names" : false, "suffix" : "" }, { "dropping-particle" : "", "family" : "Freedman", "given" : "Steven D", "non-dropping-particle" : "", "parse-names" : false, "suffix" : "" }, { "dropping-particle" : "", "family" : "Pascual-Leone", "given" : "Alvaro", "non-dropping-particle" : "", "parse-names" : false, "suffix" : "" } ], "container-title" : "European journal of pain (London, England)", "id" : "ITEM-1", "issue" : "1", "issued" : { "date-parts" : [ [ "2011", "1" ] ] }, "page" : "53-60", "title" : "Clinical effects and brain metabolic correlates in non-invasive cortical neuromodulation for visceral pain.", "type" : "article-journal", "volume" : "15" }, "uris" : [ "http://www.mendeley.com/documents/?uuid=d9f6c03e-e240-4fe0-bfff-31f19ac0a16c" ] } ], "mendeley" : { "previouslyFormattedCitation" : "[36]" }, "properties" : { "noteIndex" : 0 }, "schema" : "https://github.com/citation-style-language/schema/raw/master/csl-citation.json" }</w:instrText>
      </w:r>
      <w:r w:rsidR="00851E11" w:rsidRPr="00A541AA">
        <w:fldChar w:fldCharType="separate"/>
      </w:r>
      <w:r w:rsidR="00A23421" w:rsidRPr="00A541AA">
        <w:rPr>
          <w:noProof/>
        </w:rPr>
        <w:t>[36]</w:t>
      </w:r>
      <w:r w:rsidR="00851E11" w:rsidRPr="00A541AA">
        <w:fldChar w:fldCharType="end"/>
      </w:r>
      <w:r w:rsidR="0062176F" w:rsidRPr="00A541AA">
        <w:t xml:space="preserve">.  </w:t>
      </w:r>
      <w:r w:rsidR="00D23554" w:rsidRPr="00A541AA">
        <w:t>W</w:t>
      </w:r>
      <w:r w:rsidR="007B0F65" w:rsidRPr="00A541AA">
        <w:t xml:space="preserve">e </w:t>
      </w:r>
      <w:r w:rsidR="00D23554" w:rsidRPr="00A541AA">
        <w:t>demonstrated</w:t>
      </w:r>
      <w:r w:rsidR="007B0F65" w:rsidRPr="00A541AA">
        <w:t xml:space="preserve"> that it is effective in post-stroke dysphagia </w:t>
      </w:r>
      <w:r w:rsidR="00AF3F20" w:rsidRPr="00A541AA">
        <w:fldChar w:fldCharType="begin" w:fldLock="1"/>
      </w:r>
      <w:r w:rsidR="004431DB" w:rsidRPr="00A541AA">
        <w:instrText>ADDIN CSL_CITATION { "citationItems" : [ { "id" : "ITEM-1", "itemData" : { "DOI" : "10.1053/j.gastro.2010.01.052", "ISSN" : "1528-0012", "PMID" : "20138037", "abstract" : "BACKGROUND &amp; AIMS: Oropharyngeal dysphagia is an important disability that occurs after stroke; it contributes to aspiration pneumonia and death, and current modalities for rehabilitation of dysphagia have uncertain efficacy. We therefore examined the role of pharyngeal electrical stimulation (PES) in expediting human swallowing recovery after experimental (virtual) and actual (stroke) brain lesions. METHODS: First, healthy subjects (n = 13) were given 1-Hz repetitive transcranial magnetic stimulation to induce a unilateral virtual lesion in pharyngeal motor cortex followed by active or sham (control) PES. Motor-evoked potentials and swallow accuracy were recorded before and after the lesion to assess PES response. Thereafter, 50 acute dysphagic stroke patients underwent either a dose-response study, to determine optimal parameters for PES (n = 22), or were assigned randomly to groups given either active or sham (control) PES (n = 28). The primary end point was the reduction of airway aspiration at 2 weeks postintervention. RESULTS: In contrast to sham PES, active PES reversed the cortical suppression induced by the virtual lesion (F(7,70) = 2.7; P = .015) and was associated with improvement in swallowing behavior (F(3,42) = 5; P = .02). After stroke, 1 PES treatment each day (U = 8.0; P = .043) for 3 days (U = 10.0) produced improved airway protection compared with controls (P = .038). Active PES also reduced aspiration (U = 54.0; P = .049), improved feeding status (U = 58.0; P = .040), and resulted in a shorter time to hospital discharge (Mantel-Cox log-rank test, P = 0.038). CONCLUSIONS: This pilot study of PES confirms that it is a safe neurostimulation intervention that reverses swallowing disability after virtual lesion or stroke.", "author" : [ { "dropping-particle" : "", "family" : "Jayasekeran", "given" : "Vanoo", "non-dropping-particle" : "", "parse-names" : false, "suffix" : "" }, { "dropping-particle" : "", "family" : "Singh", "given" : "Salil", "non-dropping-particle" : "", "parse-names" : false, "suffix" : "" }, { "dropping-particle" : "", "family" : "Tyrrell", "given" : "Pippa", "non-dropping-particle" : "", "parse-names" : false, "suffix" : "" }, { "dropping-particle" : "", "family" : "Michou", "given" : "Emilia", "non-dropping-particle" : "", "parse-names" : false, "suffix" : "" }, { "dropping-particle" : "", "family" : "Jefferson", "given" : "Samantha", "non-dropping-particle" : "", "parse-names" : false, "suffix" : "" }, { "dropping-particle" : "", "family" : "Mistry", "given" : "Satish", "non-dropping-particle" : "", "parse-names" : false, "suffix" : "" }, { "dropping-particle" : "", "family" : "Gamble", "given" : "Ed", "non-dropping-particle" : "", "parse-names" : false, "suffix" : "" }, { "dropping-particle" : "", "family" : "Rothwell", "given" : "John", "non-dropping-particle" : "", "parse-names" : false, "suffix" : "" }, { "dropping-particle" : "", "family" : "Thompson", "given" : "David", "non-dropping-particle" : "", "parse-names" : false, "suffix" : "" }, { "dropping-particle" : "", "family" : "Hamdy", "given" : "Shaheen", "non-dropping-particle" : "", "parse-names" : false, "suffix" : "" } ], "container-title" : "Gastroenterology", "id" : "ITEM-1", "issue" : "5", "issued" : { "date-parts" : [ [ "2010", "5" ] ] }, "page" : "1737-46", "title" : "Adjunctive functional pharyngeal electrical stimulation reverses swallowing disability after brain lesions.", "type" : "article-journal", "volume" : "138" }, "uris" : [ "http://www.mendeley.com/documents/?uuid=b0f2b37b-43b6-4b05-9eb8-b263eba7bd59" ] } ], "mendeley" : { "previouslyFormattedCitation" : "[37]" }, "properties" : { "noteIndex" : 0 }, "schema" : "https://github.com/citation-style-language/schema/raw/master/csl-citation.json" }</w:instrText>
      </w:r>
      <w:r w:rsidR="00AF3F20" w:rsidRPr="00A541AA">
        <w:fldChar w:fldCharType="separate"/>
      </w:r>
      <w:r w:rsidR="00A23421" w:rsidRPr="00A541AA">
        <w:rPr>
          <w:noProof/>
        </w:rPr>
        <w:t>[37]</w:t>
      </w:r>
      <w:r w:rsidR="00AF3F20" w:rsidRPr="00A541AA">
        <w:fldChar w:fldCharType="end"/>
      </w:r>
      <w:r w:rsidR="003936C1" w:rsidRPr="00A541AA">
        <w:t xml:space="preserve">, and this effect is achieved by </w:t>
      </w:r>
      <w:proofErr w:type="spellStart"/>
      <w:r w:rsidR="003936C1" w:rsidRPr="00A541AA">
        <w:t>modifiying</w:t>
      </w:r>
      <w:proofErr w:type="spellEnd"/>
      <w:r w:rsidR="0062176F" w:rsidRPr="00A541AA">
        <w:t xml:space="preserve"> the underlying </w:t>
      </w:r>
      <w:proofErr w:type="spellStart"/>
      <w:r w:rsidR="0062176F" w:rsidRPr="00A541AA">
        <w:t>neuro</w:t>
      </w:r>
      <w:r w:rsidR="003936C1" w:rsidRPr="00A541AA">
        <w:t>patho</w:t>
      </w:r>
      <w:r w:rsidR="0062176F" w:rsidRPr="00A541AA">
        <w:t>biolog</w:t>
      </w:r>
      <w:r w:rsidR="003936C1" w:rsidRPr="00A541AA">
        <w:t>y</w:t>
      </w:r>
      <w:proofErr w:type="spellEnd"/>
      <w:r w:rsidR="00AF3F20" w:rsidRPr="00A541AA">
        <w:t xml:space="preserve"> </w:t>
      </w:r>
      <w:r w:rsidR="00125027" w:rsidRPr="00A541AA">
        <w:fldChar w:fldCharType="begin" w:fldLock="1"/>
      </w:r>
      <w:r w:rsidR="004431DB" w:rsidRPr="00A541AA">
        <w:instrText>ADDIN CSL_CITATION { "citationItems" : [ { "id" : "ITEM-1", "itemData" : { "DOI" : "10.1053/j.gastro.2011.09.040", "ISSN" : "1528-0012", "PMID" : "21963761", "abstract" : "BACKGROUND &amp; AIMS: Patients with stroke experience swallowing problems (dysphagia); increased risk of aspiration pneumonia, malnutrition, and dehydration; and have increased mortality. We investigated the behavioral and neurophysiological effects of a new neurostimulation technique (paired associative stimulation [PAS]), applied to the pharyngeal motor cortex, on swallowing function in healthy individuals and patients with dysphagia from stroke. METHODS: We examined the optimal parameters of PAS to promote plasticity by combining peripheral pharyngeal (electrical) with cortical stimulation. A virtual lesion was used as an experimental model of stroke, created with 1-Hz repetitive transcranial magnetic stimulation over the pharyngeal cortex in 12 healthy individuals. We tested whether hemispheric targeting of PAS altered swallowing performance before applying the technique to 6 patients with severe, chronic dysphagia from stroke (mean of 38.8 \u00b1 24.4 weeks poststroke). RESULTS: Ten minutes of PAS to the unlesioned pharyngeal cortex reversed (bilaterally) the cortical suppression induced by virtual lesion (lesioned: F(1,9) = 21.347, P = .001; contralesional: F(1,9) = 9.648, P = .013; repeated-measures analysis of variance) compared with sham PAS. It promoted changes in behavior responses measured with a swallowing reaction time task (F(1,7) = 21.02, P = .003; repeated-measures analysis of variance). In patients with chronic dysphagia, real PAS induced short-term bilateral changes in the brain; the unaffected pharyngeal cortex had increased excitability (P = .001; 95% confidence interval, 0.21-0.05; post hoc paired t test) with reduced penetration-aspiration scores and changes in swallowing biomechanics determined by videofluoroscopy. CONCLUSIONS: The beneficial neurophysiological and behavioral properties of PAS, when applied to unlesioned brain, provide the foundation for further investigation into the use of neurostimulation as a rehabilitative approach for patients with dysphagia from stroke.", "author" : [ { "dropping-particle" : "", "family" : "Michou", "given" : "Emilia", "non-dropping-particle" : "", "parse-names" : false, "suffix" : "" }, { "dropping-particle" : "", "family" : "Mistry", "given" : "Satish", "non-dropping-particle" : "", "parse-names" : false, "suffix" : "" }, { "dropping-particle" : "", "family" : "Jefferson", "given" : "Samantha", "non-dropping-particle" : "", "parse-names" : false, "suffix" : "" }, { "dropping-particle" : "", "family" : "Singh", "given" : "Salil", "non-dropping-particle" : "", "parse-names" : false, "suffix" : "" }, { "dropping-particle" : "", "family" : "Rothwell", "given" : "John", "non-dropping-particle" : "", "parse-names" : false, "suffix" : "" }, { "dropping-particle" : "", "family" : "Hamdy", "given" : "Shaheen", "non-dropping-particle" : "", "parse-names" : false, "suffix" : "" } ], "container-title" : "Gastroenterology", "id" : "ITEM-1", "issue" : "1", "issued" : { "date-parts" : [ [ "2012", "1" ] ] }, "page" : "29-38", "title" : "Targeting unlesioned pharyngeal motor cortex improves swallowing in healthy individuals and after dysphagic stroke.", "type" : "article-journal", "volume" : "142" }, "uris" : [ "http://www.mendeley.com/documents/?uuid=623ec3c9-984d-4fb0-a3c3-baa9f712764e" ] }, { "id" : "ITEM-2", "itemData" : { "DOI" : "10.1053/j.gastro.2010.01.052", "ISSN" : "1528-0012", "PMID" : "20138037", "abstract" : "BACKGROUND &amp; AIMS: Oropharyngeal dysphagia is an important disability that occurs after stroke; it contributes to aspiration pneumonia and death, and current modalities for rehabilitation of dysphagia have uncertain efficacy. We therefore examined the role of pharyngeal electrical stimulation (PES) in expediting human swallowing recovery after experimental (virtual) and actual (stroke) brain lesions. METHODS: First, healthy subjects (n = 13) were given 1-Hz repetitive transcranial magnetic stimulation to induce a unilateral virtual lesion in pharyngeal motor cortex followed by active or sham (control) PES. Motor-evoked potentials and swallow accuracy were recorded before and after the lesion to assess PES response. Thereafter, 50 acute dysphagic stroke patients underwent either a dose-response study, to determine optimal parameters for PES (n = 22), or were assigned randomly to groups given either active or sham (control) PES (n = 28). The primary end point was the reduction of airway aspiration at 2 weeks postintervention. RESULTS: In contrast to sham PES, active PES reversed the cortical suppression induced by the virtual lesion (F(7,70) = 2.7; P = .015) and was associated with improvement in swallowing behavior (F(3,42) = 5; P = .02). After stroke, 1 PES treatment each day (U = 8.0; P = .043) for 3 days (U = 10.0) produced improved airway protection compared with controls (P = .038). Active PES also reduced aspiration (U = 54.0; P = .049), improved feeding status (U = 58.0; P = .040), and resulted in a shorter time to hospital discharge (Mantel-Cox log-rank test, P = 0.038). CONCLUSIONS: This pilot study of PES confirms that it is a safe neurostimulation intervention that reverses swallowing disability after virtual lesion or stroke.", "author" : [ { "dropping-particle" : "", "family" : "Jayasekeran", "given" : "Vanoo", "non-dropping-particle" : "", "parse-names" : false, "suffix" : "" }, { "dropping-particle" : "", "family" : "Singh", "given" : "Salil", "non-dropping-particle" : "", "parse-names" : false, "suffix" : "" }, { "dropping-particle" : "", "family" : "Tyrrell", "given" : "Pippa", "non-dropping-particle" : "", "parse-names" : false, "suffix" : "" }, { "dropping-particle" : "", "family" : "Michou", "given" : "Emilia", "non-dropping-particle" : "", "parse-names" : false, "suffix" : "" }, { "dropping-particle" : "", "family" : "Jefferson", "given" : "Samantha", "non-dropping-particle" : "", "parse-names" : false, "suffix" : "" }, { "dropping-particle" : "", "family" : "Mistry", "given" : "Satish", "non-dropping-particle" : "", "parse-names" : false, "suffix" : "" }, { "dropping-particle" : "", "family" : "Gamble", "given" : "Ed", "non-dropping-particle" : "", "parse-names" : false, "suffix" : "" }, { "dropping-particle" : "", "family" : "Rothwell", "given" : "John", "non-dropping-particle" : "", "parse-names" : false, "suffix" : "" }, { "dropping-particle" : "", "family" : "Thompson", "given" : "David", "non-dropping-particle" : "", "parse-names" : false, "suffix" : "" }, { "dropping-particle" : "", "family" : "Hamdy", "given" : "Shaheen", "non-dropping-particle" : "", "parse-names" : false, "suffix" : "" } ], "container-title" : "Gastroenterology", "id" : "ITEM-2", "issue" : "5", "issued" : { "date-parts" : [ [ "2010", "5" ] ] }, "page" : "1737-46", "title" : "Adjunctive functional pharyngeal electrical stimulation reverses swallowing disability after brain lesions.", "type" : "article-journal", "volume" : "138" }, "uris" : [ "http://www.mendeley.com/documents/?uuid=b0f2b37b-43b6-4b05-9eb8-b263eba7bd59" ] }, { "id" : "ITEM-3", "itemData" : { "DOI" : "10.1113/jphysiol.2013.263475", "ISSN" : "1469-7793", "PMID" : "24247983", "abstract" : "The human cortical swallowing system exhibits bilateral but functionally asymmetric representation in health and disease as evidenced by both focal cortical inhibition (pre-conditioning with 1 Hz repetitive Transcranial Magnetic Stimulation (rTMS)) and unilateral stroke where disruption of the stronger (dominant) pharyngeal projection alters swallowing neurophysiology and behaviour. Moreover, excitatory neurostimulation paradigms capable of reversing the disruptive effects of focal cortical inhibition have demonstrated therapeutic promise in post-stroke dysphagia when applied contralaterally. In healthy participants (n=15, 8 males, mean age 35\u00b19 years), optimal parameters of transcranial Direct Current Stimulation (tDCS) (anodal, 1.5mA, 10 minutes) were applied contralaterally after 1 Hz rTMS pre-conditioning to the strongest pharyngeal projection. Swallowing neurophysiology was assessed in both hemispheres by intraluminal recordings of pharyngeal motor evoked responses (PMEPs) to single-pulse TMS as a measure of cortical excitability. Swallowing behaviour was examined using a pressure-based reaction time protocol. Measurements were made before and for up to 60 minutes post-interventions. Subjects were randomised to active or sham tDCS after 1 Hz rTMS on separate days and data were compared using repeated measures ANOVA. Active tDCS increased PMEPs bilaterally (F1, 14=7.4, p=0.017) reversing the inhibitory effects of 1 Hz rTMS in the pre-conditioned hemisphere (F1, 14 =10.1, p=0.007). Active tDCS also enhanced swallowing behaviour, increasing the number of correctly timed challenge swallows compared to sham (F1, 14 =6.3, p=0.025). Thus, tDCS to the contralateral pharyngeal motor cortex reverses the neurophysiological and behavioural effects of focal cortical inhibition on swallowing in healthy individuals and has therapeutic potential for dysphagia rehabilitation.", "author" : [ { "dropping-particle" : "", "family" : "Vasant", "given" : "Dipesh H", "non-dropping-particle" : "", "parse-names" : false, "suffix" : "" }, { "dropping-particle" : "", "family" : "Mistry", "given" : "Satish", "non-dropping-particle" : "", "parse-names" : false, "suffix" : "" }, { "dropping-particle" : "", "family" : "Michou", "given" : "Emilia", "non-dropping-particle" : "", "parse-names" : false, "suffix" : "" }, { "dropping-particle" : "", "family" : "Jefferson", "given" : "Samantha", "non-dropping-particle" : "", "parse-names" : false, "suffix" : "" }, { "dropping-particle" : "", "family" : "Rothwell", "given" : "John C", "non-dropping-particle" : "", "parse-names" : false, "suffix" : "" }, { "dropping-particle" : "", "family" : "Hamdy", "given" : "Shaheen", "non-dropping-particle" : "", "parse-names" : false, "suffix" : "" } ], "container-title" : "The Journal of physiology", "id" : "ITEM-3", "issued" : { "date-parts" : [ [ "2013", "12", "16" ] ] }, "title" : "Contralateral transcranial Direct Current Stimulation (tDCS) reverses the neurophysiological and behavioural swallowing effects after focal cortical inhibition of the human pharyngeal motor cortex.", "type" : "article-journal" }, "uris" : [ "http://www.mendeley.com/documents/?uuid=24158147-05e7-4d19-96a3-3ac9ed803161" ] } ], "mendeley" : { "previouslyFormattedCitation" : "[37\u201339]" }, "properties" : { "noteIndex" : 0 }, "schema" : "https://github.com/citation-style-language/schema/raw/master/csl-citation.json" }</w:instrText>
      </w:r>
      <w:r w:rsidR="00125027" w:rsidRPr="00A541AA">
        <w:fldChar w:fldCharType="separate"/>
      </w:r>
      <w:r w:rsidR="00A23421" w:rsidRPr="00A541AA">
        <w:rPr>
          <w:noProof/>
        </w:rPr>
        <w:t>[37–39]</w:t>
      </w:r>
      <w:r w:rsidR="00125027" w:rsidRPr="00A541AA">
        <w:fldChar w:fldCharType="end"/>
      </w:r>
      <w:r w:rsidR="0062176F" w:rsidRPr="00A541AA">
        <w:t>.</w:t>
      </w:r>
      <w:r w:rsidR="0062176F" w:rsidRPr="00A541AA">
        <w:rPr>
          <w:b/>
          <w:bCs/>
          <w:iCs/>
          <w:szCs w:val="20"/>
        </w:rPr>
        <w:t xml:space="preserve"> </w:t>
      </w:r>
    </w:p>
    <w:p w:rsidR="00DD629C" w:rsidRPr="00A541AA" w:rsidRDefault="0062176F" w:rsidP="00B40DA7">
      <w:pPr>
        <w:autoSpaceDE/>
        <w:autoSpaceDN/>
        <w:adjustRightInd w:val="0"/>
        <w:ind w:firstLine="360"/>
      </w:pPr>
      <w:r w:rsidRPr="00A541AA">
        <w:rPr>
          <w:b/>
          <w:bCs/>
          <w:iCs/>
          <w:szCs w:val="20"/>
        </w:rPr>
        <w:t xml:space="preserve">The unique aspect </w:t>
      </w:r>
      <w:r w:rsidRPr="00A541AA">
        <w:rPr>
          <w:bCs/>
          <w:iCs/>
          <w:szCs w:val="20"/>
        </w:rPr>
        <w:t xml:space="preserve">of our study is </w:t>
      </w:r>
      <w:r w:rsidR="0026212B">
        <w:rPr>
          <w:bCs/>
          <w:iCs/>
          <w:szCs w:val="20"/>
        </w:rPr>
        <w:t xml:space="preserve">magnetic </w:t>
      </w:r>
      <w:r w:rsidRPr="00A541AA">
        <w:rPr>
          <w:bCs/>
          <w:iCs/>
          <w:szCs w:val="20"/>
        </w:rPr>
        <w:t>stimulation</w:t>
      </w:r>
      <w:r w:rsidRPr="00A541AA">
        <w:t xml:space="preserve"> </w:t>
      </w:r>
      <w:r w:rsidR="002D6753" w:rsidRPr="00A541AA">
        <w:t>of the peripheral spinal roots</w:t>
      </w:r>
      <w:r w:rsidRPr="00A541AA">
        <w:t>, a concept that</w:t>
      </w:r>
      <w:r w:rsidR="002D6753" w:rsidRPr="00A541AA">
        <w:t xml:space="preserve"> </w:t>
      </w:r>
      <w:proofErr w:type="gramStart"/>
      <w:r w:rsidR="002D6753" w:rsidRPr="00A541AA">
        <w:t>has not bee</w:t>
      </w:r>
      <w:r w:rsidRPr="00A541AA">
        <w:t>n tested</w:t>
      </w:r>
      <w:proofErr w:type="gramEnd"/>
      <w:r w:rsidRPr="00A541AA">
        <w:t xml:space="preserve"> in patients with FI. Magnetic stimulation</w:t>
      </w:r>
      <w:r w:rsidR="002D6753" w:rsidRPr="00A541AA">
        <w:t xml:space="preserve"> is non-invasive, safe, and less costly</w:t>
      </w:r>
      <w:r w:rsidRPr="00A541AA">
        <w:t xml:space="preserve"> than SNS</w:t>
      </w:r>
      <w:r w:rsidR="002D6753" w:rsidRPr="00A541AA">
        <w:t xml:space="preserve">. </w:t>
      </w:r>
      <w:r w:rsidR="003936C1" w:rsidRPr="00A541AA">
        <w:t>Our project</w:t>
      </w:r>
      <w:r w:rsidR="00C05A3F" w:rsidRPr="00A541AA">
        <w:t xml:space="preserve"> will provide important new mec</w:t>
      </w:r>
      <w:r w:rsidR="00BE0A54" w:rsidRPr="00A541AA">
        <w:t xml:space="preserve">hanistic insights regarding the </w:t>
      </w:r>
      <w:r w:rsidR="00C05A3F" w:rsidRPr="00A541AA">
        <w:t>mode of action</w:t>
      </w:r>
      <w:r w:rsidR="003936C1" w:rsidRPr="00A541AA">
        <w:t xml:space="preserve"> of </w:t>
      </w:r>
      <w:proofErr w:type="spellStart"/>
      <w:r w:rsidR="003936C1" w:rsidRPr="00A541AA">
        <w:t>rTLMS</w:t>
      </w:r>
      <w:proofErr w:type="spellEnd"/>
      <w:r w:rsidR="003936C1" w:rsidRPr="00A541AA">
        <w:t xml:space="preserve"> and </w:t>
      </w:r>
      <w:proofErr w:type="spellStart"/>
      <w:r w:rsidR="00BE0A54" w:rsidRPr="00A541AA">
        <w:t>rTSM</w:t>
      </w:r>
      <w:r w:rsidR="002625F2" w:rsidRPr="00A541AA">
        <w:t>S</w:t>
      </w:r>
      <w:proofErr w:type="spellEnd"/>
      <w:r w:rsidR="0026212B">
        <w:t>,</w:t>
      </w:r>
      <w:r w:rsidR="002625F2" w:rsidRPr="00A541AA">
        <w:t xml:space="preserve"> and</w:t>
      </w:r>
      <w:r w:rsidR="00C05A3F" w:rsidRPr="00A541AA">
        <w:t xml:space="preserve"> the results </w:t>
      </w:r>
      <w:r w:rsidR="00734208" w:rsidRPr="00A541AA">
        <w:t xml:space="preserve">could </w:t>
      </w:r>
      <w:r w:rsidR="00C05A3F" w:rsidRPr="00A541AA">
        <w:t>have immediate clinical implications</w:t>
      </w:r>
      <w:r w:rsidR="00BE0A54" w:rsidRPr="00A541AA">
        <w:t xml:space="preserve">. </w:t>
      </w:r>
      <w:r w:rsidR="00977D69" w:rsidRPr="00A541AA">
        <w:t xml:space="preserve">Furthermore it expands on our long-term strategy of gaining insights into the </w:t>
      </w:r>
      <w:proofErr w:type="spellStart"/>
      <w:r w:rsidR="00977D69" w:rsidRPr="00A541AA">
        <w:t>neurobiologic</w:t>
      </w:r>
      <w:proofErr w:type="spellEnd"/>
      <w:r w:rsidR="00977D69" w:rsidRPr="00A541AA">
        <w:t xml:space="preserve"> mechanisms of pelvic floor disorders </w:t>
      </w:r>
      <w:r w:rsidR="00571363" w:rsidRPr="00A541AA">
        <w:fldChar w:fldCharType="begin" w:fldLock="1"/>
      </w:r>
      <w:r w:rsidR="004431DB" w:rsidRPr="00A541AA">
        <w:instrText>ADDIN CSL_CITATION { "citationItems" : [ { "id" : "ITEM-1", "itemData" : { "DOI" : "10.1053/j.gastro.2013.10.062", "ISSN" : "1528-0012", "PMID" : "24211860", "abstract" : "Gastroenterologists frequently encounter pelvic floor disorders, which affect 10% to 15% of the population. The anorectum is a complex organ that collaborates with the pelvic floor muscles to preserve fecal continence and enable defecation. A careful clinical assessment is critical for the diagnosis and management of defecatory disorders and fecal incontinence. Newer diagnostic tools (eg, high-resolution manometry and magnetic resonance defecography) provide a refined understanding of anorectal dysfunctions and identify phenotypes in defecatory disorders and fecal incontinence. Conservative approaches, including biofeedback therapy, are the mainstay for managing these disorders; new minimally invasive approaches may benefit a subset of patients with fecal incontinence, but more controlled studies are needed. This mini-review highlights advances, current concepts, and controversies in the area.", "author" : [ { "dropping-particle" : "", "family" : "Bharucha", "given" : "Adil E", "non-dropping-particle" : "", "parse-names" : false, "suffix" : "" }, { "dropping-particle" : "", "family" : "Rao", "given" : "Satish S C", "non-dropping-particle" : "", "parse-names" : false, "suffix" : "" } ], "container-title" : "Gastroenterology", "id" : "ITEM-1", "issue" : "1", "issued" : { "date-parts" : [ [ "2014", "1" ] ] }, "page" : "37-45.e2", "title" : "An update on anorectal disorders for gastroenterologists.", "type" : "article-journal", "volume" : "146" }, "uris" : [ "http://www.mendeley.com/documents/?uuid=c17a232f-bab9-481b-b49c-a428e91ced49" ] }, { "id" : "ITEM-2", "itemData" : { "DOI" : "10.1038/ajg.2010.478", "ISSN" : "1572-0241", "PMID" : "21266960", "abstract" : "OBJECTIVES: Spinal cord injury (SCI) causes anorectal problems, whose pathophysiology remains poorly characterized. A comprehensive method of evaluating spino-anorectal function is lacking. The aim of this study was to investigate the neuropathophysiology of bowel dysfunction in SCI by evaluating motor-evoked potentials (MEP) of anus and rectum following transspinal magnetic stimulation and anorectal physiology. METHODS: Translumbar and transsacral magnetic stimulations, anorectal manometry, and pudendal nerve terminal motor latency (PNTML) were performed in 39 subjects with SCI and anorectal problems and in 14 healthy controls, and data were compared. MEPs were recorded with an anorectal probe containing bipolar ring electrodes. RESULTS: The MEPs were significantly prolonged (P&lt;0.05) bilaterally, and at lumbar and sacral levels, as well as at rectal and anal sites in SCI subjects compared with controls. A total of 95% of SCI subjects had abnormal MEPs and 53% had abnormal PNTML. All subjects with abnormal PNTML also demonstrated abnormal MEP, but 16/17 subjects with normal PNTML had abnormal MEP. Overall, SCI patients had weaker anal sphincters (P&lt;0.05), higher prevalence of dyssynergia (85%), and altered rectal sensation (82%). CONCLUSIONS: Translumbar and transsacral MEPs revealed significant and hitherto undetected lumbosacral neuropathy in 90% of SCI subjects. Test was safe and provided neuropathophysiological information that could explain bowel dysfunction in SCI subjects.", "author" : [ { "dropping-particle" : "", "family" : "Tantiphlachiva", "given" : "Kasaya", "non-dropping-particle" : "", "parse-names" : false, "suffix" : "" }, { "dropping-particle" : "", "family" : "Attaluri", "given" : "Ashok", "non-dropping-particle" : "", "parse-names" : false, "suffix" : "" }, { "dropping-particle" : "", "family" : "Valestin", "given" : "Jessica", "non-dropping-particle" : "", "parse-names" : false, "suffix" : "" }, { "dropping-particle" : "", "family" : "Yamada", "given" : "Thoru", "non-dropping-particle" : "", "parse-names" : false, "suffix" : "" }, { "dropping-particle" : "", "family" : "Rao", "given" : "Satish S C", "non-dropping-particle" : "", "parse-names" : false, "suffix" : "" } ], "container-title" : "The American journal of gastroenterology", "id" : "ITEM-2", "issue" : "5", "issued" : { "date-parts" : [ [ "2011", "5" ] ] }, "page" : "907-14", "title" : "Translumbar and transsacral motor-evoked potentials: a novel test for spino-anorectal neuropathy in spinal cord injury.", "type" : "article-journal", "volume" : "106" }, "uris" : [ "http://www.mendeley.com/documents/?uuid=729167f0-ecf7-48de-b861-cf1fa583d8ad" ] }, { "id" : "ITEM-3", "itemData" : { "author" : [ { "dropping-particle" : "", "family" : "Rao", "given" : "Satish S C", "non-dropping-particle" : "", "parse-names" : false, "suffix" : "" }, { "dropping-particle" : "", "family" : "Coss-Adame", "given" : "Enrique", "non-dropping-particle" : "", "parse-names" : false, "suffix" : "" }, { "dropping-particle" : "", "family" : "Tantiphlachiva", "given" : "Kasaya", "non-dropping-particle" : "", "parse-names" : false, "suffix" : "" }, { "dropping-particle" : "", "family" : "Attaluri", "given" : "Ashok", "non-dropping-particle" : "", "parse-names" : false, "suffix" : "" }, { "dropping-particle" : "", "family" : "Remes-Troche", "given" : "Jose M", "non-dropping-particle" : "", "parse-names" : false, "suffix" : "" } ], "container-title" : "Diseases of the colon and rectum", "id" : "ITEM-3", "issued" : { "date-parts" : [ [ "2013" ] ] }, "page" : "[In press]", "title" : "Translumbar and transsacral magnetic neuro-stimulation for the assessment of neuropathy in fecal incontinence", "type" : "article-journal" }, "uris" : [ "http://www.mendeley.com/documents/?uuid=423b650e-2886-4a0a-805d-94fc9000a18a" ] }, { "id" : "ITEM-4", "itemData" : { "author" : [ { "dropping-particle" : "", "family" : "Coss-Adame", "given" : "Enrique", "non-dropping-particle" : "", "parse-names" : false, "suffix" : "" }, { "dropping-particle" : "", "family" : "Rao", "given" : "Satish S C", "non-dropping-particle" : "", "parse-names" : false, "suffix" : "" }, { "dropping-particle" : "", "family" : "Remes-Troche", "given" : "Jose M", "non-dropping-particle" : "", "parse-names" : false, "suffix" : "" }, { "dropping-particle" : "", "family" : "Attaluri", "given" : "Ashok", "non-dropping-particle" : "", "parse-names" : false, "suffix" : "" }, { "dropping-particle" : "", "family" : "Valestin", "given" : "Jessica", "non-dropping-particle" : "", "parse-names" : false, "suffix" : "" }, { "dropping-particle" : "", "family" : "Tantiphlachiva", "given" : "Kasaya", "non-dropping-particle" : "", "parse-names" : false, "suffix" : "" }, { "dropping-particle" : "", "family" : "Hamdy", "given" : "Shaheen", "non-dropping-particle" : "", "parse-names" : false, "suffix" : "" } ], "container-title" : "Neurogastroenterology &amp; Motility", "id" : "ITEM-4", "issue" : "s2", "issued" : { "date-parts" : [ [ "2012" ] ] }, "page" : "27", "title" : "Does biofeedback therapy improve brain-gut axis in dyssynergic defecation?", "type" : "article-journal", "volume" : "24" }, "uris" : [ "http://www.mendeley.com/documents/?uuid=f22d0522-7813-409d-9b59-a446027fa863" ] }, { "id" : "ITEM-5", "itemData" : { "author" : [ { "dropping-particle" : "", "family" : "Coss-Adame", "given" : "Enrique", "non-dropping-particle" : "", "parse-names" : false, "suffix" : "" }, { "dropping-particle" : "", "family" : "Valestin", "given" : "Jessica", "non-dropping-particle" : "", "parse-names" : false, "suffix" : "" }, { "dropping-particle" : "", "family" : "Bradley", "given" : "C", "non-dropping-particle" : "", "parse-names" : false, "suffix" : "" }, { "dropping-particle" : "", "family" : "Kreder", "given" : "Karl J", "non-dropping-particle" : "", "parse-names" : false, "suffix" : "" }, { "dropping-particle" : "", "family" : "Rao", "given" : "Satish S C", "non-dropping-particle" : "", "parse-names" : false, "suffix" : "" } ], "container-title" : "Neurogastroenterology &amp; MotilityMotility", "id" : "ITEM-5", "issue" : "s2", "issued" : { "date-parts" : [ [ "2012" ] ] }, "page" : "24", "title" : "Investigation of the afferent anorectal-brain neuromuscular axis in irritable bowel syndrome (IBS) and interstitial cystitis (IC)", "type" : "article-journal", "volume" : "24" }, "uris" : [ "http://www.mendeley.com/documents/?uuid=db132ac0-6eba-47dd-ad24-2064f2796234" ] } ], "mendeley" : { "previouslyFormattedCitation" : "[7,8,26,27,40]" }, "properties" : { "noteIndex" : 0 }, "schema" : "https://github.com/citation-style-language/schema/raw/master/csl-citation.json" }</w:instrText>
      </w:r>
      <w:r w:rsidR="00571363" w:rsidRPr="00A541AA">
        <w:fldChar w:fldCharType="separate"/>
      </w:r>
      <w:r w:rsidR="00A23421" w:rsidRPr="00A541AA">
        <w:rPr>
          <w:noProof/>
        </w:rPr>
        <w:t>[7,8,26,27,40]</w:t>
      </w:r>
      <w:r w:rsidR="00571363" w:rsidRPr="00A541AA">
        <w:fldChar w:fldCharType="end"/>
      </w:r>
      <w:r w:rsidR="00977D69" w:rsidRPr="00A541AA">
        <w:t xml:space="preserve">. </w:t>
      </w:r>
      <w:r w:rsidR="003936C1" w:rsidRPr="00A541AA">
        <w:t xml:space="preserve">Upon </w:t>
      </w:r>
      <w:r w:rsidR="00CD3AA0" w:rsidRPr="00A541AA">
        <w:t>success</w:t>
      </w:r>
      <w:r w:rsidR="002625F2" w:rsidRPr="00A541AA">
        <w:t>ful</w:t>
      </w:r>
      <w:r w:rsidR="003936C1" w:rsidRPr="00A541AA">
        <w:t xml:space="preserve"> completion of our aims</w:t>
      </w:r>
      <w:r w:rsidR="002625F2" w:rsidRPr="00A541AA">
        <w:t xml:space="preserve">, we will </w:t>
      </w:r>
      <w:r w:rsidR="003936C1" w:rsidRPr="00A541AA">
        <w:t xml:space="preserve">be prepared to </w:t>
      </w:r>
      <w:r w:rsidR="002625F2" w:rsidRPr="00A541AA">
        <w:t>perform</w:t>
      </w:r>
      <w:r w:rsidR="00DD629C" w:rsidRPr="00A541AA">
        <w:t xml:space="preserve"> a </w:t>
      </w:r>
      <w:r w:rsidR="003936C1" w:rsidRPr="00A541AA">
        <w:t xml:space="preserve">subsequent </w:t>
      </w:r>
      <w:r w:rsidR="00A81EEF" w:rsidRPr="00A541AA">
        <w:t xml:space="preserve">multicenter </w:t>
      </w:r>
      <w:r w:rsidR="00E11B3F" w:rsidRPr="00A541AA">
        <w:t xml:space="preserve">study </w:t>
      </w:r>
      <w:r w:rsidR="00802795" w:rsidRPr="00A541AA">
        <w:t xml:space="preserve">of active versus sham controlled </w:t>
      </w:r>
      <w:proofErr w:type="spellStart"/>
      <w:r w:rsidR="00802795" w:rsidRPr="00A541AA">
        <w:t>rTLMS</w:t>
      </w:r>
      <w:proofErr w:type="spellEnd"/>
      <w:r w:rsidR="00802795" w:rsidRPr="00A541AA">
        <w:t xml:space="preserve"> and </w:t>
      </w:r>
      <w:proofErr w:type="spellStart"/>
      <w:r w:rsidR="00802795" w:rsidRPr="00A541AA">
        <w:t>rTSMS</w:t>
      </w:r>
      <w:proofErr w:type="spellEnd"/>
      <w:r w:rsidR="00802795" w:rsidRPr="00A541AA">
        <w:t xml:space="preserve">, </w:t>
      </w:r>
      <w:r w:rsidR="00DD629C" w:rsidRPr="00A541AA">
        <w:t xml:space="preserve">and examine </w:t>
      </w:r>
      <w:r w:rsidR="00802795" w:rsidRPr="00A541AA">
        <w:t xml:space="preserve">the </w:t>
      </w:r>
      <w:r w:rsidR="00DD629C" w:rsidRPr="00A541AA">
        <w:t>predictors of respon</w:t>
      </w:r>
      <w:r w:rsidR="00A81EEF" w:rsidRPr="00A541AA">
        <w:t>se including gen</w:t>
      </w:r>
      <w:r w:rsidR="00CF0C3F" w:rsidRPr="00A541AA">
        <w:t>otype</w:t>
      </w:r>
      <w:r w:rsidR="00927E17" w:rsidRPr="00A541AA">
        <w:t xml:space="preserve"> </w:t>
      </w:r>
      <w:r w:rsidR="00E11B3F" w:rsidRPr="00A541AA">
        <w:t xml:space="preserve">and </w:t>
      </w:r>
      <w:r w:rsidR="00DD629C" w:rsidRPr="00A541AA">
        <w:t xml:space="preserve">phenotype. </w:t>
      </w:r>
    </w:p>
    <w:p w:rsidR="00F76647" w:rsidRDefault="00F9219B" w:rsidP="00977D69">
      <w:pPr>
        <w:ind w:firstLine="360"/>
      </w:pPr>
      <w:r w:rsidRPr="00A541AA">
        <w:t>A</w:t>
      </w:r>
      <w:r w:rsidR="007806C9" w:rsidRPr="00A541AA">
        <w:t xml:space="preserve"> potential n</w:t>
      </w:r>
      <w:r w:rsidRPr="00A541AA">
        <w:t>ew application for our</w:t>
      </w:r>
      <w:r w:rsidR="007806C9" w:rsidRPr="00A541AA">
        <w:t xml:space="preserve"> intervention</w:t>
      </w:r>
      <w:r w:rsidRPr="00A541AA">
        <w:t xml:space="preserve"> with </w:t>
      </w:r>
      <w:proofErr w:type="spellStart"/>
      <w:r w:rsidRPr="00A541AA">
        <w:t>rTLMS</w:t>
      </w:r>
      <w:proofErr w:type="spellEnd"/>
      <w:r w:rsidRPr="00A541AA">
        <w:t xml:space="preserve"> and </w:t>
      </w:r>
      <w:proofErr w:type="spellStart"/>
      <w:r w:rsidRPr="00A541AA">
        <w:t>rTSMS</w:t>
      </w:r>
      <w:proofErr w:type="spellEnd"/>
      <w:r w:rsidR="00802795" w:rsidRPr="00A541AA">
        <w:t xml:space="preserve"> could be the</w:t>
      </w:r>
      <w:r w:rsidR="007806C9" w:rsidRPr="00A541AA">
        <w:t xml:space="preserve"> treatment of </w:t>
      </w:r>
      <w:r w:rsidRPr="00A541AA">
        <w:t xml:space="preserve">other pelvic floor disorders such as </w:t>
      </w:r>
      <w:r w:rsidR="00DD629C" w:rsidRPr="00A541AA">
        <w:t>urinary incontinence, interstitial cy</w:t>
      </w:r>
      <w:r w:rsidR="00CF0C3F" w:rsidRPr="00A541AA">
        <w:t>stitis and pelvic pain</w:t>
      </w:r>
      <w:r w:rsidR="00DD629C" w:rsidRPr="00A541AA">
        <w:t xml:space="preserve">. </w:t>
      </w:r>
      <w:r w:rsidR="00F52937" w:rsidRPr="00A541AA">
        <w:t>Our ground-breaking work in defining the optimal frequency setting for magnetic stimulations will be a significant advantage when planning studies for these disorders be</w:t>
      </w:r>
      <w:r w:rsidR="00D65051" w:rsidRPr="00A541AA">
        <w:t>cause, the same pelvic nerves are malada</w:t>
      </w:r>
      <w:r w:rsidR="006E3C4D" w:rsidRPr="00A541AA">
        <w:t xml:space="preserve">ptive in these other disorders </w:t>
      </w:r>
      <w:r w:rsidR="000059D5" w:rsidRPr="00A541AA">
        <w:fldChar w:fldCharType="begin" w:fldLock="1"/>
      </w:r>
      <w:r w:rsidR="004431DB" w:rsidRPr="00A541AA">
        <w:instrText>ADDIN CSL_CITATION { "citationItems" : [ { "id" : "ITEM-1", "itemData" : { "DOI" : "10.1016/j.ucl.2012.05.008", "ISSN" : "1558-318X", "PMID" : "22877724", "abstract" : "Neuromodulation is an effective, minimally invasive technique for the management of urinary urgency and frequency, urgency incontinence, nonobstructive urinary retention, and fecal incontinence. This article reviews the physiology of neuromodulation, indications, implantation methods, and outcomes.", "author" : [ { "dropping-particle" : "", "family" : "Fulton", "given" : "Matthew", "non-dropping-particle" : "", "parse-names" : false, "suffix" : "" }, { "dropping-particle" : "", "family" : "Peters", "given" : "Kenneth M", "non-dropping-particle" : "", "parse-names" : false, "suffix" : "" } ], "container-title" : "The Urologic clinics of North America", "id" : "ITEM-1", "issue" : "3", "issued" : { "date-parts" : [ [ "2012", "8" ] ] }, "page" : "405-12", "title" : "Neuromodulation for voiding dysfunction and fecal incontinence: a urology perspective.", "type" : "article-journal", "volume" : "39" }, "uris" : [ "http://www.mendeley.com/documents/?uuid=17c312b3-1739-4c02-b279-7f8c1c2594db" ] }, { "id" : "ITEM-2", "itemData" : { "DOI" : "10.1016/j.nec.2013.08.001", "ISSN" : "1558-1349", "PMID" : "24262898", "abstract" : "Various pelvic floor conditions, including overactive bladder syndrome and chronic pelvic pain, have been successfully managed with the neuromodulation of sacral nerves. Sacral neuromodulation is a minimally invasive procedure involving the implantation of a programmable pulse generator that delivers low-amplitude electrical current via quadripolar tined leads through the S3 foramen. Durable efficacy has been demonstrated in retrospective studies, but questions regarding ideal patient candidacy and optimal technical considerations remain unanswered.", "author" : [ { "dropping-particle" : "", "family" : "Laviana", "given" : "Aaron", "non-dropping-particle" : "", "parse-names" : false, "suffix" : "" }, { "dropping-particle" : "", "family" : "Jellison", "given" : "Forrest", "non-dropping-particle" : "", "parse-names" : false, "suffix" : "" }, { "dropping-particle" : "", "family" : "Kim", "given" : "Ja-Hong", "non-dropping-particle" : "", "parse-names" : false, "suffix" : "" } ], "container-title" : "Neurosurgery clinics of North America", "id" : "ITEM-2", "issue" : "1", "issued" : { "date-parts" : [ [ "2014", "1" ] ] }, "page" : "33-46", "title" : "Sacral neuromodulation for refractory overactive bladder, interstitial cystitis, and painful bladder syndrome.", "type" : "article-journal", "volume" : "25" }, "uris" : [ "http://www.mendeley.com/documents/?uuid=36290b2f-5f43-45d7-8d29-1daae5dcb90e" ] }, { "id" : "ITEM-3", "itemData" : { "DOI" : "10.1002/nau.20817", "ISSN" : "1520-6777", "PMID" : "20025032", "abstract" : "The coordination of pelvic physiologic function requires complex integrative sensory pathways that may converge both peripherally and/or centrally. Following a focal, acute irritative or infectious pelvic insult, these same afferent pathways may produce generalized pelvic sensitization or cross-sensitization as we show bi-directionally for the bladder and bowel in an animal model. Single unit bladder afferent recordings following intracolonic irritation reveal direct sensitization to both chemical and mechanical stimuli that's dependent upon both intact bladder sensory (C-fiber) innervation and neuropeptide content. Concurrent mastocytosis (preponderantly neurogenic) likely plays a role in long-term pelvic organ sensitization via the release of nociceptive and afferent-modulating molecules. Prolonged pelvic sensitization as mediated by these convergent and antidromic reflexive pathway may likewise lead to chronic pelvic pain and thus the overlap of chronic pelvic pain disorders.", "author" : [ { "dropping-particle" : "", "family" : "Ustinova", "given" : "Elena E", "non-dropping-particle" : "", "parse-names" : false, "suffix" : "" }, { "dropping-particle" : "", "family" : "Fraser", "given" : "Matthew O", "non-dropping-particle" : "", "parse-names" : false, "suffix" : "" }, { "dropping-particle" : "", "family" : "Pezzone", "given" : "Michael A", "non-dropping-particle" : "", "parse-names" : false, "suffix" : "" } ], "container-title" : "Neurourology and urodynamics", "id" : "ITEM-3", "issue" : "1", "issued" : { "date-parts" : [ [ "2010", "1" ] ] }, "page" : "77-81", "title" : "Cross-talk and sensitization of bladder afferent nerves.", "type" : "article-journal", "volume" : "29" }, "uris" : [ "http://www.mendeley.com/documents/?uuid=b50ab02e-4b02-4899-a761-5e891d55429d" ] }, { "id" : "ITEM-4", "itemData" : { "ISSN" : "0016-5085", "PMID" : "15940629", "abstract" : "BACKGROUND &amp; AIMS: Irritable bowel syndrome, interstitial cystitis, and other chronic pelvic pain (CPP) disorders often occur concomitantly. Neural cross-talk may play a role in the overlap of CPP disorders via the convergence of pelvic afferents. We investigated the hypothesis that afferent irritation of one pelvic organ may adversely influence and sensitize another via neural interactions. METHODS: We measured pelvic organ smooth muscle and striated muscle reflexes during micturition and colorectal distention (CRD) in urethane-anesthetized rats. The effects of acute cystitis on distal colonic sensory thresholds to CRD and the effects of acute colonic irritation on micturition parameters were assessed. RESULTS: External urethral sphincter (EUS) electromyography (EMG) was typical for the rat, with phasic firing during micturition. External anal sphincter EMG also showed phasic firing during micturition in synchrony with EUS activity but, in addition, showed both tonic bursts and phasic firing independent of EUS activity. Before bladder irritation, graded CRDs to 40 cm H2O produced no notable changes in abdominal wall EMG activity. Following acute bladder irritation, dramatic increases in abdominal wall EMG activity in response to CRD were observed at much lower distention pressures, indicating colonic afferent sensitization. Analogously, following acute colonic irritation, bladder contraction frequency increased 66%, suggesting sensitization of lower urinary tract afferents. CONCLUSIONS: We report compelling evidence of bidirectional cross-sensitization of the colon and lower urinary tract in a novel experimental model. This cross-sensitization may account for the substantial overlap of CPP disorders; however, further studies are needed to fully characterize these pathways.", "author" : [ { "dropping-particle" : "", "family" : "Pezzone", "given" : "Michael A", "non-dropping-particle" : "", "parse-names" : false, "suffix" : "" }, { "dropping-particle" : "", "family" : "Liang", "given" : "Ruomei", "non-dropping-particle" : "", "parse-names" : false, "suffix" : "" }, { "dropping-particle" : "", "family" : "Fraser", "given" : "Matthew O", "non-dropping-particle" : "", "parse-names" : false, "suffix" : "" } ], "container-title" : "Gastroenterology", "id" : "ITEM-4", "issue" : "7", "issued" : { "date-parts" : [ [ "2005", "6" ] ] }, "page" : "1953-64", "title" : "A model of neural cross-talk and irritation in the pelvis: implications for the overlap of chronic pelvic pain disorders.", "type" : "article-journal", "volume" : "128" }, "uris" : [ "http://www.mendeley.com/documents/?uuid=bc0b1239-a240-4675-b791-e48469094a8f" ] } ], "mendeley" : { "previouslyFormattedCitation" : "[41\u201344]" }, "properties" : { "noteIndex" : 0 }, "schema" : "https://github.com/citation-style-language/schema/raw/master/csl-citation.json" }</w:instrText>
      </w:r>
      <w:r w:rsidR="000059D5" w:rsidRPr="00A541AA">
        <w:fldChar w:fldCharType="separate"/>
      </w:r>
      <w:r w:rsidR="00A23421" w:rsidRPr="00A541AA">
        <w:rPr>
          <w:noProof/>
        </w:rPr>
        <w:t>[41–44]</w:t>
      </w:r>
      <w:r w:rsidR="000059D5" w:rsidRPr="00A541AA">
        <w:fldChar w:fldCharType="end"/>
      </w:r>
      <w:r w:rsidR="00A33896" w:rsidRPr="00A541AA">
        <w:t xml:space="preserve">. </w:t>
      </w:r>
      <w:proofErr w:type="gramStart"/>
      <w:r w:rsidR="000E0184" w:rsidRPr="00A541AA">
        <w:t>Also</w:t>
      </w:r>
      <w:proofErr w:type="gramEnd"/>
      <w:r w:rsidR="000E0184" w:rsidRPr="00A541AA">
        <w:t xml:space="preserve">, </w:t>
      </w:r>
      <w:r w:rsidR="00616C2C" w:rsidRPr="00A541AA">
        <w:t xml:space="preserve">our approach of </w:t>
      </w:r>
      <w:r w:rsidRPr="00A541AA">
        <w:t xml:space="preserve">investigating </w:t>
      </w:r>
      <w:r w:rsidR="000E0184" w:rsidRPr="00A541AA">
        <w:t>the efficacy and safety along with anorectal phys</w:t>
      </w:r>
      <w:r w:rsidR="00977D69" w:rsidRPr="00A541AA">
        <w:t>iology, QOL,</w:t>
      </w:r>
      <w:r w:rsidR="00616C2C" w:rsidRPr="00A541AA">
        <w:t xml:space="preserve"> brain-gut neurophysiology </w:t>
      </w:r>
      <w:r w:rsidR="00977D69" w:rsidRPr="00A541AA">
        <w:t xml:space="preserve">and </w:t>
      </w:r>
      <w:r w:rsidR="00F76647" w:rsidRPr="00A541AA">
        <w:t xml:space="preserve">newly </w:t>
      </w:r>
      <w:r w:rsidR="00977D69" w:rsidRPr="00A541AA">
        <w:t xml:space="preserve">refined patient reported outcome </w:t>
      </w:r>
      <w:r w:rsidR="00F76647" w:rsidRPr="00A541AA">
        <w:t>instruments</w:t>
      </w:r>
      <w:r w:rsidR="00977D69" w:rsidRPr="00A541AA">
        <w:t xml:space="preserve">, </w:t>
      </w:r>
      <w:r w:rsidR="000E0184" w:rsidRPr="00A541AA">
        <w:t>will break ne</w:t>
      </w:r>
      <w:r w:rsidRPr="00A541AA">
        <w:t>w ground and lay the foundation</w:t>
      </w:r>
      <w:r w:rsidR="000E0184" w:rsidRPr="00A541AA">
        <w:t xml:space="preserve"> for </w:t>
      </w:r>
      <w:r w:rsidR="00616C2C" w:rsidRPr="00A541AA">
        <w:t xml:space="preserve">the </w:t>
      </w:r>
      <w:r w:rsidR="000E0184" w:rsidRPr="00A541AA">
        <w:t xml:space="preserve">development of </w:t>
      </w:r>
      <w:r w:rsidR="00F76647" w:rsidRPr="00A541AA">
        <w:t>rigorous clinical trials in FI</w:t>
      </w:r>
      <w:r w:rsidR="000E0184" w:rsidRPr="00A541AA">
        <w:t xml:space="preserve">. </w:t>
      </w:r>
      <w:r w:rsidR="00AD7CA7" w:rsidRPr="00A541AA">
        <w:t>Our unique ability to perf</w:t>
      </w:r>
      <w:r w:rsidR="00E11B3F" w:rsidRPr="00A541AA">
        <w:t xml:space="preserve">orm the following experiments </w:t>
      </w:r>
      <w:proofErr w:type="gramStart"/>
      <w:r w:rsidR="00E11B3F" w:rsidRPr="00A541AA">
        <w:t>is</w:t>
      </w:r>
      <w:r w:rsidR="007806C9" w:rsidRPr="00A541AA">
        <w:t xml:space="preserve"> demonstrated</w:t>
      </w:r>
      <w:proofErr w:type="gramEnd"/>
      <w:r w:rsidR="007806C9" w:rsidRPr="00A541AA">
        <w:t xml:space="preserve"> by our </w:t>
      </w:r>
      <w:r w:rsidR="00AD7CA7" w:rsidRPr="00A541AA">
        <w:t xml:space="preserve">preliminary data </w:t>
      </w:r>
      <w:r w:rsidR="00AC2AE4" w:rsidRPr="00A541AA">
        <w:t xml:space="preserve">above, unique medical </w:t>
      </w:r>
      <w:r w:rsidR="00AD7CA7" w:rsidRPr="00A541AA">
        <w:t xml:space="preserve">and </w:t>
      </w:r>
      <w:r w:rsidR="0026212B" w:rsidRPr="00A541AA">
        <w:t xml:space="preserve">collaborative </w:t>
      </w:r>
      <w:r w:rsidR="00AC2AE4" w:rsidRPr="00A541AA">
        <w:t xml:space="preserve">research expertise, </w:t>
      </w:r>
      <w:r w:rsidR="00AD7CA7" w:rsidRPr="00A541AA">
        <w:t>highly q</w:t>
      </w:r>
      <w:r w:rsidR="00672A70" w:rsidRPr="00A541AA">
        <w:t>ualified</w:t>
      </w:r>
      <w:r w:rsidR="00672A70">
        <w:t xml:space="preserve"> personnel, established</w:t>
      </w:r>
      <w:r w:rsidR="00AD7CA7" w:rsidRPr="00F76647">
        <w:t xml:space="preserve"> and dedicated </w:t>
      </w:r>
      <w:r w:rsidR="0026212B">
        <w:t>neurophysiology</w:t>
      </w:r>
      <w:r w:rsidR="00AC2AE4" w:rsidRPr="00F76647">
        <w:t xml:space="preserve"> and </w:t>
      </w:r>
      <w:proofErr w:type="spellStart"/>
      <w:r w:rsidR="00AD7CA7" w:rsidRPr="00F76647">
        <w:t>rTMS</w:t>
      </w:r>
      <w:proofErr w:type="spellEnd"/>
      <w:r w:rsidR="00AD7CA7" w:rsidRPr="00F76647">
        <w:t xml:space="preserve"> labs.</w:t>
      </w:r>
      <w:r w:rsidR="00390388">
        <w:t xml:space="preserve"> </w:t>
      </w:r>
    </w:p>
    <w:p w:rsidR="00447A01" w:rsidRDefault="00AD7CA7" w:rsidP="00977D69">
      <w:pPr>
        <w:ind w:firstLine="360"/>
      </w:pPr>
      <w:r>
        <w:t xml:space="preserve"> </w:t>
      </w:r>
    </w:p>
    <w:p w:rsidR="00F76647" w:rsidRDefault="00F76647" w:rsidP="00F76647">
      <w:pPr>
        <w:rPr>
          <w:b/>
          <w:bCs/>
          <w:caps/>
        </w:rPr>
      </w:pPr>
      <w:r>
        <w:rPr>
          <w:b/>
          <w:bCs/>
          <w:caps/>
        </w:rPr>
        <w:t>APPROACH:</w:t>
      </w:r>
    </w:p>
    <w:p w:rsidR="00D23554" w:rsidRDefault="00C97875" w:rsidP="00EB0EC0">
      <w:r w:rsidRPr="00C97875">
        <w:rPr>
          <w:b/>
          <w:bCs/>
          <w:u w:val="single"/>
        </w:rPr>
        <w:t>Overall strategy</w:t>
      </w:r>
      <w:r>
        <w:rPr>
          <w:b/>
          <w:bCs/>
          <w:u w:val="single"/>
        </w:rPr>
        <w:t xml:space="preserve">- </w:t>
      </w:r>
      <w:r w:rsidR="00D23554" w:rsidRPr="00EB0EC0">
        <w:t>Our goal</w:t>
      </w:r>
      <w:r w:rsidR="00D23554" w:rsidRPr="00C97875">
        <w:t xml:space="preserve"> is to address the </w:t>
      </w:r>
      <w:r w:rsidR="00D23554" w:rsidRPr="00EB0EC0">
        <w:t>problem</w:t>
      </w:r>
      <w:r w:rsidR="00D23554">
        <w:t xml:space="preserve"> of FI</w:t>
      </w:r>
      <w:r w:rsidR="00D23554" w:rsidRPr="007F0F4C">
        <w:t xml:space="preserve"> by developing therapies that modulate peripheral and central neuronal perturbations </w:t>
      </w:r>
      <w:r w:rsidR="00D23554">
        <w:t>and thereby</w:t>
      </w:r>
      <w:r w:rsidR="00D23554" w:rsidRPr="007F0F4C">
        <w:t xml:space="preserve"> improve </w:t>
      </w:r>
      <w:proofErr w:type="spellStart"/>
      <w:r w:rsidR="00D23554" w:rsidRPr="007F0F4C">
        <w:t>visceromotor</w:t>
      </w:r>
      <w:proofErr w:type="spellEnd"/>
      <w:r w:rsidR="00D23554" w:rsidRPr="007F0F4C">
        <w:t xml:space="preserve"> control and </w:t>
      </w:r>
      <w:proofErr w:type="spellStart"/>
      <w:r w:rsidR="00D23554" w:rsidRPr="007F0F4C">
        <w:t>sensori</w:t>
      </w:r>
      <w:proofErr w:type="spellEnd"/>
      <w:r w:rsidR="00D23554" w:rsidRPr="007F0F4C">
        <w:t>-motor dysfunctions</w:t>
      </w:r>
      <w:r w:rsidR="00D23554">
        <w:t xml:space="preserve">, and to understand the </w:t>
      </w:r>
      <w:proofErr w:type="spellStart"/>
      <w:r w:rsidR="00D23554">
        <w:t>neurobiologic</w:t>
      </w:r>
      <w:proofErr w:type="spellEnd"/>
      <w:r w:rsidR="00D23554">
        <w:t xml:space="preserve"> basis of these treatments</w:t>
      </w:r>
      <w:r w:rsidR="00D23554" w:rsidRPr="007F0F4C">
        <w:t xml:space="preserve">. </w:t>
      </w:r>
      <w:proofErr w:type="gramStart"/>
      <w:r w:rsidR="00D23554" w:rsidRPr="00EB0EC0">
        <w:t>Our objectives</w:t>
      </w:r>
      <w:r w:rsidR="00D23554" w:rsidRPr="00C959C9">
        <w:t xml:space="preserve"> are to</w:t>
      </w:r>
      <w:r w:rsidR="00D23554" w:rsidRPr="00C959C9">
        <w:rPr>
          <w:bCs/>
        </w:rPr>
        <w:t xml:space="preserve"> </w:t>
      </w:r>
      <w:r w:rsidR="00D23554" w:rsidRPr="007F0F4C">
        <w:rPr>
          <w:bCs/>
        </w:rPr>
        <w:t xml:space="preserve">1) </w:t>
      </w:r>
      <w:r w:rsidR="00D23554">
        <w:rPr>
          <w:bCs/>
        </w:rPr>
        <w:t xml:space="preserve">address the significant gap in our knowledge regarding the peripheral and central </w:t>
      </w:r>
      <w:proofErr w:type="spellStart"/>
      <w:r w:rsidR="00D23554">
        <w:rPr>
          <w:bCs/>
        </w:rPr>
        <w:t>neuroenteric</w:t>
      </w:r>
      <w:proofErr w:type="spellEnd"/>
      <w:r w:rsidR="00D23554">
        <w:rPr>
          <w:bCs/>
        </w:rPr>
        <w:t xml:space="preserve"> axis and how perturbations in the afferent and efferent neural signaling can affect FI; 2) develop a new treatment for FI with repetitive magnetic stimulation and determine the</w:t>
      </w:r>
      <w:r w:rsidR="00D23554" w:rsidRPr="00C959C9">
        <w:rPr>
          <w:bCs/>
        </w:rPr>
        <w:t xml:space="preserve"> feasibility, safety a</w:t>
      </w:r>
      <w:r w:rsidR="00D23554">
        <w:rPr>
          <w:bCs/>
        </w:rPr>
        <w:t xml:space="preserve">nd optimal frequency setting of </w:t>
      </w:r>
      <w:proofErr w:type="spellStart"/>
      <w:r w:rsidR="00D23554" w:rsidRPr="00C959C9">
        <w:rPr>
          <w:bCs/>
        </w:rPr>
        <w:t>rTLMS</w:t>
      </w:r>
      <w:proofErr w:type="spellEnd"/>
      <w:r w:rsidR="00D23554" w:rsidRPr="007F0F4C">
        <w:t xml:space="preserve"> and </w:t>
      </w:r>
      <w:proofErr w:type="spellStart"/>
      <w:r w:rsidR="00D23554" w:rsidRPr="00C959C9">
        <w:t>rTSMS</w:t>
      </w:r>
      <w:proofErr w:type="spellEnd"/>
      <w:r w:rsidR="00D23554">
        <w:t xml:space="preserve">; </w:t>
      </w:r>
      <w:r w:rsidR="00D23554">
        <w:rPr>
          <w:bCs/>
        </w:rPr>
        <w:t>3</w:t>
      </w:r>
      <w:r w:rsidR="00D23554" w:rsidRPr="007F0F4C">
        <w:rPr>
          <w:bCs/>
        </w:rPr>
        <w:t>)</w:t>
      </w:r>
      <w:r w:rsidR="00D23554" w:rsidRPr="00C959C9">
        <w:rPr>
          <w:bCs/>
        </w:rPr>
        <w:t xml:space="preserve"> </w:t>
      </w:r>
      <w:r w:rsidR="00D23554">
        <w:rPr>
          <w:bCs/>
        </w:rPr>
        <w:t>determine</w:t>
      </w:r>
      <w:r w:rsidR="00D23554" w:rsidRPr="00C959C9">
        <w:rPr>
          <w:bCs/>
        </w:rPr>
        <w:t xml:space="preserve"> the mechanistic basis for this </w:t>
      </w:r>
      <w:proofErr w:type="spellStart"/>
      <w:r w:rsidR="00D23554">
        <w:rPr>
          <w:bCs/>
        </w:rPr>
        <w:t>neuromodulation</w:t>
      </w:r>
      <w:proofErr w:type="spellEnd"/>
      <w:r w:rsidR="00D23554">
        <w:rPr>
          <w:bCs/>
        </w:rPr>
        <w:t xml:space="preserve"> therapy; 4) identify if the locus for</w:t>
      </w:r>
      <w:r w:rsidR="0026212B">
        <w:rPr>
          <w:bCs/>
        </w:rPr>
        <w:t xml:space="preserve"> mechanistic</w:t>
      </w:r>
      <w:r w:rsidR="00D23554">
        <w:rPr>
          <w:bCs/>
        </w:rPr>
        <w:t xml:space="preserve"> improvement lies in the afferent or efferent signaling </w:t>
      </w:r>
      <w:r w:rsidR="00C4609A">
        <w:rPr>
          <w:bCs/>
        </w:rPr>
        <w:t xml:space="preserve">pathways </w:t>
      </w:r>
      <w:r w:rsidR="00D23554">
        <w:rPr>
          <w:bCs/>
        </w:rPr>
        <w:t>or both</w:t>
      </w:r>
      <w:r w:rsidR="00D23554" w:rsidRPr="00C959C9">
        <w:rPr>
          <w:bCs/>
        </w:rPr>
        <w:t>.</w:t>
      </w:r>
      <w:proofErr w:type="gramEnd"/>
      <w:r w:rsidR="00D23554" w:rsidRPr="007F0F4C">
        <w:t xml:space="preserve"> </w:t>
      </w:r>
    </w:p>
    <w:p w:rsidR="00727421" w:rsidRDefault="00727421" w:rsidP="006C702F">
      <w:pPr>
        <w:rPr>
          <w:b/>
          <w:bCs/>
        </w:rPr>
      </w:pPr>
    </w:p>
    <w:p w:rsidR="006C702F" w:rsidRPr="00447A01" w:rsidRDefault="006C702F" w:rsidP="006C702F">
      <w:pPr>
        <w:rPr>
          <w:u w:val="single"/>
        </w:rPr>
      </w:pPr>
      <w:r w:rsidRPr="00447A01">
        <w:rPr>
          <w:b/>
          <w:bCs/>
        </w:rPr>
        <w:t xml:space="preserve">Aim 1: </w:t>
      </w:r>
      <w:r w:rsidR="00307995" w:rsidRPr="00096CDC">
        <w:rPr>
          <w:b/>
          <w:bCs/>
        </w:rPr>
        <w:t xml:space="preserve">Test the hypothesis that </w:t>
      </w:r>
      <w:proofErr w:type="spellStart"/>
      <w:r w:rsidR="00307995" w:rsidRPr="00096CDC">
        <w:rPr>
          <w:b/>
        </w:rPr>
        <w:t>neuromodulation</w:t>
      </w:r>
      <w:proofErr w:type="spellEnd"/>
      <w:r w:rsidR="00307995" w:rsidRPr="00096CDC">
        <w:rPr>
          <w:b/>
        </w:rPr>
        <w:t xml:space="preserve"> therapy with </w:t>
      </w:r>
      <w:r w:rsidR="00307995">
        <w:rPr>
          <w:b/>
        </w:rPr>
        <w:t xml:space="preserve">combined </w:t>
      </w:r>
      <w:r w:rsidR="00307995" w:rsidRPr="00096CDC">
        <w:rPr>
          <w:b/>
        </w:rPr>
        <w:t xml:space="preserve">repetitive </w:t>
      </w:r>
      <w:proofErr w:type="spellStart"/>
      <w:r w:rsidR="00307995" w:rsidRPr="00096CDC">
        <w:rPr>
          <w:b/>
        </w:rPr>
        <w:t>translumbar</w:t>
      </w:r>
      <w:proofErr w:type="spellEnd"/>
      <w:r w:rsidR="00307995" w:rsidRPr="00096CDC">
        <w:rPr>
          <w:b/>
        </w:rPr>
        <w:t xml:space="preserve"> magnetic stimulation (</w:t>
      </w:r>
      <w:proofErr w:type="spellStart"/>
      <w:r w:rsidR="00307995" w:rsidRPr="00096CDC">
        <w:rPr>
          <w:b/>
        </w:rPr>
        <w:t>rTLMS</w:t>
      </w:r>
      <w:proofErr w:type="spellEnd"/>
      <w:r w:rsidR="00307995" w:rsidRPr="00096CDC">
        <w:rPr>
          <w:b/>
        </w:rPr>
        <w:t xml:space="preserve">) and </w:t>
      </w:r>
      <w:proofErr w:type="spellStart"/>
      <w:r w:rsidR="00307995" w:rsidRPr="00096CDC">
        <w:rPr>
          <w:b/>
        </w:rPr>
        <w:t>transsacral</w:t>
      </w:r>
      <w:proofErr w:type="spellEnd"/>
      <w:r w:rsidR="00307995" w:rsidRPr="00096CDC">
        <w:rPr>
          <w:b/>
        </w:rPr>
        <w:t xml:space="preserve"> magnetic stimulation (</w:t>
      </w:r>
      <w:proofErr w:type="spellStart"/>
      <w:r w:rsidR="00307995" w:rsidRPr="00096CDC">
        <w:rPr>
          <w:b/>
        </w:rPr>
        <w:t>rTSMS</w:t>
      </w:r>
      <w:proofErr w:type="spellEnd"/>
      <w:r w:rsidR="00307995" w:rsidRPr="00096CDC">
        <w:rPr>
          <w:b/>
        </w:rPr>
        <w:t xml:space="preserve">) </w:t>
      </w:r>
      <w:r w:rsidR="00307995">
        <w:rPr>
          <w:b/>
        </w:rPr>
        <w:t>improves</w:t>
      </w:r>
      <w:r w:rsidR="00307995" w:rsidRPr="00096CDC">
        <w:rPr>
          <w:b/>
        </w:rPr>
        <w:t xml:space="preserve"> symptoms in FI</w:t>
      </w:r>
      <w:r w:rsidR="00307995">
        <w:rPr>
          <w:b/>
        </w:rPr>
        <w:t>.</w:t>
      </w:r>
    </w:p>
    <w:tbl>
      <w:tblPr>
        <w:tblpPr w:leftFromText="187" w:rightFromText="187" w:vertAnchor="text" w:horzAnchor="margin" w:tblpXSpec="right" w:tblpY="91"/>
        <w:tblW w:w="4871" w:type="dxa"/>
        <w:tblCellMar>
          <w:left w:w="0" w:type="dxa"/>
          <w:right w:w="0" w:type="dxa"/>
        </w:tblCellMar>
        <w:tblLook w:val="0420" w:firstRow="1" w:lastRow="0" w:firstColumn="0" w:lastColumn="0" w:noHBand="0" w:noVBand="1"/>
      </w:tblPr>
      <w:tblGrid>
        <w:gridCol w:w="1145"/>
        <w:gridCol w:w="1607"/>
        <w:gridCol w:w="1159"/>
        <w:gridCol w:w="960"/>
      </w:tblGrid>
      <w:tr w:rsidR="00EB0EC0" w:rsidRPr="00587DF3" w:rsidTr="00EB0EC0">
        <w:trPr>
          <w:trHeight w:val="375"/>
        </w:trPr>
        <w:tc>
          <w:tcPr>
            <w:tcW w:w="114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B0EC0" w:rsidRPr="00C4609A" w:rsidRDefault="00EB0EC0" w:rsidP="00EB0EC0">
            <w:pPr>
              <w:widowControl w:val="0"/>
              <w:autoSpaceDE/>
              <w:autoSpaceDN/>
              <w:rPr>
                <w:color w:val="FFFFFF" w:themeColor="background1"/>
                <w:sz w:val="24"/>
                <w:szCs w:val="24"/>
                <w:u w:val="single"/>
              </w:rPr>
            </w:pPr>
            <w:r w:rsidRPr="00C4609A">
              <w:rPr>
                <w:color w:val="FFFFFF" w:themeColor="background1"/>
                <w:sz w:val="24"/>
                <w:szCs w:val="24"/>
                <w:u w:val="single"/>
              </w:rPr>
              <w:t>Table 1</w:t>
            </w:r>
          </w:p>
        </w:tc>
        <w:tc>
          <w:tcPr>
            <w:tcW w:w="1607"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FFFFFF" w:themeColor="light1"/>
                <w:kern w:val="24"/>
                <w:sz w:val="18"/>
                <w:szCs w:val="18"/>
              </w:rPr>
              <w:t xml:space="preserve">Incontinence </w:t>
            </w:r>
            <w:r w:rsidRPr="00587DF3">
              <w:rPr>
                <w:rFonts w:cs="Angsana New"/>
                <w:b/>
                <w:bCs/>
                <w:i/>
                <w:iCs/>
                <w:color w:val="FFFFFF" w:themeColor="light1"/>
                <w:kern w:val="24"/>
                <w:sz w:val="16"/>
                <w:szCs w:val="16"/>
              </w:rPr>
              <w:t>n= 48</w:t>
            </w:r>
          </w:p>
        </w:tc>
        <w:tc>
          <w:tcPr>
            <w:tcW w:w="115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FFFFFF" w:themeColor="light1"/>
                <w:kern w:val="24"/>
                <w:sz w:val="18"/>
                <w:szCs w:val="18"/>
              </w:rPr>
              <w:t xml:space="preserve">Controls </w:t>
            </w:r>
            <w:r w:rsidRPr="00587DF3">
              <w:rPr>
                <w:rFonts w:cs="Angsana New"/>
                <w:b/>
                <w:bCs/>
                <w:i/>
                <w:iCs/>
                <w:color w:val="FFFFFF" w:themeColor="light1"/>
                <w:kern w:val="24"/>
                <w:sz w:val="16"/>
                <w:szCs w:val="16"/>
              </w:rPr>
              <w:t>n=20</w:t>
            </w:r>
          </w:p>
        </w:tc>
        <w:tc>
          <w:tcPr>
            <w:tcW w:w="9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i/>
                <w:iCs/>
                <w:color w:val="FFFFFF" w:themeColor="light1"/>
                <w:kern w:val="24"/>
                <w:sz w:val="18"/>
                <w:szCs w:val="18"/>
              </w:rPr>
              <w:t>p</w:t>
            </w:r>
          </w:p>
        </w:tc>
      </w:tr>
      <w:tr w:rsidR="00EB0EC0" w:rsidRPr="00587DF3" w:rsidTr="00EB0EC0">
        <w:trPr>
          <w:trHeight w:val="375"/>
        </w:trPr>
        <w:tc>
          <w:tcPr>
            <w:tcW w:w="1145"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000000" w:themeColor="dark1"/>
                <w:kern w:val="24"/>
                <w:sz w:val="18"/>
                <w:szCs w:val="18"/>
              </w:rPr>
              <w:t>TL-</w:t>
            </w:r>
            <w:proofErr w:type="spellStart"/>
            <w:r w:rsidRPr="00587DF3">
              <w:rPr>
                <w:rFonts w:cs="Angsana New"/>
                <w:b/>
                <w:bCs/>
                <w:color w:val="000000" w:themeColor="dark1"/>
                <w:kern w:val="24"/>
                <w:sz w:val="18"/>
                <w:szCs w:val="18"/>
              </w:rPr>
              <w:t>rMEP</w:t>
            </w:r>
            <w:proofErr w:type="spellEnd"/>
            <w:r w:rsidRPr="00587DF3">
              <w:rPr>
                <w:rFonts w:cs="Angsana New"/>
                <w:b/>
                <w:bCs/>
                <w:color w:val="000000" w:themeColor="dark1"/>
                <w:kern w:val="24"/>
                <w:sz w:val="18"/>
                <w:szCs w:val="18"/>
              </w:rPr>
              <w:t xml:space="preserve"> (</w:t>
            </w:r>
            <w:proofErr w:type="spellStart"/>
            <w:r w:rsidRPr="00587DF3">
              <w:rPr>
                <w:rFonts w:cs="Angsana New"/>
                <w:b/>
                <w:bCs/>
                <w:color w:val="000000" w:themeColor="dark1"/>
                <w:kern w:val="24"/>
                <w:sz w:val="18"/>
                <w:szCs w:val="18"/>
              </w:rPr>
              <w:t>msec</w:t>
            </w:r>
            <w:proofErr w:type="spellEnd"/>
            <w:r w:rsidRPr="00587DF3">
              <w:rPr>
                <w:rFonts w:cs="Angsana New"/>
                <w:b/>
                <w:bCs/>
                <w:color w:val="000000" w:themeColor="dark1"/>
                <w:kern w:val="24"/>
                <w:sz w:val="18"/>
                <w:szCs w:val="18"/>
              </w:rPr>
              <w:t>)</w:t>
            </w:r>
          </w:p>
        </w:tc>
        <w:tc>
          <w:tcPr>
            <w:tcW w:w="1607"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3.9 (3.5-4.2)</w:t>
            </w:r>
          </w:p>
        </w:tc>
        <w:tc>
          <w:tcPr>
            <w:tcW w:w="115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2.8(2.6-3.1)</w:t>
            </w:r>
          </w:p>
        </w:tc>
        <w:tc>
          <w:tcPr>
            <w:tcW w:w="96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0.001</w:t>
            </w:r>
          </w:p>
        </w:tc>
      </w:tr>
      <w:tr w:rsidR="00EB0EC0" w:rsidRPr="00587DF3" w:rsidTr="00EB0EC0">
        <w:trPr>
          <w:trHeight w:val="375"/>
        </w:trPr>
        <w:tc>
          <w:tcPr>
            <w:tcW w:w="114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000000" w:themeColor="dark1"/>
                <w:kern w:val="24"/>
                <w:sz w:val="18"/>
                <w:szCs w:val="18"/>
              </w:rPr>
              <w:t>TS-</w:t>
            </w:r>
            <w:proofErr w:type="spellStart"/>
            <w:r w:rsidRPr="00587DF3">
              <w:rPr>
                <w:rFonts w:cs="Angsana New"/>
                <w:b/>
                <w:bCs/>
                <w:color w:val="000000" w:themeColor="dark1"/>
                <w:kern w:val="24"/>
                <w:sz w:val="18"/>
                <w:szCs w:val="18"/>
              </w:rPr>
              <w:t>rMEP</w:t>
            </w:r>
            <w:proofErr w:type="spellEnd"/>
            <w:r w:rsidRPr="00587DF3">
              <w:rPr>
                <w:rFonts w:cs="Angsana New"/>
                <w:b/>
                <w:bCs/>
                <w:color w:val="000000" w:themeColor="dark1"/>
                <w:kern w:val="24"/>
                <w:sz w:val="18"/>
                <w:szCs w:val="18"/>
              </w:rPr>
              <w:t xml:space="preserve"> (</w:t>
            </w:r>
            <w:proofErr w:type="spellStart"/>
            <w:r w:rsidRPr="00587DF3">
              <w:rPr>
                <w:rFonts w:cs="Angsana New"/>
                <w:b/>
                <w:bCs/>
                <w:color w:val="000000" w:themeColor="dark1"/>
                <w:kern w:val="24"/>
                <w:sz w:val="18"/>
                <w:szCs w:val="18"/>
              </w:rPr>
              <w:t>msec</w:t>
            </w:r>
            <w:proofErr w:type="spellEnd"/>
            <w:r w:rsidRPr="00587DF3">
              <w:rPr>
                <w:rFonts w:cs="Angsana New"/>
                <w:b/>
                <w:bCs/>
                <w:color w:val="000000" w:themeColor="dark1"/>
                <w:kern w:val="24"/>
                <w:sz w:val="18"/>
                <w:szCs w:val="18"/>
              </w:rPr>
              <w:t>)</w:t>
            </w:r>
          </w:p>
        </w:tc>
        <w:tc>
          <w:tcPr>
            <w:tcW w:w="16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4.4(4-4.8)</w:t>
            </w:r>
          </w:p>
        </w:tc>
        <w:tc>
          <w:tcPr>
            <w:tcW w:w="11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2.7(2.3-3.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0.0001</w:t>
            </w:r>
          </w:p>
        </w:tc>
      </w:tr>
      <w:tr w:rsidR="00EB0EC0" w:rsidRPr="00587DF3" w:rsidTr="00EB0EC0">
        <w:trPr>
          <w:trHeight w:val="375"/>
        </w:trPr>
        <w:tc>
          <w:tcPr>
            <w:tcW w:w="1145"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000000" w:themeColor="dark1"/>
                <w:kern w:val="24"/>
                <w:sz w:val="18"/>
                <w:szCs w:val="18"/>
              </w:rPr>
              <w:t>TL-</w:t>
            </w:r>
            <w:proofErr w:type="spellStart"/>
            <w:r w:rsidRPr="00587DF3">
              <w:rPr>
                <w:rFonts w:cs="Angsana New"/>
                <w:b/>
                <w:bCs/>
                <w:color w:val="000000" w:themeColor="dark1"/>
                <w:kern w:val="24"/>
                <w:sz w:val="18"/>
                <w:szCs w:val="18"/>
              </w:rPr>
              <w:t>aMEP</w:t>
            </w:r>
            <w:proofErr w:type="spellEnd"/>
            <w:r w:rsidRPr="00587DF3">
              <w:rPr>
                <w:rFonts w:cs="Angsana New"/>
                <w:b/>
                <w:bCs/>
                <w:color w:val="000000" w:themeColor="dark1"/>
                <w:kern w:val="24"/>
                <w:sz w:val="18"/>
                <w:szCs w:val="18"/>
              </w:rPr>
              <w:t xml:space="preserve"> (</w:t>
            </w:r>
            <w:proofErr w:type="spellStart"/>
            <w:r w:rsidRPr="00587DF3">
              <w:rPr>
                <w:rFonts w:cs="Angsana New"/>
                <w:b/>
                <w:bCs/>
                <w:color w:val="000000" w:themeColor="dark1"/>
                <w:kern w:val="24"/>
                <w:sz w:val="18"/>
                <w:szCs w:val="18"/>
              </w:rPr>
              <w:t>msec</w:t>
            </w:r>
            <w:proofErr w:type="spellEnd"/>
            <w:r w:rsidRPr="00587DF3">
              <w:rPr>
                <w:rFonts w:cs="Angsana New"/>
                <w:b/>
                <w:bCs/>
                <w:color w:val="000000" w:themeColor="dark1"/>
                <w:kern w:val="24"/>
                <w:sz w:val="18"/>
                <w:szCs w:val="18"/>
              </w:rPr>
              <w:t>)</w:t>
            </w:r>
          </w:p>
        </w:tc>
        <w:tc>
          <w:tcPr>
            <w:tcW w:w="1607"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5.7 (3-6.4)</w:t>
            </w:r>
          </w:p>
        </w:tc>
        <w:tc>
          <w:tcPr>
            <w:tcW w:w="115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3.1(2.5-3.6)</w:t>
            </w:r>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0.0001</w:t>
            </w:r>
          </w:p>
        </w:tc>
      </w:tr>
      <w:tr w:rsidR="00EB0EC0" w:rsidRPr="00587DF3" w:rsidTr="00EB0EC0">
        <w:trPr>
          <w:trHeight w:val="375"/>
        </w:trPr>
        <w:tc>
          <w:tcPr>
            <w:tcW w:w="1145"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b/>
                <w:bCs/>
                <w:color w:val="000000" w:themeColor="dark1"/>
                <w:kern w:val="24"/>
                <w:sz w:val="18"/>
                <w:szCs w:val="18"/>
              </w:rPr>
              <w:t>TS-</w:t>
            </w:r>
            <w:proofErr w:type="spellStart"/>
            <w:r w:rsidRPr="00587DF3">
              <w:rPr>
                <w:rFonts w:cs="Angsana New"/>
                <w:b/>
                <w:bCs/>
                <w:color w:val="000000" w:themeColor="dark1"/>
                <w:kern w:val="24"/>
                <w:sz w:val="18"/>
                <w:szCs w:val="18"/>
              </w:rPr>
              <w:t>aMEP</w:t>
            </w:r>
            <w:proofErr w:type="spellEnd"/>
            <w:r w:rsidRPr="00587DF3">
              <w:rPr>
                <w:rFonts w:cs="Angsana New"/>
                <w:b/>
                <w:bCs/>
                <w:color w:val="000000" w:themeColor="dark1"/>
                <w:kern w:val="24"/>
                <w:sz w:val="18"/>
                <w:szCs w:val="18"/>
              </w:rPr>
              <w:t xml:space="preserve"> (</w:t>
            </w:r>
            <w:proofErr w:type="spellStart"/>
            <w:r w:rsidRPr="00587DF3">
              <w:rPr>
                <w:rFonts w:cs="Angsana New"/>
                <w:b/>
                <w:bCs/>
                <w:color w:val="000000" w:themeColor="dark1"/>
                <w:kern w:val="24"/>
                <w:sz w:val="18"/>
                <w:szCs w:val="18"/>
              </w:rPr>
              <w:t>msec</w:t>
            </w:r>
            <w:proofErr w:type="spellEnd"/>
            <w:r w:rsidRPr="00587DF3">
              <w:rPr>
                <w:rFonts w:cs="Angsana New"/>
                <w:b/>
                <w:bCs/>
                <w:color w:val="000000" w:themeColor="dark1"/>
                <w:kern w:val="24"/>
                <w:sz w:val="18"/>
                <w:szCs w:val="18"/>
              </w:rPr>
              <w:t>)</w:t>
            </w:r>
          </w:p>
        </w:tc>
        <w:tc>
          <w:tcPr>
            <w:tcW w:w="160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4.9(2.6-8.5)</w:t>
            </w:r>
          </w:p>
        </w:tc>
        <w:tc>
          <w:tcPr>
            <w:tcW w:w="115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2.9(2.5-3.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vAlign w:val="center"/>
            <w:hideMark/>
          </w:tcPr>
          <w:p w:rsidR="00EB0EC0" w:rsidRPr="00587DF3" w:rsidRDefault="00EB0EC0" w:rsidP="00EB0EC0">
            <w:pPr>
              <w:widowControl w:val="0"/>
              <w:autoSpaceDE/>
              <w:autoSpaceDN/>
              <w:jc w:val="center"/>
              <w:rPr>
                <w:sz w:val="36"/>
                <w:szCs w:val="36"/>
              </w:rPr>
            </w:pPr>
            <w:r w:rsidRPr="00587DF3">
              <w:rPr>
                <w:rFonts w:cs="Angsana New"/>
                <w:color w:val="000000" w:themeColor="dark1"/>
                <w:kern w:val="24"/>
                <w:sz w:val="18"/>
                <w:szCs w:val="18"/>
              </w:rPr>
              <w:t>0.0001</w:t>
            </w:r>
          </w:p>
        </w:tc>
      </w:tr>
    </w:tbl>
    <w:p w:rsidR="004A011B" w:rsidRDefault="001E1627" w:rsidP="004A011B">
      <w:pPr>
        <w:autoSpaceDE/>
        <w:autoSpaceDN/>
        <w:adjustRightInd w:val="0"/>
      </w:pPr>
      <w:r w:rsidRPr="00340278">
        <w:rPr>
          <w:b/>
        </w:rPr>
        <w:t>Rationale:</w:t>
      </w:r>
      <w:r>
        <w:t xml:space="preserve"> Current </w:t>
      </w:r>
      <w:r w:rsidR="00946E17">
        <w:t>FI</w:t>
      </w:r>
      <w:r>
        <w:t xml:space="preserve"> treatments are </w:t>
      </w:r>
      <w:r w:rsidR="004027D4" w:rsidRPr="004027D4">
        <w:t>inadequate</w:t>
      </w:r>
      <w:r>
        <w:t xml:space="preserve"> because they </w:t>
      </w:r>
      <w:r w:rsidR="00946E17">
        <w:t xml:space="preserve">do not remedy </w:t>
      </w:r>
      <w:r w:rsidR="00E57E4D">
        <w:t>the</w:t>
      </w:r>
      <w:r>
        <w:t xml:space="preserve"> core </w:t>
      </w:r>
      <w:r w:rsidR="0047497E">
        <w:t xml:space="preserve">multifactorial </w:t>
      </w:r>
      <w:proofErr w:type="spellStart"/>
      <w:r>
        <w:t>pathophysio</w:t>
      </w:r>
      <w:proofErr w:type="spellEnd"/>
      <w:r w:rsidR="004027D4">
        <w:t>-</w:t>
      </w:r>
      <w:r>
        <w:t xml:space="preserve">logical dysfunctions: </w:t>
      </w:r>
      <w:r w:rsidR="00946E17">
        <w:t>sphincter weakness,</w:t>
      </w:r>
      <w:r>
        <w:t xml:space="preserve"> neuronal perturbations</w:t>
      </w:r>
      <w:r w:rsidR="0047497E">
        <w:t>, rectal capacity</w:t>
      </w:r>
      <w:r w:rsidRPr="00520C21">
        <w:t xml:space="preserve"> </w:t>
      </w:r>
      <w:r>
        <w:t>and</w:t>
      </w:r>
      <w:r w:rsidRPr="00520C21">
        <w:t xml:space="preserve"> </w:t>
      </w:r>
      <w:r w:rsidR="00E57E4D">
        <w:t>anal/</w:t>
      </w:r>
      <w:r w:rsidR="00946E17">
        <w:t xml:space="preserve">rectal sensory </w:t>
      </w:r>
      <w:r>
        <w:t xml:space="preserve">dysfunction. </w:t>
      </w:r>
      <w:r w:rsidR="00D120BB">
        <w:t>O</w:t>
      </w:r>
      <w:r w:rsidR="00A96ABB">
        <w:t xml:space="preserve">ur </w:t>
      </w:r>
      <w:r w:rsidR="005140CB">
        <w:t xml:space="preserve">approach is supported by </w:t>
      </w:r>
      <w:r w:rsidR="008165B1" w:rsidRPr="008165B1">
        <w:t>preliminary studies</w:t>
      </w:r>
      <w:r w:rsidR="00307995" w:rsidRPr="008165B1">
        <w:t xml:space="preserve"> </w:t>
      </w:r>
      <w:r w:rsidR="005140CB">
        <w:t xml:space="preserve">that </w:t>
      </w:r>
      <w:r w:rsidR="008165B1">
        <w:t>demonstrate</w:t>
      </w:r>
      <w:r w:rsidR="005140CB">
        <w:t>d</w:t>
      </w:r>
      <w:r w:rsidR="004A011B" w:rsidRPr="008B09BB">
        <w:t>:</w:t>
      </w:r>
      <w:r>
        <w:t xml:space="preserve"> </w:t>
      </w:r>
      <w:r w:rsidR="00A96ABB">
        <w:t xml:space="preserve">1) </w:t>
      </w:r>
      <w:r w:rsidR="00946E17">
        <w:t>FI</w:t>
      </w:r>
      <w:r w:rsidR="008165B1">
        <w:t xml:space="preserve"> patients have</w:t>
      </w:r>
      <w:r>
        <w:t xml:space="preserve"> </w:t>
      </w:r>
      <w:r w:rsidR="00A96ABB">
        <w:t xml:space="preserve">significant </w:t>
      </w:r>
      <w:proofErr w:type="spellStart"/>
      <w:r w:rsidR="002B6544">
        <w:t>lumbo</w:t>
      </w:r>
      <w:proofErr w:type="spellEnd"/>
      <w:r w:rsidR="002B6544">
        <w:t>-rectal (TL-</w:t>
      </w:r>
      <w:proofErr w:type="spellStart"/>
      <w:r w:rsidR="002B6544">
        <w:t>rMEP</w:t>
      </w:r>
      <w:proofErr w:type="spellEnd"/>
      <w:r w:rsidR="002B6544">
        <w:t xml:space="preserve">), </w:t>
      </w:r>
      <w:proofErr w:type="spellStart"/>
      <w:r w:rsidR="002B6544">
        <w:t>sacro</w:t>
      </w:r>
      <w:proofErr w:type="spellEnd"/>
      <w:r w:rsidR="002B6544">
        <w:t>-rectal (TS-</w:t>
      </w:r>
      <w:proofErr w:type="spellStart"/>
      <w:r w:rsidR="002B6544">
        <w:t>rMEP</w:t>
      </w:r>
      <w:proofErr w:type="spellEnd"/>
      <w:r w:rsidR="002B6544">
        <w:t>)</w:t>
      </w:r>
      <w:r w:rsidR="00307995">
        <w:t>,</w:t>
      </w:r>
      <w:r w:rsidR="002B6544">
        <w:t xml:space="preserve"> </w:t>
      </w:r>
      <w:proofErr w:type="spellStart"/>
      <w:r w:rsidR="00A96ABB">
        <w:t>lumbo</w:t>
      </w:r>
      <w:proofErr w:type="spellEnd"/>
      <w:r w:rsidR="00A96ABB">
        <w:t>-anal</w:t>
      </w:r>
      <w:r w:rsidR="002B6544">
        <w:t xml:space="preserve"> (TL-</w:t>
      </w:r>
      <w:proofErr w:type="spellStart"/>
      <w:r w:rsidR="002B6544">
        <w:t>aMEP</w:t>
      </w:r>
      <w:proofErr w:type="spellEnd"/>
      <w:r w:rsidR="002B6544">
        <w:t>) and</w:t>
      </w:r>
      <w:r w:rsidR="00A96ABB">
        <w:t xml:space="preserve"> </w:t>
      </w:r>
      <w:proofErr w:type="spellStart"/>
      <w:r w:rsidR="00A96ABB">
        <w:t>sacro</w:t>
      </w:r>
      <w:proofErr w:type="spellEnd"/>
      <w:r w:rsidR="00A96ABB">
        <w:t>-anal</w:t>
      </w:r>
      <w:r w:rsidR="002B6544">
        <w:t xml:space="preserve"> (TS-</w:t>
      </w:r>
      <w:proofErr w:type="spellStart"/>
      <w:r w:rsidR="002B6544">
        <w:t>aMEP</w:t>
      </w:r>
      <w:proofErr w:type="spellEnd"/>
      <w:r w:rsidR="002B6544">
        <w:t>)</w:t>
      </w:r>
      <w:r w:rsidR="00A96ABB">
        <w:t xml:space="preserve"> </w:t>
      </w:r>
      <w:r w:rsidR="002B6544">
        <w:t xml:space="preserve">neuropathy </w:t>
      </w:r>
      <w:r w:rsidR="00B46FA5">
        <w:t xml:space="preserve">as evidenced by prolonged MEP at </w:t>
      </w:r>
      <w:r w:rsidR="00390388">
        <w:t>all</w:t>
      </w:r>
      <w:r w:rsidR="002B6544">
        <w:t xml:space="preserve"> </w:t>
      </w:r>
      <w:r w:rsidR="00B46FA5">
        <w:t xml:space="preserve">four sites when compared to healthy </w:t>
      </w:r>
      <w:r w:rsidR="00B46FA5" w:rsidRPr="00A541AA">
        <w:t>controls</w:t>
      </w:r>
      <w:r w:rsidR="00443505" w:rsidRPr="00A541AA">
        <w:t xml:space="preserve"> </w:t>
      </w:r>
      <w:r w:rsidR="00443505" w:rsidRPr="00A541AA">
        <w:fldChar w:fldCharType="begin" w:fldLock="1"/>
      </w:r>
      <w:r w:rsidR="004431DB" w:rsidRPr="00A541AA">
        <w:instrText>ADDIN CSL_CITATION { "citationItems" : [ { "id" : "ITEM-1", "itemData" : { "author" : [ { "dropping-particle" : "", "family" : "Rao", "given" : "Satish S C", "non-dropping-particle" : "", "parse-names" : false, "suffix" : "" }, { "dropping-particle" : "", "family" : "Coss-Adame", "given" : "Enrique", "non-dropping-particle" : "", "parse-names" : false, "suffix" : "" }, { "dropping-particle" : "", "family" : "Tantiphlachiva", "given" : "Kasaya", "non-dropping-particle" : "", "parse-names" : false, "suffix" : "" }, { "dropping-particle" : "", "family" : "Attaluri", "given" : "Ashok", "non-dropping-particle" : "", "parse-names" : false, "suffix" : "" }, { "dropping-particle" : "", "family" : "Remes-Troche", "given" : "Jose M", "non-dropping-particle" : "", "parse-names" : false, "suffix" : "" } ], "container-title" : "Diseases of the colon and rectum", "id" : "ITEM-1", "issued" : { "date-parts" : [ [ "2013" ] ] }, "page" : "[In press]", "title" : "Translumbar and transsacral magnetic neuro-stimulation for the assessment of neuropathy in fecal incontinence", "type" : "article-journal" }, "uris" : [ "http://www.mendeley.com/documents/?uuid=423b650e-2886-4a0a-805d-94fc9000a18a" ] } ], "mendeley" : { "previouslyFormattedCitation" : "[8]" }, "properties" : { "noteIndex" : 0 }, "schema" : "https://github.com/citation-style-language/schema/raw/master/csl-citation.json" }</w:instrText>
      </w:r>
      <w:r w:rsidR="00443505" w:rsidRPr="00A541AA">
        <w:fldChar w:fldCharType="separate"/>
      </w:r>
      <w:r w:rsidR="0041421C" w:rsidRPr="00A541AA">
        <w:rPr>
          <w:noProof/>
        </w:rPr>
        <w:t>[8]</w:t>
      </w:r>
      <w:r w:rsidR="00443505" w:rsidRPr="00A541AA">
        <w:fldChar w:fldCharType="end"/>
      </w:r>
      <w:r w:rsidR="00B46FA5" w:rsidRPr="00A541AA">
        <w:t xml:space="preserve"> (</w:t>
      </w:r>
      <w:r w:rsidR="004C0CB4" w:rsidRPr="00A541AA">
        <w:t>Table1</w:t>
      </w:r>
      <w:r w:rsidR="0062176F" w:rsidRPr="00A541AA">
        <w:t>.</w:t>
      </w:r>
      <w:r w:rsidR="00307995" w:rsidRPr="00A541AA">
        <w:t>).</w:t>
      </w:r>
    </w:p>
    <w:p w:rsidR="00B44F7E" w:rsidRPr="009679B0" w:rsidRDefault="008165B1" w:rsidP="00F8709F">
      <w:pPr>
        <w:autoSpaceDE/>
        <w:autoSpaceDN/>
        <w:adjustRightInd w:val="0"/>
        <w:rPr>
          <w:szCs w:val="20"/>
        </w:rPr>
      </w:pPr>
      <w:r>
        <w:rPr>
          <w:noProof/>
        </w:rPr>
        <w:lastRenderedPageBreak/>
        <w:drawing>
          <wp:anchor distT="0" distB="0" distL="114300" distR="114300" simplePos="0" relativeHeight="251689472" behindDoc="0" locked="0" layoutInCell="1" allowOverlap="1" wp14:anchorId="4EDCB32E" wp14:editId="03D2D716">
            <wp:simplePos x="0" y="0"/>
            <wp:positionH relativeFrom="margin">
              <wp:posOffset>4432300</wp:posOffset>
            </wp:positionH>
            <wp:positionV relativeFrom="margin">
              <wp:posOffset>260350</wp:posOffset>
            </wp:positionV>
            <wp:extent cx="2438400" cy="1524000"/>
            <wp:effectExtent l="0" t="0" r="19050" b="1905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B46FA5">
        <w:t xml:space="preserve">We expect </w:t>
      </w:r>
      <w:r w:rsidR="00B215C4">
        <w:t xml:space="preserve">to show </w:t>
      </w:r>
      <w:r w:rsidR="00B46FA5">
        <w:t xml:space="preserve">that </w:t>
      </w:r>
      <w:r w:rsidR="00B215C4">
        <w:t>magnetic stimulation of lumbo</w:t>
      </w:r>
      <w:r w:rsidR="00390388">
        <w:t xml:space="preserve">sacral spinal tracts will improve </w:t>
      </w:r>
      <w:r w:rsidR="00B46FA5">
        <w:t xml:space="preserve">neuropathy in </w:t>
      </w:r>
      <w:r w:rsidR="00B215C4">
        <w:t xml:space="preserve">patients with </w:t>
      </w:r>
      <w:r w:rsidR="00B46FA5">
        <w:t>FI and th</w:t>
      </w:r>
      <w:r w:rsidR="00390388">
        <w:t>is will</w:t>
      </w:r>
      <w:r w:rsidR="00B215C4">
        <w:t xml:space="preserve"> lead to improvement in</w:t>
      </w:r>
      <w:r w:rsidR="00B46FA5">
        <w:t xml:space="preserve"> symptoms</w:t>
      </w:r>
      <w:r w:rsidR="00B215C4">
        <w:t xml:space="preserve"> of FI</w:t>
      </w:r>
      <w:r w:rsidR="00B46FA5">
        <w:t>.</w:t>
      </w:r>
      <w:r w:rsidR="000A3037">
        <w:t xml:space="preserve"> </w:t>
      </w:r>
      <w:r w:rsidR="00A96ABB">
        <w:t xml:space="preserve">2) </w:t>
      </w:r>
      <w:r w:rsidR="00B215C4">
        <w:rPr>
          <w:szCs w:val="20"/>
        </w:rPr>
        <w:t xml:space="preserve">Repetitive lumbar and sacral magnetic stimulation significantly improved mean </w:t>
      </w:r>
      <w:r w:rsidR="00B215C4" w:rsidRPr="00A541AA">
        <w:rPr>
          <w:szCs w:val="20"/>
        </w:rPr>
        <w:t xml:space="preserve">pain score (0-3), from 2.7 to 0.9, and </w:t>
      </w:r>
      <w:r w:rsidR="000A3037" w:rsidRPr="00A541AA">
        <w:rPr>
          <w:szCs w:val="20"/>
        </w:rPr>
        <w:t xml:space="preserve">peripheral </w:t>
      </w:r>
      <w:r w:rsidR="00B215C4" w:rsidRPr="00A541AA">
        <w:rPr>
          <w:szCs w:val="20"/>
        </w:rPr>
        <w:t xml:space="preserve">nerve conduction as measured by MEP (Fig 1) in 3 subjects with refractory </w:t>
      </w:r>
      <w:proofErr w:type="spellStart"/>
      <w:r w:rsidR="00B215C4" w:rsidRPr="00A541AA">
        <w:rPr>
          <w:szCs w:val="20"/>
        </w:rPr>
        <w:t>levator</w:t>
      </w:r>
      <w:proofErr w:type="spellEnd"/>
      <w:r w:rsidR="00B215C4" w:rsidRPr="00A541AA">
        <w:rPr>
          <w:szCs w:val="20"/>
        </w:rPr>
        <w:t xml:space="preserve"> </w:t>
      </w:r>
      <w:proofErr w:type="spellStart"/>
      <w:r w:rsidR="00AA4D18" w:rsidRPr="00A541AA">
        <w:rPr>
          <w:szCs w:val="20"/>
        </w:rPr>
        <w:t>ani</w:t>
      </w:r>
      <w:proofErr w:type="spellEnd"/>
      <w:r w:rsidR="00AA4D18" w:rsidRPr="00A541AA">
        <w:rPr>
          <w:szCs w:val="20"/>
        </w:rPr>
        <w:t xml:space="preserve"> syndrome </w:t>
      </w:r>
      <w:r w:rsidR="00AA4D18" w:rsidRPr="00A541AA">
        <w:rPr>
          <w:szCs w:val="20"/>
        </w:rPr>
        <w:fldChar w:fldCharType="begin" w:fldLock="1"/>
      </w:r>
      <w:r w:rsidR="004431DB" w:rsidRPr="00A541AA">
        <w:rPr>
          <w:szCs w:val="20"/>
        </w:rPr>
        <w:instrText>ADDIN CSL_CITATION { "citationItems" : [ { "id" : "ITEM-1", "itemData" : { "abstract" : "Purpose: LAS is characterized by recurrent anorectal pain. Its pathophysiology is unclear and its treatment is unsatisfactory. Translumbar and transacral magnetic stimulation (MS) has been shown to be useful for evaluating anorectal neuropathy (Am J Gastroenterol 2011;106(5):907-14). Repetitive transcranial MS has been shown to relieve several painful conditions including neuropathic pain. We investigated whether patients with LAS have anorectal neuropathy and whether rTLMS and rTSMS improve anorectal pain. Methods: Over 1 year, three patients were recruited with refractory anorectal pain for &gt;3 years. All patients had failed biofeedback therapy, electrogalvanic stimulation, local injections, topical creams, pain meds, and gabapentin. Demographics are shown in Table 1. TLMS/TSMS were performed by placing a four-ring EMG probe into anorectum and by applying magnetic coil at eight sites in lumbar and sacral regions and evoking motor-evoked potentials (MEP). Subsequently, rTLMS and rTSMS (1600-2400) were performed on each side at 1 Hz in two cycles using air-cooled magstim coil. Pain scores and bowel symptoms were assessed for 1 week before and after therapy. Follow-up period was 6 weeks to 1 year. Although biofeedback improved bowel function anorectal pain was unchanged. Results: All three subjects had signifi cant lumbo-anal and sacro-anal neuropathy with prolonged MEP. Th is improved signifi cantly aft er rTLMS and rTSMS (Table 2). Th is was associated with improvement in anorectal pain in all three subjects (VAS). CSBM improved. Patient one received two sessions of rTLMS and rTSMS. He had mild urinary retention. Patient two received three sessions, and patient three had one session of rTLMS and rTSMS. No adverse events occurred. Anal neuropathy improved signifi cantly (Table 2). Conclusion: Patients with LAS demonstrate signifi cant lumbo-anal and sacro-anal neuropathy, which may be an important pathophysiologic mechanism for pain. Following rTLMS and rTSMS, there was signifi cant improvement in anorectal pain, suggesting that this may be a potential treatment modality for these patients.", "author" : [ { "dropping-particle" : "", "family" : "Rao", "given" : "Satish S C", "non-dropping-particle" : "", "parse-names" : false, "suffix" : "" }, { "dropping-particle" : "", "family" : "Erdogan", "given" : "Askin", "non-dropping-particle" : "", "parse-names" : false, "suffix" : "" }, { "dropping-particle" : "", "family" : "Coss-Adame", "given" : "Enrique", "non-dropping-particle" : "", "parse-names" : false, "suffix" : "" }, { "dropping-particle" : "", "family" : "Dewitt", "given" : "Annie", "non-dropping-particle" : "", "parse-names" : false, "suffix" : "" } ], "container-title" : "The American journal of gastroenterology", "id" : "ITEM-1", "issue" : "Suppl 1", "issued" : { "date-parts" : [ [ "2013" ] ] }, "page" : "S182", "title" : "Repetitive Translumbar Magnetic Stimulation (rTLMS) and Transsacral Magnetic Stimulation (rTSMS): A Novel Treatment for Levator Ani Syndrome (LAS)", "type" : "article-journal", "volume" : "108" }, "uris" : [ "http://www.mendeley.com/documents/?uuid=463342f2-58a3-4a27-a54a-4297a9a44046" ] } ], "mendeley" : { "previouslyFormattedCitation" : "[10]" }, "properties" : { "noteIndex" : 0 }, "schema" : "https://github.com/citation-style-language/schema/raw/master/csl-citation.json" }</w:instrText>
      </w:r>
      <w:r w:rsidR="00AA4D18" w:rsidRPr="00A541AA">
        <w:rPr>
          <w:szCs w:val="20"/>
        </w:rPr>
        <w:fldChar w:fldCharType="separate"/>
      </w:r>
      <w:r w:rsidR="007F2551" w:rsidRPr="00A541AA">
        <w:rPr>
          <w:noProof/>
          <w:szCs w:val="20"/>
        </w:rPr>
        <w:t>[10]</w:t>
      </w:r>
      <w:r w:rsidR="00AA4D18" w:rsidRPr="00A541AA">
        <w:rPr>
          <w:szCs w:val="20"/>
        </w:rPr>
        <w:fldChar w:fldCharType="end"/>
      </w:r>
      <w:r w:rsidR="00B215C4" w:rsidRPr="00A541AA">
        <w:rPr>
          <w:szCs w:val="20"/>
        </w:rPr>
        <w:t xml:space="preserve">. </w:t>
      </w:r>
      <w:r w:rsidR="00B46FA5" w:rsidRPr="00A541AA">
        <w:rPr>
          <w:szCs w:val="20"/>
        </w:rPr>
        <w:t xml:space="preserve">This shows that </w:t>
      </w:r>
      <w:proofErr w:type="spellStart"/>
      <w:r w:rsidR="00B46FA5" w:rsidRPr="00A541AA">
        <w:rPr>
          <w:szCs w:val="20"/>
        </w:rPr>
        <w:t>lumb</w:t>
      </w:r>
      <w:r w:rsidR="004C0CB4" w:rsidRPr="00A541AA">
        <w:rPr>
          <w:szCs w:val="20"/>
        </w:rPr>
        <w:t>o</w:t>
      </w:r>
      <w:proofErr w:type="spellEnd"/>
      <w:r w:rsidR="004C0CB4" w:rsidRPr="00A541AA">
        <w:rPr>
          <w:szCs w:val="20"/>
        </w:rPr>
        <w:t>-</w:t>
      </w:r>
      <w:r w:rsidR="00B215C4" w:rsidRPr="00A541AA">
        <w:rPr>
          <w:szCs w:val="20"/>
        </w:rPr>
        <w:t xml:space="preserve"> </w:t>
      </w:r>
      <w:r w:rsidR="00B46FA5" w:rsidRPr="00A541AA">
        <w:rPr>
          <w:szCs w:val="20"/>
        </w:rPr>
        <w:t>sacral magnetic stimulation can improve neuropathy and anorectal symptoms</w:t>
      </w:r>
      <w:r w:rsidR="000A3037" w:rsidRPr="00A541AA">
        <w:rPr>
          <w:szCs w:val="20"/>
        </w:rPr>
        <w:t xml:space="preserve">, and provides a basis for our approach of performing peripheral repetitive </w:t>
      </w:r>
      <w:r w:rsidR="00B215C4" w:rsidRPr="00A541AA">
        <w:rPr>
          <w:szCs w:val="20"/>
        </w:rPr>
        <w:t>magnetic stimulation</w:t>
      </w:r>
      <w:r w:rsidR="00B46FA5" w:rsidRPr="00A541AA">
        <w:rPr>
          <w:szCs w:val="20"/>
        </w:rPr>
        <w:t xml:space="preserve"> in FI</w:t>
      </w:r>
      <w:r w:rsidR="00B215C4" w:rsidRPr="00A541AA">
        <w:rPr>
          <w:szCs w:val="20"/>
        </w:rPr>
        <w:t>.</w:t>
      </w:r>
      <w:r w:rsidR="00B46FA5" w:rsidRPr="00A541AA">
        <w:rPr>
          <w:szCs w:val="20"/>
        </w:rPr>
        <w:t xml:space="preserve">  </w:t>
      </w:r>
      <w:r w:rsidR="00B215C4" w:rsidRPr="00A541AA">
        <w:rPr>
          <w:szCs w:val="20"/>
        </w:rPr>
        <w:t>3) D</w:t>
      </w:r>
      <w:r w:rsidR="00B215C4" w:rsidRPr="00A541AA">
        <w:t>ifferent frequenc</w:t>
      </w:r>
      <w:r w:rsidR="004C0CB4" w:rsidRPr="00A541AA">
        <w:t>ies of peripheral</w:t>
      </w:r>
      <w:r w:rsidR="00B215C4" w:rsidRPr="00A541AA">
        <w:t xml:space="preserve"> or cen</w:t>
      </w:r>
      <w:r w:rsidR="00A72585" w:rsidRPr="00A541AA">
        <w:t xml:space="preserve">tral </w:t>
      </w:r>
      <w:r w:rsidR="00B215C4" w:rsidRPr="00A541AA">
        <w:t>magnetic stimulation have differential</w:t>
      </w:r>
      <w:r w:rsidR="00B215C4" w:rsidRPr="00A541AA">
        <w:rPr>
          <w:szCs w:val="20"/>
        </w:rPr>
        <w:t xml:space="preserve"> effects</w:t>
      </w:r>
      <w:r w:rsidR="00AA4D18" w:rsidRPr="00A541AA">
        <w:rPr>
          <w:szCs w:val="20"/>
        </w:rPr>
        <w:t xml:space="preserve"> on effector organs </w:t>
      </w:r>
      <w:r w:rsidR="00AA4D18" w:rsidRPr="00A541AA">
        <w:rPr>
          <w:szCs w:val="20"/>
        </w:rPr>
        <w:fldChar w:fldCharType="begin" w:fldLock="1"/>
      </w:r>
      <w:r w:rsidR="004431DB" w:rsidRPr="00A541AA">
        <w:rPr>
          <w:szCs w:val="20"/>
        </w:rPr>
        <w:instrText>ADDIN CSL_CITATION { "citationItems" : [ { "id" : "ITEM-1", "itemData" : { "DOI" : "10.1111/j.1365-2982.2008.01153.x", "ISSN" : "1365-2982", "PMID" : "18643896", "abstract" : "Sacral nerve root stimulation (SNS) can produce dramatic symptomatic improvement in faecal incontinence (FI). However, the physiological mechanism behind this improvement remains unknown. One hypothesis is that SNS may modulate cortico-anal pathways and drive compensatory changes within the spinal cord or cerebral cortex that beneficially alter sphincter function. Our aim was to assess whether short-term experimental SNS can induce changes in the human cortico-anal pathway. Eight healthy volunteers (mean age 30 years) were studied. Subjects were investigated on three separate occasions and randomized to either active (5 and 15 Hz) or sham rapid-rate lumbosacral magnetic stimulation (rLSMS). Anal sphincter electromyograms (EMG) were recorded from an anal probe following single-pulse transcranial magnetic stimulation, at baseline, immediately, 30 and 60 min following rLSMS at either (i) 5 Hz for 15 min, (ii) 15 Hz for 15 min or (iii) sham stimulation for 15 min. In addition, manometry and anal sphincter sensation was measured in a subset of subjects. Interventions were compared to sham using anova. Fifteen hertz rLSMS increased cortico-anal EMG response amplitude in the 1 h postintervention (F(4, 28) = 3.2, P = 0.027), without a shift in response latency. This effect was not demonstrated with either 5 Hz or sham stimulation. rLSMS had no short-term effect on sensation or physiology. Short-term magnetic stimulation of the sacral nerve roots induces changes in cortico-anal excitability which is frequency specific. These data support the hypothesis that SNS produces some of its beneficial effect in patients with FI by altering the excitability of the cortico-anal pathway.", "author" : [ { "dropping-particle" : "", "family" : "Harris", "given" : "M L", "non-dropping-particle" : "", "parse-names" : false, "suffix" : "" }, { "dropping-particle" : "", "family" : "Singh", "given" : "S", "non-dropping-particle" : "", "parse-names" : false, "suffix" : "" }, { "dropping-particle" : "", "family" : "Rothwell", "given" : "J", "non-dropping-particle" : "", "parse-names" : false, "suffix" : "" }, { "dropping-particle" : "", "family" : "Thompson", "given" : "D G", "non-dropping-particle" : "", "parse-names" : false, "suffix" : "" }, { "dropping-particle" : "", "family" : "Hamdy", "given" : "S", "non-dropping-particle" : "", "parse-names" : false, "suffix" : "" } ], "container-title" : "Neurogastroenterology and motility : the official journal of the European Gastrointestinal Motility Society", "id" : "ITEM-1", "issue" : "10", "issued" : { "date-parts" : [ [ "2008", "10" ] ] }, "page" : "1132-9", "title" : "Rapid rate magnetic stimulation of human sacral nerve roots alters excitability within the cortico-anal pathway.", "type" : "article-journal", "volume" : "20" }, "uris" : [ "http://www.mendeley.com/documents/?uuid=0231cb56-bb4e-4ca0-8f1c-d6666e891e71" ] }, { "id" : "ITEM-2", "itemData" : { "DOI" : "10.1002/bjs.5111", "ISSN" : "0007-1323", "PMID" : "16044426", "abstract" : "BACKGROUND: Sacral nerve stimulation (SNS) can produce symptomatic relief in patients with faecal incontinence. Moreover, peripheral nerve stimulation has been shown to affect brain function. The aim of this study was to determine whether SNS might produce important changes in cortical activity linked to improved continence.\n\nMETHODS: In an experimental study, ten women with intractable faecal incontinence (mean age 51.3 years) were serially mapped with transcranial magnetic stimulation before and immediately after 14 days of temporary SNS (15 Hz, pulse width 210 micros), and then 2 weeks later. Anal sphincter electromyographic responses were recorded to cortical stimulation of multiple points over a scalp grid covering the bilateral medial cortex. Continence scores, anorectal manometry and rectal sensitivity data were also collected.\n\nRESULTS: SNS improved global symptom scores in the majority of patients; mean(s.e.m.) continence scores fell from 16.9(1.6) to 10.6(1.8) (P = 0.042). Cortical mapping showed a consistent decrease in corticoanal representation and overall excitability immediately after SNS compared with baseline (mean(s.e.m.) 38,083(13,669) versus 42,507(13,297) microV s; P = 0.017), which was reversed 2 weeks after SNS wire removal.\n\nCONCLUSION: SNS produces symptom benefit in patients with faecal incontinence that is associated with a reversible reduction in corticoanal excitability. SNS therefore drives dynamic brain changes that may play a functional role in influencing anal continence.", "author" : [ { "dropping-particle" : "", "family" : "Sheldon", "given" : "R", "non-dropping-particle" : "", "parse-names" : false, "suffix" : "" }, { "dropping-particle" : "", "family" : "Kiff", "given" : "E S", "non-dropping-particle" : "", "parse-names" : false, "suffix" : "" }, { "dropping-particle" : "", "family" : "Clarke", "given" : "a", "non-dropping-particle" : "", "parse-names" : false, "suffix" : "" }, { "dropping-particle" : "", "family" : "Harris", "given" : "M L", "non-dropping-particle" : "", "parse-names" : false, "suffix" : "" }, { "dropping-particle" : "", "family" : "Hamdy", "given" : "S", "non-dropping-particle" : "", "parse-names" : false, "suffix" : "" } ], "container-title" : "The British journal of surgery", "id" : "ITEM-2", "issue" : "11", "issued" : { "date-parts" : [ [ "2005", "11" ] ] }, "page" : "1423-31", "title" : "Sacral nerve stimulation reduces corticoanal excitability in patients with faecal incontinence.", "type" : "article-journal", "volume" : "92" }, "uris" : [ "http://www.mendeley.com/documents/?uuid=1d94b699-2e5a-4298-8f80-82a4ae0b02ea" ] } ], "mendeley" : { "previouslyFormattedCitation" : "[11,12]" }, "properties" : { "noteIndex" : 0 }, "schema" : "https://github.com/citation-style-language/schema/raw/master/csl-citation.json" }</w:instrText>
      </w:r>
      <w:r w:rsidR="00AA4D18" w:rsidRPr="00A541AA">
        <w:rPr>
          <w:szCs w:val="20"/>
        </w:rPr>
        <w:fldChar w:fldCharType="separate"/>
      </w:r>
      <w:r w:rsidR="007F2551" w:rsidRPr="00A541AA">
        <w:rPr>
          <w:noProof/>
          <w:szCs w:val="20"/>
        </w:rPr>
        <w:t>[11,12]</w:t>
      </w:r>
      <w:r w:rsidR="00AA4D18" w:rsidRPr="00A541AA">
        <w:rPr>
          <w:szCs w:val="20"/>
        </w:rPr>
        <w:fldChar w:fldCharType="end"/>
      </w:r>
      <w:r w:rsidR="00B215C4" w:rsidRPr="00A541AA">
        <w:rPr>
          <w:szCs w:val="20"/>
        </w:rPr>
        <w:t xml:space="preserve">. We found that </w:t>
      </w:r>
      <w:r w:rsidR="00B215C4" w:rsidRPr="00A541AA">
        <w:t xml:space="preserve">15 Hz but not 5Hz or sham </w:t>
      </w:r>
      <w:proofErr w:type="spellStart"/>
      <w:r w:rsidR="00B215C4" w:rsidRPr="00A541AA">
        <w:t>rTLMS</w:t>
      </w:r>
      <w:proofErr w:type="spellEnd"/>
      <w:r w:rsidR="00B215C4" w:rsidRPr="00A541AA">
        <w:t xml:space="preserve"> enhanced anal EMG amplitu</w:t>
      </w:r>
      <w:r w:rsidR="000B743E" w:rsidRPr="00A541AA">
        <w:t>de</w:t>
      </w:r>
      <w:r w:rsidR="00F8709F" w:rsidRPr="00A541AA">
        <w:t xml:space="preserve">. </w:t>
      </w:r>
      <w:r w:rsidR="00103FD3" w:rsidRPr="00A541AA">
        <w:t xml:space="preserve">Also, 1 Hz but not 10 Hz or sham </w:t>
      </w:r>
      <w:proofErr w:type="spellStart"/>
      <w:r w:rsidR="00103FD3" w:rsidRPr="00A541AA">
        <w:t>rTLMS</w:t>
      </w:r>
      <w:proofErr w:type="spellEnd"/>
      <w:r w:rsidR="00103FD3" w:rsidRPr="00A541AA">
        <w:t xml:space="preserve"> improved rectal and anal sensation </w:t>
      </w:r>
      <w:r w:rsidR="009679B0" w:rsidRPr="00A541AA">
        <w:t xml:space="preserve">and pain </w:t>
      </w:r>
      <w:r w:rsidR="00C34BA9" w:rsidRPr="00A541AA">
        <w:fldChar w:fldCharType="begin" w:fldLock="1"/>
      </w:r>
      <w:r w:rsidR="004431DB" w:rsidRPr="00A541AA">
        <w:instrText>ADDIN CSL_CITATION { "citationItems" : [ { "id" : "ITEM-1", "itemData" : { "author" : [ { "dropping-particle" : "", "family" : "Algladi", "given" : "Tarig", "non-dropping-particle" : "", "parse-names" : false, "suffix" : "" }, { "dropping-particle" : "", "family" : "Harris", "given" : "Mary Louise", "non-dropping-particle" : "", "parse-names" : false, "suffix" : "" }, { "dropping-particle" : "", "family" : "Whorwell", "given" : "Peter J", "non-dropping-particle" : "", "parse-names" : false, "suffix" : "" }, { "dropping-particle" : "", "family" : "Issa", "given" : "Basma", "non-dropping-particle" : "", "parse-names" : false, "suffix" : "" }, { "dropping-particle" : "", "family" : "Paine", "given" : "Peter", "non-dropping-particle" : "", "parse-names" : false, "suffix" : "" }, { "dropping-particle" : "", "family" : "Hamdy", "given" : "Shaheen", "non-dropping-particle" : "", "parse-names" : false, "suffix" : "" } ], "container-title" : "Gastroenterology", "id" : "ITEM-1", "issue" : "5", "issued" : { "date-parts" : [ [ "2012" ] ] }, "page" : "S-133", "title" : "Evidence for alteration in anorectal sensation to non-invasive repetitive lumbosacral and cortical magnetic stimulation in patients with IBS", "type" : "article-journal", "volume" : "142" }, "uris" : [ "http://www.mendeley.com/documents/?uuid=55406835-7516-4660-b352-0b9e7d5cd608" ] } ], "mendeley" : { "previouslyFormattedCitation" : "[45]" }, "properties" : { "noteIndex" : 0 }, "schema" : "https://github.com/citation-style-language/schema/raw/master/csl-citation.json" }</w:instrText>
      </w:r>
      <w:r w:rsidR="00C34BA9" w:rsidRPr="00A541AA">
        <w:fldChar w:fldCharType="separate"/>
      </w:r>
      <w:r w:rsidR="00A23421" w:rsidRPr="00A541AA">
        <w:rPr>
          <w:noProof/>
        </w:rPr>
        <w:t>[45]</w:t>
      </w:r>
      <w:r w:rsidR="00C34BA9" w:rsidRPr="00A541AA">
        <w:fldChar w:fldCharType="end"/>
      </w:r>
      <w:r w:rsidR="00103FD3" w:rsidRPr="00A541AA">
        <w:t>.</w:t>
      </w:r>
      <w:r w:rsidR="009679B0" w:rsidRPr="00A541AA">
        <w:t xml:space="preserve"> </w:t>
      </w:r>
      <w:r w:rsidR="00F8709F" w:rsidRPr="00A541AA">
        <w:t>Hence,</w:t>
      </w:r>
      <w:r w:rsidR="00B215C4" w:rsidRPr="00A541AA">
        <w:t xml:space="preserve"> </w:t>
      </w:r>
      <w:r w:rsidR="002B6544" w:rsidRPr="00A541AA">
        <w:rPr>
          <w:szCs w:val="20"/>
        </w:rPr>
        <w:t xml:space="preserve">the optimal </w:t>
      </w:r>
      <w:r w:rsidR="00F8709F" w:rsidRPr="00A541AA">
        <w:rPr>
          <w:szCs w:val="20"/>
        </w:rPr>
        <w:t>frequency</w:t>
      </w:r>
      <w:r w:rsidR="004C0CB4" w:rsidRPr="00A541AA">
        <w:rPr>
          <w:szCs w:val="20"/>
        </w:rPr>
        <w:t xml:space="preserve"> for </w:t>
      </w:r>
      <w:r w:rsidR="00F8709F" w:rsidRPr="00A541AA">
        <w:rPr>
          <w:szCs w:val="20"/>
        </w:rPr>
        <w:t>perip</w:t>
      </w:r>
      <w:r w:rsidR="004C0CB4" w:rsidRPr="00A541AA">
        <w:rPr>
          <w:szCs w:val="20"/>
        </w:rPr>
        <w:t>heral</w:t>
      </w:r>
      <w:r w:rsidR="00B54F5D" w:rsidRPr="00A541AA">
        <w:rPr>
          <w:szCs w:val="20"/>
        </w:rPr>
        <w:t xml:space="preserve"> </w:t>
      </w:r>
      <w:r w:rsidR="004C0CB4" w:rsidRPr="00A541AA">
        <w:rPr>
          <w:szCs w:val="20"/>
        </w:rPr>
        <w:t>magnetic stimulation</w:t>
      </w:r>
      <w:r w:rsidR="00103FD3" w:rsidRPr="00A541AA">
        <w:rPr>
          <w:szCs w:val="20"/>
        </w:rPr>
        <w:t xml:space="preserve"> is </w:t>
      </w:r>
      <w:r w:rsidR="004C0CB4" w:rsidRPr="00A541AA">
        <w:rPr>
          <w:szCs w:val="20"/>
        </w:rPr>
        <w:t>unclear</w:t>
      </w:r>
      <w:r w:rsidR="00B54F5D" w:rsidRPr="00A541AA">
        <w:rPr>
          <w:szCs w:val="20"/>
        </w:rPr>
        <w:t xml:space="preserve"> </w:t>
      </w:r>
      <w:r w:rsidR="00C34BA9" w:rsidRPr="00A541AA">
        <w:rPr>
          <w:szCs w:val="20"/>
        </w:rPr>
        <w:fldChar w:fldCharType="begin" w:fldLock="1"/>
      </w:r>
      <w:r w:rsidR="004431DB" w:rsidRPr="00A541AA">
        <w:rPr>
          <w:szCs w:val="20"/>
        </w:rPr>
        <w:instrText>ADDIN CSL_CITATION { "citationItems" : [ { "id" : "ITEM-1", "itemData" : { "author" : [ { "dropping-particle" : "", "family" : "Algladi", "given" : "Tarig", "non-dropping-particle" : "", "parse-names" : false, "suffix" : "" }, { "dropping-particle" : "", "family" : "Harris", "given" : "Mary Louise", "non-dropping-particle" : "", "parse-names" : false, "suffix" : "" }, { "dropping-particle" : "", "family" : "Whorwell", "given" : "Peter J", "non-dropping-particle" : "", "parse-names" : false, "suffix" : "" }, { "dropping-particle" : "", "family" : "Issa", "given" : "Basma", "non-dropping-particle" : "", "parse-names" : false, "suffix" : "" }, { "dropping-particle" : "", "family" : "Paine", "given" : "Peter", "non-dropping-particle" : "", "parse-names" : false, "suffix" : "" }, { "dropping-particle" : "", "family" : "Hamdy", "given" : "Shaheen", "non-dropping-particle" : "", "parse-names" : false, "suffix" : "" } ], "container-title" : "Gastroenterology", "id" : "ITEM-1", "issue" : "5", "issued" : { "date-parts" : [ [ "2012" ] ] }, "page" : "S-133", "title" : "Evidence for alteration in anorectal sensation to non-invasive repetitive lumbosacral and cortical magnetic stimulation in patients with IBS", "type" : "article-journal", "volume" : "142" }, "uris" : [ "http://www.mendeley.com/documents/?uuid=55406835-7516-4660-b352-0b9e7d5cd608" ] } ], "mendeley" : { "previouslyFormattedCitation" : "[45]" }, "properties" : { "noteIndex" : 0 }, "schema" : "https://github.com/citation-style-language/schema/raw/master/csl-citation.json" }</w:instrText>
      </w:r>
      <w:r w:rsidR="00C34BA9" w:rsidRPr="00A541AA">
        <w:rPr>
          <w:szCs w:val="20"/>
        </w:rPr>
        <w:fldChar w:fldCharType="separate"/>
      </w:r>
      <w:r w:rsidR="00A23421" w:rsidRPr="00A541AA">
        <w:rPr>
          <w:noProof/>
          <w:szCs w:val="20"/>
        </w:rPr>
        <w:t>[45]</w:t>
      </w:r>
      <w:r w:rsidR="00C34BA9" w:rsidRPr="00A541AA">
        <w:rPr>
          <w:szCs w:val="20"/>
        </w:rPr>
        <w:fldChar w:fldCharType="end"/>
      </w:r>
      <w:r w:rsidR="004A011B" w:rsidRPr="00A541AA">
        <w:rPr>
          <w:szCs w:val="20"/>
        </w:rPr>
        <w:t xml:space="preserve">. </w:t>
      </w:r>
      <w:r w:rsidR="00103FD3" w:rsidRPr="00A541AA">
        <w:t xml:space="preserve">By testing </w:t>
      </w:r>
      <w:proofErr w:type="gramStart"/>
      <w:r w:rsidR="00103FD3" w:rsidRPr="00A541AA">
        <w:t>3</w:t>
      </w:r>
      <w:proofErr w:type="gramEnd"/>
      <w:r w:rsidR="00103FD3" w:rsidRPr="00A541AA">
        <w:t xml:space="preserve"> different frequencies, w</w:t>
      </w:r>
      <w:r w:rsidR="00D120BB" w:rsidRPr="00A541AA">
        <w:t>e expect to gain new</w:t>
      </w:r>
      <w:r w:rsidR="00F8709F" w:rsidRPr="00A541AA">
        <w:t xml:space="preserve"> </w:t>
      </w:r>
      <w:r w:rsidR="00B54F5D" w:rsidRPr="00A541AA">
        <w:t>knowledge</w:t>
      </w:r>
      <w:r w:rsidR="00D120BB" w:rsidRPr="00A541AA">
        <w:t xml:space="preserve"> on</w:t>
      </w:r>
      <w:r w:rsidR="00A72585" w:rsidRPr="00A541AA">
        <w:t xml:space="preserve"> </w:t>
      </w:r>
      <w:r w:rsidR="009679B0" w:rsidRPr="00A541AA">
        <w:t>optimal frequency</w:t>
      </w:r>
      <w:r w:rsidR="00B54F5D" w:rsidRPr="00A541AA">
        <w:t xml:space="preserve"> of</w:t>
      </w:r>
      <w:r w:rsidR="004C0CB4" w:rsidRPr="00A541AA">
        <w:t xml:space="preserve"> </w:t>
      </w:r>
      <w:proofErr w:type="spellStart"/>
      <w:r w:rsidR="004C0CB4" w:rsidRPr="00A541AA">
        <w:t>rTLMS</w:t>
      </w:r>
      <w:proofErr w:type="spellEnd"/>
      <w:r w:rsidR="004C0CB4" w:rsidRPr="00A541AA">
        <w:t>/</w:t>
      </w:r>
      <w:proofErr w:type="spellStart"/>
      <w:r w:rsidR="00D120BB" w:rsidRPr="00A541AA">
        <w:t>rTSMS</w:t>
      </w:r>
      <w:proofErr w:type="spellEnd"/>
      <w:r w:rsidR="004C0CB4" w:rsidRPr="00A541AA">
        <w:t xml:space="preserve"> and develop</w:t>
      </w:r>
      <w:r w:rsidR="004C0CB4">
        <w:t xml:space="preserve"> an effective treatment modality.</w:t>
      </w:r>
      <w:r w:rsidR="00D120BB">
        <w:t xml:space="preserve"> </w:t>
      </w:r>
    </w:p>
    <w:p w:rsidR="001E1627" w:rsidRDefault="004F68D1" w:rsidP="001E1627">
      <w:pPr>
        <w:pBdr>
          <w:top w:val="single" w:sz="4" w:space="1" w:color="auto"/>
          <w:left w:val="single" w:sz="4" w:space="4" w:color="auto"/>
          <w:bottom w:val="single" w:sz="4" w:space="1" w:color="auto"/>
          <w:right w:val="single" w:sz="4" w:space="4" w:color="auto"/>
        </w:pBdr>
        <w:adjustRightInd w:val="0"/>
      </w:pPr>
      <w:r>
        <w:rPr>
          <w:b/>
        </w:rPr>
        <w:t xml:space="preserve">Proposed </w:t>
      </w:r>
      <w:r w:rsidR="00B54F5D" w:rsidRPr="00B54F5D">
        <w:rPr>
          <w:b/>
        </w:rPr>
        <w:t>Experiment 1. Test</w:t>
      </w:r>
      <w:r w:rsidR="00D120BB" w:rsidRPr="00B54F5D">
        <w:rPr>
          <w:b/>
        </w:rPr>
        <w:t xml:space="preserve"> the efficacy, safety a</w:t>
      </w:r>
      <w:r w:rsidR="00824A7F" w:rsidRPr="00B54F5D">
        <w:rPr>
          <w:b/>
        </w:rPr>
        <w:t>nd optimal frequency setting of</w:t>
      </w:r>
      <w:r w:rsidR="001E1627" w:rsidRPr="00B54F5D">
        <w:rPr>
          <w:b/>
        </w:rPr>
        <w:t xml:space="preserve"> </w:t>
      </w:r>
      <w:proofErr w:type="spellStart"/>
      <w:r w:rsidR="00B54F5D">
        <w:rPr>
          <w:b/>
        </w:rPr>
        <w:t>rTLMS</w:t>
      </w:r>
      <w:proofErr w:type="spellEnd"/>
      <w:r w:rsidR="00B54F5D">
        <w:rPr>
          <w:b/>
        </w:rPr>
        <w:t xml:space="preserve"> and </w:t>
      </w:r>
      <w:proofErr w:type="spellStart"/>
      <w:r w:rsidR="00B54F5D">
        <w:rPr>
          <w:b/>
        </w:rPr>
        <w:t>rTSMS</w:t>
      </w:r>
      <w:proofErr w:type="spellEnd"/>
      <w:r>
        <w:t>.</w:t>
      </w:r>
      <w:r w:rsidR="00B54F5D">
        <w:t xml:space="preserve"> </w:t>
      </w:r>
      <w:r w:rsidRPr="004F68D1">
        <w:rPr>
          <w:b/>
        </w:rPr>
        <w:t>DESIGN:</w:t>
      </w:r>
      <w:r>
        <w:t xml:space="preserve"> </w:t>
      </w:r>
      <w:r w:rsidR="00B54F5D">
        <w:t>We will investigate</w:t>
      </w:r>
      <w:r w:rsidR="00D120BB" w:rsidRPr="00824A7F">
        <w:t xml:space="preserve"> </w:t>
      </w:r>
      <w:r w:rsidR="00E11B3F" w:rsidRPr="00824A7F">
        <w:t xml:space="preserve">whether </w:t>
      </w:r>
      <w:r w:rsidR="007573D1" w:rsidRPr="00824A7F">
        <w:rPr>
          <w:bCs/>
        </w:rPr>
        <w:t>a randomized dose (frequency) response study</w:t>
      </w:r>
      <w:r w:rsidR="007573D1" w:rsidRPr="00824A7F">
        <w:t xml:space="preserve"> </w:t>
      </w:r>
      <w:r w:rsidR="007573D1">
        <w:t xml:space="preserve">of </w:t>
      </w:r>
      <w:r w:rsidR="00E11B3F" w:rsidRPr="00824A7F">
        <w:t xml:space="preserve">6 </w:t>
      </w:r>
      <w:r w:rsidR="00D120BB" w:rsidRPr="00824A7F">
        <w:t xml:space="preserve">sessions of </w:t>
      </w:r>
      <w:r w:rsidR="00E11B3F" w:rsidRPr="00824A7F">
        <w:t>weekly t</w:t>
      </w:r>
      <w:r w:rsidR="00D120BB" w:rsidRPr="00824A7F">
        <w:t>herapy with</w:t>
      </w:r>
      <w:r w:rsidR="001E1627" w:rsidRPr="00824A7F">
        <w:t xml:space="preserve"> 1 Hz</w:t>
      </w:r>
      <w:r w:rsidR="00D120BB" w:rsidRPr="00824A7F">
        <w:t>, 5 Hz or</w:t>
      </w:r>
      <w:r w:rsidR="0023586B" w:rsidRPr="00824A7F">
        <w:t xml:space="preserve"> 15 Hz </w:t>
      </w:r>
      <w:r>
        <w:t>lumbar and sacral magnetic stimulation</w:t>
      </w:r>
      <w:r w:rsidR="007573D1">
        <w:t xml:space="preserve"> will</w:t>
      </w:r>
      <w:r w:rsidR="00E11B3F" w:rsidRPr="00824A7F">
        <w:t xml:space="preserve"> </w:t>
      </w:r>
      <w:r w:rsidR="00824A7F">
        <w:t>i</w:t>
      </w:r>
      <w:r w:rsidR="007573D1">
        <w:t>mprove</w:t>
      </w:r>
      <w:r w:rsidR="00824A7F">
        <w:t xml:space="preserve"> FI</w:t>
      </w:r>
      <w:r w:rsidR="00E11B3F">
        <w:rPr>
          <w:b/>
          <w:bCs/>
        </w:rPr>
        <w:t xml:space="preserve">, </w:t>
      </w:r>
      <w:r w:rsidR="00B54F5D">
        <w:t>as</w:t>
      </w:r>
      <w:r w:rsidR="001E1627">
        <w:t xml:space="preserve"> assess</w:t>
      </w:r>
      <w:r w:rsidR="00B54F5D">
        <w:t>ed by</w:t>
      </w:r>
      <w:r w:rsidR="007573D1">
        <w:t>:</w:t>
      </w:r>
    </w:p>
    <w:p w:rsidR="001E1627" w:rsidRPr="003F7B02" w:rsidRDefault="001E1627" w:rsidP="001E1627">
      <w:pPr>
        <w:pBdr>
          <w:top w:val="single" w:sz="4" w:space="1" w:color="auto"/>
          <w:left w:val="single" w:sz="4" w:space="4" w:color="auto"/>
          <w:bottom w:val="single" w:sz="4" w:space="1" w:color="auto"/>
          <w:right w:val="single" w:sz="4" w:space="4" w:color="auto"/>
        </w:pBdr>
      </w:pPr>
      <w:proofErr w:type="gramStart"/>
      <w:r>
        <w:t>1.A</w:t>
      </w:r>
      <w:proofErr w:type="gramEnd"/>
      <w:r w:rsidR="00824A7F">
        <w:t>.</w:t>
      </w:r>
      <w:r>
        <w:t xml:space="preserve"> The </w:t>
      </w:r>
      <w:r w:rsidR="0023586B">
        <w:t>number of incontinence episodes/week</w:t>
      </w:r>
      <w:r>
        <w:t>—</w:t>
      </w:r>
      <w:r>
        <w:rPr>
          <w:b/>
          <w:bCs/>
        </w:rPr>
        <w:t>primary outcome measure</w:t>
      </w:r>
    </w:p>
    <w:p w:rsidR="00E11B3F" w:rsidRDefault="001E1627" w:rsidP="009679B0">
      <w:pPr>
        <w:pBdr>
          <w:top w:val="single" w:sz="4" w:space="1" w:color="auto"/>
          <w:left w:val="single" w:sz="4" w:space="4" w:color="auto"/>
          <w:bottom w:val="single" w:sz="4" w:space="1" w:color="auto"/>
          <w:right w:val="single" w:sz="4" w:space="4" w:color="auto"/>
        </w:pBdr>
      </w:pPr>
      <w:r>
        <w:t>1.B</w:t>
      </w:r>
      <w:r w:rsidR="00824A7F">
        <w:t>.</w:t>
      </w:r>
      <w:r>
        <w:t xml:space="preserve"> </w:t>
      </w:r>
      <w:r w:rsidR="009679B0" w:rsidRPr="00172888">
        <w:rPr>
          <w:bCs/>
        </w:rPr>
        <w:t>(i)</w:t>
      </w:r>
      <w:r>
        <w:t xml:space="preserve"> </w:t>
      </w:r>
      <w:r w:rsidR="0023586B">
        <w:t>Bowel s</w:t>
      </w:r>
      <w:r w:rsidR="00824A7F">
        <w:t xml:space="preserve">ymptoms (stool frequency, </w:t>
      </w:r>
      <w:r w:rsidR="0023586B">
        <w:t xml:space="preserve">consistency, </w:t>
      </w:r>
      <w:r w:rsidR="00693C22">
        <w:t>urgency</w:t>
      </w:r>
      <w:r w:rsidR="00824A7F">
        <w:t>)</w:t>
      </w:r>
      <w:r w:rsidR="00E11B3F">
        <w:t xml:space="preserve">, </w:t>
      </w:r>
      <w:r w:rsidR="00824A7F">
        <w:t>and severity (</w:t>
      </w:r>
      <w:r w:rsidR="00E11B3F">
        <w:t>FISI</w:t>
      </w:r>
      <w:r w:rsidR="0023586B">
        <w:t xml:space="preserve">, </w:t>
      </w:r>
      <w:r w:rsidR="00824A7F">
        <w:t>FI</w:t>
      </w:r>
      <w:r w:rsidR="00A56B27">
        <w:t>CA</w:t>
      </w:r>
      <w:r w:rsidR="0026212B">
        <w:t>,SGA</w:t>
      </w:r>
      <w:r w:rsidR="00824A7F">
        <w:t>)</w:t>
      </w:r>
      <w:r w:rsidR="009679B0">
        <w:t>, (ii)</w:t>
      </w:r>
      <w:r>
        <w:t xml:space="preserve"> </w:t>
      </w:r>
      <w:r w:rsidR="0023586B">
        <w:t>FI Quality of life (FI-QOL)</w:t>
      </w:r>
      <w:r w:rsidR="009679B0">
        <w:t xml:space="preserve">, (iii) </w:t>
      </w:r>
      <w:proofErr w:type="spellStart"/>
      <w:r w:rsidRPr="004E753A">
        <w:rPr>
          <w:lang w:val="fr-FR"/>
        </w:rPr>
        <w:t>Psychological</w:t>
      </w:r>
      <w:proofErr w:type="spellEnd"/>
      <w:r w:rsidRPr="004E753A">
        <w:rPr>
          <w:lang w:val="fr-FR"/>
        </w:rPr>
        <w:t xml:space="preserve"> </w:t>
      </w:r>
      <w:proofErr w:type="spellStart"/>
      <w:r w:rsidRPr="004E753A">
        <w:rPr>
          <w:lang w:val="fr-FR"/>
        </w:rPr>
        <w:t>funct</w:t>
      </w:r>
      <w:r w:rsidRPr="00691781">
        <w:rPr>
          <w:lang w:val="fr-FR"/>
        </w:rPr>
        <w:t>ion</w:t>
      </w:r>
      <w:proofErr w:type="spellEnd"/>
      <w:r w:rsidRPr="00691781">
        <w:rPr>
          <w:lang w:val="fr-FR"/>
        </w:rPr>
        <w:t xml:space="preserve"> (Rome III psycho</w:t>
      </w:r>
      <w:r>
        <w:rPr>
          <w:lang w:val="fr-FR"/>
        </w:rPr>
        <w:t>social</w:t>
      </w:r>
      <w:r w:rsidRPr="00691781">
        <w:rPr>
          <w:lang w:val="fr-FR"/>
        </w:rPr>
        <w:t xml:space="preserve"> </w:t>
      </w:r>
      <w:proofErr w:type="spellStart"/>
      <w:r w:rsidRPr="00691781">
        <w:rPr>
          <w:lang w:val="fr-FR"/>
        </w:rPr>
        <w:t>symptom</w:t>
      </w:r>
      <w:proofErr w:type="spellEnd"/>
      <w:r w:rsidRPr="00691781">
        <w:rPr>
          <w:lang w:val="fr-FR"/>
        </w:rPr>
        <w:t xml:space="preserve"> questionnaire)</w:t>
      </w:r>
      <w:r w:rsidR="009679B0">
        <w:rPr>
          <w:lang w:val="fr-FR"/>
        </w:rPr>
        <w:t>, IV)</w:t>
      </w:r>
      <w:r>
        <w:t xml:space="preserve"> </w:t>
      </w:r>
      <w:r w:rsidR="00693C22">
        <w:t>A</w:t>
      </w:r>
      <w:r w:rsidR="0023586B">
        <w:t>nal resting</w:t>
      </w:r>
      <w:r w:rsidR="00693C22">
        <w:t>,</w:t>
      </w:r>
      <w:r w:rsidR="0023586B">
        <w:t xml:space="preserve"> squeeze </w:t>
      </w:r>
      <w:r w:rsidR="00693C22">
        <w:t>and</w:t>
      </w:r>
      <w:r w:rsidR="0023586B">
        <w:t xml:space="preserve"> s</w:t>
      </w:r>
      <w:r w:rsidR="009679B0">
        <w:t xml:space="preserve">ustained squeeze pressure, (v) </w:t>
      </w:r>
      <w:r w:rsidR="0023586B">
        <w:t xml:space="preserve">Rectal </w:t>
      </w:r>
      <w:r w:rsidR="00824A7F">
        <w:t>sensation</w:t>
      </w:r>
      <w:r>
        <w:t xml:space="preserve"> </w:t>
      </w:r>
      <w:r w:rsidRPr="00691781">
        <w:t>(change</w:t>
      </w:r>
      <w:r w:rsidR="00693C22">
        <w:t>s in</w:t>
      </w:r>
      <w:r w:rsidRPr="00691781">
        <w:t xml:space="preserve"> threshold</w:t>
      </w:r>
      <w:r w:rsidR="00693C22">
        <w:t>s</w:t>
      </w:r>
      <w:r w:rsidRPr="00691781">
        <w:t xml:space="preserve"> for </w:t>
      </w:r>
      <w:r w:rsidR="0023586B">
        <w:t xml:space="preserve">first sensation, </w:t>
      </w:r>
      <w:r w:rsidRPr="00691781">
        <w:t>de</w:t>
      </w:r>
      <w:r>
        <w:t>sire to defecate</w:t>
      </w:r>
      <w:r w:rsidR="0023586B">
        <w:t>, urgency to defecate</w:t>
      </w:r>
      <w:r>
        <w:t>)</w:t>
      </w:r>
      <w:r w:rsidR="009679B0">
        <w:t>, (vi)</w:t>
      </w:r>
      <w:r w:rsidR="0023586B">
        <w:t xml:space="preserve"> Rectal compliance</w:t>
      </w:r>
      <w:r w:rsidR="007573D1">
        <w:t xml:space="preserve"> - </w:t>
      </w:r>
      <w:r w:rsidR="007573D1" w:rsidRPr="004F68D1">
        <w:rPr>
          <w:b/>
          <w:bCs/>
        </w:rPr>
        <w:t>secondary outcome measures</w:t>
      </w:r>
    </w:p>
    <w:p w:rsidR="001E1627" w:rsidRDefault="001E1627" w:rsidP="001E1627">
      <w:pPr>
        <w:rPr>
          <w:b/>
          <w:bCs/>
        </w:rPr>
      </w:pPr>
      <w:r>
        <w:rPr>
          <w:b/>
          <w:bCs/>
        </w:rPr>
        <w:t xml:space="preserve"> </w:t>
      </w:r>
    </w:p>
    <w:p w:rsidR="001E1627" w:rsidRPr="000240B3" w:rsidRDefault="008B3E60" w:rsidP="000240B3">
      <w:pPr>
        <w:rPr>
          <w:b/>
          <w:bCs/>
        </w:rPr>
      </w:pPr>
      <w:r w:rsidRPr="008B3E60">
        <w:rPr>
          <w:b/>
          <w:noProof/>
        </w:rPr>
        <mc:AlternateContent>
          <mc:Choice Requires="wps">
            <w:drawing>
              <wp:anchor distT="0" distB="0" distL="114300" distR="114300" simplePos="0" relativeHeight="251702784" behindDoc="0" locked="0" layoutInCell="1" allowOverlap="1" wp14:anchorId="4A9225A2" wp14:editId="63BA8BFF">
                <wp:simplePos x="0" y="0"/>
                <wp:positionH relativeFrom="column">
                  <wp:posOffset>3189767</wp:posOffset>
                </wp:positionH>
                <wp:positionV relativeFrom="paragraph">
                  <wp:posOffset>1044486</wp:posOffset>
                </wp:positionV>
                <wp:extent cx="627321" cy="1403985"/>
                <wp:effectExtent l="0" t="0" r="1905"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21" cy="1403985"/>
                        </a:xfrm>
                        <a:prstGeom prst="rect">
                          <a:avLst/>
                        </a:prstGeom>
                        <a:solidFill>
                          <a:srgbClr val="FFFFFF"/>
                        </a:solidFill>
                        <a:ln w="9525">
                          <a:noFill/>
                          <a:miter lim="800000"/>
                          <a:headEnd/>
                          <a:tailEnd/>
                        </a:ln>
                      </wps:spPr>
                      <wps:txbx>
                        <w:txbxContent>
                          <w:p w:rsidR="008B3E60" w:rsidRPr="00C4609A" w:rsidRDefault="008B3E60">
                            <w:pPr>
                              <w:rPr>
                                <w:u w:val="single"/>
                              </w:rPr>
                            </w:pPr>
                            <w:r w:rsidRPr="00C4609A">
                              <w:rPr>
                                <w:u w:val="single"/>
                              </w:rPr>
                              <w:t>Fig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9225A2" id="_x0000_t202" coordsize="21600,21600" o:spt="202" path="m,l,21600r21600,l21600,xe">
                <v:stroke joinstyle="miter"/>
                <v:path gradientshapeok="t" o:connecttype="rect"/>
              </v:shapetype>
              <v:shape id="Text Box 2" o:spid="_x0000_s1026" type="#_x0000_t202" style="position:absolute;margin-left:251.15pt;margin-top:82.25pt;width:49.4pt;height:110.55pt;z-index:251702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4QFIgIAAB0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02+mOYZJRxN2Sydrpbz+AUrXqKNdf6jgI4EoaQWex/R&#10;2fHB+ZANK15cwmcOlKx3Uqmo2H21VZYcGc7JLp4z+m9uSpO+pKt5Po/IGkJ8HKFOepxjJbuSLtNw&#10;QjgrAhsfdB1lz6QaZcxE6TM9gZGRGz9UAzoGziqoT0iUhXFecb9QaMH+oqTHWS2p+3lgVlCiPmkk&#10;e5XNZmG4ozKbL3JU7LWlurYwzRGqpJ6SUdz6uBCRB3OHTdnJyNdrJudccQYjjed9CUN+rUev163e&#10;PAMAAP//AwBQSwMEFAAGAAgAAAAhAL5KqiDfAAAACwEAAA8AAABkcnMvZG93bnJldi54bWxMj8FO&#10;wzAQRO9I/IO1SNyonZZEVYhTVVRcOCBRkODoxk4cYa8j203D37Oc4Liap5m3zW7xjs0mpjGghGIl&#10;gBnsgh5xkPD+9nS3BZayQq1cQCPh2yTYtddXjap1uOCrmY95YFSCqVYSbM5TzXnqrPEqrcJkkLI+&#10;RK8ynXHgOqoLlXvH10JU3KsRacGqyTxa030dz17Ch7ejPsSXz167+fDc78tpiZOUtzfL/gFYNkv+&#10;g+FXn9ShJadTOKNOzEkoxXpDKAXVfQmMiEoUBbCThM22rIC3Df//Q/sDAAD//wMAUEsBAi0AFAAG&#10;AAgAAAAhALaDOJL+AAAA4QEAABMAAAAAAAAAAAAAAAAAAAAAAFtDb250ZW50X1R5cGVzXS54bWxQ&#10;SwECLQAUAAYACAAAACEAOP0h/9YAAACUAQAACwAAAAAAAAAAAAAAAAAvAQAAX3JlbHMvLnJlbHNQ&#10;SwECLQAUAAYACAAAACEAEVuEBSICAAAdBAAADgAAAAAAAAAAAAAAAAAuAgAAZHJzL2Uyb0RvYy54&#10;bWxQSwECLQAUAAYACAAAACEAvkqqIN8AAAALAQAADwAAAAAAAAAAAAAAAAB8BAAAZHJzL2Rvd25y&#10;ZXYueG1sUEsFBgAAAAAEAAQA8wAAAIgFAAAAAA==&#10;" stroked="f">
                <v:textbox style="mso-fit-shape-to-text:t">
                  <w:txbxContent>
                    <w:p w:rsidR="008B3E60" w:rsidRPr="00C4609A" w:rsidRDefault="008B3E60">
                      <w:pPr>
                        <w:rPr>
                          <w:u w:val="single"/>
                        </w:rPr>
                      </w:pPr>
                      <w:r w:rsidRPr="00C4609A">
                        <w:rPr>
                          <w:u w:val="single"/>
                        </w:rPr>
                        <w:t>Fig 2</w:t>
                      </w:r>
                    </w:p>
                  </w:txbxContent>
                </v:textbox>
              </v:shape>
            </w:pict>
          </mc:Fallback>
        </mc:AlternateContent>
      </w:r>
      <w:r w:rsidR="001E1627" w:rsidRPr="00AD1191">
        <w:rPr>
          <w:b/>
          <w:bCs/>
        </w:rPr>
        <w:t>Study Subjects and Recruitment</w:t>
      </w:r>
      <w:r w:rsidR="000240B3">
        <w:rPr>
          <w:b/>
          <w:bCs/>
        </w:rPr>
        <w:t xml:space="preserve">: </w:t>
      </w:r>
      <w:r w:rsidR="001E1627">
        <w:rPr>
          <w:b/>
          <w:bCs/>
        </w:rPr>
        <w:t xml:space="preserve"> </w:t>
      </w:r>
      <w:r w:rsidR="0039667C" w:rsidRPr="00EB0EC0">
        <w:rPr>
          <w:bCs/>
        </w:rPr>
        <w:t>We will recruit s</w:t>
      </w:r>
      <w:r w:rsidR="0039667C" w:rsidRPr="00EB0EC0">
        <w:t>ubjects</w:t>
      </w:r>
      <w:r w:rsidR="0039667C">
        <w:t xml:space="preserve"> from </w:t>
      </w:r>
      <w:proofErr w:type="gramStart"/>
      <w:r w:rsidR="0039667C">
        <w:t>2</w:t>
      </w:r>
      <w:proofErr w:type="gramEnd"/>
      <w:r w:rsidR="0039667C">
        <w:t xml:space="preserve"> academic centers, Augusta, USA and Manchester, UK, where 5 new patients with FI are seen each week per center. We will perform 180 </w:t>
      </w:r>
      <w:proofErr w:type="spellStart"/>
      <w:r w:rsidR="0039667C">
        <w:t>rTMS</w:t>
      </w:r>
      <w:proofErr w:type="spellEnd"/>
      <w:r w:rsidR="0039667C">
        <w:t xml:space="preserve"> therapy sessions in year 1 (30 patients) and 108 in year 2 (18 patients), and with </w:t>
      </w:r>
      <w:proofErr w:type="gramStart"/>
      <w:r w:rsidR="0039667C">
        <w:t>4</w:t>
      </w:r>
      <w:proofErr w:type="gramEnd"/>
      <w:r w:rsidR="0039667C">
        <w:t xml:space="preserve"> half-day therapy sessions/week these studies can be accomplished. We will facilitate recruitment by advertising in the hospital newsletter, place posters, and email colleagues. </w:t>
      </w:r>
      <w:r w:rsidR="007573D1" w:rsidRPr="007573D1">
        <w:rPr>
          <w:bCs/>
        </w:rPr>
        <w:t>Forty eight</w:t>
      </w:r>
      <w:r w:rsidR="00F02608">
        <w:rPr>
          <w:bCs/>
        </w:rPr>
        <w:t xml:space="preserve"> </w:t>
      </w:r>
      <w:r w:rsidR="008B09BB">
        <w:t>adult, out-patients, 21</w:t>
      </w:r>
      <w:r w:rsidR="00F02608">
        <w:t>-80</w:t>
      </w:r>
      <w:r w:rsidR="003F60E7">
        <w:t xml:space="preserve"> years</w:t>
      </w:r>
      <w:r w:rsidR="001E1627">
        <w:t xml:space="preserve"> old with </w:t>
      </w:r>
      <w:r w:rsidR="00F02608">
        <w:t>FI</w:t>
      </w:r>
      <w:r w:rsidR="007573D1">
        <w:t>,</w:t>
      </w:r>
      <w:r w:rsidR="00F02608">
        <w:t xml:space="preserve"> de</w:t>
      </w:r>
      <w:r w:rsidR="007573D1">
        <w:t xml:space="preserve">fined as </w:t>
      </w:r>
      <w:r w:rsidR="00F02608">
        <w:t xml:space="preserve">at least </w:t>
      </w:r>
      <w:r w:rsidR="00781648">
        <w:t xml:space="preserve">1 episode of solid or liquid stool </w:t>
      </w:r>
      <w:r w:rsidR="007573D1">
        <w:t xml:space="preserve">leakage </w:t>
      </w:r>
      <w:r w:rsidR="00781648">
        <w:t xml:space="preserve">per </w:t>
      </w:r>
      <w:r w:rsidR="00F02608">
        <w:t>week</w:t>
      </w:r>
      <w:r w:rsidR="001E1627">
        <w:t xml:space="preserve"> will be recruit</w:t>
      </w:r>
      <w:r w:rsidR="00F02608">
        <w:t>ed for this eight-week study</w:t>
      </w:r>
      <w:r w:rsidR="001E1627">
        <w:t>.</w:t>
      </w:r>
      <w:r w:rsidR="00B106C2" w:rsidRPr="00B106C2">
        <w:t xml:space="preserve"> </w:t>
      </w:r>
      <w:r w:rsidR="00B106C2">
        <w:t>A</w:t>
      </w:r>
      <w:r w:rsidR="00A5190F">
        <w:t xml:space="preserve">ll </w:t>
      </w:r>
      <w:r w:rsidR="007573D1">
        <w:t xml:space="preserve">patients will </w:t>
      </w:r>
      <w:r w:rsidR="00B106C2">
        <w:t>provide a detailed history and undergo physical examination, stru</w:t>
      </w:r>
      <w:r w:rsidR="007573D1">
        <w:t>ctural (colonoscopy</w:t>
      </w:r>
      <w:r w:rsidR="00B106C2">
        <w:t>) and biochemical evaluation</w:t>
      </w:r>
      <w:r w:rsidR="00B106C2" w:rsidRPr="002F50EF">
        <w:t xml:space="preserve">, anorectal </w:t>
      </w:r>
      <w:proofErr w:type="spellStart"/>
      <w:r w:rsidR="00B106C2" w:rsidRPr="002F50EF">
        <w:t>manometry</w:t>
      </w:r>
      <w:proofErr w:type="spellEnd"/>
      <w:r w:rsidR="00B106C2" w:rsidRPr="002F50EF">
        <w:t xml:space="preserve">, anal </w:t>
      </w:r>
      <w:r w:rsidR="00B106C2" w:rsidRPr="00A541AA">
        <w:t>ultrasound</w:t>
      </w:r>
      <w:r w:rsidR="00561A0F" w:rsidRPr="00A541AA">
        <w:t xml:space="preserve"> (Appendix 1) </w:t>
      </w:r>
      <w:r w:rsidR="00B106C2" w:rsidRPr="00A541AA">
        <w:t xml:space="preserve">, </w:t>
      </w:r>
      <w:r w:rsidR="00A5190F" w:rsidRPr="00A541AA">
        <w:t xml:space="preserve">and </w:t>
      </w:r>
      <w:r w:rsidR="00930327" w:rsidRPr="00A541AA">
        <w:t xml:space="preserve">balloon expulsion test </w:t>
      </w:r>
      <w:r w:rsidR="00930327" w:rsidRPr="00A541AA">
        <w:fldChar w:fldCharType="begin" w:fldLock="1"/>
      </w:r>
      <w:r w:rsidR="004431DB" w:rsidRPr="00A541AA">
        <w:instrText>ADDIN CSL_CITATION { "citationItems" : [ { "id" : "ITEM-1", "itemData" : { "DOI" : "10.1016/j.cgh.2010.06.004", "ISSN" : "1542-7714", "PMID" : "20601142", "abstract" : "Disorders of the anorectum and pelvic floor affect approximately 25% of the population. Their evaluation and treatment have been hindered by a lack of understanding of underlying mechanism(s) and a working knowledge of the diagnostic advances in this field. A meticulous evaluation of anorectal structure and its function can provide invaluable insights to the practicing gastroenterologist regarding the pathogenic mechanism(s) of these disorders. Also, significant new knowledge has emerged over the past decade that includes the development of newer diagnostic tools such as high-resolution manometry and magnetic resonance defecography as well as a better delineation of the clinical and pathophysiologic subtypes of constipation and incontinence. This article provides an up-to-date review on the role of diagnostic tests in the evaluation of fecal incontinence and constipation with dyssynergic defecation.", "author" : [ { "dropping-particle" : "", "family" : "Rao", "given" : "Satish S C", "non-dropping-particle" : "", "parse-names" : false, "suffix" : "" } ], "container-title" : "Clinical gastroenterology and hepatology : the official clinical practice journal of the American Gastroenterological Association", "id" : "ITEM-1", "issue" : "11", "issued" : { "date-parts" : [ [ "2010", "12" ] ] }, "page" : "910-9", "title" : "Advances in diagnostic assessment of fecal incontinence and dyssynergic defecation.", "type" : "article-journal", "volume" : "8" }, "uris" : [ "http://www.mendeley.com/documents/?uuid=5024dfd0-9aee-4be0-bf56-20b75f9e8e70" ] } ], "mendeley" : { "previouslyFormattedCitation" : "[46]" }, "properties" : { "noteIndex" : 0 }, "schema" : "https://github.com/citation-style-language/schema/raw/master/csl-citation.json" }</w:instrText>
      </w:r>
      <w:r w:rsidR="00930327" w:rsidRPr="00A541AA">
        <w:fldChar w:fldCharType="separate"/>
      </w:r>
      <w:r w:rsidR="00A23421" w:rsidRPr="00A541AA">
        <w:rPr>
          <w:noProof/>
        </w:rPr>
        <w:t>[46]</w:t>
      </w:r>
      <w:r w:rsidR="00930327" w:rsidRPr="00A541AA">
        <w:fldChar w:fldCharType="end"/>
      </w:r>
      <w:r w:rsidR="00B106C2" w:rsidRPr="00A541AA">
        <w:t xml:space="preserve">. Once eligible for screening, they will sign a consent form and maintain a 2-week prospective stool diary </w:t>
      </w:r>
      <w:r w:rsidR="00B106C2" w:rsidRPr="00A541AA">
        <w:rPr>
          <w:b/>
        </w:rPr>
        <w:t>(</w:t>
      </w:r>
      <w:r w:rsidR="00B106C2" w:rsidRPr="002F50EF">
        <w:t xml:space="preserve">Appendix </w:t>
      </w:r>
      <w:r w:rsidR="00AA72D3" w:rsidRPr="002F50EF">
        <w:t>2</w:t>
      </w:r>
      <w:r w:rsidR="00B106C2" w:rsidRPr="002F50EF">
        <w:t>). If</w:t>
      </w:r>
      <w:r w:rsidR="00B106C2">
        <w:t xml:space="preserve"> the diary confirms FI and the inclusion criteria</w:t>
      </w:r>
      <w:r w:rsidR="00B106C2" w:rsidRPr="00B32357">
        <w:t xml:space="preserve"> </w:t>
      </w:r>
      <w:proofErr w:type="gramStart"/>
      <w:r w:rsidR="00B106C2">
        <w:t>are met</w:t>
      </w:r>
      <w:proofErr w:type="gramEnd"/>
      <w:r w:rsidR="00B106C2">
        <w:t>, they will be enrolled into the study</w:t>
      </w:r>
    </w:p>
    <w:p w:rsidR="001E1627" w:rsidRDefault="00780AC1" w:rsidP="001E1627">
      <w:r>
        <w:rPr>
          <w:b/>
          <w:bCs/>
          <w:noProof/>
        </w:rPr>
        <w:drawing>
          <wp:anchor distT="0" distB="0" distL="114300" distR="114300" simplePos="0" relativeHeight="251698688" behindDoc="0" locked="0" layoutInCell="1" allowOverlap="1" wp14:anchorId="06998ECE" wp14:editId="4C082E28">
            <wp:simplePos x="0" y="0"/>
            <wp:positionH relativeFrom="margin">
              <wp:posOffset>3150235</wp:posOffset>
            </wp:positionH>
            <wp:positionV relativeFrom="margin">
              <wp:posOffset>4802505</wp:posOffset>
            </wp:positionV>
            <wp:extent cx="3749040" cy="2421293"/>
            <wp:effectExtent l="19050" t="19050" r="22860" b="17145"/>
            <wp:wrapSquare wrapText="bothSides"/>
            <wp:docPr id="2" name="Picture 2" descr="E:\GRU Res Scholar\GRU Research 2\Clinical trials\New NIH - rTMS IBS-FI\FI R21 Flowchart - revised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RU Res Scholar\GRU Research 2\Clinical trials\New NIH - rTMS IBS-FI\FI R21 Flowchart - revised 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49040" cy="2421293"/>
                    </a:xfrm>
                    <a:prstGeom prst="rect">
                      <a:avLst/>
                    </a:prstGeom>
                    <a:noFill/>
                    <a:ln>
                      <a:solidFill>
                        <a:srgbClr val="00B0F0"/>
                      </a:solidFill>
                    </a:ln>
                  </pic:spPr>
                </pic:pic>
              </a:graphicData>
            </a:graphic>
            <wp14:sizeRelH relativeFrom="margin">
              <wp14:pctWidth>0</wp14:pctWidth>
            </wp14:sizeRelH>
            <wp14:sizeRelV relativeFrom="margin">
              <wp14:pctHeight>0</wp14:pctHeight>
            </wp14:sizeRelV>
          </wp:anchor>
        </w:drawing>
      </w:r>
      <w:r w:rsidR="001E1627" w:rsidRPr="005140CB">
        <w:rPr>
          <w:b/>
          <w:bCs/>
        </w:rPr>
        <w:t>Inclusion criteria:</w:t>
      </w:r>
      <w:r w:rsidR="00030D23" w:rsidRPr="005140CB">
        <w:rPr>
          <w:b/>
        </w:rPr>
        <w:t xml:space="preserve"> </w:t>
      </w:r>
      <w:r w:rsidR="00030D23">
        <w:t>a</w:t>
      </w:r>
      <w:r w:rsidR="005526AD">
        <w:t>) R</w:t>
      </w:r>
      <w:r w:rsidR="001E1627">
        <w:t xml:space="preserve">ecurrent </w:t>
      </w:r>
      <w:r w:rsidR="00CC6B0D">
        <w:t xml:space="preserve">episodes of </w:t>
      </w:r>
      <w:r w:rsidR="00456A8F">
        <w:t>FI</w:t>
      </w:r>
      <w:r w:rsidR="005526AD">
        <w:t xml:space="preserve"> for 6 months</w:t>
      </w:r>
      <w:r w:rsidR="00030D23">
        <w:t xml:space="preserve">; </w:t>
      </w:r>
      <w:r w:rsidR="001E1627" w:rsidRPr="00756291">
        <w:t xml:space="preserve">b) No </w:t>
      </w:r>
      <w:r w:rsidR="00A5190F">
        <w:t>mucosal disease (</w:t>
      </w:r>
      <w:r w:rsidR="005526AD">
        <w:t>colonoscopy</w:t>
      </w:r>
      <w:r w:rsidR="00A5190F">
        <w:t xml:space="preserve"> + biopsy)</w:t>
      </w:r>
      <w:proofErr w:type="gramStart"/>
      <w:r w:rsidR="00456A8F">
        <w:t>;</w:t>
      </w:r>
      <w:proofErr w:type="gramEnd"/>
      <w:r w:rsidR="00456A8F">
        <w:t xml:space="preserve"> and c) On a </w:t>
      </w:r>
      <w:r w:rsidR="005526AD">
        <w:t>2-</w:t>
      </w:r>
      <w:r w:rsidR="00030D23">
        <w:t xml:space="preserve">week </w:t>
      </w:r>
      <w:r w:rsidR="008F62EA">
        <w:t xml:space="preserve">stool diary patients reported </w:t>
      </w:r>
      <w:r w:rsidR="00030D23">
        <w:t>at least one episode of solid or l</w:t>
      </w:r>
      <w:r w:rsidR="00456A8F">
        <w:t>iquid FI</w:t>
      </w:r>
      <w:r w:rsidR="00030D23">
        <w:t>/week.</w:t>
      </w:r>
    </w:p>
    <w:p w:rsidR="001E1627" w:rsidRDefault="001E1627" w:rsidP="001E1627">
      <w:proofErr w:type="gramStart"/>
      <w:r w:rsidRPr="005140CB">
        <w:rPr>
          <w:b/>
          <w:bCs/>
        </w:rPr>
        <w:t>Exclusion Criteria:</w:t>
      </w:r>
      <w:r>
        <w:t xml:space="preserve"> </w:t>
      </w:r>
      <w:r w:rsidR="00CC6B0D">
        <w:t xml:space="preserve">Patients with </w:t>
      </w:r>
      <w:r>
        <w:t xml:space="preserve">1) </w:t>
      </w:r>
      <w:r w:rsidR="00030D23">
        <w:t>severe diarrhea (</w:t>
      </w:r>
      <w:r w:rsidR="00030D23" w:rsidRPr="00030D23">
        <w:rPr>
          <w:u w:val="single"/>
        </w:rPr>
        <w:t>&gt;</w:t>
      </w:r>
      <w:r w:rsidR="00030D23">
        <w:t xml:space="preserve">6 liquid stools/day, Bristol scale </w:t>
      </w:r>
      <w:r w:rsidR="00030D23" w:rsidRPr="00030D23">
        <w:rPr>
          <w:u w:val="single"/>
        </w:rPr>
        <w:t>&gt;</w:t>
      </w:r>
      <w:r w:rsidR="00030D23">
        <w:t xml:space="preserve">6); </w:t>
      </w:r>
      <w:r w:rsidR="00CC6B0D">
        <w:t xml:space="preserve">2) </w:t>
      </w:r>
      <w:r w:rsidR="004D2B06">
        <w:t xml:space="preserve">on </w:t>
      </w:r>
      <w:r w:rsidR="00996B96">
        <w:t>opioids</w:t>
      </w:r>
      <w:r>
        <w:t>, tricyclics (</w:t>
      </w:r>
      <w:r w:rsidR="00996B96">
        <w:t>except on stable doses &gt; 3months)</w:t>
      </w:r>
      <w:r w:rsidR="00CC6B0D">
        <w:t xml:space="preserve">; 3) </w:t>
      </w:r>
      <w:r w:rsidR="00996B96">
        <w:t>active</w:t>
      </w:r>
      <w:r>
        <w:t xml:space="preserve"> depressi</w:t>
      </w:r>
      <w:r w:rsidR="00996B96">
        <w:t>on</w:t>
      </w:r>
      <w:r w:rsidR="00CC6B0D">
        <w:t>; 4)</w:t>
      </w:r>
      <w:r>
        <w:t xml:space="preserve"> comorbid illnesses, severe cardiac disease, chronic renal failure or previous gastrointestinal surgery except cholecystectomy and</w:t>
      </w:r>
      <w:r w:rsidR="00CC6B0D">
        <w:t xml:space="preserve"> appendectomy; 5) </w:t>
      </w:r>
      <w:r>
        <w:t>neurolo</w:t>
      </w:r>
      <w:r w:rsidR="00CC6B0D">
        <w:t>gic diseases (e.g. head injury</w:t>
      </w:r>
      <w:r>
        <w:t>, epilepsy, multiple sclerosi</w:t>
      </w:r>
      <w:r w:rsidR="00CC6B0D">
        <w:t>s, strokes, spinal cord injury</w:t>
      </w:r>
      <w:r>
        <w:t>)</w:t>
      </w:r>
      <w:r w:rsidR="00CC6B0D">
        <w:t>; 6)</w:t>
      </w:r>
      <w:r>
        <w:t xml:space="preserve"> impaired cogni</w:t>
      </w:r>
      <w:r w:rsidR="00996B96">
        <w:t>zance (mini mental score of &lt; 15/25</w:t>
      </w:r>
      <w:r>
        <w:t xml:space="preserve">) and/or legally blind; 7) </w:t>
      </w:r>
      <w:r w:rsidR="00996B96">
        <w:t>metal implants, pacemakers</w:t>
      </w:r>
      <w:r w:rsidR="00CC6B0D">
        <w:t xml:space="preserve">; 8) </w:t>
      </w:r>
      <w:r>
        <w:t xml:space="preserve"> </w:t>
      </w:r>
      <w:r w:rsidR="00CC6B0D">
        <w:t>previous pelvic surgery, bladder repair, radical hysterectomy</w:t>
      </w:r>
      <w:r w:rsidR="00CC6B0D" w:rsidDel="007E76E7">
        <w:t>;</w:t>
      </w:r>
      <w:r w:rsidR="00CC6B0D">
        <w:t xml:space="preserve"> 9) </w:t>
      </w:r>
      <w:r>
        <w:t xml:space="preserve">ulcerative and </w:t>
      </w:r>
      <w:r w:rsidRPr="00EB0149">
        <w:t>Cr</w:t>
      </w:r>
      <w:r w:rsidR="00CC6B0D" w:rsidRPr="00EB0149">
        <w:t>ohn</w:t>
      </w:r>
      <w:r w:rsidR="000B743E" w:rsidRPr="00EB0149">
        <w:t>’</w:t>
      </w:r>
      <w:r w:rsidR="00CC6B0D" w:rsidRPr="00EB0149">
        <w:t>s</w:t>
      </w:r>
      <w:r w:rsidR="00CC6B0D">
        <w:t xml:space="preserve"> colitis; 10) </w:t>
      </w:r>
      <w:r>
        <w:t>rectal prolapse, anal fissure, anal surgery or</w:t>
      </w:r>
      <w:r w:rsidR="00CC6B0D">
        <w:t xml:space="preserve"> inflamed hemorrhoids; 11)</w:t>
      </w:r>
      <w:r w:rsidR="0057564F">
        <w:t xml:space="preserve"> pregnant women 12</w:t>
      </w:r>
      <w:r w:rsidR="00CC6B0D">
        <w:t>) nursing mothers.</w:t>
      </w:r>
      <w:proofErr w:type="gramEnd"/>
    </w:p>
    <w:p w:rsidR="001E1627" w:rsidRDefault="001E1627" w:rsidP="00994EBA">
      <w:pPr>
        <w:shd w:val="clear" w:color="auto" w:fill="FFFFFF" w:themeFill="background1"/>
        <w:adjustRightInd w:val="0"/>
        <w:ind w:firstLine="360"/>
      </w:pPr>
      <w:r w:rsidRPr="008630DE">
        <w:rPr>
          <w:bCs/>
          <w:u w:val="single"/>
        </w:rPr>
        <w:lastRenderedPageBreak/>
        <w:t>Study Protoc</w:t>
      </w:r>
      <w:r w:rsidRPr="00517555">
        <w:rPr>
          <w:bCs/>
          <w:u w:val="single"/>
        </w:rPr>
        <w:t xml:space="preserve">ol (See Flow Chart, Fig. </w:t>
      </w:r>
      <w:r w:rsidR="001F6A4F" w:rsidRPr="00517555">
        <w:rPr>
          <w:bCs/>
          <w:u w:val="single"/>
        </w:rPr>
        <w:t>2</w:t>
      </w:r>
      <w:r w:rsidRPr="00517555">
        <w:rPr>
          <w:bCs/>
          <w:u w:val="single"/>
        </w:rPr>
        <w:t>):</w:t>
      </w:r>
      <w:r w:rsidRPr="00517555">
        <w:rPr>
          <w:i/>
        </w:rPr>
        <w:t xml:space="preserve"> </w:t>
      </w:r>
      <w:r w:rsidR="004D2B06" w:rsidRPr="00517555">
        <w:t xml:space="preserve">Enrolled patients </w:t>
      </w:r>
      <w:r w:rsidR="003F7D48" w:rsidRPr="00517555">
        <w:t>will be</w:t>
      </w:r>
      <w:r w:rsidR="00A06C94" w:rsidRPr="00517555">
        <w:t xml:space="preserve"> asked to fill out incontinence</w:t>
      </w:r>
      <w:r w:rsidR="003F7D48" w:rsidRPr="00517555">
        <w:t>, FI</w:t>
      </w:r>
      <w:r w:rsidR="00A87658" w:rsidRPr="00517555">
        <w:t>SI</w:t>
      </w:r>
      <w:r w:rsidR="00FF10E8" w:rsidRPr="00517555">
        <w:t xml:space="preserve"> </w:t>
      </w:r>
      <w:r w:rsidR="00FF10E8" w:rsidRPr="00517555">
        <w:fldChar w:fldCharType="begin" w:fldLock="1"/>
      </w:r>
      <w:r w:rsidR="004431DB" w:rsidRPr="00517555">
        <w:instrText>ADDIN CSL_CITATION { "citationItems" : [ { "id" : "ITEM-1", "itemData" : { "ISSN" : "0012-3706", "PMID" : "10613469", "abstract" : "PURPOSE: The purpose of this research was to develop and evaluate a severity rating score for fecal incontinence, the Fecal Incontinence Severity Index. METHODS: The Fecal Incontinence Severity Index is based on a type x frequency matrix. The matrix includes four types of leakage commonly found in the fecal incontinent population: gas, mucus, and liquid and solid stool and five frequencies: one to three times per month, once per week, twice per week, once per day, and twice per day. The Fecal Incontinence Severity Index was developed using both colon and rectal surgeons and patient input for the specification of the weighting scores. RESULTS: Surgeons and patients had very similar weightings for each of the type x frequency combinations; significant differences occurred for only 3 of the 20 different weights. The Fecal Incontinence Severity Index score of a group of patients with fecal incontinence (N = 118) demonstrated significant correlations with three of the four scales found in a fecal incontinence quality-of-life scale. CONCLUSIONS: Evaluation of the Fecal Incontinence Severity Index indicates that the index is a tool that can be used to assess severity of fecal incontinence. Overall, patient and surgeon ratings of severity are similar, with minor differences associated with the accidental loss of solid stool.", "author" : [ { "dropping-particle" : "", "family" : "Rockwood", "given" : "T H", "non-dropping-particle" : "", "parse-names" : false, "suffix" : "" }, { "dropping-particle" : "", "family" : "Church", "given" : "J M", "non-dropping-particle" : "", "parse-names" : false, "suffix" : "" }, { "dropping-particle" : "", "family" : "Fleshman", "given" : "J W", "non-dropping-particle" : "", "parse-names" : false, "suffix" : "" }, { "dropping-particle" : "", "family" : "Kane", "given" : "R L", "non-dropping-particle" : "", "parse-names" : false, "suffix" : "" }, { "dropping-particle" : "", "family" : "Mavrantonis", "given" : "C", "non-dropping-particle" : "", "parse-names" : false, "suffix" : "" }, { "dropping-particle" : "", "family" : "Thorson", "given" : "A G", "non-dropping-particle" : "", "parse-names" : false, "suffix" : "" }, { "dropping-particle" : "", "family" : "Wexner", "given" : "S D", "non-dropping-particle" : "", "parse-names" : false, "suffix" : "" }, { "dropping-particle" : "", "family" : "Bliss", "given" : "D", "non-dropping-particle" : "", "parse-names" : false, "suffix" : "" }, { "dropping-particle" : "", "family" : "Lowry", "given" : "A C", "non-dropping-particle" : "", "parse-names" : false, "suffix" : "" } ], "container-title" : "Diseases of the colon and rectum", "id" : "ITEM-1", "issue" : "12", "issued" : { "date-parts" : [ [ "1999", "12" ] ] }, "page" : "1525-32", "title" : "Patient and surgeon ranking of the severity of symptoms associated with fecal incontinence: the fecal incontinence severity index.", "type" : "article-journal", "volume" : "42" }, "uris" : [ "http://www.mendeley.com/documents/?uuid=e1e27705-e7f3-4f5c-a1ca-11dc1cfebac4" ] } ], "mendeley" : { "previouslyFormattedCitation" : "[47]" }, "properties" : { "noteIndex" : 0 }, "schema" : "https://github.com/citation-style-language/schema/raw/master/csl-citation.json" }</w:instrText>
      </w:r>
      <w:r w:rsidR="00FF10E8" w:rsidRPr="00517555">
        <w:fldChar w:fldCharType="separate"/>
      </w:r>
      <w:r w:rsidR="00A23421" w:rsidRPr="00517555">
        <w:rPr>
          <w:noProof/>
        </w:rPr>
        <w:t>[47]</w:t>
      </w:r>
      <w:r w:rsidR="00FF10E8" w:rsidRPr="00517555">
        <w:fldChar w:fldCharType="end"/>
      </w:r>
      <w:r w:rsidR="003F7D48" w:rsidRPr="00517555">
        <w:t>, FI</w:t>
      </w:r>
      <w:r w:rsidR="00A87658" w:rsidRPr="00517555">
        <w:t>CA</w:t>
      </w:r>
      <w:r w:rsidR="00FF10E8" w:rsidRPr="00517555">
        <w:t xml:space="preserve"> </w:t>
      </w:r>
      <w:r w:rsidR="00FF10E8" w:rsidRPr="00517555">
        <w:fldChar w:fldCharType="begin" w:fldLock="1"/>
      </w:r>
      <w:r w:rsidR="004431DB" w:rsidRPr="00517555">
        <w:instrText>ADDIN CSL_CITATION { "citationItems" : [ { "id" : "ITEM-1", "itemData" : { "DOI" : "10.1111/j.1365-2036.2004.02028.x", "ISSN" : "0269-2813", "PMID" : "15274673", "abstract" : "BACKGROUND: The prevalence, severity and risk factors of faecal incontinence in women in the community are incompletely characterized. AIM: To develop and validate a self-report questionnaire (faecal incontinence and constipation assessment) to address these issues. METHOD: Eighty-three women completed the instrument; 20 randomly selected patients answered the faecal incontinence and constipation assessment again 6 weeks later. A gastroenterologist also completed the faecal incontinence and constipation assessment in all 83 subjects after a detailed clinical assessment. Concurrent validity was evaluated by comparing the patient's self-report to a doctor interview for every question. Reproducibility was evaluated by a test-retest approach for every question. The severity of faecal incontinence was rated by incorporating the frequency and type of faecal incontinence, rectal urgency and use of sanitary devices. RESULTS: The questionnaire was well-understood. Reproducibility [median kappa statistic, 0.80 (interquartile range: 0.66-0.90)]; and concurrent validity [0.59 (0.47-0.67)] were acceptable. For the index question on faecal incontinence, the kappa for reproducibility and concurrent validity was 0.90 and 0.95, respectively. The faecal incontinence severity score was also valid (kappa = 0.5). CONCLUSION: The faecal incontinence and constipation assessment has excellent reproducibility and reasonable validity for assessing the presence, risk factors and severity of faecal incontinence and associated bowel disorders in women when compared against clinical assessment.", "author" : [ { "dropping-particle" : "", "family" : "Bharucha", "given" : "A E", "non-dropping-particle" : "", "parse-names" : false, "suffix" : "" }, { "dropping-particle" : "", "family" : "Locke", "given" : "G R", "non-dropping-particle" : "", "parse-names" : false, "suffix" : "" }, { "dropping-particle" : "", "family" : "Seide", "given" : "B M", "non-dropping-particle" : "", "parse-names" : false, "suffix" : "" }, { "dropping-particle" : "", "family" : "Zinsmeister", "given" : "A R", "non-dropping-particle" : "", "parse-names" : false, "suffix" : "" } ], "container-title" : "Alimentary pharmacology &amp; therapeutics", "id" : "ITEM-1", "issue" : "3", "issued" : { "date-parts" : [ [ "2004", "8", "1" ] ] }, "page" : "355-64", "title" : "A new questionnaire for constipation and faecal incontinence.", "type" : "article-journal", "volume" : "20" }, "uris" : [ "http://www.mendeley.com/documents/?uuid=9a440dc7-61c1-400d-ba44-1f2486438665" ] } ], "mendeley" : { "previouslyFormattedCitation" : "[48]" }, "properties" : { "noteIndex" : 0 }, "schema" : "https://github.com/citation-style-language/schema/raw/master/csl-citation.json" }</w:instrText>
      </w:r>
      <w:r w:rsidR="00FF10E8" w:rsidRPr="00517555">
        <w:fldChar w:fldCharType="separate"/>
      </w:r>
      <w:r w:rsidR="00A23421" w:rsidRPr="00517555">
        <w:rPr>
          <w:noProof/>
        </w:rPr>
        <w:t>[48]</w:t>
      </w:r>
      <w:r w:rsidR="00FF10E8" w:rsidRPr="00517555">
        <w:fldChar w:fldCharType="end"/>
      </w:r>
      <w:r w:rsidR="00A87658" w:rsidRPr="00517555">
        <w:t>,</w:t>
      </w:r>
      <w:r w:rsidR="003F7D48" w:rsidRPr="00517555">
        <w:t xml:space="preserve"> </w:t>
      </w:r>
      <w:r w:rsidR="00091940" w:rsidRPr="00517555">
        <w:t xml:space="preserve">FI-QOL </w:t>
      </w:r>
      <w:r w:rsidR="00FF10E8" w:rsidRPr="00517555">
        <w:fldChar w:fldCharType="begin" w:fldLock="1"/>
      </w:r>
      <w:r w:rsidR="004431DB" w:rsidRPr="00517555">
        <w:instrText>ADDIN CSL_CITATION { "citationItems" : [ { "id" : "ITEM-1", "itemData" : { "ISSN" : "0012-3706", "PMID" : "10813117", "abstract" : "PURPOSE: This goal of this research was to develop and evaluate the psychometrics of a health-related quality of life scale developed to address issues related specifically to fecal incontinence, the Fecal Incontinence Quality of Life Scale. METHODS: The Fecal Incontinence Quality of Life Scale is composed of a total of 29 items; these items form four scales: Lifestyle (10 items), Coping/Behavior (9 items), Depression/Self-Perception (7 items), and Embarrassment (3 items). RESULTS: Psychometric evaluation of these scales demonstrates that they are both reliable and valid. Each of the scales demonstrate stability over time (test/retest reliability) and have acceptable internal reliability (Cronbach alpha &gt;0.70). Validity was assessed using discriminate and convergent techniques. Each of the four scales of the Fecal Incontinence Quality of Life Scale was capable of discriminating between patients with fecal incontinence and patients with other gastrointestinal problems. To evaluate convergent validity, the correlation of the scales in the Fecal Incontinence Quality of Life Scale with selected subscales in the SF-36 was analyzed. The scales in the Fecal Incontinence Quality of Life Scale demonstrated significant correlations with the subscales in the SF-36. CONCLUSIONS: The psychometric evaluation of the Fecal Incontinence Quality of Life Scale showed that this fecal incontinence-specific quality of life measure produces both reliable and valid measurement.", "author" : [ { "dropping-particle" : "", "family" : "Rockwood", "given" : "T H", "non-dropping-particle" : "", "parse-names" : false, "suffix" : "" }, { "dropping-particle" : "", "family" : "Church", "given" : "J M", "non-dropping-particle" : "", "parse-names" : false, "suffix" : "" }, { "dropping-particle" : "", "family" : "Fleshman", "given" : "J W", "non-dropping-particle" : "", "parse-names" : false, "suffix" : "" }, { "dropping-particle" : "", "family" : "Kane", "given" : "R L", "non-dropping-particle" : "", "parse-names" : false, "suffix" : "" }, { "dropping-particle" : "", "family" : "Mavrantonis", "given" : "C", "non-dropping-particle" : "", "parse-names" : false, "suffix" : "" }, { "dropping-particle" : "", "family" : "Thorson", "given" : "A G", "non-dropping-particle" : "", "parse-names" : false, "suffix" : "" }, { "dropping-particle" : "", "family" : "Wexner", "given" : "S D", "non-dropping-particle" : "", "parse-names" : false, "suffix" : "" }, { "dropping-particle" : "", "family" : "Bliss", "given" : "D", "non-dropping-particle" : "", "parse-names" : false, "suffix" : "" }, { "dropping-particle" : "", "family" : "Lowry", "given" : "A C", "non-dropping-particle" : "", "parse-names" : false, "suffix" : "" } ], "container-title" : "Diseases of the colon and rectum", "id" : "ITEM-1", "issue" : "1", "issued" : { "date-parts" : [ [ "2000", "1" ] ] }, "page" : "9-16; discussion 16-7", "title" : "Fecal Incontinence Quality of Life Scale: quality of life instrument for patients with fecal incontinence.", "type" : "article-journal", "volume" : "43" }, "uris" : [ "http://www.mendeley.com/documents/?uuid=0aa8b0f7-3015-43e6-ab96-421fae9ac75f" ] } ], "mendeley" : { "previouslyFormattedCitation" : "[49]" }, "properties" : { "noteIndex" : 0 }, "schema" : "https://github.com/citation-style-language/schema/raw/master/csl-citation.json" }</w:instrText>
      </w:r>
      <w:r w:rsidR="00FF10E8" w:rsidRPr="00517555">
        <w:fldChar w:fldCharType="separate"/>
      </w:r>
      <w:r w:rsidR="00A23421" w:rsidRPr="00517555">
        <w:rPr>
          <w:noProof/>
        </w:rPr>
        <w:t>[49]</w:t>
      </w:r>
      <w:r w:rsidR="00FF10E8" w:rsidRPr="00517555">
        <w:fldChar w:fldCharType="end"/>
      </w:r>
      <w:r w:rsidR="00FF10E8" w:rsidRPr="00517555">
        <w:t xml:space="preserve"> </w:t>
      </w:r>
      <w:r w:rsidR="003F7D48" w:rsidRPr="00517555">
        <w:t xml:space="preserve">questionnaires </w:t>
      </w:r>
      <w:r w:rsidR="00E0533A" w:rsidRPr="00517555">
        <w:t>and a global assessment scale</w:t>
      </w:r>
      <w:r w:rsidR="00A418B6" w:rsidRPr="00517555">
        <w:t xml:space="preserve"> (SGA)</w:t>
      </w:r>
      <w:r w:rsidR="00E0533A" w:rsidRPr="00517555">
        <w:t xml:space="preserve"> </w:t>
      </w:r>
      <w:r w:rsidR="00475292" w:rsidRPr="00517555">
        <w:t xml:space="preserve">and the Rome III Psychological Alarm </w:t>
      </w:r>
      <w:r w:rsidR="00561A0F" w:rsidRPr="00517555">
        <w:t>Questionnaire</w:t>
      </w:r>
      <w:r w:rsidR="00FF10E8" w:rsidRPr="00517555">
        <w:t xml:space="preserve"> </w:t>
      </w:r>
      <w:r w:rsidR="00FF10E8" w:rsidRPr="00517555">
        <w:fldChar w:fldCharType="begin" w:fldLock="1"/>
      </w:r>
      <w:r w:rsidR="004431DB" w:rsidRPr="00517555">
        <w:instrText>ADDIN CSL_CITATION { "citationItems" : [ { "id" : "ITEM-1", "itemData" : { "DOI" : "10.1053/j.gastro.2005.11.064", "ISSN" : "0016-5085", "PMID" : "16678564", "abstract" : "This report defines criteria for diagnosing functional anorectal disorders (ie, fecal incontinence, anorectal pain, and disorders of defecation). Functional fecal incontinence is defined as the uncontrolled passage of fecal material recurring for &gt; or =3 months in an individual with a developmental age of &gt; or =4 years that is associated with: (1) abnormal functioning of normally innervated and structurally intact muscles, and/or (2) no or minor abnormalities of sphincter structure and/or innervation insufficient to explain fecal incontinence, and/or (3) normal or disordered bowel habits (ie, fecal retention or diarrhea), and/or (4) psychological causes. However, conditions wherein structural and/or neurogenic abnormalities explain the symptom, or are part of a generalized process (eg, diabetic neuropathy) are not included within functional fecal incontinence. Functional fecal incontinence is a common, but underrecognized symptom, which is equally prevalent in men and women, and can often cause considerable distress. The clinical features are useful for guiding diagnostic testing and therapy. Functional anorectal pain syndromes include proctalgia fugax (fleeting pain) and chronic proctalgia; chronic proctalgia may be subdivided into levator ani syndrome and unspecified anorectal pain, which are defined by arbitrary clinical criteria. Functional defecation disorders are characterized by 2 or more symptoms of constipation, with &gt; or =2 of the following features during defecation: impaired evacuation, inappropriate contraction of the pelvic floor muscles, and inadequate propulsive forces. Functional disorders of defecation may be amenable to pelvic floor retraining by biofeedback therapy (such as dyssynergic defecation).", "author" : [ { "dropping-particle" : "", "family" : "Bharucha", "given" : "Adil E", "non-dropping-particle" : "", "parse-names" : false, "suffix" : "" }, { "dropping-particle" : "", "family" : "Wald", "given" : "Arnold", "non-dropping-particle" : "", "parse-names" : false, "suffix" : "" }, { "dropping-particle" : "", "family" : "Enck", "given" : "Paul", "non-dropping-particle" : "", "parse-names" : false, "suffix" : "" }, { "dropping-particle" : "", "family" : "Rao", "given" : "Satish", "non-dropping-particle" : "", "parse-names" : false, "suffix" : "" } ], "container-title" : "Gastroenterology", "id" : "ITEM-1", "issue" : "5", "issued" : { "date-parts" : [ [ "2006", "4" ] ] }, "page" : "1510-8", "title" : "Functional anorectal disorders.", "type" : "article-journal", "volume" : "130" }, "uris" : [ "http://www.mendeley.com/documents/?uuid=f3fe6a82-0e1a-48f8-b727-0fca436da563" ] } ], "mendeley" : { "previouslyFormattedCitation" : "[50]" }, "properties" : { "noteIndex" : 0 }, "schema" : "https://github.com/citation-style-language/schema/raw/master/csl-citation.json" }</w:instrText>
      </w:r>
      <w:r w:rsidR="00FF10E8" w:rsidRPr="00517555">
        <w:fldChar w:fldCharType="separate"/>
      </w:r>
      <w:r w:rsidR="00A23421" w:rsidRPr="00517555">
        <w:rPr>
          <w:noProof/>
        </w:rPr>
        <w:t>[50]</w:t>
      </w:r>
      <w:r w:rsidR="00FF10E8" w:rsidRPr="00517555">
        <w:fldChar w:fldCharType="end"/>
      </w:r>
      <w:r w:rsidR="00A418B6" w:rsidRPr="00517555">
        <w:t xml:space="preserve"> at baseline and after treatment </w:t>
      </w:r>
      <w:r w:rsidR="00B5157A" w:rsidRPr="00517555">
        <w:t xml:space="preserve"> (</w:t>
      </w:r>
      <w:r w:rsidR="00A87658" w:rsidRPr="00517555">
        <w:t xml:space="preserve">Appendices </w:t>
      </w:r>
      <w:r w:rsidR="00E56A93" w:rsidRPr="00517555">
        <w:t>3</w:t>
      </w:r>
      <w:r w:rsidR="00E0533A" w:rsidRPr="00517555">
        <w:t>-</w:t>
      </w:r>
      <w:r w:rsidR="00E56A93" w:rsidRPr="00517555">
        <w:t>8</w:t>
      </w:r>
      <w:r w:rsidR="00A06C94" w:rsidRPr="00517555">
        <w:t>)</w:t>
      </w:r>
      <w:r w:rsidR="003F7D48" w:rsidRPr="00517555">
        <w:t xml:space="preserve">. </w:t>
      </w:r>
      <w:r w:rsidRPr="00517555">
        <w:t>Next, patient</w:t>
      </w:r>
      <w:r w:rsidR="00A5190F" w:rsidRPr="00517555">
        <w:t xml:space="preserve">s will </w:t>
      </w:r>
      <w:r w:rsidR="00B5157A" w:rsidRPr="00517555">
        <w:t xml:space="preserve">undergo </w:t>
      </w:r>
      <w:r w:rsidR="00A5190F" w:rsidRPr="00517555">
        <w:t>CEP,</w:t>
      </w:r>
      <w:r w:rsidR="00A55858" w:rsidRPr="00517555">
        <w:t xml:space="preserve"> </w:t>
      </w:r>
      <w:r w:rsidR="00A5190F" w:rsidRPr="00517555">
        <w:t>TMS</w:t>
      </w:r>
      <w:r w:rsidR="00A55858" w:rsidRPr="00517555">
        <w:t>,</w:t>
      </w:r>
      <w:r w:rsidR="004D2B06" w:rsidRPr="00517555">
        <w:t xml:space="preserve"> TLMS and TSMS studies </w:t>
      </w:r>
      <w:r w:rsidR="002B3234" w:rsidRPr="00517555">
        <w:t xml:space="preserve">(Appendices </w:t>
      </w:r>
      <w:r w:rsidR="006B3631" w:rsidRPr="00517555">
        <w:t>9-11</w:t>
      </w:r>
      <w:r w:rsidR="002B3234" w:rsidRPr="00517555">
        <w:t xml:space="preserve">) </w:t>
      </w:r>
      <w:r w:rsidR="004D2B06" w:rsidRPr="00517555">
        <w:t xml:space="preserve">as </w:t>
      </w:r>
      <w:r w:rsidRPr="00517555">
        <w:t>described below</w:t>
      </w:r>
      <w:r w:rsidR="003F7D48" w:rsidRPr="00517555">
        <w:t xml:space="preserve"> </w:t>
      </w:r>
      <w:r w:rsidR="008630DE" w:rsidRPr="00517555">
        <w:rPr>
          <w:shd w:val="clear" w:color="auto" w:fill="FFFFFF" w:themeFill="background1"/>
        </w:rPr>
        <w:t>(see under AIM 2)</w:t>
      </w:r>
      <w:r w:rsidR="003F7D48" w:rsidRPr="00517555">
        <w:rPr>
          <w:shd w:val="clear" w:color="auto" w:fill="FFFFFF" w:themeFill="background1"/>
        </w:rPr>
        <w:t>,</w:t>
      </w:r>
      <w:r w:rsidR="00B106C2" w:rsidRPr="00994EBA">
        <w:rPr>
          <w:shd w:val="clear" w:color="auto" w:fill="FFFFFF" w:themeFill="background1"/>
        </w:rPr>
        <w:t xml:space="preserve"> </w:t>
      </w:r>
      <w:r w:rsidR="00B106C2" w:rsidRPr="008630DE">
        <w:t xml:space="preserve">and </w:t>
      </w:r>
      <w:r w:rsidR="003F7D48" w:rsidRPr="008630DE">
        <w:t xml:space="preserve">these </w:t>
      </w:r>
      <w:r w:rsidR="00A5190F" w:rsidRPr="008630DE">
        <w:t xml:space="preserve">tests </w:t>
      </w:r>
      <w:r w:rsidR="00B106C2" w:rsidRPr="008630DE">
        <w:t>will be repeated after the 6</w:t>
      </w:r>
      <w:r w:rsidR="00B106C2" w:rsidRPr="008630DE">
        <w:rPr>
          <w:vertAlign w:val="superscript"/>
        </w:rPr>
        <w:t>th</w:t>
      </w:r>
      <w:r w:rsidR="00B106C2" w:rsidRPr="008630DE">
        <w:t xml:space="preserve"> session</w:t>
      </w:r>
      <w:r w:rsidR="00A55858" w:rsidRPr="008630DE">
        <w:t xml:space="preserve"> to assess </w:t>
      </w:r>
      <w:r w:rsidR="00A5190F" w:rsidRPr="008630DE">
        <w:t>brain-pelvic floor function</w:t>
      </w:r>
      <w:r w:rsidRPr="008630DE">
        <w:t>.</w:t>
      </w:r>
      <w:r w:rsidR="00B40668" w:rsidRPr="008630DE">
        <w:t xml:space="preserve"> </w:t>
      </w:r>
      <w:r w:rsidR="00A55858" w:rsidRPr="008630DE">
        <w:t xml:space="preserve">Next, </w:t>
      </w:r>
      <w:r w:rsidR="00B5157A" w:rsidRPr="008630DE">
        <w:t xml:space="preserve">patients </w:t>
      </w:r>
      <w:proofErr w:type="gramStart"/>
      <w:r w:rsidR="00B5157A" w:rsidRPr="008630DE">
        <w:t xml:space="preserve">will be </w:t>
      </w:r>
      <w:r w:rsidR="00A55858" w:rsidRPr="008630DE">
        <w:t>random</w:t>
      </w:r>
      <w:r w:rsidR="00B5157A" w:rsidRPr="008630DE">
        <w:t>ized</w:t>
      </w:r>
      <w:proofErr w:type="gramEnd"/>
      <w:r w:rsidR="00B5157A" w:rsidRPr="008630DE">
        <w:t xml:space="preserve"> to one of 3 treatment groups, </w:t>
      </w:r>
      <w:r w:rsidR="002C3DDF" w:rsidRPr="008630DE">
        <w:rPr>
          <w:bCs/>
        </w:rPr>
        <w:t>1 Hz</w:t>
      </w:r>
      <w:r w:rsidR="00506528" w:rsidRPr="008630DE">
        <w:rPr>
          <w:bCs/>
        </w:rPr>
        <w:t>,</w:t>
      </w:r>
      <w:r w:rsidR="00B5157A" w:rsidRPr="008630DE">
        <w:rPr>
          <w:bCs/>
        </w:rPr>
        <w:t xml:space="preserve"> 5Hz or 15 Hz</w:t>
      </w:r>
      <w:r w:rsidR="002C3DDF" w:rsidRPr="008630DE">
        <w:rPr>
          <w:bCs/>
        </w:rPr>
        <w:t xml:space="preserve"> </w:t>
      </w:r>
      <w:r w:rsidR="00506528" w:rsidRPr="008630DE">
        <w:rPr>
          <w:bCs/>
        </w:rPr>
        <w:t>frequency of</w:t>
      </w:r>
      <w:r w:rsidR="00DC077C" w:rsidRPr="008630DE">
        <w:rPr>
          <w:bCs/>
        </w:rPr>
        <w:t xml:space="preserve"> </w:t>
      </w:r>
      <w:proofErr w:type="spellStart"/>
      <w:r w:rsidRPr="008630DE">
        <w:rPr>
          <w:bCs/>
        </w:rPr>
        <w:t>rT</w:t>
      </w:r>
      <w:r w:rsidR="002C3DDF" w:rsidRPr="008630DE">
        <w:rPr>
          <w:bCs/>
        </w:rPr>
        <w:t>LMS</w:t>
      </w:r>
      <w:proofErr w:type="spellEnd"/>
      <w:r w:rsidR="002C3DDF" w:rsidRPr="008630DE">
        <w:rPr>
          <w:bCs/>
        </w:rPr>
        <w:t xml:space="preserve"> and</w:t>
      </w:r>
      <w:r w:rsidRPr="008630DE">
        <w:rPr>
          <w:bCs/>
        </w:rPr>
        <w:t xml:space="preserve"> </w:t>
      </w:r>
      <w:proofErr w:type="spellStart"/>
      <w:r w:rsidRPr="008630DE">
        <w:rPr>
          <w:bCs/>
        </w:rPr>
        <w:t>rT</w:t>
      </w:r>
      <w:r w:rsidR="002C3DDF" w:rsidRPr="008630DE">
        <w:rPr>
          <w:bCs/>
        </w:rPr>
        <w:t>S</w:t>
      </w:r>
      <w:r w:rsidR="00B5157A" w:rsidRPr="008630DE">
        <w:rPr>
          <w:bCs/>
        </w:rPr>
        <w:t>MS</w:t>
      </w:r>
      <w:proofErr w:type="spellEnd"/>
      <w:r w:rsidRPr="008630DE">
        <w:rPr>
          <w:bCs/>
        </w:rPr>
        <w:t xml:space="preserve">. </w:t>
      </w:r>
      <w:r w:rsidR="002C3DDF" w:rsidRPr="008630DE">
        <w:rPr>
          <w:bCs/>
        </w:rPr>
        <w:t>The order of lumbar or sacr</w:t>
      </w:r>
      <w:r w:rsidR="00506528" w:rsidRPr="008630DE">
        <w:rPr>
          <w:bCs/>
        </w:rPr>
        <w:t>al stimulations and the</w:t>
      </w:r>
      <w:r w:rsidR="002C3DDF" w:rsidRPr="008630DE">
        <w:rPr>
          <w:bCs/>
        </w:rPr>
        <w:t xml:space="preserve"> right </w:t>
      </w:r>
      <w:r w:rsidR="00B40668" w:rsidRPr="008630DE">
        <w:rPr>
          <w:bCs/>
        </w:rPr>
        <w:t>or left side will be randomized</w:t>
      </w:r>
      <w:r w:rsidR="002C3DDF" w:rsidRPr="008630DE">
        <w:rPr>
          <w:bCs/>
        </w:rPr>
        <w:t xml:space="preserve">. </w:t>
      </w:r>
      <w:r w:rsidRPr="008630DE">
        <w:rPr>
          <w:bCs/>
        </w:rPr>
        <w:t xml:space="preserve">Six sessions of treatment </w:t>
      </w:r>
      <w:proofErr w:type="gramStart"/>
      <w:r w:rsidRPr="008630DE">
        <w:rPr>
          <w:bCs/>
        </w:rPr>
        <w:t>will be given</w:t>
      </w:r>
      <w:proofErr w:type="gramEnd"/>
      <w:r w:rsidRPr="008630DE">
        <w:rPr>
          <w:bCs/>
        </w:rPr>
        <w:t xml:space="preserve"> at weekly intervals</w:t>
      </w:r>
      <w:r w:rsidR="006B3631">
        <w:rPr>
          <w:bCs/>
        </w:rPr>
        <w:t xml:space="preserve"> (Appendix 12</w:t>
      </w:r>
      <w:r w:rsidR="00141966" w:rsidRPr="008630DE">
        <w:rPr>
          <w:bCs/>
        </w:rPr>
        <w:t>)</w:t>
      </w:r>
      <w:r w:rsidR="00B5157A" w:rsidRPr="008630DE">
        <w:rPr>
          <w:bCs/>
        </w:rPr>
        <w:t xml:space="preserve">. Daily stool diaries </w:t>
      </w:r>
      <w:proofErr w:type="gramStart"/>
      <w:r w:rsidR="00B5157A" w:rsidRPr="008630DE">
        <w:rPr>
          <w:bCs/>
        </w:rPr>
        <w:t>will be</w:t>
      </w:r>
      <w:r w:rsidR="00767CA2" w:rsidRPr="008630DE">
        <w:rPr>
          <w:bCs/>
        </w:rPr>
        <w:t xml:space="preserve"> kept</w:t>
      </w:r>
      <w:proofErr w:type="gramEnd"/>
      <w:r w:rsidR="00141966" w:rsidRPr="008630DE">
        <w:rPr>
          <w:bCs/>
        </w:rPr>
        <w:t xml:space="preserve"> (Appendix 1)</w:t>
      </w:r>
      <w:r w:rsidRPr="008630DE">
        <w:t>.</w:t>
      </w:r>
      <w:r>
        <w:t xml:space="preserve"> </w:t>
      </w:r>
    </w:p>
    <w:p w:rsidR="002C3DDF" w:rsidRDefault="001E1627" w:rsidP="002A7852">
      <w:pPr>
        <w:autoSpaceDE/>
        <w:autoSpaceDN/>
        <w:adjustRightInd w:val="0"/>
        <w:ind w:firstLine="360"/>
      </w:pPr>
      <w:r w:rsidRPr="00E66AF1">
        <w:rPr>
          <w:bCs/>
          <w:u w:val="single"/>
        </w:rPr>
        <w:t>Randomization procedures</w:t>
      </w:r>
      <w:r w:rsidRPr="00AD1191">
        <w:rPr>
          <w:bCs/>
          <w:i/>
        </w:rPr>
        <w:t>:</w:t>
      </w:r>
      <w:r>
        <w:rPr>
          <w:b/>
          <w:bCs/>
        </w:rPr>
        <w:t xml:space="preserve"> </w:t>
      </w:r>
      <w:r>
        <w:t>We will use th</w:t>
      </w:r>
      <w:r w:rsidR="00187DC7">
        <w:t>e permuted blo</w:t>
      </w:r>
      <w:r w:rsidR="00582505">
        <w:t>cks method</w:t>
      </w:r>
      <w:r w:rsidR="00187DC7">
        <w:t xml:space="preserve"> to</w:t>
      </w:r>
      <w:r w:rsidR="00582505">
        <w:t xml:space="preserve"> ensure</w:t>
      </w:r>
      <w:r w:rsidR="002C3DDF">
        <w:t xml:space="preserve"> balance among th</w:t>
      </w:r>
      <w:r w:rsidR="00187DC7">
        <w:t xml:space="preserve">e </w:t>
      </w:r>
      <w:proofErr w:type="gramStart"/>
      <w:r w:rsidR="00187DC7">
        <w:t>3</w:t>
      </w:r>
      <w:proofErr w:type="gramEnd"/>
      <w:r>
        <w:t xml:space="preserve"> trea</w:t>
      </w:r>
      <w:r w:rsidR="00560450">
        <w:t>tment</w:t>
      </w:r>
      <w:r w:rsidR="00187DC7">
        <w:t>s</w:t>
      </w:r>
      <w:r>
        <w:t xml:space="preserve">, </w:t>
      </w:r>
      <w:r w:rsidR="003F60E7">
        <w:t xml:space="preserve">and at each center </w:t>
      </w:r>
      <w:r>
        <w:t>while making it highly i</w:t>
      </w:r>
      <w:r w:rsidR="002A7852">
        <w:t xml:space="preserve">mprobable </w:t>
      </w:r>
      <w:r>
        <w:t xml:space="preserve">to predict the next </w:t>
      </w:r>
      <w:r w:rsidR="000D4D42">
        <w:t>treatment assignment. S</w:t>
      </w:r>
      <w:r w:rsidR="00B5157A" w:rsidRPr="00B5157A">
        <w:t>erially</w:t>
      </w:r>
      <w:r>
        <w:t xml:space="preserve"> numbered sealed</w:t>
      </w:r>
      <w:r w:rsidR="00956207">
        <w:t xml:space="preserve"> envelopes containing the </w:t>
      </w:r>
      <w:r w:rsidR="00B5157A">
        <w:t>assignment</w:t>
      </w:r>
      <w:r w:rsidR="000D4D42">
        <w:t xml:space="preserve"> </w:t>
      </w:r>
      <w:proofErr w:type="gramStart"/>
      <w:r w:rsidR="000D4D42">
        <w:t>will be used</w:t>
      </w:r>
      <w:proofErr w:type="gramEnd"/>
      <w:r w:rsidR="00582505">
        <w:t xml:space="preserve">. </w:t>
      </w:r>
    </w:p>
    <w:p w:rsidR="0083642A" w:rsidRPr="0083642A" w:rsidRDefault="00E02663" w:rsidP="0083642A">
      <w:pPr>
        <w:autoSpaceDE/>
        <w:autoSpaceDN/>
        <w:adjustRightInd w:val="0"/>
        <w:rPr>
          <w:szCs w:val="20"/>
        </w:rPr>
      </w:pPr>
      <w:r>
        <w:rPr>
          <w:noProof/>
          <w:szCs w:val="20"/>
        </w:rPr>
        <mc:AlternateContent>
          <mc:Choice Requires="wpg">
            <w:drawing>
              <wp:anchor distT="0" distB="0" distL="114300" distR="114300" simplePos="0" relativeHeight="251695616" behindDoc="1" locked="0" layoutInCell="1" allowOverlap="1" wp14:anchorId="70DF8CA5" wp14:editId="4B238728">
                <wp:simplePos x="0" y="0"/>
                <wp:positionH relativeFrom="column">
                  <wp:posOffset>4965065</wp:posOffset>
                </wp:positionH>
                <wp:positionV relativeFrom="paragraph">
                  <wp:posOffset>139700</wp:posOffset>
                </wp:positionV>
                <wp:extent cx="2057400" cy="2635885"/>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2057400" cy="2635885"/>
                          <a:chOff x="0" y="0"/>
                          <a:chExt cx="2057400" cy="2792095"/>
                        </a:xfrm>
                      </wpg:grpSpPr>
                      <wpg:grpSp>
                        <wpg:cNvPr id="1533" name="Group 8"/>
                        <wpg:cNvGrpSpPr/>
                        <wpg:grpSpPr>
                          <a:xfrm>
                            <a:off x="0" y="0"/>
                            <a:ext cx="2057400" cy="2792095"/>
                            <a:chOff x="0" y="0"/>
                            <a:chExt cx="2931329" cy="3399466"/>
                          </a:xfrm>
                        </wpg:grpSpPr>
                        <wps:wsp>
                          <wps:cNvPr id="1534" name="Text Box 13"/>
                          <wps:cNvSpPr txBox="1">
                            <a:spLocks noChangeArrowheads="1"/>
                          </wps:cNvSpPr>
                          <wps:spPr bwMode="auto">
                            <a:xfrm>
                              <a:off x="419074" y="1572265"/>
                              <a:ext cx="2403687" cy="29871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txbx>
                            <w:txbxContent>
                              <w:p w:rsidR="00F52937" w:rsidRDefault="00F52937" w:rsidP="00F45A1A">
                                <w:pPr>
                                  <w:pStyle w:val="NormalWeb"/>
                                </w:pPr>
                                <w:r>
                                  <w:rPr>
                                    <w:rFonts w:ascii="Times New Roman" w:hAnsi="Times New Roman" w:cstheme="minorBidi"/>
                                    <w:color w:val="000000" w:themeColor="text1"/>
                                    <w:kern w:val="24"/>
                                  </w:rPr>
                                  <w:t>Magnetic Stimulator</w:t>
                                </w:r>
                              </w:p>
                            </w:txbxContent>
                          </wps:txbx>
                          <wps:bodyPr rot="0" vert="horz" wrap="square" lIns="91440" tIns="45720" rIns="91440" bIns="0" anchor="t" anchorCtr="0" upright="1">
                            <a:noAutofit/>
                          </wps:bodyPr>
                        </wps:wsp>
                        <pic:pic xmlns:pic="http://schemas.openxmlformats.org/drawingml/2006/picture">
                          <pic:nvPicPr>
                            <pic:cNvPr id="1535" name="Picture 1535"/>
                            <pic:cNvPicPr/>
                          </pic:nvPicPr>
                          <pic:blipFill rotWithShape="1">
                            <a:blip r:embed="rId10" cstate="print">
                              <a:extLst>
                                <a:ext uri="{28A0092B-C50C-407E-A947-70E740481C1C}">
                                  <a14:useLocalDpi xmlns:a14="http://schemas.microsoft.com/office/drawing/2010/main" val="0"/>
                                </a:ext>
                              </a:extLst>
                            </a:blip>
                            <a:srcRect l="10750" r="9656" b="1764"/>
                            <a:stretch/>
                          </pic:blipFill>
                          <pic:spPr bwMode="auto">
                            <a:xfrm>
                              <a:off x="0" y="0"/>
                              <a:ext cx="2121535" cy="1649730"/>
                            </a:xfrm>
                            <a:prstGeom prst="rect">
                              <a:avLst/>
                            </a:prstGeom>
                            <a:noFill/>
                            <a:ln>
                              <a:noFill/>
                            </a:ln>
                            <a:extLst/>
                          </pic:spPr>
                        </pic:pic>
                        <wps:wsp>
                          <wps:cNvPr id="1536" name="Text Box 12"/>
                          <wps:cNvSpPr txBox="1">
                            <a:spLocks noChangeArrowheads="1"/>
                          </wps:cNvSpPr>
                          <wps:spPr bwMode="auto">
                            <a:xfrm>
                              <a:off x="1422317" y="2049593"/>
                              <a:ext cx="857605" cy="36258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txbx>
                            <w:txbxContent>
                              <w:p w:rsidR="00F52937" w:rsidRDefault="00F52937" w:rsidP="00F45A1A">
                                <w:pPr>
                                  <w:pStyle w:val="NormalWeb"/>
                                </w:pPr>
                                <w:r>
                                  <w:rPr>
                                    <w:rFonts w:ascii="Times New Roman" w:hAnsi="Times New Roman" w:cstheme="minorBidi"/>
                                    <w:color w:val="000000" w:themeColor="text1"/>
                                    <w:kern w:val="24"/>
                                  </w:rPr>
                                  <w:t>Probe</w:t>
                                </w:r>
                              </w:p>
                            </w:txbxContent>
                          </wps:txbx>
                          <wps:bodyPr rot="0" vert="horz" wrap="square" lIns="91440" tIns="45720" rIns="91440" bIns="0" anchor="t" anchorCtr="0" upright="1">
                            <a:noAutofit/>
                          </wps:bodyPr>
                        </wps:wsp>
                        <wps:wsp>
                          <wps:cNvPr id="1537" name="AutoShape 6"/>
                          <wps:cNvSpPr>
                            <a:spLocks noChangeArrowheads="1"/>
                          </wps:cNvSpPr>
                          <wps:spPr bwMode="auto">
                            <a:xfrm rot="19879406">
                              <a:off x="940434" y="2510485"/>
                              <a:ext cx="320040" cy="303371"/>
                            </a:xfrm>
                            <a:prstGeom prst="downArrow">
                              <a:avLst>
                                <a:gd name="adj1" fmla="val 50000"/>
                                <a:gd name="adj2" fmla="val 37976"/>
                              </a:avLst>
                            </a:prstGeom>
                            <a:solidFill>
                              <a:srgbClr val="FC0128"/>
                            </a:solidFill>
                            <a:ln w="12700">
                              <a:solidFill>
                                <a:srgbClr val="FFFFFF"/>
                              </a:solidFill>
                              <a:miter lim="800000"/>
                              <a:headEnd/>
                              <a:tailEnd/>
                            </a:ln>
                            <a:effectLst/>
                            <a:extLst>
                              <a:ext uri="{AF507438-7753-43E0-B8FC-AC1667EBCBE1}">
                                <a14:hiddenEffects xmlns:a14="http://schemas.microsoft.com/office/drawing/2010/main">
                                  <a:effectLst>
                                    <a:outerShdw blurRad="63500" dist="38099" dir="2700000" algn="ctr" rotWithShape="0">
                                      <a:srgbClr val="00279F">
                                        <a:alpha val="74998"/>
                                      </a:srgbClr>
                                    </a:outerShdw>
                                  </a:effectLst>
                                </a14:hiddenEffects>
                              </a:ext>
                            </a:extLst>
                          </wps:spPr>
                          <wps:txbx>
                            <w:txbxContent>
                              <w:p w:rsidR="00F52937" w:rsidRDefault="00F52937" w:rsidP="00F45A1A">
                                <w:pPr>
                                  <w:pStyle w:val="NormalWeb"/>
                                  <w:jc w:val="center"/>
                                </w:pPr>
                                <w:r>
                                  <w:rPr>
                                    <w:rFonts w:ascii="Times New Roman" w:hAnsi="Times New Roman" w:cstheme="minorBidi"/>
                                    <w:color w:val="000000" w:themeColor="text1"/>
                                    <w:kern w:val="24"/>
                                  </w:rPr>
                                  <w:t> </w:t>
                                </w:r>
                              </w:p>
                            </w:txbxContent>
                          </wps:txbx>
                          <wps:bodyPr rot="0" vert="horz" wrap="square" lIns="91440" tIns="45720" rIns="91440" bIns="45720" anchor="ctr" anchorCtr="0" upright="1">
                            <a:noAutofit/>
                          </wps:bodyPr>
                        </wps:wsp>
                        <pic:pic xmlns:pic="http://schemas.openxmlformats.org/drawingml/2006/picture">
                          <pic:nvPicPr>
                            <pic:cNvPr id="1538" name="Picture 153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36562" y="1914970"/>
                              <a:ext cx="985838" cy="563563"/>
                            </a:xfrm>
                            <a:prstGeom prst="rect">
                              <a:avLst/>
                            </a:prstGeom>
                            <a:noFill/>
                            <a:ln>
                              <a:noFill/>
                            </a:ln>
                            <a:effectLst/>
                            <a:extLst>
                              <a:ext uri="{909E8E84-426E-40DD-AFC4-6F175D3DCCD1}">
                                <a14:hiddenFill xmlns:a14="http://schemas.microsoft.com/office/drawing/2010/main">
                                  <a:solidFill>
                                    <a:srgbClr val="FC0128"/>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blurRad="63500" dist="38099" dir="2700000" algn="ctr" rotWithShape="0">
                                      <a:srgbClr val="00279F">
                                        <a:alpha val="74998"/>
                                      </a:srgbClr>
                                    </a:outerShdw>
                                  </a:effectLst>
                                </a14:hiddenEffects>
                              </a:ext>
                            </a:extLst>
                          </pic:spPr>
                        </pic:pic>
                        <wpg:grpSp>
                          <wpg:cNvPr id="1539" name="Group 1539"/>
                          <wpg:cNvGrpSpPr>
                            <a:grpSpLocks/>
                          </wpg:cNvGrpSpPr>
                          <wpg:grpSpPr bwMode="auto">
                            <a:xfrm>
                              <a:off x="34142" y="2804154"/>
                              <a:ext cx="2897187" cy="595312"/>
                              <a:chOff x="34142" y="2804154"/>
                              <a:chExt cx="4563" cy="938"/>
                            </a:xfrm>
                          </wpg:grpSpPr>
                          <pic:pic xmlns:pic="http://schemas.openxmlformats.org/drawingml/2006/picture">
                            <pic:nvPicPr>
                              <pic:cNvPr id="1540" name="Picture 15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34142" y="2804154"/>
                                <a:ext cx="4563" cy="938"/>
                              </a:xfrm>
                              <a:prstGeom prst="rect">
                                <a:avLst/>
                              </a:prstGeom>
                              <a:noFill/>
                              <a:ln>
                                <a:noFill/>
                              </a:ln>
                              <a:effectLst/>
                              <a:extLst>
                                <a:ext uri="{909E8E84-426E-40DD-AFC4-6F175D3DCCD1}">
                                  <a14:hiddenFill xmlns:a14="http://schemas.microsoft.com/office/drawing/2010/main">
                                    <a:solidFill>
                                      <a:srgbClr val="FC0128"/>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blurRad="63500" dist="38099" dir="2700000" algn="ctr" rotWithShape="0">
                                        <a:srgbClr val="00279F">
                                          <a:alpha val="74998"/>
                                        </a:srgbClr>
                                      </a:outerShdw>
                                    </a:effectLst>
                                  </a14:hiddenEffects>
                                </a:ext>
                              </a:extLst>
                            </pic:spPr>
                          </pic:pic>
                          <pic:pic xmlns:pic="http://schemas.openxmlformats.org/drawingml/2006/picture">
                            <pic:nvPicPr>
                              <pic:cNvPr id="1541" name="Picture 154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5653" y="2804266"/>
                                <a:ext cx="604" cy="336"/>
                              </a:xfrm>
                              <a:prstGeom prst="rect">
                                <a:avLst/>
                              </a:prstGeom>
                              <a:noFill/>
                              <a:ln>
                                <a:noFill/>
                              </a:ln>
                              <a:effectLst/>
                              <a:extLst>
                                <a:ext uri="{909E8E84-426E-40DD-AFC4-6F175D3DCCD1}">
                                  <a14:hiddenFill xmlns:a14="http://schemas.microsoft.com/office/drawing/2010/main">
                                    <a:solidFill>
                                      <a:srgbClr val="FC0128"/>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blurRad="63500" dist="38099" dir="2700000" algn="ctr" rotWithShape="0">
                                        <a:srgbClr val="00279F">
                                          <a:alpha val="74998"/>
                                        </a:srgbClr>
                                      </a:outerShdw>
                                    </a:effectLst>
                                  </a14:hiddenEffects>
                                </a:ext>
                              </a:extLst>
                            </pic:spPr>
                          </pic:pic>
                        </wpg:grpSp>
                      </wpg:grpSp>
                      <wps:wsp>
                        <wps:cNvPr id="8" name="Text Box 8"/>
                        <wps:cNvSpPr txBox="1"/>
                        <wps:spPr>
                          <a:xfrm>
                            <a:off x="1295400" y="2094230"/>
                            <a:ext cx="609600" cy="30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F52937" w:rsidRPr="00C4609A" w:rsidRDefault="00F52937" w:rsidP="00F85E35">
                              <w:pPr>
                                <w:rPr>
                                  <w:sz w:val="28"/>
                                  <w:szCs w:val="28"/>
                                  <w:u w:val="single"/>
                                </w:rPr>
                              </w:pPr>
                              <w:r w:rsidRPr="00C4609A">
                                <w:rPr>
                                  <w:sz w:val="28"/>
                                  <w:szCs w:val="28"/>
                                  <w:u w:val="single"/>
                                </w:rPr>
                                <w:t>Fig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0DF8CA5" id="Group 10" o:spid="_x0000_s1027" style="position:absolute;margin-left:390.95pt;margin-top:11pt;width:162pt;height:207.55pt;z-index:-251620864;mso-height-relative:margin" coordsize="20574,2792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lr2+sIAABzMAAADgAAAGRycy9lMm9Eb2MueG1s7FtZ&#10;b9tIEn5fYP4DwXdGvA8h8kDWEQzgmTGSLPLcIimJE15LUpa9i/nv+1U1SR22xk6c2MiMDEhht7qb&#10;XdXVX515+/Ntlio3cVUnRT5SjTe6qsR5WERJvhqp//4413xVqRuRRyIt8nik3sW1+vPFT/96uy2H&#10;sVmsizSKKwWL5PVwW47UddOUw8GgDtdxJuo3RRnn+HFZVJlo0KxWg6gSW6yepQNT193BtqiisirC&#10;uK7RO5U/qhe8/nIZh83vy2UdN0o6UrG3hr8r/l7Q9+DirRiuKlGuk7DdhviKXWQiyfHSfqmpaISy&#10;qZJ7S2VJWBV1sWzehEU2KJbLJIyZBlBj6EfUvKuKTcm0rIbbVdmzCaw94tNXLxv+dnNdKUmEswN7&#10;cpHhjPi1CtpgzrZcDTHmXVV+KK+rtmMlW0Tv7bLK6F9QotwyW+96tsa3jRKi09Qdz9axfIjfTNdy&#10;fN+RjA/XOJ1788L17MGZXmDqAc8cdC8e0P767fSNft8dbY5lHVLnfx/idlsUw0eJCyzDMgPJFssK&#10;Att1aVcnicMNqXdCUD9PCD6sRRmzbNV0wDtG2R2jPtL5XRa3imFJZvFAEgOluUU/RIZFvi6vivBz&#10;reTFZC3yVTyuqmK7jkWEHRpM0Lbsp9LJ1MOaFllsfy0iiJvYNAUvdCRLthHoHnYDoTEczzTdVmh6&#10;sbJ1y/W9VqwC3zO8A/aJYVnVzbu4yBR6GKkV0IBfJG6u6kZyuhtCMpwX8yRN0S+GaX7QgSORPTFD&#10;ipwthtgJHmkk7Ymv+/8CPZj5M9/WbNOdabY+nWrj+cTW3LnhOVNrOplMjT9pF4Y9XCdRFOf00g56&#10;DPtpp9qCoASNHnzqIk0iWo62VFerxSStlBsB6JvzX8uevWGDw22w8IGWI5IM09YvzUCbg92aPbcd&#10;LfB0X9ON4DJwdTuwp/NDkq6SPH4+Scp2pAaO6UgpO0mbzn/3aRPDLGmgXNIkG6l+P0gMSTZnecQH&#10;3Ygklc97rKDtP8yK8dyBTFq+5nmOpdnWTNcu/flEG08M1/Vml5PL2dHpzlhi6udzg8+kEz9qFBtQ&#10;92EdbZVFuqneC2A4sJVwNkpI3C1fD4AuUQJ1Z3qSfkWkK+jpsKlUpSqaT0mzZiAgzL4nNC1jqV+k&#10;5VpIUfLsIGD0xKVoZYx51W9Hcm630z3GtszY8RZrdJcIUC6BQUJEc7u4lXqJTpZ+WxTRHWAD22Y9&#10;A6MDD+ui+q+qbKHAR2r9n42oYlVJf8kBPYFh26TxuWEDQNCo9n9ZcAO9Ig+xzEhtusdJIy2ETVkl&#10;qzXeIoEuL8aAqmXC0LHbEaihBrD54m2ZhEN82tPG073r/LhFg1nNhuiQVlH2pDUyUX3elBqMilI0&#10;ySJJk+aODSQcK20qv7lOwutKNg7w3unwHgPovYrhWIy0NI1G0jwCS2ofLLNIk5LB61CSJLPox5YC&#10;MPPIXHmACdIUmhbhJovzRtp2VZyCmCKv10lZ4/SGcbaIIwD5L5EB2Idd2UB/4JByieudKO3jsemP&#10;dT0wL7WJo0+Ax95MGwe2p3n6DEaJ7RsTY9KB16aOocpEOi2T599XeVvYiJJS3kk9qwx0EYfknQvf&#10;QzORhWronkNiCul1HVdVFujyXJtuAC5bU8VNuO6OouO+PNInaVQs/YB1Zph84mydGa4deFa36U4h&#10;d0ryG+pR1pwdKbT5VsAgZPK2v4SpAw5Li3dn6pgd2kDyX87UMWzTtGC+0PGYUKhOwCaXlGMyoX3H&#10;c3XcVLKgLdd0fN4nhOg7HlGH4Cx8D12ts6kD6+1s6vSG7NnUeaap04PPj2DqtDZPqyjRuqflvygo&#10;cdIfBSpKkCbji0cp7CbT+1uQZu34Lb1QaWQa8CkDW3fZMm4DHGjblnRKTceA/XDklFoISpHZyUCt&#10;W5YnPeCTQB0V25wdZn4JO6ZEzSpqiRbRHzB1llmKqBQ8OQX2PSx8huT9Meb+GMsLvC6S0K4ITdEp&#10;cWbWSWdqPtENszfv94elOfljBnkSvNc9L7J3BP7a2fxih+zJTvc/zC0zvWAu5eX13LI+JvR9sKp1&#10;2DrXjB1W2fhHOWeInkvwgxfWOWd8O8kZ65wzutFoH0Xh6hJOBbmufxGYO1zltIdHb/jODp3JAv2Q&#10;mfnDeHCMyq2XRhxbIhJHnh25Ob371vo5X+G92RZ8QgA9xUMR3EAITuoB8IzD7IHv+BYEhlSPg0iQ&#10;y1f07CM8FA49oeX27DcZRgX3wF46TOJyG+F9xXDoi6rf3rA/x0M5iK7rL6p4CZzvR0badBcFSTgz&#10;t0vcINZ7kL9zrEAGM/YzeCTKnC9jbUHIdJjhk+u2GbVHUzSWjciFjFr4um04baSqQyTTDzyjy9A4&#10;gWMZ7OHspcZOLLDLANoEYwxpAbBNIqmMeRym/ohZ+LTeCJ7ueSMPxByPUsmY9YKBV/ISjnU7+kAi&#10;0fK30u3WWbc/kus8cQ+6i3T6Fuz8um8YnP1RI39nrS6zfMCQc5bz6VnOV9fqBPj4/EjKi9xKLha6&#10;7h1Tm0NdfzvlZZ+V12PKy3EdGGmUu4IVaMoqpl3uChUibTzU6qKS56wVAPqwQOesu866i0L7X1ih&#10;8+q6a+eGtb4k+44vlMPvw6N9Ap99xL3U0K5UEUYR9UuPepePafM6hhk4XKNKKKYHtimLIPZRDKVu&#10;fWLHRj3ZgTf6Onb4BGVNY88JNHfsGJptoChvPNZNbTof62Pdnk8C+/LPdp/wJWTlyY4L/NTcpSh2&#10;owLH9/ESFVdcxUsdXIMd9yWEIgxRmNOls3g0jZJBzqdPbMfTVFlM+SVv7Wfwm4u86SdnSV5UrKmP&#10;th197ra8lONZTCEHkm5iQV9qxuEL6jnKadRlOE9QQnol6uZaVEjFQRCo/ux3fC3TAnmxon1SFapI&#10;e6j/G9WrtYmRfJNNCqoYQnl9GfIj9lQ1afe4rIrsE2rjx1QlR7ByqsgNtfVhPB7zIFk+dpV/KBE/&#10;kXVclDb8ePtJVGXrYDYQpN9kIpb5fVRMK8fS+TyhXI7BA5XtOJOD0vn9Np/X7v8KXPwfAAD//wMA&#10;UEsDBBQABgAIAAAAIQAs0fBh2AAAAK4CAAAZAAAAZHJzL19yZWxzL2Uyb0RvYy54bWwucmVsc7yS&#10;wWrDMAyG74O9g9F9cZKWMUadXsag19E9gLAVx1ssG9st69vPMAYttNstR0no+z+ENtsvP4sjpewC&#10;K+iaFgSxDsaxVfC+f314ApELssE5MCk4UYbtcH+3eaMZS13Kk4tZVApnBVMp8VnKrCfymJsQietk&#10;DMljqWWyMqL+REuyb9tHmc4ZMFwwxc4oSDuzArE/xZr8PzuMo9P0EvTBE5crEdL5ml2BmCwVBZ6M&#10;w5/mqolsQV536Jdx6P9y6JZx6JqPSDcPsV5GYv17CHnxZcM3AAAA//8DAFBLAwQUAAYACAAAACEA&#10;HfVP4+EAAAALAQAADwAAAGRycy9kb3ducmV2LnhtbEyPwU7CQBCG7ya+w2ZMvMl2iwjUbgkh6omY&#10;CCaG29AObUN3tukubXl7l5MeZ+bLP9+frkbTiJ46V1vWoCYRCOLcFjWXGr73708LEM4jF9hYJg1X&#10;crDK7u9STAo78Bf1O1+KEMIuQQ2V920ipcsrMugmtiUOt5PtDPowdqUsOhxCuGlkHEUv0mDN4UOF&#10;LW0qys+7i9HwMeCwnqq3fns+ba6H/ezzZ6tI68eHcf0KwtPo/2C46Qd1yILT0V64cKLRMF+oZUA1&#10;xHHodANUNAubo4bn6VyBzFL5v0P2CwAA//8DAFBLAwQKAAAAAAAAACEA3Crp5XJvAABybwAAFAAA&#10;AGRycy9tZWRpYS9pbWFnZTQucG5niVBORw0KGgoAAAANSUhEUgAAAN0AAABoCAIAAAD6oWKLAAAA&#10;AXNSR0IArs4c6QAAAAlwSFlzAAAWJgAAFicB/fA03AAAbxdJREFUeF7tvXl0XNd5J3gLqAvUKwCF&#10;pbDvBEGQEndRIilqXyw7tiPHbnecHp8k7u7pdGemT8bpzGQ6Ts4c93SSmcx0+nhyOvZ0u7vjOHZ7&#10;iW1ZXiTZ2iVKIiXSJEFxAQgCxL4WqlAA6hZYj8D8vu+779WrAkjROXOS/KHLx8Jb7nvvLr/37ffe&#10;0MIvf0Zls4pT9M4e5/FHVCJhvvv9TCpJZyKOc+ROY7KZ1y5EP/kx54GjOHk56vx4vCKuVd+5F9XY&#10;ebnXT054cbDxQ+bQMZzZ37xwMKNMR7168cXMf3laKaMqHXpsT4/TWmvOXs3MTOMVmbC9O+oq7EfD&#10;EVVTo2K2UCqinLpaVRdXYUdpul3hp4x3rhuVNmrZ0L7J4L/JKZWkQyesjMtPcLl2afxHBqVsXflS&#10;hH9jUYU3yi1VjoNX4NkOTvIrKINDr5N3zSX4XVPKqVWN7ebsSae2Du/LnL5I9ZI3eknqFa2scXa2&#10;0k3JRTWXta2NNs8ap7lW7exRe/epjrjcZHIvOzPDvNuqynrp772PqOEJdeKEmUyqLFeB6iIFQxWi&#10;ai5Dz2yUygTSWFZ11tHxv/6snHXGB1R0QoVP8puySj9EO7lX+Zdv11mVq1PRWvuU3FWlt/N+u1IT&#10;/CsJ+0qFJ1UaZ47QM+Uh8hyUym0zSzuU6nfii/Iuk2l1ZrKqPkNtq6J0kt7SrjLnqeMWoj/4d1N/&#10;cZYgp66jEVSIcCmJ0Rl9/EEC34mXzLPHcZjJmmhzi3NguzlxAU0S/73fpbd01H/rAt1Rp87U/9Ar&#10;kFfkjNs68fFflqPPHFg1uQqAUn39aTxK1dRGO6mH8ODM8Ay9LhzJuFnbnRGCo9NVpxwgw1FV3FUB&#10;TJhFowzDAsgD2tAf6Kis1LI44drm85mIPWmvBjHKsMUt9BtBxek3nxojTm2baourOu5ppMkJNTmF&#10;Dxa4pMNzhEv0dTA5/IQEgzUO0NPH5j10LutkU7gUd6lZ1IHdlKl3hwVo9IQaQCdN2ad1/FM1m1Ej&#10;/dwCAHQhOpEJfYfWo+YqKEBmLIXj6D/4oHrsMXth+E0n/grtz2ZVHJhrV4mTgAUhhm7PKhTabaP9&#10;DAqQUdEj9kYAKLqX94HsSfqLz6OkQUV66AwQLMhGAXAedw04qv4VeiASP9MsGQe4j/GL6PaofWDm&#10;/PipxR99Qz395jTlpY8zgEvqkmw2Gok4Tz6kdu833/0a3dxP366QTPX2BfXRj9HhA0fzJPOHX7Cv&#10;4T8gluO/8PFFdfAzsQU67nHUq+cSX/mmWjFRtD5gl03hdGKFsOjURNSjD1I2InVMotDrQggXFqkP&#10;kOaGMmOgBykCogviQIlyE8IiTPDwX+CwiWDYkq3TN/geSe7Fc/BM/t0i8VsYWITRrnZVX4dyqrPn&#10;Dc4NEoby35jcLlihBwcAKyfRFOjCuRQuAZ32y2yucXZtV3fuU01c0dkr9Hv9NdPc4+z8VfXcy2ox&#10;YaFJzxR0cmkFDVS8wnLbk1Hn8V4zqFST4/Ttv9xMLbwr/R0mV+1EofWivRH5iWR6xY62qcxReiIo&#10;IsBHSM0nk4uUhI6Wh/EEPLrfu7AvmCdjnsNhvJk+ALN0hcingD6YEpPq5egffnX4+BAzOk24LP38&#10;7gNgfUj0Gw7nstlQwuieNt3epju7dX2jW7LqziWdjlZ3YdkZG9BjV9UDD1U01wwz5crE16sn+Ovh&#10;NNL80HLr4aPNq/UdWtVq9c6E+cZTucVkvLnW7WlVk/PpbNZcd4VfhzKum0zobb2qrV3VxlWZBqM0&#10;V66k3/xZ4tXTmcGrtE0mtVpR18OqLEzEFSUMh6OVYR0OK+KSAkr84gA7nkBQUG/UrByspbAxcIuc&#10;kR3egBhG/9aPiYWd8rAVDeaWdXJSgS93tqsdvXps1E0s41n6euFbUEg09P4e90Yp2tai03WV62ay&#10;K6Fl162scRsrYzlXK1eHlZvKutem3aUZvQGKEVNNu1Vluzr4uE73UWOWNJv+fqfOwQMUcquQcnOq&#10;OqZKcwRKIBK1hJxwI0w7krBDJ5fd9YhKTjmnzpqpkZZQuH5q1uz8xau6qSI54sw0mWi3LmtS6+0K&#10;mFhxdGnI5Krc9SN6/V5mIdHL8W0Vczl3vS24XU4/MVYaGnfdpfLm+nWUp4m3fHJ0X6ikVuteDXqS&#10;adell1VpY2EvMFWe0eNq8dyb2cFFqpkCGVGq9Ld3H8CbNeMSO7mwm8suh5wq3dSsSrSavOJOLqvU&#10;io5X6WrHXJ1ys64bqVR7+6pKV88ly3RVR/vwM7rEuOv0Fc4+/A8hU/bGa/RoWiVd89TXMhfGo/W1&#10;+u7deIU7m0TP6XUWIlEE4KC1U/e2qxsuNnPpysxzL8+fuphJrZRVapL5AEF0ZxkgiJqFhcNSj+QT&#10;Dvxjb0eQJljFtl7KsAyrCJ4DTPAFEEXsRFyCi7/hsRbuxa0H2ibg5UbSqlq7Ya1X0mp2TkVjas8h&#10;vTyLJkonkrkShQraxBB0qxucz/yqjq7qkTG3p9np7dTtDaHx+czKcs5dAyhNY42urlTVlW68Uq26&#10;zuy0Gpk2q2mNGicmCI4d9e56ma7f0GDjZ887bXXa0eA3av0GvSisCZqSKsJqTamlQnTi5PoNZ2+v&#10;WVpSi8tu/5B7cUidH2gpVXpFqY6+me6d6WgPbepApvLu6dBet/ZYprJjOrSxoDU2PHMp0ixby3r1&#10;u6XxhdL4Ln2x5cxYS26pPjGrBpYXEq9mZoei5zNOxahb2eYsLpryjLNzv65vxtdl5kZ0lcfB/daF&#10;rFJNlL76onntYnZ43lUbKlyi1A2Fn/fT+y3w964FSn+X+bgQS8ZzOJoFl83puKNW0ubKJWd2xq2p&#10;d5eSmlm5goYObr7vHp+VV18+B2IJyRJM/O77DvbiCwBp+fFL7thE5vkT0RrHOdQHsgEJ1dm30y0J&#10;q3itnk+CWDqP3K3vOQrenXjrFTN6beqV/lzWraisImJJeiZRcU/SA6cL62KpT5h4Ie+WPMFzpcEz&#10;zP3pqogBW/L9wk6KKaccdgSbnIgGwUbBqGwgVGpRLYyS5t7YpuqbQldGYyWgkIVPyOX0vUeUjqk7&#10;tus7Dqk6MOgmd2VBr4WQOZF19fwKuLi75jrVMRBdEwqDoTuzU2p8Tl0ZNclpB6zuRp2prNE9dVCT&#10;3DfPuDNJp7tOxxx3mSVXlAQ8HUkYOlHNrFoLMHQ3p9uaXAhuS8uqLkIZZpLuwoSuipl4Jr7iVF8Z&#10;qJ6aqZ4cqU5nFqpj29Pp6onxehBLmF3K1a6hiQo1AkpZn5s1g1fqL16rH5tQz72amx6uXJ1Ai6Sv&#10;DekRV0+p2MaymjW6oc4sOc7TP1ZmQQ1eRN11aVR1HFXZ59V6XgQ2WunStEqDLZtvnMoupKnhQC+z&#10;G0XypaAzHNbZpG5tU+C5dU1qZlK31rmQ8+JVbrWjwK2uToW6GlRPT7h04WIyqhrW0x1t8amhiQd/&#10;bWdbBk9wTp1Jf/e7uWtXo+uuumunjlWZ04MQLsGnnF136OYmN7fkdLeqfUfNxSszTz+dujieGVsA&#10;D62IOKLKkNgvjFiki0ikkH3LZU9B8Vn2bcDsvSkD2g2sUMS1clYPvVI4KEvxKxwDSX1qQtXH1bqr&#10;o6VmdD6D0jI2oYaS1Ag8dTaSUKQhZiXI2LTm6vq43tGg9u0Kza5C1tRQX1ay7pJxK0qd5kZdUUWC&#10;DcTNrOsk5tX4pJqd1tevm7btaHZncUy31Km3LqiORoImSRgQSOjLtbJmdVSVblAtCJ2uKsd3kzVm&#10;wznU7k6yWoAEaNYC2TH37BWdGDEXLruQks+cd8ev1Ixc0bG0eaff7f9ZzeWRmnMX0/0nc29dDiUX&#10;dJkzA7QNDqBzc9dVqLZmo75L1zhmbpFehLZaU1EQAugnK7NqfF5dmldX51Xsuql13JYjOrILxI4b&#10;N2aWmhw9SjpORieubgyMrFxKuJBLIiXKBS6L5EvPVuKGSkrdpbQ+eIcqjZjRWZVKuTdyTt92gCw6&#10;M+1OL6nHHlg1G1fSJGK60Y7qzPqOew+36owzvpB4+lvqyjy0U33XNqery5waQNPnMia2lFKQTfFY&#10;KF1HHgEoR7/zdHppxa2OuJFwDVrPUsQgaYzkQMKL0eCBUkTJvxkcBX+SGIWgiy7OyI53xZMpM04k&#10;aohSwiAHoHqmTVhUXRhKczqXU8tp1bvPnZ/QKUhtCuiM7u9TzQ16d5uq6aDn9Z8w33s9PXDBXBoI&#10;JVbdvh26725dthS9MKCZDLt9nc7FQQMSWl2q43VudbmKV7pLbjqdhTzqTk04k2O6zlHt+1V7HzQY&#10;fWHYVFRZTUioNKC5mqMNH5WgszwMIuridy6pI7VuVbsaHxWwqqo6XanS714NlaMaqFs4s5TLrWWh&#10;dbnJnBpdzCTmc+Pzuel5ElihmYVyuqvbXZiJLru6JAytvaKpOlIfJWaYXBZcEh25AQtUpYIeuLKs&#10;Qq4qU6qlS7/1pk7NQ1ZWHdvMZMJd087M2yYacUscveKa0dzTZ1eSaSgBBEok0seBRZ+PiyEGn54y&#10;y2p5We/sBt9x3z4LIR3fu97G9uFU2pkZ1107K3paRCtHSjT3tDfO15SWgYPnXj8Rb68FB9c7tpux&#10;UWdyPLSudWWV29npzk2RSPDAfSqxePWvvosbayrDG2Qc0Ci/qNie4ZDIoCg6KCHxTUqe6g2dSeB4&#10;M1D6sPMon6V/5VFdrt3yHJDlCgSZKOL5RBdZk4XdxmsSrSIa9nZNLFvKQDZ3+1fKhKIrbVbSbtbo&#10;xiZdV6WHBlywrrBrykvpJBp3/zY1MpH4+jNLS1kNwnld5aBKXhpw5+ZBOE1dgzudBMVzdjSYsoia&#10;TcGQ5q5tOHFi7zreGKoqJ30oNW9mlt13RwBlNTsCvgw9xhmbttBEqcodpzTrQpcXSglQSkKlyGAE&#10;K0Da6Wty1zdUTRVgCtswVJrQTFLhFtLu3VxpLgq8Ui2dzFIy7rqgCHbD/TewbeiZeQVJD/WujGzU&#10;w/zqgsqElM7NzuMJ8YibgDkPRuglo2bnTV2rCx1a5cy5eX3mrFq8qFq69cKkNsY09IJeCh8HLp85&#10;tZICsqHvCC59emnbnfsd+jLMWOgffLWw0rmXhvTKilPjqL5egJPYDZhypMQ5smNDpcHKzbp6tLe+&#10;K+I6Zwfcp76vs1n30G4XavjyintxHI+BUV0f2a2yaefIffjmVFXs8v/7TfrOYMEGNAWUwsHzQiQ1&#10;kLBvoMOz43BDQ7O+mVHI48LguQAf4wz/b9AhOYug0WZc/gx1BHaamOy7YLwkogkKsQ9DLMuRLEoW&#10;JIFw0VkAM5ujc2jWvjvN0gIBC1L65HxuNhUFRO69y5y9mLsyptndxVUgPqDnp93kqtPdhA+evvnu&#10;Hboq7F4aw3WYQkPTWXc264Y2SO5srzIVlQ6I2UrKXJlzr0y5q0tOa52BuXdqzs0YpwYyHLkh3HBM&#10;6Rtq1agll5g1N6paBfmKAKzuqnHu6NagNYkEwOeGm1UWokWW8q8aveZmIGMQNEMah4WSsgtjxQ3j&#10;LK1Iy7itjaoUwuCa5IolINKpBCzFQPP2RnxIajGp2xrQoObylJNdUc1V6uBOdeq8SmXUfFpvf0BF&#10;gcGrKukAl68NrEyCJUMf5+ZhfRydDnzIxmfznpLFBGgWfFzkMYNPAgZwA46mMmjfC1fhy3Hgj5EE&#10;WQEk5+IVBQdmd4tQFTM4BYiT06h7m4O0vVc1t2NLfO9Zs2SNtPU+TxSx0jYkATRAONmfIfKkALdY&#10;B+KTIlLHoiIUAovYSkpcYsFwZsq9eEkkin0DdxWdJPO8lBYnpTJelQIHHpW0Bdz0x9ArougJuv3x&#10;X1DNNZDo4GLFZsjFFVdXJzO+2IBMYdZXIpHMTMq8fMqMLmIjn0JdO2mEyvguzcxCSg0Om1F2LO3s&#10;MTXNVE5scykztUhtAlN/OmsuX6Vt0cCk5bTVqq5WqtdcChtZ4BvFTRVREATRp9juOQIBwPG8L04W&#10;/ifa4nABAKZitC9MuEr2UbRtJIINhbgRCmeQM+zgUWCc2OCjwxOMbie/VFurWsxioxv7aujw8lV1&#10;bliduEjb7LhqPko1EXdrYSr9/CHLx3FeVGDLNPkjcCsc3dmko1HISeDI7uiUOzMHxTw0lcwszMe6&#10;Oio6Ohv1al91rquyApJl+pnvxSDF9+w0K4tgYTDFgYPHKrV79zG9ughPhrl8zZ1fnHrtBAzjwEo9&#10;vYSpIWvHEFmYEhWp3myNhMUbZHLL5HNqugosZgx+gTx807B+lhIEfKhZYsdyITnbSTrBW3GA/aId&#10;MZbyJUnFxDNfGnkAvz+mZieIY4ZCaXDGEhW7d7cKhdPPHieG79eghD4suktE5flpNT/vXrnmRuuc&#10;PV2qu8FdMZmFZA60p4TIFgT06PKyKd1wmutUhaOqqyAkEIDKme15sp0DZnod4QIEFOhGYPHgWsSy&#10;QQ49Cyx0eVLne5rwDZiha8zQI8Sjw2FXuIbr6tWsS0aC4ubGVUIF+wsgDJRcz2o4FCAP1MVC04vo&#10;U7orEtb1TDag78KACxmoglXHFaOmsqq10jS1uvFa90CTdq+pqxBjJmJXk2evZK+wxzZAL7fu7ffP&#10;vt8Cf2ctUPrb+62/Rz53L9wBWgUEcaWqqnRvH6iPufAuVEXt3oDsqNrJkAmJ0y1bV3ffXRMtw0af&#10;0am3ci+fCLW36PoqPTiil1bMigtfY+jIfgcOiVhMNXTMPPX9zNhoeiUF0gFiFhVCJt9IBBID/cG/&#10;AGFiWko/NyeWXuuxEJmB18uTSuk5ISFzvlxIRJFtmPKLjTQgb4fkJv+MPNfLRjtFlslAt/EVkAVd&#10;36RefR1mSX13T3RxOQpn1aHDBq6dt85CeBUVE5uGq2k9TPth2ci/mgOrmZh0wV/2HNU7e0PTExoK&#10;yu4e2Ob0yFQaMh8U4UPblVMFUuTCCwonJMyWZHgJ036F40LTghVwdtktCcGEpNuaQcl0eURXhFwo&#10;3dCEIHSugE27sK7otja4qcgmDYGSN6fCNTfQL0T2JOikKFEQErWQRy8XFiKJpFtdBW0P1ht6wuy0&#10;6WzRh7aphpiqjerWGDZVVktlRiwO6c0h3Vur66ErhVTKBbGkOKNJ8vcE6WUo82v/wn834iNI2mJs&#10;WGdua6vz8BE1ckXCiyTZMA6EdEAS+r3fpTA2Tpn/84/jgyPqyP0mmXTmKI6BpBCYiB95UC1OqENH&#10;zOAkDEOSucJW2xoscSYvTdqoH69hbi5KenKkPDJKMiUJjoUCIkRo0n4Kn2L5eoEkWdgHvik9cDp/&#10;jqXDYJJLELYOHDGvnXRmRkzfNmcPBzG07zAvvLzw8uloteNLbYiP8e+W8KX8IfYQwPHRh/3gN3Xi&#10;XOKp5yGqUoN/+EGDUCakkxdVXzPJyhTHlBcHSZiWklBr8JcugjNgATemydfBgQcYRwjRoibzjAxS&#10;DsrFOYubQY4lM8yWszDaUBl6W80sX1pOksNzWx38kGoJbge210iEHoRg3AS6VsnPiNaox/epbY4a&#10;OK/eXvzDv079eMC3iKjS3z9yN8ngRB29YAhrf2F6qbWON6nJa1DA8ShoMJB4QtV1TlUkPTsfgyjT&#10;1pDZsyendeytt833nw/V41vZ5w5eBjUl13Bnq3PkoHLRRo5qiKd/8iJ831LxtBBL6h3bQ0zkiFh6&#10;2o9HILcklJ7FGzTSsJwGdzcFUAZBKTSSHK5s/pH2zGvTHGcph1tsrJ7ThQCNzB8FTorkJim8rOq7&#10;tUkmEivw4ujuFqJnfc3pH75EfCas4SCAzY6sDxToQNWFFUZi6lB9EE4i+HgrbOwXr2lEV82n1dE7&#10;EbgSHRmCtBpD7uYGdwrd7CLKzllbg9Zs1mCKj2qYYxA7qkKEUZhuYGEAr3PnCFkrOZULKXiGIFXH&#10;6mABJVIKhXU5B/MOVTNGom+B9EyHOFmt6qIUn5rfYsT35BBWprpawEPDgeREdVdUoxiI+FxT+sKE&#10;OTekzw6ooXF1bVolkkSnwQ3QCCQs8wZ2ul6uH/2IGv3ZZnpZ+vuH7vZYlde48hc1R3NXbOg771Cp&#10;RcS5ULAFPEDoXBhL62vJ0ouqzC/FtvVGE0vmtef16LS6swtWBvcsOD78ZS7sDmpbFxuct5mrc1Nv&#10;npJns8bjc3BrpOR+8li55d2bzOYBFQelY3qZA38UblwMSqtPsSNSIOjvkcHUO6T9wo1qKZoQd48c&#10;SrJYDfD0wEWT3dAwOKymQ1fGgEL3yEEXHZbJmZ8SE0f16NsDIgWUhGMJ47LMPZolk4hAk77/q1fd&#10;gatuEl2wW/WUhk5eBTSjtZVuFpw7BzMnikhgvb4CWuWuGXdpGXqqAzjWVUlJla6iDfgWcohTvv3E&#10;5uCTiDCUFhBnJjWXnOE2JX9Shg43JxGS5BKsDdhgA4IXBl2PlzY3khYar4XWZVaylu5I3BYkAeSB&#10;U3TXEdWyofpHU1PTxydZ+eW3lP7+I3fn3R7cfbYHJMoG2N9Olh0EX8VqG/XBnbq3U8GyCttkYp4M&#10;V5Aypwbc86fV4DREB6e7xcBWMjqVhn2kRIfWw3DN0RdW30TEcpacjXhrDf2wGl5gsATxkFKxD0cC&#10;eILstzC4UCglOaw9yAWAZzV8buIiRAYJA5NMSmKKkA1URKiFdJUAlHf8xFpp/tCDpgaCYTLs3eGO&#10;zaqaiPOh+3U8Zvonl868qyNVBXXhAvJbYch0bTCAABTBU+gz0dPxkuFRN5fS+x/VvS3R9IRxEFKP&#10;mHrHBRWAkXWdy0WBc9lcJhtLgjItm9QyrOugndb8ixygiDAgwQABZR1KMoXy+18mmG+O/IHY4CmV&#10;RgAQQU0InR7yANBlmDzzJkQyGsJvuFGp1uEpYCrG5nZ66WLSnBvWC/Og7nS4f7vublCw58PhB6jD&#10;touoAFAu5ZijDfD96IGhr/7MGUmQNOPh8tjdNkqPnR8GHA87a/lWhztbxeK6u5vgtUCfAgL69bZa&#10;M7EsXZVZWsklVyj0EH7h6lo9NgYJnazY68qpDMO0offug+C/9Po5NDo84GVhvZr37kB48PvXd4J7&#10;Mm4RB/e4MRuDcoY9MQXJQrBQlNTg4ziDjhFEeszbkkwLiTyCLYFkgFI7e4gMUk0ZmyFJvOBWkZpT&#10;Td1q0eihC+7u3bqGBDj32efUyg1VaRm31aPoU4jA9Mf9nlet2MkNji/Of6IrUBzhDAzNTetjd6p9&#10;j+gdTSrCkR/9A8G6o7UFo+hyYBRSBILuovPz5HSZXYaTxiwskhaFkHjwpIqYWpqkphBi2dytarMU&#10;4jkPGQCfSU41Ieq5XQ1fIxxjQz83Nand96rnnlFTs4TgxTS8ACq1rKbHVW9UVbZR+CyoMtoMA07g&#10;mL2zVV3Pqf6LahJhe0m1nlOIuNixXW1r0Dtasan2TrWjUUdCrnNFDyyvTo0X0stjiBgX6g0sWTIO&#10;15wFK+glBg/EEJSQM2++4vaPQNBE2aOVDXo1iSagjuMWIRdRXSU0cZQjVIIWJ9Md6CXFZ3R0uyf6&#10;50fIjVFGkbVumU8s/Q8EO7B72ZZmelmEOSKW4h6k5iRKydJknrtYyhcApQUimA2zeZv4Djr0EOlL&#10;mfBNlqIN4NBjGmnlS1ARj2r6JJMduQx38QiBDpE8nRhLRnfsIlU0m9EH9pkrkzDWZiC9gFjijkDR&#10;OHqLBBj7GCG+cigwJdZBBFOHKQokM58MTc3qfW2mYyd9YdWI81lJXx6GcRDqTMDESo+JlRFA8ZtQ&#10;EQOrMFxHkOcgsyLo2M3oXTHq6pWwevZ5BHqqkUl1PaNa76BYitNv65On1cS0evsdtX+PmpxUb5xU&#10;18bM0LS++K6K3aAhTS+c0CB7MJQipKi2Wr172bw+oJdmVDqtoAY1RFX7narZVS+/q7Y1KvQ+Njxw&#10;aYV+r80Rs4UFAM5PHE7Mq4YGCsDtH/3rn4Xet18GCc37+38fW6D09x+9l33B7BR2QRlyrE94tBMO&#10;2Y42opfvHAexlBoQvwjl3LpKeIH9OtE32tnqTqV1dsWtqYxdz0YRuQ0Pzf69qjI289Lr6US2NaxS&#10;YQf0h0M0vGA2SyiCQUMyyKaQYJICTj5olsUhVga0nLwE6VGk/Bm4WmUYkCRPB+d6eIQTVBix31rV&#10;Q3XFaCn+BeGUlxHVZKUVpCxPL3ErAsZBLOlNianJxPB8OrE8PZEsS6xG7z6kDiGuNJH+zk9yw6Mq&#10;G7JMPFAhKGvWLmatH151fZbuE07QXgnvTyy7c0tOR7etyra+0MOdTt8e1VSpF5IuWKrrOnDZwDQh&#10;w1Su0x42IZ82zSbdpVV3eBbCFfHrySkE1JoLwxqm6OlJDS4/PUeiGpCA4L3HHlfn3yUptpIkCnNm&#10;WD+yXa9eN7Pk/dcQZlpgXu1FAIpaXVOjY8SyETO6u0o1HVU3VtULx1Wsjqj5jh6ijsQQOLABvnJR&#10;zIE5MPR4n7p0vsh+WfqHD95r0cYMxIAvuDkouYAmJFhoeRqOrHizGrqsl5L56qGeoM9sPJLkYthD&#10;RakanUEeh3yGXJPOVn3nXpgtM/0DGwAzfKECSnoXhfoy9qiHClxesDlnNw2ygchL4WccfhFBsBnE&#10;Qy/ZvQAo/Uv0eD+jr+V4NRbmjroCi3jwgkPqainvr8GhzAY5AiRrQjwowqst3o/vuA76ROLqaGZs&#10;ZiG1DKkO5VsanSmbHQ8tL7g/eSe3gA5woQBxl/hlIu5fMNhS9NPgRvGUnpmEfIMyAgTuyqSG7N++&#10;Dc/6gRr//ujud6q21937eP3+ererU921J722GltdgQ8TEcdpmKVKFElT1wmmQCeZxNE7qytweaho&#10;ueraoa5eJb0YTQTVGNace7vULGKHkwCimZhHOJgySxjgoRIpdDCCm1RiFQZafeEsOSQp3BOxEy0m&#10;CWIEqyQUO4eiIxCPDB18V4eaWlIXLxDHz5aqe3cS76bxd578o6D4hPW+XhWPJ149//ywGocz3dd7&#10;Pv/Bez3CYHvBhyaJWnhHjUNScDoBISPf3fg02xtoOBXslIhRqIw4B3a6F8bJdMbSN1FK9OmRY2pb&#10;nztwbv4SjauE78NSqfxoRipJoR8WrnB28BQlhCPQzSCZOePGcIsVLglbnvad12yY6IsByKYiUFpP&#10;E4ESSaIk8AtQXq+jXwhmoJogoiCclmSiVp4OROoCjC9RMzm7NDa9ukAKJhFQlLCmKgQz8vDYEnxj&#10;PETJ0n1LLJl4+2FKgshgknioglFHjFGXFCD6OlYyFGW8mv7rub4X/vLLgydPZBu2D5e2VO09vNSx&#10;J3Pkg3/Z/dDww08OlNfvaViPzc+DawGmOlql+zqBPPm4WD0yurfJIG4NJLOyysBpDlPOtl2qaoMs&#10;jkBhJKQ2ZtWuu1Rjk7pylUgd+gWS5Z4us3YdDm4NwNGI6nI4b9TQGIGSLPwhXb2h2rsR/WnuqNOD&#10;s4TXmXGSKe+9myCOD4C0RtZMairNY3sR9jbw7KnnzodS/Nlbffzzjz1iP0wJPeAfhiaZSczassZo&#10;VOASYICA7BEMYhO5nHNwF4ZQgdHrlkZEdWRGp+NRGxvldta7FRHdtwMPTB8/iaCYBti2wo4QS6IW&#10;sOF5xLIQgdDrtwpj41hd2UjvEU3GgtJ7gFW3PTumxSTr43m9x1N35CpgB/AJLoFIBMTRSUZn1TIT&#10;TmlDsHKYV+S7YpsLQDmbWLg0uJrKGtc43G4NsO2SfqNzsI9JhKg0s/3MiDOIakkv910+wQhRaGMS&#10;nocNr6aOYkAweyFoAj0lG2p6turwthUTGZ+c7DlwKJ3J/dn/8e9+9MxL2Dp37f3el75Y89CHz24/&#10;5vzSPTOPPjRw18FEeWN9RcwdvOo3NXgahk47DXVqCH47DGNj+yL+t+1Qs7PEapFguDlyD4FvcMgG&#10;c6ERysrJgQnzJG4s5VGBbd0KSi3jnR6CYh/Al+NojJOoDSOoXk0zpbw2hnATta2TqCnsR4g7gbX7&#10;jqh68fJI//zToxSsHsTlA15ZWcfkDmJosqMYHlVQqPYmVdPszo8QC2BeQAo4RvSq6xrRfmfPqYmp&#10;NAINOfLFprZGkkswBnduNnHydG5pJVQZJjWcEw0aZCZO4xIK6AUTE6H0RYkdPPJ4EoLxcOyRGY6V&#10;d0n2FO/5QCyQL2UUEzmobVmEiQsiyxbtLw6xD7aeEXpJRfYMmfgo8HB6TvraaC6RSq8YJ2vtX3DY&#10;UOJKUHillMoDJXYk/ppByV0giPQSi/X01THIgU5gFGMR8SSWIojKhjMrKyHEv84mO7pr2z66/7F7&#10;7uxb11fWFNCJbfjcz7DhefgFQK/MaWxf+dK3Qg98zLmnugcjpxYmJcoJzF3VwoHeTUo3+6I41t2o&#10;g3vVzASpz/hsEHDe3QXfpVpdIkopVgjgCQIAynYBoifqeUN11BrEU/pj5HGyZZfBoF8zpyq7VWVc&#10;lWYUrIq4FzNBXJvXCAZNJM0//pDbGtfnryXeHv7rqyEMokBL+Fgo/fxHH7B8nIglqm6ppiAAVdDh&#10;kIIJU8MH30RCSXurTpGFiEajrrrpyfFoZhkViyKSoLPeuYGwAbrk3LUbIy7UrgPm7On588OogGXi&#10;3Gc0LoKOI4VDyXCNg9kKOZvtNVisvOENkDKt5TJILy395J61GOVbQ4HoMr+qPmrrWKwEaRQaieST&#10;TICkiF6CcsDyTLhUGFtCHBwKgOvSCBA/EeBYgvQAaq+wK8uSSeLdDEqrYlLAMnEncaVSVDJFyNuP&#10;3EKT6QGdj5AJHd4gN91SXtVS6Y6E3C//+ddaImF3YfaxX/mHB44dre/bi0MMkAWj92HaceCDBz7Q&#10;plKr0cEBjLsiiSQUphhtaBNg5WG4iMJqJanu6FJTyxAxLb9vaiBcdjVhXK8CEpDgwzvSRi1zngx/&#10;amNDwWhdgdhe8rMQvWytV1BLYA2Ffzw1q1YWTV07MfeSnLpBkhBlAC898ISumlDPnBm4MP/cmF7I&#10;EOr9VPr5D/r0UsgRA9J3wkEHAkPHYD+EYM5OInbVXXV1ay0N42ftD58d5Gu4dhA4o+Otqrk2NA8f&#10;caXuu4M+qVKNIUuY8qWB4mXYZggVB3yV5w4oJpY0mtujk/QFF8NTBt9wXwJqpPpwPxcRS7yFJU/L&#10;08nr4WWRIIagzRP+qgC99FvFJ5aWXnJUBBFomKAVhR2kMumxyVwim0O4oa/JCRApeaD0IOn5Vwt5&#10;N3kHYIjlWBMvjMl3pdKOhIUT16KBHzRhgUATmMPXO5p01xbdHXU95fpTbc6755edZXPgxnjCjMyO&#10;JP7gA2ohPVseaetsp+0376h7fPaiPn1auZgNAB8/IhMcd2FFN1QS8QPJZJkPnhh9xy61r06NcLwF&#10;pkiBNYY+mai6cR0DNTWI6PZOxADQ19v/LoESRUI9YlX62jBhDocP3UMxnRR6jiluIIMua5P7Svm2&#10;TKS7oyui7tyrPvAxte8QhRE//cZ4//Rfj+qfjRsw8WB/vz9+PPCRvr/796YFQhv//t8WBDORaJ8N&#10;RDchUj8C0wBmLFIv/zjx3HGieRgmgTD9gWEMJA1WhMZLYHT5vh6FOH6Mu0OKOeP/+furmECiurZC&#10;DI5MUWgoA3bysV5FlhR+qjw7KGgG/eMc31Wg99hjfovlq/zH7nvEko0/9qQvXBb1B+glEtiQJLpF&#10;xtZ7s65NTixcuACNB4WsKCikNxTElympslkaG0nZApUh8wKP7giEmxQQS69XbIYsgvB5+JgvxlH7&#10;YMa2GhoRAbnVtSMAEcNxZj55sAHCo1dN3GmSFODmoHuUauQWGU0qw9W8/7BSber0SVvTXTvsvEvk&#10;DVfq3SHbCBSzx9G5zW32zAvPqrEZ2t/fo+paJRLS2Vej7v84nkZv63LeXCQYnGsymcXM4mL7jjbz&#10;mXtheuKuOt5/+bmLg0vJp67WXl4g/3cwlX7+lx4NWF09Vu6rL/CsQ8TE4GiEyWRMaOAq5B7SeGqr&#10;EIIatKuDGYVqoHMrF0GssXYS2NEa08vzPzsLjtwAQTU/DJc4EUUB5Qk369lFjNtXZv3yegMXoT/b&#10;e0nv2YqPE3fFbax4WO2DNSHpeTnjW4hEoPQTQAlBEwN1oPFQHfCfQUnTesG4AP3dxTD+3GoWszCg&#10;1P4wTsu+kTMPP6oXmdCljOSDtbpOISgBT5KcbKwempj5N2si4IUuFZztyiTJcCQOP433J1cy56+a&#10;RCJU3Y4ACLcm5tTAQFKnazjkQnKSIcFxKukd7nXMJ0Sb7qoyxxw9XwXDCoRFs6fb3d7k7mzSUMYH&#10;3lXXrpEwdOoCWS4RkAYODlPRKmIol838rE4tqvlZFGndvRFuQCxco0EUJqzX8UoNu1IlRAU0E0Lp&#10;1LeXcxPrBqOYf6dp6q3FzAOlZ1quL+tnzusLQ2eeGTw9Nvn98ZahZDEoUeTQxpdALzlJxKjQS7uD&#10;P0wvW3vVvv2YF1N995t0hQL5TCLs+LOQUa+BgkqCBQFTBMK6hJyvnBx9+Q1VHuEoYO5+phk0pszb&#10;90/a22/9xyOZXsSr5GYg5NF1S3opdwilhMYjynhRAjQ3E0vgEnctTyBvAoPIxlKglx6xLCKTgVJx&#10;Ze0ogMBUgLb8BQasm9cc80fKRYqu9bIJvURoHCgoT1aKNG8nhoBeQUWKc8MgOttpxF+uJsULc/9i&#10;FJsfkk49yllBSjE0TBIMtCCo+EVCbLx8bIdhHoqoRQr6ZguuvKCAbdJdmJUOKZZUHfxJo/SYyhDp&#10;vEoMTI2dvIbdc2vZnyw2XUOQu31fwR/Gpa30lrhELRZV7XZ15Chin8x//QbuxpStEjstm9NIr6Rw&#10;VMzpeO8e+/htO7CT+G9PzQ+M5HEp5nSkYlzKTUGe7fFx0tC982xa52piWBl4EDdZMN4/z76JQFio&#10;+ny8kCxaaBaBUjg48EoKiX2Z5V80K6wxQ4TLhYFhlVKr2Sx/b/ZLK2xewILYN07ayDDJyezbq2vA&#10;qmorhi8KcWg+YffKgCovQw1idOahSaD0p5ldSKXoXZgANeKsCowjjh0UEInUg91D8qEmgZIVpDuF&#10;pQYZEiBKymdeBKfOw1HmwQRAS7MKvifs9GbpFwk76VpCpPy+ze1JxVaJ4dTYpDGzs19e6caJ1IrB&#10;AIotQYmrm+glzhWUm+glRqA69z9EWubJl+kd5y6azh7aSfPHx1ImgRUzuD7xkBq9gnkDDQeijv45&#10;0VdwdzQWt1QAl4I2f/St3xZeNQoETB+x1rYCGgD5kqGZR1uQaga8OyWID8JDPfnSf5GQTCQfmptB&#10;Sa3hDV1uVmpGJd7tp8qCWAKUqDejzZqE7JPZo1M0rSt1ccR4MiUyOvnPqcgRVdQQfMisjCZ4EkmE&#10;x0gYX9ZkwimlnBcS7qVV3rFEXT6Smpr4LvmeaViFlW3ysQb4KrybmS3aQ6+RTTKDKWUkR8Kn3FsV&#10;meRg77OZz2YXlzBTUXZxdgk0MrtKj5u5sQX79p+0iV5SjQu+J5oSFyfveRh+TB4RgUdOmnf7eWBy&#10;YE5RnMeolGOH1dCQuv8h+MRxYvTr3wKx9MbjktLjjWsJzF8Q1Ab8cgUnMsXJoGuE8/jyGR8IbC1M&#10;rCPIx6uPy6CKIS/yoSmHIJNIBZQSx55wiYa5lsjAoYzun0Hdpb+LQSmG+wL3t1d+OIn4c5IKyFdU&#10;RMP9+m/ayY/LwUxDfCu00zSPH88SKIURYYQW2PpqCoMrKJpWEvYpcZOOR9R9D9yBnfiBNrXs427z&#10;6+yt+Qtg8XOEWprU3JuwOJNJYe4QfKLB+yFC4JCZSWSBBQy8FNMT96dqT2MWMMyYxLlvRinlUe/b&#10;iW4Ohfev/N21APw9j3pxG54S7ilxUirohe7iskZQDKKKMLcONmiEz5+gCVoR2RGYhpR8MBjNQ0Z4&#10;J/3qG7m5WRk4UUPaKBEGoiKYZ5CfShP+IhURS4laKCKWyCaaLJ5SLj58bDmKe7LeSDbn+jZ28UZa&#10;ldz393CsmhAI0uK5FNC4YVdHZB9+YUIHpRQdHMmq4d54F47ixgCapdl5+FpoPkTOaAd+2BER5Hsk&#10;T6Mvdcij6DCcJ5Y2vv0mxBIlJA88OyOlLDhDBZZxHRQbRlGJOmxgcEfcOEeLcd1Y98eQgZoI5mrU&#10;lTrn0pRD1BaVqr7ZibbX1nc3dPa1RDGNG0ZiVGJYhf/YTcOb7EQP3uC7Rm6vBRr6QD5AGQZUrjBy&#10;A91SFgkHtzPhmpZwFmfOuPBChFDYaGrlW+O1/cMGExeIlWVLj55tef5zc/nSdg84BdZbIEbhPHhY&#10;RdmAB27+376RmGHtJ5j6mmkKlKYONTg4/l9IsoQAzsIlt26eiXvcXFQBBbGJexJsDr9pnsrf5wx+&#10;Hxca//i1NKlGPlFZthIxS0pUuc80vDCignJvOvBtQ7YRRA4zUMPnB2foHDPxKBw/NPuwlTKpQFsg&#10;ki4TKKW0fomptNx6Hl+/eYny2k/ArkzloaljRIwLzNsSxbgi2Eb4CySuiTe0RkjRJnMTW7tukeyr&#10;vFG/kBhoBBsn+LcX8UqPiVNPqfX1TPY6HO2QImoy0AQDicJZPCvCj0edFwZImrg17w7evomP58Ve&#10;oRmYxIdUKhoPzqooJShA996NefxJcvbejUn8afohXEokEu+8srqUxIa8YwJKIi10K1ol0DDSjaQQ&#10;0CYP54n1ISfZd/kAJSJaIMdIrkCnefXyzQvYwba+bk1gdB3zK3myfLAZ/H26il7xrBvyKOnjRZOB&#10;SB1MeVAW1UuqJf95Uv6g2UBW28iDcpOIKSfypyUzb/l70fbB1iAxVxo2k8omRqcMYhmR/UAtNnP/&#10;PpqeE4jEtkV7Bapk38M5qQyBsgU0Iv+GkhLoCXg1lH18kzXY/EuDTEfODc5iOz5EXPD2QYkbRe8p&#10;LGyhPm5gv0RKZxdmUvWf5vUo+tiWiSlGMXZdBq4jYX2d9h3QjczrJwonL+C6ecQyP57fdhvf62vZ&#10;0rKYnCmFlTHkuT5BkiOPIvmGTPaaUKnsfyLAdJffpFbv2VLtZfJZRB3ltaKr+vuw17LNUgR5DDLO&#10;21+5IltTSm9VlIC1FQXznuuTTO898v3ar8I/6WvNchW/i6yPI9hijPWeQDtR6wWkINBOapWDGO0V&#10;J4sspnL27bLQ+UTD83f8N+ZrnVHNDNCFBNFLkMvFbIaWp+FEi7PAq0D0khqcSwKqCZjOp2ZALMeX&#10;sn9xjgpwC3tQ0Tv9w0249L/CIPeYWwQooeVRjLBSXY8/IQtMETr9BG0dJX/9xMKPnl6luC+54IGS&#10;ZIpCX1yAL9OKIYKECMhvXWZsER99vTzAz2Zpq/8+S4dkwgl7u32hh11BQGBaAyY5N2sK73z+Kw0A&#10;0ygMlgATF96Ux2WRIdaWmf/4S/VYDk6V8b+eYvZtX2W1+WJo2qJ5QoiYroamDHCJVEA3vVowc/er&#10;miFKRpbg6J59Th+fBkDF41WUfHOEnM9xF0MGIFCaDAzsaUA/Je8toUEqZRka9OIXMTKfSkkr/dk5&#10;NTK7xRtu5xT8458ryEcPFO4oFtG6RDbj9wdsE5Iamluih7Y7d5DxXFiDmV3MvNufuTaywN2WLyiE&#10;MKRiUOJUHrlg4khEuRi6mbnFzAxmpKHEdMjm9FeF8likN7Eg31XA94Imesx+ZlnIZlB69DLYQf5i&#10;QlIHOYRodfYq2a65Ber5a+ExRsHBQ2SktDd5LgA6tJOxcEV8Glmwk28t3hP3kHUSWdnDJ5ZUGC4S&#10;YhkxaaD4e5hDBBM+7HHMjMoJhsOO1Np4Tbkqb/nAsR7nYQ5dEN/BraGJugu9nIH8Y2AxzcxjjTOY&#10;yWbkyZmSkomysj6m0GIeOoMJQDHPoEcsWb79m6TNuOQnecQSoOTBK3RMBjPhmN7LvGkz6CrDkS4W&#10;NZAw7kKuhxPcr5Apac4nCymmlzS3DuMyFWX5AZPYeL2UtxSygZCL4oUw0r6MRKP+k1J6KEScKKQb&#10;Qj2V06eGZ5JZWgVrKtLRmh0fpipNutm2cCT4mz+5MD3kru3FynZeqmvi9Q049TUhKoVfGlEdEZoG&#10;kpbn8uklyInDioiVDv37Nu8UKSUex7QZvav8qRAf5xX4gEsLTSiakhMmzrUCSXKhq/Y+yH876xzx&#10;Em9O4mIQCy6SUE1UEYiURBL2IuilL2SfyareTGbt+hqiQXwVx38wxMpvjncv3aDn/FySpTzhffvl&#10;LVDy/qW/sxYopJfCxPnjAKXEX3wcQYVfKKXnv7GFBqVEIt4dYCVeBM1mYumxb08Bt4oHUTT4LMi1&#10;CFvEwiA5k/BYVvfE0sQTVNgdpokxNlN5IRMo+8LYFD7iV2eunQ6XH6LYG0rYx+/aJEk6s2tr5XH7&#10;9TZVN/3/1erycHn+9evXy8rKmsrLx5eXO6p8K4s61lQjeXq5PAi5BW2O1rci3hoxacohGuZgHkKr&#10;CN9ER+Gusbom5lqRFUuzaoF+uW/QXDWihHFL8Uks74n5CIorK2Erm1NQviygl3n50ufjcjeIZZBk&#10;Qt3ByaeuRf7GwiVuL8Kl8CmMBVSZUYoZgcNNSLSPSOyDX/tcG4zDU3ECVRTvHCeEtJAQ5jVUQBvw&#10;VGEvp8iXAtMFLLfIbnfLr33HumSmifmyY6kkjPtf9TAhV8rbmmpraps7m+saHg4UiHadXfvN5XNv&#10;nHwb+7OTz+C3qe3Dj//6Pwtmc6orzBIxQ3/H3w+eKXoyHouH+ydxWJQhu/w2r7ebT1IASWsJ+7XU&#10;rOSr0LMwg9FZOI7Xq7rmSFx5CMYpNm+Dd/LKrViGAQEiWWvxhbUOQ7bR5hRqCWWF44wO9VIMgO/9&#10;L2LZRWW9GS7JeFms9/geyCAfF1x+41Jk+tYO9KL3Fh4GcOkr4A50z0WIlcgZlCytgkz303e2oEx9&#10;kV0dZwsBZEFpSaSnQYuwx6K97FiFmrQCLFZKUQWZwSmEIGAH0rS8NxPOvjGZfLWcqOCbWLHBS+U7&#10;P3zoTjqIVB0W5Pm/myv+wp//iwv9F3C+qrJqeWU5mUze/5H/6b4jdOMtW+nnuFiE0VvcOfn6//PK&#10;66/g20ABJJtfDEG2HGJ/cf6VS8NRgTKwi28POz6RBiWG4Gt6rLzbVhnpU05DTU0Us+LTqqbK7DlM&#10;K5ZiukqDcBoeXhdMS+gCx6n25MvbwKWQYdDqG5l1sav7uBRXOOIznp5pek/zEPoSvMPyNU8MlZOb&#10;+LiAktm3vE/UHQ+UHiIJCIVcYHNMF1fei7XJg5JBZKOBWHCwiqedQoOM9ZHMwNQ8RjEz7TwRJqII&#10;FtnZ06kqMS5E+Ui6BQ0rutReX3Hl+Jv/6cv/srecqoKunV2aXZ5eBs/9J39qSZfccotn/hzwfK+s&#10;+EJOnjzZ0tCCjGPjY/g8sFNEvC1YvVJRazAtD9LjYkq8chr1AgGGIGFbDOTSE2kO7+kWukupcy+t&#10;Hd+59yBpNAhNL1aGaEmAMHg3n1+eIOI7lc2kM2QkEpkBU/pfXysvKzdQiwFHPmnWCGaDs9lvznQv&#10;ZfMRQzhbXeqIGuQnOYNfOSNX5STjUjKzwkg2qtGpTAoGZDobZNlEIDnjqvIC+3DgizJBCPpv9mf+&#10;tWbwQs9hsIzePlkA5lI/mpgWBp2qJG4rQAS2trpDTSxQb+FqIqcwnVRRwhSkdzZXnyD7lfrKn37h&#10;zJn/jJ2qG1VQJDHP9mf+2WeOfLzQUrblO27vpBQAvzdLuIrPA1fxhdTH6yHjQuq4PHpZ8n/6c0/h&#10;qyi6V7C4ZfI/pOBVP78vtNzs9trwcJLdBAJl7Ijw7csV2BfRonn3LskJIr0r1XW5htYeQepcaRqr&#10;nAXBXhyolpNytXq0a3BtsLOkb2x9UHI29dF3gq/lZoVBR3dd2IWro7sv46VBekmGFeBy4dyweDUk&#10;+ey7AI5yLWAbDxoafQWIv8wA+86LnXy7R3DFdoPoqTfGUtBanllN+dyt7sixj/RREX48SEsVbpmO&#10;bqMMQB52BH+S/PP+Ia4Cmji80P/V8uvlvbt673vsN3fcfyz4WKD8ZiSzSOj07/KxKDvBQ+QRmBYV&#10;HsUYOvWtKszvA4lodOE3fvs/YKeoJPJ8//YiuN8Cr7gLoPzGl38Psgr28fkdeex/ADEW0G8WoH3Z&#10;Y7NkLGUQoRzyUpGUvHV/8NmCzCunhdFtTnf0ZCCi4Ly/I/uCSwsQEmxHp0TXCUiTyOlYYhnk3XnD&#10;pP+6vH7j6T15rww9xc/IijQ1enJRsIh9wBG/QOQv/tZnBYtIPtoEZJtTEIjOwptX1P743MsJzP2Y&#10;TELiRP71G8vXM5cA+tRiKruSjWAKKPCclSwIAGgV9oUSBJMvuhWdF8Fui1R5CLSHHuX2SPved18k&#10;m8xKAYLJlyABkR/+2RcgMoruJYi52Ye39UsDZ31G4X8Vf/Cxvu5d3b7NATIDoImG3RLNePviSaLi&#10;3/ve5/ELetm57+O3I3avZ1bWxq5ClkDz+opmUEoGWcEDb/0Jba4dPo/37Zfv2envZ/g7aIECegkX&#10;sHh3RKxEsi4cZcDEcZg3CXliZQH7Rg7fvih7JFayS80Oq7XhFGDcl5enXvpZ6oduEsINaAby4QP9&#10;1V99UtpAyOTm9ghSRzBcYkDhK5PTFBt/qf8Sfeue2QhCj6jtjzXXtZVaCQC6qn1mpLajJwI3z0FI&#10;wI01t2h4CLsLM0laUR6KIIdBIDkwT3pq5GSFcoaXRB3GzvlO7xWe3cAvidzrE11QaxDvmjqE4Vju&#10;IvQV2nfQyBW0FQSlz1sT1z/5V09Aq1OkVqmyRBnW+vyNf/YfRE4okgfkOciPX0gUu/ftxs7xV49D&#10;FdtSDwu21cw7x9+9eOnki1+MV8chr1Ptysp//X/805sZFoKmkqDlxN+nNmQrBI8fZ/4qGo9vsAwo&#10;4BiZQWbzVUwk6BcqP34g3w0BsTKSYUVH2puiaTjuENF7z8Mwqcj0fTOujaubEQk4ojXBDszQXyHD&#10;G29gVeTTAkGxktDDgQwYq11zsKYWUIt7L1UOB24URPF41YBcW4V5moNNLT5YDuoSsWMxO87GVFrC&#10;K1KDcD6bWz45OSKVMdAOhc/jxmUFlls5wf5VgnsrfRgqm5zEgjqc4Or0bx2ub5Z9YFekDuyL4CGi&#10;yHSqFTJDHRZ8djGyO29jon1W4TEJjH3ayunNYnRRGUUbe+PFL4kOBMEUIq9wYUlBfc7/JF7/9l/9&#10;5Kkvkh9hX9NsP3UHNKdPfOLzPvsOSrRSMP+BYvqwrbJJtwvgcjK5MAiNx6rhwXIXazx2yJjfLdJ+&#10;/h0kUxYiMjs+MPWjley3UkQdkU/UGl+nESpYBEc5CThC9Bme/352LDtzweqt/3yNXnZ0X/cuoASR&#10;MqLsFylVXnHWS0pgzGBD6c2G08hFL9kwPx6gjAtpzOlJYUSdcMXQ63yKy/nZCc7SsmArOA7Oa5RC&#10;e1qgEPzemw3x4fgdPAIu6TFeTNI68dlTL2UVLTioIOOk0OOWdiKVra2t9AQR/sL9gmA/Bc29giQ0&#10;tYiYwJYQ1yLdMXg79idmRiff+rooLqAU+Al+AEGpt+hG/zCoKQrc5S6Kc6PgCZR+nuK4KjBnhkRZ&#10;iYoDHxeNG/UNQ1az2To4km6IYH3EAgLZf+HV1BKcgWPDY/DR9d79KWT6zO98NqhEFxX6O++M5m0c&#10;TBfR9A85s/ubqnc1EcGgsYUePrio9ACr+2PPs0nZ+A0b58aZiiCyZWuxTZWAyp7YRDpLo8xSpgFk&#10;mMYle/dgRxyh1k1lw68KXyG5eXR2HvmM4JvSV/vIQrxKDIoXfCn2C6z7QX5ICnEa92IuF9g5J8Zt&#10;ETBwCNEiaMep20knp7q7d1/Lnq73qK/M54sExXnl9B377gDaipTlbX3WID8ySL6PlpqphqbuqpoD&#10;0Nah9tX01OBkXbgOOjuUcRmbJpAVxwcSBBVfSsEOBBjJjN+idxG9lDWwMgPDCI5anU3C4gR7vTwI&#10;UTMHGQreg223FIb32otR9BMTrcRc5ttDJO3BBikGSFRVGASgifMw0Pzi5/7KV7rlfliC8L2SSWLl&#10;NEzB4kduW1X12bWd1dWYqxH1KgiwkbJ4Pk+OguNTXsiwUFCBJfnl5DVbQLOIXiIT4VIWEcuks2PX&#10;pingkvzOWxFLopTopy1x6bWbDMTeYjG2fNPe7h76iim6DNi3dULBfKZBiC+M489mEv0zA0szCxzZ&#10;c7CLOjTa2cxDVugJCCrwE8Kp/FkScFJoMyQlkZuBb/wKsoNetyKaPTuYF0hut16F+ZiPMy7PvHoa&#10;sUn/sZzKCBOomL564/Vf7Oqy/kavV/K6jiVUzMt4doMfMHV8amxWLLRiBAHxA3cIWmuvXb72la9+&#10;Zf89T4JZQ7IR85gPx7b6lg/s73HaeMaOoanLb19AEKtT7dCQGi59HoJ485Y2VB+aNL06Jke0vJZu&#10;LsZlISi5w234KfPxxFxqbCaJFqivqck3neCT6WV+JHvxw72YeSHAQWjSzYEzt991Pi0vxCU9IFgk&#10;HLIHUpb3A73H8G0sgHduaQmE5sn9d9BZ7i+O0pGP3TZtfp9xKMKMJEPrP9uhwDhE9PdaxpRf9zkB&#10;fy3w96SygCX8kMmcWuO5VjFjEHbk10/2JPsh0UH0ywuAUc7349xuHxLv5/zbbIFQ5o8+9wc/eQmv&#10;BFkmj+q+j2P/U+3WIPzVFz8PEv2/P2RZeVCsxL6EvkICw++3h0Z8LzaEX9H2P3lPF34hL/7RPz8Y&#10;L4uDfUvdYOb9w6cHh370x2LcIZETIvbhbZ1uJN6KaXGsU5S+v8nkKAZ4ziYdmuTI0joaiIiEYV/0&#10;/rzM580EVOCLLykpJR+uVXq8rz/P1AMaD70P/5nI+Hyc6WUn4vOl6PYBMqMLlzSob20pv/rs2yec&#10;8iJLqb25geT5cj6Y/DMBYkkZhY/zpAZMFy0zBhnzk+GQ9XHvEoTJumqnq7uGMkjYcj7kJ3CbHyvf&#10;WOdgFiC8a074Et7Fd/lxG6n1LJaR8sYe8iU1vkZxG6+apmlMh11Ylds/Ch3duQsiIBJ4LuBYx8jp&#10;wyxZnH77z74Mn8SfVBy4r1uGc1GxBJGo8fPsqgHXxkkwbt91USQ4glnD1njh9X9z9vWz4oeFlHnP&#10;0XsQyvVQczfsiAcbSW20HSXCE9Qu7h6IGIjhgIQHQi+s3KbAlDJ5rHDZOAwkAM2SUkwJ7uEwz5W2&#10;1oHyY+54khni4zzYiMxD1DH513tjP1iKtZm3Unq4rzbLl/Iiqw9Ry9oG4Mp7jVGUx3u5ZMDMg3PZ&#10;BVhVafyX3y75HQDURwxJYrRkKovj/qdl8ecFzjC+ZXFf0X0pIomrnCBcBpqecYlxPOvr62K29JME&#10;udWnlr6caprGAI4A496iiDc/FXroyX8l1NH51DHn9Jvm0LH9udXB/nPYwckr/+YL3xh+6n+784Of&#10;qs+yBkn/x7Opv7yW/fHsZT+oAidhaIB679t6Npt+/uqvfuCH8/zeLx7oCEd2VbU6dYI+KaAMBbXk&#10;ypo82VAy3z9jlohkipXAorNgUYt8BMmWVFN0ILrZIrQQBz6JChaAVRkaDro5jjAwgPMm9DIA4rwy&#10;7gHU9ofk4V87MRpXPz9JmmDBQ63fMtJYTC/9wT0iSuYtBvxUfFF0FuFgnmkviC9e1pvxx+ul2lcF&#10;sEIIlmHTnoJF+57uj+DLzWGXHeUR0Etkk6mI/sYhmKFv/vtvCgQBykCRLMkEvVwbeOZHRx7Gpa9c&#10;y/4wTEtLwXADI5kwa0Tx3MLig8xg4jDwguh+umLXR47V7MLUcHiXr5f4iJR320OfLFGjwhq/0D+8&#10;QMtbZwmavMik37NEGv1P2fty8tBEPu9dMngooJV7txVoPt5XkSdbPHMYnsNDkfzkM/ECxlvMx4PA&#10;kkr5eA2AsogSW6ocQHawY/xWAr1EkRAUnM1iYiqv/ciox00UWcVzvIZEOCZeYkURzupbNqxZsOgV&#10;3iFIJu3KByB3Ze2ERKAi86vXGyrKhEZ2VDPN4n0kn2TSHT8/1Qz97IVLoI7yLLDvc7oC9BL7cvLz&#10;X/+8H4hKObzwR586bukwFC0b2V86+QU1kPq13buO9hEiHVpk2JPn8tyqQICyJLNwFH1mDOGYSYMP&#10;kXEJm0+QoQsNsOypEJp0vjTgp/JkQc+Y7SNaGiAPSr+bmIAWmKf8S6KMU3n86fkKQFoEQWT0sei9&#10;y3/W7e8E5GGMhwRFBKX048ZlUKIkomfivII1o9yeRNM1sMsKlFXiXv3fgiJwS1DdamiH8uBFniAr&#10;IixL4OvzOTL8AZQWkU0RmE47yiFlWpKJq38Dqkn0UgoEqikkc3GIeLoAC/YdcV4j+WHV4qe5GSIR&#10;wUVhMjx65l+xxQeT81gCuaVQL3X0k8dJCyZb4AHs5ItiHiEM3YemrwbZgbwBaCLzmiop50l9vXkv&#10;AlQjz9M9wpJXR2yBboZLSy+R6z31Hvukm9O/fOVvb8+XL6FxMi4DHIOHQ1nAIYaK6gVju1nKsjN5&#10;DSZMIWy7alqId3uipCc6FxfSH8eCmdtYx6KX5YdPrGNW26BowOVn1Qd/QTLFjvmVa01iDLr9FPq3&#10;370Uf5FIIzQeIBJpAsvx3n/s/LNfwP4zz1Mglo9IeW6QfftvglVcArc+XFHzC3uO3cfG28BaeXJn&#10;YcEKCaVFp8fKg7iEVjg+l10VkolULiPOPGhaGkESvXRJ0KgJDKNRCjQhorh4TnACUi7YJlDSOZpP&#10;hec29xVorxJcBpENPL0nWMfNH+Htd8uWOQuL5+njyBoAZg2VyYIMvjqerJWcQDRYIstDD6yasrOr&#10;mxealtvfIzFxBcqtJu4HKq+r9bXg6vXBx3iKuZwDNN/rJQXX349z+7ma6/3Mf0stQHz8ShdZhXaM&#10;nsMO9BjYdGQ0DE6Cj8OFL2WBV8YnnH5kNXlrXvwSrsL9/b/0dP7yXXfEsfz5zdKW5j0WgQruEFbO&#10;5/wLRDIHU6z98NUikolzzL4tyfRYOU7BiUAcxKOpQS/llsUJlMTTx29SHY+Vy7ISnh9SMsujg2T2&#10;vV6Wf8lWZHtzEfJ+SEvv5A8RS9FOwHZlWVm2YtJViEFUNB7MAIts/pkexfQ9P5t38GCa8TWrGrKY&#10;xd3eevv08uc1Z4b+4tUxv3x+AAhU7O/8z1/E+RcWfghdp4iPS3743TGcD1rR7+0k4/mTRw7ZUIOb&#10;8a+8RLapkS36PBB6IiY1pQ9MjPtBCMW1FDc0gr4iIsvndXPplOAUVkEXpb3q/dlSSffK5cGJoSbK&#10;+E2STKgUgFzAkFnUDj7aNkOWwMIvuMWbuMkLZA/SxyFfUhHFSMSlZWNk1mABADGqy0lBJL0nUl7P&#10;AQ9eiJ6vmHuPgBblW+L8WntA5On7bHVJrA+VqFKW3f0MMtcIAqBWsFoJJAkqA+b0g1YkgyQxZeft&#10;qOcFuMQjhFhix6eXn97+35v9NCreerGxxzE+CHz8bHd3x06eaD2Ytg7ckhntrdcl4NYIdEWQcHrQ&#10;DOISL5FJSMauYTFhEqoImlAwuUmtBU4oZdAmEoGsQm3HcmegpX1oUmmsd9jDmT/rJ/flLQEjWnkx&#10;vSxulJ/3OA9BBgKXh0mhLxkTveQp1nl96WyGB4iR5AfokDmcpoLJazO8xEwFxb7YuUWLTQx+y5Dh&#10;nQ7IQlRb55gpbgJemwJxrjtblUz6f+tUZh176jqrLJj9n+f9H5hMfvn25jsgXIoaDiYurBxhFmDT&#10;gkuMXSLPJIfWAYuf7NqFnV+uUfV9PRZ+tHwCVcN+RPRnK451syhD2+c+pXwPkimtsTA4szCb5A6z&#10;0MRJoJOgGdCBCpruJqOReMZUm3yCHiRbW4Oy0JZJ94vBCDTMzi9XSNs29aJFG+te3j5286oYRzMF&#10;Yym2AgICgqCPIwoscJGiWxD6FDTrMhFlzk7tE93H3rWqWpkfwVpLpIP8WbKwg5mJsHiQJCxCBUVW&#10;VpnwFqQymHSpaIUUzktfUe8e2ts/lZilN8dBAobb6PbzmBJz+CtvX8PJb15ruoXCFfrcH32zqMbO&#10;uQn1qY/I0DjIl9CvP9vcTesY4OmBSVe4BNKmjAUfmMWw5OPNWPXPFJDJIPm0xfZJJkRMmbpDGPoi&#10;z/sKm5F9EhFOWiXEcnO/VnlKwDPJ8PkinT1oMJf7bk0ji1rMrx+B0oOmvyaO8N8AG7eSaP578KLS&#10;RPGnJQ3yZu9Nr/KcT2SyAeDID8l5uJrR5ubo9janySGEXa+TCEZncgKr8iQwzUAqGe+uVU/QSAl1&#10;T7sasUUwdXUOpjJFAhaH3iW6CGKJ5esmsrS4PH1vIp5i3mHwoihhGmk5WeLmyjHXTW970K1PS8nA&#10;MtjknDHvfm2UvrTPPZz50rk2Rzu/08vUlxdPefP56f/7nLrZhG95+6U0AExF4iKXBLv6b1Uf/c1j&#10;FF9oJ2ilJrDGZJobg+IaAw2DVt0CgltS0Pxb8n5Iqn2QZHJ9zZRMwsENxLoI4MXhuouzeUFT3mHF&#10;TeHmnApmTA1MB0LkKJCNsuLD20wIA8XMX711tuAtXAR8Sgx037aIkwX27K3FS4GglIoSkztecUKO&#10;rBOyhpfnuecIndzm/GBcYVDoH1S8/IKz48RCflqi33FPqKEr1IZdXndgCSmsynNnO01UNMfzXDby&#10;LAaYcgPtbjLm6hTNE410YLeZmnSwFBXS3n12Ab+vP00LrmHZ+0fvNm++qxA9jYc/fAg5aWfPPkzu&#10;8S3uTOOYiSG6948OLaqmHSrKE09/5/yZVy/8XyfUlktLlX7yg5+Emyfe1JzAAmwgvQ/vxw7OTLRv&#10;d1s7hk78tMUNPdhUTrPM+wlrwlErM8+mCffRWP5Vb11vP7ONvyhcxbYIqHayff7jLWFueN57EpQ0&#10;OI6XI+y4WN8JSwOWh8s0Js0O5VZddSOrbrhYEg6r19Gk/GFdRnPgY455+nPDDXurBvByAZglH788&#10;Uz+9gPPY8otugF/ZILxKAiywL+CQS/6OnyffOpv3aAA5V0AmPMCvv2MzSyHwClrYIK0oGFfeQi8C&#10;CtG8AVBi1yVQYnKy6l3N8Yce+pNtn3xpMPHaoq7q6jh+Ko0Vnoer9/zZn35NliPHhqXJNxrVzj3b&#10;dGJWXbqqZrDi0zSW6Vb7DmNlQfOjl9x3L7hDw3opoT58v5pYNG++rTNpvb1L9bWqbeDXrp6cN0vL&#10;eiOnsDT0mfMKU2/OzqtoBS20XN+oZ+bcBVoaWqNrmhtdrCvQF9Mrszt3ze5pWNwYaPpUp/tBdU0N&#10;L6qMq+J3q1yz6Y50rMxuX1s5PuGsbhQs8oxKv2+/vBWg3r/2d9UCpfO5+Zr5jolLs3WHnZ723XCL&#10;O71OtY43r+ew/eT1H5VPO4/tlIBHL9HqJItYmJLmrNERGQMLgo0dLLKp/QVKJDvygjUXeX5AHIKT&#10;ZxTQS1kIxS4MAjoNkumRS5Kp8TiXv65cOa8YEsE6qrzm6Y2skMwGV6eweAdyMBXaCK/nVClopLfA&#10;KZ8F1cRC3uCmtJZnIdX0q+kTTiJaN+kgIatCUCVh36e1RfvBnD4NlpMegQSltI1Bz2LCmPeqkyhJ&#10;i6Vyqg6HY8f26yefeCES+8qXvrXz8Q+DTM6U1quqOgTK1PftBY0EpZTMRDKPffRAaty8/DN3YNyd&#10;XdGRkNrdp2ri6kfP6OwyNTOas7VGbWj1zE81hl9ixdKhYfWBT6hYs/rJT8zCioMhFqCRMQYDWnNy&#10;WlVUqtZG1dSkzl9ARxAWIGM0N2isaR6OqaqQXurWK00dq9f0u2fUuRE1OmbODOiqEjUxoh95QC3O&#10;tJTmYu708clw0frjpS1lzrmRV7C9M1ZWMxkGHwcoEb0xW1qG7ezpsa7wpaNtzRBy8u2FFX3YVglW&#10;62godcQLPR1ok3wJXNIaM4X8vYiP00IytKYPvYR+XCCZlqHHaXorLRSEOxhQWBSW+DhdwlYexrL3&#10;2r0RjehEAuvEruHwugdN4Zdl6xu8Kg+x74IVfGkdmjAtM+8hOBO2q+B4nF1g4YsoPj8Nnixk63nm&#10;G2TEgTwCcV8SKEY8vwJdK5IHr9dL+1QQ2hfJMtpZo+Hjfvyhr/d9/OxafVrVV6yvA5S49Nx/+qJg&#10;Eb+7H3pw55Gj2BrU+kcfb/sH6UE9fMWdmHfCNwhAMFDs36sWZgl8NbVuapm48LE9atmoiWkTrtLh&#10;kKpvUPE6tZJWp0/pmipe8Dik7jqsrg2RNSqRWovFw50tRHfwEAiayIDhN+2t6r79JmpoWeXZSdL6&#10;XzqlJudpdWAsLFRfq8qxwO+yupEmGSAWiY4m35nWqbUCVl76g0OHkpFQR2Xk5OCp04vHr04PlF6t&#10;vXtnnS4dianEa89/q8c0PNZV6YESUhmtK2VRyHOvgZ4BekAnn3S1AMomYEj0mEJcFtFLycwQ5B08&#10;w3uhS+Y4RiYnWDxkUSNO0H7o0cBWJIxFOnKRDbMGcdMFNNEKsBxh9aflUullQjWASA/O48oSTkEw&#10;lge25NPm94sl94giRY/23i9ItSULPhdKDRFjleUVnySPD+vNt4MQ8tJY9B5pAW+H9+lp0HJArlDI&#10;nh7n0Yd1z44/ubH/e1/64tm3ToA0ApSgkYJIDKhqiYRBPv91+MKxqdPH0oOPLZ/fc/q8C0I1Ma75&#10;IZQq69W2bnXlEuDFg4Wz9NHedUytzqqJeTAgEFF19wG1msZmrs2jhWFhwK86uFe9c5aWZsqGIg2V&#10;qqdZXR0l4moH0GbVju0qWqdj1Wo8YX7yqjsy6S6sEKxb6wmyNRqLTLrZnD4xoPZ2mfb2+MzE5Uzk&#10;yuRKQINRpb+/vffRmtoHopUfqqqevFLzxlT/xI0rNy6FvvL6mdfeGhq7fPLTuw8cqPaW3oosY6Et&#10;LBtGarIHSu4wfAu+1VzDpq95DFGAyG4imZsnwcrjkk1HwDhRTzzZ4+OBeDMgMgcIwjSwvUsfvkv3&#10;9cbv6K25e091eG1pbAHKDsMCC2C5JcTbfcwA1LQkWQCdBE1BDkHTQxkASuoRc3kCaxi0StZoEyJK&#10;GwYVaKZteIvUhnfoMJp1QX0Rb0u3MxmGS0Yz5csQnYa0Y1GIQ8rDb/ebRGAtiaLHYTbnHiBQPnzk&#10;TFPHTGV1/1sXxydJ8wW/frRl8bH778T20bvu/1R48NjK3IELPwhNTblzGXch7Z44p9UNXhBNEvWX&#10;2dmqe6PqlXPEvnEJ1A7AOrjXvHtJL4HLhzHdq37yoHl9yF1YdtwVXg89S9hqjJnXz7orWadSr3W0&#10;hmsb1Sl6CCQuqpMb0ndtV9s7YLU0b7zsDAzqFQYl/C9ADCb7HZ2GFAFfENbL02sbes8+VZpJnZt+&#10;ZzQLLuJz89Jf3d6rr2sE0XVG9JH2qoa2+p9dHT0+9tbS7GVs++/a/9m6SgwolDq54RhzUt6nPVn9&#10;jjpJ6CV2If055QRNd91HpzSHiHJeg98Kl8zUeW04eiCt+ydUxFJKIpMARF1l/P6HdVe7nl5Eq5iR&#10;y9DVo0eOLF26XJPI5vBlc9pYX8+VEhZZSfcIJ5MxARydBTT5KoROX1tm1uCZc1y28TCGLLklzNEy&#10;rsAu9GKgh3b4quCMqG+ADIv6L8Yheaw0gP8K2x5MVUEdKTN/GGxbIkBHe2pAKbFyV4sx2MbVYkWs&#10;G3TxI9XqsBnvmLvSkZ5tOX9cvfK6e3EgNzmv440qNUccMwubRIRIINoELYlfvOLQYTWbVpcHCJFg&#10;vvt3K3BYJ6Yxby3ji8F0UL99QmdXiOmjoZDtoYfU5SGdmKd2wwff3a6wnBw/RK8kQYxJQnhgF61W&#10;/8px/cLLkBAI7gd6zPyiHhyRgUEoDDi+E3bNjQ19zz41P5G5MPjqNWdtg3pZuq30s229ZUTs8Fmj&#10;fd17wpGPNDc3lPfet63mvpbmT/T07FzLqXLSLCwyiOLYNhRu42qqMxl0mFliV5caXao9kinwsMj0&#10;KBV/vUJjfYBajs9YBLrtoo9ZF2IsEvzj6GYhkzAmt9bEP/QPIKCYl46n3zlhhq/mLk1Fsf5c57aF&#10;k++kl7JuKOzegJUI38YG24w0QdOvNyGGQMr0DEWwJNCnnchYZM4J2niIjnKF7EmPEsktRUag4I1i&#10;wBTCbLkzmp2IKNNmtLGQZ+97EGGAaHRNJPbw46qr2uiEXiOQH4jFHtvf8eD1kZarJ8zpt90TA+6l&#10;0fTktLnu6nUoJ9oNlTupBVB0MraWcBNAKILPsrPTrajSfd3qpy+BF5MMtuLq+w6rWEyNXyNtBtNG&#10;LCzrDzyg5tJqgsInQAsBO9W3Te26Qz37U4IaMBCJrHd2ZPsvEpv2xYP7j6o9j6rLI+oHPzY1tXrP&#10;TtXcaKbm1OCMdCiRM5Hjs8YFmhmXSwPzJ6+pFFMfweX7dqLAZ/P+7t+bFgj97IkP+tOki8OeJkWn&#10;+RtYzJfh8bzPvjsWwGi4ZiDq26+MN6eF+NzoO4M/iubr9pT1fE7scRa5kk828p8sS/IE+s9lEOFy&#10;LEW/nUwsZybM2fNwSGAFVSo2ghL+yT9WS+bMH39BRWgApDgtadlSkB0OZdgUSmyr5C9zwXyWfCoS&#10;/MGVLQiWCZb159inGhQ/KDiGwXeEy8mCFzPvi//yB9VuqLfwWXstDyFi5Iq5OgRSBJehrCFLTI85&#10;AP0iAkMG5USwbACrO2iBmlrzkQ9Sw58/b96+4NRAVYg4j9xtF/X5wdN2wU9EwX3i4+q//oW//icR&#10;ywcfVt/5vplJ4i7qlvufcJYn1clTuGQQ4QFvJFJ1GwbumktXHOZ+ZoDdRTPTdEtnM/lpgxPgQEW5&#10;f58z8/b416Z+97nstTTdIga3PC5pZRMwfuopf/V6OuJmisRjrBdLuskMVeyTLAj6puLTCm5s6sTf&#10;HGBqnxEM9Mhj0/OV58OIJDKAmbhCMBHPCSigTHz7Jyqcjd9/KPHccTp5+JB6+JHEt787cPIsorn4&#10;zZTWSiKESyp23jpFEVNebfJ7HIWUd6B7tc3D9HYwKnms1it/PKAXRIbnM3l5qJ42s/yFuEJ3R6KP&#10;P+jcucMWB8ty8gKy5vKQSqWg2ZJQy4hEkn10PVZUjrsmwTK/nCQZsbOV1paVZhjCcBmeEQQrTTXv&#10;UDOkQil40qXPenfQ8gDHJ6wDGPFE21CASfNCv4P4WqwFirR/h7rAHsV69k9eZwKDu0YyWDiU1vrF&#10;smhM6Rw4jepqCQcYQMlfCr8D83q1qY+0q3cmxn9w4bd+kJ3hceh5XHZW8qfmyvhiqkEwnI5exvQS&#10;31zCdzpz1bYAqAdNuS7JNyoFyKMDxchi1EeL+FIl1IB2bN9aSsmUO/7RD8kzE1/7PqIQUL/6w7vt&#10;J3joiFlavPzH/xHEMvh2llXK7MCr94Qm115SkCMU0FHJ4+OvCGD5d9vyFxZm01EBjvNXyc3IM8/E&#10;n3xINbdjQVisxmkuXlGn3nbs8owEOx+UwR2hl/6UiMT9MEOBU+tFigqH8ubiokbHukE3qXSwCylb&#10;VPRbSlhvZalcVa/ZdYBEPTAJTEWB4BXaxxQV7IWmielGpxD8wYNS8s2S6GyO/uvPOW9+4fJ/Hv69&#10;nxoEliBZXF564pdkgJyoilvjEufzq3AGog9AOIWSUQyE1483manMQycX1Aclt0+AlQssLe+mUmUz&#10;RMN4Zpzo3YeFbJhvfxcLUSp8TisGv/HP/AqXIH75z/58cXRGiGUgcfwlByBSKlxGo3DxIZ8hFD7A&#10;O/JYvNdWFJ1EQ7CDFNK/02PHXrAaTxlQQDEDLwkSadrPJuu7dzsfPSz1IlBeOGdeO+mkZkAIt8Si&#10;PIyGqmPiRRlc6zNNWZKwQF5iO1+ef/hF8RiGL4rJFQ/JfBDMg6Zey5+RnAhNYrropDNGFrbi0Ce+&#10;aMUpOWkOHVL/9NedN3/38n/IfvZFux6FdF7p/7p7F5vlPPuZsPKgiROHACWQUU6ijaiKNr+b8w0f&#10;ZMQRPd0q0kWPsJYmNpi7mhwwGhiEAd0s0y9XHlq4tALT+mwmx4Yh+r+0ohorY/cipOCKSi+mz5xT&#10;111VpuU3evgeVaqhmI+cOk9NzdWRJmKlP0SDKaCbsy0Inku5KglaMOxHq2weKrNaubUZ+UfWIs4q&#10;fFDdZo1eFHB73tfHqcyohNieeEPy7ZS+qdIzv3uFwaNAJl23+rGjziNHVHm10rSeu3nuWdhr0isr&#10;oesqVkZuy1xJATpBGt2aelVZ6TZWqgpUP+rUVulY2CzD9OtqoGQ5i18uBKzPYgOBy4Gsemwm8w0S&#10;XCdszP/Fp0ZbDHdhJ6ZKouStERsezmw4agOfPaOgGe4crWq1KoFzcEPnsmZ12VlJkaq+sozAD9K2&#10;URi0LjsRdGVEf+BxXX5RjUTGzw2/OAJrZl4fD409+UtbrAnuEQ6v+3halaLgrk2xXnmS6Xc7phDC&#10;iguBUMS8NhNEh79fxLtxnkOy8Tf+6GG1/6g68RL2E88fz6zQPJ1ERA9vc+55GLtn/vwvaLbpALGU&#10;d10X8xAPPEfK04jNi2IVrN1W3AR53i2YQwpm8c+8N/fefLOtI8Y/qO6W+BN5xo2XmFeeVYNTQTnS&#10;p5fxsDLg9TKtnN+GEo0mq6FJTL4QTjvcwzGsXtDIaRETwZ1xoq5QkZVVhD1xn3YlnMoLJZYnmMFx&#10;tXpdwTwHeVSC6OrqzCFSgGxAJ2RNeRAtlwaqmXEwqrKOG27XdlUfN3UTzkyW+PiP1UxgkdPQ2C//&#10;Sl4ZpPzCAvxayg4f+4GAt4xT3AKd+dl5CueIkmdjPkNZRjGod+OQBUokmh4I0w4eeYQ8KSyeJ156&#10;m8CKD7GyJv7ffTzxvWdxEuoOqeHeor/UNHw7XAiAJkULF7F3rtMWzIzPQzFa5dtJQ9rUHFKw20hB&#10;CPqCpDSuH8+LFeVxiSBQf9chuHNUU4caHDQvvqK2t1EJDx01z31X9Y+AB4rgaBMQKfxaki9HIQIN&#10;CSwOOrI/9AgqByQkrB7uz+iys9U51G6Ow9PtSxzeo9IY0XvTzytvq6mtKxmYKIe+s3s3ooATcILz&#10;IA3nkd2mrp0WUEOUMSczuUhBtG6r08iHbazDbUP/9AOU2IU+/ls/SAbly/ftl7eBrvez/K23ANFL&#10;eSkrPSLIb0kytyyaR0e9iwHzGz+zeCEpnjZXkhBRTlbjloN8bLZcovLEP/khqNTmXL/TzZ8azBBX&#10;+4keHDqCozN//EX8FjFxv7hw1BMfR/JYuX0/biE7CethTK6KaadHjDySKQTvdtIm0oibbkKAwLsz&#10;NU79409QAcQY1H9CnTjt6zdqX48zNoWxhaRio82YcduGEjbth7VjX8hhJxYZr3W642aWjpyxt8GF&#10;7WrvXiWcBx+CQm1eGLL6gtfsQikTWTJjI4RdVufDIarur9RnZAWPhrYbSwuYzy2+vQ0atzMwLDkR&#10;7uTs6QWNpDyg0EgsWjiTw2oiCaqfEDvDb/6WimKszoR6R43/9MLvfjt7LWAnKrEzgGE4h9fmPNeH&#10;N0zpPXqhsLHTBbMxEUahrQfZRGCYEmZpw7OLMxDvZt2N/8oWxeT10bgZnFRXJ81QP7bEy68t9I9k&#10;XqXRcAArEEmg5CTr/gaTBeUmSBESCzMXzomULwAYOuagYrbuF4vOBA8D7SUPlSrYusiEPiIYBBOC&#10;ciBQdnz6V5wHjmJTGag4300cPw17HGRHSZmLwwihIPaNoTZ9PVYHFSEHYMIOZuKMZZ25FDaqJRh0&#10;Wyuh8J1+59Rr2MjwjHkh0yA6ZAF0Dm7Hhugbs+QoLDGNJxDjTvFGj0V+jFzzQYkzwChAifP++Cqy&#10;kLgGM4tasdTvWTyf5uXIW1SoU85dpIiN3h718KEEzzueF2YzkxiPBtITqSxomRLrfuVqWkQGM2z5&#10;lRecRK3yDeTfCsnCF1sEfBaC3JsCVs8wKbfzty59Lf3BI1BpMPKxfbCiO8d/CjOygrUWG4zJyMaL&#10;hiy8cYE6gyhfuaKQlOIE4ZIS5ufe4mJ+hkjJVQxNOeuVigBKk1QxKPmkQI0xyjvcr/7MqAxoOxwb&#10;O0x3bUL5AcqGw9viv/Zp1ddH+tyJlwyMsoMzQCSZij05khHZ7GB4fmMdJspiDMkGL0MUJ3EG86aa&#10;zlZszsE9kCnN5JQ5cxUwBWGztI3JIax6lJ8sRI5656SzyFZxW3HCHGRH4IbE1sa6vDbsZ+J2pueA&#10;WKCiFPcGRBHG0JXAsUA54UaME0cENxFIUEps4MPwEZwdVo1O/IndzicOY1M9cLKf3HJEJR4YkC8D&#10;mAg0YIAo5IlFETX17pTP13KEgmf4BxkFeycPfLaZfQLJXWtR603riPrvRjBf3Lz2KkUJotepJ6JQ&#10;d6h19vfAkD4+O+1koe5gRuA1QBPz74BkBqkm9B4ijQBlkd7jd4k33a1dY539EluUXmopfYPITgEc&#10;w1R+accDJWM3nwSUFsSwn9C8A6rrI/fHP/0bUObMt75jnnoeGw2m2deD7hYmDusP2cbvO6S66tTA&#10;BWjl5AFKZYEeUj7uZYeCaDm7tzu9rdhYwpnkdSqURaRfCjB9CAB794LDEpMFmtEF0K9xEhthkXaw&#10;eMNN/Xm4BNWbTY9skswoDPfxzNVAJIESPk/Q79wEjeJdYezCSrWzh50yGN3Qbvp2qIUEbT/8jroA&#10;TDPSN6XS3965p+CkmNzCMMhtsUmIKypNQWL49cLDbOiXtVG6CiE/a2FvABcIFfbJ/MkDBnDoBe+g&#10;m2WXE6ijvJQBCm9HJeKyYh94WK3n3DOXcwjjg+kRc0gklvXuTt1W5xy9zz3Rv3R2yIRvIBiYQAlo&#10;uoQ+mgLAS5AvcQSg6RuI78Iriw2rlFGCpQJXNoWLeo/zChwMGrLhd14k0ZYNzRZNk3bdmubaskqn&#10;9dMfcQ4/QHr3Mz9SlwbhPqZxCPt26wsDyBOFFfnOTre9021szFy9mjs3iEgDDSxWhp0DO/XRI4g3&#10;VcuLiRODurHSubMLAURmct5dXKYorEXMaMEDbf0klGIti5xuGiv6XlZLy2RdaolhlJiamUfIjyWi&#10;+ERBWSpAUCNqKZePEuIHuO2swp+fTXOMlw7BUulE4sQGTHI5GspCkI+WuAldGeq4E1+IXkvqEB5i&#10;3L13uWWl+h89lHngF2K1WMkr58bjbnzSrQzrOViXlRk2P72UXUAk1XvEE23JvhmRwuuLful8oVC4&#10;SfYSkbxAcJRbhF/b26nzmD/iV75g2PIXMFsDTELiLM1S2PbJixChYE9ZGB42NcTBLSgZmqTNBMov&#10;9JJupqU2tv46A3JjXpAg04q3bQm1n+8kR43sOnao4zf+KTYn3q5e/rH5+jczC6lMpQNthrYz75Io&#10;Wd/sHN1NlT15Gpu6Nh3F0kHg0TvrwP7Mr/26fe9bF6Kgr537yDTIQ2MpiTTvg5JlR7ZiMgeHwXKs&#10;3xJIyY9lx3G+CgPAibDRS0EUAcreHVixLgExgMUD7GDDCiEQSaGHkLhJjYy51Uk2Mjn4o9idxVs8&#10;kiUjERLopbyk2jgffiSz5/H4+A/VzHfoENtiu+Muqh4ZTU8JFAVbhCPKS397dyG99DKtrmQxxKmM&#10;YnK9YaKyw3X0CCQPg/JO8hhZF2fgQKJIeYqiDfhOUOcVS2LlKp5Et3vUk55MYXxhkdIa7jmmq5v0&#10;rj514WL62rDY7UAYsCF8JoRlxeO1w8++7q7yyAmfXiJ4CF6MTfAjTw8FQ29FLP2GoQLwgRTJryxV&#10;wkYPbhqGHLw5sE/BqJ5jCVOyhN2aytrWDz3qfPgJtZwABzDf+YF7qj8T0agXaoQhXQiURMiuQkR6&#10;V13i7NUc1Fs4tCCutDY4O3dqROs8cMQcetIZPmP+21Pu4JDb2gjG7S7MusATxZJ7I0x8cQWT/IYj&#10;5IWjDsf4h7vca7NEHbGPBKKHz7mzCaPGnLYmtzpGw8fC8dg9d+mD9+q4jjZ1R+/d737wo+ro0VhJ&#10;aRTDc/vuxuDdaMWGqW4EIdeh5ZVVtVGqncpcIolvGLNzYDQLtaA5sNdZyyVWM9HH71I9bWSqzMWi&#10;5hQ+NZPB8DSgNm1K2t2StNbLKukk+pNvTVBkPe4Nlyh34/34y5vg6v3Tf7ctELr05C/J5MegUhWY&#10;ClbRL692aGkOncdk3d4vcubzByZM+/mq4fFZeZ3VZ+WdvNRYZ/e2+GMP0zNhGXsXIYZkG/MT3B7x&#10;T3xMxZw3/+hL0MFJEydmnd/ZFFIkcQs8NUihFfM2i023c3tsGexQ8BCZtgoJZJIv0NTR+5rjj/8C&#10;OXKgdL9MfpFMKpmPmIQ02cn6RGutWUzCMIR4lHhzLY2JQWprV+GEukeZvt9xzl423/2avA7EktQX&#10;mNs4eiavbrI3TkwZ+fltJD7ynbcTacpNBYhF4nt6VV27OXbsNhuhONuLL5an59diDWDK4O/QdZBh&#10;3Fytjz3kHFA0yUzT0cTOTpyMD4yZ3CB5d6rZWswTzdH+SFzF+rGf+Er2D55NXcK8Kl4IDOHy1sXy&#10;Qempo5KdQUQ/kBEZ1h7C8uDmfII5/6RvUrHP2PzurKlorq2//0H17tvUfCxd+d5hGutGEKl1/sk/&#10;gkXzzNe/5duGRMSkCgtMPVYudnULEZo8mL+Jnx+dReFINF9YMCBHlHpGJK3SgFVdylXDrm04jD52&#10;hKRJnH/hZefiabJRk8eBcrKdvJnUbV7TNzM1TDNhVDrRnmYKlBQzXxWBUmWOmo6d6r/8JWYFIr0b&#10;TxuasgHaAkrfxg4pKIhIZIWIuX07VG+YvklJb2D35hP0QOfUGYOpk3qOqeE36SQhDG7ufbSvScO+&#10;3Ezl3IUQ7BxPFBNMPceyGzdm3SyuUnkKMzgzmHW9z+S+w496BFcd/YrJ1Qk0Kb+gk52PiR8tApcj&#10;jEtJ743L4tLc5rFQRF/OYxijw25Bb6in2bu967H70fqZ1y7gAVgWkqgjS0SQoyBZ0snmFufXPo1g&#10;xMt//lX22ViRypqKrMGouKDsIvf5gEecb9eFwxTX06hEkfLdRUQapaZ4Ki9O0Nnd4kflUZTaiRPm&#10;rbczM9NU+CAiMWEVYi/GpuQSJcRt7NpuwnFneULt5UbcyRP7NR9Vr54z5/vZPEnx+Xm/NoMyIxZK&#10;3ME+6OKE2YveOU9WdIwUe+wxXHUSL5JdHTuDV1TPpP3ExDxuIR4x4YcZnYQ5RxOZQEqkF+MxDg2Z&#10;7V2Lt5eH20ELHfcVE2anTjXm3SSvFXBpmvsdd4puD7dCy0mo/nhT1OQsJhydlX1AM/Fa5ks/nDk+&#10;xEiFwR8TUfzLnbtsHVAkXysI7m9VTTkHnMEwsTlhyg2AjHQFUn1orCKpCzScyjvvTXWAbP5JAiU+&#10;zcOHnO7m9HOvRyvJdIK36LKI2wejSYtazcFaRO2GeKr9d7nn+sdnRkgliWC8H01Q5GvlyFM84Q2H&#10;c7k3IppMRZCvWWK4bVDSA9FkNDjTRoERNHGIsakyiphWS6RpPzrbO1o+9Fjs8YdJY5uYoHCJV551&#10;3zgljFtj8GE9B6S1djpVIXdhLn1hkCrF4wajR3bHerrM1LJjLqu7tMJgVywTqptUpl0ltbp2DtZG&#10;mgZIVBwyuuWnSIDiQ01cV6jYwQaCSYgevs/p2+/eEXH67nUP7HESf6nNOZU4o2s33LW4zl1VUZrU&#10;gDYgsiRi1hrdXJWuTGozoaAP6TSNLMxdU9G7UJhoZRjBRu56GIMpMfOTi2kjVD8yp9PLOXc5WoIh&#10;h3Pueps7bzIbQ9EGF0QDyo0Jb8TGofgv6nUjm6FoHRDmWb3imtHcqcGVMcTdlfK8FuvAJaa09I2I&#10;FI/HUGNIvWcqRqygGQ4qO0WEYIE0bv9Ree1bLtloPM65pjp7t8U+/mHz3HO5FFsrkeBLba3MLGKi&#10;rJCqdnSCztOQ+7073fHZGUQH03Bh6OB4ZV4rh3l1My7pWyx3zVqEp4vx6SWXeEuj5qYP0rO05rV2&#10;spXfyDrhcGtvR3V9bcvjj8U+xIhMTKg3XjYvv+Veupy5OobYw1hzLUIknc5W0oLhbllcTE/O567N&#10;qxonuqsjdtee6LZWGpg/NuWUzakPR9Q2rPrJLQBc5mJm8IoenXRXV/JkUtxXQNIaSZMawWOiaPsJ&#10;s2MirjSsYh/6GOQ8XdnsVkdBJoFI2Btxo1k54lRfUdVTiXms7cqVK8HnGtVVVaAIZsXR60mTu8Nd&#10;0+7aJV0FchgDidWRqLtGxp1Y9XJptuxGSTNhSy9HcYEKQO5ndz3tbERDdTkarw3rdbmbns2F2jWs&#10;lQm9HCpvdEuEm89m4AioXI6Pua9NReYxOw2fBS7/P4u9NdiAeLRmAAAAAElFTkSuQmCCUEsDBAoA&#10;AAAAAAAAIQDVOfc5oRoBAKEaAQAUAAAAZHJzL21lZGlhL2ltYWdlMi5wbmeJUE5HDQoaCgAAAA1J&#10;SERSAAABNwAAAKoIAgAAAEfPn0wAAAABc1JHQgCuzhzpAAAACXBIWXMAABYlAAAWJQFJUiTwAAD/&#10;tUlEQVR4Xpz955NtWXreieXxJn3mzetvXVOmq6u7q70lgAbYAzMkQRAkaIYUR6IipAhNzDeF5rv+&#10;IIUiRiONZoYzJAGCcAQa3V3d1dXlr3fpM483+j3Pu9Y+O/PeapDatevck+fss81ar31esyq/9be/&#10;PpnPlpaWKhX+582E90tLVe9LS3NeK/P5fKkyXVriWx1ZW6rN5xwdmz7xzyuTyaharfImPuE9J2Sr&#10;8Asd4SN1nrTptP4hV/H7ypxj5/NOvXl8dLS9tfObv/nbv/U7v33n1c8ttZocMxmcPnny5P7D+0fH&#10;B5M59zmbzSez2bRenVUqOhXXmk6ncVo23usJlmZxV7zmrya84RH0FLM5T1/VYy41Gg1+Mp6NOc9S&#10;LZ5L999s1Sfj6nTUqlQaPFO1Nq3Wh9Vq/eb1zy8t1X/20x/+j//f/+Hdd3/a6SyvdHdGw+lSs3jE&#10;M29mfvQYn+ImdSNVjXkxbnrvGWHEisO49XyuyrzS8Ph7ptJ4clJPyrzu81Ty5xxTrSw1PIlxzrhW&#10;cTb+OjPX3NpsPiqmNV/UxGCSSPfpEUtbzGyihEQP/F0z5fhWNf4mA9MSc+Lt/FAsTcuDEMfM59MZ&#10;TxaPn55O5ASppINjBPxcjAlzVFlqzvWb+Fz3w7PrPrxpcPRREAOv00pVJ5/OZrVaq7OyvrFxod5a&#10;5vZrDaa73mi0IIxms96Mrb600qludxuV3sGjD346Ge/tXOjO62MmsbXSmY6nldG8UW1Vao3RdFrr&#10;di/srFaGewe7j0ZTjUNnZWU8m1ZrjZPBZDpfrdQ22s0rKysXO2srnU6r2p5UmfTpuF6tiX3MRGy1&#10;V29fnWkca545Zjd4rBr8mR6JYdW3PNZkaV6p8p/2NNz54aHoqfhBz8xBXMCDkofDs8hIaTorVY7k&#10;PfzDIRzMvzVmMeby0f1Pv/2Nb/3L//2//L3f+/0LN24s1eq9g4MHdz997xe/ePDgwcHRHqw052GW&#10;mIZpoyYCZkbgAejQHMBF9b5ea3A3VYhDn4jyOWw6YXSYEV5Et5qqucQJj8w38D1PqnHRQ+q/eq0y&#10;Hveq80mdD2u90fh+r/dkNoQW2vu7j1e6ta98+c1vf+uLrdbhe+/+6Pmjk43VS+JwHspj6YFKm57R&#10;VBLSyVSqS6XxT9winuF3JiDei7L1SaJ1RqluCcn/wXVB8Zw35iukJCeIzzkmsUfiDVNtTDICyFyk&#10;eV28YVQrYxG97zS9+hI+Q3E2X2UOJ/qrTAyLq1TmtYqlsx/TQ7Bg8vgkD0LmN12toLr0rU5Q40Nx&#10;lH+ViCTOm/gu2D4emctKKqVLxw2YS2E7iTCRWRpqiWkJyZomy89WazTb7Xa3Wm/yFbzEJ3lj9r1V&#10;l9qtWrdRq0z7J3vP5rNBF46tzZmuRhvpAFXO69UGd8rT1Jr15ZXO0qQ36J8gW7l/2B2iY9Ins6Xx&#10;hNFrV5a6KAiuVW/UoZw5GmI+Fd16q3ur3bp9e65ZYW6CRUUZEKoFLuw/q8yHFYTcfMyf3BpX13lE&#10;aOK60LHz+YS7q9WDdQvm5DCfp143FfEksAM/se6rVCdIjXn1tD+czqoraxtL1ebzvf2nTw//r//d&#10;//03f/sffv1b32uvb/VPTh7DtXc/fPDo45PT/en8pFodVaqjpXl/aT6qzocIntCfngl27kfv47X8&#10;Jv+5NJvwDOIBZiKeZToX14p7eTj9zx9Lk8l8OoGrOag+m3LkdDrhxpv1WpdBnEyHk8nwydNH+/t7&#10;G+tbb33+qzdu3Dk+efazn/945+Kdfn86rxzzoOMh12rx8+OjfqfZ8A3KYKlUe8ixymRzadqu1EbV&#10;2kCCRCwk/W6iLHazkFQcT8VNjmtVdM7ETMRs1CuzVmXeYK8jwrlZbl32i84jwax54hlERtrhHG5L&#10;ahoKbC5VmZp6pcrO58wRNAAboIjqmAnsVQiuwpuqxJfZTMPIjHNWzSECF+qXgOaMyP/6UqPCIM04&#10;XQPVB0GKJcQ+FqbcL6ZIhefHIJHq5GfQ1rwCCXB7szm7nt/CUoTFYyDKRWMaHOllj5NUgCYFwadh&#10;NLPpcx5Dgp8BHEvb8quQ0KZskbPVhP9MVp8kDTQ8k4DmVNaajXqtXufM8yUNTa3KKLSqlVat1m7W&#10;Wvwxn2yudCqDwf6TR6udVouBb84ms1G1wZP6PqXBK6jVWmtldW1tODwZj6Vlq7X2ZM4JW1ICjPO8&#10;urK8vrmx2e50+OF4MmRUOpyujurhOZgIsc8UY+L27WuVOXYCuwcgtJ03ZKGOC4XAv9KTnsIQx3Hc&#10;wnYqFK8/TyaxD4InNYjxoTW2pCbDwERyO/VWc7nfG+09P9jc2Prud3/l7/z271y/fnVlZbl3cvTs&#10;2ePnu0+ODg/7g1MPcIiGEClJAmoekh2VTaP8CGEpnXtN1tPChsxHx42f/5xLiqTDEuAd1KTHgE75&#10;Q5pwaTTGUKl0u8uMb6PZ+tGPfri5udZqVSejaafdgQJGw/7aandaEcf77hlNrNbmvILaZfbGyTzz&#10;YPkuLN08Sb5sehUbeSrKhyXfJCkN0bb1ll71LDA3LGOWDisjJiIINwYynj/Ynp/bQfBNhDlUTHV+&#10;GzaAXhkLfldDlUj6oniynBaR6eoS27oI7KJh08jBmWG1mXcToeh9orekfPOluUBMuomKa6QTeXBi&#10;ZEwSwX9hpdh6Ojur+ZjiySWpwonjpkw3PFS93my1251avSnhYksndKh4FZ1WN9PWlmDO2aB38Oxx&#10;q1FpYGLXJT3rWMPWzkgQyTVEIBY0Ju7oeDwczmQ4IhNF8Jwb2pnCxvVuvb5cq3dkV7fqtSbfZgYp&#10;BpmbuH3z0lJ1XF2amCKSDA5rRtJS8kyk6fdMRp3XEFp5Zs2FiRn9TzKVkwGmb7Oa1ht+K4kqQTId&#10;LzVq7VqlMTgdHx8eL7fX/tZ3f+X3fvcfvP32F5eXO73+8aNH9x8+fHB4uDceD2ZoQNvSyb/1wIYd&#10;aLstzUmZx4r3/4lceu74Ypb97Hq0sFRtH4pXJfbRg5PxSa/HmCyvrG1tXbh8+eKDB++PhyfTUQXJ&#10;O5vDgSMmfb40lk5DEUkTYpJh57Q8riOeKAwunzzGPjgq+ChGWGOuXQZbTKToNfN13F6iZh8b4omx&#10;MW/YjYx58mPGSRcgQp41fZ9PZTmRWTRxcuJaaeSQz9w6nIMxY41lFEP3FvMRjB+qS+fShUWgwU5h&#10;OMQWTOg5jb+TvRYzHj5n2MPhESQpVkhniS5fR2fg4fWFrKrMugtOlv7WsNtjMqPGIAaXNludZrMN&#10;l0pGwZvsYXTa+GygZWs4QUvL7ca0f3rw/HGzAZyBzSFbstqANTSFVXSwxqTSaMOly+PB6WQEgMJt&#10;N835ulf8LgyWShX+7DZbK+1Ou9lqYR8k0zvNeJKQ6NLL1cpINq1nPkgjfB7rKN5JIspi0fd1GEzT&#10;YdOj5F3ECIaMX/BnzH36yoSRRtmG0GQ8bzVbo8H45Lh3cefSf/GD3/47/+Xf/dIXvzSdDw6P9h49&#10;vvfo8cOjo10IHRGNTzGbgWpouL1ZoZttMFYyHrFQmy+waHCXjg9/LJFH0MTZrfgqPp762UOLxu4r&#10;y0/l0qK5pepoNOn1h/VG6+LFzVdfv3xw8OzJw+M5wFZtUmfoa9hHp/KR0/i25vOV+VJjttRfqgBE&#10;afAX/JmGMQYz72n0Qk4UI6lLZxqTe12olGwRmS2TfxhcGrPjH/mgQlPGOIjKzO1x4WJgiiNtGadN&#10;h0pVI7tNPem8OqkpKV7TV8WIY5tIlofk8wOGHE/uun8T36afyuKNLXFp6InEjXG3ovx0vyGLys+Y&#10;MRHxZHwrq19Gu4WMnV45A2BFrXarJS6FPsWimUthTzAkTFFZwyUubTXtzzVwYyZYxpm+ky6FS1dX&#10;1wa9w8loNJvavrBrDSnBpVyw0Vxpt9da7dVavRHEpVPIM0jiMca/dufOFbkJBsBi7vyEHjs76rZy&#10;Q5Lb+RZSKgsQqWA7Q+JRrCNmlJEQno8RvvgzAR+Gk5KpHb9lPPr9/nAwvHr1yu/85m//o3/4Dz7/&#10;1lvc/0d3f/HkyYOnzx6enB6CMzWaPD1aCPsciWWuycTjf4NPgnuTO1oSzZ4A/yyoMLY86+mT+PMz&#10;Pq/a6z3DM2ZaqQeuzURi5o4nk5PT09F4zOO+9vrVrY2to4PxkyfP61hE9cZgNAQx9FU90nL5OtbN&#10;uKPjAIsy8xSzUNxP3O3iFVGdmY2DF06s7c3Qn8knQQGIMmT9mreCvwvbpsyu4hE5VDpGHlB4PmlI&#10;5cHLGwpg11hLXMXyUdRpQDKxTraYBdGJ7X2eBC9Z55a8qsRLpjcRR9bVAhcz+cAA+bDMpUGf1pkx&#10;9aFLY4YzJRdopcTFgm9NtsWffmIzl21RlGmrJYuXT+pQHj4qzKl/xKXNJu9l8XaatfHpMbo0uBSL&#10;V2o5QEjt4clXG+3u2trq6fHuZDRk8BRlSKOBHywuarXXVlY2640uf07BP4Gg6vIUylzKU8Gll6wr&#10;YSosqDIypsfVw6QZEkGkgZCTkQRxFvZpjiw2C6Wa3ltsasuSldNoBFvt5v7B3sbG2m/+5g/+3t//&#10;uzdfv0Os5dHju/cefnx0vNfvg77MAcP53WQyHo1HMdZlNguUiwcsWCxx2sKA0gf+MGIZJlUT8Tl2&#10;LXNpmV11/iTWF7wdkh6xYb9FA29vtTIZT06Oj6eT8aWL17a3L+/t799/9Agfod1ZnoygJPwWDhbG&#10;aDYwM2SNkRgpzpX4J/g6eR6ZsJjqsHX90xTfApIlkMAvpd09O2yCzcMClbqIeYwZWhiHoQJtMIXO&#10;07Tbsw3RnDzOQohn+WZgWkQg7FycHXEwYzbC08Hj4HaMXL6wcyosx0CjecYyI81HPqVgKclvc3SS&#10;SvotqF6mtgWX2ucN0ZB2/SSs8CS5PHgvioTk5xcDb+1lXRoYL7oUlSrrrdF8UZeGX9puVOHSw90n&#10;cCl+KboUN9MOWDjiwnz5u9lZXl1dBl2ZTfBrUFMYHcAQGjDN06wKl3Y666BK4lK0a23G+QUvZ3kV&#10;fAXGe0lGrFWfNK7RV7uiomubiSnKYa/VAU39sqCSNFDJWE5UJ6VdOB0z3Zb/0oAEQoiFMCOm0l3p&#10;fPvbX/vBb/7G7ds3xqMe/HnvwacnvYMx2CgsihatcveguEM9nuVQpmBPhycFijCPhSJdfB63n9kv&#10;InXBnIlLM3mkfwvmPMelEk9BrHmPH8xnE2sv4CGZZEhcBnQymR0eMyXNncs7zU7z0cO9g/1+rdqa&#10;zbB+EbG4LkJoKhW0KAAnfMvnCiklnWB2MIOIXf0+VE/SmZpCnQQzK3jYo5AilkKoY1DCILT+I/Yr&#10;r8ksGCafeMr6kCHN4xWaNslBcWnZsg1aSayS9VDmY34TfCrtCs2gEh19RAGGgWWykb0VaI0sPTPX&#10;woIAxxVOK19Uw2oN7KfQ3wDWyTQo/NJC4MZN2WZN4+ObdJAtdGy+bT9CCmtZTIWkC3dZ9yLjSOqT&#10;SEyHVyO7ho0AjTJ6JLV6lkvbLfSvdCkPCJXYNWdPurTZQZeuHB89mU0HurzkMyqVVwmk0YiwCG7w&#10;Cq/VKni73QDcpLojiIvwfnCiWL/pV8d9LFr0f007ULf3mXcUQeBG8fo3blbxkjMKT0aEMnY+f/zk&#10;4bXrV779nW9cu375uLf35Pn9w6Pn+wdPJ8BKSA6uxH0TDUEOOeUgjbhd/7hwfFJoxTKbnfswqeCS&#10;3VvcevFV+RjR/gub6SaUkylPFi8YLVQEjj6aDAf1ytLqynq9sn50PN092Lt648q3vvMrlVrn07tP&#10;u8ubtXkTNejbH1eWetVKnymrKeYhCVmmp4Q9hrtgHo1XaaTEV+WRj9FAPCsfI2UviNp1eznNI8JU&#10;aS+wE0MswTyh6BzzMGAYmyR+CqvaL89GclxeGCgWgkIH9Watyk5UInbizCZ/SFdiSdyb1HjBrueJ&#10;h2eMGL7YQ45Wihl+FpHFdMfIFNOdxieIJNPJ2TPE7UhpOFak8Y+toJ9iLs4ZXMUVy9T1S6gupizG&#10;NsJTmmgxqmaWgR2PxyOYdQpnkjXR5rrEbOKx45b4ajKZgB69oohTWDtyAIBSMZ8QvVJ3Pj1foKmb&#10;szmIJa+wKcZnX97sEtTG9w6rymqKN7wSVsVD41SEgCaNbg1LcD4/btenXWZgNJmfDOa9p29/vvMH&#10;v/f93/y132vV1h48/Pjh4493Tx4ORye4AJiyCg4qAUHWOARH3JLoJWYUXvh0QpRN70lDmJDsMQMI&#10;bxAmJrAkL57UBV4wufi97H+ZX4q8aRYEok5mhE8as3ndO4q+5iBXxG/1xtPLe40u51kiVqzP0A/C&#10;aS0IOS8KSkYBV+PKNh2IGk/HhF8q0+Gwf3R0ury8fuOVS7X6ZHf/QX9wDFjfaBLvZghAzVbGk3l/&#10;dFhp9OdEfYnvOToopaobVRQ+m7XBwBZJcu6FpTjWa7xcU4PH256DGOPrVtr4U/MKu+TjHC2tMEyL&#10;mK0iq2DqDoYbARNMwKvBMEbAMrpGcKgzXepM5m0NEVilQm/KIZOkrRLtY4zH8xqWwRS2m9QJwBOd&#10;H8lgQ0rIYtLMRH6JAutWZ1aQZgyFKLgN4/zJZA/DN5Sno8kmPEbB1jMsrtyyqgL1stwVcLV4sOPi&#10;uLunl+GXy+iotj61NegrGlYSpMKkh04KHyCiRw5UKWgMJMvd1tB+jUaHEAm3OuEq4Ar4qMBj3pfq&#10;TQLIpAiRW9Q7fDzq77Vao3YHQkfctoizIamaShuADtHFnc7qdqe9enj4XCkMsyETvlQj2g+TIIK6&#10;wzHQcHuMqUmklf86rXq7JTNbYwnaBGhK0l2Nz2q371xKGXzhnwSSsXAZwrfMpoK+4NHlBWXL0zI+&#10;I+M2tEK8hT0mYhvYpST2rXw86JxAYWPW7S791//qD77whS+1OzsPHj69e/+jo5NDRkra2sGeJKLC&#10;Ijsj6ha2qz+Woi6CEIUm0e2ZSs7cp513o01x26Ki4vWsoZvMYx8icD89jB5u8b5EaQXVMUdkGgoM&#10;EMHUqsvLwLnVp0/3ZKwSWoTuIGo4COuJdBO7Co5QRm5NvImzZeOyuM8YFhto6baTpWq40ulc3pUz&#10;kt/bl5PtabtRylOv/luywKJBlpY4zJ/YGg0zVYeZy8KA1BlM64aDnKCh+wk3NkYmxtZnSe/LmH/Y&#10;8YaQFvOa5yjbSsmsCBDKH3LP+pXktQDSoEZdRJZUcFoYHbYB5DhmO8sJbeJrT+7iosk2yYTFMUwZ&#10;HIjBC8wrBEG63KYuXKdNwWCFTCtKb2hWZoPjZ/3j3UZ9CnSC6yJU1QkWyAMZjwxTtdXorHS7nZOj&#10;53MCcgbnlHQgeSE5NxpVOt31jfWL3ZU1PGFTRwV8SmdyaiJIVhvwptniAcLmiYmPx1DKCFQk+ad8&#10;SKXXZutPHGG9qayT0m6VK0EnqcKevoqEI2MHNoqaEyL8o5O1zebn377zzW99bWNzbXfvyePHD06P&#10;j5GftTn+QAfj6EVrs7C+wgArzLCySVZ8lT+UND1zquSxxOSEKbLYsreT2Tebx6gUFAc7b8rv48Nz&#10;O+oGsUoyL5LsuD84OO7tXLn+5a9/4/qt2z2iNcqzasCgg8mMeas2EcrSexaFYeRkQOj8vS2eJUwe&#10;J/Gx4wOzl9/HJ7KGrC0weWTgZAvQlm3ABGnSNRRxjO+DyPkQBZlOwoiZsSVJEPjsJDMrV1Y7CUZV&#10;kaV9PJk/MiODYKQNQ5sV4ZMEdIT4LkY++6f+1H5pjEYyFFE88h7T+CQ2C6cp8iYj7GmYyzlLhmuL&#10;LfjzrOFavmKmAyM/Foq6etj7hXgKb8NzY1EaXOstGeX5k3y5SIYLJ49TY8/IkEGlp8GR0aAj6iDE&#10;2LpwPdfAPIMqRli8is6yM7CEWYdjogB6vMyoC4otwDQ/dbrHgpkLkso/8Mg64B4ocfajPENA25F2&#10;hzDCyB4OT7cudb/zt75Sb9UPj0mgf3TaO8Tt7DQ7TP8cQCU7RS/l1Zd9KIf3zOeIlYVkiW/SkOmt&#10;eDXG8SwLn/FFgyuC7CS2/5P3CvYfSgb2Qx4Sgznpna6tb37tG9+ACIZMApKv0cR6HozIWSJYsXCr&#10;ynfjMUzq69x4Ru5emfpjzDEdFrtT7zi77YlFnk06MmBAS9VwguwPmkKlivFWhnpNRlOYsAwA1rUd&#10;ORCvAq+QsordCjVtocDNugnQ8xf5k/ND7/kqJG98W8jcxLeWAsapAnhW3UMY9lzXqKZmVsMQjvQZ&#10;GoipLG0hC0r3U3wXNxw3INwhLAfzZ8AE9iptbWZGTZCrETKRYjj5vhlTmh5cCI9AMtIp2XU/fIJT&#10;2jvpD4fkkZLBVQOCOe0dDwYDPuEr3vR6g5MTIAwZAtiZSqvUniL31rppZzw4IB9j2M2PtJiJlzx/&#10;kqAaTjiT55qMl05OBsNRZWNr+/U3bn3xS5+rVDr9/vzo9GQ8GcipxMcE/pBHuRijYrCMXnqivZXe&#10;2Pkx1/lNEt7BY6U986ouhD2CE1raSxhJ5sbiEs5KDzLKaHfSFUEH53ayogd9zBYklgCCyXTv+W6/&#10;d3Ln1q3bt251Wu1hf4Db1cJ/gbamyo42qi6LI6JhzrKPAZ/hRGL9CxdO32Ixk1bZWJq19LrYE/OY&#10;hagfKvZ2ZaYKHQg8ZjaUZhrJBIOWzE9xAbqXCAo7rmABAsuqAg7Q7oxneY0mQmdPntFdZ4jh7JTl&#10;r6wnC6M9fxojeYaVJE/zhAt+kpVnE1v5d1J2nvUQDiGIE2FYRheMlM95XovG55FaJ0giS5lEK3gm&#10;C8LQ08YsFDQpl6a0nXnwwPlsgU8E6um2bXRoK8YrJAu3LSYmqwmyIUsb9NRQvCpF/KGsZJtPUaxU&#10;7OUrlj63cWXbwJkM4VRpl5CJ4+KTyO5xaGdpPBwRhCITsHc8Wlne/vrXvvP2V768vLrx9PHx/u6w&#10;3yPFUTcwnWEODuTsOJhUFqjnRe/L/35BQ/5yjfrZJ/VMF7uizwU0XX6Tn30RhAq3F6y13UT8TcbD&#10;nmK9o96gdzSfDr/1ja9eu7IzmwxGgxPytrttnBwZmRbPqlQqGVFn/Kbz1BbmX+CTyT4U/eUt/NtI&#10;J8RqkrQtAcNGOK0VTTr2aDxhsTP2ltcCzoKGNRqW/eGEpxiP3ylaIwWz8B2yRs18WEJZRRHGXUMj&#10;5Vehg/6z0MkxDirSSk8kKSZbUXkDKf0rBfayZe1zJuqz+21bNM5j01FbFk5hUS+24lvuMAK+8Umk&#10;BiqNgToGoTr+315qcba4UPmTeMAFThtGgUosis136EEjL5CA6spyW6B2Bdld21jrrhMn8L62sry6&#10;rF3+p7kb496+TYlXA0RMOx6ydiEK+Wph93rywnJIXGHsIOtSvasqjsK31Ur75itvfPfbv3771mvU&#10;iHzy6fOnz07JnRK2pDguUNl4CX/tZeZoIcDK3JsEmSty4oB8mEiiLOc+U+aVBi+kr1l0AR35fdgt&#10;KWhRvEe4vHQni3JO9IgiCfl4ozrCcTQ43H/26q1rN29cXl2mgGK4NB3oYadKPMq1o+clfTLj9Wjh&#10;XQdBC3G1LgpfFAey2EufuKzPvsxZ22dB6Mlsynyu2YyPwjwwZmjDhJm1X+TSGVF8OH4OqE4QNMmD&#10;sAebBsfcWB60oKtC3ZV5pDDdi/EvpENYTsl4zsRm45YHc/5EVk0xa2f1Z2ig+Dxo8sXNbK+ah7Jh&#10;KB7mASFatuBPElS1G1BCvZktJViLjeMhhiIibScieDkUVoKx7T675kJsM4PnQXYpwyFAR0hCVm11&#10;STiy8XfJzhnFPVARDGY7J83oS0NM+tDuq9g4Hvcl8dKycio4GcJCkaq6ejBtNjrXrt565ear7dbK&#10;872D6QSbreVQNWbocDIdTGcjlyCnrTxt5ZOfA5DO8W3pyNCH5Q8SoZSCh4tvC/58GaMm7i1z8pkz&#10;5z8gHnIxxv2TynTcATFjMiaYiaPh6XG32dih6md1leKu6XCAR0KuVV2UHcqqfJ9B8WfuLRNcMRfB&#10;nAvOnM2H2hlDD2OxO/SS5yvpXhFlob6MVRQaLFyGAlkIuZVhIcsLe35EucbsmAr5Li3IUpQyWVom&#10;m/NesbHoM3Zy6C5pSzbBTmmLiS7zlsWn8iTkQUektEDCkiO2OL4gDJ3VmSelbYGtpKs7lpj5PE6e&#10;wOH0yDrJGPjzb5T+JU2+MOB1FeciZKEmDzYGEMqXuJ/jivYH/R6JdydHBydHh6eostMeLlLt9uvr&#10;86VTnKlIcXK6TpTBoKTJaiPghqBRQsVcMUbipTGfKizw7iLB9CbIIYRI2h1T6cymjV6vd+nazm/8&#10;4Js3bl3b3R3s7U25B4evCFoS7aSSq0XaMn+aPA3h5dILh9MVC1UlSvKwFNII0Z+0ufPgcuRWb6SD&#10;ZPe5ojI8uyppl60J4UHfaAalBY8LMBTCxVSgzFN5uqxXXEdCa6GacgZPZNt4RgVelMUKHzHeCloC&#10;lakLg2ohBJZXZ6PpYHVzeTLrf/jhLxjYFslo9fagPyRDNKknjVvUrMsVjbRnJ7OEP0Go1uBt9irs&#10;aqhoMqXPiPNU2+Y9IqKaCmtGqZ/wv9hrJA9LQvOKY4y0RjIOqclUAFwpGhF+c2WJ6EpsphQipTTy&#10;K8LgaFpHehzh0Uz50grcGyueB+xMkhwjNhNEaYNeGR24YOS3ApWbU00dujHIj3Fmn1JfYpIL9aaA&#10;p6pj/UzGotHekzqvVBotjRSyFRTjkAK5dRqm+nhK6SkKQD+TmaZPRwhGYNZwAKAD2QeiBwdhOZvs&#10;mSg/bC53mBkSd1Gb5JMtNZrzeoPY4bzZJO222m0srTWnS+PjvcOnRO5rXcgpubQKxAvIhUeaQ+zC&#10;JdeLdxv7B08cmIMtCaVSFtNdmnems+akvtxa3qovr89qLQUoScdHSy81B0NIhawC9upwDOJoWME0&#10;gYcTr5HF5j1ZrfFneEF6nyEZ3hT7CxjaQmpB86Ph4JgnvHZle31jBT2CY0amDmSXodczci7yzCxZ&#10;VfWsXSkNCbWLE+d8QPOzpqlGowjFjWZ1dkJf7JzHZdzaFaGKu51WR/3RpC/EihobUylqj3QEJJvJ&#10;2WcgYC4QB9PDiddlNXtWJCfz+OwBYT6Fyx5Dqn3E1C3V1te2t7d3wNIUeVKierLKsuUZp0/W2rlr&#10;+c+wQtM5z2JIBZ5kDCnjsVkzLbC0iB7l33p+ZyBSCErtZS/mDEZY0sOFP+ykCAcw9I9MR8ereKNI&#10;nu6ByJP70yjNQEwXxl5OL0huUqQaeE9pmBHWczVpSIozkTP9WTY4wxZYeIOlgdPjh/xO9XDnbaCz&#10;aHk2fTNGfRYlDRcvTXog2yr8ZhIlEWIq4xPdjrRnsgXOGRRyTX23KowTyI6BgD4dz5SKJCMFjAYd&#10;S6cBlC2FpQkPZIIBBmOaPcGa4/gTx50RL/EqM6rPMzNb8C/2GKCwcwItmA8m46OdreU3P3drZ3OV&#10;uryjw71+77hIWgowzLrZkfVp1VEEEEXeh4uUZ/CsBRsAFvxrdid5SGKZJCSzK04EcouaIvoqGJyc&#10;VEbD2XAwbdH6giiQSuuFiVsWWwwJIheQyPMiednnftKY1TMKM090FhmLAxLIXHCRQlNpoAY0cJjV&#10;t7cv3nzlDqNHLwgXLaqlUwnPKPNn2Vla+P+FuPQU5Clb4Lovzk4ZAX7xPXBxeQ98uJACIWXCPiyh&#10;VolCiq9gg+S+msuETjnCzIeoTRVb2pOM0qzPwimThHqBbcrCaoFUicoWsZ8FehYpinIgVc2iPxhk&#10;9sRFmEYJpyvnPMYUhBVTPFSMeWis4Ah9pbQEm+Lirsyxvhkj9JLv+ot0SYSyYxM2Yc4Y/3qiBBFj&#10;rdIApN4kFqnQKSkTTcXR2bGx6o2Z/OHbt6/bkPPd6D4KFRq1tkVeMnccZfLR6ib8nMQ8/sT/LwLA&#10;iay563llOJ8NP/f6ne997xs72xt7e0/2d3fHIzX4skiVBZe4T+5ydazwZ+J825MWS7J1I9yygHZi&#10;9hyQ8nA5yc6vTrPDiCALUhZ/eOuiHzTmcNTn6trH5GHRm01Go/PZnHqVZIKhZqUJRm5AwYdl+zYu&#10;m546c7LK2Yp8ZcNZoe1lGjAN7WYH+OH+/Qdk/qpWsQY1p8hWZMl4i5tIz+WRLsRErkNbaB+N0CLV&#10;J89JSTfFAZEUZgp1XU4E3UJfmQqjKAp65ZGCJyPT32ZFYR34rpxVGgKFDJYAgAthGhQvl8Rok2Am&#10;+ynWL6rectSzvCevoXzrBR0aYk4lB57GcEfNJIVaLKiCY7FQFNzyLSaCtGWTbtktKPSfIRneMPoM&#10;iOo9Vb3UbbdonmD4xrOjJGUhu0KQVLxWpXAbc4w6xUNQWUqMiaVRHOrT2/mwQ6vymgapQ20qRo6P&#10;d6X5rTw9xdgaykXtj+BAckW70WxpuU2DsmV+0enWOl1SFdU1osX35B75pNkqyxnRZeleqJHiTajz&#10;F7dMYef+pffPaHW5S5OUnZ0dtPnR0RFBW2RG2fJw9Fipoq7dSMBAMR/h/RfhmbM/dIppsTueoGTe&#10;uTMnydwgjQKnfHhC7sTB8d7B8e5J77g3OB2Olf8Tx2AB2wjuKRREljLpdd6BZ3BXimBsEEd5i0ct&#10;K9uy1s38lrQQj0w9LU/BOOzsbKNXSPeVopUZEZUjjgRa4Ti9oJTdFb6aPL+A+oYZNyqSkF76hsMU&#10;fCumJGEtCdHRx/m6UXqSj8xxlzICfNb2Cz0TMlRbHha5FZGZlL2klNFeJqTFGJaiZSUJVUir+Gxh&#10;l5VtNMEwxR4xGYdbRSqAW2Rxa09bEW/PV7EkXzxyCN9Co4ZbUbYQs5xyb0zIGKpQjQs3lyP5ZQkS&#10;72NYPoMvdADfkk3AK8JAnOqt0+nwSiuWNW/r6+sZ1k9GSD5jyV41pG7tEMdEopIIpTR2kVz18q1K&#10;CsXW1vaVK9fo63J8dEqAVD2f8MoTKK006OAzp7RHSglxXkd93PkCYI39vD+R/w5LI3V+UcDPaQiz&#10;eY/sHvQogS8aNLa71PqtrW2sbWx1Vzc7a9qby2vVdhfIAgYlm48pxQkAc3PVVWTDBqx9nhUXRF8y&#10;hjOvph86cKWsgGKHS10DMWg0alevXQZ/H456EeDxXJbs2xfp40yooGwxnrEAE02fMSk1gIX/b+cA&#10;n0A7nXS0l2I52DESTMlcKFm5eQTOyR3TogIGLr2I+j69hpEVfcNS5oPaCwlZ404sgWi94b1A8Bb5&#10;91luZAFiXgoCO0NjwQbFXBRqQwhWEW93notAR8OhSuSXHjOJMObm51Iw+bMYypIiiTA5nepiSVRZ&#10;1oOEYyQwiGbC6nfiUeDYJp1iJPPdOmwZkZ7wS5X+gs4gzAENUqkpC08FJ1LpgBfMWWK5lA4S19OI&#10;5Ay1fIADNlAeCB4KR0pmsYdlWCSU+M4y2EADgws717d3rvaHk4PDPl4iHqPrvVSHkWBHUhZdOKuS&#10;ENX4uAKBRgdN0uyU6CzU0nd1TpkFSiHYI1CfaYN9PPE+whdFVRHsaVPwqZ3akeryUnNt1lib1pZn&#10;9ZVaY727emF968rOxeuVRofCXW6MahW3JVR02slchbm7YNdz+vOMxZHoPjJpF6NHyrXm16jAzsUt&#10;rBrqZhUlCyl+Zgvb77O27CMtMo3KeUjZsUy+pauFVc5iyLmU8at5BIytDko7HV4CRi7o8owU8GMu&#10;ZERmEhOoFJl0WZTqMIckqcoqEGoEqiyARfU4cgAWQEN2ml580s/yXRe8Glc/x6j+xMlcTt5KEtZG&#10;aNRL6hFUUyBLNTTQ2YEP4i9tZar2g2HiMIkwDorEflZ09FWQLyRyItScIW9sKdXtKficK0m4E8ia&#10;bs+ch4JqTOhe7wQzs9cb9U7H7P0+r5PeKZGYVy8mIeFcweRh2nNIvdtSBJVPwrzhAc4UJWYZo5/7&#10;6zPkxWkGw/6X3/7y5z73Jrd1sHeAtgISl553fUMkSHuohByJFzH3VUMT9bf2IvxKhZSfP6yI8Jd4&#10;x/PTPVUeNew6mVJblfIrKBoiMXg4mu3uHt799MHP3/3gnXfe/ck77/7Vj9/78Tvvvfvu+x98ePfx&#10;46eUmA0B1aazTneVyUXeaH411PKpsaMW3qLnpNji/blITDixxZj4kEIPKAVN/hDAVH3p/r27NF6j&#10;6kF1V9GOeMGrMYZxgbhk8epeI6mIOXAOXtWB1iWcuZ2NfuKC5KBa+3XeU56YOSl2Z6sny0itJN3d&#10;KncoCUizNKfJNPQ/4fehgUNlyPOyaPOPRQyyBp3wKS/WYXpjEEVVp7Ioi/HMerHMJ5EdUfZLk/4M&#10;EtdVkwxNn3MDKql1EJotWDAS2VJMuHDQo6rNhA4joWB5T9PNdqtbo9WmQng4o66DKVWBN2l61Fyi&#10;zIVGVsRm5vMBLSLtOQraUOcOmFhPuYQBR0ELyvL48Egj5QxBx0wVwkBwUn3RJbNodZ2CGDLt+Y+H&#10;hdKBdSOMQmfZMUQ/GtVeu3mhMm1Wpg2wODv6GntxCa4xZ1bn0Jaifw6NqDma/CXqLQvgPPOLjWFX&#10;mXNyeU015HtlMhj3qZz7vX/4B9s7Ww+fPh7g+3EkcTrikBggCuxqc+zMKfN0BJ+NVZlLOG80OuqR&#10;5ctdUCrUbNRWm7UVAkp0IadBuFDb2lilpKh0iuGHp4PBiXFjTIYBNXIPH977+JMP3n3nR7/4+U+f&#10;PnrYPz3GRV6ajJr1UXNpWCcBYHh8erj39OG9Tz98/713f3ZydMTAbm1e4HJYy+h8xVcJfwn7VaO4&#10;6K2eABh3QjCLOvFWbgzCwim3Vh+2qALKkui2alYP5sGAKtPWcmd1PJ4fHvSVfdRA2zO/BcSTeClh&#10;N058M7MpkdCCWTENhyvD1IwET8ohLct1GocGQW6X6LIFfstNBhgTXMGfAvAddCHhhMmlwyRRvjr+&#10;AcCoyrbIl6JFBn0boQwmVXQh0SNPylLC8CjS1LF0NQigOIYCK67r7CirDjXpTZvy31yxpQIxbCab&#10;2ShtCEmJGZTXsrt4KllkFsRie3el6Kp0loRkPRF3G3eOZdTQ1EC9S61atVur0oGaOlumQ1ZMVFpL&#10;nnmwHDMJLRZy1BXDFlotBoMYyHQEmlpv0TihPq/XRhhmKx2GQ9FSGLXVrXeWmbd2vb1Za/WeHUJ9&#10;pAzBRmrgCXyE86D2YUKzsayBZ1sdqofG5JkdnxB0RATrrhRzJhrIP7PK4SlEW+0PMcWFQjfo+6B2&#10;dyPnd9kdlJ2rp6i9/uqlCHWI+kQXJgjvoRzxLkJQZgLlrUzzfNSZNw4QqVGt3BIUObwynq6tbn77&#10;299Z7i4fHh5SEoONx2/gTtXj5OuZ3J2q6UxCSWjF5xk2pqRK6hUUIBrVECvxxVkPkdGgaA2tXGPp&#10;CQQYnzyn7Jq68g8/PNjfH/QHnI7exs3oRwwhpXSG6EysvBu3hqvRskiNf3sngHq0GlWfKLwFMqRU&#10;WKSb9USHMpdsyVq0bD7YFDB5RHX1Aji1Y6n6YOYEK77WODo63n3+VPUQGPeB1uh1oVuyFZ3s7Wza&#10;hTIrtFBS6Jq6xIfFBKbOCuq3HNFbu4m+UmhWaQuFUIQTcKtSekjl4ZDsRTwOtVvHltGKCLRyGg91&#10;sM6d4YnwjDwgAcUXWjHB6RZMIXvN4VbLfChRbh2W0i6yli9ZHVF4UkDN8Ui++sKysC6NG9CHqYhl&#10;jthzb6H0i7AFuJMg46LbhD63V0zTTZEaDIr5CbdQF+pVEeqAIQRBuo32apPFIcgEGY9OTvsHex+9&#10;+9e942fN9qzeBCw5nlVGUAoSTSQpH1KxHJmyjW6j3ubfk1NRYNT0GgBW6B4dsHdEmxUQk+VWm74q&#10;qs+IHBXlICazlH9027Xbty4aMQ/TaMGltuHFtykym4jBaLN0SBlayLCHYbHIzFbDQQWLQH4qr7xy&#10;58tvfx0n+fDgkDZjqFq1lNX5JXHNp57NKE4guVFJv/Uxgrcuf/L5/un+/hEj0Gi0OYjCGfYxjKqu&#10;ZDKpJFAJyumJ4Kv53t7+vbt3Hz18uLe7jyzA5iBFEe5Nk4q9PqGzqZWgVZh4VT08qr0eVa5HJyfH&#10;ykHptNstLSgAeVpSBmfwpMmG8nAF8Vjkx/cLYg0uDXM08aqbfonz+acJmj8e7u8/Pzw8UuecnMEX&#10;nOZ0UHtQi9MW3PsZXKofZOmajpUKN3uUV5SJ+0+3GkRgLR1UDm6JwYZ+EOFyG8oH8UIhkJHWH1mg&#10;DzInJewlVSP3yexQ4tW4/8ylSQtYmck5zbdhZjGckz6KrkipN5K7tPuGbZMnhvQsOO1JPok+tNaw&#10;iasUHouPhGVFsC99HckUiV19z0yT6gdlzCno0mojn7vdVgftfHF9k5gMUMcEsnj2bPfBg6d37z65&#10;//Hh4aONrc7GheXpEjL2UPlYujRaR5EbJTu5aYNqMWVb1o9PTi0PxKWCV7A2HcM/7k3o8dldWSej&#10;HmpTSyU1LXKdwDkuvXn7krWlKS6s9EwfRaKkHtGbCYhXJv5FACD42cE2dw2R1JVPUf3857/y6p3P&#10;8bCHR4ck3DGuhJ7MpeFXmMQ9BzA1lE3WAbpTjRKbyxTMfPjhp0+e7rfbKyurXaCwCYivaoHkC+ly&#10;qpOPrqJq4ff02fOPPvjo8aPHHCfWpDcjiOqZqA+kKEAytWlzPqNT6hhjxon6rEm/10eFwtuULBAh&#10;A30LetMQ5AZFJuKY8UygSREafpOXElwchBX7WOaFhC6de7nw+Pjo+ZNnjxu1Dt51HuGg9sxvQcu+&#10;cGKtc9BLoAZWayLYIFRdzJ6Z7W2Dq0HihcsXVJtEtc+vTqoIJSaOMUstWhVmQCKmlEl5efZMIpOn&#10;8HXduqmkSEu8WtKljmBYEyYIJ54xxigUsp+x4M94bn2b7btg4xgg/6+AdigNk1zoZz+pz5TNjEAT&#10;knQLfWY/PRE9ByvnYMqzV8h9Zw0IrNnpoNc/pQ8XDWfvPr3/CX7R8PigPhu36pXbr96589pra2vL&#10;RycH2B0y09oKqNr9Jkk+HFSaoaBXYLyl49NjPZu51GZ3cCkAaXtldXtj8yLBFqIvUXDjFTRs7AT5&#10;hC599c41i5r8qU2I0ALm2uwc+TcFRcY3Z3dNQwJUbLPG0CBUvvqV71y+fG3QPz09PbEEYGUk204L&#10;XREzJYfZaVVqnDijNXyjc3A8/PiTB6Px7MYrr6DclKcwx2Z2P3i5SinPGND4tDd49PDJ3U/vP3v6&#10;HIcbk5JlsqAIeJJga9JKyU7Ev0z9rzCVE9ThULSFX0XRkn6PX3XblBFtuCNMYiKZaonlNFJ5TPLg&#10;yNqFSvC1HKzSAIWFGZSJ0IX+ETHDeg3vdH5ysnv/wYNGY0UOZOLDgi0tGx0qLxjYk1To7bh4cGnc&#10;ieVIWJ9mPE9eSAsPVTo+HsFAv82soAbluUMQtWq/10NHyDJXGF9rEFkJMLmFuhPVRYxejmjWVb6N&#10;gl0TXhVcFT/gPAyHSsncX6dk8UZ+QVT8mJbTKFuUJLunsCYSl4YNG8OTcpf1V8noCHPQP4/bWNxh&#10;0jgSqbI2cX7heYoihqfDk6PT4/3Tg72H9z4BtphOBsud5pUrO2+8ceftL9ECiMYb371y7RbnPMCD&#10;m/YpN5MxQc6nYTdLP0CZiZKHmgKET08pqefxLNV13ToYJ/tStUuPwZXVzW53FZzJyJPbOwneCLeP&#10;+xbB0ffoSricaXRDbmmQtDiPbK9M4GnaZTQErZzlUlEIM615cm6qNKMFc+frX/82sdmT40Pyd1Ho&#10;KBO7fBbNsqlNX2HjaULU93KiIE19MK482z3cPzzd3N567fVXSU5AhU5nxHJIwDV+IvQJbqhjsYDW&#10;vv/z95/v7uLLwmwgZuTIqgxbwU93sYkGHDa5PLmuIorAgmuJ+BO16VAuGc/Dg8MjZDWRZv60aSxP&#10;24dnvzQPWbb0YqTc6yANW/CDaUmP51ZrAj4VEWm16r3To7v3HtSq6nOfZyCJeB3uZ0zcawjEH/ps&#10;8q9CVSy4NPAS/yLr/OCMFHgUaB9PbhIVPWh1ML2XyNd0VEgrb+3sXGUJE5oFyJF2TFCGRh1YPvri&#10;6gooAumt1CYs2KYsx+NW0z0Hl1p+uBNKoq88LBpPWQF5BAq+SieMeHhSqBYpseM2FxZ7/Nb0IHfX&#10;eEfomiyyMoHbHFSQMEQn78HJkNlQJulo/ZOj4emJSiyWZpcvXbp85fKd117/3FtvvfrmG1dv3Fy5&#10;cKHZXXn85PDu3Qef3Pv4+GgPsAdDTWDQRJCqCzBlswA1KIioJkiV01POhpMXrU9FfvilEBop9egh&#10;ECn36fZEGQd1glLiyKRLX8HitYLIYyxqDY9C5RhiV/9cq9NlCy+K2v20i90PjAUiDhYlqhU9pjZZ&#10;Tt/4xnfJlTo+2oe7SLCE03gY4jGZgD2UGYYAShGrVxu0CHrw+PmDR8/wiq5cvrK1tQnjoIWmkz6O&#10;ZUbX1cl/stTYOzj65FPCKk8YcvohBChC0Z6fgntXzzNLmbAHrW8cHZDdkNptaeU8N6DD8CWSScYv&#10;MTHxAKu/mMaCZxIrmvLMgOep03Mf5xfUiU/rhfrUYEGXA1iQ2T6bdlut3unp3U8egf97jTOfKwFU&#10;8VdSC8Eb4U0sLneGS10ok24o6dW4LxOiU3IWK8fGfZv9hN7bOLePJ8yj2fr+9/82EMbJySnlAaqt&#10;EnaElwEJCsmMxKgAjZUvne4z1GwIwMSx2a8Odo1Hk5GqEqWwyvMzCpNQ+knyvDwOkcnoJMTInk1c&#10;55P7eezISLh4KmI2QwgvslwTl+bBkXyJcG0qRpe0G7LYmX1UonCNenNtZe3C5sWtrR34c3Pn6sr6&#10;9qzR2Tsefnj/yY9/8fGP3/n5//t//B/++I//zcNHH7FSV5e1S+sTxDjlL2QlKDlcGKccVKAjuJCb&#10;J1/Gt6F6EfOL21bOG2P6nDeWm+0VuIM8QGcygbQwzoEH+SFtMAh1DIoob5HimSgl2aUvHvWZn8Rg&#10;BR7gRqOEKCSxdNUosUvfWjhkPvGTSMZJgFer/cHo/oNHDx48wgmFz8jQz6wi30MoauoUAGo63d3d&#10;39vb41ekWSl9aDJZ6eDEOhsmSdnAJ5TlqSAsETE3jc074Qc8RSQq0Ygpq2Iw6Strqzgcxye9yDEz&#10;YUnVS1d5++wRiQz7ooCh6QYo2ucKGyhggD3Be4IHNNQ+V1wa45MI7oVrFKSf2XVxGznqo8H2z51y&#10;lFouvORmYxbi1W8snQUl4oqrAw4U1mp1l5fXyFcjxdSMnfacmax48mdtRUZncUA8VIyeXLhIrHF1&#10;qy1q81hcIjDp0MBnabMwXyNvNP9KtCQcsEJ9pZRVTqrRdLkekNMmy8leeuyK/IODKNg+XqL+eefC&#10;1Vs3X3/l5mtXrt4aTmp7h4OP7j37yx/94t/82V//6//wV//bn/zlv/3z//h0/9nz/Yfz2vjila3t&#10;i+v0paU0dJEdEckkzHiadBlifoqiEjA9TyQeFQukptyA88+rg2tvvLIW2VPuEO9SQaFpyqKyKlUr&#10;VJnLswEFkvVZH0CaeCkoSES3IrNJt0CoRCYyv+anE2JQ1H1Xlka3bl7+8tu3T44fjuk9uzRQqZgS&#10;2xEjNOklSiazSSfBe3R0XxzQZL1kOpL2nzz8+OP3/3o22rt6YXljubE0Ggx7A1+njTZlPjBOR8Ol&#10;3Weze58+P3i6z1TIOCXQPBtMK4RMXZGqifc62YqtETOWJBf6rMRVPaiWOEjlo6BKCLMhj9ygHzwN&#10;9UeniMD1jS1CPWAqoiRJxGTEyt11RwgTehJNeq8evxxDVjIOao+9UgXl400fX3Qy7jOv6GtZP9Uq&#10;E36iWBF/KZ7mlpBemSLscZvkka0atKW6oeRkRoKx6/KDpmUWJvPHNMrQCk2vzvGro3NyLKQUlQVq&#10;qh+reCkEbn+Kn7PUx89++jNCRNyPojNqE0VuM740wDg7T0QwXKFOvbreVeaJUq916tyYSzXoXoyU&#10;jDLZnkpNcqhHFiHhdAWHtERFrJxgUU0kNNpKq2Qx+kW45nBSqVP7StACEEuDk20E6pb84KJ+5cPo&#10;sXwRZ7S5cZSy0rTyrGJRulA4NlbLLvbCwFf30PHpfDJQ1zgiT+0uqXvHg8n+cf+dn73/3vu/+Nk7&#10;P/74/XcOn3/anR9fXp3f3K5dWpnUZ/s3r6xfu7RhwpJ9MVWza9oG0aJepNaQX0ruCveMk4+CIc2L&#10;vC7qLdTj12lwDbKL2o3uxsr6WndF7ph6NYA5UegX0Jbn05Z77bXbl+KD5Jwm50c0F1xt+83Hh51o&#10;RRZr0cq4sacTsexwR8Ma0bIKNFiu1nZ2Ln7uc6+DRrD5nPo6CD3EaqE3ZI044ei0j2EsP428fGT1&#10;rVu3bt68idQR4EjOg00h3oU2Gwymjx/vsfZpv3fAj1p0n9T0M+KRdSBMQp2aZUFR9Ss3OG4hCTQ/&#10;Y4ojhNPq6kDF6qU9taDY9gU6X0crVj+b4zF+lihxsLRO9knq/upRkNvtLU5vmwrxNtHqMpwZC4fH&#10;Ia7reFqB4kQc4kUdUigUX8txv3xdzqyBzaMatnG2U3RhMDlZAdZdtgXUE8QwezYAs2bmnBhjUmhx&#10;ek+ozp89w0Kd+iuRe9x5EhOBAgZFuY4/AZGhALMbGW9MOaU355Smh4zRwAKMDi/KSXDen9FN0nT0&#10;Y0kj521FPqrAVXF+BhxymkTkV2UsLSK9klhK4WSlWeYCCTIYjJ7vE3B5dPcesby7/f4pidZcaHm5&#10;vbm1emFrfX2DLkXdC5vryP9LFy9evnIFz9M4R/g4UjOKpePWk6OsRa4ktNWSzzakblP3p1YKlKoD&#10;Vsop7bDsGquP60nVfh2/1C5qQQMao1RrlwMMiYtck5H7nIZzqpSTWMMrRilsnmwC6bSRwFxU+msk&#10;3RvGue9J1xQ8GRybFFBunJHI0/90251Xrt94++2333zzzQubW+S/xE8KcuQNVI563Xv+ZDA4YpxZ&#10;Rh0V5eXsUANRt+k1NVJxiUEx0YLcg0APyluY6GZRxfndF8L1NQ79KDHbrO1bCM+nvBXkyDXiK5tt&#10;6c2CuJ2rHNUbTpsTtwRTabiKucka++xFEtcncDWRa5KYnpTiPLbxdMMqL1YNfVQgyEBNqaTWQrkY&#10;Ml89JlepS75/VzKqyLaUG3yudyFH0p9VvRccA0mlmOlZ4n4lIBg28YjRQmmzyIhcVCYnsgleK3bd&#10;BJrJ5cI6NeGLeD8hl5ZGDYs9fa41VHKhjPKZorogEs4zFSTmdMKTnALqK7gz2ARfB/Rk9/nD3b3H&#10;BGFoHA1+srzS3Nleu3hhY2NzZXWZ8BxpNqp8xiPAFnSGDuKPNKR2eC5qNClb3PaKx1w2ijRb9EmT&#10;feIyxhnuKNVtYeiG3SvSLFXYLARzsU7GGfmtDhbKUzJRRmRZolEmRnIbEtmFPonhTo0wbWMWPKzf&#10;Jn/jDMEVVBhv4lpKSxvTs2vWQ78MBtTsXLt8BRQsOpQGLafNgC3+J/Ed+sTMJn3zp6ZUyAay0ViF&#10;rScvZmENKyVbaFELn5QhHsQUulF9LVLjqUKOFDeZ2xmHsFjsSQxZckliBayW35ilHZrKAk73gwRR&#10;D9yU0lAe/7MjVvKmwrMKsFrqChpOU+MFKZVJFW/0Vbh+skStuHLCSRQJ6hIGlc7OyoK7siQKL9GN&#10;F3JXgDN14eao0Gpp0lPXgkwhqUWzni/Yr9CfoU4DFSvt2czxnRmLa0y1UyRVp+e4S420fBJrNwBp&#10;sfOm/D5oNe1JOMQaSEpRjHyI4gAu0ac5wHwCyeAnkvzSXW5tbixfvry5ttZaXWMBUlxz9ZcHtlVu&#10;UHXOcrvkwQ+picRLU5cC6XhTsR7ZOTKpj5TGWJRhAeVmnsI+1AwtFe3YwyMhE2M/+tNYgr2wpY4P&#10;Z1g080zKHypXObrLiSgj5/UXDHZ+uoMzPWFltRDcWGxlcuS9e2oP1ZLXnVR4VtAgWI5PImP63H16&#10;He5jVgpnyjB38SFTGapLl4Ilzt6YqNzJUSn0Z8sn6dWkXUOQe8RDJKXXZDsE7cQxpffnPjkry4JJ&#10;itPKBUthVFme2R558W5fnK9f9kkMZtkeiU/O4ROyFLx9xrncDsQP52MKK+CsrVt6Xqfqu/Y15xaH&#10;7AtGUUGOk2slL6NO5ay2/OUPyZmnlcak0jq780ljUvV+5qv2tMJ6OeBzSu49t0fzDfffkGngb+nI&#10;StaPGncUEpn7UWAGWE9pMYQSlYNjC16FaUre83JMRd1Z2HSE6E1GMo6AbtmdZ6b1jUKNJUGWkryl&#10;H077RLsSzBFI2EsVaXB/6nUQI1hYpLppW2EBmSfTVAWXIerSkTGXMeUJuzMRpKG3M1BsL85HwaXx&#10;EwkeGhINBl5vrQJaNBmNozlGeLCJL/IbuJqmZ2O6IdqaYP6JGih6oMw+xVREb37FHvZOMCqipDwt&#10;VFPwqlnPW4wXFqJSEE30QdZhT2aRL2mVzDY/fhgzsvCtOmjfZdJM3ldSoRFkD+2nhmmxoFDC2PNQ&#10;2OdKQxpa1FvCJA0mpcfXzab+o67CjV39Jr26XbS20MEJ11l04kx5yAWOX0yMz6NFKwwZxhsveFG6&#10;E5NDgWwVJ0+UEHyZimZTV8GEfqVCZW7oDC4cz5rBgnxmFYgpS4fvnDjazHvqXKY1AbRuFfaI2lOp&#10;u1KFpahapGzHRHgFJ1cdRA3AwrqOOrI4QJ4LMKSsA0hDjeSUURDP4hR4l4CiAN1bQCjndHp6SjEy&#10;JWZ9lSIL0IrOdWdMAHsTYbPINqNtaHI0kouhSQ58OqMXweGi9RfZRFyq/1PuwpkDMkBvuy4kYzhT&#10;iaCFOqbBNQ1JxsjU4gBPValX5Wf5pXGq+LZgeBiN9g5kaNHmkDwYkuDZCvCprATkl2qVZa4r6SeJ&#10;LqLUrfrhDSDZuXcv9Eg6L8ruzJkl7zTgqKJK2HIHBIAEHJyHvC5jihuZ+s/omcRMBQwTf5djWr4f&#10;OwgJ9Qi2twwJN7JUy/rZus6zdY4/M1doRnKyRiTwqNIZ/JzKbwmv3Nwg9xZ2wqOGwedMPYdd6guE&#10;G/WxRdAiG94ZebZ7rxVrUt1mOJ1ZQFs+RIG7sNlYLU+RfYPShUwJFRBTn0qUk0TwWjjWHELno/Fc&#10;OMrJBZV36veFsyroXvkkmGFaC0/FUkSUvI/Z85o+SGet7OYDBDag0BxtkHtJ8m2LtYE7qyvdlVYD&#10;wJWcILQuvqjxZiqzNWXIcRrT9kg8IqzuQlOAWy/nGMV0sWhccIsNYLf8dRl6eGHGMpXXZQzPiwVL&#10;wsf+Ui4tZPNCn8RxoTeiQDD90n5/lqPlsyWNmxVS0ki5qfRLoKNQU6K4FKxLWovn3NraiuT46C6h&#10;/gbDIaGlF+9eqpcsU1vzinwqeyGthGPVZ16K9VLS4qmimBdVSEEpIdL98JEN4WW3vIWvmzdx2sJI&#10;yIIm68MMGuVTJYYt8PBICQjZp9KahfFZ2AuLh01ckc4lj8atJaPFYn7vIIfC4dnQLPwyR5XFBlmG&#10;6qGcIenPMxNmbslxP3NgiiguJjf4OfFnNGdOmjPNpgV34vlCUuvWs9Q2XYWMS6Me95ZiTll8pMeX&#10;FTBx90cYMnZ4Up1K2Wn9WKUwgEAgqUJ6P1HjUi1IDVZEl4JAjyJ+oz26ZxRrYflDHeb8URUUqGpP&#10;azca6VHqfELsA0TkGMf+myy6e+ky+bck3ypFPkrAFQGyxVd6QGYjzMAE8eQHT+anwhbcDSKCxJEc&#10;+H2hb7BGonbrtVUFBlIVcCR8xGyjp13YpUUnlU1kKNwt/VR/6ACyzQmtwCWdruxz0FWWarQyk5ii&#10;xIBWJq9//g0KYVB6yBeSayVoJrQmQ9ypJY/tZEeXTSA88XDSoxWw1hNdUnMTJ1upY63UpJJsOSoS&#10;hipUtT96+BjX1AnSapHYalENS3RvTAUSdohKZbROGmamFpSUsKcZrKrPoVOvYRS2ums1WaZQi0ZS&#10;HCgKZnZHK9321vbm1WvXOBvCMuRlWKEcobYahiazSraidhA2woOO50UvWaEktGKi8BXTjN6zjB5n&#10;w0YgD/HkuK8BjGBW8JBTZK2bUm03qL3LKbVgKGn62GeEANSEKyIQFsTOv7ErKKhEAxSAkpMBZfWp&#10;E6cNatsZwtRcgIdkrytxMRIIVRPDUKeiWRkidhvkWyXd7wJTAyGCvnw6Lic6lujVPZMXwThHD0dj&#10;v15zyU0tHSHzqkZuuBIntmkYVlgicpO+9Ly8OyHEup+A5LwwKe9j9Xq7DD4uYXlVGvaOvMgNURml&#10;Piprz4IwID2hb8p5jGHwVdpNugxDgYrSTyaoOGpiDPLInuaW6c9LDzF2Ec9strbSuXRpZ3Nzi6pT&#10;lSXQz5jcMcUX6JgF24OSkFjaandXma8TOuEpEkFHeMXhKSIny4h77Z0M9g9PvMIZPaLRq/W2qiqh&#10;kUFDK7yGKIxov+ZPiUEvqqnCEC2+LfRIeG6pT2F6n1ahLpuv8V72lr5MlFy2bF96UU9ToF0iu2xV&#10;Rog1bj2Z1lYO9F5Jf4ZBL2hcDQgjPiVNKn6RrSVLNvachxBafLGKBFynMKlKb4lKswapTO/VtWU1&#10;YUp9q7O1XO6TEn5TKa9lkZBgB7iQoMHbhWUrGw85bzlabMXYhkx96dRILdk6CSsEVuNG2RW117Qu&#10;ttBqZ73KGHURbTH+xR2e1XJlFfrCXC2CJQsLjZ970NJ27jfFbQW2FHE+gUMaPr+JT2LP3dgEy6sL&#10;JBaT+r+4BUyyxnNDn+jvkxSm5KZZMqHHKT8isiS8Hldu8hwa0pRpiybBgTEsidLs52sPG8E4cCQP&#10;l5D51OHUk2FWylMTTl+E3xNYUww1n6BRlr1JtSAj6MvgTmXnCEY/j+arYUMXZkZotYRApPU/HGHM&#10;bFOKhnvOJczCrM2IheU7QzBWI2AAHf0ZZl6gI+UpzCGB5P3iasfu4swF2WWqjfA0nIONMVdxkOJm&#10;cxQgMioWDLd4VjpKuGY2rL1emulbwFRK4pDkiRF0XDcpyZDozA1TcuHCNhBftYbvQcAtOgyA5tnX&#10;inVEvZNk4z1xbFh98Worwdi4o6PSxXCgixm4Bu53iL80jBmNe6lfGh9qGa6wBKTO3EjTW8yubyFF&#10;Nmz7JKimYHi9CQWcM9diLkr0cUbolFxWI94lMghUsywXMnvosywLFihxcMVLIiWleIlBNewfF6Gp&#10;MT3nd0pW3ktrt5bbJoYXbVtGTC4LSnta2khfsNI3e6yvGzv+EbBDdEhLiLT1bdyxqx5xoBgZYXJe&#10;DhA2YnwBirH0wugItgxmjtiowoFWUF6mzNleQWAiwzjGf8Kf0SKQN0VxZRklLfRihMKCfxZbeBEv&#10;8z81ScGixSnKFFbIkqA5HgF9T1MykuVs/1AKEA6KOgaaNhClOcSYcyTOBLvL4iNJuFhUSpxG2UG7&#10;Qxa75EkYUYlSNUyqzZUK9Z7ctHifclCciWKPKBGJb805Rku05GSKLl66sL210WgCuyNHlV7opLYU&#10;JT9fbyCeNLkHo6RdSryQjjFWhdBFe/cHp+WRLAbzpVwao+qMnAhspqwAjELZhaXs67IQLN4X/Bmf&#10;FGfwtUJGW39mxKjA/86eLampc/oqhFB48uHMF3IhniUGIVP2Gf+tiLWmAJVM0bSinBG1s+qhpCoy&#10;nJtyJBKWW0L1Ap8LvCkii5m6lBMfe1reIeVCpdkIbtEN2wsA9QDwRemRJ1SvdVjU0y2mXGllZ8J6&#10;YBEGCyiOhEqtdmVBWUjSmP1ioIps3mDd4rp5juyRhaIvBjTRWUZcC00dxyRb0fiV5GKkWSg0GaEe&#10;KfcghZgvHhGDTja50p6kG/1DOZb6mXkoNkd+c9LJS0ksf5inXD1riGWtrHS5EqYCtlaIqxiRQjG+&#10;SO7ZVg9bN23xc/4I8hqNB1vbG2QmgmB5VUmHhsItyth1zjgz44TYsLsThnWyOwITTulyQaw2n1Sj&#10;NBqP+qwMWYjhGN4Y57L5dG48FGtCqqv1U5qRuGJExl+UnjkNOE4T+jDc3Yj6BM+n7aVjX8jvMnkU&#10;R+afBnztLWU+hUZNM5IZNSz5M8GYQrgntnAEy+ClMXClkalJYumNs6O8akbaX1hpoUixCEvNo1re&#10;U3wyVwuE86xyC+8KGaiKTEl3YtB6E191tbW80e2S1N2tqhWTAjlSxkp2C4KPwXcoToQAOyiD2mX0&#10;iSV4E0ARx0XaLBsHBLmeG9LizwyEnrdbBGdng63060VoXpwfs57ZwPORswUiuiCcZDSjHxcc6TZZ&#10;ZEgHoQR8YZYuLG0nqdtlXgQACqMxMJuCSoKIKcyjxS6tdtXUiZb4qR5SNpXQbUcmgxbDF3IWjjE8&#10;CxRvSaMGXMEevX/J13zlleuABAw9NfQqo1fZYrqBsGct41JSS7lDdHKB8oJE8YAxMXqNXFOA/clw&#10;ND4ZjbF4FzLYd7dgmLL0TPRvt93mc2TXRwKT9nDn40njYcqZVSUG8yAsVrJ8AZV4IesguDSeIulb&#10;k328P3PD9v3CO4021iHwi6SO8D98qmDUBSefUxXpO0OGL6QTJgOwcMHyG6FZNp8iWmlDJqEcOeqW&#10;Yx5pAPO3URHlhC3WZCJtvr62tbW8vl5vd+mrNZwsgQMdHI/2afneX+oNpqwnQlaCWE5IMlCpWgUk&#10;MNJ2pIO9wqipi+awYvoKWVyAEUEbRU1MoWzyCEjMq/gtkCTr1fCjiqBiWINJQDpXe5G5Ulw40fsL&#10;ekB+Ke3iaRyP+EBTOYypJGwnrwWTayhLJk2+sxS7O0O1CaTTxIY8wlpYXWU11g0sYHXrdLZAWLGu&#10;4vMMBb0mM06TF3IvDtTIlvxSRoo0CSgMLfrqq6+22xSaUiJMNYwCPGFhOqWU80Yf4BS9i/WRpnOW&#10;k1C/xbAaTDGS0NlAVQW8xaqmkGgbC7TPp2f80hB5xcAWgmnxRtEmFt0FlY0aksgQjIinxjYINAFl&#10;DlCe408xgw2onGWqN3mLeV94kqHN8ifnaSM4LbNwuseCpcMiePERsiRJktMXyFJUVmIUKimNwBMe&#10;RjjMUO7/nLGiAjQq4i4q31l0CS+u7oE1IGnqSzTggZYHJTHnnBSFLNCNNFVkkZYWBaf98ezwZEzl&#10;0pPnx95PTnqz0+PJ8emQ7Hz0IGZNVAgWxqq5ztcCwqBvpfIf3Iogx2mCUcMvKBpnx7zHjRVHxmAy&#10;wSltopBk5TfFiBekw+8FKjo9pwxOFgGf8k/kQis1118mtzORYFlgLMgo5F52JkvCItBRA7/WSPk5&#10;CTzTT4q+uxRwi3EVOxaw67J1OSSJP0O75j2i/LGF3SvvP2r2SaPgzbVr1y5duhRHaG3ZKKlxjZJz&#10;O2wLhMOjV8cJMgMrWdSwipkhDtYWdy5xCGzB97TMZiEDrx0eRniBnMebF3VLMVCSUylNQXndGL8q&#10;B8iJysGoZX/4DKtkMDNmKkayZGBbdaXbLt68wGsl37VQDgWdFZHD4OHi8dMbt203IEAom7vxuo0K&#10;CWXfoIQvua6QUYpyuQLLJenHi7VqJ4CS9yX9aTVTGAgLJCzPeMgkgRleRohW5ikv2oylrFqUKoGy&#10;x0+fP3lO4yM6Uh7sH9NmBoUpP47+PqqMVxZvwm+LXPmF9nOHUW0ymnRkDE4cECMW+jN622tCvcU5&#10;48jibLU7t5drDZonjARjKuQAuCJz1W5klDLjXjdREbhsREA1qg5QpT6ZYW1RCaWInRzx2lKbBc6l&#10;sZxoAJdQbXbnlVdZq3MyHGPja8VkBXMZWUl1rzOqVnRg0WT4aYFLl+c72B+63XdrN9ZWnq5MaRs/&#10;pYdAbam7sXxlPmofHwz6J6QWhpIWbOcWhaFniOIS2upUWH6y2kbdsCYlYPCIKtRKjUSTZqUz7c87&#10;Syv79/Zf2bn2T3/3H3z3G19eGp0MB0fL3ZY9Gi08IsmkoG0YYREKjQY1EYOL+J6EsgSE3ConnYmf&#10;RRPIVKoq+oMexeUE4XZ3T3/2s49wb4iP4QSROqX0QokBJzYKgA0rxv6m47dUqAqQcJY9T2kAxOln&#10;IJUKdOJjAKw3qDtA22K3ga+pu6J0RejecJ4ZU8krJ+enZkM2PlRGzeM4pupwYjjaLkCQwaG594Na&#10;u6VwpnMwdWFVnCKcXGNc67uyjEZ8XICiYubXyI2WgtQbsHnHLN39SE8omyMajTm9BzydZZKUrEu1&#10;pyEyjiPlgDBstAhXn+TYrecVxRaHefQnSGwDIMH6hhW91gVJEVTVaIF2stC0WCsxeec5oNbUSQze&#10;O9zf39+li97x/t6pGgCQIlmnb1i7Rgt6UBCtrtRYrozaFR7wYD4+ghY6NAOlmn/WmIxPVe/houtW&#10;p7G20VlSN65jCnVBOWV2AXe2N1hOoT+qHp5OGq0uQVdaCOL+jGen9HWgvlWkIjuHB1Lem3MtlOFz&#10;Bt0N+VrWh4VmSyHhiC5kPDPJ2DP5MeflLtWfJ6fHUowqC41yIUmOfFzYV3/zdk7AJMFcnW9f2Lh5&#10;69qrd65f3NmCpOyLKzbttAARgSSWAaBQiYO+OoTQJrq7CirQ6vfnJ6eg7PWT3tFXvvHW7/3B33/7&#10;a1+fVzunAwSG+mZ7HfYk20LzhiB8yR1HpmS2ovObxGykMSgkK9mhM2Ba211xWml5gcNARNSBJb8p&#10;Vq9U+X+0HT0fLClNUymnD5rXaJ+3MSMiFQ7Ei98tdE5ecsc5Ti+xXS0/TT9GYu0ILPIcoy4s4tsS&#10;XMpz8Qriimek2EY5Xp1C+TlWmcnsDB6RlWSyvUsmd3KbNTUp9SEZ7kl9yfpxKoOrhWQSJRFrlIht&#10;pDbyRRpQkI1UZ2ScWtsLTnK7gkIxalmhEbk3RkRUtStKLgzXIJJIXCt+UnzLWAkFNBaYHXhOsOit&#10;UxBS7c5rF+2+ZSw+jLSAfxNQqctK6ek6vHrcA31Z2HP2psILTDI2MR4fHJ0cXb92bXNzhUlChXrO&#10;9C490Rlit0eZWMLgREkcRPfQGPS4SgwI4SYEYYPIsDs0egl0qmXU5EILMLvPgRUh+RV83u+sIO4Q&#10;FqyBt0E/ZDJDDo6f7R/s/tqv/tbf+S//wTe//a3R5PTx/idEjhqd1V5fYTJbKUrVUSK/WNT60g8b&#10;d2RyTziFLGJnF3gQbcB73MAm3PBW6gY58endu3v7ewIRlYrtVVRS5qDR12Qwuyg8ZYr7c4mA6Mmu&#10;L/KuIQ2WSG74IlqruFeCHnQztsI8T8npSCOcoCA9S7ih2ZgJkyaMtWKPSHTSqeYj43w5NwDr1I6A&#10;PibInDbGED+NeUedRntZmSEmI9sMSRhqeANycujSZ/H14ki3g1gYhAYcEiRlXc5NqaZCHkjcuSbD&#10;ue8vhs40agy1L0VuxGjUO8HfIQsNxoLl0OP6V9YZaUwgSnTEJK9ImWtTukDSlIxTE7CnsA1Fq+UF&#10;VMstP592zlTATac9li+jOY9WKlKLctSE1lxmuQaaUhNVaDa7rJUpdo2wgIlFuWeSEQZP/EoPwR0z&#10;W4xv4UTF+3jx1OqbspAW5u8Z9W6WESfHYGrLXDqfHZ+eKPXx0gWuN570A7txrzdP7hkujfnmxZSd&#10;SCEdUXap46MAfpRp6AWgwGEpNcLOBz7FvaRPqqwdr9TXrFfIwKJl40q3AzrA8b3Bk8fPPnn48Plk&#10;Un/11pe+9c1v/9N/8feu3Fg96e8/ePR4PGktr+1Qurh/tGuoZ8m9lePpwugLJzOGTn8Vu6xb2S1O&#10;f06sLGkpPT8ZECuHnXqnvQ8//JAO3bIrFXGLAVdKYRj5JtkkpCwPQ0rG8DiB9oU96ZmsIk3THCZr&#10;MqqIdZU03PpOHSPCMgp8TdOXFJcz7iy5Qwp5i0/i72ALv4aNH0ltAtU8+VAwTgwX5Td6725mfE4b&#10;ef5z/95UDB8YrB421o8Nszm40vogOClILEbBY19UesQH/mWY7UjlBGDoJhYzFcIy9pz3AS9zP0qv&#10;dCtm4hEDhpEmzOq0AD/lDBJmiMQ+uLSluD/rbUBv6iGudnzqIA2tATGyUKAaLrPRlK/drg/Hh0dH&#10;lJLDpXRaUSiZq7kuk9sk3bTZoVFDR93JnIWujBfuhOJwZd27l0G4P7Vbt7aVtLOImDnDOBRl0I0H&#10;LptHmlevTWIUKzuNcYyHUFIpXLOsbZZGk9729gZcypOTOW+ETYtTJJYuhViCVnL05Tz/FlyaZiqk&#10;QYUkuyEERy+VdqvR7bRWV+iA0URRfvD+z6msWZqOOIR1ZEYs2HH8/Ojo4bSye3qyv7c7PD2crq2v&#10;fufbX/79P/itf/D7f/fC5tVnTw4fP36IdOtuzvpDlp4azadtpDnz5+wt9Rl8oabein2xq4Auxxs8&#10;DBpKPZe5dEQFARp19/nu3bv3sK+MHotsou+RRWEsYGdUL5nQkT+nhXv0umjAlxlo8e9i0LL8Yz5i&#10;+ZZE3x403VbmyaD8/Mo0utg/eT3+J4g6aKLMpVlqxAnDxLAGFGcqTOXjFS10pZhkKp4p8i5kmF9V&#10;lWK/Xd5+kkNyc+NKIqIFcRVcGo8ST5K4VP9EICQ6mygP3aLBfF8yydIwhK2QvuaHQkxIF2LxL9k7&#10;buHlJDY375QfDBci61Ugo4ZBUAKNLJ0m4Bo3Lziullx6lKU50YFOpz4ZnZwcHddqq/JTpBjVAAQu&#10;lRXc6MCfne7K8sraMv0g1NZFNjbJTnKIBNbYAKQT52RSu3XzihvXpBs+O+1J7hjkXzhCLiaSOWEt&#10;qvHwUCreH8MoNk9BQv7Cg6dDdHV7a4v1rKKna5L6PjbHSnRksl4WQjOMgEQa/qHJK2gszxDyULlc&#10;bjuMnmTxiO3N1cuXdr7y9udvvXJtuQuPnQwGrPV21KwNOy3SoXpXr1749V//6v/hX/2T/+a/+W//&#10;0T/453dufo4CrL2Dj1m/gvaNDFn/tLa7RwjphEiHFs2wIg1/s+zJ+9aS4ZeGUCzrmLujPMjiuF/x&#10;oTy4JSQlpPDg/kPWNNABEpaZkJIaZKiDS8WxmcYKNZBYPpnEKbYZei32FEfJmlOqKM1XnmajExam&#10;iVKDXg1UhRtWOksIXM+TZI2Fcfk11G5UsQU38lgO76kzEb+UdHOXFj2p9KkUpBPg7TiInwOqSgJA&#10;2RElLuVE+tqN1WyvJWcnbK5Mcv6ti3vdYDI1DQzsMNyD1JXbz5yy7QOMtGmu7CKcon6fONzYN6eR&#10;db4SWBxAHE1AK8A4WkYGHlYrKXw3LSYS14WxWLhC+YQWU3R4x3CbzljbusdKU/TNB8ei+5kChCJq&#10;2LHtNFgS7bGW0dDU12ndUu5mMDimbTtxHuhkMCALblD527/xldzhbcGhpVYGnFGj4/wNiyuzoubF&#10;Bqsn1PeJkHAwUkwqQeSkKbEuWbwDhMg3v/6tV199XRh0LCTjZb18Ym5bXSVthrgbaGJjnzlgRdNF&#10;wZbF3IRxCA6goBMDKddMgSlgQfL8Ll3axgxpt8jvgxm4MKNAUHW4vdXtLm9tbtzprF6Geo5P+iwz&#10;1e8PKUDnrnr9w0fPHu0dPKNn93TaZl23IZ0ExaIW76G+na4cQTBbvjbQtPEISkM1JK7AI+inAwMK&#10;92np1/m01a5zub/8i7/afb7n1G080gSkxSUyQBLPrufz52Zxf5LN0nTJYtrOVldH0rl+Lo/HGZ3n&#10;jsyfnIeFYhWXxdFp0pUt5Rn3c4bSCuUqspNk8bMocRwsWj/CDJG47lsb633cgqxe7edXr8kPLo0b&#10;rq58GoeAOToliLsu/KxqlNVqbZFC8GqLmDdB2fJ9LSdsDcuKdsWgL6A5Uv4qRWm1Jubu091dXiM6&#10;AtXgk2L8tilZadaoi2Fxima9tdrGgqV7/SkdIQPsgedwS6/fuNBtMd1CmNbWu9tb7eHo8ZNnT+no&#10;fHoq1LSzvNJQf0yWcgKS7xLsr1Rb3TV6wu80OlR3YIDMu22W3j2Vu5AeWINQe/XVaxnBLM162UDw&#10;+4IMC9UWIx4yOOYuj6wYOOlSOwn0g8QBY436izsXsRh5KAUhZWDYvk1OURBAoGcFMVgulRDgEqvE&#10;PIhDsBTE/CwDpeJ6Bjj6Jw329x8fHwIv7/b7h5PR0WzWJ/eBvMpe7/j50yfPnz1hmQliK/xuuU2H&#10;uM1Gff748acffvTz4yPcRXrSVhFmtCOlJN1tMlyd5+w9m6/oBC9cF0oueXe8ERyo1YGkQQJOM1fr&#10;XlWCyAlYMuqD99+nBCIVWCSm4LkD7OD5I30vYKSEKnmonCBxVmfm8YkfFuBCinOkoQy3LunqNNGZ&#10;SwslrDda11Er2aQtEvfzH2Xq9/uggaT2ww8XeuMmD0r/8CXgaG6GDHVbcgCabjXiup6wrFNeRFJL&#10;OmG4wxZJSrBypkPQpKNTVqeFRNNt+w/ZAgLj3Fkuxt42g7haL6GJST+Qt0XJuAbULK4GzXKmx+NT&#10;lvVFl3oLG534T4T3cBYd+qp2mh3BKtWhih604pE6qhCoW1uj+w9XkS1PEzNW7ZvOWfm+j/10Shuv&#10;MYsD0VCANYFoGa/12LcvXOTv7srKxsYGDY+pXF1eaW+ssSZFB6eNNQrJTmVxJPba7RubCnUqniTF&#10;LsNDvrrGKJ4wXu14BYjLV4pcWcZTlsJAYNNSUsSzuRqBDBxXVtqkCYBOlfFotcsXt1dXERGH7WZ1&#10;OmZFQIVnyb4SNr7UUamq2vw65EZNa0pyAunhVDJMAvoz4h+wNB9RRUqKHLEvFR9YVVrr1aiw7zY7&#10;m9XG+mxpczRd643Wj/urR6drBycrJ+OVo2F3XNlc3riyc/XG6saFo37/7sPHf/3O+wfHxAmWp3Ok&#10;IJ1plajMmBPFculj2FqxhYgIqrGW9wIVZlkCdHSBIc2aTuc4NnjFmDHycBDf3fbyoDf+4Bcf7T47&#10;oDqx015xOiG85xh0Yawmez4bvRpPwvquyFH9TbBDlHwhBNm1kLrCksl3jchR6N7cm02KSYiAydVd&#10;LIKlk0S2Nat2FhOKVzWrDvWGHR1ZWgLoVC7oYLQjnKQj2O4x6JXQx/CMYo6cMGR71wa/Wnu51/mg&#10;Wh0iS7HyrFX5pXNgk/mtHxPb9K4mwGqMrFbAGkYtP6091iONyK7zInS3nF8t/UjzkKxUAQY2lA6O&#10;/qDRz08hFZl49ckS+E9jwqqzlMLW23RzOD4d0J+H6JiXSET5qwe3qsFhVWlX7DWUAGHt40adJYax&#10;gTHiWThzqU3VKEt4EuSttGEy0paIOLRWK6zlPRxXhoOVowNc2NbK6qVGc6M3xOpsLa9erDS61dqy&#10;6ksVVZZEUD5a71RBqvDdbVbaD4nq9QRdBD5RyNoYDe8sZKK1TNzBJW1hKZ23uxbyNr8LyaSWCyPn&#10;OjpCWzbA4sDMAEqULxJiym9ePHP6YdH6wCE7l0eVup6nWG6oPJOZa73Ip3/69Ol77733wx/+8Ec/&#10;+uHPfvaz8WQYlZGR+VPsn3Xdl32eySYb6mXLkQfnxuRnDLygZaDTsmRcgSXiLvY4d7L2PcxFbGYR&#10;39bHpe2X32f5SN5H0O8lG9xvftIqCSUvt2zRhHBiF0gcFu9/zlZM9H/CmwUFFiIsrJXP3pncQEMX&#10;Aa2girNbDLXQOIJDSqdJzcqFBDuYkizOHAqO8ZNIrddWa5VVjFOSF6hulM/JIt1qVelUmdGU3HU2&#10;0nYgeDwpRsphFfsvWmZSjhAiTIkSNHtQxwZ5T0QQhU4rPV/59/y22Gp3Xt3KasL35xLjwpTxfLgj&#10;ccpN1vKMJhlZMqISO0nhJ+RwQhhs4kd/qDxwLbpUqV3Y2dq+sKpsI8hSOTHBmYjtFCpICIQ+TNnC&#10;6SQBHlpBFDGe+MT/W8uHVE3xQDFqAfPoV8YUvBNW1yhKcYyxfhXRUosz2igoL1PN4NQIx1scJkNn&#10;sXlqvWUt4WcveX1h5vpu/cNkiAof5oSIhkePHmnRXuR86hseSZqLvXjG0nkKuzSc1UIHxrVi/GOL&#10;f/OrlH1A0DGCxgGcQej2DgXoFPZJnC2kQ1wx3ug1eTSWdSHx0n4GpS+NVbitaXDKY1jcXgY1FlHA&#10;/Jieaj+XCvPtV+seRGNhBcTV002W3xCPViuwMLcCTAjrOnmzjvrk3WpV/pcOVOceVgzDmBW5S8Ep&#10;yQBDVzEU6VQBuZUGS44KSBL2Q0wPAEQRUzStI3VqUI5dSSUVwC1NzFhuh0jMkFVUaGiP09kEUpJp&#10;BP2vruNktam3MYHxW1KjFCydwa5OVsvFUTIKWCtUayXM9aYs0U3vrmmQzaIkFiFbIixNZUxZCKhg&#10;1HPTEMTjkXUaBxU6sIGDRuGXGgz0Fj8vzhBZd2mPGr6ECRpIySOcirz5zLaBJkMCQHvoQ7jN9e/w&#10;3GLnE+HB6t/Y5DB6moDlnNJOfzQ6OmRMj+DYSI8OhZ+L4c5pucQQfsYF6URuS5Hxb7YTXBk7SftD&#10;vOXDvdP+SaTuk0Qa9tdiTyeOy8UWPBNaWi0Conq7GK5CSZbuqXx7Ie8cFJFkWdRRFKo7wLDiWu52&#10;m/bcPMHOZUqvVdqOm2R4L8uHl9/B+U8LNzdpp/z3mcqyKNrHhVT5thCBLPfTRJvrFmSyeI8H5JY2&#10;hcrN4jtGsthihF3EH2X9S2qYFDQUo2TXNGsLuzWmBzVXkvWNseHOWN4iaVNBQXrqgdBCtRRSua+l&#10;8pVEtUydGlNqWXs2QydqGCSDVid14bUfMnKeik0XFZM53TG1nnD/S/85UTK0qhN4w5fxXqtueLIV&#10;zvETJxZ9gUtT5WqMCt/Kw1a+UeplWLDoi7wasxZ6rPzmhUsE2WlG2F0mld4oM5jl2Ww6DGlIOBmz&#10;BmnstEim6zH78fEJEefDw+MDFopiRe6jo2zuKsGQacvtICTnXkp+5+58cUzUOpa5y98hiJFTR0cH&#10;CvDKD2MM7Wv8/7uVBdxLB6cY/JgCv8pz1pznN5lv002ovl78mO4/GDPfoH+Ymjrpszj0P3c//7gJ&#10;yg5vuTDsy+oxkVDxwyCMlw9b9AyJ5MQ8cSJ0tR2LW47NXGqR755fqUmqk9LOzYhLjJLnrRxgMKHZ&#10;Un+pClIQOysSUULdb7FMjNp9Uc4WVlgMeOq8WaoDiwSHGsQQPeJV2ZRsYgVpdbeRzhq5C0JtXO5k&#10;8W8LIuyuJN0lZkLYULOqXTnKqQVjcMjLRqrMn66BNsvFnfEaAino5qWEXgitc5z84rV8A6nEIVuM&#10;Cy0URQaguHgIqn2gHn2IuT95/uxw9/nRwX7v9GRIn9DcrUbGhpKzXD+Qmu8IsFES+fn9JY9d0nhn&#10;tN+C8nhqFDWbtLR0Q4ZeNJQFdcapSx5p2V9Nff0+w6V8OdlmqMG5u8yZFZCrEVzflrgh4IgoGrK3&#10;GeZJKsst3UPuGpMp/WUm1GfcSPq4NK2FPVU4ONIldiwXuyqdsjuQ8X9RaRQFvbAXBW7hu5XH088a&#10;Q51sk/CVnGIViyCYqkP6OL0Dha41LEhulbJV+yW6h9FqZ+xXsj4npGkoPowaclmiFtQd0xF7ctoj&#10;t5RM/Q3lQURdnB8t8E33OlJL3mgeqG9zXVuhnApFpSUb4ybTXuLVoFQaIbDTl017lWWCtQ63H13P&#10;UTDqC7I8nBnPpTflVSg8aPMrJx+XtUHBt3CKmUVNDFPfznASct+4c8I71uRhjybLZc6PQffYkdsA&#10;hqYRbDTaNMXAl5A7gYj12hnush3Cz830Uosj1TF+li49SwEvUGaihjOfw6Iyh7T6cUR0IhDxIoeX&#10;f1UY2+lNga59pj45ey8ZaImRCCVTdoOT8+KzxdqkxncDTE+bLl000VXefLHrmM9Qa7+cWRffmtEX&#10;g1Dmq0RC0RjgTNu3c55C8acAQrX8LoyFLMc9zi8b6tzkxYSpxjRJrwTx6kUnVw80i+wx8IKbYIne&#10;XPoT7WCbTkloV6orw1Fj//n02ePhyQF4+Sq5TLFOD+fHEEFhMLSKyXQ6cIQ+sfXm3ksR2y0XeOv6&#10;xgYyvFEaVc1KWNukN57dF/BJfoBfItotlaxLg0vjEgVzFu/Lb/5zMV6bKImCi9russCOxwwH21UN&#10;lpvO8LXvKTHmta61QKOSstxjWiI8csHTyf9mogsRdM4dLfxSxp50ErKYFPnCMSFwongBsxfgWZlX&#10;41ol73RBhecdgb+RV4M7Y4vzvviT8icp9yiZsl5f0N2rz7TjS57RIt3lbx6dfET5fsrvY96L1n6B&#10;1Wt8SvMbtnpwYIYDAxTMe9QPpqRLPW+hmvL1yxrVo5yLnAqaCYqV9WdSlevI9Bib5VW1HOqhqy3X&#10;jpL1S00baW9r7dbmbNI53B89fcw6Y4OTY8KDLPstwtKCCV51Qf0KqvVuZ6VRpy4SgNdBhVxXVFZd&#10;6ZZ+8GvfyI9Utl0kw7zEhbYSC/E5EU4txV3OPnlRlsa59Fs01ViW3s7F7R/8F79+7doVGvhzxdPT&#10;U24xDZx8CQUkQswzFIWuT76Phi0tgFM0qrHxLAYbzVnfstgWIiMn/GeVlQ6JaPAifcUPqOcNSnWP&#10;2DQUBl0s2HK+T1lvRKgw3apzY/RzBzBkOkU2SMEYsyXWvPmjP/qTu5/eJ8faIWTKA9QLwt2IAwAr&#10;NgN0SG4zqi03J6OppxKxTPm9Zb6KG9YyCbqDuBNl9jhbtjZd6iAFlIYnJ8k5TAYq8ni4WxVHyffi&#10;+PqcFZAViTyz6RgXQi3uROfXr6YUvnrckvWUCuX5zH5NulSaF2QWcd6M/p6RF+HIxXMVTycOUa1x&#10;1CGkc8adcUzA+E4CkxrQwE+mlCPKOPT0hJIItytNq7ORyvYRBhYyGqEAHnt8eMQK6FodRnbfnAJZ&#10;3nXoxlynbJrACdZXc211s01SX5tAOuOEX0qcVElIQ5rpjuhrt8Qi1YC6LEhj3IvS1Tp4JJbhhZ3N&#10;1fUVZry73L586erVG69wSvpCSLQ3lD+nEmBSfrEF3B80nlezZmv4M5RhijSWZ8toZNlseLkVkbys&#10;aAxFuhFtVAGmV1c7HXp9NVD6ygR0E2p7qtFyMp3WgQPHxBbuWQIYTIRpS9LUMvXlW/m+C8Y7R3x/&#10;05/Z4Pmbjiug1zjQj3NmN9GYbpJIMvu5C7mtvUjZzbZojLzY016T18z2mCi+YDwzFvbKDkGpn2D0&#10;ZXfCqUx6qjjyvUuknMWKAkNKFL/Qt/IdnKASWcQCMPzekESYnek1dNoixF4QUpy2bKvHuJRQjxeG&#10;tDyLZYTTJpANIe3uSBE+dnKho3o+dSUgrFE80WIusvn2sml0toOsXnxEq25v8Y9iqfTBUCqr8uvV&#10;W8eryPNgg8n0qDfcPzp5+vzo/qO9T+8/+/DDR59++uzRk729g+OT0yFhcSD9wXjQG/bAjplFGjyg&#10;fmUe0wagIeaMzUwYONEiAlmQugnAcZWSoxIPYjQvYMBz/kBm6XAOf/lm2cjD96tLI7Jn11ZBwUjK&#10;GdPgkl7qhEoUGlKXUy3YoeYB6i4bC7olFs29G9PIK+hhdCdgHqlfAK3P2MrapnjmF9i1jNO89GkW&#10;Tvg5Bywpz3x1j2LES9T3KKLqgYVkiyCUb2gMG3Jyp/0KtO9sm3KGQ5xfFBhdGYTlUzUlCejBz7XM&#10;+Y0WaWef0muKGE+FXa2Yklwz7OkmzrqDxISBRdjhXPBoFN/ggNnPT/553Fi4poJn8ppRkR2lPZqk&#10;hHmcKao0niVWTp++pJvseX8shjaf5bwDHIZMntmgYU+Cn7E8l2cc2jOTbPPHsZDgFl8Qzch71Ekr&#10;FqQwBCw+i+SmvePDZ0f7j/cOnpDtvdffPRju7k/YT/v1wYhwaLsC6kExWqsBbOQ2WPX2Csm/q7iz&#10;RDMbrMzb6RSRyITm6tocqxxUDVV+8HhTu3Prajzei9omU2G4AWmXmaFDEzRoGDDAwBQ2jwKEQAg9&#10;X7PTkwMU6Ze/8oVr1y6DdCsvdjQk4dYNEuE2bHTFpXLNK6UJyEsHrxdFqmkCPJRpNH3PnhXdXnku&#10;0zxE1mYxy4XkihzRfJPnH9ypkDHl8UaP8FL2Tc/oG40DQjImb19/2e33G+1LNarViPqQ2W0/WZ6P&#10;ktQ19TkqIBUc9mgx5oEdJDTenRlFiemR43MVy+lnObEkaV3lCCq90rXJ/pm9F2cDcEqZVSZCaeh0&#10;Sf8D7xl9EX36TheGtysHxAOGJ/zbXIPKoXFXYUj43LpcaXKcVxseSFwzH6ZEi4TlppSJZP46XhWX&#10;K6Y4PUcYsdkOD/8zpEacopiWeF/8PLAGj7EzHBg/p5eT1aDGC4yKTDyYtKblMxLDu5aFpO7BaLx3&#10;eHR82jthoTFCBsrIrZNmSFbphGUXWfGNlj38UCJUSh8vbnltfXmNfgOUmC7Bn/TToy8Ll99YX+e6&#10;JB+KUWmBo7UyJMIjETbfsEnK7beL0MvZCPsLqFrqwfkZNJvTDPz4UsMaCEYOp5RmX7Tk4xa9yoN6&#10;zBhJygkWarRBXjuJD2Ql97JIW8zKWTbI7JbHfaEHzr4Ltin457Pu+m/4fJG58YL9ljhzoTOtNk2Z&#10;hSwsr8l31owv7s3GfR55M2dkkKiIUURkOyyyoNyM3esl5JspeSVRyZE3KfPIrzhreUYcv7Sfxcbg&#10;eCXQECQnYsxO8y7tWhHL2jLt5U5iKVvP1rkiN0mPFaLt/LidtXHCujTPp6laEGE29F6Qkn5qxsLw&#10;XpriUK2Lk4euTsKurKVfsLojWJea1Gmo1eAOSNdNX8moxbjtDYYsh4glu3dw0pvMTkfznveTUaU3&#10;qQ4nDVp6jWcN77URKQfqFkXHIqDcJrpUoU9b5dSp1fFoaetDufmiqNuFfCGbX6Bhz/vLt5LFm2ZR&#10;gf68lKWc9RRJS1RSngm/9+fOgphT+vPGq5+/dvkmeVVCPhQ418LBDABmP+dBtVBf22qyU8ktBZO6&#10;zSwwG+ujZJAkBVWS0i9/is9m0RcR+RdGYYGp8tWLujSeN9NVlhuZPwsQ0nWRYtqwexfaNevYkPFS&#10;lckkLHGdbBIlt6vFbcm6VrMx1C+p6kDFCgkoy1y7gkbOBxZjx3JsjrtkDROTEt6vO8LFwpulGYzn&#10;8BL3hKBSdretXLWcjUyMhYz0OwXyc/Ax8fAZd/QMr6ZYaymIUpb7tpKKfRFBzRlGTvJP1xJZRy8r&#10;peaHdFDOvdVgUvVlog8pcN5mzvJLE1NeyyMoDTw21eOrhyuKdD7S+oqQdXte68yrrVmlSdb+lPRd&#10;qftKd3mVNipNVltotkn9YxWYFnXey2vMXrTRFI966WIl7zZYZ9WpCq40Twm4KQ6a7jyYVsNbtgRK&#10;Qjfo74x3mqbTxZCFRxreadmoKb+3XKjcuP7q5954e7m7wcroxJRirUgcCu6YteVoTg+qtL6xtrm1&#10;urm1vLG54t7FIVsytyfVZCrP7Z5tBCJOUwz2HPWU/yyz4Dln9SUy6jxmlk2jz5BnWW3q3pKJLoZL&#10;8ToPbwiRFE8vx+uzt1nYtGd41aOX/C43Ak5GnfLTxJAK3ynPJKVegCrS/3KEl2/+lEhNvU1jGmxc&#10;RqQqfNQi7n1u6KygIrDhzJlsF5xNcI+7c8aoTCdjSFkfRrOisg7POTN6nOzBys9NoW9HeoJPcjBc&#10;sGxEzApeOjcDFihpC4K2h+mxTihuop84KMtUf1iyICK+Eo9ZMkaKfs7hjvMbqcdqve1WijTsxbJV&#10;JxRuGnGhfEDFbWxDSi7C4YyHGybi3FrHk5TaBH+SF1wH8I8IRVqzNPWPtF2QBVR+kODSdNPlQSjp&#10;iheR3s/Wn+dCW6Fw7tx+9eYrd+q1rhYElsVksMwZDh5cNY+hq9hgcNLrE6A5zjK7ND02bPLxMdwL&#10;EPiX8GdJBiVbwmLqb0SMXsaRL0G8F4eVL5QoIKRMAuF00cyxL8ZFz18u9Gqs/lawllnGywSlBTlz&#10;ko071nJw8GFeqUg9ZVU3WVq1thjDgkaLbLiCG0vHnLkrPs/xzFi7QQHfiG2+sMVHn+XMp2/PZSaa&#10;t8JGPWP1cdHPmt+4H99M8giCrHM+Q7qvMie/7FahPo9q3sRjYfTq7IbL1MpA1i/2iYPb7q+izg0p&#10;PCE4U30G3B/TdS2mcC12iiYirqPvpfwVEIr0cluM5UZG0bDCfSm8lZ+6duvVtSodU1NL4lQQmMti&#10;koyPxguu+1QLV+rpyD0kQE9+HSIUKaJSWN3cqCUnfFhjgeTJsH+8T6j08s7GP/vnv08u1XDCagun&#10;/cGxiAxLd8Jao1TNYkvguA5OT2kBjvveGI/q5GrQ/8kmoqJYiqTKBtbo236P5htuYS8nGxHqblT+&#10;zIRKnIrYobI6ENChQhbQlt7LzPaaTk4zilJhIafxYdh1sUcHjNwNLBr55PQDa0JXB+n/9EMGn6pD&#10;dZ5VnYCmVEu/UhhZnbQa1aePH+w9f4wj0KZ/hAQUBZNcADPK2I7OVOJhr3xdYFHJYNNK3e3JvDsF&#10;sZixjn1Dy7MqfMoPLb+8fDYmsLuyqOhS4V5Zi0h0N+anr7JytcMIj4AwajoWqhoKOvL4+8ikrPzU&#10;9EM9bLcb//if/KP19ZX3fvEOsye8l1MtrU3nq9NKazJvTOlT4X4qahBh01P51ZhOhM3p6oxxyEho&#10;WGNKxPuaQSe/kWHnRZNdmBX0L28ONJGbZP1O27ZWygGEJvzJmifqmUWFKkxJ6xvYyJN6dmUtzfs4&#10;jAJxrQTL6iX04dGr0Hi3F2k0e/3haY/YL3NHP5R1QeVaCQlJ16KR2LzSpOkfwg8DlqqXmCxnx7FS&#10;K6ARQrGtFWXqHUVrqhi9HTSTqLGNB0ujFtp0EIdsDwb0VWrvbF9R7pGbgErIYmFq/Wt1FIsWO7En&#10;PILOe7Gwj14j+OkROpsKU5COiZSex83qysrK2uoGtzISd4FPdWfDxvHhiAV+2621kHCff+uNf/Ev&#10;/itWLsO4JTMOZIjPI9FH/XLdVKVY60YEpmb+CQ8orJRCTRWfhPWSXhdJ/wE5Zim+8GnDC7Xlmfzw&#10;z/LGXxC1ukxx8Au/+gztWs6ky4JcnACIED6JMzRiU+/P4IGXeE2fcX4b1ouaoWysFbbiwh8JnZyl&#10;cjZi9fciPlRy77PyiTTf2AVBKTLBTr+tV9944+2vfuVzb31+Y+vCgK6pcOfGurGojFlo2EMbcJsS&#10;tXZdJcKcwaY6mlhYIEYmOmiFnXlu9MNOF8J7dr3cstIrfnLGlslknOfd93MOBUwF1WHvlJMofrll&#10;xnPIEsR2jRXiSUvwLmaLv4tkdRGiN5p+0sIn8gHVPVMhyMFpT82NnLqUqq+KR4jB0S1bJ+ucr968&#10;JjMjxSeDk2MWFw5mfq8vuPRgdDwaK2WchNhavUP7iNmkOZ+0mzX6420wsdSYMBnf+c7X/t7f+8FX&#10;v/Yl9AqG7O7eHoVh3EEk8bJxA9L+ZNbqtJqyYFEnZplyszsRcjczZ3wVIxsSNTwNPZfBZd1kHONH&#10;9eemG/+RrP4yTWQzLx45OzDJvVEQI3mVcZK8naGM9GHgdC6hsDkfjxb9ZZirvd2Dvb092p25Z4KU&#10;ldnIxffxAMneKd1dYrVIHdAdZjVfzJkcQgERZRNK2HJ60rT+d7QiCzQx12amqIetkHJxS6oU1PGR&#10;eq/r0mrcI1x977337967i4pBP8iRdG6WpiOHxKKCL3slvmevIazlC5iayMyyXswVZ3reiH3KOQ2R&#10;GvrEUtKHefQ9VdFhLItpD/IC1nKf+0UMbGFAamYdXspBpsDSVE+lM2BS9ockIkTGSLNJ9waBdnwl&#10;8FwWgJ5JboQsJWkaM6SZ1u8xb/WHihLVoyUdgLGLwYuVTNdAYBgwUn9LI1BVT6qjpwOR9lZzk+IF&#10;RBc4Fh1VrgTt5j2q4yWvC4e7IEdbcAjI9crSmswGJWdj3VCH1a/WehubZEIdnBzt8Rhf/vI3/v7v&#10;/pMvf+m7vdN5r3+yv/987+CAptMoUS4c7MfZ1Bc8hQ1lA8OlfvJYXDjSBh3+OkO8HmupiMwZajeh&#10;eU8slKnK0IvmNHNpfsyCpYPoc1S24L6CV+O6IddK36a3L+EoM3n4F5lRfZ8mRyaJQrnnz5/3TgcK&#10;lLEuqqhbIG2JSxdsWox/iWX14KFhnJdswMaGhT71DWUwL0nZMILjBkIOFGc7OzLBIbp98XuyPvxJ&#10;tr54s7e3/+mndz/88COutr29A1+5KaTWjjDFB18Fmxnwsr7MERH5Dgpvai2WBNyGTExpRbpW4VP4&#10;+fKqfOZNGwXpGRwpDZMqfxTPZRKVxksSLT9uiMt8jAbeHBsAgLo0iUvpAjDivSgQf7LgUtGk3Xv3&#10;ITS/nsOjxZn0MnPduLmHP+jQyxxzuJx4DN96DcQILhU/t2pdnAegJGUdmsl1fZkTlkFnCJ7H9MwZ&#10;LE17iSJe/haLvHpYbx012iqcJXOd7hKd+uVu48bjB+OP3t+vLHW///0f/L3f/e1Xbm0NZ48nld2j&#10;42espQutKEzqynSLE2cvQFXO6Y/QOWOlbsWJN4ox1YwEDPNiJEAHF09RIBYLPOwMmnfuiTz3xSSf&#10;02IL/zCZbam5TPwoxVpeQMWDUEzaeV3Q+ISNdGsEKMZ/oB5RN6wgX1oEIrzk8u7wQqxdX+xGubO2&#10;yTcZNl7aSthYxskKq8QskQzN7OB46tXJOt6UlpDQkWlRObUaW2qsLG84p3y13VoBlOAhUjJ2ASiW&#10;rHRzUSawpAbyZJ2diaTbiziLhJd1uyHpMkRUmLtBPP/Jm82uUgSojD+nMclGZpjfZcWQJzRRyIvS&#10;M1t5yRHzn5H+4aQuHH1nwsZhYRhDQv4wdX6P5QtCkppy0hYTp6WAk3hKIjO+jijwYkX68lNNl6js&#10;OGXtTQaQ/GO0AUvg3L9//+7Hn9y4dvV3fud3fvM3f/C5N19dXmmN54PRDNz2WMuZWdBo2XNV7ig7&#10;mRGX6HHTBs7vPuJGibzATozdi9NQHr4sHcs1JYXwPBfCLZ0pfO+XGZdlVVP6gVXEmfGJMSssbY1Y&#10;RjUDfE4rI+acZI01Hjhp1qyMCthGw1HXCsfqDE4qLHtT6X1im3MYQRIuVi5h5Kbdv8qPbca2ZetV&#10;krg/IZSpS7Ub3RUQWcncBVw5V52zeHZmA6OOGSMbmxT0QR9nRUu+RAeJXNajeTNzKYSrNEO7MO7f&#10;Dy7aJrs4FbtErqzcECceKxfP0lp7yqyMqFXBNvHgPuEZP7Y8laaZEkN+doy0TFrBDGzFJV58Y/7x&#10;1d2PO+45Z02fd6PK0kTIgwWQYqbyExlA1hRXw8Eg/uLqzh4tI3ZWrQzfq3e23enYSWS6kWAM80m2&#10;CjI9y5JgCYxO8+Z0uAlUSB/uyXT/pP/JtHJ/dePwe7928x/941//wW9+9+LFC436aqN64eSw+/jB&#10;8cnJPvizdIDqbFwTpqHU3Wh8fVdJtKineYqIZiQpsNOyGONwmRAZiPYdF70RsoOnzyJZzA/uh/L8&#10;2Vf0CcMStTmbPomJi6/8Lh3mUS6duexJJrpKP7EWTRl4keSYiUH4i2we+jI/332Kqa92UF6WItL2&#10;soW2YJJkaZ9v+5D0eNI/CfW02gq+TbtBJT8gPkV4jMnoTUh1DEIQ0BnLNkPlpdOp22gVS4i5Oz1m&#10;3TdMNUpzgftZbyrgaR0Q4xkIvK/o3p9pTP1cWrQKqlKOQVy9YAa+9dF8GCwqq9WeV/JCgwyCG2x0&#10;pp/ngQ+i0vP4yGTNptkPMsj34nFYKAA35ZKROhwAk2DjKHHVfmnCdcp+aXilxa7ECv8Zb9Ki8W7Q&#10;DdALysSJlX+EXSs1qfbuZD3QPr7bhUvpFJ2UlCwq3ZbMcsdizsiL2q07W+DO2UzLg6ugfJB1EGuQ&#10;kB6VDknDye5kvttoaZE5WssuzZrf+PKv/sHv/x//m//zf/fWm99c7m6yRkajU909vHf3wV8fnjwY&#10;jU4kTblj8BKzSWYBjbVD8BArZVxqqKk+NxUFYKKJm7RFRv9iGvKrJ8Q3mFuxF9yVeC+OTLRYwmAC&#10;yynmrDik9OFiPvXki/hqOnMGq8q/SA/F8dG3NbuCuitDNlp8gRxOuPTJk8f0LA+ywzuNzpSJS7ND&#10;ZSmm2y/fZxzjpN3YF2NgtZRgIaEy6Yead/fdCb805EEyqLLzliY53YBmJ6XmekADdNIvJyOSFtV6&#10;GqJD2tJpFsdLy6tIA7iDW2acyFEz30Tyn9WAVK4h57SEZBYTmsdQIBqkJBmTVe8n1JkimTSRTnwU&#10;MxsfldoyiEUz9Z57c074JrJ2Q1fRGa08yAeM5aThUi+u54mzX2rxsGhgUGC5hT0YGt5GrAAnRUsN&#10;6dNQV+n1iryRZkccFUdUC5noTSx1kVnNbZbyiJdp9L/4wesTY1zwKl15lS0hxYYdo8IIySRlDlOq&#10;o7VJiXfxW0p5uACuNpV4d+7c+e3f/p1f/dVfJVP3+fNn7Q7CQs3gef/kyaO9/afDfq+NHFFfJsO4&#10;AcFnVMDthqMrpwYhnvLg+ChEbLgHsXHdwhU5w35eXMu6LmDehYxM/Jk5zl+KPykXWYxAnvcF10ar&#10;19Im8tNmGWHic0Wo3em8KZPPGwHMpfmKG77t66/JsgpZVLtDj//DnQtXWNviP/75T9/58U+JYyyv&#10;dDmtF3tPJypf98xjxrPZBlGETeDwIoSQMsLjHNH4pyTRSHfJv422XYUrkcgqDg+61zgqcJcfbOHu&#10;6tSLBy5JOqhZ3zlLKZSAwVvqE70OhX7jnkNJaTPfPVvCDsKHSrTgII3O+L/CVBwcWoZJx1eKYmsx&#10;htsXKQPSV4xR8W0XQTjs7Ai2lzfPWvpsQSExY9OlEWAB99Dvj0+OaZLF2q8Uk8KlanfCncTKCXGw&#10;5AzJRrQSdNYCelJ1oYRMvem9akgE8MKZnc5yC6tyreuWwvQ8mQEedbqt9XV6YdMnuyMP1b/FCTIi&#10;w0xOGzz3In6m09Zu37rg1YcslFwtbqtQFi9ek51emakk/xNzFoxVJXFxtL9/iJf11ue/+Pf+7t//&#10;tV/9wcbG9uH+6cWLV1DvtJvl2729Z/Sz1xBLOuRKiII+zBtBGbEKd6wvroUTx4SMswOQuTTGOyiv&#10;2DITJi4u2Dk4Smo/5XCXactGb/mDs3+Ybqw7Sp9nLCE0s5OBkobPwjh+oa1o9oKRSXxcPd19RVrj&#10;sIAydwXJdaimePzk7snpPnajclYsE207uA2sDUKTt14Lmy19IiKOArTC0tFIhGSJcfJ9pk0fnBmA&#10;hb5z3Ct9XUgHj3Ks2BAnW/y4kHqJXPJv7Uzpf42s/ZoYDjFbCE09Sj6jfqw1AeIm82USPRSwTWCo&#10;YaI7zKGNv3l0iITHVdg5g4V61JRYb8llGzmumnfPTQQZX9jIUhC0MwNuoR4UvMArftM3BZ4UPIt0&#10;iE6xzm/RDCfMPGCmVKSlCsMULOWT4GG4mPetFu4rsWJ13gbp1ZIWrvjmEF1IBrY7iUrB5u4QZ8nS&#10;uTGGnjXNApmmajZgFB1ZIgRiRpd3qRDkBvx6fLj75NE9Ska/+vaX/ukf/MFv/NpvkFDMao5Xr9yq&#10;zhrD08nes72nD58e7O7R8xCdjJz5rGSxkORFuKmwbOPDQpHmifwl/wY1xG705CVo3vk5S6dLHtSZ&#10;k5sKExokSomkYu9nqP/MjxKyqrzTKtbskFwfpfuIFsFRBiTkMDvDngCzK1e3dy61lqpHw/FRpEAE&#10;2HAu2e3lD7wwGdITFYo0V5Cel2Vn7IKMeCXZZm46h1Sf0+cLBg5uy/wWo5QMGGlSy/mwTUXetm5j&#10;BxoUWDyJPTG0fu0yd1XR6AdeKNQJG/qFrRb1s1bP5Oi3noHGcxz+4jidhXMLYngJPhexDwk4xt8t&#10;dSLXUr1MTUjuA6qFBeJVKwwE6qNMf4cn/Kd3L1GiAgm69MKNqs1MRM3RKFUWBHTIVK2y41kspxS8&#10;iHa2Zcl1xhq6ffOig1ccrswk33VytUNCe/GdSrvVJvxD+V3v9ODqjZ1/9I9/71/+1/+7tz7/eeAQ&#10;8ipa7dZw0P/07kdPnz1+9vzh0fFz1il1JTGrQSq9LtlnZ3VpEvLJ0E3y0jLSOMELivSzdGnYgSY1&#10;T0/i1UARQqvYSbRvpil5cVpDKfrY4ku/90mSwRjeXVgdyT60oogxS46lVJ29Mi2iEV+phxXtF5nO&#10;DsUGRMyWV+uzysHu/qPecU/tP6Jnsx2CdEXfefHnWbUQCH48TmithcY4y3v5cxlIVnaL3TyVsWGP&#10;j0CLiNQ54uqkiFJpVcyIBycYNQ0vhwQ5Bz96ZOKW0ruiGMNXN7CmujwG1THCEIC+Ma/Q6V/J4g3T&#10;QbzKCit2lKJBJsqrGBzfTlg3ydMRJYQtdnaS/Wf2fgu3Xm/k2an3PO8xuXFMZe8oNa7hFaWV+RBx&#10;BzcE5dsZfcWME2kFKB2pZRHD1VSWgnIRMZfbLVJ8FDFllVK6pShY2gLhx9z1ookE5NrS+IXYT5Ia&#10;i9Vk5rsPNcYbLN5LSpv07SrvOCxvRaJZBqNFijE32G1jWM/7p/3V5e5rr935P/1f/uWvff+7t2+/&#10;QlgWkI/7fvjo3g9/+Bd4oQTte4N9BpZsx2pNDddoXq11KwqvMUEeug256l4Nw/wRkaJEdOdUVlmu&#10;nOUi/ShOkChjAecWU1UckA5OJmUi7tJ0vmDrxm2oksvFUOWpDy8uXzoQgAjoky3rLHlHCG17udZM&#10;RI6FQ4rslMbna2t0ftp//nxftUHK6dWaLJGw4+xf/e3eUsH9oahSl3p/V1akZ9i7sPHOCbVieH3P&#10;SRwU5ykYXv7bC/wZeE8wzRlTXJ+IXAKadxaC50Nl6XLfnMkYglJncEozB0dKQxr5pCHs6Ibe9q2G&#10;pFZqzqUrlxFMuEJYG3wmLZTEvWknKD1ZvMXfZYAwzXtGDc8xMHdKDaCrwM2ljL1XGWYtpvA+QmEm&#10;k1B3VafoLJmBsZ5tmH7Cvf0xHI72ipRAdb9Hr9arcCks2tWi4ValxEdE/6RZh2hzTzw+oWWHJ1cy&#10;NPKdGIQ7t3fUUtNDphfZ3Byh8YUFBevVWqwGR8yT1ktfeftLv/97f+d7v/ot7h7lye9Pjo9/8d67&#10;H3308+HwhFpZligHNVC/xJp8ZVxhOf1e+zmZRiUuxRctabaUWKxJyjxaMGS8+aV+acplCZ/RJ3DN&#10;k5WEJXhCOGNeS2cOco/HT7xWKB0D9KTXCEWzPaPfimOTMlkkBoc2ShE/JbmLbkSaStUS3stXHmXc&#10;KrC32do61frjg8P94+MjWhP5ob1HOYHjTGciSckyF1OoNiNaHObpzDy2eIqyXMv8UPYL0gCYJ4rF&#10;gay5XGueZV8ep0DOznjCSUyIwvSYYWLo9uzWaqRydUcSYDqD9S3GWTKEk3mbntmthyS1HSKMNDx5&#10;b2994S1+6zUHKKqyhknSs8ylpq9A1ETP2bRJc6kv3Q5Xg3Fmd52R0gbA90COSLFnqrVoMLn4RunU&#10;6yJa6YbJyTdEfeE0K1GrXdAjDgBJCqY1l5JcxDJqrGgqLFcx0la904ZDZTdFxlhoKYZVfGjRZtFv&#10;IRx2Xd7oqHKB81uZyVxUJ1ZbhVpucEp9TouRo6QMXf7WG6//4G9//1vf/iarNXRXVtHhz54+//jj&#10;T/YPlBKIsT2ZsCa3G+lK/6iYwPCEFClXfZFLQyAFSlBYm7xfRNnOsulnceki53Nh0wV/6rQv+fYl&#10;Nm9IrzMC2POpG8dhgUWjPCCIVdxk6Vucv8TfDKODq1i5UpDtyhL9wUQ0zSYryeLYCEMH01tdW5nO&#10;Bo8ePR7SGB0bMLBK68msUpJWOStTHIVMTnJIHGuyJMcY5gWvxiw7YcJJzNm2lPITuRcx10zUsqk4&#10;A784p3B0J0aDdJZQdDEUtgnlkGplJ5URKGPIQx+DH2o/VH/iZi/DplsJRjfT6ECYwX+SgqZPIszL&#10;exYJPNLqIKxZGNV5SQsnenDUMFm8Gg11qCgyBPM92MBPwqFwl8OqlkBkNrknknVIqOIMahvY7Gh5&#10;S2HpTEpMfTAqWosEXGJQsmebKQ+w6fgoiXUwrj5sUwyOk6iUAlhUBTJKOxOX6jZUvIBcYHU3I/bW&#10;rSFxpLcQCTHj8aBJKhm5SPn7Rc4Eb7Ax8HQZGlJPlzvdv/Xd76FLedKN9Z3ZpLH7/ODpk10kHCfi&#10;GN6kKIvXt5qMKuwcpjjEmfjkguSChgqxETeUp+Asg/7Sv0xaZ2Injr/peVN8vBBK0azwM+7npRcx&#10;r0pyhR8SqFbhMCwy4BbZbV7KRQwXMK+XTZqRoqUANilHAH0MVO90uL62eevmtU6bMJ1WqYnElEIH&#10;Bku8dIuqUeeTFj5CgqB8guhOvBDG505ia0UAWzxFVizngYAXL/2SilDnqKmVK+EMdWAJbRamSrr/&#10;lNsYmY/Oc0xCqPSwcS1FJTIBBJYTS4/99Kc/vXfvHgQmq9KyMpC2zyaKmOLy7htK2/l2+DGp4U/Y&#10;JuAvhTPNk5EWpiJKrTaIZaSqN/UwSDLCPQn8ZyKyaGYYD0LcKEplghVD/8K6RSg1viqw0niiQhkE&#10;mqip/I3fuMH9k1t8cgpfLq+vvQJ5nQzfozNLo7KKAfD86eOvfePqf/t/+/XPvfrK6f7Oxa0v3L93&#10;tH/Yo7bDiym4nsDN2hO4kON1fgxmkSV3YwgWJBjRaS2SUXJFfLx0gla8sXFlSV2UwliHLbasMbSw&#10;rB4to0IOUZQCFaFbKB2NEVB8DIdZNBQSIeX+WNmIh9VYVeHtMREt/ny2t/vhx7+gjJI8bFaDZTnz&#10;zfUNhq6xVO1RQCuZj6E0IqSyssnarOPd3d21DmtFp1m07Zd4KdbwSvPnWAJCkEqiP/y3/+PHH374&#10;wUef0vVeOSGtVUJ0PARxcVX2gTgpFwb0vkWtGAnhNPGwz2cA2eI1zW64hH527HR9q/4O7oKgrzxT&#10;queNmA93JYsumjEIA9LE6Vvy+GLQFluOmhbzUjyUBW2JYZJnE1zheyhZy3Gr0pWRvZC6CssV4M5U&#10;9a6ttEY4EGu6dLCc1bYeUu+DXUPcKNAY70mJCRdm8cOY93QnOf80Pa/vU10U+BU5j70RtKFoCaN9&#10;2tMCluZYFYw6eoKia1Xqy6hGua7MYEPViDjKjAwaFne0qQTADmsFM7ksaurlD2HjEY7o6kqbziTY&#10;vDgtyCDgJIUqKTZt06KFZRQHOKaCuenkK0tf5nSqsLlzeztCPqxtrGT3KkCRaLfV7A4pgusffvlL&#10;b//D3//9tz7/tW7rynyy+vzp0cMnu6yW3fOqyYLqlDOkLUIC4dsEPuE3Xv8pdQPJvGdpG7r3DDUk&#10;29hkl/zJ8vcv41ILcMvvwHjFo27elRynZAF6hnUuJXKXLYqwyuLrkAjykJke2xGzw/392tL0zo1X&#10;rly5OB1NH9y/d/fjT48ODkCiO21i1FUh6w2WGBjRcZnGpctdSvmCjCJ5qACx0OPJn0omXvif1fHX&#10;v/OFL3/zrTe/+GZ3rbt//HzvaHdeGy2vtw57zyuNcXN5ThOPgVaEezKanjRb8HekpUX7lWTWJwvB&#10;GbuFLSkcyEWiFmmhQhUJD8s3dEWYkKmsLQSh21u+OC9nP0nPZQYrTWLJmzDYo6kJLZN/LqkapmNx&#10;Ff9Z+L3hYabJKmYnz2OarBhYS26ZLqIXPZZbKcTN+0lMBvEqRyO/8llIFmUdOfWtDi2SZ0LXemlF&#10;OR76JFhUmjCUoUpc1FjQH+goRVv0TnfjfCLhvehK7F1e9QvMX7gYfEKlMHA1oK8elWvbGU5dIsg8&#10;AV7ixxJXNtfiibTaIrr71dsXpMBlgJMi1BGN66YVWkBVbm9skTr/g9/4rdX2xcFp6/Ro6e6nNCI9&#10;IMENccDjp1R5L1kVeEb0p8+bxsJQ5eIjX14j9DKjLiJXnqXzDJwG/gzXLmhJjnDBq0GD+UjPzWLm&#10;9LHh/Iye+gPdlZZwT3MckqzX6+8+e3bpwgY1vDGcq1Q9b2yTJPn40bOjo+PBKVVBU3D1tZUuHEu3&#10;AefDECkNYrEIyGCwsKawhRVoc16jvK/K6YAG4puXLr/+9tvf++73fufzb32zVl958uREDQpmTZYe&#10;aTXWmg1Wtl3hTbe9MaKEwb3doDonimpBWNbepIlGsKjN2ETEvroode7E96B+sYnoORDosI0TWOtv&#10;BSWE9Mq7kSHXbIcI8FOFN1gIPY/3WS41Ly3mwpMS3BMlAiE98qdx/iLNUTh5jiHluE9iWt+tXfhk&#10;2y+4VE8SAjqGPySILxTMu+B/0WBQGiwWXEoNrcEURlWAjjMDxamBFdGInsQeGkl4VdOE7zomI9Hj&#10;pD/Bw03BuQq2KN1Z3quEJTOFbjXHGiNQWpV7C7ncGmWN+61gqhlb2Q12JMcjepgMlW0/1zIWJL1d&#10;qC6tLhF/r/XGk9Oj4/3avPmd73zne9/78vYOKybMWebz8WMwSUohRihO9RCTNOSbFJQv6U8hyzk/&#10;RusqlqVt6KvCAA5eyqaU3isuVPrQ3xYaL75JW2JFr4ycMc+YkyS8Q4ovdIVjaUGB/sfKzOQWsjxI&#10;Sgu1q/hzCT482N+/uH2BaTk8HT5+dnA6qS6v76xsXmoubxKlYlWew+OT3b1D1lzERnKHuA7QXQmy&#10;MleExEg17sGphXqZVBoUHx/0BodEsFZXm5cvb968demtL9yZjY/Ho6Nnj+8d7D2hQw1tFtVpfDha&#10;Xl7m9pC4GnoC8RPasrDsgtaX9uOIel0JFaykniKW3l5ezf5B1KRadEofxdPrDzlYQjRyjWji6jOD&#10;bv7PQjCerqR4X8alcUwcZk9P2iphmUaRYiYKKeDpicXgYr48pQXvFYxtXRq6WiaSGsbIjRGEtdCi&#10;xSMkYfkSLnXElDNpBRctMewMwCSqlDYPz3gRATmc6lTi+KpdSiXjCSEy3qMWvk7dJSRqLsUDpU8L&#10;iX/KzUCfwbF8ltxQ0iYmE1WgNh2/MaYI+0J7/FBcGoIx8BVHYhqzeWtpSk4pH5CNMBr0Tw72dr/0&#10;pVd/9ftffeOtnXoTo3m+t3+0u//M/j+xFokScZS3rPcKgzb4MCn2l/GYnqrs5OQ/9blVWtrNsCUi&#10;MBcX1mxYOue/L3Hpgp9LrB1WnU8SkjWgTmEHYWhYwFWQYRj2oBfd7nqjszKY1j95tPfeJw+fHo2m&#10;tdVZY3V542Kru1ltdvqj6e4+3bCPyTohx4PxwPUww4howqxEfNJDJ2VSh5npkD5dZbCXaSxHbgqU&#10;Njg+7R+fLjfa1y9fe/3Wq9trFyfD+e6Tk6Onp6PjpclpbXAyOT5lHVs6fS4JYHTGdkF5hqmZV7us&#10;UYMmxFPugCJD9gsMCHN7YUrYbDZfmhtE3/g9JV16ZjIWE1PM0EIIeYg/m0vzDBjYSzCepy+LzERF&#10;UYmV5HqovzjtQvGm9+bS4Myg6IhpR/lXvsH0+0KaLERKmBVqyMRIKZcGP5qEAUYPlMq9vAJR4yU6&#10;vRne0t94jSrwVrqsYqFRxaYQqLwftSRrk2Ykf9VZgdQpoheZJSIx1H4rPQiWxz92YiyCIWxmKc7J&#10;CLMIZmce+JAzRDeW2qu3Li1V12grulSh34IS2fC+libNlZX2v/xXv3P7tbXtLaKmS08ejp4/PR5P&#10;98lVQH4z/YVRKynizRkKBXPmN7m+onx8KMtCnZaM2+DSwkVJh2UeLvDDNOMhnkMzZK0puNzmSkTM&#10;UtyspM3DvoKNcmd30ak6a6izuL6jHTNWzfTo8KA/6OHZr67BistEY07HS4ejyumk9vxk+NG9JyeD&#10;2d7R6fLy2sWLl+Hw057iVctdhJ1YohAlSdgn0DPUqLyyBAYutZdrl2aD7lTKEg8X+TeYV/emSw8v&#10;Xetfvz149c3+5ZtPtq89vfrqyetv77/55bXpZGUy7h4fkzc39EQSblULRvjV9gGjp7CBalwlFRgQ&#10;tSpLdqD4L6VaKGAefefsh1nZAdaZZxeSL9k1ngK3pCp3OXDELZKz8pQsjg+/NMyTPINiJXfytogy&#10;N2mSsvlqcRkSeiEdMp8Ffy1Etgz8kOK6RoAg0jxqyVma+iKObRHmAZLMFNmGFheE5sx9AdXWZzJh&#10;ZcBaWYolE0BrkSi2UwjUze8Ds+UYZlQJRpi5BEsBY7vKwkfvEnqxOaym0xSsraBjpV31iJhBJL3L&#10;oAVAEleL3zUTzvQRZKhgrLQz8dItVgNzbOqEaDve6qA32Nm58J3vfeXv/J3vLq9U+73Rk8fHjx9S&#10;3KKmpJoWrSyoMUkZVKEwULKihIBMyrxqP+E/3S/VyuWJ2wuNl0lgQQHxSUTAtPKCHjvdhqiiyNjJ&#10;9pKxQRs/lrLmFRniINDWxhGaC9saF6JGdGR3d28yGV3YvsC6HipGa3VG8xqGaZ/Hr9FLrrV/eLS/&#10;t7fcbm5urC1Nho3a/NLWxvpqZzbtk7yQXTiLEZNDOHBGrXXr5lVw30m9dlitH9UaAxKAWcRW/enk&#10;nFdovVKprm+vv3nz+ndfv/P9127/6u0bv37j8q+89vp3Nzcv89h0k+rR5Go85NENPIj5QzXO3XRO&#10;/cF0JVlcUQ6jBWmT52YyVdBUNJuRblm8Tg8MWXaOW4wDRaApLGS95g6TaUpe4OrCL09yWfcXmSee&#10;wsii0RaIRt4XjG/bJw1jWa/qQYQYefny5PJoapULH8G21Nsl8GHNeUx9ooSsnGEict0lftClur4b&#10;A2NhRh8j86Oy7BxS4Rtr0UBg41VOKj/HCW0RKCVdG+hexWH0FsQuI+mAc5LQLzySmk7OGOUrGL/x&#10;ANypDF3MYaXhN9GuHg8Z4YJ5ULZ3bm/S9o/lWxjMVrPFR4Pe0Z3XLv3d//Jvr67hza49f3Z879Nn&#10;xFnIP52MwTNIj0o9Cgr1mAJNJTO14FWNXw4ulZSnx/AFfCh+lauBi7kpjixxaZ5dlQWIDqIZV0D8&#10;Rc+RoDRLW7/GnqLbVnfWe16nx7TiRBydaDAa7D7f44DLly7ThlT9JeilNpnvsULIYFwBq6u3YGZ6&#10;Fty4cnF7tTM43G9Uppur3flsUNFytBFMCsw0jElxhO5Wn5s9jNPCX+6YsTxfag9H1bGS1bp0jgRZ&#10;aLZWWFL66IRAOx1y1k56s1988OBHP/5wNu+urmxfuXoZkHn/cP/57nPsH+S0VJKu5wieFKlXglcq&#10;AYtHkCwewiieX6OhWXOnLo9PCFc16DyL8aZjrbfCtUuvmY3CwcwqrmTxFtZsMdc2UC0rIj/MXxSy&#10;oIAfsoDwVIiJy9LZSjAAp8Sl6X50ezxiaj5SnMMs6ot4FjKXBrzkqTHdiIrUfVc1cZGXAcED9Ui9&#10;uReZkV73uQaRCUNXOQz6V5A750phUNu8SjOSggXaxXpG5iqDX4E3Qje0OR+x2spofW2tyxqEjSbq&#10;tN8nEDpzeppEWIxn8Iu49MbNnXZnYzRaatB0dKl9ejxeX7347W98/xtf/367efnZ0+Hz5wNV9mER&#10;Yw83TnjN+HV57CT9MayL5dONMDssp8CH+6dGDDOFBVSrlRdBiAhIMle4SfAQs6uj86pxdXtZ9cWN&#10;BaGzcStrDdXB+LahY/MY42vTTon+JBLHqmFe0dyS1DtaajLXAkrR1c7XleuOZdM+ORl2upv1xsqD&#10;R+DYle2dG0vN1dla97haf3DS//T58fPTCeuCkHypoNf4YLUz+coXX5kOqQG6+8rV7U4HgwKLo80t&#10;USytXRX21JeqZ7Kt0GRl2A6MRE1Wnxbio9QVwQYqoXKFqFKGkL/MsjvEklZdoR/68uryOz//8P0P&#10;3987eP7G67d+8Bu/8pW3PsdSdr2Dg6OnzwZHR7Nhv1OTCFEGGjUPmAat7smAblXytog1sCYbqIaL&#10;VxJF2kDHPEWGq4hY3RRo9pdWRtSwu7E0kL7sJ7eidcNuhro6ph2v+6Z4rZEkkJPhFAaXp959jOz3&#10;s1SSV4JTyUn0CVbIFndJcUwLDSf85N1L8SWLOtGutWoCgo0r8CzRJZ9B1ipJXlJSUtJFQrGahtcB&#10;UH41dorXjMtNiRiECe8JKpN7RGoYizlxUi9/WOs2VMzPwmsshdjEeG1MSL6t1k9HzFlnRmsYdClZ&#10;KYS1OWF13uli4sLAc7ib3st4n5wDqwq9yUUwaIH9lr2ysDCC6pzicO6ddEOG5OD0YDwbdvieTisK&#10;xyRMx1ZqvXbnzkV0nSIDrFTdH6Da33jtta997auvvHLj9JTWnEf0mwf1z9pIUXKbTkU8UPIpYzyF&#10;UVEyMFJ32OIY80W4JBbf2UiOtFt9op5rlnNJ/2V9mAVhGDPhC0kK6g/JyRQnCFkdUt/6wbeac0d9&#10;Up0/suHjJNHwrj8c03prubtyejJ4+myfEt6NzW3m+dHu3oPHzz+++/jRk6OTHuWvwDwUYLE68OTy&#10;hc0L68snh7ukNlzYWAfBs32fFYvOHVjI+a3krc0Iu1qtCJp3IqtwJSypWOU1PYVKamqqp1lZuXTl&#10;6niMR7N7aWfta19/6xtf/9Ln3rz1xhu3WXZoOOo/evKY9GDWNFFwT7JL+Q+CDFRQrQAOkh5L+/j4&#10;tNHoJsGhCU24r+4++iVJMQUumPbQfeXHCcln4egHyKNZPH+YsrqJxSvHSzhG7CcZOQEX5eoWHa76&#10;BB0TB2Q7qBhGXy5/l+khLmR/IulMvkn4XUk+ih4CFmIXCIoWcrgCAUtGU8BD8kntPho0V3w627dA&#10;rfR/EjLEBu8ZRpXHzjwya3wgqN/2sbSwAGENEsaxgKBuVyiwa99I4Zb+JDlQoywljSXNraOiw/ji&#10;U4IxxIfEpaQvgkAQcmO5t2uXL//Kr/ytt7/0BYzv3WdP+r2TwRBdqrwum0WyLd1tKZtIMYMxNonr&#10;PKaL9wETxFp9MbIRhtFQ+rBg+AUbG+NN1Jlp4rzNExybpay88/ADIzqff2Wzxyybp9lfO/QQ7WcZ&#10;Q1Oq4BZzQZcPnz7Ze/p8jzZ5a+vrFBL99bvvPd09OjzGUkAtbQInefCnG6ud127doOi2d7S3ttzZ&#10;WFkWkEu6dkqXPs+fmarSs2R7ZoZ1VJZKni7ZWe4wzhtZPqrBRys2MKXaWzsrr1zffv21q1evbjVq&#10;LIzQI35z/frlX/21737lq1967c1XN7c3eqPTJ88fsb4mAJhDS+ozyit5GiTMsKM3SbhJGZSKH+fB&#10;FMdZ+ZlxDX/HXEkTpnBBWvrIqbvyhFPwN5mUPjTk75lh90lMfMXcJ1c9jJrgyfxqC9VuSG5qVZZ0&#10;waUL7RoiIqjL4cikJ+ITMyTvUnOmxbciAChhhikrLiXFTEnBKZU+Wdq2h+Fap+wKS+JIhzTFaa7z&#10;Vro2r8pKQFHiN/J/Sv1TaNwJ9gy7cowSl7qrL03ehN8qfNNaYQqbTfLbqDzjbMBD9kttkZJGfvMm&#10;XVUnmODjIQ7V/ItfePP7v/Yrly9u7+/t7u0/w2LG54nhCcyD++F3BXZaaNFgwpiV4r0/CYQn1ssr&#10;pG1m7MyfCVORuQNxlLHc4LRCmmpAgkUzJycsPjRjMLjJoeDXfAaxshkoifeIj7BrCUI8CPBz2gMP&#10;h8Qk2Snj1mzT1fvG7de3L1zprmwyznSvIrg5JZdvMrlGYPPy9unBs6Vx/+qlC4B3rKNn6ViIiTJh&#10;BdmlT2Tp5o3OTyw4bVfNxBR4IybmFCMtkrokU9V7RrMGxt6j9m1rnTy1pUH/9OT4EK9mMOyPZ6PV&#10;1bW3vviFX/u1X/3O975z5/ad7go9Oxq0COn3+05Goy2Ok0wUa1HnziReYzby9OWJFEpsL1cmtxBj&#10;NdxxSyentvoNXymGkfzE7P4VHuB5XRrzEkxvWybxVUxavPp0aRfZJSc0D6U5M7G/T5YatQTpxbQH&#10;eBshWc+y++8h8jJj87ThhSm1lWdX+33rUlKPpGDNY4nuBB448Kh2YwJ9FaoyHCu5rva6QuBUU4pH&#10;ihglXgpyJLdU8RsVyzB4SqSVBgZc0oQ6hdUaRC2p2fCJcFB6/b4bvybbI0InDBFcegEfBrt50D/e&#10;2Fj9zre+/uW3v0B458nTR+CHgJyuGBD9yJGVYHWxQoG7eW5jhj/jlcFzUzI7w0GmwcZBFplWS5+/&#10;xES0uksZ7YEWLDaDF7bEjB4UlJGAidKx8ox0TdFpzHRUk8S0kyVLHBKyXlleJSotLG48PTk9wQBB&#10;Om5vbl+8cHFjbYWWOFVQ3HHvtesXV1qV/af3l5u165cvS/BJU9FM/MVEcD+qbzuJiFKFpxrXwaYM&#10;q+STHCY19knZuQHuJO3MkEE7RLNH+CEnPTIcEMPLy6vKPR5QrrhEGuHBIXZUZX1t/fatW2+//ZW/&#10;9b2/BdUd7B9RMoHyBGW0xwuw0XB+P6eUWRu94MKNtBMRzcSi/6i5NNbdSeuVBH+Sfe4ab1N7ic8S&#10;w50VUcVf0adKYiKKb/JyJ8miSdaN7a9s5sQUntOcWVInUiyjuKLXNMHBu4lg0ofhW2WxJEv7BS61&#10;hgx0T5wSObDGdnB4vEI27+BlGNIBGxm0QLtAtKhRdVIJ7DcaDIIPRnWYEFwVZCtVbKS5kwz1vKMi&#10;yIVYX9+4dvUaU4FbXIS3xKWv3rrY6lT6vSMW+b11+5Vvf+trFy9tHx/tHx3uo3610KW6S4SJKNqR&#10;8HJAM9yVnBUYuYEJjPHEF594uBYh0LD3Fscnd9Tp+P4KFCCq74PfolwoCd1M4j5j8Ju4LAoUvW5P&#10;KHMbOYklkmQK6S1vJ9VtJqFtSWGcF30VoWQFwZr1leWu1rGdjZ8+uT88PZ4Me43KfKXT2FrrXtpY&#10;uXph7cr22nRwND453GFV5/UuiXvYicyMKgySPEz6M27bQorbC+sucaxvUs9o4C3GLTSK+mP4KdwD&#10;UlMgAFMDRMdQVvJi2sRpgn2qrA7f0Ep7iuFV6FjZ39vfOz46oOp6dXXl+vUbz54/e/Z0j1+Suj8Y&#10;KFWV+/SlI91e9xNqPCs3e4qJCVUmINpKJYUR7Enig7e59NuTFlaqlappJGlF/cQQbJa2haDNkx5T&#10;b+7xaxjMMcsv1Lsm46r8eXk8C1paCAqey/htZs542kiYRdFJvwFbqg2Cw+1eGxU9aF4Vf7oDpg5j&#10;0M2Z/E4p+VamTlbjvSxeqMcNj8yn4lFaEQnU5FxOTaOOgkptjNTh1tYWNg7rijPtWL8ryyv8HtYh&#10;HRUOVwss1Z+CTcyJxFwABRn2T7Cqv/z2F7/+tS+CJT599mg06qsHp7jUdpoWxuPPpAsXXBrQggNn&#10;2Q7xGGvQgpM9ypqhWGch5fqWONn0kGAJS82IFBQm0OL9YtCD0HWVAttPUlO8mkVpCPiww7TOmvNv&#10;hAiG4k16NahB5b1aP517oVBWvorSu4hQ1770uVdWW6qAefro/sHzJ/NRf73b3NlYqc1OD54+bDfm&#10;Vy9fYMGjyXDM1KpxnvDLeIQzmwl7YXQUFANrBc0Ed9ooBeaZMtNRzqYQAD+OpZ+Qu+olFRiefS1x&#10;uFaCcKUXbXtUAtGsox+Q0qAKg+7q2mOSGw8OQKOA4YFxQY/AJNJ6m+6IEmIl7CuDorGohyVYMj1E&#10;NhaLgs21QKteuRaSOz1sqDzbKC8+fDGlIRS4IpfwksfFdLhrSQaN/F5Lx5075eL0YQeVdWzIviI7&#10;zSIvqCS2GP/0Sf5cTriXyLPFK2fOJaFIMSfIRHpBFMaIV/nSWQkwL5xJUr0TBSvkNkiV6qehMh1L&#10;1YAqsYFbgriUQep1YliskNURAQKPjo8xdIEM6AbKd2QR7+8dIGOwi2LqIxemdvvmhdlsMB6fYu5+&#10;5atvv/XWm2S00KQTnzXyi+DVeB7rIOWmqFqtpEgLLRozXWbRsK8tVhN15hHTnwujzi6vp0PsneNj&#10;lrsxSS9kKSR1JFvLWLwuI8mX4tdJqCeJz6VohBi4pRlXfYl84tBoyWYiJwRZCsoaaZnUNgoRrc77&#10;J887reqVnQtXL1+mReNsPNx/jn79lBV+nz68u7G6cu3ypSEeLeBSo435murDX6TUEouWvQPzdEbM&#10;AA6mxANgriFTwFwKiXdmWpGLiUskrJav1ZknoFjFn1yb7NyzqhZZZ1ppmMxIUKABZH1y3Kfqan39&#10;ws7OZQgCgFEBCS34JZ60xRvWL2PpVcAVm1iwjRNlY0kbLQwT8S3QKEZQIYIAC2LY85uFo2uhGDaO&#10;Jk4RETUQMpfGiuNaxVwZsuJSr24eC3GIbyPI62whz9ZiXP1hIFF5t8VxRhRaoduwsgdprMdaJHjY&#10;AlpZ77pw6FLGz1xqG0HAkSBfqcZQm/7fdrB6MrQiCxfRSeqfuFIBmEiyd+tO0R5KSotQVLFqcTm4&#10;ISXRj8c///nPEZ3K0G82aW5MQKXHSi2EVQ4O+F6CQJsV/m/8+ivzySktdr/3vW//7u/+Lm2dHz9+&#10;esIaTF7rkkczOce6WvZMFbzTIgJRouqF3FUiwGiW60UdHU9cQDgMaNENGgn+SS1o1dYJdnlD6YiK&#10;P1iAVVndACSaaKa7ASMRRINSbnpU4G8hk2q6EecRI7lOjwEJc82cn+oq9XeqV/QT5MJo0I7JFIcK&#10;lRvqImoa9T5bpEEGQQ1+cLc5yK581JHr28ePnmrqhAi4AVSIK+LXWr/TW+oir27RPtWLOiaEhe+k&#10;9G1UpSrVxNkPrmO0KS5Ty9C/bNGQnq6uDDHl91p9UCpRtoZVY4VmO8PB0sHh9D/8h5/9r//6P1J/&#10;0+pub29dvHbzGsG2g/0nu3tPcXBYt5LL1SuDamWvWR+5CylVWlK/uOtMEyLfz6i7Vcs1Ryogy97x&#10;UElUeQoKVIwD0jiU/9GjyVFzMDx6L2jgOaWAt+I8BGMlekRj1VqrPDjFyXK7jLT+ikZAgB/Ew3q8&#10;LgASBUYhq+7EcJGuZf87gjH6liUeEVuMNEVgCD4mFOqCJkklUpZfMKcLPhUpWaqCyNpVnV/YXu8u&#10;q7Emdigf0His2eySJCjnVMYtJTRcegyMQblUo1mhqz1ODPGwo2P8kVOmlRKrbmeFcuanT58eHx+3&#10;O3VqmC9c2BTxcgNEehot+ACLd2M8GoBNvfHG66+//gbPcnxMByOvlWi0JuzRsAnDYIMxeE5Z7Dnn&#10;PnrqlkwLi9S88eRegwpTQA1+qHgDK+ENiBaHuRiPB2QBVtIAdEWC++pJwcquuNcsii4UUS2UFFRQ&#10;EohPssSSFjjMSowOzy0rfEPJ1uE5clbYz3FISs9OxySXTMe/jEtDA7h722JPvb8JodnTUOPGZG1E&#10;BXbkXcQquQJ+ot1O1N+G0cUeHRWSv+ChWoyYtUMI+7RJ9NuyiQ5dAfZYuzqTxBrYTlN6dlfn+6RW&#10;SfSDrla7T58e/fSnHwH3joT6Dh88euCuS5WNzXUSIdfW16isguPHox4XAXccDln8VjIRWw4WRZTL&#10;wYgYJleUQlczBbNoOLRxxfQsZ+ghrCHtBQgkJRY3nL/i6wT+2TlKDkK5ErXM76Ehz9ix+lVkywgc&#10;8JTFZIU7GncYtLIgGbA7qEr6TppUfY3QnKqJkU/a8NKF1kReUo2fQ5tWTORsa900LmM4SeFR5RFG&#10;mYw3WQdKOEX6SAop1jEj47rPihDEq3d2LqKZcBiQCKrzb5DVRweCEQVs3J6WS1ZnYNfI3b69BVy4&#10;ubHxpbe/eOvW7R75gccnJtnEpaZT27l6TP4PseR2QOpfauvZDx1WXOKWGD99YpSsRkiQACD6VgiU&#10;mK3R7HZXMBP4MdRwSA/p/WOCP3v7+/fu39vd3T9VOYrinzBtlzjT8nq7s0I2DYF7GRz1JgEGaNRr&#10;asdFkzfoKbDXGjhEUn0B2PhpEsX4+ORTlTl5gVrF40TanQzxiB4a/RGGExZJMFS0oXW6FVBCxid9&#10;xUSFYXplizAAL7thiXqShg4NYLe5JOnSMgxuMC4YOXksGTOPVTwEpcvJDML1vMioIy/m9GTcWd5m&#10;Dei//OG7vT4H109OBxhZLIdBdppq3xSgJ+UbyGy1u7zR7W41mmuk8qDJtPgAxYrjUayPgA6RgLYK&#10;TEaxisYNX2SXp8yryVtJzBlcGtt5Ls0TFLeeZiedVKeOcSrJMnNpUF08csyFm+KKeotITEL7E49G&#10;7HRxHuwzlaGgvaQ71KlBazfqcWTBQqq8S3PtaIeK2PzxynJHQIZmRCVtzsRXhancUicvRZdiNC1i&#10;zu3zWdFrBGLU64EXTC5fug5SQOQPRl5b3dzcUIEkS0aQP4ghQ/2MKimU2tskErNJMsON69e//JUv&#10;71y8dHh0SA43WiI9u7MRglY9SpoMQX0xMkkupThf+Jkho2JNnxhT8H/YmYgtbeu1MDoXbvF4oFqr&#10;p73h/fsP3v35ez9+590f/fgnP/7xz37205/SN/TDX3z0s3c+ff8XHz1+8hGtfTudreXlbXx1IMx6&#10;k+S1+XTchtQo0MHAkytVDHqR32t29C0m4ZmJQ7pxEbk5E5sNbl8g/sEnEqhFyVmMQxbEVm/qA6pw&#10;eEQVECFe2qjgR78JczbGMDJ7hGOZ6e1KFQGkfO64QliVbBGKiaiJTle0jEmpufFtRICc/Ge+DQMP&#10;T/nocLi8srW72//TP/shyq/R7uJ0E99DEx6fHLNkHgtDU1ZhrdxYXd1ptTZZMJqSvU5rGTtISLJi&#10;RbKBLCjUJ1AZ/jWUCW6I8Co/ReKijN5J9ebxXNBDBm9fwqUBCIUMEielHLJESEFxeR7jcoXKNZc6&#10;MGSDtrhcebrsPMdd2jvN3qw8QD6WDyeJ72wNL4Eh3M5rk7rMVFotjCO4kCIWFpIgqZ5x1s/F3spl&#10;cJdQ2jWoibbWDl6Ch13dBkg7mQjNI0fcq7eQNgPkzvhQnraxsYnSwvQ9PjyGy9fIHmx3A2oRwH/r&#10;5gVY+/NvvvmlL75Ncv3hwQHQBbcTzJlcqXhyjxFvUKC40+4vSp806gZUsxZKNahc1l3BE9CjapW1&#10;bDSGfqu9QqSFUvJnz57/T//T//Kjv/7Rz9599/6DR71T+oaSjUHB+irmPF0Rwa852clp/+7dpzDw&#10;n/zpnyIfyN7Y3LwI6kklHmA1RoKD0p65UnVFinYEkwaBFxPitxlILCIQi3j3omG09aeBz2TO+enO&#10;BVE82fIe7RJ6XlMb3TNaOqIv1p+ltYzMiUEsZzRq0r+JCiMuFRpSuhEbAz/fCysW5b3GCMSZYQar&#10;WbxolTANYzVcOjom/7Rz7+7Tf//HfwUI3YRLAXmnKr4RGqQC6OngdACJ7O8dnvSIEg/1S+qZtToY&#10;kNnq6vomIRx1J5rV8VnYqT9wShoPFvdWCCINcTYECgZbcJePDFP/jMUrP7ZwzlMekvVD0gnFPCba&#10;splja0gXiUwvuV0mxYQTBhnHnvjTtnSZw8FEU0Amss6ddG15a1zXs++kQSAl8wxOV7u5vNze3lyD&#10;Czgbnqs0r5uuUD6q/ED5sOYDN/UdKOKC/sOXVN4LsW7SrscjdXJZW1vbWN9aW1+Ftq2ia2BDNANE&#10;o+7vH/ATtXS4fXOH1TG++tWvvPbG60A8p8otTC5NsvRs38ZQyAHncdUay+Ilm2Sya6NVVJZ2Xk86&#10;BUFGE3V5UlFPvT0ejh4/fPbTd999552fPn3yrN8jd3/ehTlXyJbqKql/XlnrspQtkvoYeGg+3aou&#10;rdBrptaYfnz3g6dPD4cDjt5aXSNJZIgVtjRFaml6QkaUlVxYrmmSgpHjk1wBYy8oPnQEwoHJLPsX&#10;1rs7+7r0NLNokElGR+JX6TWSnEtn9vmF7ljw56BFIrSUYxx/hVrI+ig+EpUFoRV2HSI5IjLmw7AO&#10;FWs1RKsQeXBpZtN5bTCi9lU909//xSd/+Vc/FhrVaMPkcDXziAsmJaHQDgEAOaJHp8hGQEcVP7I8&#10;EOQv9KrZXV3d6qxs0Dyt2ujQpGI8qw3h9fFEMVrdzsIGWWi8M6IqP2Bi2Jf4peUfZvs5I7FBWml4&#10;4lrJVvIomWhVo2ePJlZ5S15umuUY5Uyz8ZfkC2TvpJ1oqS9ICYNNJaYqavGr83Eztus29k7qxS9V&#10;lIWMbgty3FklHRGTkbmLAawYDzfGkWTIHx8fIF5xKtj4Ew5c31gnaVytyeYzMogYcnBH6pxi6Wk8&#10;VzaVJWLN3XqFDMHpN7/5zevXroIFD8f0KGPCBFGkhxKzFRSjkaDulb+ZZoxsVCTndJ6wljPMvxK0&#10;n9QvvjEFAXWljJ6cDO5++uAX73348UefPHu8u7XJlKu9MI/BeBHpHWB10ciNUO2YenQArg7EoapZ&#10;uwbEJh49Ij6/h6G+trEKqbHsiCg/rawb/JZdNc3VGfmdzDCJjnDeCo5QfL9UKxy8HEFXL/sh9pV1&#10;qmLlYGJ7qMF0hXGbXEJ3yLNsCNs4EoxlD8dvowA6r7+gyKfX8yy2M1waUsUviUttcYlu8hUMazlL&#10;3wAVtxYcGsPPS/3wcAC+3u9N3v/Fxx98eLfbXUNic+sQk2LD9AcYyzzGsAewA8QQHifwAl902B/g&#10;R41ZqOXkhPjeJkBmvbXc7Kw0W12ggTl5/OIGeCNGs7znJ7KPXRJDadxf1KVZpKZ5XGi85LpLFwRN&#10;ppkL5Z3W2o06RMdOWD1QC5lZcDor0D9II5kxuVDjpphAH5ldwUxukK1VCKQ51cIv6VK7po6t4GPq&#10;R3JHNS/AM648laxzVCVaaSuVEAsI9GaZhZRsQKlttSpIiTKIeW7cuLGysoxnS/zl+e6j53uPT09Z&#10;JG1AcgRN7glfcKqVjTXhqDdf2caf+dY3v8HSwChl0H8uiIVqGyDUQpnWLX9kqPi5nMbv50wYmgfa&#10;bVZyspHluyxkOPrJ42cff3j38cOnABKrK2v+ndZZVCsJpMPSEhk1q6v4OSfCuCbr03F9Unk+m/eo&#10;U6/MV1e62+Cp/dEj1rloVC5dvfzG+npzPDkSXuoC4mLcTZ5nuDRuLKaYPl2ZaOCXUF/FHoKmeGS9&#10;UVmVIjGe5sWiO5K+eRgM5GaHNl0r2WAFrlvmQ1NbVj7yTbWH7k/YRgxvcKnuIdkCegDB2vqtuVAe&#10;cbSeUsFxXKNQwP5x48nTfXKiTvqTDz/89P6jZyur60plIto7JiRLXTHLKMnQko0xplnhENDAxBlc&#10;wUTg2dLodLaPLdzHBSX4xFIKtAZpgzjghY36p16YsEDrzhOMhz1EWrBrxmZfwHjD4k28U/icySAq&#10;fniGSy1ww9xVCFdX0vqdyS8N5zxWtna+UJBGGL1pw4oXmqDsdvfokjeotRWNEjEQTm5QBwdxLRtO&#10;gC4Cc4YJPFfhqCqNgH+1mWf9O5l48kvd0rWtWB0Wr1d5pFxR2pjPSQ5bXVUQh6JxQjUgUqwXL6ar&#10;VjB9yUrV2qfXrrQuXah/42ufI9XJq6SxZBPNO5fB91RBpgcBJw5YM2wMisppzl9nbYru2rXO+vXD&#10;fuOE/nXNDYoGnaQmgUPnS2MiIIQCaRvt1cdPjv7qhz95/6MPhtOTVntUb/Xnc9r5YrNCIFR8NUV3&#10;AhO53DJV0fK/gcHVj4+E2n51fjof7dXng83lleHxyfNnH3eao83NNXJu8alQL3Cl4kciXzfXUsaO&#10;umJGZFqonas3BAbR+3hObz6dWRpTA0IfVHK4iDSMlubYGMSUkVNqdw1TCxNXvFbP7q5rNi1n2IFN&#10;d5QV0SiPx8F6DCgWwgPeUl4B2sid22BxiAKlhAU5HCnmK2lrz0VfsqgOyUMqm7IuoMECfKjqcE4t&#10;g0CpSV5YFvseJHIG8lqngI4Al8t0BUSJFFMLPufHMhdoUaXaLi3fu88yYTuffvL4Jz/+GVOMJUZa&#10;0mzS5+pOuk/LrkRIXIVcIAmCxBB8DIjDj2Q+zAdkMk0nhMPo8QpAPIb8uq3NjZWdTmOt3dhcmqlJ&#10;wATBSh9FJ+g7+i3nSOYo1aOu8ySxSYVZWvg7bHLdbTQxwdGWgFEhceSHRX8XHrrOon50FdaUaaEZ&#10;tWj0bqBOIi4+0Qix2JKaYcgl8M7tOz3aGdIFJpVaBdgzwINAyKAb6FTSnLEWQZUd088t6Jl0LabW&#10;qBJ9qS8T4IQ1+ArHfnV9vdVetfrsCEdjMAUbqWsfNkqTPr3IDPyB4ZBGvyuUnlZIh4G/Qr+Oge4c&#10;NlBZLsIAYJ0iyJ2tiwTFbt969f79xyTSb25uXrtyBZimduP68s6FNUrV2p1lViyHlAPniowFj2OM&#10;ZhS1aMNB5ojJrLZ/ePqzd9//6x+9w+oAa6uEVSiXGUFvip66Y6IGZzoFhr5/9+577/782eOnPLcs&#10;3Ia64YVqwz6JnhwWihrIaOMa0S7SaHNrOc23YtyoepoQU8iN98A4ra5pSvKW9Y/Ep2Vnci8XunSh&#10;KJOVVng72coNERtmcARR5YGnKGiBx4rhPToyk7gjrcOjdfXU6JoInDhbOsBLGtnegg9Jr9Hsw6qK&#10;l/UABtTnTdlOkYotxhWL68qBAAvk1HkCGSrMu7MPwVgt0Et+axBW7M4NDQbTvYP+aW90996n7KQ0&#10;iZSSVZy91wQNWoDLP7d219TEckzKv5epFzOioVUnLfKjhnTfYUVw1YAg8cHs6e6BeG15aOaDARmq&#10;YpXwMK0RRUPkonjiBcOIhy36vLpEmA1BFx6ECPCEseoB9xzlsyUIKjJPi1/FQ0RLJ4U8Y1oXk6tf&#10;hw3l73066UkZ+npc5Y0o1ysyjLSsqExdtyJT8NI9eLEg9NBa/FDhGrmpXoA0JR7J5I0uvRosllpz&#10;byptzvtVzjaXJV4KdLS+sYY67ar8O1Ry68H9+8ShOQB5uH/w/OT0uHb9WufmjZ0vfP51IrEMO0Mn&#10;kSpzuyh0iCHwrIlb9QaFB5c83zv84Y/e+fCjjzn9lStX2m2yQyFTIYfKtEs/4UaHP/nhX73/3geT&#10;0YQYEHka+KGxzLIbUkaPZk4bXKqmbnb8kjgMl0wDL52DbJPaArc4PjlBD126eFHJz06YZ1c7N6+z&#10;wVVVkpCs9lIWeebnPG1+NNv2IgvdtDwTF1xmJEnOY4gNs605V1RDoTYmo1YAQj9OUNWSo011mqKF&#10;+frW+taFze3tbQJhK2vkadJbUCaJA541Vq8DUcf3Ozk9EgKDzc9JMCRc44i76AV7RKxhwEgE2+sS&#10;Rux0rIReJgAlGZniTKllIT7QHmDw8TF8NCWf7IMPPnjy5LGUl1ZmF8U4MftM0N9sEpjqgrLt7mpL&#10;DcVMebEiNJwqhGmI0JTBQoCthb1GvRyrAnYxx6SFuHdojsOltnR1IYFaRiC8JBsPmjVi/+r6oL9N&#10;bpoU/W9bKP5IfJ4cLhnjuduG+T/xagCdYjPxaolLY8QsC5i8YHjtDIb8fA2xBlpiwMLJSUepdyAW&#10;rOxY+6rkFHkJiVjHySCBsCY9AkmaSg/MFeARRV9e0WqInDUyUsizB0ZCnVy6dJEf4oAS+yQYxmIR&#10;ft09OT5BJGzQnme5Q8N7ZZ7cuNKhEPyN117h94P+ULWWvkceyKJEb3JGSMRuyG8Ui7Za5AoPHj/b&#10;BXS4eu26uKVVZ95YCsUkxI/VJob3j+999OF77x0fHC+3qZPGmCLICTv5pmXw4GWJB6NhCvElI2aJ&#10;6wIN8sSppbiEv8Ue40kTPezJizvbQGWIJ8cJpYpD6SnKHzGx5K9aP6U/A9+JLcsgZaiFt6KnzLWI&#10;PiIMSmXGKm9BzGagn95gzIi6ZNBzSov41HlPBs/1azcQukBxT2CLx48YedYIYG52LlxE4wAJcJIe&#10;GSjDAdc2bB8ujwkK3Ss2kXK21DBqa0NQUsPJ36Js+U66t+zLWge6KiiCELAMD9HvjwDzkVef3nvw&#10;8ccfY6o6mVHQ0YJegyutr2KuhXvk9UvDr3NPStkm9uhS+CTrxsrx6YR8JgL1NLvA++BM6nXJo2pB&#10;IxUAupRH4Tr1a8EWV69jB1iyTHSJmDpfZv5cAEQJFgnNunB4M/6XZ7EEnsOvwmlz7rcfLALVVsqK&#10;rif1LFGs2ISilhJ/NhpjBDQJ4rloImjcSAyofoKOzygJMFaIkJsnP9RWe+hS156KjEKcbRKRWFOR&#10;N5RDmjcBU+4an5MqfkdGUhQzInm8sswIzc0QdJwKMkAU1q5faX/+jet3bl3D+0KXUrklCRvUm0Yl&#10;mRNhdciG0D1qBalnZAj1hleuXr1y5TJeL/zLBeazsUWZTDjOMB4Mf/TDv9x7tlur06R02U0rpghT&#10;0589dcALx5UsDtV6T/U+mqbAXXwvFoNReRSJ9YyWyjJnwpSuXNnCiGO8rcBjdUxTQXqM4PMwpBIZ&#10;BNsX5y/ABh8mRo2vckDSvU6CSwVeh1bF5mGdDz0GMd5L1Ptt72DoYFL+2V/8xbvvvfejH//0Rz8m&#10;3kTKxvvv06fo/Q8B1pGaoKPbOCDbF1dW1kBfkGU9EkmJfxpUUPW39bNWvxZ2W+TBiyU9JaopDgM8&#10;FL65N5l5gkD0sCInSkBp7ku70uF46ZOP76FOuW3qS021Gg3X4nhk8lg5HUI8bhTC2RHJOBYIDBoc&#10;QVoPYoGl40R3+An548gdHh+BxM2jYu1gU3W5guxqd9brDYEdrCmvRTq9PhJoi5SalL/6hmQxERo9&#10;RIY3BzHz5BVoXJK5AThZlCZu1BH+0jZPClbZc0nUFAa0tKoFeqyM6Po4ZY/K0pVk0RCLECVkpCsD&#10;x42QuFEivZNhLdkaDXmVz54ErrnULWwmly7vsOYQv2IyYULYlejz9jawEE1hnVWorH0yZLU4EMfj&#10;SuAkEvF4+PDB0dGRIpTXrrS/+IUbN1+5jJlE1hLKAVJXuVqgRRbnBX2HjsUe5TbxLj748FPSQW++&#10;cvPC9hZanhRFGoooq0bZGIBCMNKIlL8f/tV/hKEajWXKICE6PXNNVpANmQB7knHsjmGakmTR6Yiw&#10;tpx9F/WBHCuzN1bvI9bauH7lAlzqtoliJq9FxjeRkGT2D1vJ86ZXd49I2VSJIjSrCa82XBz8qcoT&#10;1QIE++jVrKH6U8r06aK6urJ5+fKNS5euMdqffvrwj/7oj//Xf/2H//6P/+Sjj+6ygjArbpICRjLA&#10;yUn/4OD45+9+cO/eo729Y2yIzjIO9QYYRKdNARMNkzrcrkoQZB0SJZY3LmEVTBLgh7GVlDnipwmN&#10;Kmoz43nc9GDcGyvlct2Do+Ojo8GzZ8f37z09PDjmthEKMZ8MqbRcGJaiWmEA+cGVYYTYMHzs5cRs&#10;b8JJMROBVRleVl2OjNhYrNVDLEIajUGDtcI0tXIwZJWWEcvNFnDLFumHolXWXJpUGBwt+SBLWDRu&#10;4VeodFNf8FXwoe2c5J6EWFlEaGN6o448elCGgaBXifgklM35cbIUwfaj6IaMzcnTwhTPxY+x0JXN&#10;ZnOkNKYSa2UGRyl44tLQpa4ndXWEln7Sd+HBU3zMkcgujNvl7trGxhb+D71URpQ6VikV7gIaOxlm&#10;hpBDzLnwiBpUxm9Koh6l4bVrl9tfeuvm9Ws7Ot8QcLktWemsqKTIskKLO+Z/rUBRqR6f9D748BNu&#10;/c6d1/B7MWCHg2NhbTI+pzI4KhUa1t6/f/+jjz+tgYNVWJrBWsBBcKggO34xuAxlIIGgDSS1mHq8&#10;SodFQ6gvTZdYPCpdXeO3vNzc2VlnSQ4875CbgfjLsAkuDZcmy2XxpyGZNGMWtgU5hEEbyJlvKSyt&#10;uEPdkBcZoABpudVcuXb1NuX1Bwcnf/Hnf/3/+u//P//L//xvPvgAq3JE+wSEI1ko5KjU62SSseDs&#10;SqcDFi26fPp076c/fe8vf/iTDz745LQPXEdruTWGHfsQW0PhNiWuSFbL94iFcS1bYCLFW+zvL+Ce&#10;AHTcP4Oj5ewLZm9RRnp0dLq7f3B0NPrko8dPnxCIwx9uCdKTTbpIzSl3wU26VGzotGQvI5LGwVVB&#10;SQ/bmpA0B8YmsjBHx4JkCn61BS7lJxtgSoY2CRWsmkmApzaZNqu1FTBSsAkS1hkc4zOBvNjJMcGF&#10;EZT1atJ5rlhIXOsryHjIyiNMgyzxNV8hgpPKNA1oD+GdIurOlwoWtpqVkQ9JokRMduoP5ry+1DTb&#10;CQH8TTWCjODQpcniNXqELnXba/E0Gkteq5Sncu681CnokTQfaBGb4FMJ+zZ9NpDWcCw5P6jWzY2t&#10;S5cvIehIj1hbXbt8+Sowr+TC1Uudt97CZr3gCgfqa5bV6lvqAt8vGY0hrS1VZDe7nX6DariHDx6v&#10;rm/cun0HkTrQEmz9hjodwqTuCjmfkz1/7+7D5/v7dPRiIMbA4raZHdqSQZd0qX0xPYSkiGxWp2hx&#10;pJJiZHmEkPUwM3KW9G7v0WhurC1vbgGQ1W0/yMbwlEQZVEDHce+eR/Ojy5eLpYyzLHLEJZfjyfyO&#10;aCU3Qaqc5bhyUghxqdlqa4XX588O/+Q//Pn/8//x3//hH/4Hci3UbKpDcxOsHxUD46HwyLZh5vSl&#10;IW9Wech1VvgBWm9SSPDk8fO/+tE7//bf/vv3Pvjgwf0HaC4cXGF9tMZRbwCpUntIGpGQUfZY1eM5&#10;XIDQMJZM5lIt6yTLH2IiZ+jw4GT/4JBp+fCD+8eH8oVwF52FYkln48rnCY1hzROkbJfR5CteDUnH&#10;3xCl38RVFUNS6gNLm0O6EUiS6aE+rR5J7glopDKcEJitDojEDub9AT3ZhygSRNcaAXsRaBf+w4bA&#10;UhYomtKayy6ouTPiZXI4iwcPpg0WzVwavBkNLcKCMhqV3seHpT5KUezOCtJu1KY6GK/6q+JSbfJL&#10;o7I0alxU/BR5DrxRJ0Dr0sB44VLht0pdqIpLXR2O0Mc2QibBfoQMjWLQ3V6xHO7cFpnMYJYjIhWJ&#10;pcP4s4tIbzW3t7YoYWO+IB4yfivf/ur2P/8nJAi+ivo97eExr/eHkDctZBtDWgxaktchDO4mRDCf&#10;gwHIo7Adb8TTxcRT8kARMA6+ILaJqZKS9sFf/MUPhz0hwplXwu2TKpvOcF2gKhfsq14ZukAHoEjx&#10;c1Tf7uShXGUqL9FNK4XINSgAIUlpeXXl1q1LN280rl3dWF5dR3gLkKINp9oRqHWNo0GWzRHeUNwv&#10;vJUFjQfN8ao2C/pj4cEGiw9HpxATvI3vhOhbWd56+nz/g/fv/ev/+Y+izZfX+Il2r7RqnWrK3R1b&#10;I5Mknc6J6PNHrufOFgqfn/SOgweQshcv7Fy6RCvPS7TbAJaS3BlPMIMiUAFVwe0KCkqa0WNJbZt5&#10;KJfpTlZW23xbq9OJv71/NHr0cO/uvSfPnh49fbjPmDhQFCXBZkGN55n1ReMrXkGXgi39+I5C+RXH&#10;2bF+pXAU2ZEc059AXoqOhn6LkUejZNGYxKSlvA6gXJr3tI9Wd1okk+LLVDMOHz76dDbFRxjM0cwE&#10;SSXuGNjWcAS58JiRBGp8z+vNMyaaYuFSGlA+iXIx4kNmyyR7Fs+VmsgE2xevKv4mLR0KVXKyAqBk&#10;vMGQTdBy5l1GjToZi87lVba7TcQMlEdBjPhBS2kJ163O6YnVhUHJ3aI3L1Zsu8lskQiCZbq9ow3v&#10;NDKTJE6JzzaEhuLC80rPBzYQR/KouQqYBVKAz7WYIobi9avtt968dPnqBScq6Daw0l0HQFjS0Jh8&#10;FoOaQhvdvMMNAfWfaFHhQncilvw0io0zI+ucIaXtOgt+Kpzs+LvieqrHl78ui1eiza5RTkVQyyPa&#10;XqnyS41twxBN5qqNPmQ3F4AkqExGiq+sruzsgJ9V1lY1shYZPluoB4NAbmZgNSS5GtwhlVqoI7/R&#10;hQIXkclserJMksohz0ZNiWdz2hwsr649ePj4P/7FD3/0w59C8+ECGHmNlaC0DJtoMUv8/G8YW1ZR&#10;4RZmFc/PsXWN5Ou21Uiu1z84Ony+u4dcxxPHvm6RfUJHHDfmUScrL3/ADaIYyakEaOJPWkiqfyd5&#10;8EtgyA2StPd3e7t7veOjId5Fhj0C8JBGYtQDU00QQB4yDrCDKqmSHYHQpmra4rs3QWTWE8+664iM&#10;iMKt0BHR7ixC2VwuAHTtblgt3yJW/gMq88rec2w/aBv7SHEEGnJP5iQ8DYZq+GZFakm/kPZRyGLg&#10;24wrulI1JeBlKFJtxSwXnBlvylzqrEB3QoS87VdG7QvtI31Oxf/hK3mEQGOj0QqOomrxw9hSToYQ&#10;8PGQqj80qGv1rV1l9AWWUdvaunDxkriU0/KZiUSwftChMltMdIYeyNykhkSoiMCXypyoae3G1dZr&#10;r1+4fvUSy1ujS0i8kC8tPMARXsfs3FObJ/a67Ep4sW8ETcd/mkRXb9G3QQCkp1Cu8xJ96+7fvxee&#10;KscENYsfHKvLA+5ecqIJr3UvzU1ukBcmkiXsom3NtJhBjaRllSwBaCPyCcNcurixsrK0skw1nCI6&#10;Qf7cbZw8iFD0ISuXN9bhgWRa1JiDvX6UIznSJsF2NowivMM8kW954cIF7ue9n7//p3/65++9B2B7&#10;0iKXNVhUN6s2XxgFnC0a0gVsVaZ1XdcWpvW1oTPdomr5nCylUBCUASB3ctw7PDz507/4i0ePnzKD&#10;m1sXti9ewlioNYQJUwI8nQzDtg/2ABU26kBTT07apg/Ms92Te/d21QDgqIedLsNd2KSzUnMo0Q/r&#10;nByHaD0IukWTXzYoYkizYR1DanknAkvmcZpIgwtJCOoX3BUKXBJcQpw7UxxYwzmWZY5DO+yrFyKp&#10;5xgD8OTG+iYuPb3K2QkIIG5w27XehzuD2O/V9U0MyRcXLWPHRcMKu+uieOtbSwdrGd9lGJmlT7I6&#10;lZaWISANYWp2VqDB80hpIC2u1QDh4TOojlXiO8tr3DChNLiWO8G30ZKHLAGulg0e3SoNVmQcO7tn&#10;Sp8UPJn19TUCdQC8Nkas+d0G1OTmhU69SgyJwKwj7syHsHoU0yD3qPXKK9s3rl+jRwJiiEWKlCuC&#10;xSupYiGVfQXrNPG8MeA0EJpDxSYSi4bK4tTSpXDp7t6jh48tIDiVwPfIV3fhSKhphiJAGvciwvQ1&#10;QuTMr3Rhk4PoCZnBZdAijgoMWEPpxo0rF7ZYGn2mOBDaxqGdMF/tlFpnRqw6xRUs4AOLCiGf3lht&#10;Jg51r/EAFjRnrMgz3djaRIj++V/81R/+uz++e/chLgvAbFiEaaUGLYOgMBKfYakFc2YXLl3DKyUV&#10;xnYGM9DvGFqqcYnB1g/dSkRBgQcPHv3k3Z9/cvceAVeSBkgbwEC8QgvDDvJaTqo8EaV0aE4xywyX&#10;tvr9yd37Tz/99PHBESlp9u2zqgx/O0Jztg9TdCFrHg2IkkSk2IPKF1uOP9suyD0izd12X2V5qRG8&#10;yVTHAnCandxCCV6SKKByP8ZWAy5d6u6qyCYC7c93waQpqYBfKH5e665sr9BDYmsH+96Ls3K8smAN&#10;9UfM06Rmai4UpC/sCY94kt/Ezj3aJvdX+dV+lVK/DJk5D1izIBpIA6RVugHzUfK0nhsokD1e4p55&#10;PJ5SQCJlZjCxm2rzId46UlotGp0RwN0eHB872KPG5XhMvCrM5ZiFssQkVlTloIQiGX5BdTJGGB4m&#10;CN6uvXK9eWFn/eaNm6xHMAa7VShTmYs2bSw1RbuhzZzKY51qaRA0F+iCer1BN5K0Fmk6bFZhid7n&#10;z/YB+igkINZtC1nll2ImrbqjJlSKy1UpD9eOD2hgyY5Rjg2EwA4pLmJSdiRL+tavXbt248Y1d/TH&#10;aGxFpZCZXJVmkohJ1Et/JtRBUkDaI2Rqodk8NOF4GNwWsuL8bAi/WdvaXv/0/t1/90d//Od//leH&#10;B6dra1ugPJCLIz6K8ToJRqEImXme5mxh61pxU9KxNg8WeyjcWHMiR1TCGrMCxz90qeHy2uHh0U9+&#10;8s5f//WPnj57RmYlySPkYmLiwrGKAEiESeyhccn0ePL82b2Hjz/55B7OM/TOHHsV8AhghWARJ0UZ&#10;k3LcLMCxspSW4RWvTaURKzR5Z4yZn1mzpjVfbIkkFk2aOLCfZM771/YbrHuNqepp3ZPMkjfkBUfA&#10;ekS/j2keweqtJ/TpQr1S61+nOwdwy7owJnrAg5Wg8SxkdS4UnX4bNnxYTMGd4VMUArF4E2I3/gyp&#10;lPWt1GYKttk8sYgWhu1QiuzeqHbmT9QeL1ScbW1vXoAy0JDQHlM2HQsSli+tZYdllVCmoCWD24KM&#10;LQ3hT/xVZWhaTVIaqLibWhFplAlbkmnLTlckqmT4ijvhYGc13OhurC7fvn2n0VqRxVsBrNdKU6ra&#10;Vo6emTD80hA/GhjxmZ5Mk6Lpj5mIairbUEkKnxyfYrmdkpmNHeuUpcLkkLBWtDrQo6RIPeuR+soX&#10;ugF7xmlkTRYSwFzywoXtW7duXdze4TQkQmupFYkiARvKjBfclcInnlO28LWkz5xFanIK3SexEs8g&#10;dyHYNVzySAg67h/+6Z//2Q9/+CNCvBd2Ljeby5g9BrH4AXcuYz78rph1Mj2jDadFRtba5xRTsq89&#10;Xa6FVGqHpL19Ksl1L0ulgpVal5hal7ZDk8cPH/z0R3/9yQe/eHyflSpZ8JSKilUaZFOpDR5IUsHP&#10;3//wJ+/87MOP75MTRu4u0AvGWFj7HmvfkdlUYRvJB25XAXtFAZWfShhQpRuu/nAGTR58cZvJP1F5&#10;QkrDIkiWSBwQoWUIOncwDZaw+tKPBdEbpFAlV+wyvGdTOgrI2QZUHI1wzimV1lrsBwfwKHU4ZAmv&#10;bODdbJD1I9FoNZWMnhhr057vE21mOSBqXYh7C4vEyb7tuHmO0WMm+1JniKUfAOWEgcuNVHW0SkcB&#10;chAaW1sXd3Yu7Wxv42equWdY/lQDCOYlrtblVbbuZAzqC2qCR7qspEmkqsxm0hXU4NyCwOab8hzg&#10;c6WC0MOBbJbqjNxdDlN12nT67NkzdKnyfF977c1Oa5VMKXwb6SIvVFzuduXZMuaqXa3f7JtIctks&#10;jsKuoFRNkXm4Si42sBUdCfFPVKUerqmBcqNy7KGlmcJYJV7vbQMLoYrAmwdag46CFJqJ+95doW7g&#10;5rWb1APxTbNFyR9oIIJAdrW7H0qXJrPTE2HbLdCbcFr9Z94M8Qcqm2zg6LvAobg9f/xnf/Tp/Xs4&#10;Tmtr25S8knZH3oFbWtvREjDmAlRxuAxz3UPhlyYxY161RZ2sj1gMJwSg3dNQNcpwtDXACQCI4ExS&#10;ZWkfx3sgfKH47Talucf7p0+e7D97eoDy0UISGtPaH/7Rn/zknffu339CIQTmFTDEiEZT/M9DKOgS&#10;hmByIjVbRfv8ePIYffn/7sm+8DaT1gmOzb0mrM8cqtHMBJid3usN/2mtTzu75hdl9DiLDpNCvc4N&#10;LzF0ge1JMKv7mRksHMvIwqEUHc+1R40dv210CCsSWo4EROtl2YUUa3Iq27X6oesc0uabjC0K8YMt&#10;CxYN11qWsDVnrNzI6MuOhmXgH9Q4sNb66rqXYuqurfB2i/dOPJaudcddBWa8RrByG6KrNmdWzLRR&#10;v3Bhiw/V4a2rBVFhP55qOBogErmtqGvDhuGOkWtEYsgiDUCeu4Ta1eHoxvUVgldvvP5Gd3mNcn4Z&#10;oo5lkgIu51abaUtiSRaKbIMZ5SwJGsk6yWzkNOjwFCw4abI+oC/w8cmBLRrq1KZ0BnDfbo1typWV&#10;FxeLTGnJA0kIdUIVf3osbURZEgh24zSjydbmFu0Ody7s2MtlzTKt22FDV7o0AmhqvSkDW6CMZ0ZU&#10;GJBjkv8GSBIBJvFjrEl1ZuSOyMu3QB3+L//b/wQNkqjACnfA5jil2KJUSFsJ8A2GjURVoSsco8oU&#10;kfSr/9GwxPVj2PwHu7W+oizEVZ1MHJlWTCECnM5Czmmx4ufz8WxzZavVWOFOHj96/vFHn37y8d1P&#10;Pnnw8af3/vRPQJueUSR49fqdza1L5OJpRRu6XxFB4szJzY4n1v9qaWmRmXSffCRdROQWU57MV92Q&#10;JiAZqK7RCcJXd2+8cWlCnz98Iw2sfDxtcWCMdLJvtaCn/TIEt7u6YEZGRwSLBvuszseMrsLkS85P&#10;+sOj01PqK2jPIXxlY3XnwgWK1rF58WqJtuo2hDQaA/GlCkaNy8fHmUs9BDEQPpZ/JFfsXptLFQ0+&#10;OjmBLQmPkVqwvkrzFIxVkL4OGIFDWu5CqhIZ599WENxNmtajQuFS9KazcK1UVjrwJVcDg+QkHEDp&#10;H61S+JURaapSbSuzalu7RZUMzxpwgalASG/lV77/JstP/LN/9s8+/+br3OVgeILXt9IlA8kLSFus&#10;+yHDslF/ZMY1ZsJbMnJ4l1ofpeISNPsQEJmGSz/72c8Qhs92d3fxlFTbuo7fw1eIFs2j2q3LAGCU&#10;nYRSHzr5IVaPU1NazEtHMk+PDxm117Rw49cuXb3E83MJ5UB2ZKSF55l7/ySiDJQihWds2zABslaN&#10;HutX5pxiIqVeGki74caFTc7/81+89+/+zb9VmNuP7/IdDUkmRP0R1JCNPlWIQlua51T7FgNlkyiM&#10;7mR7x3s7bMQdhBaFDmVzb1uFAUO2kKAcxoW+ZtWnKcsyyq3TbSMfIjUapIZilKtXX7n16psXti9T&#10;fvr82QE5RySCPn3yCAqfDKn9pykdAZvUqj09uMVB4iRdf3YyPA1RkuDDADwrFU5lzkxhVf1cDCta&#10;IkqcT7KQfUgdP3nyHiMaxLBQZpriro6UhIxgiwzNiK9Y3Beblsxw3poKyFBvmJ78e+OVK9I87Wa/&#10;f/Ls2YPdp09Oe4fElzc3uxQ8khjliVcZpJx3KWf1N45eGlpVRWMsDA4HD2mjakPUl+DWFmm1JAad&#10;jgYAEzuXLt+6eYdMloMD8rfGUCAJV16XSSFOBLazcN0tWUucyj0hcL3cQcqj5wk0TXunA6iaMNPO&#10;zjb4LQat7KPxkLnQWtXSonUUH3LG+m16erKHDxX04QDzUu2Vm5s0XLlz+9bly5cQrPCECxQSaSf6&#10;ynRm4yBBBKEGCr/U5pB3a1wL2zCxKoeHB4wlihwUTHKvT1PjJZJssIU5sfI+tASOFJNqZolhV4kJ&#10;Yf6oE6xWrVKtHuZ/Y2tr+4tffPtrX/36xYvKOsaWI/1V6IiTSM1wgprjuvGQfpNlaNy4pKYeyz6p&#10;VXUhVkES7Z0y7jDIp5/e/dm7P6WUiH42UpTJOBLqYf9ORn8Y47ZcrYYiQqFS5eSMWWkmuZ45Oog+&#10;sbe/9w2H5yYBEKt9GavUdQ3ZmNEtKuBq8Qa7LEhlGsmvZJRASxHS3PDh/h4SDHLZurBx9crltZUO&#10;1b+wHB8iw5luL4CgXrqCLpwU7WCSzz6bQmJI9+CTqIaREJiwfKbbgXhdBYIU8TiyAlQ3gcxLFkSh&#10;smQC6EirVm9JuxrrCRQ9VFxgzsaB0lMWclM0qjacbstIYzQ1UiOOOh70MQV7rFLFG0pvCFWxQ2Qc&#10;eXp6YC0HSKsGRXL4EYUupgrFmTRMUodehU51d8bR8O/pDQ1o1V2BBplhPgUsZA6Q2vxCj280KMFu&#10;BoJDnUYSrxwe5+p7HHTm3klPKdC6igwIDMzRuC+pZHNda8b08UjdZ4omfT11P8qgbCJjcSlr6125&#10;tHP71nWKcYajHg+GBJKATFiaKJkbMNGbXP0mueaB8ab+fRGpEfl6lEXKjvywOjJBBGpi9LQ0I6V8&#10;WIi/shkBx7RJ/6jREQ0UaVcBGtRebrPeZkWtkHo9rHTG4vvf//UvfOGLZDPyhMRFIBq1cjbwnVZM&#10;COwsLr0wb0K6mwql8xRjMn/F84SgMTYoCaMHQF4+39v7yU9+8otffOAWNjLIS4yaHPIwndNXwe5x&#10;TlelmwqltUP3mBwLA6RgOmvyGNGEZQSvhupOtqkkTfzCn87oKRHRG7cXtQywyW0jEoxwf3d3b+9Z&#10;7+QIhKhVX6LSdX2D1gLEANRNS5lfWGJjYRiqcQnfMVnZ6nAndzJbq2bFVFEVQ+pElBTIifgeV4Vu&#10;Y4gtudOd2ppInwRHxrAIk1Qav2gsjnXUN7Woj88TMuRfWbuGpHO3DZW/ydEm7Rw1hR2M5JkOlZhO&#10;M77Lly/PllhJWTk5NG3CCXQzRMQ8sKjiFkGcAkJUOoT1jfNCpEdMpwe0c9iBR+kBIu9aECIOpHOk&#10;nU7oEKqye51t74WEVbAWRq+kF2NBawc+Ck5lWXiMPU5C0yM5rMn91tFO60CpqgUu9K9yXKxf+GUY&#10;5fJJAeAS3bxJ1+wD7O433niV5AnEsSs/U8Q8UXIioVA1JhZbcPo49630BIRHYPmvWXdYAsO9peKY&#10;4WSIzw9yDW/xFUozzhoNFbUkvQJiZKJQD82X9LE7xIBB3Gxf2Pz8m2+8/eUvfulLb9FekYTP45Mj&#10;JgtrB/ahiTbVOM4+SFuQcmIY81HBsRYo2egRE7jdnMx57chOtT1utpiYn//s3Q8/+JhSs821Dffa&#10;5afBYwsLNpkSyRhO+KlDDHED/pG1YBBowWdxb/k+oYSc0xMnT1m7smYLzk/UH7XOc2UIhPa2gR3F&#10;KWDdLj8mY20C+R4eHewe7j1nRRvSPxjj9fUVIsxAjuQy4WKoXSjmiiBzuJW0X6rYFb4HaB0QOpNR&#10;eiamyomZwoXfl0Mg8kqstVzqlCCnkHyKbGY4TrlB9j4RhFSuBbWEPPXbBciTxypoVHPHkrGO9Ng3&#10;NrnYdmDBT/pOCNyA0nunJ/Sj5BhmcOfSBbqsu1IHXwLu4gzUYOmRyBZzkqRNXiWrq3yFT5Th50QC&#10;repAfR36tKUqJdnEktPiUm6SS2PZGvVIkWbZRULDndmCRySUqA5bmiEJn9q8wh/QyvFE9QX02lYl&#10;yq16cYkFVTspmOzENe4MPNIF9xrLpF1qt25t0Yl1dbl959b17c11sqAs6LB7jbYmqR6kFxhvypwI&#10;m63MDxJReUucGr5Tg5Rg8jToP1YjbrC1Td029LL67k/fxUJD5PcRiazJidijRelsdHD0dG/v5PCw&#10;1+mMKE//1re+wnqNX/zi54bDE3aUACE9knC0GBHZnlijKcJe5tIwnBYsWmJUhiJFBcwRxkL0dDoE&#10;bIA52ds7+LM/+3MyKikcZcyVCZhjSJm7QtcFvpIEghWztEeAL+5tpexrv3dML4mOMMiLPe5BktTi&#10;JF6t2RfOvxpYhO0bgkI+qsJEDXeuUD5dBF3NF0IjoAfADNgV1fqLD98/7Z8Ah4FVbm2Txb1BIJ6s&#10;b5gbmlYrZ1LgCQ8IKY3YhpRbNkHdd3KqhZCLT6QhoizGSWQBbtpe5R+pFVGxllqJNWzUqMsgur17&#10;IfgRyUvJwJw/6jAjayLGqrgWPxpMhlpITvcF46hJEYqNz9VoE6wwgUyC/wm17h8cuMdlbaW7Qetm&#10;8Nhak+D2nPUTMJ2BVL18K21K5xiwhGWVLhI2vLN8lUsi5FEakcRFVajR9s+6VDMr45blmNRxwupT&#10;VeA8nAcgwUiwpxfXtLFv1S3do0VeaqSvbW2tR9wFbeyFf1w848xprAMcPSSOUVvNpsfZYv43fv3O&#10;4HiXdgff//6vfP3rX8dIwcKkqRM3JMsw4RmKICEpjH/ZXHRqnUkmnKcEjBR0pnRfSWlZs8RfMcUP&#10;Dw9ZwQblK3lC324QrVZL6cW7xOqfHew9wy6faUnC6c1bl9fWV+iDCFB0eecKp6fFMBuGMhqAoidg&#10;N+Qg90m+FkMVAKZC+wWkaL2XpLLvLd4b4yVr3nUC/hyr0byq4WDcwCSGg/E777z7h//u32PdbG1s&#10;yk9OW2Ky/GfoSau0YB0xOt61VgqzX59/lsG2Iqm1NGJxD2Gf6wwkjPhnMT16r2oDPZyvZWkpozQ4&#10;SXSgqVFjZqUdic5sGaZAilJhlub9ySDiPoSRNi9sX7t6k3x+go+08MBWfL67z/jTy4O5QL9yHtww&#10;zpwyk1TZk4yRLOmiX+zCeCFntBiTGGrum1dGMv7UwSXMSW5FMaaK46SzBW4Ucj6wN5Mp9KNHVMdV&#10;CYY0UBxIuJI6BC3BROIBhgAE7/w7rHBcIXpRYzl4mSZcWaBXFqA91fmFw6Fa+1jDeLf4iSwlTXc8&#10;tTh1nFBGq8oH26g2qn+RZ+JMKUCxH1AIx9BuD+/BiBHxBVaPVZI9ZQM8AouwqWOg3dYA52nmN+yf&#10;4m5cv36dRH0o+eBgD7448YJOOif6V0U5oVfmo/GJA9WLca787e/fmQz3qvMJayL+1m/91vbFbeLI&#10;UDDX06p6rl6PlddcX5+4NHGoNELOFjDZBLd4VmU/hMsJLImIJELEmQlVc2YYlTtTWhVdSOgSpC45&#10;WjeXeIojf/ae1dzNjsfpKU0COOVJT4uCsbqu3FH6v6hiVn6UVxnSJeLqejEgnyghSxMzjqtzHOFj&#10;2sUhPkysgfxQO6b6/U/v/8mf/Pmjh89U/tftQmos33OOr+LMwTrRJjtYy6nXKPhxFP3EXZ3/bayw&#10;FiCezB2WMTR728JLXBr3b4NXdi0PFPnP/o2ijEKcJP8Db1LGJuHRyKTHEJLfgOfPWom4Yw2q0L18&#10;FmEuxetU9Soq6nz729+OzDi1Rzo6hWmDbwEzHfjUFW1emuDq1FjF1C6YNo6hDWg8azxCzILuFhWW&#10;t+zo6rQ5gyB9l8cwDVj5n+DVRoe+0gpkBpdKHhkAjO5BGnJnq/CKypcl7j6dJFSCXFC7ovytVbEr&#10;FSoWANGyR/OvBOD54N7HP57PWK3XOBaajYor2WdVtMvaKj2r1uFJZfHFsmvq0ys2pIuOxILKkqjv&#10;0UIzJAmq4677ITG+VrzyTsllIOgLzeMz8xXJ7TACd/v4/mOeCD51vGeT+wRcJvzXHxwpGJnRO03c&#10;rZtrVfzw3jEz/vrrr13Y2XaPbW1BE9aZcjPsu4uQzPJh7GX/1mIAorGLJLvJ0lxOv/LclcSsU1oU&#10;kSooRwLNCXIEo/V7hMGODg53D/af7/7/KjuzHruu/LpX3apijZzJ4ihSFCm1pW4njY6ddnc7aQOG&#10;u5NXA0le/AmCfKoAefCTEQfIY4AgRvLQrZapKbJaEgdxZrGKNd+a/Vtr7b3PuUUpw1GpeOreM+zh&#10;P4+v5K/hj+UlJJdVoqV2h3ZBqeQG4546feossZDD7X3Sm3GSKR/3BE4q9QJLOIEGmKjfKvEaehht&#10;0EYbHfNqeuMqs82T4yoJ+nsH976+/9mnXyzMnYKCIuY5LKj5P6MA1Id3ycf+hEqTjuWQOKpVirgb&#10;5lbYggXd5Jd3v12CwkEctubKGh9IN89paq/PuRRJi4y2E1gfjatOPvA5cEnWCrlCYD6ecqR3AFZN&#10;XIh6QHV0DVZAXLY7aM/uPiGHcFFGdubM6YskLpynnto56qnhPiApWejnIz27+B3BrB1BUf0utQ2s&#10;RXns5p3mns49sDgpQA7CJ6/Vl8VGYreAgh6KYblnu9Lj8awTlOdwD9UtkSpB8dMxSA0wDZWRcqHE&#10;XRU940pY4QzfIl+gi25u79ABhzJ6JN+vbWy/WllbeU31LzQwnC4wMRlzxw+3iFBgkl5zhZspA0Ex&#10;E0dqyDA9o4HJrutcSNkYpct01ao08kRzObnUgfOwUtFQBbgjz8gsw4fK/wZc9/ZUF/c0xaUxrPAn&#10;tlFZyNWcSQ3pISKJtQ7UmVZeu3Z17tT5zb3x9a39y9dvv33n/bGJuSEpb0cERgBnCL6ogOT/IuxD&#10;ZLRRRwOCmPgho1JJlW4ObWQk2aH2n8UrqTQIxXbDvnYHVLg92hmM0bdrj7y56amj2WngkkxWx9ZF&#10;+MR6pMamvBpHCOtCNd4TTiqaVPi9gkvHKLO3vUNRMnRxKxJIQtTsULCRSgQzYKvrKQnkAFdDQVw0&#10;ktFlj+HBA6gESZqIKDIYgOTE+RxNnz97/dnj1599fn9tfXcwNT81PUdgsZB0jPjmHTWUxGyDFiRH&#10;vMypUglVTk1qkrpaDDx9NZYWWU5erPAueq8i8mJt4wd6h22DH4Y9LXwTponv0uJMOqY0TRZFIffB&#10;BdemPZg82qOgAE3qiCebGNubGN+f1Mkun09SSXh/a3A4xKA2GGO0Kp87NkbvD7HqYkBWAyz8wWPY&#10;EblmBu64u7b68tGzR18tv3hwuPP69OzR4rm5i1fokkj3+JgGhQMmfxPKMHPtJw9JMWEoelqEw10M&#10;mJSWkDMNyWn8EL8a+SFAn5PZpE8mHDicD2qdvvZAOvRDcSGAjqUuBQCJXvnHay1B6XBnkiq+4/pR&#10;tWR+gLoJChowuH1lZkCDBofMi74RpKUcjmFtYvrbY4fb44dUct6eOBryc7S3NXG0w7pRaHVjbXVj&#10;dWV7awPnxwcf/CHVXtY2KPO8K+4IyMvYg96r9Fcluog1ATVMi75pE8jAEs6ljjpj3FHbyg6hOsIA&#10;+WWMO1g9QAp+xNzxGiqe9wT+sDPnT59doDf7/OyFc2fOnTlJ1duJwQ716rBVUcWArG/UYcpIK0qA&#10;ngNCCGcp3bx5gUx5cF1Ok8kT792543RelQJLmGc1j8TaATpJvAqK945yVZOI6knRgPtiUtM9XHR0&#10;5MgD4bgx+1pRCV8Rljnor8qZxXegIcmg73j3+GP04xqQ0gPFJxUPbB9BrZWpytNWugF2SWVMnb3B&#10;8kkVrwf3Hj6C26CCuL0YgTX4teScjMaXEZYwco2mLIRZaAmsUJtuB6ZIJy/6mE7K7U1bKMvX0x7s&#10;JK0LbpZc74lHQ//bTlTW3whcKK7zWr2aDpWLa9CGKxVxC7nyd2GACmqxZ18Eh4IoOzsEiSHxUsTs&#10;9p0/OHP2AqVbL5y7iNCIqGIjn+K/VdXU6aBaW22Ls/HcrcwF3HhNagOk2miKMkGDHPFoiiO602aY&#10;4VYduAwxskeRnHWPHRWFN4cJe8pN49VJBSNZPGmU0Hh12LJrSqBiJBPFvcVUbsm1k3eIdh5QEpdy&#10;wqwAlnF8eyz81nATNgsoOgqNbEpQktIKiDAU21CjXcmKkmhltfbCo39iZJd0Z43ULi/b2JBcWGkk&#10;ZEIaSJ6wUqKIItmUZGtRJFPkjPBP4WdpH2oDJDTy1q2LBBVjV2Ds2LIXLy5evXpdxn6lKsYQrKjL&#10;OBUdOaAQmO/DxlHUNTz7yDxiGIiqE0u2NH6fCFyqFGTbWLfuBfJqVVgNJeBhou5NCzbGoJWAHWdL&#10;OSxWjMjyrEMd5cKVsVHeA9S5o115IJCdyEuafvzsOfX+njx9oTFOIpgBaOgmXK1YosBWIEhoECbR&#10;iFVCD/xjAbtYcXrQ00wmfkCHq+UsnpxihytVQvyYZkmuwF0XtSgjZZFFzgoG+p/KxInaKTUZvP4m&#10;Tg6/rf5Zo4QtvcP1jdXXq6uffv57Ig1Z3rNnz1+/fo3CpVSOvXTpIiHg6GVMzglkdq651uHmcCeN&#10;pNUESS4N4vtd3ZMaJfKjRlIoPw6gCpoJIko9ISkumHnEKOSDLIH+BpYYUnp4axLjnK8SjBp+I4HJ&#10;quU4cUIBsOItkbpeLO3lFuM555o1lTg2hmrAffEiMAWe8g2RwtxBnQQwDuUB14wd/1h3EXxI8qVB&#10;jmOdnett76TM+nqfoktAUdmRmrsYn5Ttx3bLyziEg1TxJCh9HJgnGY6DJFRghR+FDVbUD4RP3L69&#10;qEyc+ZPDoerlMegf/uhHQLiqEjqCwgop/5YicVY93jwKbfs+LA2K5neM7LFu2RhdGidnTaO6+JLS&#10;hTkQb0hKkICti1YzE2ZU+Vn/5QKCMJACEDW+V7RK+pDMTGYAIoHqsHow9tHdj+/df4j2QkdYBT6A&#10;ovY9Sw41CvmhTmU3myiE5I1upalVZNWi/QhBzATa0TRn8ccSXNGwtK/6lkgRQ3YoRVhUHP0GYJ+X&#10;1Qj82aDVhpyL9SOQ9xGOJT4WoqlaP9kayNPE65XX9+/dv/fN10svX3ALSuvNGzfevXOHSCZMfq6M&#10;J/4mpx+Cj4u9MyxUO+ymEk+kqjpJ1YpJ9+MWSbZSdFQstLtR8MCAxmHAkKPC1RNC7wrbkpM4QRFF&#10;B06AVNBVWng9DCTFwaTIpDp30wIbOHHSKGF6MH9qAbMwBGgLwy+1frAVYwgigm9qFosK2h6/USMV&#10;noCg7uqfdth4RZsFQgZikXhFOxZNgVA2mBt2ULLS1ukAIupmu1rT+YVhBnzz0mgZ+kwZKpLLjuCl&#10;l5weJgYNhVxbXX/nndtwZkGVpSxtplQsuwEco1OCxkcw8v+MpcVDaHjST8CXxcu5rHIuRYHJgx88&#10;NUbeKOvu/iXrkcu+F5N+xGApThYqgEi5yJxYI4t0fkofUcce9z/HchISpew8+Uin8bXRaPfDDz8i&#10;z46hMYoYmaT57qP+GWd73tFgSK1dFLjvsMKl90aOQllGsLSHrw58KrzUGFSeVjhqnpxwEv8fuChH&#10;TiwLJ9HM0leQMCTZd5pmOY4jDxAU2LxXHxTgENoCiyrGLqV9f21t5fmLJxTcePjtPbwIoOTlyxdv&#10;3bpBBBjZrbBfeC+7C2YqozBF4mV9pU3bFjvYpNNCo2NTlL9DgO6xenYWicNdI0s6qicEhKwJ9NtO&#10;FgvJ5uCNXlgpJg73D5ipSkHMVz2KqFsUJuUG9l7DootB+empS0FMgPD8hXPAH0F6FCuinQ/mYXw6&#10;JOLgecGuC5baV4d+ainU6S/C9eT0OPBIkCxTsCREzdRKouIyyHqgF4hsGaZd2qyCAsGCVhFG8ral&#10;vzAkJ66MkROzyG/EY6Rwyq3H33r9xg1qtFPXTSuS7PocLoTwXcDWp9CheoX2CZrT+KWBVf0u6kTA&#10;bvQogonX1FoE7M+Q34G7TUKhjNWi28F9oLzPS8URC66iWMsW74WgHAYUcxrahD761VffcA2mXVZb&#10;vg+GZmKr4DchqeWVYoj18ks1c553NMZyIqVMH0d7L+H+pillETp8rnze6CcTGpcUyVqf6LRYrY2V&#10;oZspQdCm0+fPRcbwfgUpBfpeJqcHBdOLUmc+FOVM+nOSWnylIUPFwZR5KrKMR4yI9i+/JKr5FdhB&#10;7PSZMyfPnsEefPbK5St6EznNW5sAou4XyLBtmNyIlVQL8UJchVEKmbKU2B3cklcnBC9Hvs66APct&#10;rCkXN4Xff9pa3v0IxjXTnuAWKUGqkS0Ffr6JmYkfFcd2sEcOCLlRsI2S45RMtoDVHHGXIqzmpfZS&#10;4LTFToaiSjswKq0oLdfpcmRADMZgvUi6YKhYjOiKVAvZRJzXCZgRqHnmFDWTJNOGqKUbhYYku67g&#10;DMCzvaYMz0rBxMS1qxcdGyXAZQ4QC2JAFy9euHHjBj1ANItGyh0a0sj5KF51cRJ9XKkAUQzu/T3Q&#10;dkbpjkxSMZARo1U7hz3WF30VlS3YGGG3iLzFdhto7+ulQqKql/piYXWUVcrE6b/4ZhxLPHj86Mmn&#10;n3xOkNkUJFNhrPb9QtboflfGWMYeC1F+Yuw0Q+8+FBrV0rWBNNPOzo/fY4MVIgtgFm+oMFArnSz2&#10;wmJFXasCa001zXV8ZTit/he8GseCb5EYWLZcHFaVl5Ulz80G6KqSyEExK6qEZXUCyEOyAKnUQOvU&#10;yXlw9fGjh998/dWL589Yw7euX33vvffOUMfy3FlCnYSdRI/JAg/5wxqtpkFG1JwoWlUlQO3PqLQ+&#10;2Fh+ByTySSGy6GwRI62vRgqoelMkw1AeW7JNeAhTaMahWI8UkOt/QystMhQHtQR1NBrEaqc1292o&#10;BBAIERH7J05Qr2cG9TS6rQR2vKMIs+SUYipXGqZoOXZlpQKo3xMQhZ0ZuhLs1TxJBuV9xAScPXsO&#10;MqARKo5doOS4H8JmRLlSYymw7eGJrKi2At9dvwYtPEQ/JCQCAgKGvHjxYn5u/v0P3lf7aE9e15o0&#10;RLWsGNLHx4JsoygaGGgYVdTLdk2WrY+62STnuCjOIFtVPexNrzPeVmOT6YgNufnRA5NfbhXFFi+X&#10;UzDbK0VAdHPMkmnId+/e/bt3P1W+5Th0TshHX07X09hlTYCtquKVGWXcBm1DfjSBiJhGpwJ3lSHE&#10;qlFn2okVxmjhmCX3iqV6kBRgw52j6upqeC55a9gRJ9GO/bsoe03r83Dk0emUOvdBVAIcM3Ago2VQ&#10;W9TLCK3YeCNUNW+4s0kJAdBK9QeceawywWMKUHv69MkX//uLD3/3EShK1OGdO7ffeecWzIKllely&#10;Z2goVQ5qyvCZDovuys07uu9ZGUuJRbLtlguH3g6tGQXoVlllcVSDt7k5rVsLY7JkJKlAxuUI0gXe&#10;vPQas8uPFCSvkCngwjsEE+RbyhWsr20sLS0jAIOR6H1K6JihuSiZaUIhuOgs3h6NEi+UPDGECODS&#10;Yxftc1KQI+F9xZUaekM0gh3OvEQl7WfJL5VpGfZA0djIdFLCg9mm/FRQ4mUSycRvzcz+9F/8iOQI&#10;njZDJylq+A73D3f2T82fv3B+/t//h3+zNXy5e7AxOTF/eHR+Z3hwdGJzdo50vu3Omt7jElUTKL5J&#10;r7y3RMHqjSWZoKXnYqh6DdPxJ+a6zRlRZaFqK+pQusT96BaYnuzXtiMZgWskSjn3/jG2EFHoILds&#10;rK2jfBFB9vzlq9/85jdf/v4rVkQ1jkxNLeJi5JBPWqjvSmlltG3Yhps3qBIfqEOOJUzzt/5M6/BG&#10;yJtjYtsnZYY14jJrIiw0bmQiE6WRZP8xkS9yd6ePiV64ASeuS5R6gatzV927Us4AbqlFpDVJZauq&#10;EhMB38q4UEeTUwtcg3sR2Qx7vJ/fnzWC98Sr1/gwJwkSpoDGu+++S8ERsHT1tfR8kDkRfC5ioC5S&#10;HFu7CroEON17V1FoyJZ8gqPHyOlYIq+VrXylhXRdz7LFGnl4oh0EFsF0QFqIwGu2E+14rcDGlHNL&#10;WyshAEhHZrYy3RRaCJ0Qpqs5usYqv+/c/ML86YWTZ4mpJBgNzXxu9ggaTtwcRXQdfqT9YYmRlKnK&#10;S1jXPEkLfKUEGMHNPhksyjJTps7FC2dOnaanmepXr22t2iVkpiPMnlaPMyps7EA3qBAkyuui8QPq&#10;8V6kfYuD87exOoHkR/sURKLAwtNbdxbn5qfm5imfRwrx2vTsAWENikxyRlKFkR6EFSgxrFSoNj/U&#10;J022LbjZ3R+rsX+bi0SMK0dlS2/gQzcAaGd46zFY1+LZvCfICpe2qQHbBn9AJVmie/cffPHFF5T/&#10;gjx7AKwTT1ZzKCC8KJd1RCGOhUR+N4oKAEwvmitI72yU+41Z5IM+d80HwfD8Ngb6kjJHxw+OHoLq&#10;yn+6dfCCCu4lkpg3i8nIJp4dMcOJ47jUTvM5XMJmX3GseSycBMQ4oy2WnnI0aTzRrSdAqaWXL+/f&#10;/+bJ48eUC6HswPvv/8GVq5cpLsYbNrdxuW7CVXg8vETGW0Jbxg5JNsb2mYISViKqW0X/ivfy2wrb&#10;yMo3ZGMsRaY10vJYgsNd00Thx/0lCpmOfyHAkHlYJpJlVfxX97gMoDu4ulMLTQno20DAg5xU1DF4&#10;+fz5cGd9lb4jG9Q7ZNiKZk1cF5YnJdNqmfIwoS+D39nfPuDX/pDQFzBZGQ4HoNQepYbI12F3aDhE&#10;oXP6I7MGNAB2fqoByVRKys9bb13At699252S73Bq+wQVP/eOSNriQe/cuXn+8vTW9vrY0TxK3HB/&#10;2Y0pYkQ9DmEVT45haYTDtiZNa2oQG/lEM7IxVWYdLWLxfdTXeNH9Rx9WAtEjn5g0lbusk5g1W7qT&#10;qIFAe3BIP1y2ih42n3z62ePHT/ievFbXRxfxSgKqYyCUiqLYeQN1+Z2hSZJsoUXNPZkTzbGaHIuk&#10;XVlcpt9+MtDeJ0W7zvgttEdya1AlSXXE+mL47WsTonT1R1lQfkMCJKq9V681pdZzK5ZqhqaVhjTL&#10;WhKEEVJt4ZAg3D257I4+oSQHPEhuC3p275NzuLH8eomekJSm4/5rb127devmpSuXQHjGxX4QOuA+&#10;t+7cLqqo2ryEiloiVntmbZf9XUUUp/OSrYFFybcfjD/dgNsytdMNRMrcAU1OeHczDDY2hOzz3kgl&#10;0Vl5jjDBTvBI6ExesUWCSPN/WSiIAiYIAQMZ7uFtmJh+1sivRExW8jbRrPTpBi8gWfPzpymWNDN7&#10;coIgTXWJOVSay+CQShmzLMJgYnNra21jEwMyDNKNLjBQoW1N46PFf6N4Q2vNMWFqUm/dOANuw4/H&#10;DmcxUM3MbhHcRH9uQoCePn1J48Ur1+jncW5/l+hZ7iSaiVa/Kfz1/4ilFQptKI2KbxBpyxdI7SDA&#10;NLDhcHfSbLlN+PF37lClf62q5xX1/qb6FuD393TCxUf6cukVnQvv338ABM/OLAAz5jOSh4Ufpcxu&#10;EtuS1V34Wyj0d4yvfuRyGMX5VC/0HMsg+vN94zGlwlvwvCcd9Hhpqh+MHiOY2fvKmxwyaetIHptG&#10;qLonC1fWP0M0zSCTmqRTuzoUyUvdTXPiHv4XyshmCR3Mi5ToTEDdBL1hgNqN5ZWlbzkeP0BHvXDx&#10;wk0a+129QlUR4J+KJWpLtKfa39LxXHECiU3l/xTGqTrWCqh1RGGkoY779TYinzfeyGgVjhtyK3Mr&#10;3lwcrrLMqDKWskVle+Vx7sZRjJNc4vF74yWKivxK41cTB9tFROcds+g0DsaP0Cl8VdolfHWd+hiE&#10;0D988JBoEMqUE4o7iaV4/vT8/Ln5hVNTMzP4Y6mkOaR3FzGG6oiH8DFHt1eh3QHCRa1GBHoqsJAq&#10;p8VEypBEKX/609snZyf3cQ+pkohC4eNQQmogXuzUqTP/+td//ss/+1OCJze31pgfVIMIEwWpl6OD&#10;mO/RSxt8VxlDM9d5440+6bSFceKBffSw0ZhTPWAj11OHSZcWTttH4FzfxJ7sKNR7/uS5x0+ff3r3&#10;U2RdhJmT9AXAF0XLYOe+OHTQvYqjVQswyWEqs+1jToObUYRRCl1L5Ss5MX6MhC4H0PnGprjCIjoP&#10;RE9F7earWVS9VDhW8tHfwNTOQDXyFWm44puF+BXZuAmEWflkvUl8cOqTwOBA+YCwJcsgqg3b1r+H&#10;1ZZk1CfBpSN0hS2oatAw+Wr1NRAFwOoVA+WXLF65QudWKmFTeHdp6dWTJ09oxAw+47EHj6Kfl4xc&#10;W5Kkc4KnLj3XELUte3JiwjPbRosfo9FUfZWLm0iciFSuTJBgpsOMqb8lrqVXSClFg5fDBfuNeGvp&#10;LOKYAlkq+E1Slp9ZbCuyaTmlIHWVGIsLgqpA9sl5NYZ59/ZNrDmnTy1cu3bp5tvXTy3M0GaEOgi7&#10;w03n8ygM4IDSGeCd1XEa/bRhMxKJKD/72buEvxPNyOVqUHFEXdAh/giqFa8vU0Vpn5Ttf/WrX/75&#10;r/6YDJbHj54zmqNpRJD/Lyw1TvqOEf5QiGIfYw0Aqomu+baLc1KhpIPvIJXFnaKEyFhaWRALLn7t&#10;T8JUNfnB1MbB5Ie/u/vxxx/vbQ8XSJnDZkYsiIq2BEt1JM0TrYHBpcDhKAPXn9+HpaW8cMSNFutH&#10;BL1UowSOFUXTJgr8aWhrZT37PDoGjEDnqPWoz/083P7xBg7vqyKp7EFiO/Y2JHdMIKgvDOJpVBY5&#10;5Ggf6TWP5F/bTQX3IxJEISdiTHAv1wISpGaL06caw6WZm/ZNfphdRSbBD0gbvnD+PJ2wsQyjnz19&#10;+hSJhuwcxEveRTP5RP8J0xTxg4NSWNo/IohVNGuqct0jp9y0JTm2TRqSzayCMAf6OVFEepB+qd2j&#10;94y3yrcUmaPmD5qdIJcGmHUUmboIhnLtI8yrKg25+DrkQHL6OIr6xcWzN25eWbx07uQC5p7p69fO&#10;Eb8zPz9N+xStXKrkEBK3R+RTAfiyX7/4xQ+IyXQJOykWrhC4Ry3OE5OztK6aGpt6tfTo7Rvn/+qv&#10;fnX77SurK2szM6c2DkgAaXrp/5WXJua4YFGdnCAmKzWCikIpmcP6rLVdE1Z6HHXJj3B5mvaVuU3B&#10;TIG44TIElTfuHE38z0++/P03j5aev6C00mmkEXoG7R/MUhwVrPT7Ja0qqL1UfZRA5XGPgOkx3Oj+&#10;1H29cFyBq29W/o2w1DTbnyhGBEcDCUZOCfBnPUtSs2N3WOq0T6dftKNb/5qPnq8a7FJwMMHxrqYX&#10;d3mJVAl77WEpGCtw3SF3MvPF1+eoB2Xbj844U5BQQKpqkttkv3G/NbdIVEklc2xttNXapFersxi3&#10;0qMKLCUfXc3I6OA6OfnR3btYkumR49KTO0Ia52QDkfE8NUQNlrq4SZGVRne/Y639MWcKIdkcsTbB&#10;s/cPVGPe3BXvE2askGAF6Ok1aZJg67/CRI4IFJyRtt8zQYXTurtCYtRshSwAM8Anomy4gZqsud4l&#10;RHmPfLjbt66rsOCFsxh+6YR4Hrfz2dO0bRvfx6siCiLQ8Uwnrl+/PDE2L2/+iU2HpJ+X32WwMtxd&#10;ov4oWV0zgzP7eyvLa39HEP4P7vxga4uaKyqPWOd/Ygw+IQAAGoVJREFUnJJZr2lAIpUoeRLNnhFo&#10;bLSw+aMNV07D6VzeI4iRaKm2H2WHrErlm8buAsYCQSuiWsEEbVIgZ+fgv/63/7Gxg7WNLpqUllZF&#10;DgSWaZqgSyLlP5X8StiOfYcpL9aR5+9hoR08xG4UGbJn6xIvqgVT0kTQP2Jm7gqZI6pf/q9OP72x&#10;uO+FV7GJv7n+PczsNsBF9lURxTeqFIFojqcTq3tZ0UTK+BPBpDEtNVZMTFXcuUb5FJJlkqJHqlSr&#10;qTALaCVWRMHMRUPlURQBovGL+LMSXHZxbfA0sJhWU2hVGE4xxKDi3XrnHSrWIiJK8EqIn/7XctaU&#10;21LTMMwwyJbNzRFMRt2ziK+SRfyU8AKN1AYiOZvTK1gx/nKkuK28rIwO+qglL1RrJosjGFCGgm0N&#10;4gGEAdnIEuiKBke0LYRe5a7lik+dSgUgK7RJZZSIdoBMYIkk+xK+AoX4VvL+0rePnz988Ozho6cv&#10;XqyuvN7EkkxGm4o8O3xSSjvs/o9++g6B/N6uDt8CAQjOxIIRD4sDChb8wx9+8Otf/8XP/vlPnjz4&#10;el8FxxXXLw2dupgHTpyXZGJIE9Ux73JZVFmnJcTHdisRUjDipHtfHe3RfBUyw50kH1T9rM++ElTV&#10;9wfqMWoV55QF6rzS/tRU0vGAk+RvImDRx4xW3NOzF16/Ovrwtw8/ufvR2GBpYqCyDx2+GWp5fj7R&#10;Fhc8seNU3KvJe10khjDZB/dGSLMdXo0B7ADq4g2yLGrUHdyzSCXIlo8GJx6lT5W67beHNxa/Uebb&#10;zVp2jAnid2xtUU5C7LQO0VJrsiyXSFIUBAJi1OlYlt5Kwjr5BZ9e/ZDb6ufqFeLVcyWXYtguDLvz&#10;CYVjBPMJ6LW46N3xXUnc80JKtWuquMgeXv4xWnqKWYkg62rpAryUXJbFi1dvkaV1kWLL+w8ePKD/&#10;LZl0XrTCS0sPofB57JyhNhiuCPR0bRKYOSXxFQPrrKmQQr3kAOk91xcax+o5bnxawrbToNpWUmWC&#10;DaW2pjE/ESPWQl37U61WwjCFRubHFiGgVuF8+TywoduV9YzlOGpXaLAoOBqWvjaRCX1xfNP+5asn&#10;Ly6euXnjGp1sqfxI7vj4n/zJ23XcnewUqKIyJxl3SKYkGToGZff27Vv/7Cc//otf/oImHqo2Jv+4&#10;cpcYhHLwQ6IjlxaUdy4dHp4OS8VXWzhRw081OC0YCGdRj8PRaAc9M7StrXI5Vw18QwsUwVDFqAKv&#10;u6T8DqaYBTn3Dx8tf3L33jf3Xu5s7czOOp/YR7TWPCoyRt9bKyDDmna0YSlDKxtDoM99IpGk69EW&#10;Vul2gGUh+l5Vw1MExRIeULB0gvRxpmZEKujU7UWFEg3PMtcU8iC/m34blsOSQrMzl0wkWCr5c79U&#10;PKkrXKYs00xPANG5K864yUAJSCwRUdZpTUS8Qu0wsKqUsj0YXtAqeLSoj9JuTzdq9caxSokqBY6L&#10;vC2OpBI5OCfoeUOAhNrfuLv9wuzC17//amt9C66rijzb2IHF2MGxqsoLuhUKVH2nWFdT+ItnWo4t&#10;SC5PjQ+PVjWDqPUHbD9/+bJilCiu1sHwI7gVGxX9ojyBJX/VKIBINg0uNzrVTlCdJWq4Gixlosqr&#10;9XDVTazAT6mYFbtAIEcng4OtLfrKT1E+DgoC9mnff/pHN7FmGXT6WOpz1ePgIvm4aYdljB0/vbDw&#10;7/7tX966eX1x8QKZD7BZ9TJyp7LASuVm2j7520RjtusoC4w2EtjBjfpbajXYS/pZR3hrCJkTk6Lj&#10;Qq+03oEa6VLLTmRMNA9ZbQMuyuJNnzi5sX34zVfPPv7sa3pjI6gj5k5Jpu1YilbZT2281ABVyAzp&#10;mXvjm8TkRFTyPrhw69iEW7D4nMgT2xWy1lZPxJ3a3mcu3m4L0zqiHwptKRxrUSLr34VnZNvqlLO7&#10;RZT3MCy8OvImeydyaXrlG8taySUhWamTBfyW/jESp6m31Mop2Z0GeTw/I/c0wvkNWOpVKaj2COu6&#10;mSb5k0j+/lxuWySKoep7mHu0p+n+9EqkCw+OnzH1EaT+GMXrf/KjHytijHT2vb21tQ3ExCdPn4Ox&#10;BEZY1aTyxh5pmjzBFXtm97CaKIyofOsXyWK8S7v7jms53lDhu4OlFTKK4Y8O/Uu/Py979Fgn47IQ&#10;4gFhhmb+CXcsyU+5pc9FMjskXp1IVC1HqLwbnwX9CzyEWmUB52ZTGTh1MdyU7cc/fifmkoIYPUoJ&#10;GXK7K0KRtP0MWsr92iqi9c9/9sc///lPL10+P3mCQDMSWwktWceiHYsILiCLnSrIYvMBscURgayI&#10;u6G4+UYUo8i9HS8F+HtY2rTw40hbwRdxAiu2cld4I10AMH0dTVCadQ8h6PXyzpf/8PzzTx88e0mU&#10;Mu1hwdHB3nC11I33umTnOFRapa1mhTZgVmkdNTS0SsJa5VTrqtRN2OWy9ChFUCVtahY9L2nnzcbj&#10;d/Ic6QUR4zOMdmWofjva2IheCZkLafBKWgpwf6HMKHcZx6AmxRrXG08HN+2srucYlTx666BzRQ+I&#10;rgSCe7jn90bp1YDqkUfVB47KaKREj6utWH1FZ7FXZTDL8JKebSwF8LD5ThPCh0iklmsU7zyvKl4z&#10;VDmc/OSzTwm7fU0dFLQt+X5yo1qJKdqeLsXIwRS9IzCPGHnTRMO9QiNVtm+S2F01MdnYfO0IYZuS&#10;PMe6tp5tdsQbFGJK3SkuiGLcEJXJUs+wYnKRaERbYkb2Xnf7GyzzPjZfXf3WHi/LMkZ1M+hf/PJf&#10;2s3bVk23V8wWleJKpALuUJ3l/UPadG+tvzo5O/X2rev/5J/+8MbNS7yL/jRWLwUTIpDWbRAMzPzw&#10;fcAr0BgLsOpbfVx30fwhlFjyEpXbbebILpb9jlmj7H05b6Cwe0iSFOWq1GVYNQT2iJoiQnL32Yvl&#10;e988/ebe6+GWdHiuPxinQo9YLU9vgBWw5negPy+qUK6B4VAIa+Kg90egn8sW5i1h2s+RTywx4k4+&#10;lV5G3t0iyXANMNMeHh6VA6W2g4YelpYndEJUcBipaz0Scn1+mkkpNKDdIg1AA2DhoOToUV1hMT+k&#10;o30VW+q/qh9p0uPeXMUTYFKj2AZNoEd3ZEdUMQaWIPcHFstaFXG//y5U3n16l1uW6e2p9zelFiLA&#10;gzauW8uMCJpTFAGwxzZRbBIsncEPOTVz8RIBw7srq2tUtFteWaXWJDUjeA7CEnDLGBSHSDU/ZZPL&#10;egLG8mRCKWS6sIToWDQaQGy7YLDDldz7rBqQIhTpaLKJgCV9Cat7r4EKIBe8bc7YGAVjrimQUKKK&#10;TPVSIciyRmXykgdxVpm1Z50NRf/pr/9aUcGpnagPOnRl3BiR4c6OcR1XJ4ij8bmZE2O7iL8rJCmR&#10;M7BwEp8Yfdc3iPBSOw9JcDEjtnS+g3GwVC0t2AWP157DUF5DbfCzwTq+oMKgvDqhtabZ8dxU9Pbq&#10;COAUFa+e7m7gRc0uQpWn5R7Abka81HAXQwsFU7RDVKalnIVCmV3jVU+OOOODbda5u2JabrcoeDi2&#10;trrlioPhGLxCASPgyeNH3zJ3211U4s6WZl1DN8iys3pqsQNxhv0zr6ovzGuV61Ssq3lfvSBAXi6O&#10;1UGCECYAtT6xzJkUFReSVbz7SQfLSdbKFPR6dXVFD+wCJ/xOPRri6+dnTJ2kqqRJf6Q3FiZv5mC8&#10;CoEb0Y9EAGUObE8OLwINMsFAeZkteV7uRdCojD/3vSbxSCjwN34njJ7tjlgrYZSitdT/Ohrfpgbg&#10;3v7Mwvzly1evXb8xN7ewsrb66NvHhEmsr66qfIDYhbirFpTS9a76KXBxhIYlag1Pf2IpUj1nWze9&#10;WbxFjXf8ugZ7sQ64qigFdiQGBnr7h0mMpIAchiC+V/W1Y1Eu0UXzkNA15bJWmQ6y3cIb3QZgMP7t&#10;t/8A5HUv622nqxvKZxB8yBMRXUFXtAXGDVhjVSJeWlGbz56gJljBlvaSCGluU6VJVV1U170sRNyn&#10;nkEYZrhQrN7CXsV+HLfxxkwXjOrLgVLOQRnKz+4frmLDO3vu5LWrb127dvPs6ctH4zMLc2fJEaT+&#10;EyBNb3XwmUIzqSdQoccwlIx454jk83hc9eeAm1dVtq/aWrUWqrSEkQiMhXkm998wLRzZPBh/fDgm&#10;RK2AWAasXCJf5FcUqsTDVpfpccY1mV5ogQgElawzBNGLUiAXfJ58vQapgsmkGroqqIn/HIzT717d&#10;z1zGLQYCVx+eXVvldpcU7matlVfhZeHbiGzC8IbDDQ8jkQ9iSjBArieMtVufTrQ5GO5RclJGmuya&#10;X12SkNoiR0ApboQqAmuFTCIchqlPFxev4j6l3B6PU2El1Xmlx9Eqv9XDFCuJShHN4NqXH3NqWmES&#10;Y0cUs128fAV5GPikXMknH3/h8t9Gb/Wkkw4sT0Skm8ERGEuGHb+3t+mCvUpDYw+bX/F3URnV7KZa&#10;avShM1wjkFu+qDbn4Kqpkpa9hQfHpGfydHionqCB+SxgnozVN/c2XPVjuRK7rGPulfUBSZ4e//vf&#10;/hcncxXoqXXKNeRYU6otobj7BOKT0xidI/8g33OwGKzFZ5/fhaMOtzcJ/5dJmadaA6Y8jMsaMKYI&#10;4gVLy6a+wUsJVuxJvNl4T6egUASqKi8dHm0srZ4+PX31rfnrb124dOnM3Oyp/b3ZvV2IEzWviWPa&#10;hdaQ+k0dlQPKQSodcEMFSqPfV/8TT8x8k5Sfb7N+6YusFRLhsRzoP+Xr1NpHfyiMT7bWE5DtYhuI&#10;7SSjrbwlVCnWCIjXYG4G/5ii7LKpvl5LEPJfl6JYm1woZuh8MzgpXAMyikmc3VXZiXS0cato4XCA&#10;cuyEglN7C1hlExPqfJ7D/BKBbU0aiupvAmuoKiUmhkrwHrnZcudDPtw9EJa66lBAU8SadXAroHp9&#10;z59EZRHNXSBh43C68GBLkBOBrPL3iCVUQ8EtSgVtI7dtrT0bbq+7JPza0sryy5fLz/AtUl7j8ROw&#10;dF0R70NIhFo5UdPgwtWvvnnxammNC1jw2Vlq9klxY0igsWrhTg4Ie3r33dvYkJ8+e/L111/TUlG8&#10;i7QzbxZILX/s/hi9oGQlLpJW8cqy7IiWBXgsM3rwWcimgwhtAjAQOAwlELvq4C2SCF/RmqFRyQbw&#10;1ti3oFFy22mbGdX0+Kd3/7ZAWF5U96z+9ea/ECdJIAJf8xBO0MI4xyWNHRjvE1a4lZVXMglK2Bf3&#10;FWqkB7hsS8k2klxeI60q85Q6RKyya/kegx4bFZ1HAZ5Lo2CvWVYUjj/84AMCJrHaB6wBjqTqS1Dv&#10;js6GUXwGBe29wCkIXCp6lExUT1DAmJiSgFQR1GM1qRVAhL02E5ujukVilejqmvalo2baKXSnYnKE&#10;UpPbfnRRtRJ5PLyXC5xfUIQuCXfethpna30ytfNNTpTYFxadywI9IjgFuEatO7KOuKDwiIU2kpE/&#10;rE/waFk4B8UrTLg82Z/rXGklfmPwv74OHld5qOfbtqh6sKKlF9onLjizkCwwE6aciJXFwrRFxtb6&#10;Oi0SEQ04QVim6dTy8hru1nv37r1Yep5wXw74pzw05ANYFDcISb2ZOTkPgVPvzpmTxB9QK9C4N/7o&#10;0RPEn801stZQ6Mgyo0q7vAgqDmoWKKnY7RTjGVJ+LmvkdJzYh03mVPNbpCiSqUPuaKQluEo25Rsq&#10;bnork4mka3CgcNz93d9E2swq5ERrWy3RbREbwJEqUA3xBb5zC7a+3Mi6kDfssJJXZMC5tYwYa1bZ&#10;Vi/Z3BA+G9wUzcR/71OMu1RCs1HBKM3/mArgD9xI/i0ISU1jkgEIVrl86SQRlzI2KMCopRfIhNAg&#10;pj8L7Aftz+LbyHU1VFXjtEEugKVkqg7OCr3k8xahppu7bjSKCejQrIruXpkRTcaL1j2tqi6B2nDU&#10;kOgC5QVDbKVrVKA8s8YYtJGUDheZp6qLV45Qx8DTIgE2Kq5JeB9rzE1315v4nCtzxCZcPMl5SPEM&#10;CcJkBmmHz4slq2cBKTaS6AKdD0nXapwEUVZvShS2wHd6wFR/dTUlHE4Od2l3ICsD7JffsXoyqW8f&#10;P4Y/o0dw4NEBAxVzqygFUZnYeNO1xR2WJubm6bWtghXQ/e3NdfXv5mlYqKiLb7ecRps+N94sen/p&#10;c4VBzrjYgk0DB4dEBSpQPETOkYNRsyMAUySwGYozL/Xd1ld2E0gDHR///JO/xXvbTI5t6fOk/p/1&#10;fIC9rRkbesA0tkV1YLWZEHXhBawI5G1jY/uj33xse69ggsnzrY3jMKhup8uue3eHh9iEJUJbCU8N&#10;JE2YwbOCUkIWLy0uLp47ewEsnZudXF19iO09Iym6R8/qXYbdexcGlQaRlTBF1CkMxzDRWX0SntYk&#10;T0Nk5IIC+l7NTnrEDtxbt24Nc32ThcoY7HkPkfJgbKXw0xyU1+w0Za2MXf3nd/5Vtw4q9KLyKCn/&#10;rnVYGV0XRNWyFwQ8GXBZDRU86U2tSuAdqvcu5nSPRta+uz0kWTt93C7CQfa3ZFPk8ryo46gd2y8c&#10;NQbqjn+0cebEPuNSHNS7NsBSpAqhjuxxZ0TVyySZ23HwY+6SqJovZIRKKd04fPhglXZ/8JW19ZX1&#10;jRV4M52wCWaWu5OCgcZbXEHy0xgqnj9/DIanw9jGltpAsKdw4NOnziS/gw5D6skmXVYa1j5V9pGw&#10;1DRRLlzxSaXBqLiE5j9SySnJ68bPYrkwcH3y9/+5+aOzrPwuPKTEMfZAzqfqsZEFtj+l7QcjEGpZ&#10;io0MEO6E5gTGwloRhnvtvXYLcMR61tt45IHgiSvczBCliNuWc1oM81js6TBSCBbzRC2hODlzT2ir&#10;qXjVV7tRH6c1arPX3tjzZLba+R2W2rRLfFXMWn5k9M9AoU6FU00GibQ5gkXdON7kSHmUdYE2yFoC&#10;/zhPKyqGIDpWkKpxtBdo9pVeFMt5tmk0uqXtb12EgqVtTUr4WPeKQjX6uNSdkwvqCl2jUOL1cQOc&#10;Zu3TmNMtQaH83XzbjX3luQcPOPqYWHWSNdFdV5RoxEadvR/EyEr51G6yZapEp3xMtHnUXd7tQt1E&#10;1WKVUaoN99ISQoi8v40pdLhD7ZgtwnVgoUsvnsGHkfjI9FZ/v6EuUuARrqT9MRjs1iYyIwEEarC+&#10;u0P1rIdc4w5jCYnWq+imhbULg5qKKxGTaQaGTMgmErORvQhPKv7hg4N8HnptUJwYf/rof2E9661U&#10;h6hN8hndgBRNGsHn7EZqFsqwVJP38NvCjzHI2fnWcbA8kECIDsLarhEDobVgB1LfVb7piP5yC2k+&#10;JiJFM6QuYsK49PCQUsGHj+YJCKy0d8HIj80opFp9abXhWZwCu2Dp9JxiD/KEams9TtqD9QH0o8Jb&#10;jr+kbUn/RDJS7XWfkbfbRj0Z5eG+pi85Z+29tgmhOsbk5SYqWF2G5zn2B+fPy/qIltuq1JEeP1J/&#10;viGj+iEY5t7EUt9DwXsdncTrmBDEnu51/WH0RbeOjLqOZpy3vUMzJVTeoGCNyIfucnYvS2otSZ/A&#10;w6xpT9KH2PE2+hz4sQeV3mjTuNgl60L4KULmgruqYSw7iyRYdWQ8FFrCs1TxhHDRmeXd/RXwFgQm&#10;Usp52vDM6eVXq6uvN1++xOPx6uHDh/fvPaLQH1rdwcT8xpbal/HMVJnOHnFoeCVsUeMv1pYpmei1&#10;cGA5iew0QFtZ+ggxOjNsS9PNub+K9bx/Wd+6pSqIfrjAwCai3EGcQTFjJ5ytiqY1IayDvyw1MkmC&#10;cvSwAnmFKFhPiDPKyjfwfUhXnwEx/c3MnTHwoKqXjkACfyDs9D9qiIH+0tYuqxEyt3vI9R2Wevx6&#10;QP/5jf/wOQm+byybliILosVRykQxkgJVCYhrboxc03++/iw2IQ0jFtSC6jXKIn/6vYWaZDF52JDx&#10;GMEMxM2KI27Qru8NWGJiQ+M8M3bd4q/u0ZGyv6Pz5ZZj0ouXsu4yVi5h9QiZyHNGqWo3IhU8+a4D&#10;aOoTtYbDzWViPAjIyWYpEcw9MhLeZMsRBsj9yRPDCZlCXAfMKWMq++nAQ7Ujxdx0gq5L3Iu2iWtk&#10;EtMPCK08HzcQlDan6Pwxqaz2hIHMK6+WqVLx8uUrihR/9vUXy1SRWVuzyE0UBQF8Ss8LJODhrq+W&#10;j4fVpa9ac2W56P2J8Y9++zckXQZ5jiFq7FRvHhQbbB8mIrFEqFlys0zjEhmJjCKHQyXkOqW/3Xvs&#10;+R2QOT47OkB8OTXAUOwxpEj2ndJdRm3sirOxAlAmolZ533U0G2/7MrSg6aVtKYKlB7JeiHAEygP9&#10;AoDkpjm+vD7KSSHSu0YlwOIjHdHBendFiu5J1COxQcXt5tWQadcyDreU97bnoGtVgbyF8unJO5W3&#10;68oSf6sXNiwtqFhnQQJFe2bn8TpOlTo028ZW0wFEJwsk7jfh95pfpSMA7nfuS73gWFwk4flSN0KF&#10;s0c5rxqK7msUkGUZ7m3GxqQ98iFUAIEKE9PIjZBFm8UZKzxJtT7HQgT20LOMRJ21winju2cu0S2G&#10;nm6akRmeIqWtgiq0G7IJNr56tQI7BUuRUwczi3uHlFWZpn8pPbIgFrv4gLe2YLpWjzcUd0DppO1t&#10;/iRoam2DAnpEJci+BcNmGcf/7r//R7hXX5hpq/k91iMnYAZUFVOQtGZNnBGjlZriyufMtzZ17yFI&#10;eHn9l48AU2ykferu7cRhJ2tHkZAjrRUsKrnIif8yycRVOFDEn2vKVu5XjCUjoNCj75Q7beMPx65o&#10;aUgy36hiiXaIXJNgfbh3aDPXICIFSxt1C9V2oaGUH2xHT4Yc7YUV8M06FMOSFqfPjYzwiTZRRbQo&#10;qMWXGytoIUqS6+ymU1QgRyEr2MTzloalmXKdo19eUQiAd0HPNuDyum4qPZ2cD5F71HfN1YR6uG0J&#10;vJVW6zEAXl2tTb3l8TOLNaUiYUBFdoEj0gyFqBmkkbKc+xEF/OoyIuJSqlewZ9VMwYaZKWJ+7JHN&#10;hWb0JnRLfpeMJj6CFJiwL4RlZwxoxvI5O7NyYmNbv6v/zCQjaVl2DmHTVg1newSRlqdm556tr+5g&#10;6Z2ZwU/71lvXsLPQNQLkBKpFdBzVGJrr/juDew+ebW7uYYimH/GLJXX0/UfTitAXNp2KewAAAABJ&#10;RU5ErkJgglBLAwQKAAAAAAAAACEAOc9JRKy7AACsuwAAFQAAAGRycy9tZWRpYS9pbWFnZTEuanBl&#10;Z//Y/+AAEEpGSUYAAQEBANwA3AAA/9sAQwACAQEBAQECAQEBAgICAgIEAwICAgIFBAQDBAYFBgYG&#10;BQYGBgcJCAYHCQcGBggLCAkKCgoKCgYICwwLCgwJCgoK/9sAQwECAgICAgIFAwMFCgcGBwoKCgoK&#10;CgoKCgoKCgoKCgoKCgoKCgoKCgoKCgoKCgoKCgoKCgoKCgoKCgoKCgoKCgoK/8AAEQgBUAHf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X/H&#10;V+/gf9rfwl4ikYqr30IfnpiQA/zr9g/BV5HfeErKZCCBHx6HuK/HH9uCOXQvEmg+IUYiW3vyC4AG&#10;MENX6y/s2+KI/FXwc0XXLeXKXenW86/R4wa/BM7g5YelNeh+p4J3TijtLja2Q2PWvmD/AIKpeE4/&#10;EP7JmtXSQ7n06aK5XHYK4z+hr6dlfgAHjvXlv7W3hceNP2efF/h9otxm0S42AjPIQsP5V4mCqOli&#10;YPzR1VV7jRz/APwTT8XJ4v8A2RvC9yZdzWsL2z55wUbGK+gkj3LnHT2r4t/4Io+Lzq/7PWr+GZpM&#10;yaRrzKEJztWRAw/UGvtKKTAIc5B6V0ZhD2eLmvP8xQ96CfkDKoJOMnFAjBBO3qOeOtODgA4PPuKb&#10;vQEgjp61zx2B6DgoC7QoHPcdqlWNCMZ4qKNsjpwe1TRMQAcggda0i2iNhyw7RyCMinpEgHUkelAO&#10;QGU5xT4ypGSOarUadhwhRjuVelSJCAckYBpkbAcYJqQHPze/Snqg5mSrHkbv1NSRouAG9eeajjIQ&#10;Fl4/GpY33cAZPqaOguZkhQH5sjjjmnJEudwpgIJwOtOVgRgmjVA3cftAO3jkZ4pyop/hPSmh8HOe&#10;1P3Y/EcGlYQ5AvUU8Ir8sPxzUYy/O4cU8MAq+3tQkrahdWFYZ6dPSjZGV4U8U0vz97GTT9wI6D8a&#10;qKYXQ3yTyAOvJp5QLwMgelCyANgEH1pNzNhi3PpWiQnbqIFUcrwM0xwAeOuacWHrSFuOCT7mkmS7&#10;dCNkDHdnPHpTWVSCFwOKkLfxe3QGojIOQ34Yp2bEGzKYHPHNNUA4zxz1NOBPYcY5zTW47damw9WD&#10;jIOSeveowFwM4JpwbPDHpTGcA9M9elA07aEc3Xjvx0qvKisRmpHcAhSe9Rs+M55zRaw7ohkQH5cd&#10;TVaREL7egzzVlmBGC341WdzkfMDT5WPchkUqSMceuKgn2n7o5xViRhk881WmfDBh6dqErCVivPtx&#10;069TVWZATgLxVmRhu+7xVaUsvYc9qfJYZBMgAKk9BVeVcsFP4ZqeTAHAx2Oagkfvuz709wK8keDu&#10;zzUMiBlweueDip5GJySenvULyAjBPP0pWYEDrtydvHrUMi4YleOOwqZmwNxFRSEM5x+ppWY7tELg&#10;dc8H3psqKM5IOe+ac+MY3fSo5Xw2Ae1Ekg0e5EwTHCnrzXlf7Yms/wDCPfs4eMNQDbcaLMq/Vl2/&#10;1r1QsBkE188/8FK9e/sX9lDxFiYq1wI4cg/3nFXh482IgvP9RTlaF0c9/wAEmdG+w/swRagybTea&#10;pO+T3xgf0r6kRFHAAA9K8F/4Ju6OdG/ZC8KB1Ia6tnuD/wACdiP0xXvW8YGzr61WZXli5+oqKtTV&#10;j5S/4LGeIE0f9k2bTlk2nUNWt4QAeoB3f0r5j/Y70S2tPh9YvhSWTdnb68/1r2L/AILk+ITa/Crw&#10;l4e3gG71h5CvqETAz+deefsvWH2bwNp6YCgQr0PsK93Ax9nkt/5pHFiFfEpH0B4Vj2xIVJP1rrrG&#10;BJMEgc47VynhpmwqIp/EA12GlgjGc547cV480+bQ6oJ2sbOn26IoKsQR15rSjjR1G4t/30ao2jMS&#10;FB4PXk1oxRnHDD8TVJaDaPhL/goLozT+DBqCrn7NeI+QPXIPNfd//BLzxwfGP7KHhd3n3vb6WLaT&#10;J6GJiv8AICvkD9s/QxqXwq1Yx2/KQGQHGfukGvX/APgiH45GrfBK68MvMS2mavIgUnorrkV6GYQ9&#10;rlKfZmOFfLXa7n3PMV9Rz71h+LLKPVdAvdLnUFJ7SRCCOoKkVsvjbk8kVTu0V42yc5U8GvlIe7NH&#10;oNnwh/wR31Y+D/jN8T/hPcPt8q7WaOMnoY5ZEP6OK/Q1Wzhv6V+bv7NUx+FX/BWHxb4TKmKHWWuN&#10;injdvUSr+tfo7by5Uc9uOK9XNI3rRn/MkzGhK8bFgtjnPX0NKWJbgjHvUbHA54z6U4N0Oep44rz1&#10;5FMlQ8gbenvTxJkbc596jUbhnn6U5CSOvB74rVWIJlf5QucfSnxkZ2qcAdc1GpwCfWnxlQMZ6VVk&#10;ImVtoJBHPvUingcc96gDgqGFSxuS2R0qrMLk0ZIJyDipEOSSx59KrqXLZzUqvjLE/gBSa1sFydGA&#10;OfbtT1OeQccc8dahXaRgZFOVwpxmjluxkoYA7Qe/FZfjLx94T8AWcN/4x16CwiuJvKha4fG98E7R&#10;74BrS3fvMkA183f8FKrpbT4eeGLhicDxGOh/6YSV2ZfhY4zFwoy0TdjKrPkg5Hql1+1P8F7GTY3i&#10;tX/umONiD+lZWp/tnfCHT2Kpc3U3/XOEV8Pad4jdjslO7AGcmq+q+KtG0i2k1XWb9LW3j/1k08oV&#10;R9ScV+o5f4eZfiZ2c3c8Otm9WGtj7UuP25PAec2OiXUq+rMFzVab9uPRXjP2Pw2Tt6h5h/hXwbd/&#10;tNfBGxHlT/FDSUAPOLxSapzftrfs36SCp+IttIx4LR7n/kK+ppeFGDX2JP7/API4J8QNdUfecv7b&#10;8sqE2vhuBfrIzCqUv7bviOGcZ0OxZc8p8y5H13V8Fyf8FCv2b7MbU8TTykE48q0fn9Kzbz/go78A&#10;y2II9UlOPl22hGfzNd0fCrDONlh2/vMf9YrfbR+isP7dunNAAfBrSSjkql3tGfbiszUf+Cg99Ybv&#10;I+CN/d88fZtSiY49cE1+dbf8FKPhHG2IfCmsTHsyxKM/m1Qn/gpr4C34tfhvrDt0yZIwMfmaUfBy&#10;lUd/ZzQnxRCOnMj7+uv+Cn1vZOUv/gJ4ij29cMrAf985qu3/AAVY8FRvi6+GGsQZHSRG/wDia/P6&#10;+/4KZ6IWaO1+FN8y46vep/gaxL//AIKM2N2u9PhdMB6NfD/4iuleDOHSvKm18yXxVTv8SP0Yk/4K&#10;w/D9engTUMeux/8A4ioJv+CsXhNm22fwu1SY+iI3/wARX5vt/wAFBVmOY/hV8oPO7Uf/ALCmt/wU&#10;We3BMfwqAPTjUv8A7CheDWDb+Bv/ALeH/rPHufoy/wDwVYklk/0D4A6xMOxecIP1Apyf8FOvEtw+&#10;X+BRtl7m51pAfyCkmvzbuv8Agord3Ix/wqs7R1A1H/7Cqcn/AAUFknA3fDFgVB5/tD/FK2fgzhEv&#10;4b+8j/WrWykfphd/8FMNQijLn4c2yvjhResR+PyivPvHf/BSf42ai5TwrY6XpUefldbbzn/EyZH6&#10;V8Ay/wDBQiykJWX4aSg55K3wP/slVpv28NAuUH2j4fXQx0K3Sn+lRDwryzDO/suZ+eqG+Ipz+1Y+&#10;2bn/AIKU/tP6e3mNrGk3A/uzaUoz/wB8kVTn/wCCrv7S9ifn0HwtPjqX06YH9Jq+KJ/22PB9wu2f&#10;wnfocZGHU/1rPuv2v/h9dZVtHvosg9VU/wBa6H4cZNL4sOvxEs9qJX5z7mh/4LK/GW0JTVPhp4du&#10;Co58qSaP+bNVm3/4LY+Jov8AkM/BCyZe7W+qtk/mtfnzc/tF/D6/lMjw3Sg9P9HJ/lSXPxX+H95b&#10;mWG8mQZ/jgNZ1PDDIpVFT9i032bNo55Xcb8ysforaf8ABb/waXC6x8E9Rj55MF8jY/MV69+zL/wU&#10;h+En7UPjr/hXfhbw3qthqBtWmBvEXZhevIbrX5DpfWWt2a6hpUweNySkg74NfQ//AASl1KXTP2xt&#10;LR3AFzp06HnqcZr5jiTw5ynK8DVqRjJSirq52YTNsTVqRTtZn65TSFlwD1qAkbeBTmbPIPHpmoZM&#10;j+KvwuSdz6hNjJpDtyG+tV3YNxnFPuMDjHAPpVd22jOc46VNmPQRpTvxuJz0qJ5EBKn6E0Hg5V8+&#10;xNQM+CAx6nOaaQtxZn4yOB0qKR8HcGB4xg0SnIwG6VEz5HIFS0CYjuCOeK+Sf+CveunTv2bYdNVs&#10;G+1mJSPUDJr60kYFc57dMV8L/wDBaDWpX8I+DvC8DEtearI20HHRQB/OuzL4KWNgv60Iqu0GfT/7&#10;IejDw/8As0+CNL8vaV8N2jN9WiDH9TXpi7QAT6cn1rn/AIZ6emieBNI0eMALaaZBCq+gWMLj9K3g&#10;R9eORXFipc9eT8zWn/DR+cX/AAXH8QSXfxB8AeD0fOLWadl92kVB+grU+BNmLTw9aRIDiOJRjB9K&#10;8+/4K26o3ij9ujw74WjYstho1koQHu0kjn9MV638K7BYtOizF0Uda+mcVTyelHvqedJ82JkeoaAC&#10;ACVOOwwa6vTI22g46DIGOvNczokSrGpKEZPb/wDVXUaU2FAyePc14rs2d0PhNvT4yfmIB9M1fRiB&#10;twOuetU7JwcEsfbk1cVhg4J49zWiWhR83/HrSX13wff6YId3m20ic89VI965P/gh/wCMTpnjvxV4&#10;HnmI3CK4VD/skqa9B8fieS3kSReq/Nz1/Svnr/gm9rZ+HX7feo+EpHMcV415bhfXDbl/SvVpw9rl&#10;tWHZXONe7iUz9h5RuYnPfgAVWnHHXpUsEwuLSKcHh41bj1wKimA3HDdvSvjF8R6Tsfnn+00zfCf/&#10;AIKseDPF+TFFrMFoWb1JZoW/kK/R20mDRKfbgivzs/4LFabJ4X+J3wt+K9uGRra+mgmlUf3ZIpFB&#10;/wDH/wA6/QHwRq8Wt+E9N1aJwVurGKUHPUMgP9a9bGr2mDoz66o5qT5ZyRtp13Z/Wng54PeohswC&#10;VwMdadkgcdQfSvMSsaN6k4ZQOn405SMnb3PaolzjJOacrkNmtUtCW7EyPznJPoKehO4ZJ/Hiod+7&#10;AHryaeHGcFzViu0ixlyOoqWJ0B2ZGarKcjG/vT1kwwwe/X0qraaApE52licZ57VIAW5yfoahVst9&#10;O9SK23JY59MU7aiZMpAGBn8qeoZhjoPcVGpB+6R7cVIr4b5uw6ZosIUMe+T9K+Zf+Coc6xfCzwzK&#10;ScDxOg/8gS19NB1YYBHTtXyv/wAFZLtrP4HeH7th93xXD8x7Zilr18jSebUf8SOfFX9hI+SINaaS&#10;VhGQM9PasT40aNB4p+FuoaXdgSLKqgqw4PNVrDVrPzECXjSMw+c7cCr+qXQ1PSPsRkyrY4J61/S+&#10;U4dQrqouh8XiKknBxZQ+D/8AwRo+D3jvwDpHjbxF8QtYtTqdkt08VukZWPdk7QSegrtNO/4Ikfsz&#10;TQCVviv4i55AVYf8a+h/g28V/wDAPwrpRLKk+j+XIVOMLvdSB+VdRY/DnwzFaC1W4nQD7hEvQ461&#10;9RDP87jFKFTT5Hy9XC4T2jVrHyx/w5X/AGWoQJJ/il4lUE4OXgHNX7H/AIIofsxTzBYvid4nbI+4&#10;rwk/XpX1NB8NvCkcCrdTzXDkEM5fGedw4+tanhfwXoGjaot/pcLpIqsNzPuBya7YcQZ81Z1H+H+R&#10;ySwmDWp8tN/wRA/ZtgQEfEbxWQeoBhyP0p8v/BEv9me2hM03xF8WEBf78Q/pX2Kt3OzhHcDLUXjS&#10;T2xhlHGB0rqjnWcveqzH6vhex8cD/gi7+zIF+Xx34tYdv30X+FVn/wCCN/7MK3PlzeJ/Fe0H5sXi&#10;A/8AoNfZ1ksUZETKOBklqfPp+mSzCTzlGaqWbZtNWlVbBUsOndRPjeX/AIIy/slxKpfxD4tbad3/&#10;AB/oAf8Ax2nf8Ocf2QVbfNe+KSvoNUXr/wB819lLbWXlEMFKL71nzW8Tlm8hTk8Vz/Xcwbv7Rmi9&#10;ls0fnn8YP+CWvwZ+HVyb7TP7WudMlbEM5vG+T2f0P8684n/Yg+BkUpE9lqjg45jvfb3r9SdR0aw1&#10;GzksdSsYZoZE2yRyLkMPpXHt8A/hCx+bwXbHn/ns4/rXLXr55J/u67sbU5YJL3on51D9hT4DSMht&#10;LLUHLDlXvSMU29/YQ+BluGlTSL3cv8D3p5r9IYfgF8GECsPBVmG7/vn/APiqml+BPwgdS/8AwhFk&#10;2BjmVj/7NXDy5496zOlVsEl8J+Zkf7C/wLuJQp0K9A2/e+2HFedftG/su/C/4XeHIdb8N6K6NuOX&#10;lmLc5FfrVcfBP4SRKzQ+DbFAOABu/wAa+R/+CvXgDwn4R+Amkar4e0CC1ln1K4iklhXGVCxEZ/En&#10;86KKzOniqcqlVtcyvr5or22GlBxitbH5c6ndX0F9m3ixFvwqoOKdZm0udSt49XlkSze4QXRj5ZY8&#10;jcR74zVBtRNnK5uJvlaQgA8kVatle5ZLaIAtLIArNwMmvt8tzSnkfEccViYJ04O7T6pFxSqYLljK&#10;zfU+sPi1YfssfEn4m6V4T/4J4+CfE7aJZeHYv7b/ALbd3kub4DMsqK7Eqv5DPQV0P/BPSS68Nftr&#10;eF7K9XypTcSwyRkYKtsOVPvXuXgX/gmx8NPgX+z3/wALT+Fv7Q+oQ+Ov+Eba9u7pxGbCV/L8wwbC&#10;Pufw7s5zz7V8u/sQeJtXv/2yPBOs6ncF55tcDXLSNhi75znPU5Jr864u8ROF+P44qjlDk40IuMnP&#10;WTeurdlc6+H2qUlT5+Zp6s/bBmGSSSfwqKdyc/N096e7Ljazc4zxVeWTOSK/kWSsz9ST0QyRt3AH&#10;WoJJgox39h0pzy/MFIqCZhg4XNSPcRm/vbqgkZclVJ+uKdJIScKO9Qu53deaAElkIG4c1HI+RgAk&#10;+9JI3XnFNZxj73NAhJWG3lce4r4D/wCCpkz+Kf2kfhd4DGWV7pGdPXdcRr/IGvviZ/lwT3r8/wD9&#10;ql/+E1/4Kg+BvDS/OtgLUsuenzM5/kK7srV8Vd9E2Z4h/uvuPv3SgIbWOJeioo/SrYZQcjsO1VbQ&#10;AAbDngZqSSTapYjhRyfWvLnb2l+50Rukfk3+2hq58Zf8FN9YMTF106e2hA9PLtkBH55r6N+HbSCw&#10;TMW3CfrXy62sWnjD9vvx1r9zubdq115TqM4w+0fyr6o8E6fIsMZjlXHfKnP6V9VjkoYWlD+6jzaa&#10;5q0peZ6Fos8hjAcHH4V0+lyoVUD2rltFimjAJwePQ10OnGXgsmDn2/xrw+X3tDuizpLRlCgZ+lXY&#10;3UISTmsi2klRQQM4/Gr0EkrJnkcc8VrEroeN+M7CSSOSWNt6DOcHkj8a+RdM1qX4cf8ABQbw94iR&#10;TCl1qcBY+ocbD+tfZfi+2WaJokjAAySOv8q+G/2v/O8L/Gbw34yiG0xXKHcOMFJQf6162WvncoPq&#10;mcNW8aiZ+2nhu8F5oFrKM/c25P5/1qwxGDz14ArkfgT4iTxP8MtK1iN94urCGYNnruQGutkb5c18&#10;dVi4VHHseondJnxr/wAFn/Czav8As5af4ljjy+ka9FJkdg4KH+dfRn7F/i9fHH7MXgvxD5pZ5NCg&#10;D59VUKf5VwH/AAUi8Jf8Jf8Asi+LrIRb2t7IXCcZIKMG/pWN/wAEhvGQ8UfsgaTZtPufS72e2YZ5&#10;ADbgP/HhXqNc+U3/AJZHPflrtH1aN3G04p+QBycmoUkXbkHtzTlYEj5v8K8qOlzQmQk8gcgU8E7e&#10;SDUKvtPGelAcg/KeCPWtY67EtK5ZRsdOPrSoxJ5557CoVbkZ/nUm4dQPrmtIrQG0yeN9pww69yMV&#10;IjZ5yMZ9KrK5Jz71IjnIBJAJ5qiSyHxzn6VJG4IwMfjVYPuHGT71Ism45YY571XKhtlneRjPf0p6&#10;PxkkY9TVdHPUH9aesgHAJx700tRE/mAcjGD7V8q/8FeZVi/Zy0q4ccJ4qtskD1jlFfU3m5wMZzXy&#10;h/wWLYr+yjBcFj+78U2Z49w4r1sjS/tej/iRhiX/ALPI/PKDXoILjzYJnGOoJrrfCuvLqF3bQeaG&#10;DnG38DXk8eqxu2N/OOgNdZ8MNVD+KLCFWHMpDAnpwa/qnL8Pywb8j4XE1Ez7y/Z286++BOhu5ANu&#10;syLg/wAIuHr0q1SCGHzblSFyPmAJOfoK83/ZV8mf9n6xeFw5hvLtWIPT/SHOP1r3D4XaX4Ai1m51&#10;fx8zzxmy8m1tQrEBi2S/ykewrpwtJygmfLY+t7GUpJXsZulWtjqkG61IdQcE7SOfxq7JDZabH5rx&#10;7UJAO1STk/TNdLr3hvwDqmhw2/hvVDb3tvdrMJFidA6jOYzliMHPerfw70PwN/wk7a149d57eOzM&#10;MNkm7BYsDv8AlI6AEfjXp+xcF3PKWNdSh7Tka8upxsF7pFzuZJc46Yjb/CtKCxQRK6xjYVyM969U&#10;htPgUXIj050Hns6DyHOVx93lu1cfq/hnQbLWL658O3Uslpdyh0iKkCHgAqMk/WtaUW9LGFDHyqu3&#10;K16nKXB063uDHJG5cDosTEfnirWnWlnduWhiBC8HcjD+YrvPDHhz4b6Rpdla3V9PNJCoNw0lruMp&#10;JycljnvirHjXR/h5rOnqmgmW2nhvkuIilvt3AKQYiQeVOe/oKtxfNZJkrHydbk5X69DgNZh+yWga&#10;O0jaRgFiVgQu7Pf0HvWLb6k0l6Le+0sRIx27gjk5zjn5cAe9dxY+EPDq+KbXxP4og+3xQQPENLln&#10;aOOUtjD5B6jHTHeo/Efg74bazdXMlt4XjsVuIGWFUuiwiJUgMM88E5x7U+SbqWtobyxE4StyN+Zg&#10;XlnaxxeabcEKu4gICTWYs2nNF5402U+oMOD+R/pXVad4L8KQ2unaPq+oyT2NjLGSZMM0wjwQGBOD&#10;nHPWvQLvxL8F7yRWt/BVnBmBkCRWFv1JBDdOoxx9abc4NJRuKtXqUbNQv6Hk+mWljfW3mRWgXPRZ&#10;I8Mv1FZOrz39vcyw6fYxlI8KRIgBzycjnkYx+deieI9K8KTeIn8QeG7BrZ57ZIZ4lgREO0kggKAM&#10;/MQfpWx4B1vwX8PtLu4JfCou7m/u2uLmaaNMhiqqACRnGFHFTUVR078uo3iZxpc/Lr2PGopDqdnJ&#10;HJaBZY1zINvrn/Cvkf8A4LO6fH/wyrpU+4jZrEpAA9Y4/wDCvu7x1a+HNX1648SaTp0lvPc2yw3C&#10;sy4ZUyVxgdfmP6V8P/8ABa+0MH7LGmzAEZ1QjGf+mX/1qwqQceV+a/M7cJN1I3as2j8Z1WKS5kN1&#10;ztbKsR3qSW6kmZGhcBBweaguS0Mrjrkkn2pkFzGqqiLgDk5rt4jSnUbbPUwUn7NI9+/Zv+Lvxm+J&#10;vijRf2f9X+N8+jeHtSlFtJc6jLmG2jxnnJGRxgDIHI5rvfhX4TsfhX+2/wCGfDOmeKrbWINO8ZW8&#10;KapakeXcAyAbhgkd+xIr9OP+CZXiD/gkwv8AwT00bR/EOifDua8/sh/+E0ufEUNsdQ+1EEybmkHm&#10;L/s7T0xjmvya8Oap4Y0X9tHSk+H907aBD8QIhowlbJW1+1Dywf8AgOK/nHhviXKM2zbM8vwODlSd&#10;NPmk42U33R9asrlgKdOq0lzNH7rGT5AcjpyaguZeoQZHQ4qJLlWQEdCopJXLHAHXqa/LKsbVZep9&#10;jH4UMZk9SKgLliQT3qSRynpiqsshALADNRZFXB3IOARgdajL84I+lNkkAOQT15NRs5JyDQNiuSxx&#10;kfjTHc8UgyzcZz6GkkbaTu/Kpd0ISd8DIHSvz+0hh45/4K93Mm8ummKQCeduyDH8zX31dSkIWGBx&#10;X5+/sTT/APCbf8FIPiD4u5ZLWW7Ct6fvNg/lXpZcuWNWfZGNZ3svM/QeE4PORjpVfxFfppug3mol&#10;gBBaySMSemFJqVWy3ToD3rkf2gNcXw78E/Feubtv2fQrlw2cYIjNeTGPNUSXVnTJ2TPyd/ZtuH8R&#10;fH3xX4lLZaXUJCrn/alY19neDvOREDT5xzyK+Mf2J4muNS1XWMDM19jOR6Z/rX2l4LBECkjPHOa+&#10;pzd2nGPZI83D63fmzuNJM21fnHqMjrW7YSznowBHtxWHpYQKAq459RW/YKhUY3DGM4FeAk7nctjU&#10;tLiRAFxn8auxySheR+RqlbCMrt38HrVyFABwTxxylbxV0M848WyIImU4G7nLHivjT9vvR3k8N2uu&#10;JCQ1tqJXfjsQcH8xX2Z4liSZGRPlJB+4McV8w/tm+H4r74X6moBLxESrhf7rV3ZY1DEROPE7eh94&#10;/wDBN/xt/wAJr+yv4Q1Tztzf2KkTn3jJX+QFe9ynI+UD8BXxF/wRL8cNrX7NsXh6abdJpmpTwEZ6&#10;KWJFfbMj8+leFmlP2WOnHzZ20pXpqxyfxu8Np4t+E3iLw5Im77ZpFxGFI9Y2/rivkr/gh54mMfgn&#10;xz8PJ5D5ml67HKI8/dDqyn9UP5V9r6nGs9pJBKxIdCpUnrkV+fv/AATBum+G/wC3n8VPhPKdiXUN&#10;xLEnTLQ3QI/8dlNdGCvPA1qfzM6jtUiz9I43+XO3r709ZAOCv4VBHJleTnjvTlkGcZGK8qMbm97k&#10;xODtPWnGQvndxz6VGpI7g0iSYbjOCa2ikhMsBiQAM4708SHaSScZ45qAPkAjt7U8Pkbc1aIJUkII&#10;Ib8aekjMORxnlqgSQsOQee2Kcj4IwMYNWlYC4pXOAOPY08OM7VHSq6zAAHNKJBnaOeeaqwmlct7/&#10;AGp6sC2AO3XNVROo+VaeHbA+bHuKaTTEm7llpOwbn+VfKv8AwWSB/wCGMru5H/LHXrF//IhH9a+p&#10;Hk3Hk/j618tf8Fi13fsMeIJR1h1GycEf9d1H9a9PJXy5rRf95HPin+4l6H5PxamWfzEU5IzkGum+&#10;GOrNbeKdOmaXJM2Cc+xrzfTddhkwry8le5rr/AeoWn9oWrJ98TAgk+9f1zlqU9PI/Pa7d9T9M/2J&#10;pTffs8vOTkjV7sEH/fzXtWm2uxU7nAxmvDv+Cdjrq37OV4pT5o9cuhJ+Kof6175dWurwW8Q0HR5L&#10;6YgAwqwBC9z749K3wyjTo3eyufOY2fLWZpWSq+F2+xzWzZ2jBev4iszw/BrJkkbU9DltYS/+iTyD&#10;YZl9dp+ZfxrWs9QcYJ0W7ODjKoD/AFr08NUp1qanB3TPLlV5ldPQ07PT2dQdpO7rxWjHoyNEP3ee&#10;OeKsaHB9qtEl+yvFuHzRyDDCtm20x2j7AccV2KyZg5vYxrfQHKgmPg8GppNBRuTnit+KyIUbh+tO&#10;bT28wMF7c0+aNxJs52fQNPvIhDeWaOuQdrjI+v5V0fwn+BXgHxhq19N4+1O2stMigjFlGhRX83Pz&#10;k5zxgKPwqRNL3KSUA9iKkOnhUwqdAeK48ZCWIounCfK31R1YeqoSTaujoNZ/Z1+A9is1tpHiWEKs&#10;bmCU30YKuVPO3Zz2+teOWXgyHT4IItSs7aS8gjCyzwRjBYdSpHb/ABrt7jTSX5Axiom0mMGsMFgq&#10;uGu6lVzv3LrYlVbJRscwdLKDec8+gqpfWRTDbeB2rq7nTAEwq8A8gVmX+nN3UflXfLV6GUGcde23&#10;mRtgYAU5ya+K/wDgtnDEP2TbAyHDf2tkc9f3L19039iYwylOoPaviP8A4LgaaV/ZDs7nps1gAD6w&#10;yH+lcWLtyJvuvzO7DN+0Vj8P9SuVjZ5GIBI61SieSVtoBAI6n86k1GT7RJ5R7nk1PHo2qx2H9trp&#10;dx9jSTy2ufKPl7sZ27umcdqjiGaVXQ9bAq9NWPYv2dP2efifqFzp3xd1z4V67eeCYZXe6vLS2LLI&#10;FVuVXIMihsFtvUAjNWdM8QeEbz9pTSdb8A2jwaU3iezktI3QpgechOFP3RnOB2HFej/CH/gpDqui&#10;fDTS/A1xazxtodmILWFMeUQOmcfr614h4R1m41f4yaQbCNTPe+Jbd444htG951PHoMnpX5JleOx+&#10;KxWMhWw/s4pOz7+vc/UM9yXJMtyrCVsJi/azn8Uf5f8AI/oPt7hjbxvj+AdfpQbkscNgfjUVopj0&#10;+EP2iXj8KY82HGAcHpX4LiFetL1Z0wu4Jksk3OTz6ZqB5QV/H160k0xIxn2qIuB/jmsuVFq4ryD7&#10;o5zUTtgkDqfakMg6Z/Go3ly/IyO1FrDvbckjlEYyT196hlctnaKJHB4Hao0w7bVPFQ0UVtcuzb6V&#10;cXLjCxQsxJ7YGa+C/wDgkPDJ4i+L/wASfHrgsJpwFf13zO+fyr7P/aE8Sr4V+CnirXRIFNn4fu5V&#10;PuIWI/XFfJn/AARX0MWvwu8VeIZB815q8Ue7HUIn/wBevSwnu5fWl6I56jvVij7iWQBsqeM8cV41&#10;/wAFAvE3/CM/sg+NtSDYLaQ0SnPdiF/rXsMcp4B6AcH3r5e/4K7+JTon7HGqWySkNf6lbQYz1G/c&#10;R+lcGChz4unHuzapK1NyR8a/sLaOh8H/AG2QDMl/KQe5HAH8q+wfCtsPIRB1xwa+Y/2M9Cl034b6&#10;bIHyHQuSh5yzk/1FfT/hlmVE3ck46nNe7m8r4qRxYX4Edbp8bALityzVggDHHsaw9PaQMMrkdwa2&#10;7Gd1AUd+68V49jtRrW5yv3encj8KuwSITliD7ZrPgmBwSoz36GrsUq4yQcehrRL3SkcJrynaybfY&#10;Hr/n8q8P+PugtrvhXUtPSAMJbSRQp5/hPr719A6tZxCExgAjGOleXfFO1iFjOuRyhBHtjpWuFlyV&#10;UclbWLucR/wQ38ZPYa14s8ByTkeVcx3CRk/ga/TUyZLD3r8ff+CXXiR/Av7cGq+FJpdi33nw7Sep&#10;ViRX6+RTCWJZB/EgJz9Ky4hp8uMU+6ua4Od6FhLjlCuTyK/PDSnHwj/4LKFh+7h18FSAcBhND/8A&#10;FKK/Q6aQKnPPPTHNfnd/wUdjf4bft6/DH4nxDyxd+QHkHA3R3AU/+OuKwyh89WUP5k0VXVkmfpTA&#10;5aMFj1HapFfjJqhpF6t5p0N3GwIkjDDHuKtoQTjP515zXK7HRurk4ZWGMnpQpI4LVESfXAx1oB96&#10;0SJexMJOMn9e9SLNnqg/Cq+4YxjPpmnK+Dg9frV8pJPvwemakDAgHPXtUAYfeJpTKMjtjmmlcCws&#10;mRmnLKAxHH41WLru+9ThITk7h+daWJexZWUlhkgfSl+1ohw7fhVbzfQg/SonkJc5fjoRinYW+pox&#10;3SNwOfQ181f8Fd1a6/YL8Z7X5iW2kHHTE6V9ERyhcfTivn7/AIKlwi//AGFPiBEv8Gk7+ufuuprv&#10;yy0cxpP+8vzRhiVehJH4eW2ryWsgdXOQuDg9feuo8C+KWj12x/fZ/wBIUH35rzdr8eYqmQjHTmtj&#10;wjfeXq9pJvwRdLg59xX9e5RBc6fl+iPznEy0P2R/4JaTf2h8BNejDEbfEEuOfWKOvpk6drslssWh&#10;W8MlycbTPJtGMc/X6V8s/wDBHu8fU/g34ptCMiPXQw49YV/wr7DsbUeREVHVR368V6OEp6a92fNZ&#10;g26r5dyLSdP8SrcSPrNqiwsc2rGQeZgf31BIH51saJc6jNcLbyaFLGpbBkMikdevWn2EBDYZScH1&#10;4re0u0GAWGeeDXpwpxUbRVl2PEhGdOmoyld9y9YQFV4U8itBdlvbPM7bFjQkkjOKdZ2ylceV2zTL&#10;/Tja2N5dPdzOrwkCNsbV47DGaznNXsRNuMW0VLzW7N4lig1kxOD87pCDuwCSOfoa0LPVLG6u44IL&#10;zdnI2FOpGcn9DXIpGWjYeVJkxEqfLPJKSD09xWno8tomtRu7yopmYbxERgEPz09xSqxjGO55dPHz&#10;9pr1O0trUSOQwPTtSz2RUAoDyKhh1jRUwTqsvI7If8KW5v8ARbuRJBfzDaQcLuGcevFebzvmPbjV&#10;ikQT2hxt9+lZ2sataaPKiXMbZeMt8o4wCB/WtF5tKaXetzd5PQANXP8AjC0e4lj/ALPtLycC3kBY&#10;wseSy4H6GuulLmkkzKviPZ07x3GXfi3SFU71kIyAfl98UitBrFp9rtAQodl59iQf5Vh3enakGcLo&#10;V+QXUjbaHtjNb/gm1uBpksN3ZTwMs8jBZoSuQWJGM9a66kaUI3RngsXUrVOWRj3unEhiVPPqa+I/&#10;+C4tsqfsb24lQj/icLkj/rjJX33f2ivuGz6YFfDH/BdGwYfsSiY5XZrMfJ7ZRxXm4xP2Lfoe7h2o&#10;1Uj8lv8Agn7+x94H/aH8dax8R/jz4tHh34WeA7Qaj421w8O8e7CWkP8AemlPygdhk16t+2X+3zZ/&#10;tjfDeH9i79hb9j/R/C/wy0HUI5dOmi08NqE7x5UTyzdi2STksTnk18+/EL4xPov7I/hb9nvwvf8A&#10;k2+teIbjWPEoifBnkXEUAfHUIu4gerE19E/sz+OPCHwj+EFto2gRoZLm033yNGMzMRkYPXI+tfMc&#10;RYqpWzJze0dl+p9Jg4RjRUerPkrV/wBlr9ovwajS6p4QlgjIzL5GJGUfQVL8BLJdF+NvhCaeaR5Y&#10;/FFj5rSdcidMjBr61uvi14nv9TN3rWkQxWrYGVckhR0zmvJvi7pPhVPjN4N8a+HVgiludftft0UI&#10;wC6zIQ2PUjivCnWvTnz9U/yOynG04n7cRTloIyDk7BTJpcgZ9KgtZAbWJs/8sx0+lJJIOgPPrmv5&#10;wrR/fTXmz9Bg/cQszqcN0AGRiohLheuM0kjlf4RyPWojIpG0+vasrJsskMo7D9ab5uMgdajbIOVa&#10;msW5+bp1pNJDQsrHs3bvTTKQPlI5HamtIpGCM1GXOMufpipeqK2dzxr/AIKB+Ij4e/ZL8aXYfDTa&#10;UYFOeT5jBT+hrgP+CSWi/wBmfssQ35iwb/VZ5SfUAhR/KpP+CsXiAaT+yrf2iPg3t/BDjPUbskfp&#10;XWf8E7dEHh79kjwjbMu0z2Jnb6u5NeilyZS/OSOe98SvQ92EuFwvPvXxL/wW78TNafA3w54bWXm9&#10;18Oy+oSM/wBTX2oJVGdoA56Gvzx/4LeeIGvfE3gPwcrAgiWcqPdlUGssnp8+ZU18ysTLloMX9l/T&#10;IdO+HulW4Uf8eqEHH+yK988OlNqYC/lXjfwOsjZ+FbKHoEt0CgjpgAV7HoWwQqQvTvmurMHfESfm&#10;c+HVoI6qwCDA7Z44rWtFjxu7cVh2T4UHOBnpWtayqoGWHI6ZrhSsjqTZqQlQeucnsau26hU4JH/A&#10;RWXBP8oxxVyG7AGMD5unFUr2NlYxdUdmUsBzXnXxCtxPbSDYpyvGRnmvR762mbl2we4zXH+LNJ86&#10;CRCDwuc4pwfvXOeabR8R/D3Wj8L/APgorpGrBvKiu9ViPTAxIgB/XNfs9od4l1o9tcBuseOD7/4Y&#10;r8Uf2t7SXwL+0D4d8aRpt2XERLZ4+SQH+TV+xfwZ1+PxJ8MtK1eKQEXFpFLkf7SCuvPY+0w1Kou1&#10;jPA6JxOrkePH3jnnNfCP/BbTQPs/g3wH8S7dfn0rxC9uzAdBJH5g5+sI/OvukSMRnGR618u/8Fbf&#10;B6+Kv2PNZuY4tz6Xe294h/u7W2k/kxrxcrk6eNg33Omur0mfR3wG8Up4v+D3hvxFG+/7ZottLlT6&#10;xjNdispUn5hxXzx/wTR8af8ACYfsc+Db1pQz22nfZZDnndGSv9BXv6y+o69DU4qm4YmUfMun71OL&#10;LAkLDG4YpwlzlgfbFVlkCcKTUhclcHPvzUpWBqxKkgY8k04Snke/Wq/mcgUrOwwMcdfpVoRZWYY4&#10;p4lBTgDPvVJJSrAEUonOMEng9D2qhXLfmYO45B704TKBhTzVFrgg8DvmjzyF+tNbktl43BAyRUTT&#10;KGIDE881UafC5IGe1RPOxyWPX0qrIRoLdDPyk5HTivFP+CicTaj+xV8R7YKCf+EZnbH0Gf6V60Lr&#10;Gfm5FeYftn2x1X9lL4g2PXf4TventEx/pXXgdMXT9V+ZlW1pSP575LiRZN4UkdzWloWoPFfQSZOF&#10;nBA/EViLdOs6uEGc8Z6VLaXDpIrj+GUHAHvX9gZPdqDfZfkfmOKaVz9qv+CIF2L74Z+MI2GQupQs&#10;OfWL/wCtX3Hp0cISLewGFHfvX58f8EH73Wdc+H3jjR9AlBu5HtvsjHGPMKsBwePzr9mND/Zb+CJ0&#10;q1uNV1y7N0bdDP8A8Tbb8+OeB05rbE5nQy2Vqibu3tqeJXoTxFa8WvmeD2EULH74/Ot6wW1jUbnG&#10;fWvbIv2Y/gTE25NevRn/AKjbf41ai/Z6+CkY+TxHfH6623+Ncz4pwNrKEvuMHlVZ9V955BbTWaAs&#10;ZRyK0IHsGiKtKuGHcnNesp8Dvg/GBjXrrA6Z1hv8aswfCX4TrgJrMx+upk/zNcdTiPCS2jL7gWVV&#10;dnJHj6aLoMzxzTysWhUhCJWHHv61fs9O0u3VFtHYhAQAXJHPr6166nw3+FsCbDehsdS16T/Wg+Av&#10;hUoKmWI/9vZ/xrnln9GW0ZfcSsmUXo0eWQLCD90nJ/u1LIbRWGI2x7Iea9LPgT4QjLO8PTj/AExv&#10;8ajbwD8GWAeXyQfQXjf41k87pN/BL7jaOW8unMjzKb7KDnY//fBqvcXVknARz6/uzivVR4O+CVud&#10;xe3z6tdt/jT00H4JxL1s29Mzk1SzuHSnL7ill/eSPHZzbMp2Iceuw1TnkgRcBCBivbmtfgbGMSw2&#10;RB9VJqndn9nWFTJd2GnFR1Jt2I/lWyz2a2oSZSwUE786PBry6hXcVRj9AK+IP+C78P8AxgtIVJJG&#10;tw7iD7PX6kPqP7L8sZdNN05gQQGSyc4/IV+Yf/BeHw9pWhfsQa1Z6Bfi4tF8RxS27BWG1WZjtAbn&#10;jOK76WZzx1GcZUnCy69RRoRpVY2kmfzseI7m5FyJRIT5TfIM8CvQvh/8dboaPFpN5eMk0KhIhvAX&#10;joa4HWgsl06MvJPHFZEmlO1yPKdlPcrXlcRUJRxXtI63PXwr9yx9GX/x+1e/0z+z9Q1ZPs8RHmNG&#10;FUsPc965uH4lP4w+I3h+KBt0Nlq1ttlAxvPmrz+VeSwaPIuBcXrup6iuz+G+jXNx4l0s6UfM8rUo&#10;GdV+8AJF5x3rwIRlVhLmVkk/yO6F/aI/oc0643WEL5A/dL1PtUeqazpujWr6hq+owW0CDLyzyBVA&#10;+pqtpVxjSrbcucwIc/gK/Or/AIKI/tMa18R/ipd/Dfw7q0iaHoMxgaOJ8Ce4H32OOoByB9K/C6GX&#10;1cwx8qUO7ufeTrwoUVJ9j750P43/AAn8Vam2i+HPiJpF3dq2DBDfIW/LPNdKJBgFRx7V+IbeJNX8&#10;OeMbK9stQlheZtscqOQVccggiv1B/YF/aA1D44/BQr4juzLrXh+7NhqTNwZAFDRyH/eUj8Qa9jOO&#10;EquXZdDG05c0W7S8mYYbHxrVnTasz3sytkEr2pGlLcnPXnFQPKAoyQTn1pGkIxnFfHNaHqD3YKOO&#10;T2qF5sDBXnPekaXI5P4VG8qkcMRUuLBHxj/wWa8RC2+EOgeHUbBvdZ3EbuoVf/r19L/s36Kvhj4E&#10;eEdDEe3yfD9sCuOhMak/qa+Ov+CwmoS6345+H3gW3yWuLlm2DuWdUAr7q8NWcel6HaadGNqwWyRr&#10;x0CqBXoYn3Mrpru2zGDviGaayKy7s8V+ZP8AwVr1hvEn7ZXhfwnE2RaaXBuXPQvKxx+lfpfuAQ4J&#10;9q/LH9sS/bxt/wAFObywUeYmmNa25x/DsgVj+rVpw/C+Oc+0WLHSUaFu7PoT4a6X5el20e0LhBxj&#10;25r0rRbXyYQMk4Fcx4PtkWzhRlHCf3a7XS4otoynTsKxxEuao2FJWSNOyjUR/fI571pW0aHkSc/w&#10;1XtY4ioIyPU/5FaFvbcZDqfTIrC2lzVbkkKMDjcOmc1OqsAC4BGOCTzUMcEi9F9sg1OyzouOefaq&#10;6GikSXdm0i7lXA7ZrnPEGmZR9vQjnaK7O5C87+fauf13JUqi5AGaW0iWkfCf/BSTwoLfSNP8R28Z&#10;3W97gnHqM/0FfoZ/wT48bp40/Zf8LaqLgSN/ZSRyEHPzJ8tfHX7fnhyTVvg9qVysW4wKsi47YYV7&#10;B/wRZ8dLrn7M0WhSS5k03VJ4dv8AdBAI/rXo4uPtsnT/AJWc9B8mJaPtIyBlwO5rzP8Aa78LL42/&#10;Zx8YeHTBvM2iT7VI7hCw/lXo/mfNgY796zvFFhHrGgXulyrlbm2kib6Fcf1r5mi+Ssn2Z2zXutHy&#10;t/wRT8YNqn7N2oeFZ5T5mka9MoQnJVWAb+pr7RjkwuDnHTmvzw/4I96q3hP4y/FX4RXOVaz1ETJG&#10;evyyvGePyr9B0kIOGPT3r0c0hbFuXezMsM/3STLSyN0pyyZODzVYzENtLYNOEvtg59a4EaFkuoHH&#10;PqM0kkgVcg81B5u0Hcf1prS5OQeBWkUrATLJuG7P504yH+9VXzQPqfekMwGTu5q0kS2WTdDOAKTz&#10;cjIP51Tab/a6U2S5wdp6npzVJEsuGTn5jn6U13UnPmde1U2vD0DUSXLBQfSnbWxN2yyUZnEcRySc&#10;KAOSaX4+/s3fFTX/ANnDxreNoiRQP4Rv3xNcKGIFu5+71r1T9mf4RHxDfJ468Q25+x275tI2HEjj&#10;+L6CvZfjHDb6j8I/FGkhMi48PXsWPXdA4xX0uT5T7ZqrPRXVjycdj/ZtwjqfxwXUbwXPluSGRz29&#10;6fYiZ5vlyQX6AVY11I7TxDeW8nSK7kUA+zEY/Sq8V9sJWJsDHzY4xX9MZZjKFONNXvZI+FxEJPmZ&#10;+u//AAb1amw0bxpZA4YLbHk/71fpTfWl9qkSTwfEWDSpIX3R2d67It33K+YM7eK/DL9iH9v/AOA/&#10;7H/gZrTTdL8bPreoKP7XvLK/hjiYjoqKynAHvzzXubf8FzPhzckMLPx3kdA+pWxx/wCQ69tym5Sc&#10;abavo9P1PExeXzxN7TtdfM/XTwpZX2kWgW4+IcWtTOd0sVtkpbdwgc43/XFdPp95cB+GbGO5NfjV&#10;B/wXR8EWLbbWw8dDJySuqW4GfwSrcn/BeHQY5sQWvjY8dH1aHp/3xVfvOS0qTfnp+Rz0srq06aj7&#10;VO3V3v8APQ/Z6G6kLAkk4+tX7eeTAbcelfiY/wDwXv05GIi03xkx/wBrWI//AImmD/gvjbxvul0P&#10;xbKvXb/bqj+QrnnRqyWlL8jT6hO/8RfifuJFcynueemR3rM1iXQPEttNp8vjO506WAFv9HRiGI6h&#10;wBnH0r8Srv8A4OAtEZWUeA/FZfHy7vE5H8qw9R/4Ly3l4fMsvBniNPd/FElYPCYh/Ya+4qWW1Jwa&#10;9p+Z+5Ph++8OeH7VpP8AhMri9mnbdJH5MnkxZ5CoCCwHPc10BvwYVkWRcEZGT7V/P9qX/Bc7xnJb&#10;v/Z/h7W42HQt4mkasz/h+f8AEHZibRdWkPQF/EUvFH1SpfVa+bRnSyyVKmoqd/W9z989avfCHi63&#10;l0rVNdv7UoT5b2iMBvXn5umR7ZFVdCvfBvhaxkns9fvry4mkLz7oXWMc/wAKEkivwGvf+C3HxAmy&#10;x8M3Z9N+vTHNYl9/wWb+JupHjwvg5/j1q4P/ALNWiwtVPy7XQv7LvWVVz12sr2P6JpvENhJbicXc&#10;YDLuG9wD+RrlNc8SfD3xLZ3Wl+Im1ELHkK9rldr9QcdH+nSv559a/wCCu/xWEYZvDkGGJ2htTuT/&#10;AOzVzl3/AMFYfi1dEsnhqwB/2r2dv5vVqlOKtov+3kbPL1LSU/wZ/Q/aav8ADnwnZxtpd1e3F3cu&#10;zXF1LtRfp5QOE+tfJn/BbbUdH1/9hzU4rDVIJZW1W1ZYVmUv1PYGvx8vP+Cnnxivm/d6Rpq5zzmR&#10;v5tWFq//AAUJ+LmsqYbyy0V0H8M1iHH5MaJyqOlKPNHXvJF4XLadC3K27eR4Lr1rJbajIJAUIYgq&#10;R0qCzi3sXwAOxJrvfHHx31Lx0JP7b8M+Hg0nWW30pY2z65BrhjcQBtqmNQTkgNwK8bNXTnJSi02/&#10;M9ahDkiPi8uPhlyT2zVnQ9SvdL1y3v8ATpnhkjnQoyNgj5hVK4ubUHKyA8ckEVLoofU9YtLKzjMk&#10;stwiRogJLMWAAAHWvIqqNFST1un+R0U25NNH78+IvHv/AAhHwBk8c3Mnz2fhlbjeTyZPJBB/76r8&#10;jNW8QvqutT6rf3DNLc3LyyOxySWJJNfqN/wUi+Hvj74B/sYGHxBYSJFqOk2UNtdxqdkgZFyvscdQ&#10;ea/Hb+yvEvxB8dyaNoWsizttLtvOuGL7fNc9IxnqT6fWvyrIMHKOKqya1u7eh9Tja8fZQt2PRTpG&#10;leI5rYNcfvY5C8eBzuCkj+WK+yP+CZN7caF8V/EugxSf6JqmjW91tzwJUZhn/vk1+fvgzxPOnjiw&#10;0y4lK7rgIwz0JyK+5P2B9Wg0b46WFmZNn2/QpI0DfxMuD/LNfaZnQVXhevSetrP7jgwU19chI++P&#10;MbGeozQ0uG4OO2KrLKUwDyaGlJ6Y/OvwZ3ufXptq5P5hXOOnpUUz4Jwe3FRiY96jknyhycVm4suL&#10;u9T4G/bxdfGv/BQr4beCgS6QXFkzoBnGZ95/Ra++4mG1RwMDpX5/eLG/4T3/AIK56dEoJTSUQt7b&#10;IWP82r76jl5yCDXoZglHDUYeX5sxoNOpJllpCFzkfQV+TsFw/wAQf+CkXjTWI5Nyp4hvVQk54RzG&#10;P0UV+qOtakunaVc38hASC3eQn0Crmvyl/Yrjk8VftN+KfFkp3mS9nk39eXlY10ZHHkhWqdo/mZY1&#10;3cIrufbvh/S2jgQBAeBgA/5xXS2NuEK5Ugk81Q0UERLzwRz/AIe1dDYQggZTB7HmvNlK8rs6YrQs&#10;2aZAAI981djLrghfpRbWsRUFh9MVaFix/hJ47dvzoXmWkEEny5Yf41MXjK7lfHv/APrqLypEPAOO&#10;wxUV35uML82D2pspLU3LiJnyF4GOw61k6rZKRlzj0BroJwCoJUDOfu1k6q8ewt1J6EVCfMxtRbPE&#10;P2n/AAlFrvwv1qx2b/NsZVAx7f8A1q8z/wCCIfjZNMvvFXw+nmxJHeJcrGW7cKSB+Fe+/EexXVdE&#10;urMpw8ZBx7ivj7/gnBfN8Nf26dX8IXLGMXqzxqOnRyRXsYVKtgK1P5nFO0MSmup+tRdQSgH/ANam&#10;SurRkY69RUMc/mRrKedy5/SiSQjK85xxXyiVpXPQ63Pgb9nCQfCv/gr14x8JufLi8Q2V2YUxgMx2&#10;Tr9eFav0OWZgB836V+df7Ux/4Vd/wVT+HXxAhJjh1byI5nHfduhb9G/Sv0KtpwY15AyK9bMl7SlS&#10;qd42+45sPpzLsy8JSyYbr604SfLjb19qr+eFxxnihpscqeK81G5OZt2AfwpHkCE4I561F5oyC3p2&#10;pHcHkdKpITdiVp+MHt0qJrgA5/nWv4G8Ea54+12PRtFti2T+9lx8sY9Sa+mfBPwB+HfhfToorjw9&#10;Be3IAMlzdIHLN34PAr1cFltfGpuGiRx4jF0sPufJ8aXVw+23t3k54CKSf0rYsPhn8R9cKppngjU5&#10;Aw+VzZuqn/gRGK+y9P0DRdM/5BukW9vxj9zAq/yFJresHSbdY7eISXNw3l20I6s3r9AOT6Cvap8N&#10;u3vTPPnmy2UT5Og/Z0+L0yM7eFzGyRlzE8yhsfnTvhP8F/Efjjx3/wAI7qthLawWUgOpNIuCgB+7&#10;9T0/GvpfWtRvdNtU0WxJm1C7bDsO7Hv9BW54S8LxeH9O2FVeeU7rmbHLsRj/AOsK7Fw5Rhyy5tuh&#10;zvNajTVhLDR9N8P6VFpWl2yxQwRhUVR0Arlfih4y8G+E/C19qXjnxBaaZpxt3S4uLy4WNQCpBHJ5&#10;PoByab+0Z8efhr+zd8OL34mfFPxBHY2FpGSilh5lw4BISNc8sa/Ar/go1/wVK+Lv7VXjqa60LV59&#10;K8PWErDSNMgfjHI3vj7zEflX1mAy6riZKFJbHjVq0Y+9JnmvxZ/4JTeB9Y+IXibxD4D/AGzPCB0h&#10;NbuWsYLq1uBcCEyEoGATGcEDOecV5J4o/YRsfDu8QftEaVeMhPFtpU/P5gVo+Hfjt48t9L/s7/hG&#10;kuGkcvPcNMQ0hPUnita2+NssEROo+BHY9ytx/wDWr2XR4ipT5YQulsTGWXyV5SPCfGXwN1vw0fJ0&#10;zxFLfk5w0diVX9TXJ2nhDx7LdPZLInmx/ejU5K/UCvffHXxC0HxNpctjHo9/p/mZDTwkZHrg1zXh&#10;PxB4L8IQG0gtJyzH5ppIss31rupS4iVJOV/S5yz+o+00eh5LrXh7x7oUBudQcKB0GcE1WtF8VXdk&#10;t6+pxx5/5Zv96vb9X8Y+CdXiaO6EfPeaL/6xrk9V8P8AhbWX26f4o0i1DHhpZHXH5JVwrZ5L4rr5&#10;inHDrVM81kbxEJCH1VckckLT4ZvFMWTFqgG4YyUrVn8M29vPIg8VWbhWwCu45+nFOt9K0pSDc+KV&#10;UY/htWYV02zZrVv7zn5qTZy+r3mv6Y6SXF6xV/4gOBU9q2p3UAmi1pcHqK6yfRfBWoWn2bUfE5dT&#10;2Fg/Hv1rIh8EeDLV8DxbeMhPG2x5x+LUksx+1J/eO9NPQzpLbVj11oHj1pjafqJODqo/Oulj8JfC&#10;piPO8V63kDnZYof5tU8XhP4KxgNL4o8RMO4GnxD/ANno5cX3f3jvA465triFN82rAVX0xb7UZnVb&#10;2QInAI7mu1l8J/BR2y2veI3A/hNtEP8A2arUGmfBWyURwT+IABzhUiH9aicMXLRN/eHut6HN2Pha&#10;61ELEdWmIXoM9K6PRvg/p2oYFxqN2CeDtcVpadqnwZsMMYfELY/2ox3rbs/iJ8HbAAx2PiAfVo65&#10;50se9pfizaEqKepXtv2VrbUIRLaa3c49Hq7p/wCyfFBJuu5vPU9VdiM/lVhvj3pcDiLwtp155IAB&#10;+1su7Ptirdp8aPEV7IDFaKB2zWccBm9RXU195p7XB31TLNj8F/gXoEvl+P8AwjfRIDj7VaXbuv4j&#10;rXpXhf8AZU/ZsvrODXNN0WW4gmQPH5s74YfQ4NcXo3irxDqlys0qQ+waIH+leqeCru/uWjfUZS6L&#10;j5VkbaR6YzisauS5tJXVa34m1LFYJO3Ib3hX4Rfs5eG2WSX4HeGtSCdV1COU5+uHFavw++Mvw8/Z&#10;y+Odj8WfDP7K/wAPZYtOmSWxSHS3la1lHR1DyMSc98ZB5FbehaX4UdfObw1bF2A3F4gc/nV+fw1p&#10;oeO80zRbWJ0cNiKBRyPcVywyzMIv36tzaVfDNe7A/Un9ln9vH9mD/gqD8N774L/FXwhp8OrSwGO/&#10;8L6sFZbhMcyQlucj8xX5o/8ABUP/AIIEfE39m7XL74//ALK7X/iLwadRF9faPDGXvNLRV6YXmWMc&#10;8jkA8+tYniPwTrXh67s/jB8J9Tl0vV7F1lY2MhR43XncNtfpr/wTB/4KreF/2jbaz+Bf7Q0sGm+N&#10;FiEFveTqFg1XAxg54WQ9x0Pb0rWFCWXTVemuaPVHPNurHleh/PFZeHtI0Wa21DU4ZRqbXImOeDD8&#10;2cEdvoa9p+GHx5ufh3qPhr4qadCtxJod+Rcwlsb48lWXj/ZIr9jP+CqP/Bvj4E/aNt9T+N37Kmn2&#10;vh3xtKjT3mjIBHZ6pJjOQAMRSH1HBPbPJ/DrxN8KPiZ8DfGGv/Az4w+E73RNXtZG82xvoijI/TIy&#10;OQcAgjINfS5THAZhg50pSu53TT8x8zpSUo9D9afg38afBnxx8DW3jnwXqMc0E4/fQhwXgk7o4HQj&#10;ius89SCQeMc8V+UH7CP7Ses/Ab4w29hql9KujajMtvqtuT8mCcLJj1U9/Q1+qVtfxXcKXFtMHjkU&#10;MjLyGUjIP61+G8SZHVyTHOk17r2Z9bgsVHE0rlwSFhjbx61Dcy+XC7AjCjJpBMTncOB29Kpa/ei0&#10;0a5uwwAjgdic9AAa+aSeh3Lc+Ev2XW/4Tf8A4Ka+NPE7kMlgbhVbPQghB/KvvhJlZe3vxXwT/wAE&#10;uYH8S/tB/Enx7J82+6dVb03TMf6V94JMMZUn8e9d+a6Vox7RRhhV7jfmcx8f9fXw18FvFOts20W+&#10;g3LA57+WRX50/wDBM3SPtd7r/iCXpLcbd2O/X+tfbP8AwUD8Tf8ACNfsleML5ZNpl07yV/4GQtfJ&#10;H/BNvT3034Xy6pswLq7c5I6gHA/ka6cvThldafdpGeIf+0wXY+uNMR1RCJgeK37B5FUFu3U+tczp&#10;V7wpZQR0zmul065jEfJxz3rxpPXU6o3Nu0uDgMwPtzV5biPaATj3ArPs/nUfKGB54qxjHHQZ54pq&#10;6NU7FxJVxvL5A680y4CSYGAT71EiNnIPQdqjupHzwfpxVa8tyk7m/cM7/MWJHv3rMv1yCGPOfyrR&#10;lYFMs+evArM1OfAOxQP60KwpbnO6+qeQ6mMBWB7818Lavdw/Cj/goj4e122lMcd5fRrLwBw5x/Wv&#10;uLxBIixkuwx3r4P/AG/rX/hFfjP4V8fWjMHSaMM47bJAR/M16uVP35QvumcOI0sz9c9IuhcaTbyB&#10;gcxjBzVh335Zhk1yPwa8SReJfhvpeswyBxPaxSAn/aQH/GuoDEc9D396+arQ5KrXY9CLW/kfDH/B&#10;YDS38NeJvhl8WrQFWsNdMEkq9sFXXn8Gr7l8E60mveFtO1mNsi6sopQw5zuQH+tfKn/BYPwmPEH7&#10;JM+vRRZk0PXLS8VgPuqWaJv/AEYD+Fe1fsY+MF8a/sz+DfEDSh2l0SFHJ7soCn+VenUvVyuD7Oxh&#10;BcuIkl1SPWQxxuJ/GlaUYLA8ds1CGB5OMU1pARgKB6V5kdDoJxIdud361vfD7wHrvxE16LRdFtmI&#10;JHnTY4iX1Jo+HXwt8V/EjU49P0LT28rfiW6YYSMdyT6+1fX3ww+GfgX4TeHYtLtby1WXAN1cyyqG&#10;kfuTmvay3LJ42peStE8/F4qFCOm5U+GXwq0j4c6DHpOmQAykZuLhh80reprqorCTA+QYp0/jXwJY&#10;rm48U2K4/wCnhf6GqFz8ZvhRYgmbxZbMR2jBNfd0aEKMFGCsj5upUnUd5MuXzRaZavd3JwiDPTk+&#10;w96wpy+jxTeKNaQLeTR7YIc5FvH2Ue57nvx6Vc8OfFb4Y+NdaCLrieXBJtt4pFKiSTH3jn0zwKxP&#10;EfxH8FS+NXGrytLbWEhAghP+sk9T7Cu2nC+phKVjb8CeFLp5X8TazETcXH+qU/8ALNfT6mui1Zbr&#10;TdKub6C1MjwwM8ceSNxCnA4rmn/aU8F2yLHbaBOQOmXAqGf9qDSChSHwxuHbfLn+laKHM9TF1Guh&#10;/PR/wVN/bj+O/wAfvjZqWmfF24m0m20u7lt9P0N2ZIoEViOAcZJxy3evmPwVpui+LNZjOr+KdNt4&#10;Qcnz7xFH6mv6cfHzfs9fE+6a98d/s3eENYmYfNLqekxTOfqWXNcva/B/9kTTZ/tGk/se/DaFv7w8&#10;LW5P/oNfR4LNaWDpcsYanLVpyqy1eh+Cvh3wR8KY/lk8daU5I+VYblX/APQa1B8PPhrc5+zarJO2&#10;OFi0+WT+Smv300q0+Eei4bQ/gH4HsmX7ht/DFsuP/HK3LX4hNYARad4Y0O2Xt9n0eBcfktbvP6re&#10;hmqMLWsfzsah+ztrGslx4U+GviXU9zfK1n4Yu3B/KOsO7/YO/aa1yb/inf2YfHswYcEeEbsfzjFf&#10;0mxfFrxNCcW1xBD/ANcbWNf5LTj8XvGzYX/hIZwD12sB/Sq/t+q9LEvDxZ/NVH/wST/4KHeJHL6D&#10;+x944lVu7aK0f/oZFX7T/ghb/wAFSNaIWD9jXxbHv4DzRRKBn6yV/SG/xL8XSfe8QXB9vNpbf4h+&#10;KVlB/t2568/vjWM85qSesRxoJH8/ngr/AINjv+Cn3ikxS6v8MdJ0WOTG5tT1uFCg/wBpVJr1fwr/&#10;AMGmH7XV06Hxh8ZvAulRkDeVvnlK/gFr9yf7T1TUoVnur2V9w6lyajaCX+Ikj2NZ/wBr4h6JIFQi&#10;fj7of/Bo/qSFf+Ep/bQ8OxLgb1s9Imc/hnArtNK/4NMf2crdVbxB+3DqzSfxraeEoyv4Fp81+pT2&#10;rsDtX8+v51G1m7jcF/DFQ8zxL2Y/YwPzW0//AINUv2HLRgNV/at8ZXYHUQ6Hbx5/NmrXh/4Nc/8A&#10;gnBBGFu/jr8Q5T3Kx2q5/wDIZr9DZLInqp+oqN7BsAEHGeM1P9o4r+Yr2MEfnu3/AAa/f8E18bYv&#10;jZ8RgfU/ZSP/AEVVG+/4Ncf+Ces+4WX7Rvj23JPHmWNtJj8gK/RF7LA6cg+lQyWZzwval/aGK/mD&#10;2Uex+amof8Gp37HV25OmftpeKLUHoJvCcMn6iZa5/XP+DTn4LSIT4S/bnd5f4RqfhYRL/wCOSsa/&#10;UV7NwMZwAKhksmY52k0f2hierD2UT8nX/wCDS7xfav5un/tkeDZIWOVZ9PuQxHvhTVyw/wCDVnx3&#10;YsGX9rrwUeO9nd9f++a/VZLowAR7jwfWkOoNuOG/8eprNsXDYTowZ+Yun/8ABsl8UNPULF+1t4DJ&#10;H96xu/8A4mtqy/4NzvjtppzYftb/AA9GB8u/Trw4/Sv0g+3DOAR+dH28BuTn8al5vjO5UaEUfnlD&#10;/wAEB/2orTAtv2svhk2OMtpt5Vgf8EKv2x7Zdtr+1H8LJeON9heCv0DN9nHzAYPPNBvyOkn61jLM&#10;sRLc09mu58C6D/wRP/bi0qdo/wDhoH4RSxSDD+ZaXp/TIr1H9mL/AIIT/wDCDfGDTvjB8df2g/D+&#10;oTaZdpc2+leG9NeGESIQQS0jktzX1QNQkyCshp6arNjBmOfc4rGeOrSTRfJJrc+ibfUNCSFI49Wt&#10;iFUKMTKK+dP2/wD/AIJl/su/8FBvCAtfiLpNjZ+JrGJhoniywVBd2p7KxH+sjz1Q8emKk/tK45Am&#10;I+jU1ddu0xtuG49Grlp15UZ88HZoXJLufz3f8FBf+Ce3xe/4J7/FVfD/AMVPh7Ld6ZeyM2h+J9PJ&#10;a0vkU+o+644yp5r9Pv8AgmJ+xr4+/aN/YH074uarqV7a6/l00jTry12JNbR/KoLHkk9m6dq+7vA2&#10;m+FfiH4itvDfxD8O6frVk7Epa6raJOitjghXBAP0r3vSdD0nQbGLS9D06C0toYwkNvbxhERR0ACj&#10;AFdOZToZ3hUq0LyXW5ssbVwr9w/HTX9D1fwxrFzoGvWcltd2sxjnglXBRh1GK5D4wauug/DDX9Xk&#10;cAW+j3EmT/sxsa+6f+Co/wAC9P0l9P8AjXoVksbXU32XVSg+8+0lHPucEV+cX7bPiH/hHP2YPGuq&#10;Cfaw0CdF5xy67B/6FX5bi8DLB432Mtuh9XhcWsThvaI+ff8AgjtpTS+CPF3iyRBuvNZCh/XAJ/ma&#10;+0dwDZBAzXyx/wAEmNDGk/swLqHlENfavPLn1AwBX1GJF252npWOaP8A2yd+lkdGGt7FeZ8xf8Fd&#10;PEh0T9k66sUkAbUNVt4QB3GST/KvI/2IrGXSvgjo6r8rSxlzgc/MSc/ka3P+C1viMw/DLwn4VRiD&#10;d6w8rLnqFTH8zU/7NOnJpXwr0OyC42WMYxjp8o/z6V6NKKhki/vSOWb5sY/JHsejXci7SxBwOeOn&#10;5V1GmXAYAscfSuS0fCqCDzjj3rodNdcfNyPrXhySbOyNzp7O7HC7h16itCO+LEBmyMdGFc9AzNyr&#10;Y7YatG3lckegHaiz6Fp2NqGaORMscH2PFNm8t8GNx+IxVFZyVwz8+gFJLeOoG1geKTuaJm9NdxRK&#10;SxJz0ArK1G8ZlYJhc/nU8zKCRnOfWqN+xVTg5OeaLWJk2znte3uMk5JHBxXyJ/wUh8PJd+AbPXQn&#10;z2d2CrAdAeDz9a+u9WOQQBnivAP20fDY8R/BnV41iLNFAZE49Dmu/L5KGKi/M5sSrwPpX/gnZ45T&#10;xp+y94b1Ey73TTkjc57p8te6+fuHzHoOlfEv/BGHxw2q/Aa78MyT5fStWliKk9FcBx/M/lX2YkxL&#10;HcQADwRXm5nR9njpx8zooS5qMX5Hmv7b3hUeOf2V/G3hwR7mk0OWSMAfxIN4/VRXAf8ABIvxqfEf&#10;7Iel6dPNufSr+4tWGeQA+R/Ovc/HVhF4g8Iano067lurGWIgj1UivkP/AII669Jodt8QvhXcyYbS&#10;PELSJGeoUkqePqtdGH/eZdUgujTJm7V4s+71uBwOmfetDR7azdxe6iHeMHCQp96VvT2Fc41wVAYu&#10;MDvXiH7b/wC1fqvwH+Fl7qXhpwNUmP2LSwD9yRh9/wDDrW+SZdHG4j3/AIVuY5hiZYal7u7PePjb&#10;+2Z8E/glpw074x/tJL4YjRT5egeFY43uBjsWfIz9FNeDXf8AwVQ/4J4atdCxj/aa+L+lzE4W+e5t&#10;ZoyfVo3t8Ee3Ffkt41Nx8QPFU+q/E/4neZdXEhe4d79WkkYnJyxPHXoKj1n4SeFm09bvQdJtLuAK&#10;ASl1uldj3HXPvyK/R6VGnTjypWXY+Wk51JN7n7WeB/2wNJutP/4SXwh8WtF+JfhiMBrnUdIgNpqt&#10;knd57Tcyygd2jIwB92vc/CXjjw/420G28TeF9VivbK6TdDcQvlWH+NfzcaR4u+If7PXiqPxZ8MfE&#10;upafLA4Z4DMdrAdj6jHav0v/AOCWf7dK+MdXg0u+m+z2OvT+VqGnlv3dnfkcTRj+FJcEFezDNaTo&#10;JK6MlU1s0fp94W1Dy7WZvNAYXRI46cCqvg7xHd6o+oajczb2kv5MEnoAcCsvQNRVdOuXDjCzuf0F&#10;UPhvf/8AFMxTHrLI7k/Viazp6RY5tJnokWpKR87Zwamj1dVHBwCOa5qHVYi/leYu4DJGeRXiv7eP&#10;7anh/wDY4+DU/jW6gjuNVu3MGjWkjYVpcZLv/sqMkgcnpW0U3oYt6H0nHq8Wf9aAfQmrMN+j8hu/&#10;XNfgvef8FYPi1418Sza14u/aj8S6OzOTBa6PD5cEfoNi8AD3J/Gvq79hD/grr4mvPHem/DX44eLL&#10;fxHoms3C2ul+KkjWOa2mYgIlwowCrE43cEE8561cm4kSelz9R7adpiNp+oq8La6SPeYiBjqRWX4O&#10;vYNRuY7a0kjMsrosTNwo3MBk/nXuHxM8J+GvAfw6h1Qwl5neNGwQd+4gd/rn8K8yrjXGpNRWkFd6&#10;ngY3N5YerKMY3UUm3017HjpuPLbB7dcdKVbv5gB68+9cl8WfiBqHgfTW1bRfCV1rD72LwW0qpsjV&#10;SzMWPHQHA7nA4pfB/wAQvD3jjT/7Q8Pais6qsfnAHJjZ41cKccZ2sOO1enQk6tNTWzPWo1fbUlPu&#10;deLtn+83TpTxelTgdeoxWKt6FGC3X2p/2wcENWpqen+A9WTUrL7HJIPMQ8A9cVv/AGU8lRXkGheJ&#10;brRdQjvbeT7p+Yeo9K9f8LeI9N8UWQntZVEgGJEzyDTSYncQ2mT1FI1qcYC9ea1WtTngHj3prWyt&#10;glT+NUib6mM1pu52ikezJA6YxxWwLNQvA/ACmyWYB+6KOpe5hvZnPAGT1zULaeBkEckVvSWmB8wP&#10;TtUT2eT8vp0NMDAexA7D3qrqCxWls08jgBRwBW5f/ZrCB7m7k2KoJJY1534t8Xf2ncGCzYCBe/rS&#10;bsA6bUFdy5I68VGb1TyT1rJF7kFt/wClNN8wOQ1Ztju7Gwbvj5SOaT7WQ2Q2DWSLxSMZ+lN+2D+9&#10;+dQ3oUtjWa+Izlj700X57sT7Vkm8wfmP4Uw3y5xmobuM2BeENu3D24pyXwzgnnsaxvto6E8GkN4o&#10;5DAY7is3c0SsbjXhGcsB9KgN+QoO7isw6nuiwTyKrtehvlz3pAty74l+LL/CLw3qHxPSGSQaFYS3&#10;rRQrudxGpYgDuSBXwjrP/B1N4wuw8vhL4HMIsnyvt96qMwz/AHQDj86+y/Hlsmt+BtX0aQZW50ye&#10;Iqe4aNh/Wv5r3uxZ+MNV8M3AxJaajPCo9NrsP6V72QZfQx05qo3oRWaVtD9Z1/4LzeN/20L2L4L/&#10;ABI8JafoOnX0gkguEutxadT8iEEADPrXkH/BUPxIuk/sla7AJfmvpYIB75kBx+lfBunadr+m3seq&#10;WqyRlGDRyrwQex/r+Fey/tjfH+T4p/sZaHpupT7tWTWorW/Bbl2RTh/xBBrxOLuG3hcZSxNHWF0m&#10;exluJhGhKmfUn/BPfRT4f/ZQ8KwYKma1aY5HXcxNe1iUA4Y9h3rzT9n5tM8B/s9+F7bVbyO1itdD&#10;tzI0rhQMoCawPG37Z3w38NSPb6X51+yZzIvyR5+p5P4CvzLEUa+KxcuRN6s92nOFOlG7Pl3/AILI&#10;68NU+K/gfwismVit3lIzzlpAM/pXp/wihFn4T023zylpGME+iivIv2jLvwH+0t8TbP4i61dz2t7Y&#10;xLDb28UwZMKxPII9feu18KfERfDttBZXsSyqiAKYjhiOxxX0FXB11ldOmlqtWjghWpvEyk2e4aXK&#10;digj64rdtLoYVVOPrXnfhL4h6PrUPmWsrBgcMki7WH4V2OnapFOoZWB55r5mpTnCVpKzPRhJNXR1&#10;ljP0Ge3etK1kBYFT+Fc9Y3GVGH+mRWrY3eFCyEkgdfWkk0jQ1fPwvQE/Sq80oH8ZHPSoGmBbAbvz&#10;g0skpZPmYY9xSVzQ3ppST6evtVC8ZsNt69etWHkJTl88dTVK6mwuFbHqRSdlG4nsZWqFRETuzn0r&#10;zb4uaZHrHhHUdNMYKzWrrgn1Br0TU3+Q88Vxfi8wyWU0ZxtMZBJ6VdKTjUTMpq8dTxD/AII6+K38&#10;O/FLxr8Op32bmhuI4ye6M6N/Nfyr9E3vikhy3156V+cf7M/wx1/4J/tCat8XI9St5LG4jkQWEeSz&#10;BjkEntyOlfSl/wDtoadp93t1TSEjX0E3/wBavRzTA1sTiFVpxvdHPh8TShT5ZM+gLq/JVgz5Ur+l&#10;fEX7GOoN8Nv+CjXxO+HTN5cWpxPcwpnhsOHyPwavdfD37VXgHxOmxrtrcn+J2BUfjXzPr/iKz8H/&#10;APBVnwr4p0y8jaz8Taebd5Ym+VmaF1AJ/wB5VrnwGGrUnUp1I2vFl1qsJcsovqfoc+otJA+D1Xpm&#10;vyh/4LMftGan4g+L9v8ABPwjOyJpSfab6dGOfNkUfLx0wK/UW1vyVG5+o5r8cP8Agp/YaHon7Xvi&#10;eTSL4XEl08ck+CT5bbBlPwNerwpJQxcqbW6OHO0/YprofPnhXwHe+Kdai0tZ8ySuTLJLcKuB1JyW&#10;Cj6kir+sLf8AgfxNMvgHXLvyLbh3lnV1cjg8p8pGemM10nw10qC38Ha142nukVrSIR28Zj3BifdW&#10;yPyrjri5eOwMjMC9wSz85I56ev54r9CXvSsfMyTUE+p0l98RD478JsJ4lF5DxLGo6k8Z+lfSf/BO&#10;Dwhrml+En+IiB447fUXKOSRwjxsp/wC+sivkLwVC1v4kntZImcSAII0GSzHGBj1r9Nv2YfBzWXw1&#10;8K/Ajw3YCbV9Tnjv/EIgXK6ZZBwx81ugZ8YA6nNOUFGLREJynK7P0p8MeIHm8Fy3pkGXiaQ89MoD&#10;VvwBe7fCdmqPyYc8+p5rj9L1NLPwZe24fhFkVfYbcYrU8Ian5fhu0jVwMQr/ACrzktGdMrmTDrnj&#10;C111JY31Jtbku4oZ4zYv9m8lZmZ3MuNmzymOADnIA68V8Y/8HC+ma9f/AAT8IeJrLe1rbay8V7tJ&#10;+UMnyk+2RivvYXmSW3dfevIP21PgppX7Q3wavfh/rNuJUmXdHuGdrA5B+tbxqKLTsZy96Nj+fQRK&#10;6s7XAQrzgqfmrsPg3d+Lbnxnp/hzwv5sl3f30MVrBETlpS4CYA77sV9FeJP+CQvxy/4SR7TwldQt&#10;aGU7HuV+6M+tfYn/AATk/wCCR3h34FeOrH4w/FjV01nV7DEmn2oixDby9n75I7Z6V0SrU5R0Obkm&#10;p7n6M6FqB8PfDy0fxVqBga20yH7bcCTaysqDcc9uRXP+EP8Agp/8Fvirrln8JIfiG91cwSm2spLs&#10;NiSRTjAJHP1q34xsX8R+GL3RmCyLc2rxeU7YDZGMHFfOnw3/AOCa3w50DxVpnxKbV7qC/tr9p5bF&#10;1UpHzkbXU/N9cCvzPiuWKpZjR9jQc0+qV+u0rdPNmtPLMJiuadS1/wAz7KvfENpbwma+uo0jOctK&#10;4AIx71Q8Jz+E7PTTH4NisorV28z/AEBVCMzDO75epPWuY8b+Hm8X6INLivERkJ2+ahZDkFSGA7YJ&#10;qP4YeDY/h9pJ01JoFRY4ooYrZCsccca7VGCSd3qTX6JRTVFc2j7EKMY6LZHoa6huz83OfWpF1AMS&#10;ok/HNYC6goGN4+tPGoqBjd9KtNj3RvJfnORzz2NX9G8Vanot4t7p100brg8Hg1yiajjjzOM9vWpF&#10;1AgFSe/Ap9RHuvhD4+aXcxrbeJ4PKfgecgJB+td7pfiTw1rSB9P1iCXPQK4z+Rr5QGonkbxwOlTW&#10;uvXdswNtdupHTDVfMwsfXItonH7tlY+3Ipr2qDk7ea+XbL4neLbQbIdeuV54xKalm+KHi65Qq3iC&#10;5PHTzTzRzBbqfSN9eaRYKZLzUIYwB1ZwBXHeJvjD4V0kPDpkpupR3j4UH6968Ou/FOp3Z33d7K+e&#10;u581V+3uzF/M4PalzMVtTsvEnj/V/Esxa6nCx5+WNMgYrIa7PQEgYrF/tLcQPMwfej+0ecbuPpU3&#10;uhmx9uCDlvwpPt2R1HNY/wDaPzYMmeOKRr8BcbsGoGn0Nk3zDgcfjQLzIxmscX24bi340hvySU3Z&#10;FJ7FmubvPBk5+tRm8PPzHArL+37V3ZGO2ab9tVvnXt71m9ho1BenPU/rQ12wx8xwfeso3nOS30FV&#10;Y/E2m3WpTaRBeK9xbIrzxhT8gboScVLuyzda9+YjP5VG97ubakhz71kyX4wfnHXrTJL9im3d+NS0&#10;2BpXl40lu8bHIdGUjPtX80Xx41Q+D/2m/G1gwCiz8V3gK9Bjz2P9a/pFfUFOSzdeBiv5yf8Ago74&#10;T0bw5+1h49vNM8URTSzeKLl57JIXDRksT1xg/nXuZFivquIbtvoZYiMnFNdD1PRv2gPhzrngywl/&#10;sJHu7VVWeGNMBh6muM+I/wBl+LXjix0DwpCdP09pkupFfJQbOvA6nFePfCjWHN6lsJCysOfevdfh&#10;nqGl6FriavqtjLPbRxN5kcIG9lxn5T25/SvscbhPruXzdPV22FRru6T0PUfiR8bvEmoaTBa6xqhW&#10;3srZIra0jJCBVUAcV4H4z+J+p6rcOttckLuIzn9Ki8ReKNa+JPjVPD2i2c0LXU+y3t5gVOD65xx7&#10;132q+BPCfwj0MxyiG/1ZkxNcsu5YzjkIP61+ZYilRyeKVSFm+ltz04qti3ZPRHjuk/ER4NZeGz1f&#10;fcRN88JY8euc16r4c+K1nrlwsk1wsF0ygPGxwHIGOP8ACvA/hGy698XL/U7hQ4aaR2J5HLV6l4j8&#10;AJcM994ecRPuJ8g8Z+npRWrUVUSkrNkUqVTkck7pdD2fw348kt5VzcFWx1DV6r4F+L3l7bfUZMrx&#10;iQV8ZaL8SPEPhacab4jtpJI1bDK4IdB9a9M8IfES1vIhc6beCaMffXcA6/Udq4cbllLEwvJX80dN&#10;DGVIPlR9q6H4rtNRRZLW4VwcdG9a6fT9RUx4DDrXy18PfG95KBe2F/sVGxhmyCR1GPxr2TwZ48W9&#10;2wXUgSTsd3yt+NfI4vLa2HvbVHs0cXTmlfRnp6XCGPcQMgcHNRTXYVQvmZ/HpWTb62jxhXYY7E02&#10;6vU27t/B9OK8zl5Udiszt5pyMmTA9cGqN9d7lwhJPYmqst23KucYPAJqjfavGDsVsgdcGs3fY0Yz&#10;UrpRGzM/Tr7V5n4+16zv5xahy0KE7ueGPvV7xx45XMmnWk2QvEjKevtXlPi7xdFCGXzc8/KueSa9&#10;rLcC5P2k16Hl4vEr4YMXxX4lt4CI7dQH/gCDH+e38q+fPjn8Y5NT146PoupMFtows8sbZBk78/Wt&#10;L40fFuTTEfw/pF3m+uFIuJVf/Up6Z9Tn8M+pr6K/Yt/Zm8J+BPh7D8RfEdva6pqmvxBw00SyLBEc&#10;EKue5zya+jq16OW0Pa1dV0R5cISxE+WD+Z8deEfjH4m0K5SVdTd1U4BDZr2v4dfGLRvEGraZr2qW&#10;sEmo6Vdx3NhcSIC0cinIINe8/Gf9i/4M/FXTpbrSfD9toeqsCY77TIBGGb/bQABh+GfevjD4j/C7&#10;x98APGR0HxFA4QNut7lAfLnQd1Pr/KtcFj8uzeFkrS7dSa1HFYKV3qj9Ivhn+1r4S8QaUYfFVzHp&#10;10kZIlc/upMD1/h/H86/ID9pX4jy/FH43+JPGEkxcXurTPGSM/JuO3r7Ada+idL+NGgxfDnV49Q1&#10;N4LuPTJjb5HDPsOAD25r48gLX2q5CZaSTjAyR+GDW+V5PSwWJlUj2Msdjp4ijGB9BeNPCLeDv2Sv&#10;Di/Z7jz/ABFqLT42qylR0A2uxz7FQa8auIJL3XYdLABbzBHjd1xgdzxz9PpX0V+1Now0YfDnwBfW&#10;kNstj4eikk8/TUgPKAkkvaxMenVi3+9XgfhJorn4iwG5uP3STZ3tLkYBJ65OR+NexCT1Zw1k0kj0&#10;74M/BLxBfeNrLTZbuC0iuLkNcXkCb5tpxwpP3Tjiv1n/AGbfBPgv4a/DuDR/BOjiATMJL28kbfPe&#10;SYx5ksh5Y+nYdq/Pn9nS2XU/F8N1j5YyCCB+tfoT8K7sReHY4i/IArl9vOo2mXGEYrQ9EGpPH4V1&#10;BSxGDJ/IU64+JNl4N8OWc99EGVrZ5HZpAqoiJuZifpWFJqB/4RXUgxyNzjGfYVS1bSdP8UeE7ZNU&#10;1SS2it4GLyJjlGjZHHPbBP5CrpxUnqKT1O+8HfEzTfF9mb6yQhFRHVw4ZXR1DKwNfL//AAUH/wCC&#10;o3h79mW6Pwx+HukR+IPGNxBu+yBsw2ano0hHU98CvVdG1DRPA/w8vvEPhfW2vYI9LJt3kAUKIkYL&#10;29+a/Kj4k/Fv4deGvEWqeOdfkTWfGeuXUkkrL+8MeTwvfHHYcgVryLnemhnKTRp+J/27f2+/Gco1&#10;uD4mDTJZWLNYabZxxpCvYHOSfxrsPgt/wVm/bs+D2tpF4++xeKNLjXfcRX9sIpSg6lZF7/UV4Enx&#10;L0+e8l1LXvDfiOzlSTKJbWysgPffnDflXQaB438JfE+WTRNNDI/k4nt5gEbZ34zk59q05Y2+EzaS&#10;V7n7JfsV/t/fCP8AbP8ABX9t+CdR+z6jbKBquj3LDzrVz6/3l9GHFe9QagpT74JwO/6V/Pr8AfG3&#10;jH9jn9p7RPij4WvZItJa9jh1SLdhZ7aVwrI3qRnIz6V+7GgeLYNR0iDVIrndFNAsqNngqVBzn6c1&#10;nOmovyFF82jO5h1DIwcA1Muongb+9eX2/wC0P8GJJo7SP4veGWlluGhiRddtyzSDqgG/lh6datxf&#10;H74QNpFx4hHxV8OHT7Kbyby+GtweTBJ/cd92Eb2JBpclRdGVys9KGoEY+bv3pRqLEfe6HOTXntl8&#10;dfhJfeG5fGNn8UvD02k27bZ9Vj1mBraM+jSB9oP1NQ237RXwRvxP9j+MHhib7Nai5uRFr9u3lQcf&#10;vWw/ypyPmPHNPkm1sLZWPTF1E93xznrThfHJAP45r59+Ln/BQT9lz4Q/D24+Iuo/FvRtXtIblbcW&#10;+g6nDdzSStnChUc+h+lVfDP7b/gPxf4z0U6L478JJ4c1TQjfyz3PiS3W7hwpY5i35woBz6YOcYrp&#10;pYTE1domdWrCjFOXV2Po8aiAMZB+tOGogAkt2rxn/htL9leGZIm/aI8HFmhaUY8QwEFF6nIb6/Wu&#10;q+HXxj+Hfxb8Or4s+GvjLT9c05nKfa9OuRIoYdQcdD9awcKkVdrQ1asjv4tQyAS2DjtSNqfzYDGs&#10;JdTVMMDxj1p39pDGR1+tISVzcGojbjJP1pft+RkueB0zWF/ahH8Ryf0oGo5OS9JsRvG/AGC3vmga&#10;gAAC3HcmsMamucFuPr0obUevTGKhysPU3P7Q+X5sc96UagDj5se4rDGpoON+KX+0ec+YKVyjb+3c&#10;nPQdeail12ztnRLm7ijMjBUDyAbiewz1rk/HWo3n/CKXk9jq81k8UJkee2jDyBF+ZgobjcQCAexO&#10;a+UPhrpHhf4++BdQ+MXxM1nSDp1lqNzqcUccS3OtrawyFo0kmkLPb8JnEeCQeMZrSjR9rFyeyLij&#10;7f8A7RXklxjt0qpqniFtMjjkWxmuRJKqFbfblATy5yR8o745r4p+Kf7Zv7V954NmvvA/w9tNItdY&#10;uLGHwhqrP5jXTSzoohw+AWK55+7jJz3rq/Cv7Nf7QHju0t/E3xX+OGr6bfr4ga/s9Ogu/O+xwOmx&#10;oywwpfqRwVQngd60eDajzzlZBax6H4u/aH0fxj+0voPwq8E+OoRa6Gs954pME+0K4Iiit2J4Yl2P&#10;APBXFewadp2j6RqN3rFhbbbi/kD3MpckuQAB1PHAHSvJ/hP+zX8LPhTaafcNYDV9W00OINb1FQbn&#10;azbiCRweecnncSepzXo51MnkHpWFZ0lyxh0Lvobcmo84JAqvLqfy5LdO9Y02qMcDODVa41ZY49zt&#10;tA6571zhZo17vWY4YmlllCqgJJPYV+A37dmuXupftm+Nb6KB5NNl8QTYZSQrDP8A9av2c+JnxCe5&#10;ibSrGXAIIdlavyP+NUlgfjh4mFzaxyo2ryllkUMG+bvmtqOkmwlqrHgfimPSbbXYtW8MaM1jFgCS&#10;MSlufXJ7muy8PfGXwPoenpZXdjqN7dwjFw1mAFjbsMnqa7jVPCXh3U9CmOn6NAyyxFXSOFd657ji&#10;vCdS8L3fw01hNMvm822uW37sffUnv7iv1HgBYfNcxjga8+VM4MTGdP3kegXN94/8ei68UfC7X01S&#10;0tSpn8P+IoQ0sHsjN/CexDDFc3qXxStpT9g8Yafq3hy9I27mLXFsfXCv8yj6Ma6r4XavBoWqS6Iq&#10;oI79FET4/ECu9+JXg3Srb4Q61qOqadDL5Ni7r5sQOGxgEZ781wcf1KvCfEX1HGUVVoys4NrW3l6H&#10;rYHDSr4VzhOz6nhPwz8PJ4B1mXxDd6vbX+m3I/d6nYOXjH/XQfejPswFex6JqNpqMMd1Y3CSxNyr&#10;qQQ30Ir55+F3gbxJqtpNrvhHxBLY3kLfJtYgOPQ4q43jbx38Ptd3arYGwnLZby48W859do4BPqMV&#10;8zi8lynPJc2CqclRL4Ht8mGGxVTDR9+Pu9z6UuPh/wCHvG9osGqWmHC4jmQYZDXnfjT4P+Nvhlcj&#10;V9MeWe1BO25ts/L7MOw/Sul+B37QPhLxfLHpOryx2GoE4WOV/kl/3W/pXuVkLa4hCEB0dMFSMgj/&#10;AAr4bEzzLJMU6NeLsu/6HsfV8NjqXPB2fkfPvw6+N8drcra+ICLdm4adR8p9CfSvb/BvxZt4Qplv&#10;I3Tghtw5Hr9PeuP+Jf7MOh+I45NZ8HIlpdtlmg3Yjcn0/u14y1143+F2rNo2rWkoWNvmt5wcH3X0&#10;+orupVMLmELwevY8+cK2Flaa07n3Z4c+K+llFjN95hxgxZzg/Wuqs/FOn6tCBa3AyOqucEGvijwL&#10;8U4rwr/Zt3tkHLWbtgj/AHfX6D8q9W8H/FWC4XypJjvUfdB5/IV5eKyaE3eOjOyhjZxXc+qbzWC7&#10;bd3GOBjvXKeNPF80Kf2fYThSf9bIDkj2FU/Efi9bMNFFKDIcj5f4a4XWfFlhbJJM96u9QeJPTGc1&#10;89gMvlOanNHoYnE8seWLHeJtQtYbBzPI3mYJVgf0x3r5/wDi58VR4XgPkSB9QuFP2aInPlg/xn3P&#10;6kegFdL8WPi3Z+HdMn1C5n82VgUggBwHb0/Dv+VcL8BfhDqnxj8SyfEXxtGz6bbzZIkGBO45CAf3&#10;R7fSvqqShh6TqVNEjx581SXJDdnH638KfEH/AAqq++JGvySrc3Pz2yufmK9S5+ueK+wf2IviY3iX&#10;9mTRoZbgtJpzG3cHttJA/QiuE+OOlW174IvdMiiVUW2YLGq8AY4/pXn/APwTz8fNZ+G/E3geacg2&#10;t0s0SH0OQf1FeTj6rzLLpyt8LO+jS+qYiMV1R9u2GviQAs4PbBrjP2mvh7p/xX+E2paTHpsMuoQx&#10;ebpsr4BjkBB69geh+tZuheLgxVTLn6mtjxJeLrvhLUdJEpAuLGSPI91Ir5ihKpSrxnHdM7qijOm4&#10;yPz3+L/gfxj8PdFvrbxT4dvLKQRlA8sLBTnjhsYI+hryDwJY/wBqeLtP00jJnvY0AJOCSwH95R+o&#10;+or6S/aJfxPof7MtnpOu+J9euDJcqskOoXRkhJXP3Q3THtXgPwHtbO++MHhu3vrvyIm1q2EkymNS&#10;g81TuzIGX8wR7V+tYOpOdC8j4/EQjGsoo+j/ANqXULm8/aJu7eeKOH+xPC5Cx2DTYjxFgY23UxHX&#10;s2PUV8vKplvLwhu33s85+uK+k/jreaRrPxu+KV7Lrv2iGz0jy7aW6+wzPKw2Ac+VGvrzGA31r5u8&#10;PaXqOt3s1npkLNIzgcDgD+grSha2pniG7n0l+wB4w1C51+58O3zmQWxV4nbkhSeh+lfpT8MtRV9F&#10;QbsYHrX52fsV/DkeEGm1a9k33F3MNzquAFHYV94/DrWEg01It+R255rnqKKn7prBS5dT0iTUkHhy&#10;/RTzl8fiorM1GHUPEPglNIsbxIfNiTzS4JDIMbl455HFZK6tJJBeq0ihBuPLf7NQ6Rrc+v8AgbZ4&#10;evYhNNb7I2djhevcDIq6b2JkvePHf20/Fs3wZ/Y38WahpGuxtDfpFp+nR6U5QpcPJhiCOg2g5A64&#10;96/MjwLB4bs5l1XxNDe3+ozEuYIYs4B5BJPrX2F/wVL8S+KvhV8MNB+F8Ooo9rrN+97dSmUytmLI&#10;XBKjb9/t1wK+OPh0v/CQ6pDp+qSyytPKiW9pECTKzHCjC8sc12aRi5PYxl71RJHqelfFPwVp1k1t&#10;q/hrUrVWxtc24ZAOc5wc+lcR8SrHRL21/wCEs8KyeRcQtuinhON6j6f5FdhqnhLwve6pNpFtI+nn&#10;T4iLwhDGUdRyrK3BPsa8rk1c6bd3mnq4aCeN0kjHC7scOB29ami41NhVbxZ33hy58VftBW3hLwXY&#10;W7vfX2tw2s0gH3sEZb8Bya/cnwvD/ZXg208NeaW8jTktw27riMLnP4V+S/8AwS++HwtfENt4v1SA&#10;mS3dmtVdT+7JwCwr9WtDv2nsoZ3PVBWVSouay6ExTtc/PrU/+CTn7Ql9p2pTHTPD8l9P41XULSd9&#10;TAY2O59yE44z8p211Wmf8E6/2tvBEPj7S/hmvhi207xFrtrdafYzyxSr5EbyEqgkRlibD8Ng4HSv&#10;u9L5uBnjtVy3vSo4bjNd8c1rRVrKxV2fmd8Vf+Cd3x3+G3w18c6j4x8QwadpGsarY3VhZ2Nw92JJ&#10;ldgVlSCMYGHPzBcZA4rF/Zz/AGY/Hnx9+KfjnTtO+FMcOjXXhOCzLQCfTLSSdJICPLkdM5JjZs7S&#10;CRyMV+qguo5E2yhWU9mXIp0U0Nsu2GNUXPRFxW0M5moNOCuxp2Pg62/4JdftCeIv2fvFXw18Y+JN&#10;AE091az+E7SZI5pLQwsdwe5SNScoSvp7Vat/+CZHx91vxZoHirU5fCWk/wBmeB7nRLq00xmCPI8E&#10;sSycKMk7wWPrmvuxL4BshyT3xUyXobkScYJAzWSzjEJNKwatnwB4M/4I7fEvRrzwJc6rr3hiQeHm&#10;n/txfJZvtiuzFeq/PgEda+mv+Cc37KfjT9jn4Xat4D8ZeIrDUJL/AFh7uF9P3BERhjBBA54r2n+0&#10;AAMSEc9M077cCSWcdfWsq+Z4nEU+SVg8jeGpgHZ5hPtmnf2mBzmsIagNuCwx9aBqURX/AFqn3Jrz&#10;3IdrG9/ah4TcfegamRxtORWEdUhA3NMuR70f2vbE5E6D3zSUkHKjd/tfJyWwRxinDUWJY7+fc1zx&#10;1y0X790mPTf+tI3iHT4/vahGOO7ipbQJNHRrqOeTjr0p39ogkruHsK5ZvFmjRjL6rCv/AG1FMfx5&#10;4YgwJtftVz/emX/GpvcZ0+pNa61p1xpeoR77e5iMUyBiNysMEcc8g1xWq/s8/BrU9I0vRm8JrANF&#10;hji0y8sbiSC5gjTG1RNGwkI4wQWIPenz/FvwBaDFx4v09D/tXSj+tULn9ob4RWQIufiDpQx1zer/&#10;AI0/aSgvdYK72Nnxv8J/Cfj/AFTw7qeuvdk+GdQW80+GK42xtKF2qZAR8+M5HuAa6sXu1eG7Z6V5&#10;FqX7X3wB0ok3nxT0hNvUtfKP61i3/wC31+zBp5Jl+Lejn1xeKf61MpzmrPUr1PdGvgSPmOe4qOS/&#10;KtkD8q+cr7/gpp+ydZMVPxNsmP8A0zbNZF7/AMFT/wBl+3OLPxWZz28qIn+lJ37MpWPp6W/CAlyM&#10;AVx3jrxsYYza28nPTjtXmnw6/az0r4/wzj4V2bXnlKfllmWNvwB5rxD4hftxw+HPE974d1XwZexX&#10;tlO0U8Nw20qwP8v8aVn1NEmz3p/tGpylApLOevpX5t/H/wAKS2nxU8Q6rp5Z1OqS+YPo3Wvoa8/b&#10;z8XvaPF4a8K2tu7qQs0shYqfUCvELqa61fUJ77Uj5stzKzzMR95icn+dXCbTK5Gef6FrFzZMJIn+&#10;bPzA+n0qH40+CtN+IXgOfxBocQj1HTYzK8AH3kH3sfhk10PibwNNaE6npSHYT+8QDpWXY3sttkq/&#10;JBWRT3HcH8K9PLsdWy/G08TRdpRdzGcbrllseY/D/wD4qHwVNf2ssg1DRJUZgo58rP3vwNem/FH4&#10;o2XiL9nLV7eI4vTAkdxEgyc55PsO9eWeGtYtvg98b1Oq2+7R72Ux31uD8r20nDgfTJx7itz4meH9&#10;b+E3iO4is98kKODE7rujubdxmNsHhgymv3zjjLMJxxwpRx1NXq0kpJre32kY4HE1MNzQ6bMy/gFZ&#10;C38Jm7HG9/Wu61HQ9D8T6e2l69p8VxA4wUdcke47isbwHqXhbWtMMXheBLOZTum04N0Pcoe49q2b&#10;eYQS4GRzzn1r+W8W69HFOabi+jPew3spUeV6nlPxE/Z513wureIfAzS3lmo3vb5/ew98j1A/Ouh+&#10;Bf7X2teD2Tw54/aS8sVISK5Zf3sB9G7sP1r1PRdRKnawHK8/SuH+Mn7O+j+NoX8S+Do0s9VAzJEq&#10;4jue/I7H3r2qOfUcyorCZrHmXSXVfMzeDq4Z+2wvzR9MeDPGejeJtIj1bR76K4t5VBSWI5HP8jV/&#10;xd4D8H/EbSTpPiTTY5V25SZVAkiPYq3avhD4O/Gnxx8B/FD6TfxzGz83bfaZcEgDn7y+h9+/evtX&#10;4e/EbRPHPh+HXvDt+skMyjKg/Mh7g+h/wr5rNskxOTVFVpO8HtJHpYTF0cbDlmve6o8L+Ln7NPiz&#10;4ezvrXhcy32nodwmiXEkQyPvAc/iK5fw/wDFC708fZvEMTS7RgTKMOPZh3+vWvrx9UjmiZJjkEcg&#10;jqPSvnT9r/w94F8E6PbeLtJ0tYbu5u9kkNudqycElsdj9K6cvzR12qdZXfdHHi8vdJOpTfyPobxH&#10;4h+zht1wxPTg5PP+f615d448b2tlZ3Gsahc7bSHJO0/fPZRnk+2evLHtVnxZ4pWWOUXFwI4olJuJ&#10;ZHBVR3Bx19/fAFeG6xqviL46+N4PCXhW3kFoJtlupGdwzzK+O/f26CumhQjFXekUc1Wo726mz8Of&#10;Cnib9pD4lqLoNFpkDAzbfuQRDoo9zj8etfXmn6To/g7QYPDug2aRW9tFtSMAY+vvXO/Cb4daJ8Jv&#10;CEHhvSgDIBuu7llAaeTuT7egrc1C7V1PoR1NfL5tmH1qp7OHwRPXwOF9jDmkveZxnj6H7Xa3EUp3&#10;b0bjPGMV8x/s66/J4G/aG1XQmk2x38MiYzwSGDD+tfTXjGYLE5X09a+SPHdw3g39oOw1tcKJLkFs&#10;cDBIBrryiPtKVSm/tIWOXs5Qn2Z9h6Dr5zy3IOM5roNR8fW3hzQrjVLybakMDMSx4wBXnOgajvQH&#10;fgNggetef/tL/Em4NgngTTJ/nlw12VbkDsv415+Dy94vFKNtL6muMrxo4dz77HJftP8A7QHif4kf&#10;B5PDNxKi6WusGa3gEQBUgEA5/HpXkX7OjPH8a/DLiTaV1mAhmuXiA+Yc7ogWX6rzXR/GWzTR/hpp&#10;VjcSgXEjtIYyOQvr9K4v4Q3zWfxF0a6KJII9QjOyVZXB+bpiNlY/gQfev0ajTjTpcsdj4+c5Trcz&#10;PePiNfXN14m+MGruJWkaVIjMupXpGDKOC0iMZM4/5abTxkVyP7Fnhqw8VeNdSh1K182FINzKSR1b&#10;2xVzWZ5rjRviROdPSJ5L6E+Sum3A8sbzyD55KD2kD/XNbv8AwTW0Wz174ha1p194j03Td1ju87U7&#10;sRKQuWOM/eOBwBzWbapUJyfQ2a9pWil1PaU8YfDT4JanANf+1G0Y8WFjKvm9eql1b9af4i/4KS+C&#10;PBls58EeD9XuwmeNSSNeffYT7dq8I/bM8JeKfg18etY8KeKNWF9bTzLPo+sQoxgngdFZdhIGQAcG&#10;uBPhm81PwzLrA8Q2UXlthoPN/eMpHOAR0/Gv0ngrgGXGmXTWXYepVrpX5lJKCXmmtfvOTMMzjgJ2&#10;qNJea1PevF//AAU4+LPivwtd2nh/wxptgtwds0sTu0qoRggZwBx361zPg39t/wCLvgSwht9C8Wp5&#10;Lks9rJEZCnPXMgI59jXzJqk0toxtG1GTZuyyxjGfrzzW74Okg1WZIb22eS3RcMgkAZh35OcfrXuc&#10;E8If2jnNTh+rgozxE3yxnJtKFt3pucGMx9qarKVo9l1PXv2mvj54r/ai8CQX3ieeN59CmJgYQBS4&#10;cYZcrgHoDXE/stadPf8Axb0hoInL29yJgUiVinljfn5vlGNvfNe9+G/2RV1T4KR+MXae1sntJLxI&#10;HYNhdpI3MAMnA9B1rxL9mKykl8dajqVu9un2DSb64WW6u/LTAjYAf6t85zgDAyT1HWvzriHKJ8PZ&#10;zictnNSdKTi2trrtc7qFVYlQqJWuSfGLV7+91CGV72SOa+u5bqaWb5CQznltvykY64rz/SdQt7bx&#10;WdbudOF9bQTZWJztEuOn4V6E2iw+IfF9pptzYIYRagyBJ/MRxjrjA2/TH4mu1s/h54fhUJHosQAH&#10;HFeF7aNONnuXOMpzuip4B/bb8afD6YTeG/AlkpGBhnYjj2xxXqmmf8Fff2k7S3S1tvA2llFGFGx6&#10;5/wn8GbXWnU2+kRjd0/d16Z4W/ZGutUVWECoGGeIRWHtaL1sVyVLaswof+CvP7UkpHl/D/TCD6Rt&#10;VuL/AIK2ftaSNiP4f6bg/wDTJq7WL9jG/X5AQBjj91V6D9jjVAdomHH/AEypupTf2SXCpfc4aH/g&#10;q7+2HIf3Xw/0v8UP+FWY/wDgqP8Atn3GAngvSFz6xniu6i/Y61UAESn3/d1ai/Y81RTxcv06eXU+&#10;1pr7I+WXc4az/wCCjv7a1+f+QNosWf70J4rRg/b6/bLmX/SNQ0SEeiWef512L/sgeIIrbfbysSp5&#10;BjrC1P8AZn8aWjEJa7+euw0nVin8JXK+5Tj/AG6P2tJOZvFemqf7q6eP8aVv24P2pJuH8ZWo46pY&#10;4x+tUbr4F+NbZyf7LY49BVGb4P8AjOMkto7n0IFTzLsNRNe4/bR/abmBDeOlHH8NqP8AGqlz+13+&#10;0rcE5+JMy5POy3X9Mg1mn4S+Mz10aQ/QGn2/wc8ZyHH9jSfiDS50VYWf9qL9pS4zn4rX3PpDF/8A&#10;EVTuf2hP2jLsBX+L2qLnsiRj+S1sW3wI8bzHH9nlc9sVraf+zN4yvGHmRlex+Q0+e3QXKee6j8Uf&#10;2gdRBDfGzX0yP+Wdzt/kKxb7Xfj/AHYK/wDC+fEg9FOotX0Dof7H2t3Ug+0yycnsld54V/Ymshse&#10;9ikfnncOKFUfYOWPc+LZ9I+OOpj/AEr42+IGz13X7/41Rl+GnxOuTm4+KuuSZ7m+kP8AWv0Wtf2O&#10;vDkSgf2Wp47oK0bX9knw4m3Gkpn1MYo9tPsieWPc/NB/gX41vuLrx9rMgP8AeunP8zUP/DLWu3TZ&#10;k8Rai593Y1+pFr+yv4fUjbpSD/tmK0bX9mTQYRkaUg+sdP29XyKUIH5UL+x1rFyNz3t+5x/ECasW&#10;37EOtSPvQ3PPUlP/AK1frBF+zvoFumTp8Y4/551X1D4OaNZx7Usoxj/YFUq9byFyQPyyg/Yv1y0P&#10;mMZjg9461NE/ZF8SzShbdJevUx1+jd18I7C7mEUdmvXstdV4K/Z9055UZrEYB/uUpVqttWVyQPlb&#10;9iD9nT4h/Dbx3Br7a1dQWeR9oiSHO4fia9P/AOCkP7OfhHxV4SX49eCIZotW01Fj1yOSEKLqHIAk&#10;4yNyk4+n0r6y0D4ZaZotokMFqo4GSq1mfHXwBa6z8EfFekyxZWXQLnnbnGELdPwrmvKU1Y0i+XY/&#10;I/TlYAJ5f4mti0tJGIIFcj4c+K3w71OcwWniq0EqsVaOSQKwPfg/Su+0TULG+UfZb6OQHGNjA5ro&#10;nRr0/ii18jeLi+pPa2CPD5cighuMEcVyvjn4ZSW6PquioSBy8YFeh2toCAyEcjPStO1sVuE8uWMF&#10;W4I9ay9tKGxo4KSPj346eDxrPh3+2beIi5sPmYY5KdxXZ/DzUbL46/AKJtTk87WPDaDTrzceXtHP&#10;7iU/7j/KfY16n8Uvg6Lu0mv9MgBDRnzIwvDDvXzV8JvFP/DPXxxl0bxNG40LVVay1WMjrbScFseq&#10;Ehh9K/b/AAy4gUqcsBN36peu6PJxFP2NRSe3Ux/EXgbxb4Dkh16KCaDbKyeYox5ciHDIfoRXY+Cf&#10;iLp3jTZpmsyR22qKMLMcBLj2P91q9vuNN0rSdduPDfj+BL7SNUYWtzd7flFwFzFcKewli2sD3Oa8&#10;X+P37Met/DW7bxP4UZr3R5HLxXEY5i9mx6V8Fxpk0MuzipRmrRl70fR9DppSqUVzROgtHnsro20y&#10;FHU/MGrotNuTuDKcjsuK8k+H3xcjZI/DXjknavy2+ofxxezeor0mCdrFY5RKssUgzFNGcq49c1+a&#10;Y7A1KPoe7hMYqnqY/wAevglp/wASdCOvaNbLDrNqpZHUAecoGSjevTrXlv7OnxY1z4VeLf7MvJWN&#10;lLJ5d5bMeF5+8PcV9EaVqyrja+VPUHmvnv42aDpNj8U7q60R02zIHdYiPlkPX/PvX2PBNX+1qksq&#10;xSvCSdn2ZhmNKNCSxFLR9T64tNftryzS5glDK6b0OeCDXzl+3P4gN1eaL4djk6K8zAfkK9D+DV/q&#10;DeALKDUp/MeFCm727fWvKPifZH4k/tJQeF2fMVvZMrHOekbN/PFfMvLXlud1KD15G19x14nEe0wS&#10;kt5E/wAUfiBc+L9RTwR4OdpbfzQrvboR9ofoAo67B29etfRP7PPwTs/hP4aTUNVhRtavIw10/wDz&#10;xB52A+3euN/ZR+AK6Bax/EHxdYAXbDNhbyr/AKsf3z717bqF4sYwh4NcGb4//mHovbfzM8uwkr+2&#10;qIdNfE5dnH51n3mpScoWwvs1VbrUG/56Hr2rOvNQIBy2eeBjrXzfI2e4rIp+JrpnjbOAK+Wf2p7R&#10;bbW7HXIOqScuO3evoPx34u0vQ7B7vVLxIVCk4Y8njpXzp4x1zV/jv4iTwn4J0KS7ZX3ZROEUcF27&#10;AD34r38mp1PbKVtOp5WaVI+y5b69D1O3+P3g3wl4UstRvr43F5LYo0VnbjexfHG7ngZ5rzjwpD4m&#10;+KfiqTUmRYjNOXknn+ZhnphQcce9c94s8OaL4Z1+PwtoF01y1vhL24bBEkoHOPQDpXufwF8LWen6&#10;es+zLAAtx1PYV9Nh8JRwacovVng1sRWxUowa0R47+09pk2gajb6HNrdzePFaq7+fCqJGSeikV5t4&#10;Ql8nxBZyBVbbcoQDHvB59GIH5nFeuftm6bdWPjvddfasvp6P+8GI1JP3V9fevGdBmEWowy4UhJlb&#10;LKOx/wBvj8+K76Muanc46ulWx6156w+G/G1pdQNG0hgkEcVrZsoO7u3m5Qf7gY+tUf2Y/Fvizwpr&#10;t/N4S1WKynlg+edrZZGxntnOP0pt/LBbTeJLOQW+6awRgYL+0lUEEdGiyv4Lz60z9mu3s73xXc2d&#10;5KwR7ZseU2CSD64rOcVOlKL2NE7VItM7j9rb9sjxj8Yvhv4W+CPxA01by78IzytFr82POmSRy2zj&#10;ooBAAPpXl0fizTLbw6EUKXI4YP0Hpiu9+JvwZ0LV5nvbbzI5Tz5hOa8q1r4U6tppZY75HTJIzkGv&#10;2fwl8V8Z4Z4avTw1JT9pG2vRs8fOMv8A7Qqqc3scxq98t1eNInTPatLwZrsltqcFpCxzNKqAeuTi&#10;qt14VntCRLLyDyBW58JPCZ1f4maDp3l587VrdceuZBXgYfj7OcBn082w0uWq23fs2R9Vpypqm9j9&#10;cfiX4Xtfh/8AsN3l6sEwksvBbEG3iDOCYeoB69a/OD9mG0vIfDHjjxFBN4Sj8jw/5Dr4nkJlfzZU&#10;T/R1EbAyjrn5cAHBJ4r9LP8AgoxdS+Gf2FddtLTTbmctp1tbMtrciJkUsoL5PUDHKjqMivzR+CEW&#10;p6Z8Nr64g+HHhy9W+1m1ii1DWrtfNgePMm1VPVWAwx6du9fBY7HYjMsXVxdd3nOTk35tnr0oRpuM&#10;VsjY+F2ii7+IOo3LxWMgtk2faLCUmOQ9NyggEg49BXq9jo8cpVVXOTzxXDfs86Q10mseIH0e0tTN&#10;eELHA/KHJJXA6L6e1eueGNOFxfxxbM/Pg15GIbc9DaPc9S+CngWEwwSPbA5APAr6a+Gfw9hlgjdb&#10;TIwD06V5X8JNLgtbeAJHnaowBzX2h+xt4k0OG8nspL/Rra6WzYGLWIMryOo9a8fMsyjlmHjUa+J2&#10;u9l5tnznFOe1MgwH1iNGVXVK0Vd69TgV+HVqAMWwBPqtWIPh9Zbh/o45PHFd/qUHnXtxIWjfdK+x&#10;4owqkZODgdPpXC+Grv4p6F4wfQPFGltqtpesktrqdpFHHDaAlxJE3OTtAjIOMnceeK7cpxkszwMa&#10;/Ly36G+R5nLOMsp4uVOVNzV+WSs16jh8PrIHm3H5VNF8PrIEn7MBx3FdqLVM4AU+5NSw2qE8jj6V&#10;32tuevZM5nQfAWmm4+zXMC7HHUjvV/VPgTYzA4skweRheP5VvR2sQIZcAg5BzXY+DvEGnSxppeuE&#10;KMYjmYcD60WV7hY8Q1H9n6yLsq6cpz7Vkz/s82OSG09Rx/dr6yfwPZ3Si4gVXRhkMvNUrn4fIWyL&#10;fjHpT5biR8pN+zxYcYsE9/lqSD9n2xQ5Ngv5V9RH4eJ3tx0pY/h9GG+a3xx6UuVDPmq1+AlkpXFi&#10;n5VrWXwNtE25sVxnrtr6Dj8AorBhb/jirMXgiJF3PGABzzT5UF2eI6Z8HbVGBW1UDPpWsPAdlp48&#10;owLn6V6NrM2laUDa2m2SXoSBnFYEieZIXZvmJ5NRJJAc4PCtsDzF+G2pU8L2o+7EPyrfCKBuC80g&#10;RB1x16VBVmY0fhy3Qf6vH4c07+xLYAAoPyrXbYq8j65NUry8jQYRvwxQVsY2o2VvFEcLz9K5jVbR&#10;Lh9gXPPBFb+q3vmghMmqllZmeUMy/hQK2pR0HwhHNKJGhzk+ld7omhW9hb48rnHpUWh2MUSAmPBF&#10;bCyAptz0qG7l2uMS3ROdnFV9e0qLVNBvtLkXK3NnLGykdQykf1q0ZRkDpSCY9M5yKS0aaKtfQ/l7&#10;+NtjN4M+MXijwwU2mx166hABxgLKwFZujfEXxXojB9L8QXtvt6eXcNgV9Df8FE/2WPFOkftVeO9U&#10;8OKlxFP4guJ/JQgMm5s9O/WvmK/0fXdBuDbajYyxMDyrpgiv0HAZ3GpTjGrZ27q55lSFSE20eo+D&#10;v2qfiXo9zGuoeO9TNuG+cRhWYD6NxXsGh/thaa9p9tsfjVcw3SAf8S7W/DAKv7CWBm/VRXyvovi2&#10;bSbhZms4Jdp5SeAMD9a9O8DfGb4H3LpbfE34MWsqnh7vTXaJsf7ucfyr2q1bKpQU1QhP/CrP7i6V&#10;WrfWR/RB+w5+wJ+wr+09+xp4J+O3jTxlqFpqWvaMkmopZ6iAhnyVbajIWAJGcV8R/wDBa/8A4I2a&#10;P8JvgHJ+0l8GGsZxoV4W1WO21mW4kezY4VwjW0eCOCfmPWvHP2f/ANsT4a3HgnS/APw4+Lk+nWem&#10;oEstGu7lo2h/3d3BP0Jr0bxT8R/EfjjwbfeCvEXxP1G70zUrdori2kvy6MrAg8E471+a4LFYzJs8&#10;jiqUXCKlez7X2PVUKNWk4uV2z5b+Afj9vjb8Hk8LaxqUa3llbw6ZeSSsNx2HdaTZ68NmMn0YV+qv&#10;gH/glz+zR8XP+Cb837R3wb+NUz6p/wAI01xe6d4tnT7JY3kIxdW0/lqWXYyuMgE8A85r8RPDJl/Z&#10;z/aCvvB/iOdjpNxM1tPKrY3wO3ySjHdeD9RX0r8Uf2pfjv8ACH4YavpHgzxrdWnhjxhA1j4ks7Gc&#10;iMXixBTMozhRcRbZMjqxav2zi/Aw4myWlj8MruFpW8uqOPDytHlk7NHjnxS/Z++HcN/qGtWP7Uvw&#10;pHlsZBY6Xql/KWPXCZtOTXmenfFTVvA9pNouk+JbO/gJ+UNGxRT/AHl3AEVzWg/Di88Ya35GkJKk&#10;DN80shztHc17Fc/sUaVqPgT+1/BerT6jqMCFri1lIDMOp2gfTpXy9HNuC8PT5a2E5356GMliZTfs&#10;9DzK/wDjZ8QLiExRayoVs/LAu0/nVbwRo3jLxtrolSxcxB8zXUpOPzrlNd0i50TWjp09tJDLE+JI&#10;5Acgg+9e/wDwz8R2Os+G4obC4DXEMI862KhW47gDrXjZlxLhMHByyrCxp37bnThlUxFXlrVPkd74&#10;cW38PeH49NtSWEMJ3MepOMk15H8DLxPEn7QWueKZvmSJZFVj2zx/Suy1rxQum+G77UHfZ5Ns5wTj&#10;nFeffsxK8VtqOuOGBubgjdj8a/NoVK9ZVsTUfvS/M9yvKLlTprY+13vUhXy4yMBcDHAFZGpagSeS&#10;fw6VDLqCxqGkbHHrWHr/AIktbS1M9xcKirnJLY4r5aNNyZ7mkXqWrzVVXO1s/wB72rzv4p/HbQPA&#10;dq8RuFmumX5IlOefwrh/iX8fdT1PVB4K+HVpLe39w/lxrboWYk+gHerPgD9nyz0O9XxZ8Y5Rqess&#10;Q6aSsm6K3PbzSPvH/ZHA716dHA06cFVruy6LqzgrYyU5OnR1ZzejeC/iD8d7e48eeOtUk0Twvbhn&#10;+0Sqd1wAMlYV/i9C3QZ61Z8A3tp8GvhPqHijT96ah4llaDTlf/WJbKThjXr/AIq01vFfhy4i1q78&#10;izWIfaSPlWOBcEooHA44x714D4p1m4+JfjRLexg2WNuBDZW6DCxxLwMCvcyyp9ag0laPb/M8bGp4&#10;dpyd5F/4PeAX8U6odR1JWcyPwzDOSTyfrX0z4K8F6f4bhDNIPItE8yYnu3UCuY+D3gyDRdMjlMQ/&#10;dqAgx1Y1v/FbxGvhzw5/YlrL/pE4/ekHmu6vJ1aipxOehT9lBzZ86ftd6lL4m8VtrqxSvH5DRh93&#10;yKB0AHrXhlgzw3CzomdrA5K55/Gvdfitp0OqeHZZhEXeBWZfmxtGOTXg0asJmXHQ8/L0/OvQpQVO&#10;PKjhqy558x6bPrV/qfiGa7OtW6yXelEM1tMpU/L90rGmAfbH4039nuZ4fHwVn4aNlO7I/nTPDurT&#10;z32jXseomSSSEwSFJ5W2ZXAUhUAX6KTVP4VTNo/xLjiuFMZWdkKspBHPTByaz7jb1R7nrwQxHcBk&#10;jivPPFcIO4kZx6GvQPEM8CIQkwzivPfE1x5pZQ479KmjWsrG843Rwmo2Re4Z9vGa7X9l7Qk1H4/e&#10;ErNozh9dt8g98ODXOzQAt93v+Vej/sbWSTftOeD43XdjWYzyfQ5rd1bpnO6fvH2b/wAFo/FKab+z&#10;jpXhg6fDcfbdYi2t9t2SwlFJDLH1dSMgnoMj1r86NLs9P0vw3p7ah4J15PNEk5uzMVilHRGQYxgN&#10;jJ/CvqL/AILN/EzTPFXxf0L4eWT2dz/ZFtuuGs1P2mGR8ZjcnjBGCAPxr5h1a90q7vrfSNG8VeJL&#10;iKC0ihgh1ZiFicn54wu47UzyAPrWUPguN/E2fRv7PXhp9O+EEGpm3tw15M0gaFsuR0G8+tej/D6w&#10;MmpofRulXPCPgkeHPhRoujyWtvHItijSG15RmIzkHuT1zWr4C0nybxWdOrcGvOqyvNm8F7p7t8NY&#10;1gjiYgcKMmmfHf8AaO8WfB2bT/8AhE9BadJBue5C8Hr8obHFS+BYRtQEgfKMDNekeGfB+kX99HqF&#10;wC21cNEVVkb6qwIz715OdYXG4rAOnhknPTRl0fq7qfvdUdN+yl8bdU+N/wAM18Ua1pj2tzFMYpAR&#10;w+BkEfnXQaV8ZYNT8USaAnhi9jgVIiL9yPLJeSRAoHXI8vJHUZqz4WtNK0DT003RrGOCEZIjjUAZ&#10;PXpU8Gg+HYdSOsxaXGLksW34OAfXHQH3xXdlNLEYfAQhiGnNLWxFRUvaP2ex08c+AVJH51MJirfe&#10;xn1rIjvBuHOfqelTpdbR8557nNd2hD0NZLjHU/TA61KkvGMZ9OKyUvMd6nS8G0En8jRcDrfDnxA8&#10;QeHmAs7nfEOsUnIrtdL+N2iTALrOmNG2BlouR+VeQpdfxBuPSnrfKRgkgZ45p3YNI93g+JXw8ugG&#10;Oo7D6OnSnT/EPwBECf7SD/7qV4VHfZG0Hp6GpFvgQAW6HkmjmaJs2et6n8XPD0C7dMsZJD2ZxgVy&#10;2t/ELV9ZzGkvlxn+BBiuP+3ZGC3HalF8cDBz6nNS5MLamqbosxd2znqacLjPOM/QVlfbTwAc45/C&#10;lF+M7s/rUve5ZqGdcYyKY9yqZJPOeprObUAOePzqrPq6Lw2aTA0brUVTIDGsfUNSZzyegqre6sMn&#10;nk9KzZb5pG60BsWwwlbAb861tHsxuV27jtWTp/zHJ6Y5rcsbhYgAB24qWy7I2IZFRBtb8ad9r2nC&#10;n9KzjfgfLn/61MN8xUkHHuTUjNM3pPDUgvMkD0rJa+c9Tmj7eoYAMBSe1x3Pyh/4KK6Lrlr+1v4r&#10;awjJilulkGF9UBr5y8TeAH8ToYdV0gSk9GMfI/Gvtj9vvTzL+0trE6qCJIoWPHX5BXiq6KCwzGOv&#10;JxWkaslqmaOmpo+Ude/Zm1GUl9LtmAJ4Uqa4/XPgT420LLjTJdvuhwa+8LLRYGHMS8f7NXpfCNhe&#10;xGG6tI3Vh8ysg5rvoZnUoyTTMJ4OMlofnDJaa74dnAvLCWJgeGCkfrXZeEf2hPiR4YVbew8WXfkg&#10;f6iaQsuPTmvrzxh+zJ4W8RwO1pbRxsw/1bplT+deH/ET9je402RpbK3e2bBx/Ejf4V9jlvFlL2fs&#10;cXSjUh2a1OOeFrU9Ys8y+I3xDu/iWYdY1TH26AYMufvr6V7P8CPiPoHxS+HzfCXxnJukuLUWUUsj&#10;/ckBzbS/VW+U/wCy1eLav8HfEvh+TZMWgIPDyDdE/wDwIdPxrK06fW/AHiVPtQMLnDKUfIKnuCK/&#10;SeHc5yKu1g8KuSEvsvo328jnvWpz55fM+h/CnhyPwxby6TcWfkXdrO8F5Gy4ZJFOCD/nvXY+DvE+&#10;o+GNTS9sJjjfmRM8MK4bV/iDf+JvAa/FvRmiudSt2jtvEtq4+aZAMQ3Qx3KjY3uoPeqXhP41eGdc&#10;KwXchtJicAS/dY/WvguKeCM0wOKqVaMOak3fTWx2061NNK56x8V/2e/h9+0np7eI/DYh03xJFH87&#10;LgLcH0YDv718w+IPCfjb4ReKjYanaz2V3bPhWIK5x6eoNfQ3h7xNcWEyX2mXhBXBDI3Fehy+J/h/&#10;8UNDGjfELw5a3UqqQskqZJ+h6ivzt+2wrcZrQ6XCFWzWjPAfDHgTxp+0t4FvtK8O6ULW/YKst/KN&#10;sEo3DOfQ9a9j+Cn7FNp8OvCcWmeLtdF3cZLSrbAqgJ9zya8g8M/GiT4MfE28sfC6mDSobxkjtgxO&#10;1e45619WfDT4weGPiZo8d9ZXUazlcvEWzXFi6c1T91e6zalUfMm3qjx3xv41g8IaO2pX7EIoPzdA&#10;Pr6V4sNT+J/7R2uS6P4Oja10xHxd6jLkRRL9e5x2HNe36xp9prccmlapbJPBKCskUgBVh71u6Lol&#10;rp2gQaD4Y0qC1traILFbW6BF+px1J6knmvMq0I4Km6kI8z6HqRxEsVNQm7I4XwN8OPB/we0j7D4W&#10;tfN1GVCL3Wp1/fy+oT/nmnsOT3qcK00/AyxOOvWtDXbC/tZjHc2bxn1ZTisjVvEVn4F8N3fi/USM&#10;xKVtI2/jkI4/CvMjGvi61pXbZ1t0aFP3dEjjP2kPiANF0yH4b6LP+/mAk1J0PQdk/wAazvgP8P2n&#10;kXUbiAl3wF3DpXD6DZar8QfF8mqamzSvPN5krdep/lX078NPC6aNpUbpB+8cBIVA79zX18KcMHh1&#10;FbnzkpPFV3J7HT6Pa2+j2bXJUeVaR/LnoXx1rx34ga/Pr+tS3rscAnbn2r0j4p61HpulJ4esX5P+&#10;tIPU968su7My5RVJJ4waeG0fO+pWIn9lGdpfhabxWLqxMO9BbPxsJycHjAwT9K+atZ09tN1+6sWi&#10;IdJWXleRg+/SvvD4Y+C49N8Py39xAN86kZPPBr4r+NOht4c+JWoWfkKgFwxVREFGPYZ4rppV1Oty&#10;nJWpclNSLGh6nNP4ftZnlkk+xXAIDSyv5aZ5G0fKB+tSqToXxK8xrYQE3Cv5aLs2hsEYGSRx71ne&#10;EXF1ZXmkSgSnZuijbzWww7qsbBc+7cUmuTSLcWepuRlogG2qg5Xjoo/nWtveZnf3U+x9B6mILqzW&#10;bbkNGCGJ9q47VtNhuZGVY+M+ppdA8eWuq6NBa/alWZIgrK4Az9KkaS7kfAYEf7tcLU4SO5ShKKZl&#10;voMW4kQj8+tdt+zPd6X4M+Oeg+KdRVY4bC5M8rlgMAKT3+lYK21w6sXkx9FrlfiHq0llEuj2Fz+9&#10;nbYSTgLnpk+561cOZu1yJ8qRd+KvxUl+Mv7Rmq/FLxJ4s1XTbY3jvbavaWhZ4FQHyVwmMHKgZzUv&#10;wU07xD8YPi7o2j6j4pbV5dV1gS3h1JSTIqkkl26tlQeM1z1zY6v4O08eBbK817TtS1Bgda09FEtr&#10;PD95XUITux15/OvqT/gnB8Jp9R1jUvi1qTrc22nxmw0uSe3CszYyzjsOOPxNdMnyxsc0U2fRHiXR&#10;LeC0S0tLVI44UCxoiYCgDAAHYVQ8N6P5Eyvt/i7V1es25lYrjIHtVGytPKk4UjJ7CvLlFt3Oi/LG&#10;x2Hg/wCTy93QYr1LwhebQrZGMYryjw5IsbqQe/0r0PwxfdMNjt1rZL3dSGz0uw1AbF2nAxWiupZx&#10;hupr48/bM/a0+NnwL+J/gzwN8LNP0WWHxJFcCeXVbSSTZImNuCjLgfnXkPw//wCCpn7TN5e+FNS8&#10;aeGvDa6Xqmu3WmaiLSwmEoMOxvMXLnb8sgwOc7T0ziu+lgK9WCmra+YcyP0ogv8AqGP4CpI9Rx1O&#10;T3Nfm/o//BVz41p8QNOtovD2k63o2p3lzbRQwaZJbXMckf3RzK/qOqjPOKy/D/8AwVg/ad1HV9Ct&#10;77S/CaHVvEs1jcaY+n3CTWsaldu9i+ATu647HiqWWYp9iLpaM/TlNQ4B3EfjUV94v0PR5re21TWb&#10;e3ku5PLt455wplb0UE/MfYV+c1j+33+1h8RtQ8T/AAvl1DR9L1eTRb+fSm0PSHuBEsSllbz0mO1y&#10;qsBlR82PpXnXwm/bD+Nmn+BPhwNb1HSfFV9L4ykhvJNa02ea904Fk5MhkA3HJIOMAAcVrSyqcm/a&#10;Oy8tyajnGP7tXZ+tseoADlse1SLqAxhnHtX5dL/wUh/bovrjTr+yj0GOC58aTaMYf+EblYhAVCyM&#10;fM6YftjJH4V9Kf8ABPL9pP47fGyx8X6Z8cxDJeaDrjWtpdw6YbUSxgkZ29COODWFXAVqEHJ7Fp3W&#10;p9ZrqW3OGqQakAMAnjkVzo1EEZyB6cmnJqYz/rDnvXn3ZR0KX5PO/n3py6jghS3U1z41LJ+ZuKcd&#10;TU9G6dKQranQJqIPzbu9NbUxg4asA6sCMHAP1NRyawG43kevNAzem1YbMb+ao3OrkElX74FYsutD&#10;GCfbg1SuNSD5+Y8n1oGjYn1QyMSGz+HSi3n847iRmsOK9cnGcg1fsZu5yTmiwanSWNwqLnPYVfTU&#10;Ni4Dn86wLe6kC5BH41Ibt8ckfhUWVyk9DbGoqUzv6+9Nk1VmGB+FYv2sN94/TrSpcndktjHTmizG&#10;aw1Rs4J7Ux9R3OGGfesv7SzHhqGnIcAyGizFc+O/21tPXVPjvqM6qGPkQg/98CvJBopGQYuR6V7L&#10;+0jLHqPxy1XaRhfLRvwUVx1xoG5RJED09OtYuWp1KySZyVnpzIcFcHHpWtY2KYw2QcdTVw6QwJJU&#10;EjrVmysWHOO1Z8yvYp7ENvYRs+CikirD+H9P1CBoLy2SVCOUK5H5Gr8FoVGTgk9zViKAowz+NHPZ&#10;6EHmfi/4A6RqaSTaNborEfNA6Aqa+av2k/2Z5rTQ59a0bRTBeWYL+XGvDqOoA7fhX3VGit0UelQa&#10;14V0fxFZPZ6lYJIrghtwxXqZfmdbBYiNWL1RjUowrLlaPy6+EfxEk8Kar9jv18yzuUa3vreTo8bc&#10;EEfkfqKi+IPhDVPB+uvNpQe4sJkEsE8XIaM9Dx1r0L9tz9mm++BnjweKvDtqx0HVn3ROvSCX+JD7&#10;dxXD+EvFZ1bSF8P392Q0YP2SRj9zPVfofSv6YyTPqnEOTc+Hl+9ivk7dDw501Tn7Opt0ZH4K+L2u&#10;eHZhFb3rNHn5oJWJU/4V7N4H+LeieJkSB5hb3TD/AFTvjPup714j4n+HWoWluNajg/dSZxPEPlJ7&#10;ggdDWDY6xdaZcCG5JXYcqQf1Br4+rT4f4qnOhiYqhiVpfZN+Zsp18NZ7xPov4gfDqw8ZQPqWlKkG&#10;oKM7hwsv19/euI8B+KPGfgXXJrGzupbWdFIaNs4FN+HHxpubVo9P8RXHnQHAW4xyn+9616XqHh7w&#10;14pt4NYmQtOV/cTwkAle+fUYr86zvIMx4frezxUfde0uj9DtpzhiPeg9T2HwHpGifEIiGw1CKO8I&#10;+RHPDn/Gt1vB+ueFb37JqdhJFgnBdMbvcGvj7wh8W/GHgHUfIuPNV4WG5H+Vlr6v+Bn/AAUR8J6p&#10;pkXhD4yeGYNYsdgVZHwlxF7q3f8AGvjqtKoo33R6VKdOTt1Oqs4bW6j8u4gR1P3g6ZzWF8QPgf8A&#10;Dj4kaclhr+kuscRJi+yymPaT1OAcfnmvVLHSfgr8R7Y6t8H/AIk26lxkaTrLiKVf9kP91qxNd8Ma&#10;94cDPqumvFGOkw5VvfI4NcMbwndaG8ouUbHgt9+z14B+D9q2uWOsy+Vu/wBVcgMfzGK7ewS10rSR&#10;r0rqIkhAtlPuOD9a8i/ao+Jz6jfJ4V02dsD/AFm09q6ePxHf33grStFu+JI7OPzfrtr0WqlSClJ7&#10;nLGVOnJxj0MfxDeTazfy3srE72OAad4R8Kya5rMVsEO3cMkCpvsZkTCjk/dyK9K+FfhJdOsW1W4T&#10;EjD5c10TmqcLmEIOc9S5cWEVlZx2US/LGgGBxXxL+2h4ZbR/iQ16IlUXCBwFhVc+p4PPPc19z6rC&#10;TGSFAyTyDXzH+3h4R+1eH7LxNEo/cyGOQnaOo49z6elc2Dm41031NsVT5qLXY+bPCF7FHq8Sz+WY&#10;5BtKSIzKfbahBP51peJrUw6bLYOsge0uMgHao2t/srnH/fVcvZS7GTnBVhjLYGPwrsNRkF7bwy7l&#10;CXlsVdNqRKWHcRx8gZ9epr2J6SPLg1KDJfAb6NrE6aXqGoJbSMQI5C2Mkkd+gHf14r0VPAnxB0xV&#10;bRLqPU4du4YQMQvOM89TtP4CvBvIvmv1srWJ2mL7UQD5i3TGK27bxV8QfCj+Qt9qVmyrt2ksvHOe&#10;v1P51M6fPsXTqRS1R75p3ws+M+uQB7vT7HSICuTc3cgXjzI4+mT/ABSpz71xHim+8HfDTN1balBq&#10;2sSRghbu3E1tOjgpPazxk5jdHG5WHUc8HBrgrz4pfFHxLENOm8Q6jcKQy+UHY5DFSRx7qp/AVueC&#10;/gD8S/F7Nq17pE1vbg7pLi7BUtnvjqTUqnyu8jSU1LSJvfs/fC/xJ8WvGkPhfwtpt9/ad5KN11bX&#10;+YLO0P3yy7ScAEYJf2wa/TX4ffD3Q/hL4B0/wDoCH7PYwBN7LhpW7ucdya+Cfgn+1pd/soW1z4d0&#10;P4TWN5K0mLnVZHZZ5h6E4OAOwFdrJ/wV1vmJF/8AB/B/2NQ/+xqZRlN6Ec0YrVn2LdIzu5K9elV0&#10;tyT0/HNfIEf/AAVr0tiVufhTcrnst8D/AOy1NF/wVk8KdZPhjfj6XCH+dYfV6i1sP2kO59maM5il&#10;Az0I4JrtPD135bAE96+CrT/grZ4DiYeb8NtUA9pY/wDGt/Sv+CxnwwsyDP8ADbWeP7jx/wCNX7Gp&#10;bYFVh3Pv5NP0TV5Ip9T0q2uJYRmJ5oFYp9CRxU0HhHwcojCeFtOHluXjH2NPlY4yw44PHWvhqy/4&#10;LY/B+2RS/wANteyOuDF/8VV+P/gt98FFGX+G/iHPfCxf/FVcYV0tB+0p9z7Wl8A+B5o5I4/CWnxs&#10;24tLFaIrqzDBIYDIPfNeW6T+wJ8A7Dx7YfELVv7e1i90y4M1hFrOtSXEMDk5yEbjr/Kvn8f8FxPg&#10;kuSfht4iPPGFi/8Ai6D/AMFzPguCAvwx8Qk98mL/AOLrSMsVFWTauLnp9z7h03wv4V0u4e60zw5Y&#10;28sgIeSG1RSwPUHAp0PhPwhbsDB4Y09Cr7xts0HzevTr718Mf8P0vhCM+X8J9eJB7yRf/FVFN/wX&#10;Z+Gqr/o3we1o8fxXMQ/rWfLiL9R+0p23PvePQfDsYVY9DtFAfeP9HT73r061btI7KzDGztI4S5yw&#10;iQLk++K/POf/AILxeE1Xba/BDUG9C+ooP6VRn/4L0W3ItfgLIf8Af1cD+SUnTrvRh7Sn3P0iS7O7&#10;BbilW6UEFjnn1r8zbn/gvLr5XFp8BbcHsZNWY4/Jazbv/gvB8TiubD4J6Spzx5l+5/ktL6vUfQXt&#10;afc/UgXRUfezzwPSk+1Lj72T9a/KW6/4LrfHmUlrb4V+H4ye5mlOKyb/AP4LdftS3akWXhPw5Bnp&#10;/o8jf+zUfVaj6C9tTP1te/CnHmY9RUMl/FuLeZjsOa/H3UP+Cyf7Zt8CsEuhQDH/ACz0nJH5saxd&#10;Q/4Ks/tx6rnyvGtvBu6fZ9Ii/qpprDTWge2ps/ZSS/XP3uPdqhN4hb/WL+LV+Ld3/wAFEP269YUo&#10;finqAB/54WMS4/JKzZf2q/25dfOW+KXiRt3aOQr/ACAprDy7g68ex+3kN/ZpgyXUa+5YCrI8VeHL&#10;BTJd69aRgdS86j+Zr8M5PFP7anir5bjxv4qm3dc30g/kRT4/g1+1t4oBS+1TXJAx58+/kP8AM0vY&#10;d5B7TyP291D43/CfRELat8RtGgC9TJqUY/rXM61+2t+y74eVn1T44eHY8dcaijH9DX47WP7EXx91&#10;nnULiUB+pmuGP8zXR6J/wTa8e3hDaprccfrg5xQ6NJbsfNUeyP0z17/gqP8AsU6CrGX40WFwVz8t&#10;srSE/TArifEH/Ban9jnRgRp+sarflR0trBufzxXxnoP/AATL0rcsmseJZHHonFdz4b/4J0fCOwAk&#10;vknuDnnc3Wp5aCfVlKNV+R6/q3/Bdr4MvdLa+FPhfr94zsAHk2RL+PJ/lVyb/gp38T/GsWzwb8OI&#10;LJJQNks8jSsAe/QD+dct4Y/Y/wDg14d2G38KRyMOjSDPPrXoehfD7w1oiIun6LDGq8DC9BWc+RfC&#10;bQi0/eMjwu/iPxW8vijxO7y3l3IZJXkHLH/CumhsFCbTFWtHY28MYEcagDsKa8JHQDHpiuFxuzoa&#10;TMC70tQxKocewqstvg42jFbt7bNIp2nB7YrGuoGiY5/PNQ4sBxQBB7jn5qPNRBl3UZ96rq0uDuTg&#10;VDPqGnW6Zur2GPP9+UDH51k+YGjTguoFbaxHTIIq5FewknCE1x134/8ABGnAfbvFmnx/710p/rVU&#10;/H74S6fn7T43tjjqIlZ//QRVRUrpjt0NT4z/AAw0L4zfD+/8D+ILRDDdQkRSFQWiccq4PbBr8vfi&#10;X8P/ABP8FviBe+CfEMDxT2kx8uQ8CRM/Kw9Qa/SG8/aw+D1oCsOoXtwQf+WdngH8Sw/lXzx+2tqv&#10;w7/aE0KLWPC2g3UOuacp8q6kZR5sPUoQBknuOa+w4U4gxOSY5NfAzjxmHjWh5nkPwd+IdiN2k62q&#10;z2lzhbiKXBAP98fyNbXxa/ZS1qfS28Z+EdLlitWIY+chWM56bWPFeGaRqV1pV55UhKuhw2RXs+jf&#10;G3xd4y8PWvhDXfEFzcW9soW1jknJGAOFxnHHav0bi3K45phFneX/ABLWaX5nBhakW/Y1fkeSX1hr&#10;ng3UW0/VbfBjPzEHKnPuK7z4cfFjUPDq+SSbm0xxA742HHY+ldrL4G0y60xpNVtFk+0x7XVueK8l&#10;8ceB9U+H179ss1aTT5TiKQDJT/ZNc3DvFmBzjD/2ZnEVKPRsurhamGftKR9O/Fn4ZeGPGitdtCLa&#10;9AyLmNev+8O4rwDxP4Y1LwhqbabeHkcxyKeGX1FfSOv6gxBU/nnrXhv7Q0dyl9p2pW8hXIZCR371&#10;+DZRi67mqc3dH1OZ4WkoOcFZmNoXxB8WeHZFm0zWJ0KdAH4/nXqHg79tT4z6bpkvhg+IJZbW5jMb&#10;RTNuUA+ma8Ut55JPlmgQnjLKSM1dsl00S5meWNyRtZDkLz1PGelfSSpUpLVHhxqVVsz0XQtI1Dxp&#10;4/a+1MblRhNMxGRt7CvX7OIyAAoFxwAK4r4OXPh7VNHlbSLsvchgLlXX5ioHBA9Otd/YWxBAPO7r&#10;zWTa+4qKbNHw14eOr6jHCkZIDc4Ga9T+xR6fax2sQwI1GcDvWP8ADLQ/slqdRmjwQMjjvW9fNvJk&#10;B9iK8+vVcpWOuELIydSXcD84GOSDXln7QfhX/hL/AIb6ppqBTIlu0kYJx8y89cGvUdSAGdz8fSuX&#10;15F8uSNlyGGCprKk3GdzWUU427n5tSIba8kgOBhiOTtHX866fQLoXmhS2GBuiYSIGm2g+wRVLMfc&#10;kDFSfH3wc/gb4lahpiIVia4MkBwQNrcjr1/Csfwpqv2DUUkeQLG/yuWdlUg+pX5iPoK+li/aU00e&#10;Db2dRpk15G+l69b6tCSpEqyplAOc+gJPbv1r7h+F9h4W+Ivg6w8Q3OkWtyLi2UuJIFbDdCO/evi7&#10;WLIywSwIG/ctui3xlCynvt5P5mvo/wDYF8fx32n3nw/vpj5kDefahuu0/eX8Dz+Nc2ITdO6ex0Ye&#10;yq8rWjPoDQvhj4KtmWW18LWMTY4K2aAn9K6hvA2lTQCF7KMqV5ATgVPosEYwdoOO1bU08cceFjww&#10;HFecqkm9ztaUdEjyvxp8BfAN/Exn0G3LMCSSg615T4n/AGY/h7LKzLo0S8/dVcV9Ga9d7lOI8gdi&#10;a4zVgskjMYwO+DXRTnJETpwlG9j57vf2U/Bzyllsto74FZsn7Ivhq4b93GwH0r6JktVaL93b556k&#10;UxbFApYRLx7Vuq0zH2ED53j/AGK9Ju3Kxyuoz6Vo2X7AdhettGoOM9Plr6H0u2kJDCNeuDwK67Qr&#10;GcsqmMDI4+Wj28xrD0rHy/B/wTatbgHZqrg/7vSpx/wTGSQKU1s8+oNfYthYzBMeYcE9hWhFay42&#10;7mPHY01WqPYn2FK+x8TSf8EwJwfl1zPttNN/4dhXI4Gtc9ehr7fFoSPmc/i1OXTmcbl3HHfFP29Q&#10;PYU+iPiFf+CYc4XH9uD8qlh/4Jhrj59eUfWvtsaRM/IiYg8j5Kki8OajMQIbGZ8jkBCaPbTsL2EO&#10;x8Uxf8ExtOAAbxEM554NTwf8Ey9BUHzNcJOeyGvs+TRp7Rdt3CIv+urhf5kVUuLrQbLBvNf02HPX&#10;zNQiH/s1HtpvqCoq+iPkeH/gmn4Qj/1uquSP+mdXbf8A4Jx+AIlBnu5Gx2Ef/wBevpm78b/DixQt&#10;e+P9EUD72NQVj/47msq9+NPwUsgftPxH08kdooZ3/wDaeP1pe1l3K9hHseER/wDBPn4awqCYXb6q&#10;BV61/YS+F9ucnTd3swFeo3v7TPwHtCQ3ia+mI6C30s4P0LMKybv9rv4L23/HtY6xPgcEQxrn/wAe&#10;NHtJvqHs4roctb/sYfC22I2+H0JA6kVq6f8Aso/DC0wf+Eatzj+9GKZffto+BoyRY+EL1wOnm3Kr&#10;n8hWXefts2Y/48PAkY/67XZP8sUlUl3BU4pHaaV+z38O7Ndsfhi1GDxmEVv2Hwk8F2eDbaFbrx2h&#10;X/CvFbv9tjxGVIsPC9hEM/xlm/rWVe/tmfEycYthZwgd47UH+dClLqFoo+lrHwTo1sSI7CMHsQgG&#10;K0Y/Denn5hEv5CvkS7/aw+Ld3uC+JXjB6eXGq/0rMuv2hvildLmfxjee4EuP5UNtjVj7WTSLCL7w&#10;QUE6FBlpr6BMddzqP518M3HxX8b3pzc+J7x8jobhv8aoT+L9YuRmbU5mJ7mQmpZR91XPi34dacu2&#10;78VaZH6hrpBj9azbz4yfBzT1Jk8bWLY7RMW/kK+HpNdvHGZJ2P41EdTnYZMxxn1qUrhzI+0L39pj&#10;4L2I416SbHTybZjn88VkXv7ZHwwskP2bT9QnHoqKv8zXyIdQmJKtITg9uaY9zL94kjtSaHzKx9Ra&#10;l+3X4ej+XS/BMr/3TNeAfoFrDvv26vEEu4WPhSyi/wCukjMf5187CUn5ucDoc0qSbjuH4896lwiw&#10;U20e1at+2t8SruPbaR2UHH/LOAHH51yuvftP/FnVFff4ikTPQRKq4/IV585BXKYz7CopwwQBmP1F&#10;HLGwuaRs6l8WviBqH7y78V3rZ6g3LD9BWTdeKddu+ZtUuH93mJzVGV1VhuHB9qTIzx68UcqXQOZk&#10;0l5cM/MhPHc5zSJdyqQwkJGKhbcAGP6UqyBBgkexJo0SGmy8k8hT5SevT1rQ0CSZrkntjBDVhHVd&#10;NtgDNexr7NIK0tO1m1sCDLMitLjyt3Rs+9RNqKKhq7Hnfx5+HcOn6ifEuiqPLmJM8Sj7rev0NcR4&#10;a12bT7xGDkMr/kR3r608J/s7an8R7KfVNZ1y2gsVgLsFzIzD09BXzn8dvg3qXwq8SN9mJlsZmLWt&#10;yF4Yen1FfdcG8XRwVVYOtK6ejT6rscuNwFRL2sFoer+EfG9h4s8NpNJMqTwLiZWbGcd6v6DBonjD&#10;UD4aW4tp3YFmjYbwMc8gZ9K+dtA1uUJ9n89lDcNg4zX0x+wj4QXVvE19rDRhxHAVDZ7kVhxrw9DK&#10;av8AaGD1oy1X91voXgsUq9qbWqNrWbsyOcHFeZfHm3M3h63u1x+6uh+orvLifdJlPTjNcl8Y7Y3P&#10;gW5dV/1citnHv/8AXr8owD9niYep9JjfepSR5RbsRhhwKl8wbt2Oh61XtGBjGeDnpUud3y5x619m&#10;j5d3Nvwj4r1Pwpq8eraTOVdDkqDww7g/WvpLwF8XPhBr+iw6nqXiuPTr9GXz7G6jYL7kMOK+VVkZ&#10;DwecVKkuG3Zw3QkVlUpKXU0p1eQ++tM+NHwlNhFa2XjjTtoUcNcAc/jVxPHvg+/YNB4p0988ALdJ&#10;/jX5/R3zxjG9vruqWLWLyIBkmfOeoauP6jza3Nlikuh95XmsWE6l7fVYHBP8MoNYGqTB2LxSIceh&#10;618Zp4r1i3OE1SZQRxtkNWIfHniwQFB4guwM9pzS+oSTvc0WLTWx1H7bPgwXUFp40tUUtGTDcEdc&#10;HkE81852kjIxYHBDYz/9evTPEesalrtrJZX1/LKrjlZJCfp1rzK4h+y3bROvfBxXqYWLhDlbPNxL&#10;UqnMjs9L1CK5sYpQiruQxSjhQx+mdzn1JwBWt8IPG1z8KvijYa4JNscdwFnGQMxscHPp1zXK+DNU&#10;EUkljPIBHOm0sTgE9skAsR/sjrV3XrCWNQJEdZojtdGQqQMcfLj5fx5qpRV3F7MUJO3Mt0foxonx&#10;i+GJtI55fiHpCCRFbDXgJH5Vduvjl8HIgPN+KOldOiGQkf8Ajlfnf4a16WfT0DzYaPClc1rDU7hk&#10;O1643hFGWjOxYjn1aPtjW/j/APBUHB+IkDevlWsjf+yiub1H4+/BQSfL4vmfv8mnv/Wvkc3844Yn&#10;n3p0dw74+Yj8aqOHSe4/bt6WPqyf9o/4NxfKuqahJ9LMD+bVWm/ae+FkHyw2Opy/gi/418xrIyMD&#10;uOSKkSVmXrxnvV+yje5PtZdEfTdn+1l8PbUf6P4Q1CQ+j3agfota+m/tveG7Bv3Pw2SQDtLfuP5V&#10;8pwyuAFDYq5BcOGwGbOOlDpR6AqrZ9Tyft63kYP2LwDpqA/dEskj4/Wql1+3p44Yh7LQNJhycYEB&#10;P8zXzUl2ygAsT61Mlwxzh+g71KgkHO7nv19+3P8AFm5U/Z5rCLJ6x2K5/Wsy7/bN+NUiER+LWiUn&#10;pFboP6V4sbljwCee9Kkwc5BAyO5o5UiuaXc9UuP2qfjRc5L/ABH1RAT0humQD8FIrGv/AI4/EbVH&#10;JvfHGqTE95L5z/M1w5eNSRxmmtLlhlyMdcGiy6BeR0t18QPEV3zPq9zJnqZJmP8AWqcniTUZmBa6&#10;c4/2jWOJV3A7vl7YqQSkHdjjHHFOysCbZovq93L83mt16ZprXt0xO6VvxNUUkYAnJGD2qQTnPP61&#10;NguyyssjMFaQ46mjedw+c/e+UVAs2PmqRyDjjk88ilYLPqK7MGxn65pjuAcgYHuajedU4eTH1qpd&#10;arp0BxPfRIR/ekAoi7dAsi4XZeA3fikZ+rM3X3rKPinQ0O1tTiz/ALJzUEvjPRFk2rK7/wC5ETV2&#10;k0I3I5F6FzSrMuMDpmueTxnbSsEt9NupCehWL/69XrKXxpqg2aR4B1KfPcW7Y/QUmgNiOf34+lNM&#10;4DYz+OaZb+BvjbqQzZfDieMHoZeP51q6b8AP2ldaUNZeEEUE8YBP8qybgnqylGT2RlmY4wFAz05p&#10;RMh5OMj0rsdP/Yq/ad1Ng1x5NoCeS0RBH5iut07/AIJ1fEe7QPrnxMKEqNyxx4x+lQ6tJPcfs5vo&#10;ePtdJGN5kA980x9QtVUO90gwerPivfLH/gm5omM658QL2X1/e4Fa9l/wTy+CdiA2p6pPPj73mXB5&#10;NRLEUENUKjPmSXxHo1sP3uq2457zCoJPHHhiJsnVEJ/6Zgt/IV9dWf7G/wCzPo4xJpEMhXu8pP8A&#10;WtOz+CP7NGhECHwvp5ZRnJjBNQ8ZS7FLDVOh8YD4gaS5C2dpeTnp+6tWOf0qRdb8T6qoXR/h7rE5&#10;J+U/ZWAP6V9u2+m/AvSP+Qf4bskI6FbYVPL418Caem2w0OMAf3YgKh4+C+yWsJNrc+JrLwF8ddbc&#10;f2V8LrtMngz5FdDpf7MP7S+ucnQ7WzDHku2SK+p5/ixpUGVttGUH3GBVef413kIAt9NjQHjOayeN&#10;m9oouOEXdng2k/sC/GzVhnWPHMFsCBlYY84rp9H/AOCaUM+2TxT8Tr6TP3libaK9Km+MuvyAiMoo&#10;zxxWVqnxb8TtGR/aAUY/hrN4yu9vyNI4Sna7MFP+CfXwN0ECW+1G6uXUc+dcDk/hXm/xM+HPh3wt&#10;4ik8JWaiSzSNWgYnJUH0Nd1qXj3xHqtx5J1OTLHoGxXjHxM+Kun6Z8X5/C+tXBVooYgk7HuVyQfT&#10;rWcpYqtpvbUuMKVHY734WeJPFHgO1vPDcVytxpl7HhHkY74cdh7VkftC3em3fwxuY9RgSVzMn2dn&#10;HKsT1H4ZqXR9QhnhDrIDu7g9a5j443DXthpuiRgnzLgu/PUAY/rXHQc5YyMtnc66jjHDSPn/AFjQ&#10;rzS5BcpGVBAJGOlek/s2/tH698FtdbUbCJbi3niKz2sjYDHBwc+xqbUPCsOr3D2iICwwiE9jwK4b&#10;4hfDXxF8P9VFrqOmyQNIgkQFThlPdT3Ffs/D/EOFxGHeCx8VKnLdM+UrUqtKXtIaH//ZUEsDBAoA&#10;AAAAAAAAIQCDdnB4A2gAAANoAAAUAAAAZHJzL21lZGlhL2ltYWdlMy5wbmeJUE5HDQoaCgAAAA1J&#10;SERSAAAC9gAAAJUIAgAAALx8KaoAAAABc1JHQgCuzhzpAAAACXBIWXMAABYlAAAWJgFif3czAABn&#10;qElEQVR4Xu3dCbztU/0//q+pUrk0EJpMhQyZbxkyZI4MkVlCZHYpQ+ZcXJR55qpwzUMk83BLhISS&#10;qAyZIupLhgjl/7y9v7/1+Pw/++x9Pns8+5yzPjzuY5+912d91nqv9VnrtV7vaap33nnnf/KVJZAl&#10;kCWQJZAlkCWQJTCyJDD1yOpO7k2WQJZAlkCWQJZAlkCWwBQJZIiT50GWQJZAlkCWQJZAlsAIlECG&#10;OCNwUHOXsgSyBLIEsgSyBLIEMsTJcyBLIEsgSyBLIEsgS2AESmCqbG7cD6P6xz/+sdiMP//5z6++&#10;+mptwz7ykY/MPPPMvn/jjTc+9rGPffCDH+yHxuc2ZAlkCWQJZAlkCfShBDLE6dGg/O///u/f/va3&#10;wC4PP/zwSy+9BNZceeWVnXr8l7/85U9/+tNTTTVVVDh27Nj4nFCRXzv1rFxPlkCWQJZAlkCWQP9L&#10;IEOcbo0RTPPkk08+9thjd9555+TJk3/1q18Vn7TEEkssv/zyvvn4xz8+22yzBRb58Ic/XKU1KJz3&#10;vOc99Uo++OCD6adnn332qaee8ufPfvaze+65xwfPXWGFFaCfGWeccb755vNhwQUX9H0GQFUkn8tk&#10;CWQJZAlkCQwjCWSI08nBQsz87ne/K2GatddeG4BYaqmlAsS8973v/ehHP9rJpzZT15/+9KcoHkjo&#10;D3/4wz/+8Y8EgL71rW/NNNNM888///vf//455phDa7MurBnp5rJZAlkCWQJZAn0kgQxx2h2M+++/&#10;/7e//e3Pf/7ziRMnRl0wzZJLLrn44ot/8pOf/NSnPtXuA3p1/zPPPEOV9vjjjwf38/3vfz+evM02&#10;2wA6CyywwDzzzMMSKPM93RiQMMaCj/37l7/8Bf9XfMpDDz0Ed5aei36DROPLgKTxGS84/fTTd6OR&#10;uc4sgSyBLIHhJYEMcVoZL0oouw7yY7/99ov7v/71ry+77LILLbQQBDBiNpjXX3/96aef/uc//1nC&#10;PUDPIossoqe21SFBPBp277333nrrrQcccADhb7LJJmDlZz/7WRRUveGE2+67775bbrnlggsuUEb5&#10;DTbYYOGFF9aRVmZAe/eQKjRJiWkW0WAOaJK15557xkN0lj6xqJpMyk2/Bg8XJRMqjT+//e1vEwh1&#10;ZNhjZejT3qDlu7MEsgSGnwTqQpzLL79cb7KhRnFIY2f94Q9/eNZZZ8X33/3ud7/whS/YJkcMrBl0&#10;CoN3f//73+m5bK5XXXUVE5+tt9560UUXDcTT4320MdZhtPTAAw+gRi655JLf/OY3unbooYfSGDJI&#10;6rECTjuJKwyzjj766KKQgeM555xz3nnnDT0mR7n251KM0RNPPMG2/e67737xxRfPPvtsD0Uurrvu&#10;urr/mc98xoMGHetcIEsgSyBLYFhLoC7ESb45pe7Zz2wPcTqcddZZ6WJGw1pJG3XNNdcEZ2OH2Hzz&#10;zZdeemm0wbAe+4403m5Kq4XmsZWGTQ/fLjDCbtpLjqeEdb7yla+MGTPmBz/4gT4OIWETtllmTlJi&#10;hpk5+YA1AE0vrbJipGC+3//+98H3oHlWXnnlDHc68iLkSrIEsgT6UAJ1IU6YoxZtY5OlamguHBCt&#10;lbGrhZ8OuOM0v9hii7V/DO0TScXG6dgdqoRmOZtHHnnEXaTRy51saEVnH0VXPProo7/4xS8CYTBh&#10;pr+jEvrEJz7RA+4kYZ2XX37Z/t17woYSyntx0003JbYGxvriF7+I6kPV9EACFScA0ytqMtObsm+d&#10;ddZZf/31P/e5zw2J2rFig3OxLIEsgSyBZiVQF+K8+eabFesKiw22BWljw/RQ3yA5hsTQoWKzGxfT&#10;qWuvvXbChAlMJWxRaBs9arw/ATRUA/793QO/++lPf6r+L33pSzN9YKZHH3mUeiI9brPNN/M5SI4P&#10;fehDIxv9gMVFlVYQPCxnKUB7rNLqyKxoUElYnV922WWUd1EMIGZyDvH3D6wZsP2musazlz/wwANN&#10;y5133nmttdbq8zZ3ezRz/VkCWQIjQwIdgDglQcSK6TrvvPMQPOPHj0fwDCNqJ8DNEUccofFMPjfa&#10;aKMGCimkBSNWYW8mnTfJIXj5FZbndoTNAlwGpLJU7vSMBhMDEHi64/Y78GFAT+z6Iztgca2iJJkt&#10;D1NdSRA2xvHHP/5xhB1iWLP66qvzPhtGnnTp/Y0395hjjoHSDjvsMObYmdQZGat87kWWwKiVQOch&#10;TlGUbDzvuOOO3Xff3bnQ6o8M72dBF8HNcccdB9zUO8varSliLrzgwr/+9a9f3eirMJDNoLWDr6rs&#10;lAnxkM/SyywdHI9tcsSo/GrHPRQlaB6ThEqLRoklbI8teFqYjaEIg2t/9KMfBawJwmYkWZ3/8pe/&#10;/MlPfsJeh7HOrrvuOhqM7VqYCfmWLIEsgf6XQHchTvTfrmDFPP7442effXYGCv15NLzhhhvCmtiy&#10;3kAnBZFwzzlywpF777P35z//eSYmHRxjgqLWERPlhRdesInecP0NrFg+9elPYYbQYB/4wAfSs4Yj&#10;SdBAUKHr1Pdks8yCB60VlFg/bLG1hsMpTMBItTqHPkFPQIf2rc8PJx18B3NVWQJZAiNJAr2AOAno&#10;XH/99SAOZf9Xv/rV/uEn7F5gjXhr/l1ttdXqNcw2fOONN+6+2+7AzYYbbtgaZxOiSH7XTLbt6/7k&#10;iF47q971rneJhvKu6d417bTTTjPNNP/+7/XWW2/961//ev2N11N5Bh8wGQ84F41PhIOjKxnaMMrt&#10;vCS1XlqGBuLpmc1yNN7EgDUZ1NNDRf6N5Ew3kqIfNR4pHBtds6l11FFH9efhpJ2Zlu/NEsgSGNkS&#10;6B3ESbv79773PQfEfqBzbKUMirWksVpKy1mSjtt9HJ1Ua+BGf1ki+xdDw9ahNKU222yzYGh43CC6&#10;/vOf/7z99ttiupSKUYrBYf598HcPzjBmBvvN+973Pojn3e9+t8AnkyZNGnCmAkC8lDn5p8grbJzb&#10;wWe9fx+otMiNmYjAfcxE4AzXKqusMtdcc4FxHdx3YRoaQ/96Vq2bNyXayLYNbzCyHMTYzmc6p/eT&#10;Pz8xSyBLoB0JDA5x4AA7K+bAZtnOk4r3WjEPOuigIaRzwuxG9BQGxTQODfQ+Sp5zzjkXX3Txsccd&#10;W10t5S47pRgkyXc6ur/GGmvwq/c46IRLEahRVD9FGb4tLD358a644oo0NUBPraZGrF7bMKOQSy+5&#10;dPElFhdYOUxcI7wv1zb/ymeOJeLCPSAAYh0F9ATr497hgntCsDrFTBsciYh2HLX0hbl3hPFtnFpL&#10;DZGa1BUJE/i7RR74FGU43LzJkxn4qIU1pZcdQN9qq634SHpz+0F12Km1KNeTJZAlMIIlUBfiUMrw&#10;EoJFUuc/8MEPLLPMMrZeq3/7ErGpDBWdkzRThxxyiNApDfqikQcdeBDH7+985zuDatbCIYUNzc03&#10;33z11VeXMI1IiTbLBhnCUzPeeecd+INmBPiAUXyPP6CKAjExFnZxtE2xzWLm2vIT3Fl9tdXn/8z8&#10;c889d+lZaCF0iEZG0NuIXgPnparUz/cN6HGvGDbDZWsPDzX6vkitlVKKVp+iEY5PHEt9D9OfQce6&#10;euUjqaTJs8ceewDuQp9nlDOSRjb3JUtgpEqgLsT52Ec/hmmwFzrI4gMW/uzCv/3Nb0MKM88yMzUB&#10;49z2d4IgwDmnUAC1X9ugg2SNpifaf//9ucBwFWn8xFBObbPtNptuummDmm2x4AiskOxpnHTXXHNN&#10;4Y/RALUkzaCNVACdcOqpp0ItxcK4io033ni55ZYrQZx6cGeVVVdZasmlBoQ7xVsAHcH+kSJAz0kn&#10;nVT8CcUViAcvMrwMnAP3RF8iUmVJ7Iir+CYDmioTMpXJKKcpceXCWQJZAkMrgboQ51PzfMpytuxy&#10;y2L+cdTf+MY3Tj3l1IMPOdi298zTz0SjqVrGHzbepttOH+xGrI+5pZx44oldRTkoFr3Q1FNOOWVQ&#10;L5jzzz9/4lkTGyinNFsayCuuuCIRNvRuuBZEC9VSOwJhXKxmSjTAgvZEVdgmSis8UFPVFtmdgDuL&#10;Lb4Y+5XGlVBKcm4KxEPLRmipPI0eucE6wyuDelNCy4UHlUBCOQizrr6wg7YkF8gSyBLIEmgsgboQ&#10;Z7NNN/vBD3/AwFMoMxQF2ua666476cST1vzSmuf86BzmHaxzpp56arax9FYnnHhCO4sdfRBNEAIc&#10;YugGAW5RPvbYY9FOVcgb8jr99NNFKD7ku4fUmuWWkA3bGoQNTQeqoyNTjesKexpGtSCOODFoG+7i&#10;DRJoV3woPc5Dv3/ouuuve+H5F9Zbf72i4U7jGgy0LtNt/frXvy5xPOE1Pby0WhXFlYs1lkCgHK//&#10;CSe09eJnOWcJZAlkCXRVAnUhDhsUUXdxEmL30bkAN+usu451bY3V17j4koshgBlnmpHl7ORbJ2vf&#10;UmOXuvDCC9tpqEVz3LhxUM6ZZ57Z2bQPLG+4LFUkbxK+Oeroo4qgLZANE4TIzBDIBn3VJmGTJAZJ&#10;wHn+VCE7GHhC2Fwu4kWR4k5Skyqa9dSOyEsvvcQNmA7u7IlnJ01W0toMOoIJ8SD2WB0lU56w45Gc&#10;YZgG9h2047lASQKmK6Psr33ta8jLLJwsgSyBLIH+lEBdiEP/stiii0019VQUVZQXiARmsM8//zw9&#10;BXNazrqsWbnz/Ps//77k4kswOigfNpvtdBLKYc4iFHIHfVMF9BPqhnJNrsEqPJOu0U9NPHtiFK7l&#10;bOjUAL7WLGxCOGH7IuAKlCBVZFEZRI/GaYUhDtIlsFSVK/YYoIfBbDhqxZ+DmjbTZN3763vv/tXd&#10;N95w49bbbM1fjB6qKcYI4tELwJQXWNFyOYXFGz3xY6qM1Agr4+2g9zSBeSGMsK7l7mQJZAmMDAnU&#10;hThsXZ317bhSTWEUmIPwnZZUCA3Ab0XUXbvjh2f+8NZf35ox8pgxY2adbVaarPaFIni8yLZ0NBij&#10;KqCk3hOTZfFFF12ktioNk0Fz++22P+fcc+in2KDAW8mCWMoqLEUL2ih+TJGes0R7RHuC/ABKZptt&#10;tmILaetmnHHGAdvMOkdoHD9FpncfQM/aWDtxL/QT0CcYoHq4x5hqHt/pm268ad755mUA3izW8azo&#10;aSTdLKq0MtypMveGaRlBEflFZqOcYTp8udlZAiNeAnUhziuvvMILl9JETP1NN9n0jDPPkK9AoDkK&#10;eM7Md911l4P7vvvuS58lPIlkPa+99hrljoAu7YusfQNkBrM77bQT8glGqegKBBKt9aW1dh+3OwB3&#10;7rnnhjcTDdcmm2yC3hiUESn2Oix2cRvCrhQj8tns55xzThFc/IsGq9iwpuQJqSif3MLxNLVxkyPS&#10;IHQVlE8J98AoHMSuuPwKfnPhf15djVUSAhUhyqpI8KR4M9lgualh7efCO+ywA0ycMzz08xjltmUJ&#10;jFoJ1IU4JEItBeXYkueZex42qjyeWB/TRoEgKBYxdk886UQMgcj6G311o9tvv90t9/z6no5Ezg0D&#10;ZAqdk08+uVkDZBYzfKaAMybGFXkgjzvwwANZwASyCVObVVddtbpCakCVTZ9EkIt8EUH/GNDaCMsp&#10;IGExeE9JjSWwXgot2OzbUk+fRYGYzXeaFWa/lY+QgIBsxXet39qf25MlkCUwgiXQCOLo9nrrrbfP&#10;PvuceMKJEMz9v7mfzQ0Nzl577SWMDR/yzbfYHOhhj4wqcPT/6dU/PebYYypqhQaVKVqFvwbkceml&#10;l3IvGrQ84gThJMQOEmW33XZjNDPoLQrQi7mFUdEMM8yAt+DBNHbsWKCtyr3KeNZtt91GxZPYmoA1&#10;LKZBw46gvYotabZYygNFr2Ts5ElNNWg8V6lgm+BLhFOoscJCuTU1VqqcOzqIjCqj1iya7wDNJJ+t&#10;lZsdx34oj8jheZDtjvthLHIbsgSyBIoSqAtxZG6S+3DHHXdkZ8M4ZpHPLiJiHi7nrLPO4jQOBNBV&#10;7X/A/uMPHc8VmcrDLsguh9WqYh0UsdiARx55pDNi1Ln11lvDDTyr48/JkydHfsR0DZptKkra4Nnz&#10;InuCthHPBmez5ZZbVlRI0b/QzV1zzTWxSQtGLEpy/8OaxuOSEmlxuZJiuljY7gXxUGlRX6KCqLFa&#10;NtnB6LAop9BkBs58hyEX0FPEiJ7Lt58eLSdP6OB71NWqnBOYlGEK+xnTd1UCufIsgSyB/pRAo+jG&#10;f3rkTzZyligQDINWNjfO9DRTBx5wYHRmt913O/644zf86oZ2RwqsU04+ZfaPzm7j7wZljdTB03ho&#10;GJogbIoCZVNCjSKEzKCLrOWYyxIdltuBko022gjpstuuu1151ZWDjlBwNgnZIGxQVoLyDZdcB4N2&#10;sFjAmNJtAXOMmkFJWrz4NTieWWaZxSjc9vPbwmRnmWWXKVlMN3iW2oJji9TuTJtZTPvTsyAezz38&#10;8MPT7dgd1A5D7z5nxZqS7cgrzKlql112cUgYeV3LPcoSyBIYvhJoBHGuve5akXYdpn//4O8/+KEP&#10;2ni4zPjzogsvig4vudSS9h7hYXbacacvLP8F+9Pzf31+o4034n/UbxKhHIFskh0x6xPGv+xLwvX9&#10;1ddeZU9Qr82IB87nRWTzzW9+swqc6jchtNOelO4br5YCOqsQgyUK85NPPPnu97wb2pNOq4p5MhXk&#10;+PHjoz0Im+22247xUzExRcCdUrxBJaVI82+2Vk5DiY80M8FEEJAAAyz2/pJv5Prrr8eherSzUORW&#10;a3AZXH58UYDZXCm+VFFT7PTSjSNT70WUn5glkCXQewnUhTigzCsvvyKWMStjkW/WXW9dGQDAF7H+&#10;nLMXWnih5559TgyVaaadhkXwF1f64mmnn/bN7b/5nunf88brbzz2+GO978mAT4zUmI3dv7fddltR&#10;B2s3ZsiGygYwCjsbO+sWW2whUdSI5GyaGq+URx3B8/3vfz/ufd973zff/PPZYmd4/wyrrrYq6NOA&#10;1/nHP/5BtSe2YTBzcWEKxRyqTTEB7rDd8W+thxo+SfyCUR59J/REBGgmwzpottowBE2NbwuFvSks&#10;x1u4salbhBHX06SnjnuZcMU3kWfeB9ZjzfooNNWMXDhLIEtguEigLsSBY1ZcYcVZPjKLuMa/f+j3&#10;THNs8FYxBjf6tvaX1775ppsj0+HZPzj7qKOOYoDMHHXa6aZ94s9P8KvyfYTrBQiG5BCm/ZKlV3H/&#10;XnSRRe+7/740YAxEBASakq3i/+WkZBrCWIfP/HAZ1B63MxE8YcQD60RkSEpDWAeUAZeLRk4kzIoc&#10;7kQBAi6l1sJGSLIG++WABE/kzwKqQNVRmFkzoZyiMOkBZVHFiBDIoArc9ucM+VP7Wgeiqo6PQjG1&#10;qvpDYR3PYjIPNPvgWHL22WcX+8KOMAAQOYh24Zpjjjn8iXrsgUzal2quIUsgS6AdCdSFOGjnKUag&#10;502a51Pz/P1vf0fnMEPhSxUQhy/Veeeed/MtN6+7zrrUVZyrhev1PdPRp558qtSglVZaaYstt2gz&#10;9nHFTg6YQ6qB+zfX6NNOOw1EU7+9k5mIUIGRe5KpzShUSFWUc71iieAR9FaU6ne/693TTTedRGac&#10;s3hj2WbomGBH0FMN2BexcygN7cRIMlAY/aB80D8UGWprbOKTCJ5SeGW1mW/gToQ97EYIojYF1fHb&#10;UVyc3d71rncJClBbOTt9hjJdhel0VTCut6njXWutwoiVEPemgJkBhopISDhTWEekTUA8kFDMzNYe&#10;mu/KEsgS6CsJ1IU4W26x5QEHHiAaHhrGPnT8CcezybXlW8IoI3bdbVee5CAOFY/1whby9ttvO1RN&#10;8Qd+8imHeAY6X17ny3YXWx1V11tvvkXdvuuuu0p2Pc8883RWBGlbTXm/w464SjxigVk5VVnRLr74&#10;4nCPygqpDo4OLk0sQcYiIgu89uprsI64AyYP4EKtYEqAPvUe50ZW4U3lDQ3Ew+fLTuZz0Sk9QA+z&#10;j8BMTvMmpw8jA/1EXswSgaF3OAx8GATZg24GkwSYDglr29qkTTDIZFMDJ4Za9BOmQqEFy9xPa3LO&#10;d2UJDJUEGpkb3zr5Vrqeww87nEcVtylmKIK126Lu+dU94w8bf8D+BySI4+W3Zzz6yKNQjkPSSSef&#10;VExbY9VzcL/s0stSJy0ZH//Exy2+wJCD/rLLLWtnEpqFDa8APMwVrZJWk2mmmcYtjvXPPfccm5i4&#10;nYdXGCdadJSxSCUPZ3wAjVL1wDZ2QUdPxrOhU8sKqa7OQkIGdGgAmXNxPqeu+ufr/3zzzTfDIx3j&#10;AkzXxloUqxDCBpTvvutu3luMb2rTpCuDeFPJgHY8kRGM5bLdqxhsutRZCjIzIZAQIzO1MZ0eFnZX&#10;kcI2vQXicQM03lZniV6iDc0gNyiBxqqrE6kHlQf0oYhHSwf08W8yO6MBDNxjvlnBskF0D0YkPyJL&#10;oDUJ1IU4R044Ug5Oof9Y5IjiLzJeaLstoAcfdDBFFYMVBhBnnHEGrysrAg337b+YEuBYDgT5h2tb&#10;A+jgeLAmgMUtN99SKiA1xPMvPB9fAi6I5cb9YRhkqxOWUDoCx3G0DSamYt5vmysdnC3BKR9HPe+n&#10;59Vm2Cjr5lubQ83eZS8MO26ueQDrk089GWdoV8RZDoPZ2oxgAXciTfriSyyOAYKJbTYGjl6V7bN8&#10;ohtsuIEvB4Q7qZ1hABTQJ32J+AnbjmJiVNQIFU8PKJBmZZjKe6cOPfRQk/mwww7TcVdTiVRbfu6A&#10;Nwp3tPnmm3cq+Gdn29ap2hCTAX3MRgczC5rIGirn62cJoueiG7UYZtzTKYHnerIE2pFAXYjjwA3K&#10;TDp/0h7j9njo4Yf23nvvcbuP+9SnP7XhBhtO/97pZxwz4/+++L9cqamlqP/tGbxpHn7oYU3B/VRZ&#10;ZCGe4E5cVgqeNWIJ2qswN/TitjdLiXqQRuwW0UiySfgXmgGA6DsYG7ZgWMBegc9zCrvCxxW0sh45&#10;8rYjxHxvRQnYj4u8CKxjmv34ih9DPCy6HIiNcjGpFvxqz+AzZQ6U8KsNxpxh2x6Z0gPZIPbQQk8/&#10;9XT6En795ByfdHvRpifycCkMHmnPgNO1OFWqZ3KtKIcOFjOfcaj6zj2tg9W2VpWkK24shjVqrZ5h&#10;d1eYQptXkRzX2nXVVVfpReJ7TOOs5Bp2w5obPAIkUBfi2EK+vtXXv7PfdwCRnXfa+eRTTj5/0vmo&#10;fkajNEG2B51Hj6Nb3vzXm/6lqGKOM+dcc55//vmN5RLO2E7qH/rQh9pZlzlKVIwCUqRttA355LhJ&#10;lYbGj5UoQ5weTGXM2X7f2Y9ys/ZZ5hgF1tU/udpPa629ltNwpONIqoG4JRKng78ljsf4AtnMbJlV&#10;0Wf5ALuw+ppl5lle++dr9h6qz/vuvc+XS41dCuiZbfbZ1C9sdyofnJDKY2IrGSoekMsu9Zdn/jL5&#10;Z5Orp/XogTD78xESj5933nkyrvRn83rcKrjHwojvMZMT2ZNBT49HIT9ulEugEcQRp99xZMeddqSr&#10;evzPj7/88svHfP+YV159xTYQGcXXX299+4Rv3n7rbfY01117nWMcq51BZSpTJstl1K5gcWJdUCtU&#10;BCvFmuU8R+c0flbJSQptUwpsQ+txySWXoPoHbXMu0I4ELPfLLbvcbb+4rbF1i9iSN99888UXXcxC&#10;VigmSitMD8jCgtg+QZdUjDqYsofi9kp2PMERKu9GjxbdEWpZYMEFoGq8ICzOiplCSo/QP/6Fb9A/&#10;juCQuj9FMhTwiX30M3955qHfPwRChVlYXByXZvrATD6gG8P1JvhFqGhY2O60M46N7w2LYxLu3iOG&#10;b80Rnz0FZw+7ZvZeJCYGqUXVFMrhfIbv+OaW96cEGkGchx56yDGa4uDMM89cf/31Uf2+AXSkdgJl&#10;RDpZc40p/z3wwAMUTL/9zW/HzDiGgUUVLZU9Q2bNlF4KLWTb8J7TGVW5PUTZgMWpzbTARECugFrr&#10;S3uqNJwZ4nR1dlrcueYddvhhhrjig1A+IIiUICZGYJ2wlEr7BPANDBWzh/o1MkEyGfZvYA4f3MiK&#10;OUAPlShw84c//sHZ+tf3/HrRxRalPjCTTUgQ519v/OvpZ57+99v/RmFGO7GMovwwQNaAUHWZosmC&#10;Bz8U0Dy0ZsztNTthoABAgX6itmZjROljEldye64owAbF4Dk6wSjgQwdhWYxOxyPitN/lvq0hYkpF&#10;mpTgLDmxs2Keb775sm6rb0etHxpmNePdvN9++6XGWI4GdC/wVk6cOFF+lVTS2W/0hEVoBHEs+sss&#10;vUyExVt7rbWv+slVFsT77rvvG9/4xnzzzofdESNnn333mXDEhAhqPPHsiWwCKg6/t3rTTTc1TqyY&#10;QRyGOHEjLRJPKxtblYyYJZTTQg4pEEearRNPOrFes1kaVexRLlYrAVPIl7vsvMuCCy24/fbbNyui&#10;MEwOrLPZ5ptFkvPiaxx7KhuIsP1kjFwCPY2fKEohLpC9PMt6QIRCSnkTD83jw9jPjUXqOGf77KGv&#10;//N1H9CZyke1CdMADUsvs3R6VqQmkMZL9zUsImS67vzlnSyK4KpiqxZacKHin7994LessF9+5eVm&#10;ZdVmeVGgYtXDn0WIPALpLABqs4Wj4fZA4UXdVqJ5IJ5swjwa5kCVPlKDTJgwoZiCWmRzTETtvexl&#10;JcYuJatuQWdSpVX9WaYRxHGEhWYwHBY7K/Vh4w87/YzTuQ9s9bWtdObQ8YfyG//IrB/563N/9WfJ&#10;Ubxxb0ETSWrEzrGS0g6kKLeHHHJIcDm1zsO1FWJ6KapsJ5G7UfCVFLKvenZMe+QCn1mgQcYJEMcm&#10;KqdSagCeybG+6BXfy6GNxogw5KE+RNDCZq9zzjmH5DFzxRs59qPowmK0eMUTPSh9qP64gDinn356&#10;C/im+JTAOpLDi0W59z57szTnitWgGcF/JOYjAJBv4qBMN5oCUaYwyvYPWtfkPOWJYUvBHMcUxV/G&#10;4zTAv2bp3PPMnRogalwpKxNljRuLLUQUQWAAfeAnF0UYwmOGMTMUi7304kv/eec/1LjFL4vZRVqD&#10;HcU4eFFzkRZK0YGTyUjx6SEupBSFckRqyDxN9VegnZJFxBNTl3LfjA2OZ/QcxNuR4Qi71xoiAG8K&#10;oZJ6J/hccNjpUlJOgrPOOqskAdZgre0aw1SSg0Cc0049Df5gAap7/LTtVVh6NjqUO1gcZ2t4kB7h&#10;yh9fWdGRKsRkuZRrOsbJdiUkiTV0wDcWjgnHqwjpxm7U5VgcUd122GEHgW2izpbzfm+6yaZHf+/o&#10;enQ9iGOuWNzDKdSDNMm8IYEhyascjbEn2epahjgB7e1niREBX+zxA3Yqnmig04fqcz0gTgcvkwGP&#10;OPGsierceJONV1lllV6GfkkdgX5goPgzzJmr9LGotFK+b213ghsL1+hwESpGn4qeBu5B+UT86Ax6&#10;qkyANssE4jHZvP7O5VwlbFewDrjvDR2SF6HNHuXbq0ugVjNVvBfVnU7dtZqpYsmh2rmq97SzJQeB&#10;OPZC75KYeJ4q9MhPrvrJj875kYPsMssu49B/w/U3nHveuTTHtn/JoukRqjTOq+hEDmACJSK5pWg0&#10;jrnURmGOR28lBmDE3ap38cmCSyi5sBHMSFuOanPAAQeEJdCAD0oQRzqCRHvoO9Vm0mjGfuD2hNJM&#10;sqANSp6iUEKxmM/xTUocGDdCG3F7EfalpwTEiTIKmPpO5APeEpWnkqmDnmJ/Ejs4vRV4HdGMhIoh&#10;xqgwPb0exCm2PDU71tmoQds6DnFSF9iJm5xANqgtQUdjUqfKtMxlBpVAQJ+gf1h/l9SCVMw5K+qg&#10;MuxggTCoR13fcsst4A4jHksio7FsttxBIfdJVbWaqVLD7AVhqz6gZqoeGOqT3nW1GYNAHIBD/ufI&#10;O4PtZ1181913STz+9a2/TmtA0xQWM4whUAI77rjjoG3lmUJFgsYHX8ACMWd9di73J7O72Ndrr622&#10;2opuK7IoAw0KdDAam9UBqGIYVB3iWFyAqgA9Jh/T6biXQjRUWhRJiSGMYvYG/4ZOlH6djzQ0UCwW&#10;TGNijILiCg2rrSWVdK9KLG1+DXIlGhDf+zJ4yNpbSvpXKA3QTOpb7DftHi1VoLdidwxKicVRuQiQ&#10;iSzVcssrlJZQoMgoFIia0T2IEy0MUkdkHUzDVzf66he/+MWOpwcZdEoPWmD0mHOlHOCRFdVLSoXX&#10;QXPmQUU9agtEEpsw4qHSShY8zp+Z4Bnus8LgWvAd6izOJaua1LVY3uOoKaaXI2utMisKJzA03MVS&#10;sf1TNy43/XumT/4jPEo+9/nPjV1q7E4778QIxhuVLILZCiCuSZYSp7ZCVsBTlAsTJ1IiCiFoO+Tz&#10;YgWkotp333333HNPsTRwNoFvGG0YHvhJbUAVAOSiIAOzqKXcYt3sIL7xRGR7RGSpfqE6gA/lARfw&#10;wvwzw/wLNOimjsA3GBFfAhzhZQO+MDWF6lw+6I60pmQbXjkYMsAibIlcwJAvIQb1eISSala/wvWi&#10;46s/bkGPqSFu0ZJ6twA0Kg8loOd6cwQCMKaaoRJVYT4V4FFfKxZaQmMaHYyWCzAjuq6Bi9eMnT9i&#10;r7o8Wy5pIMAa1uLnnHuOANwHHnAgtSNPq6RFarnmfGMLEvCqymvr5TVLTT/kqC3WvIoMnUMyKEWv&#10;tBZ6NFxucV4icy+104VREO2aL7qTJ2NKZw//ejeDds3XsJOAwXW2ZxcBv9pJHfhLXbDLxDdK4s5t&#10;HyJU2S/S96k87DvaAhMMwuLwN1lqyaXCqcolV9Tqq61OszN+/Himx8lU008oHAa/NlTeJeCOb1ge&#10;2EFpjsHPerMKreq1ZD3nLvTMUB345ppzrnt+fc+Aqq4BFVW6Y9UQl8UHlu1Wk+igRcQMw7jQDfnT&#10;DKP/UszMc8A1O83UJAqAL8rHN6AJbEGz7tQV7n/J7AbUENYlrMnSlz4XWZziLZCHyj06NGvgIw1C&#10;rRW9LuDhvDmWRS+PtwIhZCn0IZqkEv8CcyUWZ8CWM0T1FO8V3CYmZKT16TaLUzuvItBRWCX3CalT&#10;ZHEMH8gLvjNa95qQfz0TCqMmbHE9k9KkCvRh8uTJJcvxWrGojXapWMxYG7LOWs2XhjuoBQGsk3s/&#10;3bRB8Ra4emM7cuSRR5q9IzunRL3VNb5nN8ZYnjIrDJYtSiuvvLJz3Wjb6hpLaRj9GkS7HTMZchSN&#10;KIodCYIfk5q8JUabrTFpVII49//m/rRB2j+OOOKImT8886mnnVrMesi2A5qpPahxj0rGmBYawfht&#10;vbTFwFNtEqKhmmcNzHEGhDhJUaXBMEHR7ji2DbwIFsTJFToBnO33IE4pGgGEwXGsaAMU8XNTIMSm&#10;IE4MULKbKUIcjQElayGObQ8WoWF0zgtrNa8EhiZprxpAHM8qtdxmDPIShV47UAYg6z3EiSlUDJe8&#10;zbbbpLA6QzLBEsSJ0QEZoV40WMyckh9EaqFfvSD1IEga34pubsoHhk4ox4Ts+HrXYLhjoy1GM4qs&#10;t93GOgTICRS3NFTHpyGZcvUeSv6oHfOQFsMEMP28GrbAlg0Zu9e7WK+SXaDP9pGS36IvfZMy3JUa&#10;4xTh8ByrUDGaybD2RIvF3Bpy0EEHJcuH0uE55BAeJNh0ESYpT8Jwoh4Y6t44DnnNlSDOU08/FVqJ&#10;aK7EhMLhf/+Y76+00krxDUsITAbfCv7bJGtBcU61fzuGUm8FqdPPl1Omo/CAAQBrIU6yV0ecQC0m&#10;XJph6BCdRV+Jl8goxzk1cPQUv7N114UAwiU7oANA49cLLrhAsdioQvlVC3Gc+1NJ1mRiGNba4pQg&#10;TpGP0SqaowFjIWiSgdP38K4KvieUtRaX1VdfHV0HpJZYnLDjiQ6ShpdNyy0cvrcx03klde9QQZw0&#10;2YpWybpWCqvTmzmZIE7YDCZHtpgbYeIdS5IZlQzP/elz/JQW+rBe95PwCvrCgMwQhNV59CWUEbXp&#10;kALi+CkNTRHiJOv4VI9HsDZLtnEpIktij1KDi8+qONzgjknCHC2yo0dCFZtQxzdam1/sbR4RBoX5&#10;ShIAd6zbRsEWaCO0X7LZL9LMHZeVJchsD1cGXC+dQDzCrhE5nl0Dhi2o0pJiJIhSec9NVmKlnDBK&#10;2s5MPAUw5XYr+m4rnu/Tm1jl6b0pE2uyZxm1WAcC5dQG/UvmknGuDv8SJQcEQ71p/FA9ZXCIA+lz&#10;MwNf2NnENsmSVLDaP/7pj7Y0vt88obwhZEfjbroMVU/aeW5ExxlQV1VyGg+Pcc9KTnrIGN84EMfZ&#10;iBy8G8nJHHqwFeFFApoEiFHe7aisOFIHyIiJ6/2vhTh2kZjZqoqnDwpxYk4rye4n7M4GhDjhSJVi&#10;KqS7BmxSybUqTBpTy+OVsxcWg1BV3PPaGbsq90ZYHdorZiJVwupUqbN6mQRxAkE6SJFbcTvXPN5t&#10;KVBpeHUmnqZoAO6hJpg0cIFXkmbT4Fr+vH3JxrBkVBio2mUCB0uXIE7JEB7wAnCVj6nu1VZncjRN&#10;VurFVqVfmx1ubWbFxefgwAMP1KTOYh1AyrkCxg1Kv59zqVafS90oGZ5ZrPeQ2epnVGfpAA1b1iSq&#10;EILBrxC7mRlhXQfFLka/+FIUrSCKcaFU1Y7/bAgwfAOLwgwqKNTrpdbK+RPQ36GUr4yt0NF9SABQ&#10;7DVF//ApXqWnnJJMC1KP4vUscjaxeqcDVTcmUn/WWRfiINLZFFMnTbEI3mPPhT+7sD8JKLpx8skn&#10;O0fCvKav0/z3vvc964jFt+W3YsilY9vQ5W9961ulltifwtyh+H2Y16RvkIeIK396LUPDXbwlqQYi&#10;tWS8KvHOeNMs8YwkvDlOIeGwnUwr4nNsh8V7MWRh/RMlzV3fxFPS7fFlRFb0L3Q1IMQpPiK9/Na7&#10;6E50M9VZahu9Q7S8aFBi42SAzIs7amt2z+v2NAgPrBRWpxizoHuPLtriJGQQ5+YNN9yQhIN8jpUr&#10;mDDzJEEcIo2fin586deEO93lXgDFBsAazPtYjOIYEGefffZJnoAJ4sABjDM4ASjgRpuTFTPMrYJi&#10;VK185rGMmuHQmA9UnLwETONi41sebi+Cen7+858H1mlThwXOOi1EVcXLG9FZT4XuzZmhqpno2E4Z&#10;Wdq9iljHPHnttdesGNZPHri1NIm+JIolgEsEkPSh/8MpRQ75CJQQMaI0u9hHW0ZoxHRKQPPuRaAO&#10;0teglKKz+r5kihdHqdp4x7Ulh2qa9fK5g0Mc1Porr7yy9NJLm76IhzDcoxaNyQoq4gB8cAgo4u5e&#10;9qEjz7LIbrP1NrvutmspQM4w9fgN0sjQYHHCILrbES3D/MhGGyRqf0KcNFUi3+eRE47sQVid0hQK&#10;XIsawcQAOmAEL7yiA380MoGY5AiKz4czwBQrWi3E8fYx66kXjjIgjjmQtGOwDuoxTOOT50UwN2Gu&#10;HuX9GyAGNLSTWTqt+BpsoJOVPagdrWoZ4qRxCV6HUikScTSFdexGt956Ky7Z9jzgmmCH0PLhewzr&#10;yEJXsRJqLMdXs1RMDcuIZT8UlxCwzT7QjHEviTqYmNgIIhVa+4xLxQYPSbHw10sMkNkbutdQfiGf&#10;qL0C+tTqjptqcAomEqeOBveWlFlNPWVEFh4c4mBxbr7pZp1fauxSHCJEIg5BGLYkEcui2MfDXUC2&#10;vVVXWfX8C84vopxhCnGMBSwfagukUbAFXR0gGyEmjHVIUZ3f/p7X1TZDD86s3SZ10hQKp/qEQkKv&#10;hzML5WMJgwaIQaRFSCQoxGGxAcTByjSwJSxClrBzB7DUGe5ybizKOSBUsUnB9MjvIccFIBUcTxFO&#10;BTHZweEu2etUwTph0czCw1G7pBax16Kc5cUTooJpWlcn1Yip3GYJ00CN2DUUfgSUTxdJ5pweA441&#10;uYXJUSJ+BoQ+PG/cXsX2ORnWVAlpU6vMGjETsrWOVLLFwdlQRsDyzG6SviMgDoi60047Mdhu7fH9&#10;dhfDXoFViihn+EKcfpBtB/e8rnanq6ROmkLhnE/vE9rM5DFHgYJgiPUrKBOf6X8DaieT5IBEgWNq&#10;WZyiaimUVsmwQCVFyBLP9SWIQ91s+0/GNMg/vwaIKUKcFFw1zBWj/qDrivbm3Rju4HUuvfTSOB/D&#10;OqJqVbFNDuWXIDH0C/gGkUUD8SNyNt98865Op2FaeRjlRNrzEkYEaMw9MBEzMbKJme6NXRH6RFa4&#10;EDItHkIUXuTaxkmZoU/Jnz/8Rao4Q9VTZnWvU/1f8+AQR1ycXXbdhXaW4R6mOrmFU1FZiGHGenGB&#10;+7/zA7awhHIyxGlnHLux57XTnsb3lkgdZoYdeVaaQinkdLI6D0PvxC1b6ZAroUQPEBNxkiI/WpgY&#10;hzLer6EeigIOHoGNlLRE1uZQK0GWMDMPp/H4XLqxVD7MgJQJi5xkoayGor15V4e7hHUa2yZHAvnS&#10;8JG/0xobWIZN3SY1OzJzelMJwZpvFFJJ64St50xgXmVA04MhSNquyBYchj4WH3Zj3m6Ik1trvUTi&#10;xeZVV2b1oFP984hKEOeMM8/Y7hvb/fSan1oXhJCKfAWOU1aKQWOO9U9Xq7cE473lFlvutvtundrk&#10;qj86l+wHCSB1jj/ueC055LuHtO/JXETJdllWaxHeoxh5L2K0s9lMX6bQf0VL8wg17r2LLxV28iva&#10;p4cNeG0aarXFjSFej6N3SM9Sm4O7ViV7+VJ5tyB4ELdJC5kaXLQ37yrESROjZJtci3VkiXHVm0j/&#10;/u/VD9OsT9rAllzcB15URp8BDbam/TnfJ10bps0Ihy+qLq8zfGO6cuNyhgmr7bBuDscuVwxWyUt8&#10;GHU81iLMQpzoOm6vXQniiG689OeXDv5mkUUXCcaY/633QUaFYSTN6k2FciYcMUH5ffbdJwcNqy63&#10;kVSSaREzHakh2pwAo4cI7A3EqYd1KFME7bUNoB9qKRy8TroR6fX222+PpLma+zIiJfDNb37Tbusw&#10;E3l7Et8Tvl1FEx8UDm8PrCrXSGZ5VUx8+kFicBsimQ11GKrT3GkVTrGD8ZkGgTjP//X5cXuMowjn&#10;njP3XHN/99DvhrOfS7oGq8nIdsJE3jrNZzqnH16GIWmDCSBe1oAxIau3J0Oc6rJqraTTF9pJfJ2k&#10;bYlMEVYnTqAje41qTWL5rv6XAOMQeOW4446TnLFBawEdzqHMy+gc7MjJxMctHLs4FqBGOHax8mF1&#10;l1ifIe8+cDNp0iThZi688EJR35Li+Je//CU/fCp7aqKOaJMHzzQushApL7rIojI2FF2N4B7x10f8&#10;8pHoHECnD7NYD/lMHdkNiFACmDyBX0d2T0dM78Jm1gKaEmPpWsp8nhHPiBnojnQkwt60WRXo0CbR&#10;W9sAhA1oYt4KQzWolzhArwZxFooaxqJ1c1j5FE3II54hG2c6L6xP5A4S37kjqKKBPENTL66e0wja&#10;la9SreiUEXYLmdKRQCeDQJwpHhZ/+OOe39qTL1XKKx4dALWkuBslWtugc5ZeZmmGmRnotLkiDK/b&#10;WdlTWU48O8dTGV7jNqW1KQNlyT/IlmB9p9VSZuzYsf4d8Ue14Td4FVpcTCMPqaS0lOnWolMhVU4E&#10;W+rNZf8uPagYN44FG7QdBWoRkj1ejIaKudVKyqxBexfQR7EI5xO+XT6keIbB/YA7YqpFbRHaxwew&#10;g9vBoI+oLeCh7IpYDe6///5+JRz4oQF4UN5L2hGN1SAQ57RTT5tr7rkCJMYVk8Z8ElAExGmht8P0&#10;lqK7zZBndhymMhymzW6QpXWY9mgUNjuivNgFren+DYPC0hUGARHuJVb20Mt345g+CoegcZdTUoUi&#10;WOkIRmmQvqrUpPaj1xYbXMQNFYc7ZqBARPTjHMWRx0UwVAvEKyqzKj5dsRiFNARB/8TtA8atjtNC&#10;ql/sUCnP0p+4IuxA8enUT1yUqpwoLr744tNPP12ghzZplEEgDl3gc88+t/kWm2+11VapoQyNaako&#10;0rpNalUfmF6WTJkdv/SlL6273rpDm8W6lx0ftc9i7W/Ot2mRM2ql188dDxpAoF72m3GcTSacAza7&#10;hIGUSemT+j8XQe8HopgKKoQcbShunFXIlRJGQb/Z+IvdiUjK6ZsqO2jvpZGeWNSOFcUSM1Bcg1Io&#10;ztqmxjwMPEE4wFB0uceTsNiRlO+9CPK0ECEU42WMgKHqmMHk4TtWJRpQ46FsBHEEM/3iSl/85Byf&#10;FPlGus1UkT5Ipi2lwxDOkiF/tAEQdJ8R+yknn5KxTr3h8A4Ixj/cwYGxlne2fdeqIZ+0uQHVJRDL&#10;dzrOxsJdZT8unmvr6SZ6vxtV73iVkknZETF845a0tzWGian+BFwSbVaEjKMzwKBZxy6YZHjyR37A&#10;UCoVma1AQlwCjz9+SmCL2isFng4GaPhykJKxCFKTUgtXmZm1ZRpBHMoz3NR0000XqYnTRbKc06rD&#10;sdZaNlzuqsU6DLg6bn02XKRRbCeKcvfddj/zrDP5tgzH9hfbzIFcprbtt99+uHckt79TEkhH2LTN&#10;F8+vgybWrt3p45vifu/Pop7Cn13iJ4pGLek47nEp8WS0bdBONUYtUcnoxC5VZl2Y2Ra9xBvcxUpE&#10;otmLLrqIs3NkTS+SkQMqlcI8KGA3V6E2FUBVetRmmbC5jojqLVfVCOKcP+l8GsG33n7LQbz4ALHb&#10;MWMtP3Kk3miCGhI+bxdfdDEt/vIrLC9o0Oj0xCEKMXPJ4bDDDyulNR2mo+84teEGG17906szsh+m&#10;IzhUzU4H8dSApJtIlp5+qsh8FHsROxa7DZtW+IKAR5KIBYyoDVUwqF1FPRHV2rIkdirp6bqEvYZq&#10;1IbkuWFYUyXBCI6H6mDQhGv2o6B/AqoWOUhJY4bFkG2wwQYcAtrBG40gzte2/JotyssjkGJxyKnH&#10;GF0PySQYLg91wnPi+eUdvzSx1lhzDfmZqSH7HzV3RLzhZq/jI0yzs8vOu2y2+WYjA7F1ZKBzJV2V&#10;QNHQoagPKjIrg9IqtS1caaWV5phjDoFSIjpiUZWW8ErcNSy2wK4OQS8rZ/ZgLBjZlAiF2jaYGGE3&#10;UvISr9jawNw9ttqp2LbaYigDMXI0uOXdsy7EEVVC9i9heUpP9TAhtmSubrnRrd1oXB2gW+5naw9t&#10;/y7zCc/muvaaKfHyUTviVLpGKhnAMne/7+zHvqwjqQ/al38Ha/BGGEe+jh2sM1eVJdCmBJKOiU2M&#10;0B4JGD3//POSrquc+SqDhtqnlJRKYbGbYU2bw9Ha7eEj7V5uRIMaOTTrJd5ak/rnLkTOqquuKpdf&#10;a02qC3GOnHDk1NNMjQoT7FxooEjYy8pJNB4JTQRJbO15Ld/FsEMDhnXKT6sPdEj3N+m8SWjGzy/9&#10;eYpGa8qIgTsMVvbfb39UhzyRI6ZTacZahpZYfIl7fn3PsMPZLb90+caRJIE4vhc1F3pXz2gjTILC&#10;bT7jnm5PAwumgeC2KRxO42d13Eu8211rv/7gt1omcupCnI999GOTzp+Elo+EdrLPCAPICmffffdd&#10;brnl2m93szXIjHjgAQeef8H51W/0Stto+3Ov5XlOG8qgO+DOggstiNqxmgyXuIKGw1rpgEi/C/g+&#10;+sij+BtDMzKMi+vNMXEaMPzDGmdXf31yydEjgZT8SJcHjBuUgiUyWsgRojs7MX784x9vtNFGAsbs&#10;vffejWuuHvK4sy0c8tpAwIUWWkjc3RZaUhfirLvOuldedSVQCcuLbGg/Jl8QcggRPQ/2Sy69pPoZ&#10;mmbhx1f8uP/zaIILYQv2xJ+fAOTBysUWX0y4HUtJPyAe5BMEDc0wV2S6f8ftd5SiiAZE09QR70oW&#10;Keiz0XELC02+ZdhJwIIfNkDhKVbie4CeJZdc0u7Agme4GHb04RCUvMQbtLCpkMd92NN2mhRSEoTQ&#10;TGu2nroQZ9ddd4WbBL+JWd4P81jKLht/Ux7IkXhBMOJhdPKGeMgcO/ezyT9DjdD7WEoEIoJ4qGm7&#10;TUrF0ynyKdReevElkKs4pcCvueeZ2zwDaCIAeT+AsGYnfTvlRTo2HKJ2tlNJvne4S2D0pFYtjRSX&#10;ch5h0I8FqhghOuU9nX/++Qe1Jhnuo9+p9kMtW2yxBavhKv5N4SVeRZnVqeb1VT3oFQFyGAc3uwPW&#10;hTjHHHPMbLPN9pWvfKV/+omVsQE3G5uEuuqgAw96/wzvl4u15DLQP12r1xKNR5wkBoVWS0msyUwf&#10;mMlG63Pk2WkNZ3jBoGML1muvvQbQJGVTsTGeJfZjUEr4s+oUWv/LtrUWTpmB221/8y03t3Z7vqt/&#10;JDBqYUqbQ8BoIdUA69QinjBkZj9hvR1C1r/NbpZuj9XSl7Fg+oB3b/bIXapTaLvdd99dbJt11123&#10;cWsreol3tst9VVvAwRYcyOtCnKOPPpreQVih/ulnC+Y4Gm9eXn/99RggbyZfO155w/qtizct7GDY&#10;X7PmSVwLvicGK9BPvSvuqqdvgmsDOfWAMeqfqdVUS7L3eFPi6tvCGeK0NjQJ4sA3SB1kP1pXbBHq&#10;7MjxXiJ4+KyAOxal/md3LK0W2FhdCcfBz7/p7BcLrM7GIsl+o51QIOEOXdFLvBjyuLVRGwF3hSmS&#10;3ZyDVfXu1IU4rJ9ASyinel09KDnXnHM9+PsHK1JV5hD9cWSXPeywwwSnufrqq0G3ejnce9D+7j0i&#10;HTKK72eJmPGKopEjvYvYGJHVpTUGqHsd6f+aaQ8l7sje4/0/Uo1bmCFOayNYZHGCh1DPtttuG+Ew&#10;WOdILRTZqQAgdjzJiGexxRZbY401HMSF1q24hrfWwgHvql0hw1VC4XTeC0W8b+KUCMRwAdHUjoOz&#10;5CU+aGybpkIed1Bc/VlVOJQ1ZZRTF+II7mfu9hvEcYDebffdBt2VHSOwf14tM5U//VprrZU0LKb1&#10;XnvtRat33HHHsWMfSZqX0GoVHbXomJwzvKgf//jHO/6W9uc70INWYRN/9KMfDffEWz0QVJ8/IkOc&#10;1gaoCHHUEDqUYlWhvsHcOEdF5kUL8h133HHFFVeIVRgluaMvvvjiFiXmng5dASZaa0/clfRHwVKn&#10;qop0dYnnTg/tvQo+YttMnjxZBPzGva4e8rgd6Q2je3lXoXOqG+XUhTjoR7X0m06HsSfPsXoQB+C9&#10;/fbbRYcEjddZZ50dd9yRf/uAxwXF0DloyUMOOWTQUAR9O/zaD88+9thj4XwueNfSyywN1WU1U1eH&#10;jMP/JZdckiFOV4Xcg8ozxGlNyCWIoxJbNZMGqIVjiiAj//73v4s1Y82TeYBjGGWWpBOXX345lZZi&#10;c889N32NVbqYKryFhiX9kXvDQjGu3sCXYk51D015vopJM6I9tmdOMC10sPaWyDde+70DbajSXKUc&#10;ZyMgQVh4llExVczqUBfiRLg/MlJj70nFejNAYBKDN6A/i8OEmIT33HMPcCNL6DLLLNN4GunXtdde&#10;e8QRR7CMo3TofzonmR4nX6dwL3dO8kr35k3uyJs53CsR4VAXhpGP3nAXeJfanyFOa4ItQRzrks3m&#10;7LPPLtbmoGUddsJsYK2C2nnggQdEhQlbAkbKPEKQOrRdrTWsq3eVsq7CLk8++SSdAOOHpp7LXoKa&#10;u6lbulQYi2aAIu6dHQQYikiP/Z+ZPFJYIDuqhDyuC3E4Lp144olTlvJNNv3uod8dVDfUpWEoVRv4&#10;twRx4GIBCb0nkI33alBwU6wT0BEzW0hD9w5q1t6bPhafEiFzIiByImmCX+2TEem9TIb8id6Io793&#10;dFb8DflAVGkA07QPfOADqeR6661HT80oxDftQxw89yabbJIqR6Gz+avSqk6V0TvhJC644IKNN944&#10;1RmtSl/usMMOoSfq1EOLECc2GwfLqHz99ddfffXVWYMmFqHKQ4Gke++999JLLw0vdFhHm1dcccXe&#10;v2IRADripAQB0yA9KiGzOtLgmE5xifuPKfEBL1ArBBk2iMhwkNigIho/fjxTJwcqh/DGYkTkDypn&#10;fQlHMJdt5eWXX47PJob21N4OADGZmnrqqSPOtQ+rrLJK/5AdEfKYwcCWW27ZuO91Ic4Pf/hD59QI&#10;Wn/DjTf0yYZagjjAjbeCzQ2Awt7NiWHQkR6wABOWgw8++IUXXpCWa2h1cxGWJume8DSR1qod0/3W&#10;ZJLvGlACIhdMPGtiU1G2sySHUAIBcSZMmDBu3DjNOPbYY9EG6FtH1U5BHFYgn/jEJwQsYfPnTF8y&#10;TOlq3xtAHEYeiG3d7B7ECXyD73c4tB1apt797ne3098S1hFrR83dwzrab7EVyHTAgM7REQo43kzA&#10;FobDn2GcOvvss0dq92avE044QXibM888c80112x8L6Ml+694xwLUNfuU1soHTnLmN599ADqLAGjN&#10;NdYcEAkxt5KJiFevdyqey6JcTBMfTIzwbhE7oBtKhnBJQ4k1JjWmrieOUGf2CaVW20gvgzMTFzLo&#10;0gSVOatlfKNyetyzzjprp5122mqrrUxBlbc2S1q4y2vGQ4cCjiU1fzFJKsjctMDC8R2zlaLTAJ3+&#10;16O10Pdhd4v3//DDDkdqDruW5waHBJz5vG5h9OpfahELMT2Ls7tvqB4AAt/I/CednG8U8Dm+VAyk&#10;qCdJO7GfXnnlFf/iUZR3iVUR1Uad/vWTSlQVBSLPcRTwZZSJu2rriTbHjRoWLax3ARwlm4/icyOk&#10;p39Tw+LRIYczzjgjPteKqPg47DLDRzsNRb8jdZv4Rs1WOWYW6rTdTpw40TfcZyAMxrngmrev5Wns&#10;MOyCblnv2jjEe9NaNWs2pxMh9f7yl78YZT4o8IdURbfddtujjz5qcaaA23///Vm9ACUut7hawzeE&#10;aXPxlHr4BscTKZKYnMI3RnC77bZrucvN3hhdA0eip3rtuuaaawiBadH8n5n/yKOO/N2Dvyv9f+55&#10;52IQv7nDN9P3PvvGRbBOES+++KKhJHC7mxmuTr4+zBnb32SBeEZgFH8saxt0ti6LI0utCYeTR7ut&#10;suoqfRLO1UuLJkW38PYy+3HO7SCbWrmE3grQ4ZAFv3eJl0vqJ9b+Dgd9la6h2RdjVJWHRO1h2V18&#10;GA16icVJf9rRMdNButh19IhSwJeOE8bXHo/Gtq2GLwIluDXHkdQEKO46oRIqsTjKo3N8SYWEh3AK&#10;B0dEzrRPe4RfPU5t55xzDmSjThqlYoGokwOBLbZUj0VYe9gPUCK4BaiyZ9RTVFn9bZa6wNo3FFWQ&#10;E3hHH2SvdfylK7HIe0SotDRGI0Mg5EA34XCVvkki0v5ac+PuzQctv+6660CQeIRQJuiiRRZZpN7K&#10;HGa/kWrU0fell14Sw7bUvCBmdJDosDIDapQ61SOoBV4Rp54J9rTTTWszpXgK9VbpUvLrW3394Ycf&#10;1oU333qTIayxMz061ZI26yHPIw4/4rxJ57Vcjw5G2CGvBoroogsvWmPNNUxjU7EdjeSgXE5dFofR&#10;O5xFJQnftNyrjt/o7QKrIXHxf/AuncU3Wmu6o08cX7z/VhPi60gXDC0FR6Jq5JTg2WgpkXILT2NJ&#10;5WPZJ6rAjvR3RFbi5HHxRRcLpjAiezfaOiW2QmARdAXawFZqj7/sssuovH1jd/fu+0YZh2k7k73Q&#10;SfS+++6rFRQc4BZVecG91OGx7EsGcyphURu3hEWF3dfjYAgqJHXCPTBHFOBr7V95Xv3LbKK2HrfA&#10;N9gIt6u58TmY6R6zjyKRw4lJBzXVpuIR8E08N1TzdG3hyYwcUow9TbS8KKLeTxLCp6yBVBBOqBRY&#10;R+NBBGAR223UEjEDeiJm/ITaT9wMexq3I2YAC8SMVT0RMxtuuGGwMoPaxLTTa/jmxhtufOFvL9CI&#10;wV7sqQfENx6hqU88+cTzLzz/yquvwDdjZhjjJNzOozt7L23vs889i5JpuVrUF+85o+MdIRasj632&#10;rbfe2mOPPYB1ehj4uwWiblAupy7E0RPm4nAWZVsEeeyHC1AQrEl8habiGzbbcvQViU+aNMkJwGsf&#10;aXibvQLWODnJHvrtb33bfAViBPV57PHHTjzpRDxkVj81K9IhLG80x+0+7tjjjs0awyEchfYfHWto&#10;CvcFRrzz3ytZ46Ix4htXxahgTqVRPhE8lt1USXUD5DFjxpQ6WKoH5GKKC3nAUoPGU1EVQxnGHxij&#10;VC0dTWpYrc0QNAPcQEIqTyautSJqfxSq12BPtfzaiZwJGTKzJUCMuR2LH6F3aEPQ+cwxITZUExNd&#10;gAbuCTRj+cWigTK60200U9spvAX+5h8v/8PJ/O1/v+38/Ku7G+2kb7z+RqoE5fPaq/9nHVxdXC2X&#10;1FTKQReGj3LKRZJxoVhcFFhsQpZbdrkFF1iw3v/iaDi9A6MuHKSrcXvAHVMUqsZZ+HzrLbcu8JkF&#10;DDH43hTWaYxyGkEcMNnBwtGBMVHLsuvsjQsvvDD2tYV0oy00A0VEa2ghoLdyaKiiO4RjHJtAVHrH&#10;gDU0hUHVOBdmqqaFUeiHW7xvE46YAJ6afv3QntyGliVAPeRoYWu0pKrklltuwRBYIhlJzDrrrPyt&#10;QhXubUWB+AAQIF2gCpftn2GjL9P19ttvq8RJtPglUsQaTcvgVIoysYYooJjCik077bSQEG2456pT&#10;5TLvFAukOmvrsdOrR+MZjnjEf/7zn9AZRc21rdIjHqaarRd+9Vl/sQV2FA2zA5Xar3eEw+UC2aB8&#10;ILyiiOIRLQu/yo1wCbqU0MAUgtp4o40TKwPNnHzyyWEvpYUcnqPClVZaCaw55ZRTktEMl/WucjNV&#10;OlJbZrrppgNc6t2LJpFI8X3vfZ8CSs7w/hkW/mwnV5sSggFiwF8IBi0NweBXyNPl7P2N/162PE5Y&#10;YBlFJ7MNF7x44003OqKn/1mL+j/+9AHWXHGlFdnfmCT0UKedehowZAM99LuHBugBpAbsvr4j5yyw&#10;9/z6HuyadxDWCV6noqi9wlpot0WVlW6pa4sjLtNaX1pLu93gefpQ8WFdLWbeWyOsPl19SqlyOxyl&#10;mMURiV0y0CkFFM4OUL0cl948y+jv9e29+AjkWH+9EXhnn1JyGrdr0neEly9dPD9YH+gy9tlnH2c5&#10;a7p3HEkM6wgNKoSa07/N0mkHBkrFUgshFQDFSUbJYrPDd8E3tmSenqrF4J577rnOrL6kBz/++ONV&#10;6HN8WSzAM4UbEQSjkaV6lKepcWPQRegZWnvbQ6o52lBsVdRsXXI6JwqeZfHcG2+8kVFL8VlxbzwR&#10;yGCqMqCI2h+dov4FAYZ9eej3Dz3y6CN333W3ygVk/9zYz8073xRDGX/yXrTzhRs2ArWk5QnWAbKJ&#10;Vtmwg61pv5GdqsGB/Lprr3vpHy9BNxSXJ59ycqgjB7yw/vvusy+IMPU0U5sVVYK+RD2gA9SbnKF8&#10;Q9HJFMkHImLUUe+JeLsY6IgWmOIEIhE6ZYca8WnhG0Tptddcu9rqq8ngwZnJtGxgtY29o4VkA+cD&#10;0zRKmyrt4RZtRpnDxcJ1IY7ZT/EclpVULaiIfqDoQRy2Zh03wakyocFDC5N5A+EKFWAAkJBslSKg&#10;MHWeadEPIqrSl1ymogQC31h2rftV3rGK1eZiw0UCtkzUXUQIy1dHJLDSiitBMDPNOJPa6Obm+dQ8&#10;QRchEkr12xcxDaKzNn6uDf6uu+4SIiX2cqdQNE/jVMQd6UiVSrTt1FNOZdA9ZsYxu+22W2jZGly4&#10;PZv69O+ZftbZZlUM5ZZUNimwTTGqTRiw17voHwIdRmybhGDqxThOMZrRMGGeQT8oMNuA9Ue0wPiJ&#10;4VcEp24cPTnShPHP4rMG7thJOZx7vxpgHXPg/Enn33nXnVSTAwIdhwG7MLxu843MX7vssksxWE5d&#10;iLPyF1eecOSEYOZlQkAEOa9UGdSulqFLdoLpPcQxMEaaIZ4TEnU45S5S1wBHaMh8jUgJBL5ZcKEF&#10;qS1GZAdzpwaVQIY4g4qo2QIUEHRPYfLc+LK9sYZEpw1W8P9+t3di4GLXB3QYZQ8afqZizR0pBq9A&#10;MOFaX2Rc/JlIl3hQvXB8xWYgYOyDFI4pXUPCGQ7bJX0NbgNYidtLOSXQYCly46DdxHGmMqhBn3mY&#10;RrYK3GSKcG2L9OLAQFSl7O4H5IRIgKaI6dsF51/A4lj4t1qMm54F9l1x+RWXXX4ZF8JSwiWsBw0m&#10;74Gwmo8/EZbpRFoX4oxdaizZbbzJxhdecOF73/deDWViMqgIul0AxKEvaPY8DZD++c9/No1MgurR&#10;wUFCLnyGAQb/n3f+h+U1jpG2sv2IYd2WUq6/fQk4Km2/3fZf3eirGd+0L8xcQ5ZAkoBNiO1RlQCJ&#10;IA5jbZtleHeroYoSKmmvoJxSWolOjUKKJmxfT9bcuAQn4dIjYJop20fli5MRIgRwcQejK/+CJhzO&#10;w60a24EWGhCsNIjCXO/hTGeS2iHwSrrssAE4WmMTGI0RiyUU8oggT7TDDGUkvoy0rMVnaTlnN3bK&#10;Yz83liVQA6BjPtBF0nDhXJKfeYQ5ZusT0EdtNG7FeIB1IQ7SAhSCDKhg4COD1w9ezbiTQd27gnEx&#10;D+6++25dffyxx7+01pecG3hjIrX8hAdioTagLz5oaXiooq+68ipK4oA13q52HPcrT+9csF8kQCku&#10;xJ//Sm9+v7QvtyNLYNhKgDEpp+h6EMd53QIeacPv/OWd3K1rk0BFYBsCiNg2SRLO4Wn7lKAA5mgq&#10;VH2JWVFtUglVRyrIldgoiwR/6IkCr6A9Uqv0VLFQ9zCB4Czsgw0oknZVvIpIhee/yMvpRjXbvtOf&#10;reGVis1oUAylZEAJE5QRBlBwI4GdmJoV7ToIn/ZK6EWWWDvvsnMx6UqpZsbLL7/yMiu3+N6NLLTY&#10;RDOTj284Qas8WTLVhThdspy3ecji0ZpnigkBxEXUy+IVcbiFOPztb37rffjc5z8XRoID2scQNOij&#10;2FT/M9V2228XMwCYA2tu/8Xtvt9s880iWXc/QLr2p1euoSkJmEucXB595NGchaopueXCWQIVJTAg&#10;xHFAZwbAAPT5559fZullllhyCS7KFmFny9C5hKolKVnQJ2IzVnxim8UwKzZj7VFPMkCJjJW+Adcc&#10;hv2JYhkwwXhT/AqvtwREiucrkK6UiZ2OpVltRpty6MjtRpOPHi8/0wDWEQigqFdJQIfMBbqstdEx&#10;T0QB4BIYpANGkGaGL5WoAYABPztf+pVPUjLH6TXEGTCPZkXZ6Q8R6LzyQdXQQHGmN8PC5rcpXALT&#10;IHWSzjJuJ7jhOG8qCjAXaywBk3P33XY/7vjj+irhXB61LIGRJIEEcehcLMK/e+B3bCxm/cisa629&#10;VmuBblMO8CSlZHpSsjupFWMog1ziviBRsDU+YwXwLhEiOX5N9TSFV9xYa7ziyxGDV9qZlixAxGNk&#10;aMVAmEV5kW8jZHiFhRBfuaLeyoRhSM5IOZnjIGywG9yAmHLDN5FIu+R23WuIo1fYsxbSQQA3gj1T&#10;wgElUzJn/T/jmKxFamee5XtJwNTiQ0sZDCh7Z7JSMs+KLIHuScAOdNedd/GlEsyGJQD//JLOolOP&#10;LoZsjeThJbziz+rGtkV+BQYqhoVM+iBES29itnVKRENeDzQDEvCBomnivl1UXSEgNtt0s7N/cHaC&#10;oQxuWM4UUSPChp4OAEVMWMbjdhPMAKXgwL2GOGyW0TAVdUARdUav2N8go8A0iA89SP+a3bOHfHaO&#10;gAaYYJdccsmRE47ce5+9c2DGETCguQv9LwFh/didRGby6pS5VzVShBbJlSK/4nNTVixFExaWmsn/&#10;ucSy2G7yXtPtSZWATrIajifi52z6Bx10EJSDwpFBhYarOBxQrLFjwRM51OIS+YlTVdL39RriCPsr&#10;gmFqZXLE17KgqvSKH5OQPPzm0TarrrYq/RFL4TQFReQU1rPbQs/1j2wJYMiBG2lQt9l2G/rgvIqN&#10;7OHOvetDCRRZlmTFop1sJaO1DCwqNruIV9ySIEvJ3tZPw9SEpaIchnUxCBVDAwYU6ZyEckBby/X4&#10;w8ZHHxN/w8laCojkNO4nkYGt7YM7jXfD3FhQc0GdL73s/9LOYaLQU6zM0sAwE2ZjRS3qG45zKehQ&#10;oqrwN5Eyozr8H9ajnhvfWQl4YVDTV//katUCNzD0SJ1IDkbS+XZJBdDZQcm1jSQJMAhlwpIcm0ux&#10;4yqiFgSPSGyOsi57XnKbKvoEUUbUS2k5kuQ5qvqCqpEijUOZQI5Fv7MpdsTv/M/xJxyfHJUiwTjW&#10;RzJ2hjjMccLAwPfc1IsuaXVZHKkr4I+mnO6Kg4GeSbqx9D14Bb5EIHwBmsQr/Mz8nzF9+QeO22Mc&#10;C6Onnnxqy69t6dfANIF1iswkvZUgjxwOszfvqJr67XTWPHReNPXlCef4wKrRIa81n752mtHje3XZ&#10;duJ8IyKFGGgWgmxj1OMhGFWPi0huplw9h+clFl8C3LGYE4s1P/lUO2PIV+DLaaaeJsLideS65dZb&#10;OlJPrqQkAcGpuy0Tdt/33ndvUWnFD5qJSzHCkPkWRsd4k+IxFa4QeFBwmdTIuhBHjgxsD5RjiWwK&#10;6HALF9NQZhZaTDomYBxSgc6E6EEnejBXMQ7e3odZZplFyUgYy8icNTtUbvZzFZsy7//rpOeKOEgu&#10;iD7yxuUrS6CxBCJSOBbwxhtu9KpEIADBGIZwm6/1+9CFDuaCGVAgweVceumlsA47Nh4H4r1mrVx+&#10;fTooAXOMoaTzqjpl1+HEa1ZLJFmbOL2DDx20KgYcg5bJBVqQwCGHHNLCXc3ewkv61ltvZWFTNLKJ&#10;SmimMPEgRAQyLkbE8assnta64hJXF+LoiX1CGMemgM7pp5/OCfA907+HXo3WE7IRNkDSg2gcZkie&#10;WPl1337rbcj9XdO9y95T23kqt+Stp4ADKJUqPKTCIdyimh2kXL6XEkiYxsS799f3SlEbMwdhA6D3&#10;WBuFQSmG8RiUnHeK8E4Gcxl5ZBqnemlBsEWsk3mdFgSYb6mVgHluO4npDT07r7r6RFDVIQ7NgExY&#10;tc3mQsUyWhQWPyngQ8lbSmJmLs1FwqBYiV/9KTpL+lBFMtYxLaejGDTVtDeaW3XyG2pcOUCgL1Jn&#10;VGlD4zK9gTjawLpcbriSKbHvQ//Di8qaGZ8Zb0VwHTIRjF5Pi11oBHGiHKEjYK677rpBGR3n1C23&#10;2JKpjenOqibtK2rAT4roLFnatNNMu9XXt1KgilOVFrvCIsfWxQAZ9DnzrDMRP+0PVa5hmEogZgUv&#10;UFHCTHQrVGDiwDRUUc3GESiaPYZMisaPDaTEXi1M1mKKDghlsKnmvzAbTOYxlMVgrHCMSPb68s47&#10;7wjq6k8HAEGrvNvCgMZzuVNKGBIBxwL9NEWp1jbe4/izSLItZ7WVdOONN2aQVBtVvTdzw2mnQQa+&#10;ltvQpohafu4ouTHgsgiZdFJmjpVcYP4enyIGFXV1iKM7kydPVqFk3V4322oECHY6YsTK4MNSIzax&#10;t6YUHRhuEMa2XsjgvfbaSyVQhWI+1ENCpY4oLNEByhlR0Vikqf5BRRG7p74MCpuqVNUziKMx1kMp&#10;OIwOXVBqW3hR0QXtvffevoQ6EvFBaQVmROS8dA0OcaKoeNiMYBozOmI6SWi173f2FcnHpC8+xiyR&#10;Rus7+32HAquKHHOZESwBkzKlz63tZsRuT997OSOuuSugDCZcABt/WgggBrs+VWZysiuhk+SdETUM&#10;Sqi0JnZqVigETLFhR1ADV5tcPfTjpdOeSN3nT3Kwzj700EO+ZEskPmFAHwLx0KYIzmSpIxcx+1CI&#10;yukHMuBc1qbuLJx7U+y1ZG06YMw0uyMte2syH/QuIpKnJWw+UgT92rvC4E9Ek6YEOOjTe18gkHqy&#10;XAzJEzsrND6qqT1BGfozJk+K0tsYF6rH+g+SikmGuXG7XceJQhB587z3nR30idUhTnGpKUKZgD4J&#10;4nDydaYi1TXWWCPARxHiBIbwpd03QM+AEMctwvMQu1yHAyIYce28zlYtEeASQ8MCVzO8+O7F9XpD&#10;PS7qxxIFcHHSc5fR5GGQmmdtjC9BsQRxrL2iSBebGj21iFHaeFBjRXYvIY5G6jU1aNFhypdB3kA5&#10;xFVsLXdxI8jGpjg9qkKcuKeouqIGK6W0jBBq3jGzoWjrDt+g1ET4Ge6LyKDvVcsF2Bg5vrd8e1dv&#10;LCGSyFxWfGIRhdS2RDIEaqPi98iDueeZkuOtdBGCBC5eSErJ9BOTLFno4k/ri7cxPleP2RXlUTto&#10;kvis/gFzqUqMUm+9Tvd2VdQVKwd9IB5AkMQIBLy75ppr3Aug2LBtXfhzoKe0aUWABkwqHbbzt8IK&#10;RL/85AhL/w2dOKD7RggKP1kio0nsKkqSkQw5GcZ53wN41bvSsqtAoMAoaWRBkBK5VVEIUYwQioA4&#10;3VucQnam9L1OxdDrb5i+go8KJNqs+HQg0rpfjJji1xTCP5VMGZ6bankLhRNwTPmMopJ6wF3jKfd1&#10;c8DsldBJ4EvQubb7gYRqa2ZtQ4aE0FdvRK0w24c4lrVAPCr3wYEq0iP6AHPAGUBGaJSooorMgdgt&#10;vkwQJ32QREmi7GjqgDyN19N4eaJsTQgJ72kUdoRLT/en1w0W8YbGrzjgYgOKzQNctJnGDRJSXknL&#10;hRc/5XmU5XTcuHHAa6TQckXjG0zOHkMcLbF9eEOlfSiCQhY5xaQN0WB+SPKX8Tkvtr85iBN3JqDD&#10;gJH2qkgi+RWSsgXKB5Yec+YZZ972i9tq8Y0XLBh+W5cl0tikW6SO8gq1CYlCoxF1Dhc/c+uRCT0g&#10;wLeTJRPsBlMwfqplSkKzk24cEJdMOm9Sbc21iKQ4UsrbTtKmVbqdMRYSAmqJ7xPFUiRXmgrYFUOZ&#10;cssVwUpxp3Qo7zfmfNAha7NAqIMNsS2c/s4SqcItttiCiEoMihfW4aSB2QSgY9RCDadCr3NtCuX0&#10;WsVYFIFLGohaYNRmH3t2ewgzPQ6gRNEVn54idQVKcD4x5QD0phIodqQ7oQEpaUJbwx96jecvQkab&#10;rpE1jt4mdbZWbUe62WwlHYc49A8scrwaEIAUj0BDgji4BNSO7wlwk002weLQT9VCHAs7X2g3WvHO&#10;OuusWuOek046iU2IoM+BdUAZgFLH3RhP91n9wdyk+kuFfW+uqsQHDwqcBJMFxAGGPCUgWijFrr/+&#10;eq8wiDMouIkh6D3E8fZpKmeRlGgzWqJrAE3RHsa7gLgtWVa1AnHiAXHyE9XGIYbQ42GWQicGSrLi&#10;BuO1NyRB3wWasdXdf9/9n573004D3igrqVc09BGODtZoSjjj9PBDU/jVlVdZ2b0uI2EdGdCIp2if&#10;YVwdMdVvZ11woQWnPPSVVx1eRbDFxjf7qvSyfMIloIyeEoszrnnpsIsiBnF81h4KQX209KDvpp5q&#10;6mJK22itb2xjJaaEhItq4wFxSREIhsah1P1SaNH4teKZslaSSFFH5Ng8BmRW0ll8+G6WvZw/pWd5&#10;Q226MYg+hDEQynq0gb+hGoKQfPFc0VpLRjl2b01oHYc4yRYnwYUEcbxoiBAnAeeK0G0NCHEgIcgG&#10;p0LZZMcsGS+rxJqf0kRI3iQOXhgIgzgJ7qSHJoijPRMmTPDQEJTl1FPsFAogGiLhdrHN6UvfBzij&#10;XBvQ2GhAyfce4mgG3vqYY44pGeWUmkdRe/DBB+MmOwZx4gEQltFFfOGx4ZULL7wQ3qwdPG97OhU5&#10;8Stswa04d+217rWjI9L/8+//ACsD3rjCiisYVwgJcxBnGjeCTTZRR9LJt052l5Pr8issbxrVxg5v&#10;1iagRIrU60uiBFOBor9Y6a5B+RIA0V4FiJCGBuss3/tiJc2qbyoOQZViohGwMVcyRf0yCq7YX+2s&#10;od5q00KlSktymSyBLIFRLoFeQpzALpE7qQHEAWIYszqXhv4ooZYYKcopWSdLSMW+aZEHcRLAGhDi&#10;4GZSYu2oLWie5JlVhDgATSocZfof4ugR3Rxp6Ei9iS3eMXsYfGqHIU48D9DRgtBWDCGZaSuFaUwI&#10;J6d7fnWP5A+LLrooWKdVTkJstYS1pdibc645H3/s/1LIJnmtuNKKsR+XrqILTPGnEilST+7BPBV/&#10;NWV7FpikmB8jKfKbXfvCHjMuWDN4bAwTBIllYcqgZt8Un9XsI3L5LIEsgSyBDkqg4xCHQifsf4sa&#10;KPgAJZOUStZAx7wBWZx99tkH1+L8j0oPgxhuxQxKUpf9yfsySJe4bGTcu3zTGOKEvgnREMwCEMC6&#10;XM0DQhy6HkYCob3SDJs1+3Hnzz5ncbQWxhDfi4lxpBOvvbbbbrsw7OsKxOng1Gyqqv+GUH4dbfPy&#10;P15mMbfIoovYj1mK4JPUY+uFlE85+ZSxY8cK1YPOIYLQKzf1lAaFGzhiYIwaB+sMqqlxSwKfdeQK&#10;Bqi2Kqrc0pdCGSHM0pcDaqw60qRcSZZAlkCWQDck0HGIo5GMc3l0ImyCUwkMAdAACjQDiJMwOoZj&#10;whTG56LGyt7MtAODwgyDHqrohR6mzQmmhEDAEVgEMW+XqWVxwsQ4jHuCRvIZRaTmZO9cy+LEg6K1&#10;jHI8Rf1hblzrFT/guAyJoipaQm42dCEBa3dwmxTnAIY4NDnDGOIEoKGWg9T+/re//+mRP4mys+xy&#10;y+LZXOYZIssYu/iuzzf/fBgU+Nf3HcQ03Xgbc51ZAlkCWQJZAh2UQAsQJ3mJB8ue/vSZaollJz2A&#10;z8ktPDmNsxagxPBThKj1GYBI4XDShxSAR0kWq2FKHBfkQY9fiuMXjuggVCi/olXpoeEl7pswc+YI&#10;Gc3TzrBAr/VpL7qXx3PDAb7U8cajMIQQR8PkcBiQyIEFeZViDZqAOFJbRVcZnRT73MARo1b748Zp&#10;pp0mNDWiHscY1F7gCPuSN//1Jv6g9OsMY2a4+aab40tEnDBlC392YTMJT2NsDC2fLLonmMbQQtZj&#10;ZhyDqgFr+tYHu/EEyr9mCWQJZAlkCbQpgRYgTptPHCW3Dy3E4avErLjkQE7y6623HjNqjkpNQJwI&#10;HeiK/AlVxq/W7qR4VwMblMax4JKbj2J4GmiXzkV41huuv2GJJZeAmqGZzqqfqnQ2l8kSyBLIEsgS&#10;6E8JZIjTpXEZWoiD1BCVhh6waF4tuCVTJ+ZNESm+qqIqItMXQ8uURFYbAq5UIPzDGwiaLzQzmsYj&#10;wXz41ltujTLIHsHZgDWWIkybe2a026W5kqvNEsgSyBLIEsgSyBKoLgHKO3bHKS8V0CP3JR6E6qY5&#10;iPOxj04xz06hZaIFr7z8/7NX5Zo0YMvC3cZP9SLCVe+PkhnKNCWuXDhLIEsgSyBLIEtgpEogsjpM&#10;nDiRfokJDqKErklnm4M4Q8tHjdSxyf3KEsgSyBLIEsgSyBJoRwI0OQIIc6PecMMN2eBGepkMcdoR&#10;ab43SyBLIEsgSyBLIEugTyUwIMSZuk8bm5uVJZAlkCWQJZAlkCWQJVBNAix3Z5999lLZDHGqCS+X&#10;yhLIEsgSyBLIEsgS6FcJPPboY1/4whcyxOnX8cntyhLIEsgSyBLIEhjdEpCrQXSY4lVFHpHLUsqm&#10;UuG6mcbFBa5Sby6TJZAlkCWQJZAlkCWQJdBtCUAwEXxYkoP0LEGNxcaT2+GII46Qvkmo4WIi8Axx&#10;uj0ouf4sgSyBLIEsgSyBLIGqEthhhx0aF5UlQ2LUBmWWWGKJFVdcUZauuhBHwrCqzcnlsgSyBLIE&#10;sgSyBLIEsgSGQgIvvfRShOKTUvS111575JFH5OyU0Mo3GeIMxYDkZ2YJZAlkCWQJZAlkCXRTAs8+&#10;+2z2qOqmgHPdWQJZAlkCWQJZAlkCQyGB2WabLUOcoRB8fmaWQJZAlkCWQJZAlkCXJZAhTpcFnKvP&#10;EsgSyBLIEsgSyBIYCglkiDMUUs/PzBLIEsgSyBLIEsgS6LIEpnrmmWe6/IhcfZZAlkCWQJZAlkCW&#10;QJZAryWQIU6vJZ6flyXQGwnUpmvpzXO7+pQczKKr4s2VZwmMMAlkRdUIG9DcnSyBLIEsgSyBLIEs&#10;gSkSyBAnz4MsgREugcsvv3yppZaSksW/hx9++Ouvv96RDqtKPX/84x9bSPay1157uSuudddd9+mn&#10;n27cJF1wdaTZuZIsgSyB0SOBDHFGz1jnno5GCUAGEyZMOOOMM955553zzjvv8ccf33XXXTsiiP32&#10;2089H//4x//whz+0UOGJJ57oRtenP/3pE044oYUa8i1ZAlkCWQKNJZAhTp4hWQIjWQLnnHPO+PHj&#10;F1lkEZ0EJg466KCzzjoLa4JH+cY3vhE8yg033OBXXyay5/777/dNKqMAqBSFlREr3U8K+FPE9Hnn&#10;nTcKx+0uD/WNSuIbPE0t08NUSHtcCy64YAxAsXzwOp5brHAkj1PuW5ZAlkAXJJAhTheEmqvMEugb&#10;CVx55ZVzzDFHao4cvNtuu+3dd9/tmxdeeAGJIkPvaqutBrXsvPPOW265Jchy7LHHbrfddpHzZc45&#10;5/TNAgssgApS2OcVVlhh8uTJQQWV+Buo5e9///tll1120kkn+fXggw/eZ5993DLzzDPXygMMClT0&#10;ta99bZ111vE4D4XG1LDyyitrjG807Be/+IUa+kacuSFZAlkCw0kC2aNqOI1WbmuWQHUJhEcVFiSU&#10;QelGwAKGuOmmm9AnMI3vfQP3BBmTLnfhe6TqXX/99X2JYoE2JLeDbwAXX6qZ8ostjht9UEkqHA+N&#10;792byhTb8IlPfGLVVVf95z//ec0118iiV68BRx11lLvgofe///0emj2qqk+AXDJLIEsgszh5DmQJ&#10;jGQJfPvb37700ktTD6GNo48+eokllij2+cUXX4w/r7/++rCP8YGRTSoD3yy66KJjxowBYj772c9W&#10;kdeHP/xhxcK0GY6pvSUUVTRo48aN06QogFIKYkkD/JkaVuWJuUyWQJZAlkBJAhni5CmRJTCSJUCj&#10;xC6Y5gi4Ydqy+eabs/P94Ac/qM++vP322xnZ/OY3vwFogKFLLrkEHFFs//33LzpePfbYY3RJc889&#10;96uvvqqwf0NkYbIz4OURiJlNNtlE/TRWtWXuvPPO8JPSQpVrgH8xOsHraIlvPAt/o5Gh+cpXlkCW&#10;QJZAUxKYZs8992zqhlw4SyBLYFhIYIYZZtBO1Mumm26KF7njjjsgld12222DDTbw/Y033jjjjDM+&#10;8cQTDHuPOeaYD33oQ8suu6zvr732WmomEIfVzrPPPgtn0CjNP//8b7755m233eZfSi7FcDl4Gqqr&#10;+eabzyNWWWWVVNivYIpv1Pne9773wQcf9OGtt95i3ZzkpvDzzz/v0a4ll1zywAMPnH766emtnnvu&#10;uZtvvnmWWWbZY489VLv88stfd911f/3rXz00WvLKK68MC+HnRmYJZAn0gwSyLU4/jEJuQ5ZA5yXQ&#10;OLpx0XSm88/+b40cqRgar7HGGpgYZjRh99PmlW1x2hRgvj1LYFRJIEOcUTXcubOjSAKNIQ7tD/xR&#10;NEPuuGi4RJ1//vkslHEwGJqO1J8hTkfEmCvJEhglEsgQZ5QMdO7mqJNAzlE16oY8dzhLIEvg/y+B&#10;DHHyjMgSyBLIEsgSyBLIEhiBEsgeVSNwUHOXsgSyBLIEsgSyBLIEMsTJcyBLIEsgSyBLIEsgS2AE&#10;SiBDnBE4qLlLWQJZAlkCWQJZAlkC2RYnz4EsgSyBLIEsgSyBLIFhL4E33niD06WwpSJ+vfbaa0Kl&#10;Z4gz7Ac1dyBLIEsgSyBLIEtgZEggYEq9vjz88MPFn+699974U2hTwdBr75pqZAgl9yJLIEsgSyBL&#10;IEsgS2C0SWDttdcW32vqqadY3QiALliGBMM+R9Cv/w/ZjVGyT/+gXgAAAABJRU5ErkJgglBLAQIt&#10;ABQABgAIAAAAIQA9/K5oFAEAAEcCAAATAAAAAAAAAAAAAAAAAAAAAABbQ29udGVudF9UeXBlc10u&#10;eG1sUEsBAi0AFAAGAAgAAAAhADj9If/WAAAAlAEAAAsAAAAAAAAAAAAAAAAARQEAAF9yZWxzLy5y&#10;ZWxzUEsBAi0AFAAGAAgAAAAhALGJa9vrCAAAczAAAA4AAAAAAAAAAAAAAAAARAIAAGRycy9lMm9E&#10;b2MueG1sUEsBAi0AFAAGAAgAAAAhACzR8GHYAAAArgIAABkAAAAAAAAAAAAAAAAAWwsAAGRycy9f&#10;cmVscy9lMm9Eb2MueG1sLnJlbHNQSwECLQAUAAYACAAAACEAHfVP4+EAAAALAQAADwAAAAAAAAAA&#10;AAAAAABqDAAAZHJzL2Rvd25yZXYueG1sUEsBAi0ACgAAAAAAAAAhANwq6eVybwAAcm8AABQAAAAA&#10;AAAAAAAAAAAAeA0AAGRycy9tZWRpYS9pbWFnZTQucG5nUEsBAi0ACgAAAAAAAAAhANU59zmhGgEA&#10;oRoBABQAAAAAAAAAAAAAAAAAHH0AAGRycy9tZWRpYS9pbWFnZTIucG5nUEsBAi0ACgAAAAAAAAAh&#10;ADnPSUSsuwAArLsAABUAAAAAAAAAAAAAAAAA75cBAGRycy9tZWRpYS9pbWFnZTEuanBlZ1BLAQIt&#10;AAoAAAAAAAAAIQCDdnB4A2gAAANoAAAUAAAAAAAAAAAAAAAAAM5TAgBkcnMvbWVkaWEvaW1hZ2Uz&#10;LnBuZ1BLBQYAAAAACQAJAEMCAAADvAIAAAA=&#10;">
                <v:group id="Group 8" o:spid="_x0000_s1028" style="position:absolute;width:20574;height:27920" coordsize="29313,33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p4twwAAAN0AAAAPAAAAZHJzL2Rvd25yZXYueG1sRE9Ni8Iw&#10;EL0v+B/CCN7WtBYXqUYRUfEgC6uCeBuasS02k9LEtv57s7Cwt3m8z1mselOJlhpXWlYQjyMQxJnV&#10;JecKLufd5wyE88gaK8uk4EUOVsvBxwJTbTv+ofbkcxFC2KWooPC+TqV0WUEG3djWxIG728agD7DJ&#10;pW6wC+GmkpMo+pIGSw4NBda0KSh7nJ5Gwb7Dbp3E2/b4uG9et/P0+3qMSanRsF/PQXjq/b/4z33Q&#10;Yf40SeD3m3CCXL4BAAD//wMAUEsBAi0AFAAGAAgAAAAhANvh9svuAAAAhQEAABMAAAAAAAAAAAAA&#10;AAAAAAAAAFtDb250ZW50X1R5cGVzXS54bWxQSwECLQAUAAYACAAAACEAWvQsW78AAAAVAQAACwAA&#10;AAAAAAAAAAAAAAAfAQAAX3JlbHMvLnJlbHNQSwECLQAUAAYACAAAACEAPEqeLcMAAADdAAAADwAA&#10;AAAAAAAAAAAAAAAHAgAAZHJzL2Rvd25yZXYueG1sUEsFBgAAAAADAAMAtwAAAPcCAAAAAA==&#10;">
                  <v:shape id="Text Box 13" o:spid="_x0000_s1029" type="#_x0000_t202" style="position:absolute;left:4190;top:15722;width:24037;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Z2NwwAAAN0AAAAPAAAAZHJzL2Rvd25yZXYueG1sRE/NagIx&#10;EL4X+g5hCl6kZqu1yNYopSoIvejqA0w34+7SZLIk0V19elMo9DYf3+/Ml7014kI+NI4VvIwyEMSl&#10;0w1XCo6HzfMMRIjIGo1jUnClAMvF48Mcc+063tOliJVIIRxyVFDH2OZShrImi2HkWuLEnZy3GBP0&#10;ldQeuxRujRxn2Zu02HBqqLGlz5rKn+JsFZjdcNV9FdPoLX1jcTO0Pq2GSg2e+o93EJH6+C/+c291&#10;mj+dvMLvN+kEubgDAAD//wMAUEsBAi0AFAAGAAgAAAAhANvh9svuAAAAhQEAABMAAAAAAAAAAAAA&#10;AAAAAAAAAFtDb250ZW50X1R5cGVzXS54bWxQSwECLQAUAAYACAAAACEAWvQsW78AAAAVAQAACwAA&#10;AAAAAAAAAAAAAAAfAQAAX3JlbHMvLnJlbHNQSwECLQAUAAYACAAAACEAudmdjcMAAADdAAAADwAA&#10;AAAAAAAAAAAAAAAHAgAAZHJzL2Rvd25yZXYueG1sUEsFBgAAAAADAAMAtwAAAPcCAAAAAA==&#10;" filled="f" stroked="f">
                    <v:shadow color="black" opacity="49150f" offset=".74833mm,.74833mm"/>
                    <v:textbox inset=",,,0">
                      <w:txbxContent>
                        <w:p w:rsidR="00F52937" w:rsidRDefault="00F52937" w:rsidP="00F45A1A">
                          <w:pPr>
                            <w:pStyle w:val="NormalWeb"/>
                          </w:pPr>
                          <w:r>
                            <w:rPr>
                              <w:rFonts w:ascii="Times New Roman" w:hAnsi="Times New Roman" w:cstheme="minorBidi"/>
                              <w:color w:val="000000" w:themeColor="text1"/>
                              <w:kern w:val="24"/>
                            </w:rPr>
                            <w:t>Magnetic Stimulato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35" o:spid="_x0000_s1030" type="#_x0000_t75" style="position:absolute;width:21215;height:16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JR1wwAAAN0AAAAPAAAAZHJzL2Rvd25yZXYueG1sRE/fa8Iw&#10;EH4f+D+EE/Y2Ux2RUY0iQjeFwdDp+9GcTbG5lCbV+t8vg8He7uP7ecv14Bpxoy7UnjVMJxkI4tKb&#10;misNp+/i5Q1EiMgGG8+k4UEB1qvR0xJz4+98oNsxViKFcMhRg42xzaUMpSWHYeJb4sRdfOcwJthV&#10;0nR4T+GukbMsm0uHNacGiy1tLZXXY+80qOnH3vZlsfss3r+G/lHv1fystH4eD5sFiEhD/Bf/uXcm&#10;zVevCn6/SSfI1Q8AAAD//wMAUEsBAi0AFAAGAAgAAAAhANvh9svuAAAAhQEAABMAAAAAAAAAAAAA&#10;AAAAAAAAAFtDb250ZW50X1R5cGVzXS54bWxQSwECLQAUAAYACAAAACEAWvQsW78AAAAVAQAACwAA&#10;AAAAAAAAAAAAAAAfAQAAX3JlbHMvLnJlbHNQSwECLQAUAAYACAAAACEA9TiUdcMAAADdAAAADwAA&#10;AAAAAAAAAAAAAAAHAgAAZHJzL2Rvd25yZXYueG1sUEsFBgAAAAADAAMAtwAAAPcCAAAAAA==&#10;">
                    <v:imagedata r:id="rId14" o:title="" cropbottom="1156f" cropleft="7045f" cropright="6328f"/>
                  </v:shape>
                  <v:shape id="Text Box 12" o:spid="_x0000_s1031" type="#_x0000_t202" style="position:absolute;left:14223;top:20495;width:8576;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6ZhwwAAAN0AAAAPAAAAZHJzL2Rvd25yZXYueG1sRE/NagIx&#10;EL4XfIcwQi+i2SqKbI1SqgXBS119gHEz7i5NJkuSuts+vSkUvM3H9zurTW+NuJEPjWMFL5MMBHHp&#10;dMOVgvPpY7wEESKyRuOYFPxQgM168LTCXLuOj3QrYiVSCIccFdQxtrmUoazJYpi4ljhxV+ctxgR9&#10;JbXHLoVbI6dZtpAWG04NNbb0XlP5VXxbBeZztO0OxTx6Sxcsfg3trtuRUs/D/u0VRKQ+PsT/7r1O&#10;8+ezBfx9k06Q6zsAAAD//wMAUEsBAi0AFAAGAAgAAAAhANvh9svuAAAAhQEAABMAAAAAAAAAAAAA&#10;AAAAAAAAAFtDb250ZW50X1R5cGVzXS54bWxQSwECLQAUAAYACAAAACEAWvQsW78AAAAVAQAACwAA&#10;AAAAAAAAAAAAAAAfAQAAX3JlbHMvLnJlbHNQSwECLQAUAAYACAAAACEAJkemYcMAAADdAAAADwAA&#10;AAAAAAAAAAAAAAAHAgAAZHJzL2Rvd25yZXYueG1sUEsFBgAAAAADAAMAtwAAAPcCAAAAAA==&#10;" filled="f" stroked="f">
                    <v:shadow color="black" opacity="49150f" offset=".74833mm,.74833mm"/>
                    <v:textbox inset=",,,0">
                      <w:txbxContent>
                        <w:p w:rsidR="00F52937" w:rsidRDefault="00F52937" w:rsidP="00F45A1A">
                          <w:pPr>
                            <w:pStyle w:val="NormalWeb"/>
                          </w:pPr>
                          <w:r>
                            <w:rPr>
                              <w:rFonts w:ascii="Times New Roman" w:hAnsi="Times New Roman" w:cstheme="minorBidi"/>
                              <w:color w:val="000000" w:themeColor="text1"/>
                              <w:kern w:val="24"/>
                            </w:rPr>
                            <w:t>Prob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 o:spid="_x0000_s1032" type="#_x0000_t67" style="position:absolute;left:9404;top:25104;width:3200;height:3034;rotation:-187934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KLyAAAAN0AAAAPAAAAZHJzL2Rvd25yZXYueG1sRI9PawIx&#10;EMXvBb9DGMFL0WxbqrIaRQpFoV3BPxdv42bcXd1MliTq9ts3QqG3Gd6b93sznbemFjdyvrKs4GWQ&#10;gCDOra64ULDfffbHIHxA1lhbJgU/5GE+6zxNMdX2zhu6bUMhYgj7FBWUITSplD4vyaAf2IY4aifr&#10;DIa4ukJqh/cYbmr5miRDabDiSCixoY+S8sv2aiIkk5fF+JhlZ/31bXduzYf981KpXrddTEAEasO/&#10;+e96pWP997cRPL6JI8jZLwAAAP//AwBQSwECLQAUAAYACAAAACEA2+H2y+4AAACFAQAAEwAAAAAA&#10;AAAAAAAAAAAAAAAAW0NvbnRlbnRfVHlwZXNdLnhtbFBLAQItABQABgAIAAAAIQBa9CxbvwAAABUB&#10;AAALAAAAAAAAAAAAAAAAAB8BAABfcmVscy8ucmVsc1BLAQItABQABgAIAAAAIQBPoTKLyAAAAN0A&#10;AAAPAAAAAAAAAAAAAAAAAAcCAABkcnMvZG93bnJldi54bWxQSwUGAAAAAAMAAwC3AAAA/AIAAAAA&#10;" adj="13397" fillcolor="#fc0128" strokecolor="white" strokeweight="1pt">
                    <v:shadow color="#00279f" opacity="49150f" offset=".74833mm,.74833mm"/>
                    <v:textbox>
                      <w:txbxContent>
                        <w:p w:rsidR="00F52937" w:rsidRDefault="00F52937" w:rsidP="00F45A1A">
                          <w:pPr>
                            <w:pStyle w:val="NormalWeb"/>
                            <w:jc w:val="center"/>
                          </w:pPr>
                          <w:r>
                            <w:rPr>
                              <w:rFonts w:ascii="Times New Roman" w:hAnsi="Times New Roman" w:cstheme="minorBidi"/>
                              <w:color w:val="000000" w:themeColor="text1"/>
                              <w:kern w:val="24"/>
                            </w:rPr>
                            <w:t> </w:t>
                          </w:r>
                        </w:p>
                      </w:txbxContent>
                    </v:textbox>
                  </v:shape>
                  <v:shape id="Picture 1538" o:spid="_x0000_s1033" type="#_x0000_t75" style="position:absolute;left:4365;top:19149;width:9859;height:5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6d7xAAAAN0AAAAPAAAAZHJzL2Rvd25yZXYueG1sRI9Pb8Iw&#10;DMXvk/gOkSdxGykw/qwjoAkJicMuwKRdrcRrujVO1WS0fHt8mLTbs/z883ub3RAadaUu1ZENTCcF&#10;KGIbXc2VgY/L4WkNKmVkh01kMnCjBLvt6GGDpYs9n+h6zpUSCKcSDfic21LrZD0FTJPYEsvuK3YB&#10;s4xdpV2HvcBDo2dFsdQBa5YPHlvae7I/598glBeazvv3VV35xvbPgT6Lb8vGjB+Ht1dQmYb8b/67&#10;PjqJv5hLXGkjEvT2DgAA//8DAFBLAQItABQABgAIAAAAIQDb4fbL7gAAAIUBAAATAAAAAAAAAAAA&#10;AAAAAAAAAABbQ29udGVudF9UeXBlc10ueG1sUEsBAi0AFAAGAAgAAAAhAFr0LFu/AAAAFQEAAAsA&#10;AAAAAAAAAAAAAAAAHwEAAF9yZWxzLy5yZWxzUEsBAi0AFAAGAAgAAAAhAESrp3vEAAAA3QAAAA8A&#10;AAAAAAAAAAAAAAAABwIAAGRycy9kb3ducmV2LnhtbFBLBQYAAAAAAwADALcAAAD4AgAAAAA=&#10;" fillcolor="#fc0128" strokecolor="white" strokeweight="1pt">
                    <v:imagedata r:id="rId15" o:title=""/>
                    <v:shadow color="#00279f" opacity="49150f" offset=".74833mm,.74833mm"/>
                  </v:shape>
                  <v:group id="Group 1539" o:spid="_x0000_s1034" style="position:absolute;left:341;top:28041;width:28972;height:5953" coordorigin="341,28041" coordsize="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qnHxQAAAN0AAAAPAAAAZHJzL2Rvd25yZXYueG1sRE9Na8JA&#10;EL0X/A/LFLw1mygpNc0qIlU8hEJVKL0N2TEJZmdDdpvEf98tFHqbx/ucfDOZVgzUu8aygiSKQRCX&#10;VjdcKbic908vIJxH1thaJgV3crBZzx5yzLQd+YOGk69ECGGXoYLa+y6T0pU1GXSR7YgDd7W9QR9g&#10;X0nd4xjCTSsXcfwsDTYcGmrsaFdTeTt9GwWHEcftMnkbitt1d/86p++fRUJKzR+n7SsIT5P/F/+5&#10;jzrMT5cr+P0mnCDXPwAAAP//AwBQSwECLQAUAAYACAAAACEA2+H2y+4AAACFAQAAEwAAAAAAAAAA&#10;AAAAAAAAAAAAW0NvbnRlbnRfVHlwZXNdLnhtbFBLAQItABQABgAIAAAAIQBa9CxbvwAAABUBAAAL&#10;AAAAAAAAAAAAAAAAAB8BAABfcmVscy8ucmVsc1BLAQItABQABgAIAAAAIQBdoqnHxQAAAN0AAAAP&#10;AAAAAAAAAAAAAAAAAAcCAABkcnMvZG93bnJldi54bWxQSwUGAAAAAAMAAwC3AAAA+QIAAAAA&#10;">
                    <v:shape id="Picture 1540" o:spid="_x0000_s1035" type="#_x0000_t75" style="position:absolute;left:341;top:28041;width:46;height: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fU0xQAAAN0AAAAPAAAAZHJzL2Rvd25yZXYueG1sRI9BawIx&#10;EIXvhf6HMAVvNWlxpaxGKULBgxW0Ba/Tzbi7uJksSdT133cOgrcZ3pv3vpkvB9+pC8XUBrbwNjag&#10;iKvgWq4t/P58vX6AShnZYReYLNwowXLx/DTH0oUr7+iyz7WSEE4lWmhy7kutU9WQxzQOPbFoxxA9&#10;ZlljrV3Eq4T7Tr8bM9UeW5aGBntaNVSd9mdv4XDGTRHW39qYdtiujkXcVoc/a0cvw+cMVKYhP8z3&#10;67UT/GIi/PKNjKAX/wAAAP//AwBQSwECLQAUAAYACAAAACEA2+H2y+4AAACFAQAAEwAAAAAAAAAA&#10;AAAAAAAAAAAAW0NvbnRlbnRfVHlwZXNdLnhtbFBLAQItABQABgAIAAAAIQBa9CxbvwAAABUBAAAL&#10;AAAAAAAAAAAAAAAAAB8BAABfcmVscy8ucmVsc1BLAQItABQABgAIAAAAIQA8jfU0xQAAAN0AAAAP&#10;AAAAAAAAAAAAAAAAAAcCAABkcnMvZG93bnJldi54bWxQSwUGAAAAAAMAAwC3AAAA+QIAAAAA&#10;" fillcolor="#fc0128" strokecolor="white" strokeweight="1pt">
                      <v:imagedata r:id="rId16" o:title=""/>
                      <v:shadow color="#00279f" opacity="49150f" offset=".74833mm,.74833mm"/>
                    </v:shape>
                    <v:shape id="Picture 1541" o:spid="_x0000_s1036" type="#_x0000_t75" style="position:absolute;left:356;top:28042;width:6;height: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PdMxAAAAN0AAAAPAAAAZHJzL2Rvd25yZXYueG1sRE9La8JA&#10;EL4L/Q/LFHoRs1Gq2NRVSluleBB8NOchO2ZDs7Mhu2r8925B8DYf33Nmi87W4kytrxwrGCYpCOLC&#10;6YpLBYf9cjAF4QOyxtoxKbiSh8X8qTfDTLsLb+m8C6WIIewzVGBCaDIpfWHIok9cQxy5o2sthgjb&#10;UuoWLzHc1nKUphNpseLYYLChT0PF3+5kFZy+9caMuaG342j61V8vV/nqN1fq5bn7eAcRqAsP8d39&#10;o+P88esQ/r+JJ8j5DQAA//8DAFBLAQItABQABgAIAAAAIQDb4fbL7gAAAIUBAAATAAAAAAAAAAAA&#10;AAAAAAAAAABbQ29udGVudF9UeXBlc10ueG1sUEsBAi0AFAAGAAgAAAAhAFr0LFu/AAAAFQEAAAsA&#10;AAAAAAAAAAAAAAAAHwEAAF9yZWxzLy5yZWxzUEsBAi0AFAAGAAgAAAAhAJhY90zEAAAA3QAAAA8A&#10;AAAAAAAAAAAAAAAABwIAAGRycy9kb3ducmV2LnhtbFBLBQYAAAAAAwADALcAAAD4AgAAAAA=&#10;" fillcolor="#fc0128" strokecolor="white" strokeweight="1pt">
                      <v:imagedata r:id="rId17" o:title=""/>
                      <v:shadow color="#00279f" opacity="49150f" offset=".74833mm,.74833mm"/>
                    </v:shape>
                  </v:group>
                </v:group>
                <v:shape id="Text Box 8" o:spid="_x0000_s1037" type="#_x0000_t202" style="position:absolute;left:12954;top:20942;width:60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F52937" w:rsidRPr="00C4609A" w:rsidRDefault="00F52937" w:rsidP="00F85E35">
                        <w:pPr>
                          <w:rPr>
                            <w:sz w:val="28"/>
                            <w:szCs w:val="28"/>
                            <w:u w:val="single"/>
                          </w:rPr>
                        </w:pPr>
                        <w:r w:rsidRPr="00C4609A">
                          <w:rPr>
                            <w:sz w:val="28"/>
                            <w:szCs w:val="28"/>
                            <w:u w:val="single"/>
                          </w:rPr>
                          <w:t>Fig 4</w:t>
                        </w:r>
                      </w:p>
                    </w:txbxContent>
                  </v:textbox>
                </v:shape>
                <w10:wrap type="square"/>
              </v:group>
            </w:pict>
          </mc:Fallback>
        </mc:AlternateContent>
      </w:r>
    </w:p>
    <w:p w:rsidR="002A1F04" w:rsidRDefault="00F85E35" w:rsidP="00767CA2">
      <w:pPr>
        <w:adjustRightInd w:val="0"/>
      </w:pPr>
      <w:r>
        <w:rPr>
          <w:b/>
          <w:noProof/>
        </w:rPr>
        <mc:AlternateContent>
          <mc:Choice Requires="wpg">
            <w:drawing>
              <wp:anchor distT="0" distB="0" distL="114300" distR="114300" simplePos="0" relativeHeight="251680256" behindDoc="0" locked="0" layoutInCell="1" allowOverlap="1" wp14:anchorId="2D04F50E" wp14:editId="3239E6AA">
                <wp:simplePos x="0" y="0"/>
                <wp:positionH relativeFrom="column">
                  <wp:posOffset>13335</wp:posOffset>
                </wp:positionH>
                <wp:positionV relativeFrom="paragraph">
                  <wp:posOffset>264160</wp:posOffset>
                </wp:positionV>
                <wp:extent cx="1078865" cy="990600"/>
                <wp:effectExtent l="0" t="0" r="0" b="0"/>
                <wp:wrapThrough wrapText="bothSides">
                  <wp:wrapPolygon edited="0">
                    <wp:start x="0" y="0"/>
                    <wp:lineTo x="0" y="20492"/>
                    <wp:lineTo x="6611" y="21046"/>
                    <wp:lineTo x="17290" y="21046"/>
                    <wp:lineTo x="20850" y="20492"/>
                    <wp:lineTo x="20850" y="0"/>
                    <wp:lineTo x="0" y="0"/>
                  </wp:wrapPolygon>
                </wp:wrapThrough>
                <wp:docPr id="9" name="Group 9"/>
                <wp:cNvGraphicFramePr/>
                <a:graphic xmlns:a="http://schemas.openxmlformats.org/drawingml/2006/main">
                  <a:graphicData uri="http://schemas.microsoft.com/office/word/2010/wordprocessingGroup">
                    <wpg:wgp>
                      <wpg:cNvGrpSpPr/>
                      <wpg:grpSpPr>
                        <a:xfrm>
                          <a:off x="0" y="0"/>
                          <a:ext cx="1078865" cy="990600"/>
                          <a:chOff x="0" y="0"/>
                          <a:chExt cx="1078865" cy="990600"/>
                        </a:xfrm>
                      </wpg:grpSpPr>
                      <pic:pic xmlns:pic="http://schemas.openxmlformats.org/drawingml/2006/picture">
                        <pic:nvPicPr>
                          <pic:cNvPr id="351" name="Picture 2" descr="TUBE55"/>
                          <pic:cNvPicPr>
                            <a:picLocks noChangeAspect="1"/>
                          </pic:cNvPicPr>
                        </pic:nvPicPr>
                        <pic:blipFill>
                          <a:blip r:embed="rId18">
                            <a:extLst>
                              <a:ext uri="{28A0092B-C50C-407E-A947-70E740481C1C}">
                                <a14:useLocalDpi xmlns:a14="http://schemas.microsoft.com/office/drawing/2010/main" val="0"/>
                              </a:ext>
                            </a:extLst>
                          </a:blip>
                          <a:srcRect t="5881" r="7538" b="5330"/>
                          <a:stretch>
                            <a:fillRect/>
                          </a:stretch>
                        </pic:blipFill>
                        <pic:spPr bwMode="auto">
                          <a:xfrm>
                            <a:off x="0" y="0"/>
                            <a:ext cx="1078865" cy="937260"/>
                          </a:xfrm>
                          <a:prstGeom prst="rect">
                            <a:avLst/>
                          </a:prstGeom>
                          <a:noFill/>
                          <a:ln>
                            <a:noFill/>
                          </a:ln>
                        </pic:spPr>
                      </pic:pic>
                      <wps:wsp>
                        <wps:cNvPr id="1" name="Text Box 1"/>
                        <wps:cNvSpPr txBox="1"/>
                        <wps:spPr>
                          <a:xfrm>
                            <a:off x="304800" y="685800"/>
                            <a:ext cx="609600" cy="30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F52937" w:rsidRPr="00C4609A" w:rsidRDefault="00F52937">
                              <w:pPr>
                                <w:rPr>
                                  <w:u w:val="single"/>
                                </w:rPr>
                              </w:pPr>
                              <w:r w:rsidRPr="00C4609A">
                                <w:rPr>
                                  <w:u w:val="single"/>
                                </w:rPr>
                                <w:t>Fig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4F50E" id="Group 9" o:spid="_x0000_s1038" style="position:absolute;margin-left:1.05pt;margin-top:20.8pt;width:84.95pt;height:78pt;z-index:251680256;mso-width-relative:margin;mso-height-relative:margin" coordsize="10788,9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IzGOVwQAAEsKAAAOAAAAZHJzL2Uyb0RvYy54bWysVttu2zgQfV9g/4HQ&#10;u2PJtnwR4hSKkxQFsm3QpOgzTVGWEInUknTs7KL/vmcoyc4Nu2mxD5aHw+FwLmeOdPphX1fsQRpb&#10;arUMopMwYFIJnZVqswy+3V0N5gGzjquMV1rJZfAobfDh7PffTndNIke60FUmDYMTZZNdswwK55pk&#10;OLSikDW3J7qRCpu5NjV3WJrNMDN8B+91NRyF4XS40yZrjBbSWmgv2s3gzPvPcynclzy30rFqGSA2&#10;55/GP9f0HJ6d8mRjeFOUoguD/0IUNS8VLj24uuCOs60pX7mqS2G01bk7Eboe6jwvhfQ5IJsofJHN&#10;R6O3jc9lk+w2zaFMKO2LOv2yW/H54cawMlsGi4ApXqNF/la2oNLsmk0Ci4+muW1uTKfYtCvKdp+b&#10;mv6RB9v7oj4eiir3jgkoo3A2n0/jgAnsLRbhNOyqLgq05tUxUVz++8Fhf+2QojsE05Qiwa+rEaRX&#10;NfpvLOGU2xoZdE7qd/moubnfNgO0s+GuXJdV6R49NNE4Cko93JTixrSLY7nHcdQXHPt0LRsFLJNW&#10;AJ13384v45g6QB7oUOuCU4rXWtxbpvSq4GojU9sA5CgzWQ+fm/vls/vXVdlclVVFTSO5yxRXvgDU&#10;G8VqwXqhxbaWyrXTZ2SFpLWyRdnYgJlE1msJMJlPWeTnASi4to6uIzz4ifh7NE/DcDE6H6zicDWY&#10;hLPLQbqYzAaz8HI2CSfzaBWtftDpaJJsrUS+vLpoyi5WaF9F+yb8O6JoB8sPKHvgngaoUj6g/t+H&#10;CBWVhGK1RnxFVYku4vkcjUKBZvEYXAbSiMfjDsHWGelEQSdyFJWOtK4PG74Dx6JTeywmia13f+gM&#10;s8a3Tvs6/fwkjWejqY/jMBBAh7Huo9Q1IwFdQEDeO39Ahm1ovQkFrTRhAXqeVOqZAj5J48OngDsR&#10;8RMpgKptDx2s3tcOIuq3SO624I1ElOT2OB6H4bgj3JzrPfMA74yIjZjbQ90Bn/RtnD07HEhpDESB&#10;chjYZzqPSfQJk1uip2m4IEby7NSZtoXqO9IX7P+qKYDn30ttRzwMX03IKp6N0lm8GEzTOBpMonA+&#10;SNNwNLi4SsM0nFytFpPzH37gj+dBh30NvOQeK9l29qvMwfCen0nh361yVZl2HLgQGOeWPqjrsCar&#10;FtDvP9jZ09E2v5+59XDC36yVOxyuS6WNx/CLsLP7PuS8tQdEn+RNotuv9/7V5pmUNGudPQI5RmM4&#10;0HPbiKsSk3LNrbvhBi9+KPEx477gkVd6twx0JwWs0Oavt/RkjwnAbsB2+JBYBvbPLae3SPVJYTYW&#10;0WQCt84vJmgsFubpzvrpjtrWKw2SAv4RnRfJ3lW9mBtdf8copXQrtrgSuHsZuF5cOaywgW8mIdPU&#10;y+3L6VrdNniltcRMsL7bf+em6YDtMBGfdT+NPHnBGa0t9UfpFKyVl55QjlXt6g9m8JL/YoH07JPo&#10;6dpbHb8Bz/4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9gwvw3wAAAAgBAAAP&#10;AAAAZHJzL2Rvd25yZXYueG1sTI9BS8NAEIXvgv9hGcGb3WzUtMZsSinqqQi2QvE2TaZJaHY2ZLdJ&#10;+u/dnvQ2j/d4871sOZlWDNS7xrIGNYtAEBe2bLjS8L17f1iAcB65xNYyabiQg2V+e5NhWtqRv2jY&#10;+kqEEnYpaqi971IpXVGTQTezHXHwjrY36IPsK1n2OIZy08o4ihJpsOHwocaO1jUVp+3ZaPgYcVw9&#10;qrdhczquLz+758/9RpHW93fT6hWEp8n/heGKH9AhD0wHe+bSiVZDrEJQw5NKQFzteRymHcLxMk9A&#10;5pn8PyD/BQAA//8DAFBLAwQKAAAAAAAAACEA0KCADuNzIgDjcyIAFAAAAGRycy9tZWRpYS9pbWFn&#10;ZTEucG5niVBORw0KGgoAAAANSUhEUgAABOcAAAStCAIAAACAw6jsAAAAAXNSR0IArs4c6QAAAARn&#10;QU1BAACxjwv8YQUAAAAgY0hSTQAAeiYAAICEAAD6AAAAgOgAAHUwAADqYAAAOpgAABdwnLpRPAAA&#10;AAlwSFlzAAAh1QAAIdUBBJy0nQAA/3lJREFUeF5U/eeaJFeWZAsikay677zr/Jjvm1vdVUlBg3s4&#10;9+AEgczqO483tysZgFlriZpnDdLLy8LcTMnRo0e3bJEt+2dP717/8OOPP//Z5z/+9NOPP/7417//&#10;/fOf/ezXv/rV3//+j59+9tkvf/GLzz777Kf+9HP/+/wfP/zj55//nM/8+ONP//jhh59+9tOvf/nL&#10;zz772S8+/9k/fvjxc/7w+ed/+/vf+85PbJmN/IxNfPazX/3ql2zkb//4x+ef/Yzd8X+f/fjT5z//&#10;+d/+/o/Pf/bZL37+i5/xSb7NltvdP/7xwy9+/vMff/rxl79k25//48cf//KXv37++ee//tUv2exn&#10;P33G7x86mB8++4njZHf89/d//IM/8RW2wK7/5Ze/5KD/wbl4OD/x+Z9+4u+f/eqXnpfnw/4++9kP&#10;/OEfP/7il/zz83/84x9s7e8/sPkf//o3/v8P//Iv//Lf/uVXbOSvf/8Hh8Rm+dLP3IsjwebYAkPB&#10;iHH0/MnD++wz9s/m2AM7/vkvPv/b3/7Bufzi85/zVT7siPgZPtX4cOI//xn75QA4PP/0008M1Oe/&#10;+DljwZbZzt7k///iF79ghPmqX/NAfuJbP/zjxw00H2bo/tu//JrdMeYcgtfCkeGiMM4eu4f30098&#10;jPcZAcaEUWVrbPYvf/0bn/iVR+Kl5J8M87/8+ld8hc//6pddxB/+wUVnkP/eFn784ce//f2vv/jF&#10;L7mITA+2xp+8Ivz32U9cvL/89e+8/PnPGTwH6O9//zvbYXe7WB4Ax/PDD8w9vv7rX/6K/3mRmg+/&#10;/Ll74X9/+5unzBd/wTkwSh7/33f5+Cgf5x0uFjvxgjJdP//8F7/8pZeDS+m4fc6bHAFn8QNH3NXh&#10;gPke/2BTf/3bP7jKTAwO0cH3sP/KTtnXr371K/bB+7uy7OkHLmXfZYjYf2PKRxiNz//v//zfvnYq&#10;f/a5U+xnfIo/s02uPptlJvNn3ve4Ouy+zmH4w7bZI/8xOL/6BSPxS16wX6+ZJ+tc4Q23y+AwFN6S&#10;P/BN76+ffuKA2QSf44tsxIvVaDO8//svf+UrjABXga04k9kps5Ir+Jk3KyfIjcnsasR+YNjbm8PL&#10;h5vbTkn2ztFyF3BV+OPnTG4v9I/MdcbVS8B/nzmNmUR8mHNg65wFE3K3LSfNR5jYfKXb1lF1vBxJ&#10;/8cx/8uvfs1Fd39MmDbLPPx//B//nQvnnemNwyF8xmcYTOaitzuHxU3d6HmtvXfYnRecbzthf+6y&#10;wEH6Rc/OGc5g8EnmJDtnHrEVF5822+Rid59xITj4LpY7Zvj42jGNfvzx179meBkBZ3L3Lv/H/PFa&#10;M4E8NhZGPu9lZMXj0jNHmaKe0q6RU/EXP//ff/lLx+5AsCpwou7+J2+TrRhcuH9hZxzt31wQ+CJ7&#10;4SK6tvF5jvlnfPiHX//6122B24H1/G/cqsySv/2DE/SjXEom+V/+xj/ZhXcEd64XsM93w7Im/53B&#10;5VteZ+41Lh8HwH3tgXtJWC4dPM6C9bkJw1c4dBdDfv3Edx0GDoaD5NT4/x5G9yZjwpb5r/vYs2CZ&#10;5SVb4PidxlwgRpKN/Jxl828d8y84MJ4Uras/uE566Zx37OJYEVxpeb78nUNoUfqBI+HOYCOsRqdn&#10;kSPQlGbGM1GZ8b/g+nZjHbcVL/aYY+lj4BgcJ2TrgOsX5+61cO39y998HnFzucyx788+c7H6+9/5&#10;1C8+/wVju5XWJZo1nMeKTzLua+65f7hnJn+rnI8YLpmz5ce//fUvP/vc9dy1+pc/508t0T/nrL2V&#10;fvlLtvjXv/2VieTa7kw5nh4ew48/tOy4xDclegT/8APjzxC1Kv7ACTDa7Jbt8z8v/i+6bbmdvI/4&#10;2I9//etff/3rXzEZOBfX6l/5DO0w/M+hcC+MA5fjZxyWl5uN9FB2Xeoe3qN1dz3/ZF9cBd7lDR9Z&#10;TjYXOjbN3OB/ThofxExpby4XFOfOsQT991//y19Z7QsmOiOHl4cPF+KXv/wVu2RMGm2ntM+Un/3s&#10;//uf/2n04nPnc8at28qbkluJydUq5Dzp8fcTG+x7rktFQX8zSGDWMRz9xwk6i1w8XIuKeVjS/RPL&#10;+yY2D5Ge1D93deXzXawmMOPg3HYJ/9zAaQ+ypuJn3G6uF8fp/+AK/Eseo+7FtYAHOvcaGyRi+YlV&#10;yzuKM2J0t29Pq4cln/XgGzT2wJF4DT772a//5Vds/K//+Vfmhs+sBtATb/3f83ETjF14QNxTf/u7&#10;s8KHprcpW+be5ELz2niFS8mp/cwllL0z1z0wJvUPjlK3FKPhQXEShXBMwx+Jf7xw7MLz96J4Lbp5&#10;fXC6CLgseJmaQYzqX/76Fw7HW5CA529/M/r6nFHlhvXOch371S9ZE/jPu/lHV3ie1PxzK6qP0qLW&#10;Y9F2YffE71cA7ylu/s8Ifn7d/PxFm+IafU4o0gF6s/PPAkVPs1DBi/Pf/9u/GMgRE/7tb1sETks0&#10;ayZD6mOVw/7ff/3LvzA/neTM5KKFLnThkCHdDsgtc1FOT0GHnVFvqSx4cEX61a99jP7v//xPjpbB&#10;57xdPPf4/NGDN7gtRlggzVH6h6IBNtaOuhNbl3zk9njbM5ER52g5s//7f/8np8oF2TLYOtYeCt15&#10;/rYA+ujiADhuNvUvBpk+EZgiBgxNR64Ol+Ovf/kbixjX03Wg4ObHz37xq19tfrRhbg2e8jx6OZei&#10;ER4xhjE8gH76iXCMEXNmuuAzW/6+iJeh44byqcq944D6JNogc8NybxK2sweOf89oNk4s999+/WsO&#10;g7/+xYvbEtY6+VdXMG+EBVo8X30w//TT//HrX//4mfcRh0QAwGf/0hzucfNzNsw/tsJwvmCETTPu&#10;SUM+I5Mu6MCIh+rFatx+AF4xPhwSZ+GyXVxqwHyCWt74p2fHHpG7kq57AA0P8wdOx0i2fbpy/vhD&#10;UYpznt0SQ4cYPuPBvZlcnLCDdY+NpCCFXbsmGMv5gOMjhUZc2R2Ej3guh0f4K1Za3+WQ+IzPhlNo&#10;yrVmq4E4LwT7YA1hDg9T7Oq4OB/34wEnw2ROGFaPzZwQE8BhZ+RaYxTn1RGX8U9O0/Xw64vrby9v&#10;H9+8eHL76uH1y6/Orn//5Pzby7sHl3f8fnj14umLN0/uXj+4evHg8sXju9e8fvbyLViXdx7dvHx0&#10;+/Lbq7uHNy8u37w/e/mG9x/evPz64uaby1ve55+8+Or8mo89e/nm7NVbXjy4vnt0++r5q3fPXrx5&#10;fPuKvfDJJ3d8983Zy7fnr98/f/nuya074uu84GOXbz8+f/3u0fXLPz67fHjdfq/Zry/4GK/5+rMX&#10;b/n9jVvjXF5/dX7z1cUNh8qO2ODjm5cPr04ndX33/JWnwCk/e+Fe+usLdn355gNv8hXOmv0+unnx&#10;5fMrDu/y3certx8fXLnxBzcvGCjO5fbDJ37OX7/jixdvPrCvRzev+Prj29ecFwfmWL14c/7qPRt8&#10;cvPq2d2bS3bx+sMZQ3r96tvz228vbh9dvfzm/Jafh1cvH9+8aoQZqHdnLxmftxzP1bvvGBY2zl95&#10;wTifv/L35dsP7Jox5+CfvnjNkLLTBwwII8YwvmGnnjtbeM6l6Xx5k29dvH538eY9J+6h3rBThuvl&#10;09tXHJWjcfvq0fXdk5uXzxn21+8fMcjXL85evH7Gudy9vnj1lt/fXtw8f/Xm8s27M8fw5aObu6/P&#10;rx5c3rZNN3j+6t31u4837z+yr+cvXz24unl0ffvk7iVHfvGGi8sGGWTOiNn1+urt+7sP33FGj2/u&#10;HrOvl1zu93zx2cvXfJiNdLEY2Jfsl309f/nmOQPygqv24undi4tXb/iwx8wHLq+fvOCkXuy7G6Wr&#10;dxuot4/vXj1lEvLduzfMGcaTEWZYuNbOZ2f77fMXr6/fvr96++H2/Ud28fDq5tuLa0aGE3e/ztgX&#10;Xz+/enB1++TmBe8wMvyVI+Swz1+94VyYMwwFg8YhbWz55LM79vWKz7PN52+4LnyeueGbvODsHl3x&#10;lVsGn6+wTQbKs7jjK1wRrqmjyuExhn74+sXGhB+PzWv9hoHiipy/ZuNv+Ao74vVGkqNimx7Gi1f8&#10;iW2yU34uX7/ln2ds55ajZRHg9N1jQ/r2ye3dRtW93/Jd5o8X5flrZuMbXjztIjK2vD57xUV5s+Pk&#10;uxwJY8V+e/3+ihl4x6mxwVsu8YOLmweXTIk7h8VT8ByZEnyYYWcY+Sevd5wcNifuINx5Ug5am2IL&#10;XB3+xG82y8Rg789e+DF+HvPhl6+5Fh7k67esOU/Z1N0rBrb584bD4AjPuYIsArcvecEl3tVkVL85&#10;v/7qjKWGFczTZ8Ad/GMN4W69fsRScHHz9fklh8G4fX124dxzlLjcLx9z6a9vGMxvnrOR22ft4rHX&#10;18vn3cTJvnrzjOO8ZmtXfJdL8M355ZM7JhWXgNHgEnN9mZPs5eqPZ+fbF7vgkPjhFPgKu+PnqT/c&#10;IB0td9lr1oQ79sWwuPEL7k2n8cOr6yeM0s0de+eW5DPsl8NjwnCzMKocW1Pa2ej5OivY5ivOyKWP&#10;xaqlgH9+/Zyt8c9jevCaDfLz9cXVN5fXX59fOHlubv/w9OyPz55/cXb+u8fPvrm4ftwROrGd+a/d&#10;b9OVHfGnDvWaoWOznLXn2KTlHf754OL66+cXjOeXT8+/Pb96xm3CNLi+5f2nt3cM9dWbtxfMQG+6&#10;W+5Qxv/bS0bsivM946Lccqh8jKvDYd88cs5wPLdegsaKQ9pM2w3LQX7TuLmyXd1+c8GA3O0ucLS5&#10;BN28zDr++ZwBv+Wvt89eMoY8Ez0dLiV/On/1mkv/4PKai9v8P06Ea8EEYKg5d3Z39eYdP0zORp6r&#10;fMuRs7hxFrxma99eXPLz4PLy0RUjz0Bd8PP18/Nn7OX2hX+9vGYvX5w957AZlkbsylXXs+OqMdtf&#10;Pr3hn06JL5+dP/QG9BJz3Zn5nDUnyLVwOWo0PLvr2y+fn29Z4IsPrq44GMaNs+i+cNecyFdn52yT&#10;++XLZxzVFXc3Z3HGDXjHnc5XdgCvOCSH+o59sYsXz245pFcsQXyAXfDPnSPzn+vFdx9eXnG5PZfL&#10;G68gh8HcfvmKz/Amx8DvLu4rJgM7ch3gBNkd1/Hy5otn59yVHBIbYZI8YiO3jPNbDuwpM//8wmE8&#10;v3x4cXXx6jXvMxMaTOfJoxsGx/F52AvO8dHNFa+5Il9zFa5uuOmev+Jh50V/yJHwLR5eju3lV8/P&#10;uS68yTFzbHyFPXKo/fAxZixjdd4cu+VILl6+PmfMm+dc9IaFR5tb4zMcubOdhcsliw943zHIHBu3&#10;Azvi9TfnF85zp/cLpodz7PLqq2fnXz59zgg8ZtgZKC4ZNz7PrDtH3qNlcbi45MN8/dvLq4fX15vY&#10;jOGXzKLzyw3+Vtovn1/u9twPh8EgfHV+xU3dfe394vOuH59BPN18TjkTdkfvLuZov35++dXZBe+z&#10;sPBPrvJjVo/Lqy+fnnGyD9n4xRWHypu8wwXyFri+242/efvF03O2sD1yp3/D45j79DljYtzCKftz&#10;f8DnHDB78WHBuXCyDP4Xz54zqvz+/aMnX545hq6Ntzy4Wbu8vr999ISFi1vp2yvPlIvOjcBSyera&#10;vi4ZfNaQnZGX4DmbdfI7Ac4u/vj0+RdPn7M1XvPD0Pktbo2rWzbLD6+/4giZ4RdXf3x2zud/++gp&#10;L748v2TB+fqctc6AijMyAGPlceElaGE+cGcRlhir8ADi3L/l6jzjFK7ZID8MC6fJ4XGa7v35xe+f&#10;nPHbhwhn3RFy2Dswj+HimnvkqzPe57yuv31+89XTq3//9vEfHz//4snzr59dfs2fzi5//+jZv33z&#10;6Ktn3FDnv3909senF394wug9+/2T54wtF5cD5pT/8OSZP4+f/fHpGf/8H18/YJz5AIf3xZNzNsgB&#10;f/WMqXX14Pz6wfNrfv/h8Rm36pdnF394+vw3D58yVowJzwsGhPd/9+gpP9sI85lpwA/jz6Y4EiY5&#10;x8COvuAU2DKTgdM5u/zjM7bGqJ5/9fwayMDPF2dXf+CYn14wafknL3gHnMLH/u3h039/9Iyf3zw6&#10;4/Ufzy7Y+++ePOdPQCG3zJX1ilxwAH9gMBk3DthdP2XXjB4TcrOa1799dMbNwqX83WOefedshzPi&#10;SL5wVrA1PsYtY8D/hyfnjuHjs3/79hGb4lowAr9n6JwPZzw6v3x+8QU77b7jYNgyv3/35OzfHzxh&#10;oL7kpNi1e3z6bw8e/4+vH/7r1w/5E59hOwwC+2UAmVpfnvFcYEjPfvPo6W8fMbDP+Ng28u8Pn3AF&#10;OTY+77hxvk8v/v3bJ7998Oy3D8948W/fPPndo+f/9u2T3z189uXTS/767fkNk6Sr6Uz4zYOnv/n2&#10;KX/9w+Pn/GbaMGF4/duHz/gAL9gLv/miE+yMq3/FBvnr7x9zL99xFl8zIOc3f3j0nL3/8Ym/f/fw&#10;7A+PufTP/53DYHz48NOLf+N4Hj7/168f/fvDZ59xbwDYQC/EJbzg+99ccDfyNOJNnqmvifUBosOQ&#10;YDA+BjYj9H9wzbP5Fb/5Af+AUoie+QxwEaT6BXPonKfIi6+YRtyHzGxCN56OBIXcfkRvRBgEcGAJ&#10;8NJL3wfXsUdAqeBN1MeKLwYO+AHhRKch5Jffsop5SxNM8yOyBUbyracvADMCvOev3j8ADV7c8T4n&#10;In4DUrplFx1w19U7MQn/bKfEFu/4yt2H74ErQzj8PH/93o95pmDUdxw8r4F/J0D+BhDID4c35MMx&#10;e479c9CRQeMABNU3BNDuhSE6eyH+ZMR4fz98hnn89fntF2fXj+/eOER3b0DC/IBdr99/AnkOX7GR&#10;CwAtePLN++v33w26cKj8iaNljw85nReCXtMBhNq3jCEA4y1v8vvi7YdrkCTA9e0HTmTYD7i10PCc&#10;DxhIMc48MtkRD/JXDy9vCWSv34G0ufqiiKIZAt9AowGZ8IOnnQG0cMIHGAdGHHxhAoKrTDhyRZAn&#10;GiEsfvX2+h0oS6jGM4bfwCqOimEH5ICyxLpvyAKIOd2Ob5pK2LVj48NCfJ5H43AgGwFghC6YnEzI&#10;O2AVISCfEaVzmYL3jJJXlvNiGl8TgAIbGJZ+Oy0Bb694JPBFIkiwq7Cc0QigHgMlcr5mTAzfAT/i&#10;nDBz8Jsjv3n/HfkL8g5dX8I1USKPHGAbx2y2QvQVTA0PLFZ2DAuXQ2WiAoIY/gms2tcZ2P76iqNi&#10;nAksiIz54Sn46NZrwY44GEcm4NplAre/ZczZL+8zUJeMsBclqCBUfnHz7v11iJfYkTeJ24yfjNp5&#10;/BtMc+0KzV92RzhVjEhCrWQHhOv9k3P36wwgR/juw827D+yLYeFE+DFDES59aorECIZnAE9chpFH&#10;HU9f5t6wNIfBD7u4cCq6QX6I3hZwcDzG8YR6TTMWZcFqP8SIhBRhwpffMJgENATKwCG2wGbfvgfE&#10;8k+WMsYh/Hn35OoO2HPFxGBW3726ffdRBLvxNxPHGsjq4dg2B5xd7JSnoFFawK+sQQCmmJVom9Fe&#10;KM8HOGXWGcNlUOvdC6JtxnZ5Dc5uKQOuhRv3BK+9rIS/XNkbYuIXl2+5x1lADGSJnMTnRpBLgtyx&#10;nSFefjhsdnoMkeDfm5QweqhjCLA7OlR/5A7uCMWAlzzCvyICdkhNTPBFriOLAGCMed7cMxB0vyQK&#10;fUBw7W4IDgjIgqzOzAXTGwrD33YHWjM2es4T1Jipw+PgmVEsd7dcYn42gCEl97hcT5kaVqTuZYNd&#10;QQuRyu475wBnEbDkqi0X8Oz27sw3Xzwg5ju7IMbdaDCYj29uhG3mAjg1dsTnhRzeIB2JkGzJEe8m&#10;kyCdrwuaq8qVUzTsCry/+wYszbQX5LO+cRcwu3gCiv24U9jaw5vbs5c8Lh12d2oqh9uZ7MzL4m8R&#10;kRE/WK6L2HwWdzFbTCExCFeE9eeG+xx56OLZnd/iREBZfF7Yw5QIsn59fi588uA9Zn6YSOAoPu85&#10;OkVNYVy946Hz8vI1iwmIzswR05LAUZjq+mm2qOynt4xYIkBrGoJDDZKRPXHXt7ckAtw4dxPn3hUv&#10;Edb0W3LhEtTKxi/dF/Dv0twNYMmMgAiWOQZuPFJjYdE7RoOv8JszCrHcMlagr2/ACZdXQE1Gg33x&#10;SeClk5N80KswcPf+Vi2xaKk3RoAYlyNnI8JpYlyjyeegIA6DjT/kT8+JvcCrHucDMDCXtaEGhwT4&#10;zYOwpHAJNotAdw/YLLfhzd0fnp0xJpw+TwfGZBCxRcnViS92XS68nVnZBPwvb96x8JIgc8rxYWAD&#10;D8RyWALs7ZedmkcgLeWk9R0+7FVg8p8zJi+YHkyS3dFHtsibFATCzGQ5vRTVB+kbRtE4UIpzf8ho&#10;cO+cAw5vuEe8WZiZO9RzQklODZhE2Pp8p8BZe92Dx/6Q/WGgSMmRsyOue2aGgndAQcwT5jx37gDk&#10;ns7e+2Ut+S5QhB9X+KAUB8+Jc1HY+HJnHMNXZLXCkN4UpiFuOfJu5PNvzkDjfNIVlVMwogXhiBM4&#10;QQ7SwWlZuOGBwlEtB8q+Bhe9uINMTidGm6sPavU2LIvkJPFgxDnnw96shADUPwAsQbZnz78iHeD8&#10;d14xAuXmXM+HfrkXTB8c144NOpjs9wsgxxNw3XM2/rvHT3mni+iIfcV5gScZhPNLE5FctTs4nqvf&#10;P3kGUgKuCDOeCWaAhUXgBGYi1a3AbGR4lQxRiVSuIKkiPn/W5TAF6ZIl9AWOApbO+u2R8P7So6FW&#10;LoQvQErheXOFpZ/AhCDJ2901YlSAX5AYYPbbB09KeHGCF2AtoAgwjOsbaHdWc+K/fyzI/M2Dx8B+&#10;vvXbh08GZTkvtvb1GZsVc3L52vjFV2YifDqYGRHp8UmHi0cGV4RP/uERQOiZc1hY6PrANN4TYZvy&#10;OP3xNYCNrwvjn1/+DrwUqB5q/fIMsMo8J5klav3jU9/5Q+D290/P/+eDJ//6zSNAHZiQxIGglwMW&#10;Bh93wfIOzNLfP/SCcvCc2r8/eMyweGWfO8j8/A7o+/CpF7rMBWfB+HAJgIVlDTySr4F8z67+8IRs&#10;AiCNHwaNs+bDJizKYnC9TJ0sC2wi+OLy9yFzUbf7EqyK98it+8/z//HNo8FRzpd3YNr4AO8TZYFF&#10;OYvfPDr/9wdcGqfZbzpyfot1+eJDv/jbhwLaMPkVoBGY+q9fPQS18k/G6jffPhHKPhSXmrN4DGTl&#10;al598fgctPm7B7z5nGQEo0EO4vcPz/g8H+NNfv+uF5wpeJWZwwa/fOYPLJFZpzNmnRkT/gTK/X9/&#10;8Q1H4nHyrcdgeEb1EuAKlmS4fvf4/N8AyY/OPlu2jOskIxrGEzHyA/5xKt8FiorC4/EEq2T+Xr+P&#10;dH3Dt8SxoiOpDKEF37p+wQZhcYmq+Q2C5Xn/LflXAlmZW7YGOfOOLQDhRlQGjyUnw8DSgFKy1y+i&#10;YQkOzDOxhSFPjlBwG0pkgyC6gwo+Nsvj+c3Da/gEElRCFOAZiJH7n80SoPAgl7GEIyrcD/LBDX53&#10;8+47PgD+FLKKMD/wW+IUdrFz5MjZIwjzwDyMDFgolMgWpOyEJY4DO924AR0ZN3YBpcy+AFFAUAF2&#10;J7sBF3VfMWLcJIQLolDOCGqXQ3p2RzzhltkIQTAr19Xr99dvP968+3j38Xs54YFStvzmI4z0Mxja&#10;jpx3Ht29eXDzGuDKO49fvIVxvXr/3c2HT5fvwK7fASkbQOIPAxeuNSGgFFm4pSjqnRxREcY1KLdo&#10;XrwUhThaRowU0JUeFAsF/5wewkVSANJoITTj1FcCKsZcNEh41OAPXg5uAXhMH0TZCaVCp4NePTlG&#10;phF9vvOLooKDvXS69if2xbSJ7hOmAlBDrVzHuFkoNYlxSf6uoDBeCQAXSwQrqOg4RzgYxHNsC8ej&#10;+Ny+qdCwVvkCgOub67fvmOec0cvv/nT74Tu2H6/uxYrW80VM7NsAxkuW7NLVPg4lnyM67mkrTi2w&#10;J6klRu0xzBXhqBZ5X75hsxKJphvifIykO3fJq7ecHVvgtgWtMQhCKWAkPwzvi4+fGmQxDx978fE7&#10;WG5x7BvRlJHoiyNklwRekuKld5mD6WsmrbtmRyDDIdh4Y3IBsq+8ZgS47vvZeW22sDWxq+DHR2b0&#10;u/QaDzzigPGfYuy40AFIo3au+8FCS9dw5xbBOxPiEgVXTgOjbSeA+I3QhzGBsRROvzp7bWLiAWFl&#10;pOv5GzI7RLrOHyYJU7EfcyV7czTgEgpjsxUyCGPiiuMJBdgxY1IKwIYyMqOvOzAOGyhy8IQRHVJJ&#10;w1oMQnBFADl8G1FMIE4aKBYFSucFE4O9SDoVlaLIAGvtKotSrt6+E9UXaktqMRQSdO509++mhCxQ&#10;g28CoqxHKQmHaPd16FTGOEAlTtvH+rxIA6TqCDQnjyRL+YVlQ2KnJWYFz947y3+FJUo38EM0TKBm&#10;XOIjwDCXx81utI1YqImkoahpx+nxt0eTNU1+40WEM+aABHg8lTiwTRKhLBBRUoJQxjCdMRQJGPGL&#10;9qPuBcPDSPHhYJ7xRYWShAskF8qn8NMhOb35mGwGD354nucX3OPcsALR10xUnl/IW6DayJ/yXUgY&#10;kmWcHXiGk/I+cmJ4ZxHBO0/kJ8WWXEpZMi86i8YxcySN+fxBqAZF4vr8Dcr65oLPw4QQ7gMYRrpG&#10;t55ftAWBccQ7swt440IRgnLZYe8QiaxR/JReUezgk10Cs0WeiTqIXvLRlEcYg+u1dc9ZFN8ocr4G&#10;RYAqPYzBVCeSk81TbpxlMpnwMo3kBaL3xWZsnLnqIQnedpsEd+UnBz8ekSFtU+V63CP4ip/dUNLv&#10;tzKTUqPv3pcxke8VQns3sS+JL+LahZjDJDEz8k6OsAzezUNieuLCZ88fmXmREXXGjhIMk0yz4JWS&#10;UjZNxpVNyuGwgFqBry4CrngeAIGmWac78ryC56b6Nbcz14hrx/ZJDgZZOxFH45icQqkTnAuOmmFx&#10;uSiBsjnM/N/pcHigfeEiSMOb3fnJFeFbYVeBN7vY9GBiPIJ95RYIrHp3XF77gm12VCJDGUgpaDNi&#10;TCc+f+QmXB9kTY9D9dLIRjZKnOxSeK29zAfmiaMxiYpPvWYdP2ZUrzn4nnTlJZtCkq4chjOnCSBR&#10;7DYBTrdMD5ILHAyHLdS8uGbamJLgu+gInoCUQK1nJzmGOBkoC4QQNfVQnoKgW0ykGhy6Bnd1IUhJ&#10;8/D1rE2sRLqCKwDtZNbQg3CP8wNS9Z+9BsBwd3tfc+JiQm+KCce8KGRYwvk+kvjT0gTPhSsAhiAo&#10;wfoZ0ztod80y4krLxb2+2faF3KF9aVho3nBLH+PDJnYDY2ghlfaAXckYstxJq6ID4jHKxyL9YNvG&#10;AaY/2g0V5Ht65vEAGmOtuXYHcAVHhakEuiRxShuxZdZYfj8mNSnpKrnNchoivSJfAE4bQAWfcABe&#10;fWAz/wyLsncoViE0ROUjCLqnrBtjIAdBnwCzOVO+2ENfshTIKlYRsIlRg8SgLLli7ynRB5mLr8Gx&#10;fAWGllMoL2DW2/167mxwqiuGhdFmhBlSiVaOhHMkWmMYzbRe/2F49QCxLKo3gJQvIBjPLv7ng8fx&#10;q2e/fQKtx2S44OvjsRWhmJmSV2gumQ1xQESbZ/c6JuYhuQ/eBHFthpQ789laqsIEgSmJJxyzgHnM&#10;sJMkWp5zYdqEsSF4n3nhLuFXeYdcxnNGhjNyqJM0QtiC8cbGA/mYIcwZtgZgBqiDV/kTTzQmIUcY&#10;7Q8fC96DhoVA9mdTyL2TZAEMQ7c+uwAoQsACDn/z8Nn/87df/L/+8DU8KgKrb6DfwZlPmUge/+8e&#10;PgWL8g6M6x8enQE1u4jlIGLmSWf8+zeP5WAfPAWCwpryJlNXQhWU+5gRuIJohXOWwR7Jz7fAtw+f&#10;/p9ffvtv3zweNgayAqRJNJh0eH4N1fw/vgFmPz5Q6/QVXKFpZflhuYnd8nc8p2hE6SwIis+wMI14&#10;hIe8ukOIC6ySuFPl+1qqVnmkHGzwkg9ci9CIxRMbfxMClBhkQkirslPpXNGd0EJEx2sZ14S7zBsx&#10;ZwcGIESNbNQS2cXnhbttQUpT6ZG4EeJ0klq+COrj2NJXGOvwOlYK9CgBlYwWaPQerhj8HMIkmy7W&#10;nXDUF/Azty+BfFCvfMaTgoo8MZZyqoHVSZTZqbpcACRY2kHwqDg2UgtsDcgKXBRq8mFjIxLbwqdY&#10;bjTVQFxJWmAwuuKb95/4zRZAnpDpz+/ePIclhgF++/7Nn/7X6+//Q46aYJqf21ceXkSfIA3gBM17&#10;y1C/ecL5woFDCXLKEY+cxYvvPoESGcAYUUGjj9WYRheXq1tS2gQ0xIXQfQscjdplVrl1zeeZmDfc&#10;OZR+YCHBpGkIMw4El8b0yVyL9l66O0NqCGrjpCmTefCPdYGKFDBHHR+Y4e7VgBaA+Z6VnRBXRNoz&#10;chvkNfsKxA65+ZnpV6UEOaT03rwfZ+iLe/E212K8+oCrmDYQPrykuOsI0I2qDwzj/PTs+Jkq+O79&#10;e8aH6UQeAczG9hmfkiOmnD2qRkMAXEQePD54V+J+xnlxeflgKBHF28prJ6xlrK5fTGUUxad29Omd&#10;GEyAEatWtptUkfolmStof26HeE5JP0COqmyvoEx7nOoAw837D+mT+ZaAkKBw0fawLmh2ikdR4t3L&#10;S2Kv11zQO2LxYVc16hIODDUAyewS2JVcAzcXF45Jtbwvj7duYbWgJyafYNTzYi5FHm5YPCPZIUG1&#10;aKR3zDfzQg7W0eZbRnUT2ZoyVywXKVfynqHgmDmM44eTAnvwgCdmFWl4Rod6XEjPdCWRBMn/7vId&#10;J2JSZhH8sirMB6auRJYpDJM76W8lgQvuZRQN0xNAJqjmvigBEQAj1lfqZpRG1C5eVR0Qmu18hX9i&#10;73G/wR6yquNt1Ex6rYVAZm3uyPt4yZr2Ak6uKZt1I+ZTZBq5hRX/d3iDuAqhS/cYYZ+Y4el+dy0W&#10;iBviG4IU8J2yDIOvu3YK16/Z/iGi3qRNoOuZ8gjkM8F4PiB/ONKY6JkXCvCSLxr9E1uEFTdEnhej&#10;VHpI1JqMcBJiucpk2xufEa3dQYBk2QYTW8yBKepJO570k4aqEb8h/ANCG/1zVIYdAQOpkitCyYAZ&#10;syiKVeRzyEl8DJmteEUoQMRAmiNWVgDvoXJfpOwFtZJi4OxAC2evmBssdGzHWXH5hs94H12/Y1i4&#10;QCL5k0xU1MrWOKkyStzjouhH6n7lGKcP34jFFYsAkz2TOwe+qhAew8afXLdJbUQgTwt98561lKVJ&#10;pp27UiFrhC0/TwE50onlSsIep7yMa5r3UXf6bsalHqYEhmUN7pqG6PreEok6niq6ZTtdUkp9Oif7&#10;Sa+hsHNk1D7JXEXFHT5UIyAb3NIn81Miz2MOcJrlcddsJLEu1KsLIHOAqeJtW45mZRdqsM9dJ4Xi&#10;gZaJUSXcjLxJmhidX8mgqhjnRMS3DYuUI9tkGJOOe3ZlBA6VtZfpkhCQmUxqCfiqghTUKuHsSsKK&#10;8SI93oV6HO/okghl1sTegUmQNqfDpRGoN1CVSziY6ZxT1TIUXp2NJ1GT8213cUKDA7gmQz0ozaHr&#10;CEyTGptv0pKiMoW1wnKQlWhQihXWtx8/Y2Yhzlwcu/qdHi6b2FsK9hDk9AfpLc+ppsMV+5Q0FFec&#10;g1oFqwbr3bn8TjFHlQdPXnJMpnsiY6+5Z7voApj0RM4lLgETfnpvUPS9ontTqKP15p3gGdzCzDEJ&#10;RZRYmYa4It61ueQNvlznEL6QlQWqJdflTrGxII2znm5fZjJ5OVNaDS1v8prvijMvuIO4FixivJ7K&#10;Zny+ZH7rm6mlNrXMzhaEqLboVqW5ghzxcDJdx7bSjAP5O9t9h/EBOVdpxTYZdjGk+udgP6dZ6MUX&#10;gc0m/gA/grd+gKwAVydt+Vw2xTFLw5q1MZE3vFf6BsgHXgKBnC0tRZpgmtuJb+9/zGssqRHH2Nc7&#10;EUDOY1CWYJVjg16TYQMuhl0l2KUEVbqaDUTjGlV7wOmSC0Dir58KckCeKITDvQKtJTQZAaAUclYQ&#10;2hRVfAzg+qUo1ywAd7Qq8ZTJXAJnCxDdg5GflL47v/rNY4W+gFIwMAcD7wq7BkD93ZMLfhQM8yNu&#10;JCvBtVZwpGabEYsDj2k3BcDE9thKq5lhP34U/mx2NTLysZMHCxeTBTFJ+BZpC/ae/ja58pmaXl6o&#10;Twb5NziWMMTN8nkwqnpaZMMkGsCTZ6q7wdJNwjtOgXQGBy+hmgpaWhUwb0XGC88alvIx7LppDuYP&#10;14ivmwsgoZAUWQ2wdLQAmH/2efhVly/OAkSKaFlhM7xoYHgIE0TKC2DkNMDA1AeIhM9v+P0lg5kk&#10;+JszC0O4mmwH/Pk/vnqotBgW18+b+OAzUMSDsqBofrM1M+ZA4jPm2B07hcz/168eIETfpJJ9RVd8&#10;gQT1CoUwYPX//AZ58NP/8e3jz5JFGQfw0+qjLEqsKA5UVf80TDgCVskuMXRyqXsoa9jqj5wGn0EP&#10;LPuqfBe2k7G++YaYQL6CqssXT1++BbVaNfryLTwkHCaozD+x/F1yyykJXsWpvGjVmGFLg2N0xYJb&#10;YFVrYjElR6uimC08vOIrohQKRP18BCYfA0ujfR33tQiYJzQganiVCHu8nHRcRY9iLfMrrKf8lmrm&#10;MADGQMF0xdKej1l8j89DG1qAygcYAVjZAJKVrgBy0jwheYhfCVWgLDSpeFWqUDq3CliCY6nmUHdQ&#10;2T8R9H8H12qd7QD/NQ/mAvdkva+///OL7/40TsBsAgCJytv33wUkrGJ95HAhEo6LBiNZCovMGKJA&#10;Wvj2I59ENvkKao68tYJbggmmgTSga7qFNAlHi4x5oB71mYZuPbSCiIfgk2gSyg7AZnWowdBBNW/C&#10;cP/wQt61QSbo7wkn7k0VTPqAYyiJEM+5SkhleKE+sgnHZFDJKcEIlhPHRnXuCfrP/K7YycJL0NRZ&#10;ytWKoiVUd31VaKMVj9/mEvA6nse0RfRgquBiaAP9KlEl0HwMu3CECsTMQsTYXY9HEoOyuve377+j&#10;LJOBXdZ5/GqvDc4EWkdNY2xYPJIAldlVpmBfie42WXBPOfLJlnVUZyX4o0MHYMwrBUELX3zyjVJO&#10;ae89NSHWiMHqmfk5UI0c1xtggOCcbYJRCQcXda3ACTw85lkU9PL17QcRb/jzSBko8kwY73yTrDNJ&#10;NMhKroGkQ/DA9X0iZ86IUTrGJM3wrt3S9k05gb0RczGHr/9JMBqpwCYR9EwizsIVBhZRiFeTn7Fk&#10;Jwx++STsCun6kJpAHocE68SU4u2j7JYzqjjNacYBP38t/p8iemMbRHGCVaJshmWk9xh4swlpO8nf&#10;S5IUjx6RtIWCfFglJ+HyojGipVj38Oqq3Rhzsjaw1gtto8hUY8rALzR3wiSqPLCrSKyJtJxCW5bC&#10;3WFIqanNZvUQjhbFKh52C7wTGkllLcY4oRHmj1A/SLBqcy/3UkIWV5ccrFLXueo14iZ6aZqJz/h4&#10;HhS8prwc6vU+JDV/rxRtACDcpX646P+ov+28dnbTqRY6j5w3qhs/E99bQWCzS3R6lA2nS6Tii8P2&#10;fhHSr0SW5SuJ7O47w2IRI/WHCa3HwSaQS50+dvfIj/BgSvXNgYFJXrF2WS22tIWRJVCE8r/YFbC3&#10;TAvRtvmFRvsVUw6s65vSnmnCUYdev+XW42CkwqC/VpM5mIeY4pZkkLDWokSps0u0tSwFzBbLLIGL&#10;vIY+TSF8oBGqWyttlVIL14lAOOzpotFNkIiZKqF59VbtKDeCes5D5TESz+UoZtUUgDM29b6Yn9VV&#10;HmwozgXB4+HDnYVFwuQiDdbvBZ/q8yszASktgQIcSo57A0LjrCe+Hc5M10MeyjzmJiSzi4ViAZza&#10;CvwF2N2p0PT8pXhP1euVc6nTVPBZ0scbs2xgUlvXwC43ZUSVX7LBU47A76a/9WCWKpLHU55t3mfg&#10;jZMdzTvhQ2peaoZV7smpxr5OWO48KV+wiLxlga0JHato9U/TfrN9Nj7LgJJQ7rTpXW4rfMvgeIJM&#10;e1bslPnGKnk0DMxXe6kUtlSRl2CVt8PkSrgbEE5wQNSZBpDjjDgY/oQqGFAKdvVySK56+h0wL0ae&#10;ryq4e6T0wYBrpRm7zU3uWGorI+ddfypp4a4ETQUzXM9VyVnOc8iR0tQY4htX9Pjw9BNodBU4zjF+&#10;YoBKWD0jpo3LWlcnVh84JFxJM5wNh3nPxBHTkjT9XMdaNyI/zZW4U5Xh4uSx8ZHV4gpPqncG9sQh&#10;iti1BiCsAs/AiKYQwZlFxgwwY5K0gg6mBCRtrKa0MAd/EjJIw7KLWFDFzMMwBzxOlKvyEwuDqt9T&#10;8Vj6xJNre5nCM97IUnPILpHGUxIT3HRAMs5INDu61cerP4JJBnz5vnHjW+Im14+iNH0z8MkB7/VU&#10;DOXEzYxwwEh84bQPxT7q7iBrSR9FH1x3hb4CoUuosAG2cY+hBs+rCswnkyUn+1f8wvQYzPPInykw&#10;9v2OfMRGx4xIeBsXra0yU0SH6JfsQ8pwN9UdzZvJN14g0GBAUq2bv146Eq3vvz188lvLa4Vh4FUw&#10;CNE4ekaq8L6Gtb5kVIVqlmdz4sJUnSO4vnCtv+fCNWirGXb0JEXBcjLJ0KrCMC8xsArMJnpXldPR&#10;mjJA9cM4gJyfrsr3rPvUSyZktXQT/tOqYz5/lJ5WPfubhyirn0K0cuS8YBDQ8fKBxudm1acMrwkL&#10;CGS03N2VFnVGSMJMerISyCJ2PrmUB5PK8RTlesymFQDDUuJuX1G0cxVNNXQ9RyhWjEUXx/KZP8qj&#10;euG+FsGe85u8Q4pfhuXy9w+fUfxsJgISG0EvwmzVxQ9+8+AJr/uMPO22Fvsqj7rf0s7wro/IrVj2&#10;zLBYnfvlt1xcRoktcNimHsDYMcD/+s1jUOv/BLVyb5BVWt1glX567XCrEKMX3IMGNTGaavcxQM7X&#10;qWqlMSsdjD8UFWhywyILv4/m4YbqUxDsF1x+q+9eCaJYWSRLebpbJhrGw58Jx6a7r3NvsszV8lTr&#10;D8UYlZhWSSsNO1ZHru+aR11Re1WCHiQlrxcEnXKkwD9xb6WkYFfJVShij9/3Oa/OlIeTtYg7bBnL&#10;/KL0K3rzngOmeHUiZEW/5AvZkUhV2nl+VGNKYVN1YFLYjAHM7JdkSvkWxCkTK82w5cHTQs8aChxV&#10;3azFtIH/k9PS24/Rp0qO1frqveQnLc29e3P9+sP1G/FAcMgSWZ/NaVMBaSuyhVA9fyNw1TELRCEx&#10;LsAemuX0r95/5J/oJJ+8fP2A2I40syQboiyXp/Q2PhsUjyVeJUiF1SHIaNE3r1G5qV8pKNQZiDeH&#10;P5kGsmQ5B3hepRtWxDuwpzHP2/S6ynfVETWRZOHKI3ghjjLa5K/jUQ9Zr6RlIbvUqDkI9xt+uEeJ&#10;I+2RQAODZ8JkWey7DxZR68+UQ1XKbeZDVdDjVxUngzZVLaZ2Tpfr44RHbHF/mnktghSUxiob53Et&#10;3MVrS6Z32IO1/rx6h4o7qh8954fz/JyilKVSFRjH2UY7W7IyAByh54um5VFROXwr9RFJK9dXuM8X&#10;F3aPxizXoyZ5ORfumsU9B5sd+Tl4cMLbCk0XRRGJ7jfB6Mq0rBS9uuEDJDVS1Ht1hgrGN8qQC/aq&#10;ALcsPBr8zYdZcDGGam6lQzNMuiSqEx+eBNiHb1McV8VIBB9jzpOMplEUJwwlFr7IYPDaREaoNdQt&#10;Te2UgAQu3mKBdhCSLp+TTWCgEgZT5irFWuE0hy1MDZwTna/wr52yfSNLLrpReMDV5cLwQshX2kLO&#10;fCL2eOzGpMJFlY0EnYgYzQFxa9wSwZuuLv2P5xPqaJ4iFfoarPNmioY3ROfTeZatN2Q0mqwesrlX&#10;0XjSgwx7/K7iNACJjmiWoc7LRzq6iHCq3SSjYrDw5+FitaFekOcAWly6hVHHIJ64y1UdM6S7THVr&#10;Yr/RsDHeql4HoYtmBEt8y8Prw7KCuN3IbuEdcjB1DJHlVVATlQvuvITfJa2i8c0OyJZbUGrxM78X&#10;jFpBLcHiYr76umOGGPuCvlwPTX7pOnZUPC6PYCJArzgllIeKsgs93oAXGSx5f3k3nahmLjcThtzH&#10;8S2BvdOeEtbfP32Wb41gdfcO+Q5+VFeSUoFxPXGkAFfg6MVrdP5MGN8HNlhSaCAu68VYcfVv36Nz&#10;AcKxrBFqMz2I7EE4an0BrkwJfoAWIFUQLODEutnAW3BCFCEIJANCBgpu+ZaaYVMheAfMPoCJFGsq&#10;KktUJXgQcZkF8L4evbbbzfxFzPkK5NiL5QMlMpI9yxBW42pmQVpbzCYwYA54F1i77qy+VgigoY7n&#10;6FJWgbQISq3BhN8siVtmxQkHNttKC0a6IQMSaLc49kK1PNeCyFifnr0fCyfTmIzFU84roXTMZFkj&#10;ncKi3JVgjGl3Wd+mBTjST9M7RKDtRub3CjutVLwg3Cc61+6ISFSMdDiZiVrVQFbyyoeZCayWMd6O&#10;tnXdJbMiok37cptHwzoBeBCsNljiMUDlVAzkJyRxfHwSqX2TOx3Ft1yDcTxcfdmfxceVyEaQorhZ&#10;mowEAXmxONVz4J8oTkWuWFGdsKXg7Hf1wEPsptjKROzGWQaEXWzF9s2SO2qCctQDXXBTpHlxwVwt&#10;WOQJiA4MBm/G8VDobsBtvRis+1zWSCMC9i7wnTLXwNEmrAX+8UJclC2TFk2MBjeIigwgaEkNlK6x&#10;gjHPKc83l9RcaJegajTJsXhsaHYTz2HR0wiEpiZzIE29QOKOitUPOwBeg1cpYGYF4EX1blAvSoWt&#10;Am18wDZUAqdF//+rRyhPdyBGa3ozXtqBjfBUQJtBHdRrN106KcibALNQEDzjAOZVkfyBtSh+bKgV&#10;mK0cJqySM5bs1hCpIHakXzmO5Q3lSwXJ6pYFJ5wy2vip6PnWiu0V9z55Njk94R8Vxadi0dWsHgZI&#10;EwWUQA98hiqVLpcbYtesA3OE6gOWud5j5jIvqioEvTK9XgLpWUdML0MuihLZqi4n1tWbKiynn1DO&#10;asutMFsYWI6TKRGolog+iZx1meLcGWTAZ5fgAIdhZhyJ4F0ZK/hwgKs4s0muIH/FwGBX4SsKary4&#10;QqGB/1OpvBS34EqlespYy4CBhfLM0shC2XTCnPuXlBJcqApWiFFOJNcofpSOC3djZfu8566TExWn&#10;AVdGAIum//nNQ9ySmBXVxKIcTvCss4Z8+3yIiP/ljU0iHBZZsruRzEwb7qlE4A6LxLgsq7XiDAUf&#10;mDxY+ld2FzmuABXU6i5CwjCuVaLifSVGpYTVF0+9ASle9fRR9j6kkJVMx3NeTyR8/6MJU7TtpMWz&#10;blr9Kn+SsQ/Q8gGmMXvhHU75X7/6lnOPc8Z9iutl0oETx9cKK6b/CUn77OKzxSKWrZLdyX6p4ZBK&#10;XTnotMET6BLrEyJU8wlkkswpVNU3qC0c2BLICliF2BWyQrUpuHqNvS041jrPXHbnVwRse3wjarVw&#10;lAiJKP8V3ja6E4EDx4WyXzZYDkxAO8vc1dCeDozFVE+jZy9Euc/l0Cz4TGOsc68uOL2ogtR7/p5L&#10;GVF8oIU4SVnEqFQWrFkZy4CJTyAD4QAFk7zQ7shJ84IzGrgVIjaAwE7PsWpYgT1f6WAW3/Mb52Hg&#10;qEgPC6v5D4ujCNkhQg/ACZR1QPQcegfLivMwPO1VqDU+xBC/CHhWVfKKIijxag5D/iiF5UgoJ5Zj&#10;7OzmwyRqjVIYJCASXeqxtYYk2b0LwlFgKWpdtrVl9MRamy84eWW5x7hN39zMkTJVrepl2j9BC6t7&#10;FJiJHhOFRmneWnL5cRq8e+iiy1Hy2pUd8hRf3WP2IcavejLNUVm7I2nkVepaEwtIA5ESzVMd2oCM&#10;qPHziqU1eUqTrLR4sk9F0aEvy9W0Z1D3Gzm8e0EptWfR13mN4JZj5p2RvTKNHIasprOodIkhvnJZ&#10;3xfNBszinNvRicordJtKltLltx/uPnyKvOLnYCRC0QaOI4QNBEusnqhUQ8BVacYXDQNrrrMswyDr&#10;Btx6Wq2AGBnh9xiDMRh6kJxy7ePBRNGYoBATk6o3+NYZ1RA2PxL9nz9+YhovGcE28aMKmaO8dSim&#10;cGbylC8w2ZHc1Bz5QLuIpdHQI0pTX1+E0pU5BWwUFwyfy9Yy7HiDVUE65haLnQIp1zFzupc3zKWr&#10;9x/Aqxa48vgncCfSBaSZwvCCcuKGBbnvorxdxM9GgK+FnqAUNdiSroF88/fVD/cnx3y0Q35ded50&#10;H4klFBxaSEkmGHnVhI6OwymEEpwL1NNzBqv2k+jxUA4vCjeoXVwLVplHbgXJ8xexSlC2Vhefuw+I&#10;ODwSMIbhe/ROBNRK/nx94h4bqyPi9xLMe3mhWJkRdqSePK1dtlIUNlcfO/GzVjpmjsSQzo2IZZle&#10;Cwo8CwOUYfUVNxbHBxJ4cuvHI9M7G15GhpRBNe1KsoeBhVgG61UquuZYW1sd+6BIx2ZSdXZZpFZZ&#10;CpgJ1RiLw0EvSnbnrmyonaOvP+Z3vMezzt6E4ZRHL3Ot253sgWoFedToX0SSleOiBxbLEf2/fPng&#10;Bi+ry0cQoSJVWVZ3iqw3aXcaSCCcsFPEJcclEgtkppK1AHIGXa+6dtSdAg7ViIJdkQo/fwENKM4B&#10;/BeCEy+iHOak5udE7Rb/lBVMaKpVUvx5ky2nKCBra6a36i53xa5e/eaJRcXLYfHm9B3alZkIO0TU&#10;nrslEhasxrm9QKowOUbvBO3yr5K71gtHuDVnYAutlZ1fgcbzT6qINw5WD61o8KVEtxQIPDJuOBQo&#10;HJLXqCLPVNCrC50gPxR9lCgTVja3VyVbOXQEoNHIIQtK0pkkeLfnwBhnZP5RO3dPShOmQCbpmNGt&#10;XnfvCHlXdR/dsHkvBdHn0qya1LumGgGG0WUkpOcdMVJoiHS0djyzmJar44IQGX7IZVtDtmCKEkv1&#10;LsNlBsra3VVs+fBdmqkVQxyY/63n5QIYWU0Fb5bLry7LIDDNeMcKYV3iXqFG5n2r4hUJO80mxL1X&#10;sHd3KPw2ucBaRHhQ9Ur1OK7nqfCYSB4qo010oXI1AlY5a1rWdR+YGTsP083VKGInzHTvA+1hZqVt&#10;Oq5rHCUZOEU6h9q1VlEigEkbObetlogK9UNTh4DisNe6hls2D1huRVKu6aGEJ/pRA7DsgscnGxCW&#10;AxUQQotJqhvnoNBxhcnbmZzR/PD0WlNHY/qDny+ePltawSk05XAwEqxiHKXUvNTbhAyhlHF6rS1V&#10;BpUhUrWLfY6Afx5Xrrc1TXAMGcBWPL2v+ko5o37YVPJUlZ9KZ8UqB1JVIaxXtgXecZuifSdMBf8z&#10;5m2eH6hM1EqtL5RmZGyiX41zzTIkftEGKW5D1BpAnW48ztBqSQ9GFlf8ZnYAPfBJ1cJyHdd3znqe&#10;kRJDJ40pOxpwEjtRzZioNSs4U2yee1sLjnpDffEEM9sqM+NgVQjGiK4u1ymkUfMU3QmSj5rhvLJU&#10;7arU5U8MfgGtiQB+I/vX/T7XaLydlStH27LrbHh9IX4LbU4mzQ9glWmvuvXhs0S2MISP4WPLwhx6&#10;jSZG9lH/xPN891m8sWfR1laAip/TE0EvGDVfK42a0o3PTmUUN7/VQqckJcEBFalVMoOpRcWqYVUm&#10;r5q6a+RU3ziP9+af7A4+k78KKTMAE+6qyGXk5Skz+NUx2POFIubSPHhKefNXwFqhKfD1/FsNmVBu&#10;C19xhKamF+oVYbBC4qeiUP6p2zBfObv6zQOYZ8XJXPfVx1oNq6E00083JopgyVkA3UXs3z7CyQxc&#10;LWdOsS4nDofPBjGCBrXmwWD8IUuWclKes5jbtiuoKy35869Kdtd0pLBboC+Ul5McpSbAmNWNHWK4&#10;+U2/UYbK/f8lk0/jXytaRbCoglePqkuwtknzN9Jxd55PddMBX8lTgWPT6a2udUYvM869N+P1hVyc&#10;uJQVEJihVW/VpLSWkfKyj0ueT60FPB1PJpYVUmYQKksTljCSxgTP9LN75MkdKyXpWtcfDX4HCGeJ&#10;7K6TSnIunIXwtYJY3mdAjONF9YPHcn3jpoRSdgexEnUKYbbcn8TGfHJSakhjqlsFtzlnjJHrQojG&#10;I2ytbh0GGCFWMxL3vr1kWBUXF7ccbHtPEO8DKRUuNI5QsEfmMkxbzibXHDOTlKsH58lNdHmNEzwT&#10;Esd8QjwKUz0XgOXBKEqb88/Dp+edPj2BKLMP8qtpjF98/H5kZtGVUSkLygIRfXorgxTtCFdglrSo&#10;7XTEwyNduWqkSE1J8LSLy63SMo9iN2ula5ferzi3lTSXv+zqi4Ej0/jr8hqJhzVwklcMd+0hXYGo&#10;FcLAy66vG/Rkraw+eggZW1hizaEKdDmFwTN26mlGSP5TuF6kNRktG/TzcbOj9Xw2L14BKdXMJgul&#10;w9rKnjdlxBlDfuSNc9XKvUmkzfUlWXAipY1Tp1U+sRPRTQamM7AVSyjbKw3JZ9JvSxqHsZXjckf0&#10;JyebRdFZOqcN/nhTE6OiZxnsWIXMmZucgzolR2XSGGE2Xom1qYqyD8qYk/QrQJ1adc/FysaMs3WB&#10;MhSGhNHnJp7Zo92HWdAQM5OX+YpnM4Fy9dvqgfnJx8XtJ5MOO+kbKYMU78ptrrw2Z9fBqsWaw88p&#10;J1cK6OXgw7hbvbSS2c9MZ0hIbVgv0aFt7FUMpGg8eX+si2EWEep8qvu8tltcQSWXKtwMggl8awcl&#10;Fl3x6gpca1NkhMRe/K6SXTdVYV4MWIRMRKgIZMLCGKdEs8kURbZiUcOvcTjrmyIyyT+ssPUgKw7C&#10;1tVmPUucjVwgso2uuodEWbAUySOxMMhqieYBbwwdFvfb10dMLmee/l9wpUNYzatMPxePalzHIlai&#10;ykzWKR2m00FoU0dfC3i0pvf66mznzBzYSKk1X+7cqjLXESSf7guBfUL3FiLnxqaZJXkFMQWOYeaq&#10;2kCkKmabJ0wJ6TXawFAsSg0qwmAdy+yScrovvEaCVdMNolPOurjZRMMVygVuBNlpMg72XMFg9srX&#10;XEpWttePQ61nWAdLvtkaxO4gRvmE6TJyBtA1X1kh4gHGSkYwsDmEO2dKoygHWF5SYUK3ye7Zkza4&#10;zjeJIJYFM7hHHFvNm5XtbYRhFJuBisPAaWu99Cdhnt1cSFXMLljtANeay2T/myT0NS7ijlhew1Wu&#10;mmRTrtzphA0vwe0mZLWm02xfEUEtoI6vs1PbcYVau488Nj6WOZCpFm8Kb2RhgDPN+aA2ni8KJCIS&#10;hZTpe7lkY6eV1NagKJpdvnFJqO5B1Qez9m3y2DCGd+CsTPAViVoFcC16sYAZWUqoNaJVubWDoxlS&#10;ameeGofJXHr+ElJ92FuSzU483D1iAfwe9C741RULDmnHJcWnIMIxjI91AlQiG4LiaI1iY7nNHAFT&#10;bavDrrndknU8IwXgZDBpYvm0D/cheYsUpJ5CgJs8ctGn2oSBLmOAikgV7UfOkwB1DSec6OlpehGF&#10;HXJByt4CV1Ed3mVmN7wEnk5riDeUwJipFa+r+lfSXteoZWqUoy/TcSqHDjipRXcVLRdgiLLChxO5&#10;Kvx2SqiXFiHXTKvkl27h7teSckHjMG2AM93H67dbVVbfCHzFw08XFaEs9lpHxXLWQeKH1kzp1qTO&#10;1iTrjJVUteY6s0o2cPJOHOYM+PFaWg+mV2kDCM1CxMScQlB2zbKmY8WKhDv42TWb/81WuugoCD3g&#10;eoKjx4fbphrgRLMcBmrVL55Reqqf8/jnFaW7Zh7zPDVNWUKl9f3M+khWs0oQdchhIcDb0eYqfbJR&#10;2SHxnXHgniZZT5+qYfcEn3nSanFFqkAgjYUFb6M0R6uuBPeeLhZ6BcvVUvVCfQHBoTcXPnxKFYBV&#10;xx6DqQPPVZPqhtVwOWjbFABbarochNg4pzF+vniuAtyy5CovyoOYEeDzSpdLlwAvRzVLQmLvVE8X&#10;KcqQPPjNw7OYX4G6U9GHsqCaU7s/ALvmUIBqdkYcvlEy73AU7lq/DZ+sGln7MTIgzrdpdwF+Eu82&#10;IlXOoBNyDXXSD6sNztEqMXA0tX2PasunL5RzUmsJzihIrCSYrblSVTtd+yhkFKOX5VpntUVp8YqQ&#10;rePlHfMF+mMBX+2KhNwXxpXeSF8/wl54DXJApGuEM542+fco+pTS4VXdg+V1mZ80ubETT52TtOBG&#10;ZD5Xbdjm33IK+m+rnOdH1Lp8nlSSclzBZ30swznG3BnVBJAGXFfldTg2hRsn6D26jGg1JOaknB2m&#10;Uamw/W/QVvHAEDWtmBBxJr1YRFP1OIWG5Uf2rGJULZfie5WgrCFk5GpE3BuIypDeTIDrEGtWz9LW&#10;x/y+4mEjar1AfAvnabcrwQPHD1FpmaUC9BJ1ofGJXrxRVQUTA6kiFiPd0JmNZ5JyaKMoYhpFzmov&#10;iZNm3rsXKHIjSOG41Dx7RpHJcpu1nwXb1AbWQU6D3THX4Gc5AjAqcH1uwDa8EaN+WDlxDk+R0i/l&#10;S6NqRYN1FhF/aiJlF81akhgOEkzr46oAm2LLd/a5ZReoZFeIy4epZeWTE+gSL1Ii+/rTnwQM2S+V&#10;/LbAbLWsxughz+Fkacnj6Su1SCAbV2yTGyGf2t23TPfyoJ5aYQQL1k3iYWMUw9DIwCTfbnnDe8DI&#10;0wN7dPrqYNnUkbyY02mIV3LV+mFiBfFkYmNxO48Z8CpnncuuQItI69qaTPkcYXzFrpG0pxK+6XJr&#10;V1sMZ5PYpQbGqTKe4BOOAdFvuzYTwWt+eD+wLascIzTTMoMwa/+6X1QgTxcd7c+bHrkINjp6tcrN&#10;iohrz7fCRf96nzXoCA8N7TDejj9pnGEoIAd0yu9448MDeUe7djjiBKC+KfbZtCpyDsDro7MSl+Xs&#10;AXULL9QGUyMXxpMlC3IwGoD2jmGmTdy29jrare2wiKKXSnDv8qgNe8BYKBiokCKzvxEkcH+Vl5Zg&#10;cRfFcLKIXoiYt2GScUSMyc56HN2O5Ei9J/fiW8zzb6kShK9L6+V0qmcJf6L2+CBXC8crLiKQ1bzn&#10;8i1HYpJe2byOU4cZbDHNYWh0z6/yeUEXiMsQXLw6/pMwCzAZ4/QCiJLPmXSrtZfJodX0cmrMq/dE&#10;6uLVO5CbftHiqxFKRO01EDIZIc4cH1v4uxgorCvlDiqwPtbCxcNCRoCRX+tCjUiVtTVOTsztn8J8&#10;AatK5gxFTEYcsjSr+0I4low2N6YOtYRkGmmrBqorA5wEiqTUlFaatteAx3g0T9QQrCHd4tQqJIXZ&#10;+ld/NMMySblhTVl5+wQ8O4/GMa0zpn3wshdLL3pbZewEL+rSxMeK8OypU6BQMV5zJhyelbfi7WZL&#10;zXJnUW4yYsa2OcpMKjxGKHq5DpnXV6yrtc/1Txo7ybWCWs3pRLTuT3fOn2heIhWVvRKqVhVa5Okl&#10;wEvv7aXeP6Is9MPXGfzyMwSLhxM7enBBF1bLWQdTmZBA4oHV2cxa2S7zIwbgvIbKjgo9VfS5c2WN&#10;y5/iYA+WrLXlSI1NWLvbk3Feb7NqDVLOh5SW/DrEtM7AqqxPfYMYq3hI+XPABsJClQXih8rpwxtp&#10;DUIRNWhdjiZpqHBrUpQta2a4WDQmMJGBlwhloJTNZzXEvVDeKpfsbpPe8UqNwB8Pv5g+u76XBGpj&#10;RzMFcExGhg/nbzKUmcIZnpYHoBFrO+dsNOupglcR7wL9BZqTmptJEXxySEefobkEm1rKK840xzJQ&#10;VbkvpeWNnIZ/yaZWAJrErAK2BIRTN4o1uLJrx5gYgUis6Vwycs8Fasuy2NU870gSPYrgKjXptbR4&#10;/WBzGufq3AFfvVXZY7kwl/0Q6Qyf45YPX2j+tKu/LJjrmxfOZMTA3oQJe/qU0Oymu3lB6WAtQ46m&#10;WdxZXWWd7UeS71lz0P7rVesqUZlifU2YTsvHMZ28VaPlB0FXkBzezorZWM5L45YPZ2wV0dNZMHMG&#10;xSdduVe1MHSivhBd0LoHUykASvTLqEpslDgQGZbyO5Tth3DUWg+X0Ko9XfSqSVb/nBu8CbhD7237&#10;wDyNQombpeXChFXBpNq6Vu/qwzF3huIiDzI7QyWdir/MKagnmuZzROu35/KoFXGYMZT/F/dWSKyT&#10;FqXCVp1wcacOPYqWT81md2z6KqelH9ASSuWjlp3SYQK/WtkqxRzVuTFNemCKpyZhg9MjkDeM0bNK&#10;x9cWJcQrTIWXA2rChWpZnJfsrIwm8WVxs+dw9lHWk8veuzXzGuFta7/reATSUySYp3EDxZGvlY5t&#10;wyd1zunApZvjHHNbasaYQexqN2ypY2CSgv8lcAsMWjoO4+IZPukVXNcZ1exzdbb5KpSp1sr7q+Nc&#10;R/qeNfpKHnD01DVKuMEumq5pmM0LsCOYVWDbLiJHDmq1z5PMpJtlxGRHG6gRcna16cRnsAR21XeK&#10;rkjWP+O39Gx9icaxJ1/PyE1iX+p1Igil/hVqKYKriAnMCSTminCa8+jWNAu1NjLMeuTCr8qWAzux&#10;1IJuTSyNlxLw1UGAha7VDfwzryteZXc5irnrmWwxYlC4mXKJvQXkGQ5Timzv4pX1MgE0duZ1FHeM&#10;68VvnzxXIbxw3xi9vqBxaApTjaGTehJPzwSI++1MsauotRS4FX3AISP1SLyZFaEKtrChZIAFrlou&#10;zfZDiyahZtWbdGQBj9WJVMC2Us/Zn66cgD0mzSXUPtq3Tvp4kJYZC69VzxCvePWGeF28B2q13eVc&#10;kRUPC0sE21kQh8f0FF2406POMgbCXKJeMohZH6d1OZkkW7YqURybakUrn5R0BXOuR469fDITniGT&#10;OmoJ0gPOwUD65glpT5XOifeB90zB9NJuajW9KnsDtNvyNsi5r5FpmE1KUIWqbBXI6uP1ewi9+nOG&#10;URnwa4ggMYwozgLCYBs6yekeeQ0CAbK+/Pg9YGPS1oSaxT3FN/+FoDteJ9BVUVYWwwyrlWmB3oSv&#10;lraCyk7dhhr8O6ZW6t/yI/Kr6lQ9gNUnS9jGAHM5BlaZWtUAD2cS0yjEdTam1B3PXIw1BWwcplpW&#10;K2Mf8cBLdlhnUfHPYbgl8Xg0ZQljZ7lU5DQqeIjoBJJlxS2AVHQAI2SEHbMqwJj30jAnQ8djO7Vk&#10;QfYdcAI0+z1I9VnUqySkvG6Q1YprCAQ1YPwzFyg2qGR6T/cdQOCkEzyVeh5VWGplfbbtJ/MeY24O&#10;SdT6/oN2UMWalWmlBJ69U9pI4qSdo9ufnbJVoBZ2AsAm/BPhqBE1sFj6X8QSmgXBMj3Yy3gbAhH2&#10;W+Qn1J/6d25Mi4nF56HiLqIcadhDyJFg3onEbBxbOxzOzSgcjSJW3qyw2ZR51FDq9OB0CZocsCsz&#10;bqBegwMl4U9IGFUwPkywRkKXZgLXemmIQxZYaeKJShWiF8gKia/eHSOgYPJwq+IU5GajuOutensL&#10;sEwNftgIG+flsUTIZZMPdbPwG3rw9E//StTIcUq+ZQazFrVLNygW5QIFORKrS6cnFzQcTEVsxL/W&#10;lIuAp+7jQmjYI6QRHoghQd09n2xhNRnC0ajG6HNiY9FUhJ4OLhn2ztMogm5y2QGAkkHFIgMYHUkm&#10;4UZyNcKpncmCTiPmw2nG8jmi/9psSioGeyy85CtJMY96ad4pdCgu8Rl/vtoHlhFutIgUb4q1VjKe&#10;kw98QQ/wlST08HJW83WTd56sMW6EZIqSWG6e2SPnT2xP2uko1qjp1IYGbZY0cwmYJDwIRKdypJw7&#10;vgkSepktZduLZFfQIqCd2BK1ecpMPEIIZC9GqD73eqnPBJ9w9WeKY9tMeNeAGZ+piyZvci0IL4B/&#10;vgiS2TtUM+rEugTEo56YfnIIYBKl+6c6zwyfGNiwKMpSmR9v4SI2RmOK+q0z/Cha6S5j4jH9lk0A&#10;LlZWLSq4h4iVMXv/Bpa8+7bZhGrZz2q1pUg4ubggVqkwM9n05QuEfJx1OR3zBV6Rad2lv8wpcHi1&#10;knb1u2/UfC8DDqYefW4mQh7WGg6syl1AtaSYxQ41FRtmKP9yGM4tK7fUQ2/mztgM4bKOk3HQyv5E&#10;bnu/g8apT1vqp6BfLtfpsRr7d3Nsrl3cendF4U4iEchXL73BtGJcsKcTEnEzh/3m+08vPlD/b6pr&#10;1GI8p8h8YKkRm326g7MqrSawxz/gJ8YObLPm5w9kYxu7s6YKtnJe+vGG31GvStbphQOYqUfRtMGe&#10;uDC7DP4YQmOAjjxQnR7E9IpqYVvmyELTTsZB6L4+7qbQtTnr3vE3d/QyYqWTRksKPzhO8n2ql0sN&#10;mGlKEF57nhvlzTwUSuRx4xCTeG9GBe/YSnxYyDDC0GMIzSqsSIoi3W0fIEZ7VoiHbXsIv7Lt2kHv&#10;2s2ng+2stYxpwROlwXcnDRMZao8kcj6elRUSB+cc9tTsCgRaVD3UdApNm/j55DCW2okMvX/1BF57&#10;z+yFXXkSCZuP25+AUoBbOyFVHB7FImgcLirTJzIRa0WQlqvKXsjKTOCT/gJjg+dBZRrI45kluBd3&#10;ytXOQgDDvBpvyYsD87Qy81qyNKpZirKaz66psyWG1nnC+e5PscF3zBkmQNAFtyHKGqmq1bI+LtrM&#10;IPjHqsj660zia/qjQdO6OQemDtIO1bsBNw1ojASU4oskGur5bPFwemYApKrmLURLWim16BaekfKw&#10;d6dvzms9gcByJq1qTmbD856zS1I4RBXfAuEqzeWig+sE23QkkkukEDRLIcnJ+HbBfIGuWzjcm1ap&#10;a7fhk9xaivX3j546/jUbLxnhVOFGtg5Wc+Z1zZ3zk0iSfTEPa3wqIASsrgtOIHYTw5rwUazNvaMe&#10;fiPsQzbWWr43Uffgz7rc7WKJJCtA1UgpobgSKq6OYPX8j4+ecZlYOnQGRlqsDFh1N0hV0DuW9ck5&#10;LV4hYFMIc8pWrdfMyRyERGsGyJXRWqzLb1BrrWvRAOuinDEVda3P8NZaTS+o9d/hdZ+cf2YsMi/W&#10;nMpXeAnpOjRlWt3WI8b9xg1TDqd4tM4zmS6gAkJ1HjCzgdEyt3Ys40tBgAiG18cVuhVQh2WO8Bgu&#10;7uQ/fE9dAlcyCCm1bxmbskOBXJSvzVeouV1DGlVeR1eeoVZo1We3KoGtBQVDgnWvJWABTtn955p4&#10;sp77L3q/yqjSjAmJQ3SCnyWQbLFtaS6/OYtVb3L8HDkjENjWMXgtZ+yw2qHqn3wte8yf1m+Gjwm9&#10;3qosZSMg+RkLD8ryKFp2INer2T6NxoSLoJ/NWFYR3eoquRxygBGAmAnTyebFd4IWjFJRRfJ5Na4F&#10;63X7OBx0d7GI/JL3vCSCh7gGfcU5+FwZ9TG3GyWsxqNLSBu5ZoNkkKHXUSelWVSpjdWseoKxjuU4&#10;5PFm3MXR3r7/NFusXceVbQw1SQVbg2o4ZV3uutp06Z2KfX5M7KEfk/CRNvRQ8+wdejlUVUKslxlT&#10;sU2loeMDx51Kge4nxe/wf6SfL9aAZyWyDLv+xlw+IGu0Ku8A8nkRkqcL30c5bR/nDsXALSNgx5q3&#10;Kof5blWaXnd5/gh/xz8Vg5mggyt2F8Phu8WMvKsgiprwfU58vWSYwKzaVpfN2vcoS7NQU2qujher&#10;Pt1yzFdefvoTIank2H1P14Zrpb/wqF100ZdkTn0mrNxTA5n5IWnvWdqCjS371OJleHIR23j7KHHj&#10;DKdlCmc53kZYKmlj6/HXAjcpb/WlvOnAmoxvphmC6F8l/vRujQQbyxr9a/pJmFRpIn+dvrTgYHHk&#10;evxaz+y8bYh2tJzpJM27fIk5UeCv8M+nFETZaiC18wV+RJJYolbV4pyQyoDILaszjO0cYBvbo6Yx&#10;O18BYS4gU0uKW4rGFElWVMaYhBUP8Il6EKXx3fsPo6eGZjkj4cdp+7IxhzGSWJRdj96sGSzoyPYq&#10;O4bxt+uLo2lnc6ln9hFG+wFLbYXTutTq/eMeu00qrzV4Ojr4Oc4xP7mp1Q3L+8gLCjlWmetRf1t3&#10;Is2ikvzZ0KKAGN8dXVUF6jFdB1cWmy2DXZrAriTT7JGI9aEuNPKQNHqx5+oUBBOMLLHIJ02VasS1&#10;/rT5slYSyVns2T+o0K4tmjXSTfq49FzriTK8JVM4L+PXRODb4/CM7WdwQmKg8PWN+ZRNBX6vyLPu&#10;KdoIJ0pcPqL6VauOb7xMOrWKTvm8BFdgdeWFJheEFnNdihgh7oQgFamOtg2ipAj1ppYEGG21Irod&#10;4UAdP7yjfrIWVqO+B0WKd0ECKWVmz65zlS2dZyPEBXXWQfzWCKraAXFRJJW32xIWhvtHtbki85qF&#10;il7+yR8yqoQTDL6tTUTmAFc+wJtJfO0d/eq7T4gLBucmAWAvLEEnR7FKG16xa9F+8MBnt7d/SDX2&#10;2MQBs2WYc8m1vRB7BOSycSakkWMX0N6tBLTOPfXXNRMHM5aEQfIcVerBk0uxzvvKD8dKbdfebkd7&#10;sMPLquKIDakragNoAjEfgcREI5bTr9pwtThynZaZmXCtZsqOEgAJ5PIgIZ+aDMtIl3bZs2CehQNs&#10;jLmXO1Hx9PAKm6HoGR95S+tazzhaTXp1YLpoZrI0Md84ACJRRd0ZOGevXVhfYfNwdZW0QkTVHGbW&#10;XMkZUgdEdGSObIi3YQlFRxTPpWnqp5FvPAfxejUvEFoYDykDJpjn1hjFWldYFcK5UnXzclIcxm09&#10;xqOLTY1J9lYH0VQ3L+AsqpEv+gUu2byRQZLILNm7DGrVmwyai0OGbWGhCoYrNh6fzLkM5aZANo5P&#10;r16VhzK0aZtVVi+PsxyE2aUry2XlWm0x1VLQqriEy3IBA4QmI2yGbI/Ne0HvoQQuT7GSUR67koeC&#10;Q5qdCN74yljl1SuuhFjgul618d5xmz61Ky49dLZMbIDrTAEjqCsY6SqHw5X3nwjGKSkmPzRbB8az&#10;ELf+PWNxBV05LK5g0iOXcJZoHUxdrjPk76LEFQm55bKbHHRa6Oh9uHSSiTKlOiQF/IJMYBjoestK&#10;1zjHZqco8y81HguDUTZf1+gU+KBWq+hV78tMcjoUhXKca6cU6zvjKDN9Fcf6e3nYlZ2nvT/MqzaM&#10;9ulN56xJlZhWH6b00nKDXVBbv1DPCdf66BIBAiXl2jIxZ3ZZZ+9U4a6i6HkvcbLW35m1cf5zD1LF&#10;CgVtOa6ZghySSWGciWYrLQby4Xuk14xS4WheBke/pSBfYFvv7mh5AaGJgPAhx3xqQt5VPjTAdTAK&#10;pR/FulblHKkQsCsYGMBZ21U5XjvQwHmK1c/pnVu3Xt7htfcycJ0jB7JCtKINlqQN7qoThvgNx86c&#10;KbJd8yreRy2SqbiuwppIBfVnRrXiXtUHWZcBWbGngnStCdA5hkyYM4FgPzsAW+G1MTpQYfVLgg1D&#10;E2PKmKi4VplG4Ue/V6X54IIya+4ZIas0qU1HrWycEREbjGKdl1I2RVn+2pKUUD7ToP2kGrUoNOfV&#10;2sPUigbkZtWTEg7RDh8bZAoF+SOWzhUWgAqFdfvu09Wbj7w4VRULkPhh6RRmV85nQFNckspL0L7n&#10;AU/oeT5BSxI9w76S0QdvZ05LIb57txGOiX+PvJ6u/nCQlgHTGqeKLz65Glo1k+/Rwn0PNEX3G3+o&#10;5rkCrT5TCagjmb3wuFnQrymD7G0VowKB4pw5sPCquCuto61uXn36s0TNR9nIMd7G7tky6aHKo0v7&#10;JcW0s2viK5Pm8kmgF/hqbTwzAfJxu5ButCFLWClweR6oDx4ATAkxSYcRhEvlFSAUANdiNIsjeUWN&#10;miPi+FMSdCH0GhqlQlcn7BlV2MZrAc97rX12CtUqE8Q4i+QH6qo66Sy7W+GfnkDZ8zg3uLjVMcq+&#10;DrposCz5vPJUsV/WQVyRqkN9s2SBoeqw4mj5ELUMj7CzM91vvru8MuGX6tCqT71M77gEnwSrxz/z&#10;2eq7c34eYj9p7O3LGskgpzT9cMXPmnA4StkymdQvgB5dbMVvvUmk4EK2oyh5phLzrbFtBEIq364g&#10;P1HEtOSRzk3zedjJyo4WqWfiOtVoUVrulFTyzFNUFFcsu+BVkgR/4HcfUHi++f5PS3AstcEWYHr5&#10;E9T9nvSJPxVLZ6cs3XrixHTcseC2vAOXgPRQDHyVdXNy8t60xG52QdnATAYf6JVuQp7werrok9hb&#10;mJcVzQd0BwZSqYXlcrUic+iYzxHOp6LuAvRY3EiqWobIpopPXuqffOpramTfPxekyjidXJSsAfPU&#10;uKaGVsaOEDWqQyeri2vlnwEVoistUvDBymQV3jV6yqMKvBmZEVrFV1diKoN36IQP8iGHUr4lMyA2&#10;MxyZyYqE1avXELZsn98jr3YY/LYgzViQCE8mlt8c8GoFOUgRqSrokeGzy/L1CP+CYwHwRMtHVaoD&#10;K0NrY1W1fPK6siKHiU6kYqDd3huHF3QqaGeveYHR+K4DFb8V5Rfoh0wIlBvqdRtKenCyEeJNFRnW&#10;AkTL50+2eFFJatpOqb8KR/nN7qZ1NDxtQEbLl3HI7qV2aBJ90TVts2mfWHQwJujoGa3qMqJeES+A&#10;tu410c6UuYYKIrRzCeYs6N3C3gdEJSSlvFQLC93lXVMUQ1bYjvWohn2V/1b+5DwgTOPGAzNolZuq&#10;59xpJulM/ipxAcEryZlTsaiy5hOXMXhKTLcCMM5CrMpMuPRM7Bes/MH75AZVZsaAeXHXhKl61BTU&#10;WnkryTlsrqXp2FcpBsl/9s7ZGcSLkzOwvbo1U1ONN7zum0+uGyvM1lU4qYiwefKB7iYgFoexYtTV&#10;cC7mPop4y4lQWrz0037PMxnemxoZfuDGz/Svqj4/inj16vyWTS18H2W6dY9Ijmvh5at1jZTdzU2F&#10;tfatyVzXLIxSlxDawPYSYb04hohxePP9n+9VGOwlEC7s5GRH57IFImm+FRzqIdu51/5K3BWhvXIV&#10;HkPmKRI3VRkxQZCT1mA0gavoMSoyx6OOVg/h060n4+qy8BY0OzMwZqOi1gsbqDK9D7IODJx4lU3N&#10;EtwjV4LhXGLhkqRVdZyUN93pPtwlqCqy6sFRIMfDSC6XPJoZ540DXyEWh6hZF6j0KfLnHnM2ZioL&#10;JjW3AvNWNYqrivPK9AF5EylBJ4a2zKX5toUQo5XzHTlX7fC27SF7aJS2IEc21mvNtUtVQrmhfNRv&#10;2CNNE14KFIOaZtAaf0+qWg/mRvS+aJ+9dGdR1w1wFR+Wb2otKrmwpkQ23aWvzzjJsifzk8uX2Kdh&#10;FhuHAQGPLV2g5m2bLneNW8V+V2KzGnJaRLrn4HjXYUUbCMU6Bs/ErpCuWytYW7Z8TRoNPJjjdFdf&#10;wi1BB5GtkqvU8sI8RLNfYKO9zVZu6pQ7PFydLUtMWHbXC3uwd5o65tSVjXHW8cjF56DfVwBIakA2&#10;3nb0io19U/SbEzXK27TQej7FQOabTbW2Xdae5MAUQvtnfyNBzqMncxLNa5oWyjhmH02VBsvRDA+m&#10;VgByeOkHQW0Sa63y+ktNjRxqHdoc1mUZsSctqBWYGjkJuvOfnQ7wFQAWmamue4SzCZoEKaDEREMm&#10;T5cs0OfpyRns4lyac2bSB0s3Lz2rlFGwcq5/0lhu8K2u0aFWNMnUuOYsILnaADrye3Yfu84gbZfM&#10;Yal/Dy8YVcTGFo5qX0zBsN4uy5KsRXmk9+GSBZiEDf7DIzrcSPlS0aq0+4wJX7qBLrgqezVVHkCd&#10;Q9UKA8WxXEphqmg2p2VyVbRyzKvp0VnIVhXxDlj4qt2xlzu9AHWtj2Fc//DsHFum3zyi0lWd8GcL&#10;1o3yYVC1tNXwNkJMzDmMZPFk2l0ArTCyN2cvXFmwTaXA63ZSzdgKJKaUpdokgngNkKA6Sd2l3ixf&#10;rnnPc/lAdoRKMIVtytjBlVqkqgpWHfoevxOAYg1mrhAQ1jlGdxPpXyNm9MmaLb1HkIm1w92H77Ng&#10;1eZ3ihr5urx25TOPLCBEblW7ObVoPHvyNDraZsRHiXJBoRoSqihW6GimXxnwHJj2c7S0yUipRqwW&#10;91p2y1gFkG5BrYHSimlnDBv4DxnGLqbhDPraSSj8OSgLag0nO24TVUa7hXOytGX7fAUUQY2lQtZq&#10;Mkf9pcqGcDuoxSCrnT9SbCbsVBIm2mTEXn2XTrhItydlgvBQIr8HqIZak+2J6BIqF/zFiI6Q50+2&#10;Ecq1XxvkoDhTiD3aJodvnZrK+mBLuziWkh/JTFB6SGPYdZkLOOFFz1KjeUpZXRm72+8PLN9aN4WF&#10;oBD5Vt5dkLfvaPbDHtcSNqWxLzQNqqKSB+qI/aSna3GpXmjE/k6K47FUUk2dVd/mXDt3qzfjvYei&#10;OSRA1LjlsKtVxwf53BUXO6URWKlwyRSTONMsZGnmuG3odgwjvXXuiWvlIA9xrIMWsfnBsZIvFZlr&#10;H9peQpiV8gLdG8+MYe0/nDb4ZDk2DqeMabRDOZ0JZftpALkWhKQ50w4Gb7K9+vQ9MHWB1MAz2FiV&#10;Mogr1Wh/kigWTCYvHGbOJ3YY8vAQbibUpEefnrdgzpsPtGjKBBIEWJ0b/KcEUfsq8hbMOOYfv7NU&#10;O723DDAAXoW8Y8iZ8td4D7cQKCWFYXysV3CEhtFePXWUX9qqpJo6RqB+tsW1gpPtdCJA6VklnVns&#10;aH86duvVpSXKr62qqq5vjp1jWae1y4xH1gJa9Sh85eqUA5roUaXuqZON/kYxPLt8zoQ63DDIwuPa&#10;gXKcIk+OOdHvyF5JM5MgxsQ7Hv9Uu52oYOCrD2Ou9a0qAO5Zd824LWTpdl4FY1ewBIQV79Wfj4WY&#10;HtKsDaccT+vlVsDspiZd/ub5OSERceREyGwqdy5M1FSeT2kpPzM3nX6yftXpF8TCgNAVRirm5A22&#10;OVPZszfpso2mIdKImn+MpOJHe94EAoNhe7ODEc7Josfnj2AcTXQwkA6jwHs5KdWeLYMEcAv4Boa7&#10;9cR7sdl2Zwl86mUV4JECmhKPS2/3jmSQI2CR/o5b65LZIYkmN7gHKwkOG/NP5luyalFK6YNqK3xy&#10;efDiljX4ibQRj1XEK5ECL00eUFm4MKn4Up5nUDxg48K+9WGINHWl6JqDVGquJGE+0sPnJlNKAB2t&#10;dCufSX1dF6VpIFelObfkcjR3NOEcnGgpmFeZbZNsUWvdu/cXB3k/npu6KaUdQA8mWo/7K3hsh9jx&#10;nAbKyZLNNbRZhlqsYlG63A5JCiqEddh+Y3Ypu7XWvWrCbVdjJ5u1k7Fo1onh+9cIvMtB5BkG48Q7&#10;QiANwBmKKWN1gskHSOA976smJHfH0ljMH4pulnARI3XTARq5mmO6mBJgG3BC6oZ1WL2Vfm/YnVoG&#10;HnOf9nJMTD5wu4JzQWxpMum+deV1SnjLjPlfnxtVGwyXrrxX5ssqqFa2nWB49ecJhplLcq0jP6fO&#10;CEWbw5qad42aRInbSCixyu35KjkH/guIFVeXe6rPVtZuXgKxHx57mhWtnHJ7rBeOXU93zIqWq7Nd&#10;+YMzwVPW20yDt3Qr3ct8UtMpPn9aZkUpS6DUSEzV9IBxGiXqDLnvDvG2mYhVROdjvLxVOT6XTUnX&#10;el3OlI7aS3/XKZcXXFmur1+szLuEICeFKevTlfGHDC3mPwqVsxfO3jaOV7ZTODF3/fIOjtJscmCW&#10;cojUPVhAaAt6KrR1DIKerfx1tlJHenqMqzcFmYhT3x3hVmBvXF86ahNYTvgcv1dI2Roi35g8XtP4&#10;Pexkj8mjrbAz1LouA189t3eONniIgRMBTem6s1gl87RyFo4WaS+YKddjSdTo90qEyB2YEVA1Gv+m&#10;uSafx9rmUhpsms1Jsu/R4/SukuRlIlK0VjqrzY9s5HjjCtFt8jRzL5ZW/nkQ0QlPksVakcvvQLtG&#10;ROYpygWE4hwT/zqnKEXU1scC0kBrT+wAKt5B+PrteXjv/OaJvrsi85O3FsOCDa+i2XtJfJBVebBw&#10;FO+lx7QtfeqVst2uO/KRMVtsFeZKwaVedU624SooVwT71CrWyllNeQi7ApAy8wmtq3F1vyHP8yWg&#10;uZWcDBKz6xHldZTz5DTbyNyY+L3Jue3onES1Lc146BxLuiROeIcx3pgNAk3rSmU1rNWqKahXqMyw&#10;aC2OQ5CC6qyYMmHSrkkXKynZOUiPyp6C+uvnNkaifZF4FZ4Ze21SEvSYhfsV1l5+tipzedQmzaLn&#10;IVJD89fyJLqk2oFGc6CxZMKJkC3lmvYJsCmCtWr26gxruZ2A0xharZJyY0r+KmRNJ+z7wTzC67Eo&#10;cXF2Q/VbMLG8effd9zUpkW5lF6vw1Br+xhg61Kp49SpBZm6EIBkYGISvYCpCE1iysMpreeMDlEal&#10;+kOucf0YiZmIDIr1jz+tGjCS054xJ9pZW6m62mCJXF8c0aYWSomEgawIRIWddbLldaDxIz/IVmWY&#10;1dBqU9QtPVsg0XsljmqMQ+91drkV4CEDDtsLn3j9Amz5/uN4BqDmS+TBn/4ETkvn+Z17icgNNq8j&#10;i5UnSSVFCKmUJeVqHSTNuxyEdZgZciyRZklk4Odk4WP29ADDryJOw5DLSsTjpfBMRVaMZWVvp5ZU&#10;OEstk22hWXDUBjbh9DImAjwdaO/l0A2I1GXYlT/VBCi2XLCtx9WI5cG5pSclXurOSp4SG54HPCkB&#10;CeJbwe36i3IwAk73rqbLdjtHVdvhEVWA6IBv2d34hJdsBUxeZkh+nPPY1wFshkX2W/28E0AuVx8m&#10;ihXtZJsDkxWYI3uPWyNN+Lrv5i42RXGGw56vsITwqAA6/63AVRypYWI1nEenSgYhvZ/caeNZd5++&#10;NWDf9g+xN09cD/UdmR2FozxCJjYDGRKpo5UV3WWIEhRURriQ3cq3CBNCT8WE0TXz8/SfQdwRsNEL&#10;yucqiBpRLPk5kACq5JCOzJHOW2SRaK0BljCSI9ysMMnyIc5X/TMCQu1/T4Qt25FJs8i2OltvB0h1&#10;K28bk7GvvAOq968SxR7hdG55HdmHdmrDjapR4IpaG8apJcM8LBECLVnWIGIJ+5PTaaHYOpossLMZ&#10;DLNaiunmSQ0/ZLFiIKGeYEFRSPJDIGu3jIpa5SpHSxYsHuRMUeOBWuM9dqjq9GoaUdSbV9NRNRox&#10;C+mXak6wmvVL/ZMkahZvJQIk6FcBwWxMm2f9py5ThcVLkaiXs6Njwo1qIFdcyjxhCwdXKRNoARgn&#10;DrW7Gt1Ru5za4nsjezGzMzbgLXekytEHxJohKyjY7catzaN0a0h0lqSiWCJJ8LhfMJXzrZ8iLSeJ&#10;Hr8pA6ML1IWCW3o/2x5H1Wu0ZjPmIBInz8M5mLRKb6GsCo6IJq7UzXtuPXvAph31FPoTs1o8PNkz&#10;OjQKWXelouniY7U9Rxsikh8yrM4QloBokoKreWhJXhFRQYKBVDVngiQMyooNxEL6VO/AWlr9Ia0Q&#10;Jy/vOn5VaGGAHp0SGUXSZIpc1Q3JZVNt+MVmi+JGfpzk5ChjhIZyd0NBWjLCWuNaUpjSNSe2+G2v&#10;xXI9XpQafmwGlitxg+Gi8EMViQ5+YmCgrLPR2kiVsZNJV1rpiYy+BrQLhFZSm6CaoxrEVVOAEp4V&#10;IK6bN1e2wChpbaWdFZNc6nvCYIluGFe22V0j/j9MYmRUjBFzq048LKZiVghQw4fDZkyYUj8esHya&#10;bkBSMcsadFGGMytGCMcqdjgmD71tVq3q1ZR+F11bc6iuoWJ4Wdzi6drAeEXYlyPmzFFJPpKzSRv7&#10;DTiPjRQOiX4P7Xqq+8MN2AXzyJscUtUnoH3637ZuyGwnfNDiu7TCcgqJI2qPlCMUS8eSAsJ1WVBu&#10;yfnA+eEpCASurg+Hijt7m0qLy4FKipb2ksstXB5IGOzXL+eoED4svqOYLpY9eVq/WWUazS4hcVoV&#10;8jvHMtu0WR0jWJF9hb0tAkewsMnjTTEK+mjw662xblisDwrsXccqje5acGwxvYeXB+RHQFfn20mC&#10;Ww8PjlFiP/HRoQSOBLa7L6XsTL/yAksKuOynItZUyXY+5bNqnKNN1OBc4za1qk1QoEAPEGhpayYy&#10;L+jjAo6SYcuEaaqHpfyGWv1YBlenn9oyXVxhouuTPVWOpKKDn1R1fZukBEW23BEu16VvVPySwpCY&#10;fYGbLt1l16onGa3M55T2nL4KiBJhSejFTi5H5XaXVs5C9TCUifYozA4vWA+l3tuSn/XpZcwnnIQD&#10;A7jihj0J55rrnETR6p9rt1axd14Mm3vVJB/OUkuFVKnhFDqYVTl2RdFDqruaU5ZZCZWRbxZWJ2aS&#10;zi4BWnAsi7aYyvpSLqKHDbO6Ws1atvr62TVdA/iu12tK6THMjMlG2HqNbivPxeLbOOSsmOZX1z1y&#10;vdVmuoPdLCup1b6YwxDm1bwnoXVZAEd+7ZEyZ9JgqWJyRpLaYJ26DmP/clLlOhUw11lXOXofa1bU&#10;Byj+1vl5uD1XzQvXqvpaJOxQWHMreLaw1mEBo2KyZTsie/OASGuZY3ajItu46F6wRyjWfJ5UFFed&#10;i9EU9kvPbHVTJ1uock6cIyeDI3C1ee9zUStuXhpNX3x2BGfpJ1c5ueKxSRkBXeCisATIJDq0vqCT&#10;QUp8JeWF0J/rEq+Jv5mp2C8NyWgKus+fimbvKcpceRUS5/haj5ZAoKJNyzslWsfLTYurk1O1kXwm&#10;ObHAGGMbfl9QXIqOFIyNEQ5c6/tPSm15J2INkMDG0dmi4Zyc1QxQHAvwRk+2bPRMB+aqqjHp7FXB&#10;NhF3q70M9Lp3AOGqc3cuSqkrWF09bWph6uiqcnxrUa7vBFQAt3zActya3PBPMIxjCBrPePYQBoNs&#10;67Yqb/zx+7GsRyJA8vYTSJ7fMJDSgPUaUeubQtVy0HyngECM2IJ4qwFPgHwM8360rYpLdGv097M7&#10;HLGF5x6yMn6dsyuHbY48Y6EVag6nAXc5yMhYs18Ss1lHrEw35yq591CukDL5tykDyU+gYLXEHOSs&#10;odn+ppBFpCmrIdOk1h1/UW5ZhjyElfBJlsbKCtqrXdROGbCKDY/2aJAMsYUjDPkuN48cEeLqCnrH&#10;65qzaKfTME87XVFxZlodMMefohiLL8/C3Z1gKtuJQH7/8rvv33z/H41kNbGdCxmKTM6cJGLvNAVs&#10;GQVBGt1ppA9DbJI+HAMXlLOe45EMYfBp6f9iTbMJRhhJhTmvWEFxXZyw12skbXpaeQAPvnBqf5pD&#10;1ehZq5fjrwxJDzqRYlEOvgKqHCxzyjUgm4rVwJ3gPjPeJKlGMAdkrZsL4dE+PyKrzVaAkLBZUkI0&#10;4ohxJCspTJ0Luma+cZzkNZiB+GxjQWGcCohNFC2wHGIxoq3V52TG1awamAKG7xlXNsspy0WTF4+k&#10;muZToBKT7FdkVwxcpvjidfLCw2X3aEaa0pKhmB8JDznz03FNsMp2vGD5ilKzEauVq/+U1UWz2Olk&#10;OJNd83lCdixYCkYPB6nBJ1FoNPjg33hdrgU5gnnkZLRTleZy/KkZ04TLIkL38YReMQ9PQZ6F0yUO&#10;Yx8ZXKU7to5wVdT5ySD1BIYNlwXJUMEVbGcXLwlAwsW7+5+dNmVZV3tsSiVtZxD6LQPiPAEPT6Ga&#10;VanIPIaNORMMMwSsQ7UweE4zVUNoMM4d6ix9RRe06eWyV41clcDJnlcbpCq6bS9MKJ86QH3pa+4L&#10;VYIlIIgFLfOjr8zte7AHkIDfZkM0d6HL0RvOwq4zXI47b+HDXWxSVQt937x98QG5+3cQ1yKWEvNi&#10;Myts67/a3K4o1Lk9AflJYGyd+cylR++sKg9uQZbPskOiW31xTq1xGCWp/jbFzSs1x2svfbZVTg+t&#10;myz8Hgs6HelmQpjZUk8A20h+JqSuNnEpZkMO9emkqgZ8IoTu0PIackfhJYYxSNY1UhC+1J6ryrSp&#10;Bj0rQxCfVAO2is0ZbilNV/2uvqD8xQScNILyp335MWdC+DxyXlZEYzDpaNzmTTcMsK3z8JIg2cvZ&#10;2odjC1fn9+ZVA/CbAuA6mmASupCFOcyrpIiF94fP87eXVriNaO2HKE0CijnTfvNLk6c9SEu3k3uW&#10;Q6rIP72JjNAhdOdIxthzMFsPCzrNlSz3dKyQFZTO/8a7u0t5YNe4vjJNlhiUw1qRtiZDXl+xJWkF&#10;ZL3G4r1v/15brQRfh2DTf1JnoWfYDLoGuaVJc2BS44AanCMsU+OYW8zpzCETtBRPfOxR17CEFLNU&#10;MW2TKryKD/Y2mw92KvFdrNXBDsyvFNwD4H7PJk1fsYJmz9Ta2uMS50iMNBGuT0Z3rYzhWgHVHaH3&#10;8jII6bTl0FY3rsA4sWW3kl53DMthdaYHlSYFzofDKd2hY9dHEUdJxuWhVpRhckfTdSUz3CDV/qyz&#10;QNbiRQij9VaC64VIPXHcbqVazD5UGDKWeNrybNVlkkeAh5SCl6futeoFWs34GTZbkJM2WNHmFMWH&#10;0XGKMJO/stxH2bBFpAkKrJqpLN9izhMW5a8txYK3oMhcl1baWhJBUEqRpPg2opI9IiK1ryyoVeee&#10;ga4SDTv4ZRv5KQ2qCsNeL9CP82APlM7O6l6/pj+tUlU5bT4wo5kVMQ3+QWjDYeJBA2o9LGfFrjKZ&#10;K6MVzEO9StEzu6R51W+H2yeerxR5ZSD2XZtn2JREY1+V0SpCVn3qIhyYl0+uUS3+vTtH+xIJlrTz&#10;jTiNmey7ttvpZMXV1eKuqBWENgRrZybh9/HMdf4cHcIc27ConZxTBQuhJxgmu11Ky2NeaoN3kEML&#10;EfN/AhnqbKSf8JnGvNGbo+ubM9YVD3Uf+u2Gl3Op+iZaXi4qh7mMDyfHPdrhhlqTmjNtpHxXguuW&#10;L2hLQ/tZAXbdfTwejkSXrFyIR5CmYfYDFJ3qnGSrHs2WrE9GFZx6GVkuw8UPsHZ+yGt+M1WwYLX+&#10;QFTJZsEl3hbEPjsP0NKs9fw3tvNF0nwR13qIBhfRKg8eS6b3z9sPoFYJw0iw/TVeFBgggck/SYfg&#10;GAyhj1Q4/lNUBt+lXrRGL4E34R8/IqWkwmttokA0q6H6uxy9T+E8QbOrkg1DvrM1jj7AVDGJIlYw&#10;KfCLXIXdun0nxwWUevnxT68//RnvH/kurXTWZlNboFF5+TlZVMDGq6v0zg/Bzt4jQWzaXW45bZYy&#10;CqoqFThBCegBXMXwFADfMCllNflnyAS1rbuuLEpkwh4Hvye0dhz+aXklEgM+sTsKfWOwox9TwA7M&#10;v/iI09KfhW1JphkuIM3wKnD33oKIbyWVrEK1fp6zq7W0wAd2TXEq8vRyHy1nTLoLq8LnHZ5+uYsj&#10;GzSRZ1Lw6VflH8Bjr777U2hZUbFM45qRphlOjx1vn8nnFLarah67aGFtU4uzqxjVsjR+hKm2bFkb&#10;28MMjL0AibmsoV/LgzNtEpeGKh1wX+QVnFFtfX0CrkwwFn1sx+w1b8sTEwdcIxy2Olll0hb0RvCu&#10;u9Jqa+eGbW1trsWix1XwBkRTcdus1eYuUcEcIQPS1LJCWAxv7kA7ok1UrylYN6KViTH/sNOAc7E2&#10;Pw9z432ejeypyWMPLe7BJWqzVEHj0YfGR5eshVyiyQUcucYnD6xWGuqYzK0qp0dHe7C8WlavuBW/&#10;kbGC5IWq9X0ZHPJ2iJ8ZjTCnFgI1TpDiNCTlg1s8KQlDO2uR7djIwTCJi45HnGzKQ//eQ3UsOTw8&#10;GUmlmFMYma7vsC8mAqMeNQJNqpM/AW6zMs4naaW2/Ywxntx3FaoMFKOnZZTqaB/ng99zkEoR6o6G&#10;izawnhooJW52kOkglI7A92gjuQzuYn2DPKs6l+D3AZlcTYsdIWi8K1yrHIWflEwQIQhFDk31+t8M&#10;BEajjfIVuc2kdNrmGUed6F9WZuYMp2DgFYcmlB31l6eIjx/Fwyl4oxNXqmfswkldv7GUcRcoXWtB&#10;dpZX4+cLSsyUkwI/+mwNUReXMz83JSpxt6ZgvIrcu84ocpv81aLEIkVRbhA3TKg21SitIrElvKyz&#10;qFcnz9eBWF5MULcqyglGHgRTxUtVXK8iMQLQU8MhCUCryPMFdK5DUYkmORHm3puX3318lWVduOLu&#10;+g1JB3Esam2uSPAvuswyBxNwyxZ5f5Vq4a6R5SuhcKQYTv7PCgGyQxuU2sQwJRQ+nNjS6neSrSTa&#10;60NgCkDtaJhBPbC4AuOcJM3Eyl7Km3est9zF8rq2cmXml51J+Sy0AF+pDu0GDMY7B/7Jnq3fTOQz&#10;g88hyeKyqSm6c/mesjfVrhcosJSS+dTUyqKDNc3q1jb3EY28DNfMPD3lTvPo4gPwUJtqmx9VBpW5&#10;1qx12MkaV7I2mVQZXx4GQlHHad1FrcFmgY1JJYe0hjHVLPCIaTUTHSXfIBsl2NaCOwHFmGpvisyQ&#10;04pHvEMMyktrpjr++eEV3CmuM+Z62MgMnO4+cDWdIU9vFR6bWVDWseyPKwwVSRtn74sqMpbEmTMc&#10;Y7tVMU3+3ZbEtUtlfBhnHZjC4d6tCVhWuRqN6QqjJuLk6xZbC1ykClrufeBtpdRzolaaHsZ29EjK&#10;vLJ1cGcqdbzialYbthD65ca3r+w9v8qbJjWMCuT/p+NlsyVlxJBjh0RiUcFZoJOWAs0yFFHEOcC5&#10;plFXXGq1sT08zxmNCdfL6KklHjTdsXHYqYUTRh5yFddJjwRS2rICbwcPI/2CCY7rG5lnS/4IqS0i&#10;HRyNN7YcWqpzFH3ruSxW/mebRS5xJXSiYfPRzYf58CPQU+BdBf+5rBfJDF+FAVbNGGbLGGkK9rbg&#10;ddw2j4xSaYjSRrMeEF8NaEXDqnFN1X9ISESqEXQjJLUX7hLY2+bicKPlGGTGKmG1bDJWcGWlIhM5&#10;w/otV++zgtX1aI2y9m5ij7lerYetkHXLaVyxyG12u2v3ahVopctgWnFsZsUDrqv0kY1PI6O8OVat&#10;/jdioQjko0uZeFJ8OGboJThnvTPNXNcdENQHRwdkAgqCbcS3GB3ZK0WfJy1gcp2twsXWjPND2ikM&#10;Ts9CyXcyE+76qkTIVxnIvSZAWKvefXV+O4Zzn9cDqfpV8GFi2qPFzn1uy0qWUz+tZ8S3intVj3vA&#10;eNBi4gORGOqmUFPsKjkvUb+lsoP0Osr3mmExRTIrqWp0V6Cr2fssoIXc2iPfoDhYFwCKz7U4UoJ7&#10;bofbLJFGh26zh6A3IMr7URpeaDsGZftvDMNh5L+VsuOOkwUfVnlr1xkoTX4DFmZJNZ2wpa2ZJ8/G&#10;2S+udTB48hk1xt4L1jNnsFRvm3XutUr0n4bGh300F9fpAdi+lwczXBS1jmsd3ztPprXkUYw9vyha&#10;+FD9i1MxbkyPn2ND/Uf6tR5J7jxyFrXPCtiQRYKO6FaGbRG51GUk0qkRy1s4VSArvC1sPt2lRV/x&#10;ooCEuD7bvQA/mJ3C4PAbMAazotkyWfdI6SbIDWgUZv42q2F+f8MF62PzPUJgbFMc0xgHV7nDsIzw&#10;FSEC4QggCurvT68+CrMhAIerk6FWtWvNpzWiHMPSQnz3KNYyVSM2i19dMI2VkShoFPT4Uk5kW5un&#10;EdsHOY9ZXRsbdgdq7Xw19hDXffjEOUbWSXgOmE1xzeuRsXNj1lPqJL5d2bBQWXUxeAk+FsRlJW1Q&#10;CtL4e8s15zwUihtzGOoz/nPLKDBLFo43G1oY8PPE7Upy3ypzVJiHMYvjpoG05A5bnBPgFNyGPwGZ&#10;FbgmebUyllOmt43E6QpaBpgPhBnSq+DWfMfBXgacJEgbk3Gnjer0xm6WazqxOheOs3ZAGn+P08az&#10;gk+RsGDVc+HFpnFzQ8J8pbOlY+yxpEz6ZBS8PQo4K6bdFk5z4KDo3/75f+3wCEdAsFMZMPiWEPct&#10;OVtKgvHpHVjNi0iRsP5DXp2rt16+2rcq/5bRtR9v+P/Tn/dFbH55XTXmoZeuploAGRjW5LlAUxff&#10;VZqFPIWs+ytxM6jVZH8bSRdgIe56O/FPpqLJAl2ayRDpFj7ZsHq2PtxoHH6eU5WPmSQWXGtNIWKg&#10;y/fJX8TTjlsYmbZYbSq7yD1ormKFYlzeGW+zSrB/0qRhTkJPoMXkwfzmAUxRWZVIxkBucFJPPgBj&#10;9k4t6xCLkDVMvszi2q9VpBpRaQl3nFIeM8QxwACBq+pQh9GohUrColuRQDH65BiWjNZEJLnRYVZ5&#10;4ppkJwb51MWlRDJhHwwb2TIyoWD0DZFi1LSqyMWvxbIO2ixqtp37MrnpDzs14feA9w5ydGviVbZG&#10;HJaItJq3AXLpshxWICsct8rtPNRsmSbzE14eN6+nOc5wI5bsLf1VjbtO7ay8ZAd6qR5yZCkv1oeW&#10;rzg/O4uhoEGjkTCZga1flI1Jh43nAqhDHvKTpCUFOnIIwdSpLs2Fr6LYC1EDTGWxZIsJNfKeEeaZ&#10;x7EQy/Ad79BLsvJCkbhonutAFJDz65cfP77+xDOCkQdlEZ4CRSQnGYE9y7mC44SP0wnU3cvdu6xe&#10;TV5MJB+8t5mkZ6rBEhVZ0hotgDnERLzUjdmig3NkF3hGKPA7pLNE8Pi4rCWSLJ8AVXVr6QmlBxxt&#10;JKSwaoF+s7elIClplJrjvOEKV4srBoPFKnd+90BNEl+ita0noaO63Xg6PDsmxBXwm3+5vWuJcECW&#10;qGKSEA3v5jI40/ZJDNw857ozz7u+iUhBWR4GJ2LpNSAHok8/KqBIfBfxPdSTzszsbrLtjcABfUvr&#10;mHpYlTLHKRp0wLlSuwRCiz5GWfvWK1ezHKTVTSTdHws6qfD0/9652q05N0riaELDYiX/aWUpdwEx&#10;n85YaFbnrzNS0d01blVUOeHLEylamYUha+96LLvsWBFgPeqRuQNU4wWQK54LpjjfQVMoLsx2xKpR&#10;97L2483S9EO24HVUJuDtrGuXOliJO9GsA5iSvKQGKyQnqNBAZynYY478QJvdtuDPg+62dJarsAKB&#10;3adJYVU1q6K8uPLOemXZrYJ2FlXWc849YnOsJsudKpJORHG+6Yz5hJVaGtWTbL4LIWqNgrZyweIF&#10;Mgj2a7kc1l2J/jT84FJdjgDeW6gzgirhopjZRIx4wCVupjWyuDv+sleDjhXoei7S46mat0ZViRo5&#10;HJVdyWXdibsjXP8zvgJgjMgK73l2C9lDApho+HhaVXbZOmQyJimcTr3pw6t5JScMpZ898rIwtvyV&#10;JTvQZuXlRk3pSFUB8BSb4HE502mAJSplhpS1rx3LlLrih4QPkoc5Gq6p6Xy2GvM3VrRKmKuhbe+h&#10;Vr15Lyo0UNF6ANfn1EOiHUUYfPbl8/Nv8Ua+Ah6LkLlNpHNzcOAYMltWBF5vdv0UNQ1OrBd64cE6&#10;PjbTEEL93hf/I8Osq5muV36ed+RXhbVWsXLt3kCxfnWGhn8wz+9OrSpMSoUrQs5Sq0ezcq2E0CZB&#10;/vj4Kes/g8/9G/2Yq1bKncd0x7x6WR2mTsj3HkUDZstErFmOzr1aIvlk54uWpz6/Kl1VR1/AzhPI&#10;RqDdLYyrBsL2dAEbu82n4BRP1nayicCliGs5exS1sqmlL3MMBv12RfquBbRQoCeT7VhZD8wKVTyQ&#10;yniG24+uvLM4FkWf4T4laVTu0oK+0GzXolxJ8NsMi07Fh2s04mfbu9gKuMYBDkgjLOVT9mETbPZR&#10;Tjy+qEEUqmMbiNY7WiE0mZT65VrKyw/DApU6wjxJs5zqSRWsMBjrYHTC9Z6lc68lu0eHoeq3RctK&#10;AGrhS8ObZ+d/ALE/BbUiGD5nVuDGdBTvrZA1gk6S0yz7qbAT7AT6ErUGWWUgizPyy8Vct0lJ31vO&#10;hDrVlzxo9Vhaql4RZk6z9WF7DRSEVmX74FIcbu/VklYtRqNZ/lrVKJvFuinbYQ6GtRg0BSYBD0Az&#10;8gRV/XvPYiVX9p/KSsd2VkqaLFOk6leqKeWA82MULVfbqc/KSivLyB6O7WOlVnDI68jG95dWjXbi&#10;qTpXrAgaAURx+hgXA5uVzvoZ4UcCVO15TA3YMRWCyA+nKD5Q6+i+pQbu6WtBFOjxTobWs7ASFUGy&#10;dZVmdivUNFle1dl+Vl0paIwxM+AIw4xn02povpEBcumOKL50d5Ku8nInxm8K6vlF+UKqU9/mA9Yy&#10;Jlrm2uJlv2fmpDi5I4mktUmXBa5xqrNZGlDnKsefyzMPZi9TsATB+tnmo8tpCggrBj76x4ThTUMM&#10;3yYkRkAuqnQ7MwWtfPflp+8biq5myYKYUknO5KD5RfcjAle4GKKO9c0cOz7w/cfX3/95/DDvIJPj&#10;wzUfgg6Np83IirNAG8w7kre9wzF4amnd+RgJlDTD3gVyuaFurh1vWpb88RN74beFqfGoKyW9R3cv&#10;v/sUSBDVyLyFWrm+d999qsxSYlAEm3+vycsuNIeUoTE3oy5HFpFWqThDo+B69lEf0dLLzPP+thDI&#10;XG+MXKB6P/V4bF5hjRxgVJumNQVYEYa+uWDOhP0pYjP3bBC5DhbKC2fkM8YbYCaQ5llo38vDKkMK&#10;pbJVQrEnd2DRayJ4ZMO8TwJ1UHbWLOiEmSG0LM7aCrW/T/09xlYNK1KNhJH300dnfKktSeayO/5q&#10;ArlkwyXvauo4cGLoqT7ZmH4UzQBzLHRQ0AS/lrALbSHr5gy8ssZxraF6OIqZJBniTCc5zLMhSgUt&#10;jDzhNKNkZp3ddPElimSbUeoYb6npwPPiQnFU2+cw9nzKoDVPF9ZeCRPQgoCTR+bSH0so8OA5EbZO&#10;++nPWUa4QJO8+hREzlp+IfCmwITSDJf0HI+NegVmOj8FjyPxghCMQ/yS8mB+T4K4iHa9lyePL1Pg&#10;3ereY25Lzx9cazy87PpKK1nNeO42kSoBBRT1OwTubCGsBxR1rTl+ySjiexIWFI7uN2ifH5vQFCtb&#10;hhpbyEFyO/CcNr+TvJOJetxZR8hrdoOZMLdk50PQZUVW0VYzbfZCeGUr4iKOMaTjGUHherABwWel&#10;pIbjkbqVyyqGlBwe47qjnTEPr23r2qxLzesEGwcVtSj76h5FthNCA8MYEK6ItEOFiDFONvCY487h&#10;LG1qTGgqATjatmJpxzZkLnPIdZ+9fBdCOf2EwU7+Y1MWFuKWjKDa6lxJfmg9ciXAGw1sz9Hx9kLq&#10;LyQGMsR29UguZMU8Q2bRVFTzylw5wZScUvdCPoxwKzK3cCBD70lF+BOJLcI7UWu2pSugCHXzoPHI&#10;Fat3+3PViMUFjWUWTrhLvBQtCVzJz/lqVJ4tjtJOu1KVeUlR0q1hxvDUnhpcyoh1gRKVzAz5sBp2&#10;kGWDk/rXyXa2T5W8iooVhEdClgrJs21LaysG4I1VQmFw1LScXtLoZLrZTTdzeK2Vl4ILLa8lJ72g&#10;rUtTrh4ErEbiyn15x+aoYXs+bwqgsg7ATKqBoxEXzGqTlp5GOlTNCH3q4goIpTpVFJedtJWx6Rj5&#10;OjUpGZWTsNA2ObC60mWoJ6LzodYlF5z2pwGRBM4RoJnJ/cVZiFqFyp1LBR2sFZW3HInFLI6zI676&#10;0dNJqetsXxYgof6hXTdJV90pV6p84luXr9Lu84eLG9QWcS8OlNjzZYpx85V5ZblZ1rRJUhM4jF8t&#10;HXCIh49/vhRfZfMTXTYTr3BgQgCFvtUoudYJtBIQ6UlrK5okFeHnDqZetfcC4xnUYYMXoE0QJITm&#10;8GB354e8/co/pyJOEGt+YQ2ZVuaa5ZLtXo/f5+dcUD6QKqqKgKNF0NHXdynFSqBF2vz1VNspiEU4&#10;OdeYRtVgsgZCWp9YnRTKlc2+HtDCbJkneC45qYUpyLI7jgS1EB3E8vVzUBa4XcoUJnk1vXumDG3i&#10;iWW1s2ekMNvfgfZoVbXH0Ix8d+S5YEl7MC18Gw0Vwg74vH8BddG5Kyc2kZF9MWTpowu4U1zNnAwG&#10;HiK0w75rQLHkwhoUSW7bUrXS4ryjLtnUmHDg6DTbuS7ZRQYJ7uhTUfqFeuNJWsYM31sQr/S0TIqH&#10;B6gL82tonDTAMfz2knN8VTfXI0tC/mI+ybHT9pmzNanCeMMAXgNBkShaGZsdtECU36myB7xXrMuV&#10;AnCOM7d9jPAeo7UKfWnZatubZ3XfEbXuBTjWelcNorlMF+h+9dySjD06OfHFjfM4XvYlK65MPW9h&#10;2GYkx1pbvfgsVyECQVvCgFcpT7Uham46gQF/K24MXA14CMOq3lytKfyq9sLaAr97fMdflctKIdYx&#10;VVCXDGxFMsMbdumoSYklr3nkAE3rcQpBR+r0PU1Hwa7uC+AkSSs3WGdUatiQdMoAT/GrejnGEqRa&#10;9COYjNq1f8x66qArBnCmW5YcjsKt8WO4ZfJFY/1sbDjaSYW5/zvNo10KEZXGJANdU/MSnvq8/E45&#10;Ls5JJ9MdqV3j/rF/xmQMAnD30S2WwhKGdqPBgyqpMLkAGq6uvRAwSeR5MuyBYHxJVxto1fhYxgHz&#10;qnuqto0Iww7MuaTA1Bo1OF7NAKigiFwlcESl5zsbYT6TTfnamgtQBYSHlpXqmqOYNjo3ODdalfAl&#10;yKFWdni7JpmmnDtZUXSwsLSFJK1JaAs1lVsfUyjj5eveXLfP1Z3qGj0BsPQgRa0AM/vBOAPff3Sg&#10;QGJtbZhcL6KOJG9YIboNWl+/g70UmYdCJ2lb9iH7H0XgIsPZX0Uz0oQpsXT1dV0gPsmO2CN/LSMg&#10;xbr6Oq9UVPbIZ22NKvO+t2WaeFh2OtKbgI+rLL7No5vxnDNBtkm7v2JEi1dGZSSstaB0uHGuEgRh&#10;9pJJC61Vb+7BQ6Ec7a7LTIZ5DYsrIXzU5yjbjt2yE8xIiV2XjbBZmIkAKxjzanrW6oEnveafWm3n&#10;gjv6dJEucVgMs8j2Xrho9HPExDmFJhBVrKU9xtHWpc636iq7gu9Se+rVNEOpmEa6T6l6mt4M1Ir4&#10;046yBLJDmDBCSOZEU2zhIxUELVy5pDCGlVRt46MrD0VulagGwdnqcBZZR5gCP2pjeghpolAzGFIG&#10;08TGuTkO8qLFx2tEPpnfwj6FoHwyk+2CbIy4RLCtEqH6E7wn8pNXMQEhsSDVBkGkoQhVmoYsxiKx&#10;iGvG415GFtV/skJfqVFAghpykwWZHsfbWNVpZZfwZuH1IjZezAMzRauodZEZ47mLXqpCpV9ZrcNz&#10;dfsNzIwHW1qqBsX6oh/QDqwuAjfyE8Ozu3v6fS+igql4NDiTvlCG4Ds2u8pDzpx9+T6D0eRVjCrp&#10;g3VHHAfeMc/z2Qs9OeIjGtWC696zCDg4SvJqnChEodI1IJROmMFhrSMoNOJP+SnnmQev9F0gobLn&#10;9NK8A4jlJopstHVHpRPem3MJIiLn4Srfu44vAg/nSdCxOuRawupgH9dKezbO0WpV0kMySEKIrpGY&#10;JFWq2EAqycN7wZuoVYdaIV2rWfXSN4Gn+q4cMXkwlM6u+N17dsGVEvSKYMWr9hByhjjTDofVexnz&#10;yL0d8LS1K3CtCMI3S5/VnMblwgQQ/yR4mkNV5dwOJpI2ST+KQqVVqZ98eymmpcL25tHFFZBDZWmI&#10;2jmf7HaS9QN0ee1Oxlq76/MBWsH5gE3TQK5VurjqdCoIvO+E60roRyObhNK4yyN3nTz9LK9REE+w&#10;e8X4k9oQlHoLO+bAQphVGGDmCa9FSlmmuWCmU8jYrHS2xvimvbQSUEdzsvimGCEcIvsafceB3Y/t&#10;yoYPxcEJwLNi5NM2QywBjNi7SmlHtVZJdDTNgriJLdatAPVw7ZK9HNSvY7P0tfx8bWAYdrsEhwaT&#10;0QrYJvTYTSrTLloWG5v8OkqaqyVmvi3haB8a7a9Hsa5KVpt03cWsL7WNTcrGZQFEjK2QJllC4G4t&#10;hWp4VbJ0YtrDPAwWtyk35TAHPF/uuWHt6pjlUdcwPrYzEsoatLSYiN6ngGUFsFgxLeueHTMR5FvS&#10;s1g39WF1pNo7aQK/lTOdsDITbtIKv9UGApxqi6Bcbgm1dMKCtwyK/9l4LLI6nbYLCJvVGrp7GUtY&#10;GbxGz8G0liGqk5tosyU3Pn2Mj9rUQzph+MQqx5No9YcWuPaVAEa9W04edVMaM+FnlgYoqqRWtJbm&#10;38zC8BJAriyDbX7kVOmDGmlcjXec5LWlrdMG4x68Ate6NMMw15I0WbJmuSl4QWJL35TfNNIIXiZ1&#10;fvEKdspINRcVPjCt9TyEGNtArJy2hFk0pvDVJ4gKSi/BtcXGQKbA2ADSS5q7ruoSjAfYWyFoioAU&#10;uXY8UhU8uZYAPr8lC0djoXu495QfYRvpze+65jiwGzoGZMWfIqiTezB2RH49c2MYRYArc4Z/apBr&#10;GSezTjKZn/VJEn+uQbEq7hX0CpXNGkRjPgVbVuaK2dKXT2VZ677rocK+KpCuwLUcxL1M3QEZOVkj&#10;HAFeUl6rQ6tKZaFgGrwGzaW1rmeSylspZeW+MPA5KXJscK2WQ+OJpbs19cNX8JmUuULDMkRseU1i&#10;l/Jgj+NjbdpUD14+H8lkN5ksiykJ1hy4cbOo1dLfuHFwNe8HTTMTpiWsJaz2IuLgEyhpLmgdeO1k&#10;+SG/wLcSnx8wu63dfQZQ/AbokpCSHxW5NYkhFtTx1VJSY+tVYFqWWSebeeoCz2rdIStruC8TxbfE&#10;ugMnm6ygcG+/qUxPPU7GoYEen7CakFXKMhv8DNdKowtCZAW6HoPUK0cFQgZ8nr0C1PHUfA+cAEWg&#10;IAU8zwlpB1n54uHBC7+aJhNk8t0NPSTffGDjao9J2HA5L66FWwvCRDUCVIk7mVX7cHCaVVhVcxgs&#10;KbIXq1h/mDuxIRc64Ti0wNs6wfinMczAmzGuIO2HNwh4hHmzKdJRNprooFtPI3wQg/kPwcWt8HUQ&#10;d/mCoaNQdxTxVoQMtFq8XtEimTl3UsAKUDmvzohVVcgKZgg7LacFyWOcPaZ9kuN1K6nSrIY38q6H&#10;j7EdMk/NV4fkGxytpAR1hpgHdnVToSMgqJiKVIUcJugx+jQCn9PvfCU8J9B11gWw+auFxLbMmZWR&#10;5kyKq2FuFUintm3jyyMwCXnNHGY6lXAxLOYAOKShO+ncndeqlOsUukJQiX1mNR+u0BogDUy6/ei1&#10;cwKEbFcgWmbRF0uO+PvkUMUVj+oXnWZbbY0cv7F9btAqlO03j9swLXViFu5Lfs4w6aT+9VmVJ2os&#10;H2Pig2G+vtKbuklp14Q0jpMSuUETfYcGwQSQ7Gi7izg9mPbQuLPFXjVyU8Z5wVEZ7ymK4QqISkOY&#10;9juNjjuq2g5TruJUoVEQSOXwB2oFqcIVkwxCmDXP7FSEk4hxwHvGpAb9898qntPX9yglhX5n/Xk5&#10;kMajV2KNsrc6KKaF5taWDVgUwoAMju725Nb+9urllwhv4kurgFVS6zpIhJQP7UBXR+6LULfAuwq9&#10;ozrU8tHcLBYQSC3qE8aIecDTDOdVYyB7uEPFyA2rgNkIZKeGHQqSwRsJVmkrLwZfZZ+iDghGF6UJ&#10;POw0cCm/RKDDYfDbYjzzF7KFOVRZwEYIWwEb00PVcYBcHrWASRRR9Bl1cxQYDzkntOvSNJmtYy8B&#10;EZ0bjuXALKOVA9eSSiqvdElOPJMpBu36qQBMwu2FFKWKcWZ1xdhW0q7wsqs/njkQZTiY/ZITPqUG&#10;XH2Che4dIKKPlcjecd1sLW25mZ3p1ddU0AxLelGnHFeWw4aNzwg68EMsyCgZ0GfwwxWXPySa/OYc&#10;Hw48UQ/BoaJH9yVF47XjlqlBpbsItU6Ru35UT2+1dQh12B4mdxOrrUwxnEphZ8kzGmfnKLzPcvwC&#10;eQVrb4QkKDTidASp9ktr3LpWKPW/oQyb83XaBzMkjZH7TkQaN6U2T4tjltx1+wxwhgz5a7TtwVAd&#10;2mOCdc7upNbOJHm0bary1YJKY0aSH6zgkQpR/VGtrzddYoe0BvmosRd79qj+7Ycg+Op6KuWUpetH&#10;Quk7Atqwd9ZHaomjwoDrybatcuRm11Io15AAgDhzuaGk/t6DReHCIUbgaFUK+q2gnTlTsZxgdalJ&#10;3ZKqDE+JIGAuhBW6jIeX7J1q1BvKPlUrvBRApmUNvlotyTG4ZfMCLpL7kYg+chkt47mCeeRJTjaN&#10;Uyx7yoojXr4Ez3NZ9dlyiVB/MRqcizibXMJrqwZmSRU8Y1Q5mJYRDZk3n+Xns6/zWmQHIEtfOXdr&#10;SG2ucngKtVqtusZC7LQ8l/fjGPstUGHOma6lYmhGdZVBquV90olUtKzcty41ih4nruGipE04HgST&#10;KuhC36aWcxlMJRkBxVrTmly7Xrzijjhxqu7lsFaaOZnDIlo+VCpdGo5zVdmTNlTrocZbdW6PgE0S&#10;H0nJ5lUZhJyFjs5Ai2D5DTghlG8+zO7b+nOZAwMeE8qjDb3HowG4xCuhXFGrzlI16E5TcxhZ7b6o&#10;QsT505YbruppPfIKntmI1SVOjwrTVPu7l1WLOHnCeCkIZAWrYzxSfh4DoXK1MGHIGnGXYDqkwiYR&#10;1vrFH2Eh1N/zKwoj0aNacR1UA7V+dXExal2YxyEl8Ka0dfWQlgzQBdoes7Xh/We1qsYlDE5V0CJA&#10;69Tq/xTLd7QPHcKRC41BiYa1l8+BWi1YtZ0vsh2d/5QKh/fIFFC/pmWp5nwCFY2axIFWriXHtUPp&#10;ZK5xyBuZGV/55vTbWRANtSbeNmm+MpP1I1X+KnMul1uBaOWyyrnVHvMVqzGjSa2JnXmShaZqoR8j&#10;jk2zDRVMgetMdPUTtguOFGuoz2refHpXLCpCDpjdMBqcoznccFqqYLYPeWsWAGyczZge0WYrQKEJ&#10;sON7GR/rXVdZWo2ukFi4G0dah1usv8wFBMXFtCuvXd3sJh43Ji9WyFpTMSQSVk1CtNJmhgYzeYAJ&#10;sKmnBYi2BZMUZSUUcnO0XLWE63yLdjj248nsSuya8zMfcAT8sWj2GpGzkLgi2G8usGU6A5QOcmdD&#10;5XWMo1YqH3MOan1OdSs/Ua+KjdnyZ3NFqqwoRWVqzBi8vJRy8R2xyW9VoO8+cigSoUf3kSjZurxI&#10;i2WNCzaDS7TmczLaacAGYPIoGiRmjJaJATAAnnHQ+YZh4l7S+tXtqDSu3hWOkY6vAL9vLtk1wFLu&#10;dBBaL9ZazvCCN9dThy+OYr377k+xu7pJPaN3Tvpn6GXRf82dOaqliATYNf3jEporqhm0aOoI/SsU&#10;DISw37xhleavAHX6ZJvHCGBIzwuuCr9EX6tpnMPwlLSr29QwuSJbQaPiXqtYZ0k10lhwFWlc5Xp6&#10;3TqyrKJyFKtgjK3VkHacNmtHiTGCOXZhkdgwuVrZ0LhFsJVoJjgpDlu1qkDO3jmB6qI0f0yemYOI&#10;guZNZsLpgh7pDEnINLqjcDtOETXTyRc5gqYtz8foI0j1I7wxf7XSlYYErPv5A61ANwFzHOY61ugv&#10;pS7dItIGVpG2ZDvq4tk7O0nyEzLaTug+E2CJozZYS9gw55DbXuQ/pJyYH06NeTgTJrdJuPOhss9w&#10;r99dF5lyLgz7lORhYLErsel+o8uF5CT+bs3NOfkVnkASrfGxXjIdj1YhnKtT01jcPo16nJKBl6lf&#10;YzWZBBFUL8wOBCkPjXdVnXLORu0ebZ7MPm9mnDN9+Fq2Np2krEdFHpAPwKlgwcAuV+F0wrnLDPGO&#10;mI3XsnxxFJmg9zXnZY9furbGHVmiWf+Jw4xEshEZ84iOk1fHSsJiROveGVICcoynrZ2J9Y3wqNkC&#10;FwhO5vfBwt0rzGkS9C4YAuh2Qc3+LOdlc9fMVzh+n/e1tYCSHbwxGvMU5AouXxOD8rp4S5Xd7J0O&#10;L0d1Fgf3mB9P/kxjIyN2ltMxebxALUGghrGW+piwL2KTEDNbd6Dll68xoZkUk6S7fUHevOMdgsh5&#10;3rp3I868zVvBH+pVI5K/0IOKYxDKru7RMt36T0wzNsFkkXT9V1WBOmdGaEc6sSYv1V1r2VDr3iel&#10;ImFu2oiV1kd7soXaBWXCWffUw+PE6TFMnsESv+94LryfO9efatWrQ2k9NvSA5ZMpbF1I1VM0hayG&#10;bSK1NuYlRnV3TmaKzWLL+eFPM2t15NeLCJB2cM75SAOknRsklYSR1q9mzFMQL9koOX+Flvju4e31&#10;gxvYFXv3qVkFJcII3b5wflaLSHAckywgBJBDmDueZOJi2AgCDNEkS2dKh9NSivFF+cZtRrEcJ2jk&#10;yNrksKUIvJB0PtJq6VOKyhQ5SgLpwAypd1XNEJX8ri4L+ldwMp2wHGYodPzw8JL1kya5jbnvSXWl&#10;uUigBQkweFoo+92sI62s869Hbyp5No2CxKjVJaoqXzE5xzl5wnIfSxlkILTS+qNiWcxAyzGEvpVZ&#10;8vvhxWUZGU8tESyY8PD4rcy1pkRJXjk75mp5HDboxeUycdUOypcsA/i8tkPCtrrd7JDyklH46kw2&#10;RZXI6JBxmv3hZmeEe3Crt++AxfNLro3t1Kt8nJjVoXJ3Fa8eU8j14QTnZhnFmaYrQdLvHFhR8Woi&#10;mswhlvTzB20YRVyUXOnjeqWc8hRLmY1dTBbhOLMgPLyQhGE7TLAMllwlgLg1mLH1cTBMnM/xrwTa&#10;0gkLB9LFmGUT+qoirsLTdj5Ki8Npy2TVFMoVqUIDX8SdumQ1e19/Qttl/fNYWQ+SnVq6b4MZx6qm&#10;TUeVqaWAFqAGtO6c/NH1ST8iV5Oax/TKneZ+JD8Z8ejWpuNlzph/ibrnCKO7HfAsxBAAm0oQDwf/&#10;VmXAT5W0Pig5cV6LBPKdrrJAQ6CB28jeChOsShBD6gCchNil+Lh2yeNdTpnq6vJSabH6HV1nK9qs&#10;d0s/fL3jz9JvSu/w84nh1FxqCPmQdcSybjbyLaF+hlX62JXCVhJ88hdYKc2oV5ZTUZYwsg7naaZW&#10;g2q3nqHW0NQ0Si6w3g7IlRWyhoKOtjoVeUptHXJTadgsdsdO20NYfSxQdlKjEb/zs7Tu7NSQbHbH&#10;OmwVFaxu0zYTuNJQyRlxV2f7upoVBPJ0HoSLqRZ/9q3RnkxpLV11Y8rSFQITwGaJWWH2jHmnv51F&#10;k71egAnPZFkZFjB2VKoEad5m4tLBzl5QM6KM1uWilrwc1aE+TRicUloGL/5zIP/ArkLQ6FkBM5fD&#10;wlSLb+WEMY6CZ+YgQW40QdUHy42DRUeEcsyAVUhLfnPYXzwFbu0EVd4atMPhC9GFoOFSCzcyC7AY&#10;27PrNGVrOWVHw+wAew8eA4O1NcZSOLWz8HKK8emTKydWuBsgtLM3eN6Qcm7Vp4puhuWLMzCqPV3n&#10;U7vB0b866ouExeE2rAmT7Wo6CxMHOj7ShRUsegbQVfELXUxzJhFm77N3n5t13N2Ja/6UsbBzMuet&#10;Cm5NoJQosY4G0EurG7YzAtw/KVUwy5DdFC9u8BBmrsuOro0q8V/Y7N7ESJ2tClX5JelW/pmzLvE9&#10;CMdiUenHucjK1mY/azRPCYpvzn6Wr49nmwgTtFB7EjHq1/ShIj0AZAfu37z8klHghElCyMEqDOZN&#10;IGtvAm4JZ2ndmWPQLIUUKoN/sLT581DfrJsANlaiQoSyoEgd26tGf1qWto5wyGpscK1iFCi6dryg&#10;pzP6aSny9G813qTCzYhKeDm6dUB0bWB2pmEVHkVKW3knaCqCGudpK1FJMGH/WE1HJhJ1YuP0z5ZN&#10;LiPAvmp4E6edSHvc9eSv86pdkaeRn8JFs1lLDQbIjQ4BYwtP9921x1xBY8JUYXD8anrRurZyhGmr&#10;UkBlKXQUOaeCZlbNpsV63RjmXd/AbZizgeUsZlmsqW/AT5EwhAxVTx++e8wqFv27zzxh3WH1yWhO&#10;lUtfGRoUuIpdnWnBPIGrORGOgYAyzlZH6zrZwoiqEDbzIukqUj2UzJOJirWmv01U7CcHqskCqMl8&#10;+Zp+QnXHle89FNFEhylvdwrhzFMtbpbanrvPzqPQdx1cNVVuHASowDPZpAyZOq+jqKPK0jkPjxOe&#10;hGap+j0PiroMxwnQKww+ilSN/lMFp/q2U84G8/C7JvF8aoPpdQnD93Vx+85lnCcb5IqIZ4wLVciv&#10;jG3VrdY1hSgIoUru2OKyiEpXVU7wJaiVBsKJVInOC8uILaQRFrjzG1Rg6HPAPCmyQfRV3r74DrAk&#10;QOIEoU953gCng52cmhJZhoKAbFbAN2zWItjlHUSPfDj5gxml2YP7gIGLC9Za1FQKVuC9jg5xBYFM&#10;iaApAE0QGFoprZ8hbfV7cx+da1QhRTL7ShBJEGhV6gOSBL9GaGNdKnWzzO9QBhrumztIhxxvAKUw&#10;346ROcTuNG49aLQoYsbnXhtsRKIO2VaZ9tENVHdUnch2V8u+AdH0DkR+RlTZC51McSPV+TzjVgZ9&#10;XS5NEGxKjPce1X86wVHQDsKptvCo2KwKazpS43UQLB4zLzAk++7711iLuQYK52riSripdusg22eS&#10;nNB3t8lx1xwKajfC+lMSIT3eyqUOkxUDUw1aI/qcJ5kPKckjJiYun5aySr97M1ji9TTDmkl+e331&#10;6JYMt1rKINObx2j2YIeix7konIVnFMU6aT1XFtSaMPg17pFFpYa2B+qLhhrhk/JN4xMvMaZotqsp&#10;4/Oap0ZKeDWHK5QNfhv6K+HmNxgjXWgdfVKlErIPWs8caDphEThS21xGmjyqJUOq+hLfo9ZxU1XT&#10;qTFe4e7awFoifgOJ52w0WNdyyct0KomXcV0tXCjosISVvJ1rtycr3ltxKSmJQOwAgMYz1SsK/AA5&#10;gVU5vbGC9/D7sgJdtpnMgQflh1efaDmu9zg/lZ0fpDpZqm4rb7SNM7N0ulk17SK6Yxo0gdPaHD1+&#10;3T63lavWxLFCBYUDjOeU0iFnLwSnVlFrBOwV2qsRgzCrGICX+1jjVq+RSHiFqSb4gojm43pnqgQv&#10;SnUHDPuRCMvHeFnIaj5vT/ZCKixcfKwjFapx1WqLIhLg7mBpdf5MFQJqzR8r/yQ5T+H3e/J0zoRw&#10;+CsU8qOmGd708Ct19l7gk6U73YJM6eqoD5+8g6Ifz8lATU0dNpaqdRHIA1wLgHq9gsR25Kd6Zrcg&#10;gKzZDKPh06qbaLLMLVZLxcqfB1Y3CLK7K3CV3br0kI73M9I72eapEK7OmcNYd9+mt3KYdKHSqisf&#10;qN5SbyT2u5JRS9+XwA24BiMPi6lDbVFeZk+EG+G9Dqi4Nt6btqzK6cBC0YYT5DPayWcOmne9beRy&#10;JWbTTiucllg+NebhTnRmLk3wqMzLamgP8qCesfdlrgc2Tj88oqyVs1J5Xd+EYUpzAyGRjUeVhznf&#10;8mgzXgrn1O1Mm1/rBhN5TgTLImM+N2WmYG8FrjbXtfmN/vkH36tkycqjAdF4bFHc7IsiDPfmAUIi&#10;RQ8P4SpaRSNa+who3eZ0s7MPqLS10kr96q2JhWsF1PFm7+hsxOtxqgOQI3UBnF2LCkTt+GILt1Xq&#10;Vleswd66ua4lzGqVheJHZaaiU32SKiJtyzK99bMVAX5J41zAZELZUtJwqopX5SqhkSBCo1UDrqJN&#10;YGcYrEGQ/IxiBc6oub347cOzVYGm10WegJ7Z82XoutavthEbBTe2rHLA2spi7esjJE5gnOI3hXAk&#10;Kk5F8LQ1VEtGW+lpbjXh84y7Ki/3ZjRaEJCbGe98rXLijOgGvFr0A89XLjvAbOehei9ZUVxLWK+F&#10;e5FuhQLkBX1PMfj97cOntLThxyY6kbRc01Tl8L26LgFlZWv9kzMhQOuA3zfYO6j1kbRhXXZtx6PS&#10;CqjBYX2/OvP0PwNE6VFEpiTH2kS5K1IV0qwtjdTlC9GmpYlhV+g1gCKvgVjLS7ER+bSxslSZytoh&#10;Q1WfGTbI3DXaUPdgZZyvMFvSghjFMxPlqGj98JD7LfhqpavrhSgOAvoP0MoqmQnsBC1DfRkd51EE&#10;jqKSMPA8Kk8cDsfLEeoG/JbX+jxZTKtCtS6pBfcdXqBrLjjWuW0GeP+kOJKSlTHjfCsiTR0KmSau&#10;S95W2ephB2XPWA11Ry+LyoA69qSxUY3IxFEyjeepSatGWc/riJE/SOyT69UcpOqVYgPY0gHWTHoJ&#10;jsYtqoUJAUM7haR1krAqLOAU0hbClc9LIypyPjxyp8i1oU6OSrG+HOfRokZY6yCDQg8id2Ue1gzH&#10;eToBPOa1lhFyZ/OrsZNoM9/gG1qJpDmMNbWMeSpcWVOxltWnMorVdoo25zQLqkxSrlmxQ2dZr1xr&#10;VxnmfG7D2i/LuyoHWF3rbHi9UkXhQJ2Vz02YeqgfE8HGeVaOe/Ld1ZpojGiHZ5kxp5AWV7oSB0j6&#10;/ca3x9Ye9DVTmnfAYIvCEx0QuMRstx5plJr3wACtngQdif+MZRqi3iCscu+fmCF5UsolG3IcjXwk&#10;SyWrOdnB0YHq5NZHR1Y19l47YFjpEiyLT55PO2U9ft4xpAqDg2FHZeOqHBkEjz8oq5TUeVvnG2N6&#10;LWE5HsFkb5aVX//PlzBXQNm1BJxOmECq4r2gptGb56gRlJJm/bQspqUPKoE7HR3K407oC27hhf6l&#10;7KgAkQAODlwUKu3m5Elg7HaCvtzRlZsW0U4xyDFAJEIgLGIIQx5BJ1F1Fk1ysHMT7RIY38d1r5Vr&#10;OvkS+V7cqOBFonYIsArOcC2WQ/qxPIWFrz6WElkxPlMFMzIBhiMUDv/AgRtGA66ILJmrQWi7kpat&#10;8HRA74Fzxx/sijx4pNNUu+bXwx6HB1Ipj2xmTomPKFMOwxE78Pbh+OWdckqUSLuVzGpxOzrirp52&#10;fh4TZ057TCg2Zi9zl+hW0kkyrtK2B9IrwHJRwtqgOjHw1aQrfGDsrvwqzZMU5TrfQK1vPv2ZLCFB&#10;oZmC+EO2wLNz3p7DMAMn2mXVs3TVv4zMin6tDk0VPCaK3zNZlceD3NOVR4nmLEzniUpIynm58dyk&#10;FPvlpMVhe8lYPapmHH9+Y3bSJMVQ6DjnnemEyndgsKTXtiZCDPzJtE4BbsxM4ERz0ZtbDoPwfd42&#10;qTQVox7NZl8w5oLwaDE+o9owhfBsaUXdy4aktRZIky1NpCd+GMKZpNNWJSqNWXkkM2c80/DWWzg0&#10;yLUYc8h3mdWRhDCQWWqlrd39O5zmToUBR5+b7FhtfpvJ7XyAZZUdbWn/o7rY7j75S+kwPKfcbkOA&#10;K3KDUYVDmJwRa8Jg8/Jom/BlZMzaTI2/er8EllapJBoyF7MlZVvYdxP2y0By6ZkA7iuudQO4OknV&#10;sxTP/5djCGemgAick+QaghXCncaEkWkl9OqrqjAiV6EKJPjy2fOKpeuBFH5mO0LQwyLYcz9Uu1T2&#10;nlxtl+DjK2nI4fkdRivVWQZPXLErhq2GBauV40pybuaXX/DUVsHrisfJdqZL6zggK/if9/KR4FAw&#10;4siXZOQIvc1zBq4Kep26hNAUKgd3NVrjA5zgQKngM3/gDfiyHuxlSuOTQrj+qLMiOzUBEojW+Kfy&#10;ZlnQVfgzzfZwGWT1p1ktGxmXzi1jqi53ItNJWWMkQzVRSFxezZR9Yl2HWz1SRtQdhxQD7ZomKGhU&#10;Fdgb43mX5RWqt+ha2bfayEYm3xUfVitx2Dh5Rk4eTHpy680n2UoNkm4ZGldQqh+V0+DwhXZgB30j&#10;l5L+nqr9BYGpSxQPh6+sse9n64wnUklkrK8vouDqPnVyPxaN2Fl0/YTypqo0NNYOMSpUGFhLJnZa&#10;GJ+zqoTEb6lYhZQEwKnYDGNWobqy3kHTfGVN2jrUdSQScaV3HcwbAhyC8sciWCTNSoUVo87Sttib&#10;AJI/8QFWMGIn8RsjjzMON3WolfhqDV01YRkei0weFE8DDJqim87a1Cl1ZpWYalqiPlOrRfIr1EwJ&#10;7EEeabuK7I4/1T01LCqqr55WCJpYlw43FQlXjLpyU8bQ+gV4prJmvFlprpa/gElskEmCgOJo2QKu&#10;47XFwNpKSczaKhLldjZUA6U+jmtcVEag0tl1653Trzy2iJHK3hX67mdln6trXYMcwcuOJCw9OOPr&#10;0h+mwqEM14DX16YqQIaMHqAUctVMR++vmY2dlhy3W/hPlMNejtoRzfBJS+EzOViZcNMibFZOFbA6&#10;2y0sl7h2gN5Atf1atWiirvU5LC6Kbt8BbK9ckT/BJDcP61Scl1Vn7Yf7CuNwG2qF/0kbPINc5abZ&#10;n/Jje8nYy4HSWd2KWA6sNedVJcH8WAFb/WcVhn5snwycvD8XkEhPAVafUQrMEkDOqd6tXzMuZs3r&#10;J/nKIkM4WK4T8LUGOdhV333BrEWkkYzWgljTOVK7NtpRD6xMVFVwjWQlYH2TD398Upkr2BXgCmRV&#10;b2w3nYSsc62swpMZM+7rvuaesZsQdJWHhydHssmVrVbvqidw2gCxHGyk3KNDV7mj9r8BNpWu+R+e&#10;nJkdh5w5O52D6N7pOG5JW4OCnuy2uc2CpvyArrzrmELhq2RgT+6ksFkTVa84Ow2vY4GU64Vca8RU&#10;9JQQ6wRuWRPlh01M5IkydN2PlzJ/Y8E2AzsITXaAi65aOLtdWUQz9/5znJ4gigcneVxOh+cZjBOh&#10;gNDFNwGBfMDQ+UT9sYr5+M8gVzoxIrTZpQKcPVrXekKt+Qlb4Cr/r1565HCtdBIbq/6FCCosPjil&#10;jmrwbOLk6WlnjuoBt1OGq8LRT3x3SJUPrwL2nqNeZezRsqiwyerQ+PYpflOPS4MPjZs+sNuNxXu6&#10;XukvnWR3++qnT5qbX1nUBKg9jYTcLpcxh2Y9LQdFVuChcpDmAlbLupkANqiudbLwYPahDU5HLczg&#10;HWIpQ8b6wU7vKoEW/CvvECgazuxIFHYWozPlINbSQuOcLII1Lsn9kgcz0OX1d99PaUk0sMB0POQ0&#10;yYss5ShiWQmzJs1VtFx0ZZ+6WtpU3iksWSkjR3J4UOmpa2BabDqgLoCfNnhOswvRxjFCf6FfnVxZ&#10;A6TiHsnbo6eCrk7ymfO4mhGodYZS3JOq8leG6PX3NOaVhCw/XaMdQvxSDEZv+A+No85ao6emoqNx&#10;RIXdhapixULhmFsC0OEQBsQi1Wp9HRYL7J2cmAwxXCv3ZQQ4x0L5Pqbu1Mkss7d65kPa7UgO25sp&#10;MzKgnYmb3cVNuKU9m3FDJ7j8jqh7dmUnay6Jo1xwrIWOlTIOiFaaFHM8WMpkIevb7/8M42rxdpWc&#10;GvIZjlCkp1g6fKXuQEvhDzlv05BJHbVENzcOIuEFZ9b1TT53uGuaVezuaDWeSWxTdNnGDtuiPgtZ&#10;6xPDwA6y0tKWQL+GSfGN/LUussSpTIY1NeE0vehqCFVW3xOqzJmYVeEr9JcOw6pvNNyKJgLnvIfW&#10;21Rc4XHXS/INIK3GNZhkUeKSFEI+0upodzVbqneRtXmrpcwtaT66xFhVsaZz5lye2Du0Yl2xirJD&#10;adh3rFdOnuCT608GVBJrInaITXvnHNa1q5idSll0dLRXmU944NCMzBpOaoMkejxVhG722samyoUm&#10;wDFow6hpfRUG3xtfBUptEypjaVdhr8jaDrEgpD7wPlpP2upLhV45AHnnTq095XCVtwdZN5UBx5Yj&#10;2ppeOHt7iCeOqJpA8rDa7249f2Yo7ZY9WV9Xtpp5bOzrQGmSb+/NbtVKWwP/46s3Gfg90nU5u4F5&#10;Dl6PH2MslQ51QNGbx++e2kRzYAfblutvfsVmK7RczoXrgKYRnmxWmyX2HiG8SzkDvLJvjsPeGV4t&#10;R1Mha5Oq1c8OrmK/1itmIzNz9lQsIEGdOpm59yMlh+KAST7B8Axyy84IUy3OrAZ1BbelTg7226LN&#10;3JKXv0uko3zGnc7GfIXBnWMNe5ylxwCWmJjA2G5J6YRH6bv4dFMsxzT7KN3XPRjXEwXqhwBYdrSW&#10;CsqRFrbJHFJrNp6qVsbTEXjKRymvu9s/o9brlHZyG7WKe/VEExgnAN4aaCVzfWWGPJPyimFmLHzo&#10;pFohvRyZqPucHfg/UlRx8mHvCBJKCm3iJfEgFUkcT6mhlZPpWtd+1md0giBzsuUih9ls9tY4+Myd&#10;hfLhtwRwhW7NftbKyZqC8oLH1uobBdXp2HXTtSix5qXhEFtb5QUlG7Zu1fGN6zgqJVj/anNJQ2v1&#10;jHGIDpt6wdgBDk8C/gmGK4i1SjZGxF6soFkDlXKXolYrXVUcpHGVnTvQGp803eCVnXS5FUDKd5re&#10;MYq2bF0LVqnmo+i3ei6hqbbMKy4NvwXXq1uuxIA3DwulIKvMaqyjf6WSltJT8NXhwb5slwOy0dav&#10;YTlrO7IOK8ooxkPS6MVurpokn8udQmOAWnEuBO7CLfMn/6qiu0GjHDRz3TkwgVoFruHJsd8rMfXS&#10;d3HDrjoJoyuu42666ApZ12cVvD1KmVES7VdecdTZ2vzc6TcBPDsiwsxsyRJZkJdkYepumqYCPjm2&#10;TgR35cNkGDSbRxe3mxbNVbHOW9iaZKBmSuDU5tX6AmeSMWthxaZM7seor2UOBzkcbi13gnPbC3lN&#10;xbd/pGvOo+efDe+tnnDFk/JaYdG9MxWose9qOMVjlhrOHSfWS5Qovk2rqasTROjJiMhy03Amf03V&#10;+Q4segZxBIhSKUqrm1cajtVZQV4LA2GuExeGM9eHyeauiTZfa/8LfM/fWBa3dq9WhwpBCcX0baoo&#10;tBY14L290ASI4ljib955B80rEu6MjKgK4qeXm/QxkYZQwVuIdJ3964IT+nDojlvxqlWgsgfwn9WU&#10;kiiycrWSVHCOXLSgTp5zRkQOcgWfq8Nc/Wo+Q/0JoXWVwzrroruOX53Tj8Ne2R4nmJeSbPb6cKq1&#10;zkZrhh/VtVpdY4gfrRqJd9ggh1pJeB/oS8FtTlEjLUcSTifcuevtWRxpK1Fex9PWu7VmvBwniPHe&#10;Vjr58dFjRpwPJ2xTE62tkg1Drb9Q3pnYUlK0OkxwLFF4Njyzv1InbNBc25WJmUcFS6UObDfl+Bls&#10;HmQtmaLoVJY13nKyMZCbYj8ew+lqRGXWkXpRgD18zNUzTTLzcMJgFrL7HjwreVUiW3fWaWtL4oqH&#10;0xQ4hrMRXhZgFh2ra2VIl1MoZSt107diuZOdnypjZ7Dkz2bgijnLYdc4QdFsgqgMmbxNdIdy2ui0&#10;jKpZvHrQ2sOu0I+VLpuB2jUdi7u8zOyFCAjs8vqRWWeDk/sPWDc71joqb+WIQujOWtT63fdv//Qf&#10;7//8vyAwGd49j8MYso4z5tmzeWLjgTER74L79L2GXJYjHoLPJH+zej58nlWMk1xPljxlLIPgt1CO&#10;AQwMxdQbcx3NKEnDcpWPmltZ08O+ZXZN7wDYHAkHbEwW8JtO8lSElqtZ75cDIv9CMYK5YQKCSTA4&#10;NtDvuuOq3SWk0G7R8qSJJwnCiPkWiyQhk2l3kP8L55N6cM0DeUKrevUqV7Iln1zRZkW/yl9D4KkG&#10;zOzoczZb6fJf4qJFjekV196DSyOyGkhOUWzwWvWaV38zXxFydGV5MVZgG8mwbpT58jKN5lLzHGiR&#10;qpoVcyGpOtITrwIjJAFbRoYpLX2Kg1rLI9RrIhSWRNdVtb4ZjewYeGfevKNS0ywx1U36uHCVH1ks&#10;VUixjn8Ra/MTrgKtsF7UaiwbyZPXcf46ATZrF0MjghYQUY1A6G2AFnfgbRhs4a9kSKzLlLdHFqDZ&#10;O06Vi2tWwg8MvQhc2amzwmvH8A4X2U9481PKK+pJQj6JaWhEYXAs6GHzm1Jdvbowb2jKo5ViUuSc&#10;+/Gj6ytx7IujTjUDaq+F3339ulpZRtucyKjLUfpHm58GQYqpFsqqc8uDaDinCkD+38FRiIWOzgLI&#10;MXiTU461m/Ev42ChZqrRGMujNUvVlbk0V7bKHerJfmBGOSC7EGveI99oma75qZYXdcKIXUszMavB&#10;ALdjrdO1umtTY3XHbY1yPCuNPhrP9JBdVzYN5JkPG+f8kz0kAWooseaiNXfZlAivZhDlLZkXVM5Y&#10;1ToGy+O09aaaq5mjVEplFa0x2KX5KLmPzZNyJEwcfzgOv7uv5NSUwCfItJpenZkqWra/brWvXL43&#10;n/BBsCiXK3V4LNmR1bVxs3RikFkx3fPG82Fy5h9wulrluxcB+BwHuNxelGwLAordJuHebvzl4wZQ&#10;o2HnJ6TgPN81ReD5fs0XILAXIb8zLZUQszpNQUxj5HmDXzvc5U02x5apaWo5M2cCLPXXfstZuFpW&#10;gGqWZCk//ipkDd2VOFu7tSNnzcRAx5jISEJPbWcm52OVQa3lJkwaLlsxxtUZ0rULeBv8TJO13PFA&#10;6QAqQ5Q1sac5zFaGzqMql6TgWRY6ZG6fM832jiWFgVolrS90JfBeWOZlwoGulyKdsVJrTxKhUtFs&#10;pu4TXs1ocIRtoEVkojl8C1RZMOlZRKTAmGTVNgIdapW/FRmqub03fx7lO9+jkatpd33o5wLlrWq6&#10;kAdHO2ILq37i/dhgW+Z6uWvfPQp0dZijW1WKBn7kGG0XIgGbtawmtMssGN4Q2xdOHz1yXPzjIaOX&#10;B8bMqd2ASEF05iDG+QtZS7Lc2wWvAd6umgFV/iaTp4KsDnerTCgmph1YBZeGmrRZqhaUxsgW2tio&#10;xj409rwlPTFJjvjcTm97UWVBw25LJ1hKAFgFqzYaffTst4/OAHVAvhlwevphuUhX/ZmkKP1W1lmr&#10;vMWgPqRn2WCNhb0QJ2Z4+Y5x2ivkHjOZh7AmVULWRkxKXCTcT99apSjxFS+QkafPMvzWaShqd8wq&#10;AzKuy0JiplDDUvcgpoS2WDNzrQePZeTjV3MuFJM72jbCIRHAKas35PO5TB9FzjM3XpdN6dY6JB+F&#10;u6qUKe7Vlok8S+XHJmj0KH5y8ZkFqy76QqN7u2BLFiOd1r51jXACLWmGfV9wOMUmLJzlkQG2ozj2&#10;tcWQfEyYUSWnjCghCyEjmX5iMuY6zz/u1VIvKRA0Ip42la2BVNEMsxGAPuZJGixhMsTUwWn6hc1X&#10;idrZZozrKir5lj5MvKlO2J+PlxRDvv/0VDgN2aus9Pkbv5XLlFi3NO37Iu/skece3CLiapVsmMhV&#10;DKY8iVVGsJHdJT0taslY09QFYfPasSkLPyTg6fQYm3eCGfJ4Hapy6863QmILbn2dvNmrsBHmM0Cy&#10;jV7lwUdR7ki/iCnLZbv/LZ21+05mS/eC2EW9Q87ToMZLJBSsFLAWoxo7GUGqNyaP+wmEtnay692i&#10;spQy2kytsjs6NcI9NU2dt5YZoBkvc4OdKkt3+hKVZEC5+u/evPwUGShYlTjyqTA2T8NYF5fkwUcy&#10;e0DU+XDY9k48DGAGyTvlam5kAoX39en9iM2Vk9BzDHpZirxznyOUvsQCvDXOEQnU4mzHYxFy4Jlv&#10;qehWz+weRXGhxIFwdSZ9S5V45kyrduYAGKhArBQrQ0eY5fCqCoZMOCxeJtg2iK/meXG88tqTO06O&#10;Izm7lsWcAnOp6wFLLaBOZ8QRcmwD1RYwA5tlsBXNjoSsMNUDGLYplCQZocfSIBColc1O9TpwknJY&#10;lFvoVjFhWG6AnI0wW777v/4/9Jgt5PWHg58lSTl7P4ZkVJ65iCFF31pomNcvjwM9K5wjfspTRyFi&#10;eQqLdctuMPJVrtaAyitFEP/6tR0Rvwuip4Ibe6CIkfc/cneLJ+02rmFJfNdsMF+/kRYWU6mELPd/&#10;xFtGeOtcqg5CpLoshhkNyR+Pdjkg+xKna+XKGjFYjE2GMmejEC+LwLs//0fJe7GQoUnlTwVVBm1j&#10;IZb0HUspasoApqvjyIt+TwRytLnxk9gyGGwawgpnheUTHpdTONgeBhMEtfrMrqlh0Ehp6JqxtUsJ&#10;sVMShUzjGF0Fw+lHclutRS2joTB73lEdqihuDHkeoSvoMmILz1sGv9XvrUmNGJthPCHops2hRq7G&#10;bERrLP0bHu2S0nmqb87UdkIwXJDq4I933VWbDtn4skk1K5SBGeNd55KcYTpnOfAN1ICcRZg1xSl4&#10;FV8NmOl5k4p7MZ/X6+BwxKjzHGK/SwpAmFQsp1R1OnnKsy+BrG/ZoxrRgdXcsywsZNcqPME22cbe&#10;B/1rS7OazxN7JmPGdgBXdubEKDuu1aLEF6JxsE0gBxWDEDdQyvqgnGEyYF6MeRtbdbCaET5D6aPs&#10;pH0cELF9zLCHzaAlajDOA5cShg6qDTDY5aX8C/XnTo/59ORbm1KAGzlNaXQ3B+NPWtYZ2/bm0Tp1&#10;iSfmTzoIq+IXfUYPCrTozLzngmZLJRGSGwyc1DE46fK0xBUha9ScdOWQEyc2RmgqrTpEPcurA2ut&#10;Sjy9aEZNBxAtMeE5tgjf17Wqm13DEmLHJW4cwGNe1ehopcLBlYCHzkOZ66SnWCXttMozT16HYaSw&#10;LhcQfSfW90DphyS7xJO8unzj6yViDofeEa2Mv/xthkxlAY6SV9c0p4Hvd5mEuJRXdCOYz1qiTbRc&#10;N6+eR+a787g250iAO4Ncz+uEtU5IzKs/9BXmzMu3evKUKeMk0xK3hg/TdkVwIdI3eN2qTVXMidoy&#10;hMyKEuzsHml6OKrKVeJXmYHT3GpaE2piPhClTCFiXORazYohZWcIbj8VP1YWvmKKlNibBh4ex+wp&#10;ePXNea1f91D3NP8W8pjUCNBKPu8ADpFw2S7nQ/ITCoCnlA5IiMDD+WqbZe9TmkgXl8PiFnNJrEmM&#10;E742JGpGynXOYXi2SaY+PWYfx2WuTe6MXKkRnZv1Y9VeGiG4iqrhH74i3BcYpxTVX9d2O4IZ4Q2g&#10;KKUuUtKckJN0VlRpS8Wqw4x2LJSzBoonYJyYxCM1HRyPKUXqaUtSmPurU/exVguwFVSz09IH4iXe&#10;6UE2fyZfzKQnCbH0Y84pYiQ3m2+lqPVG9ex4V2WudRrDV+/ZLdTu5k8NxjVQ0Lh7dsqaRJSImSjJ&#10;ekDQhPpnz24wWHGsbKSgUccgOL08hNaRlREDLwH5siZGaw1SRZr+FhzLePo0Lw3hchSYnzvXrmnV&#10;pIy2Sld8erMRMpmyCrvOZcW6mDCJ08Jsujq5a/uyemwrtY2fTOsb0bqy3iUCeIcn7DQFWjrZLlgR&#10;+JoqZUq8Yt3o1lym5inNRcG4Z5B4mgs2KPjUg9aoRuAqh28FZVzOIQYWQ1qVmtQ5Q6aZFXOmHb9+&#10;y7PUitO2pyufkVWOojvUxYqia+6aVDiFsEQrbsyPLilXvpWDxXHqHC9iDIe1Jl5nWjMX+DydXX1W&#10;IWLSX/yTdLKNeq196670+qbee/NqdZvV0NHeJq8gQKbGSH59ZXUeYtWYflHQBQxmWXyLY5MNOQE2&#10;9z9rMcpAsCPBWw1dwagwq15m0mZ57Q7W2gIHgeXa6nDBJsdFh1ZpJf98InBVkAytKg+M9RGnIzIX&#10;xPJPDh5kNQ+q3T88DgmDCKF2Ix2gwla0NU3Oq2kMgEmmA2bUC6fois+PZBA3zjKXkp6PaFPxB1Ku&#10;qQDVesvqhNNdD+SvzUzDlXFutcE7ncahVkOhMtjXoKC9cJQlV8NZB9TpVCUVeZ2iw4d3DjqGtsK8&#10;1eKGddWaZgrFbTw/J2JHGcLY4OFhLY4j6CyU6toNlS2fzSHV8cV/+teZOddmfTSpwJV1NmmNbW9W&#10;oVpvgOv3WqE+JdoDqwRTaVEzDxiik2oeDm0w8IAD0y80X6WVxSreDtsnDLa6dWJ1K3I/fnr3H//X&#10;mz//r3kOjy1kF4Nth6IyH92VdI5xVf1CkOFhqOM/mRu9ffsf/4sSUD4Z3aeEMvwQ452ceASywfQ8&#10;gYXK1LXqobr2P+O9Jwk2R1ArS8moJQg6jFEHh6g70mypbmI4sMcww2BqdPGIL3/MWq24+mjn855p&#10;xoDMVwmKG3xCUDhrsYO4rimfAWvCswCAGGA4ZLgxOLoeqkcZMB8bQcc57rAD4R/efP9nUWtC0I7H&#10;u2PuEWO557UzYcKyPEwqKdOxK4ncjJyqzjKWTag8ptFjboR9ktXSdifL1eRHqjZ0F7KKxqE7ZdRr&#10;Tr8NqSHUELhBDI8WNs7RAjkYWCWaNU7weTbtFlC2vlDAVFKPzMNDZC5pFifvkTs+GwGjGSd2FdSV&#10;gEa/YADzPSNTNC/OGSUYA3PUZAYmmTYuHaYh4mF47B0BbggT7L1bMlEDFePYKVd1H/u6cEph7dq0&#10;xpUppl23j6jRLnSz697rOF699WEtghNUTxV8ItK70IdMVKY9HeZgxsD2QvlArGxbZjPMnyo8G/PW&#10;yVTiR3bjYFyTpVgXmrLLSVJ2TPzfYPrQZUB4U+V8XVttiXnK18gzVDVtFBjXYQ4lPpm5N6JVoJWq&#10;0xhCGkoPJ05BJ9V6okaAI8xRH2XtaDBA2HmywyV/f6tdcDrGdRteywoFbylyreAFMAe/Tb0bLakN&#10;tvLCC+f9m/NTRrgOuD7YCb+FhXUrFaJEVdEPBsIHuNI/Ka8dcA0EQgZS4CpGpUyL5Iuob5pn3pkz&#10;EyDnvG6uAtpOUCyUFpQXnMuBS/snkyQzGzcb0KqwswLIox1UpF/dPvtY9beTSUtGMZNP9ZwF+uLY&#10;VbpONz7fZrbJC7dQ8TC5sBGtMcaWGauVjdRiCm1MOIBJDKxVrtPVUlfN28PjfUHVkkSSgTFsS69s&#10;KjL+3AhW1NeVpzUhve5wcohujruped2jhGRlzCLq6M0snYUx09+adOsEy2uYPXT+nxStfJKvKDMZ&#10;0XpSBpV+0ghtzM9MYuumU4IsQXUJhY7ncJ+yoUtuTIdZdNQr+iamWTXAZlWsul9PILHiYR1nd2JP&#10;nDOKuD7Bflnuja0MZ+tDLbIUyfOTnMSLGJrlx3RMJKS+ON1ZircXkdfbxpkfIpIa9Y4oo+F9UeU8&#10;kEwvLtdtVzxB1xxKU6B0D9qDuj4uJtHUQcTTlvbyYLRV51HLMhinyo5WTM41zcKQW0YcuxZB0d3d&#10;8tXOKHxLKDfp6VDrqp8md5S+MzusUmMF/1yaboq51h9myMvLpLU+8G2hoLPOq18tPacD3puPkY+P&#10;aUEFLQ6mJb5rH51Alx+dkK5vpwrm7HjfRmh5AfAtwTm4PXUue2HKnSpdhTRsjeJMQMioQvWcKGPT&#10;bPOxqtBtC8ytIRsWekxRzL2W6SARyLrOxqlAA1Jxuj4r1mTqY1QXFmCMlgFKW48aWkL91btR6Ta/&#10;kkLf/ZauzORWMO/G9SwYEC2FIWCzEiSuNQVsOl5b5lRBWrTDEy2RsArhQiB91Nbwk8DGtqLCRfU1&#10;tES2zms+T9baCBOC1oqBbXF0hwmczZbZTqbirHsZxR0tsrx9HNXKfERfAa21CxlIq00O6Fd5Kljo&#10;y6cXvJi/nY1tbIV6BXa1N7Wi6AO1bhCWtXH0QBzgSfBLbkyrHdV31/4uqqw9hRPsXBPUtW8hsJF6&#10;pXFO7GW1vpKiUZe2RV3lbRfakZyplUW2I4cj1TgXyeG6zlKxrCQ+LvfeH0tHZaXgh2/Z0OwMh6cZ&#10;tmtA+Xrb0tKB/NSRde7ZXA6HvU654FiS3XSsGRnLC9/RPMl8BOcSjs0LqhJivgVqXd9TLp+14tea&#10;UYnkPUcLXDV2CogC4Neb96vnN18/u6KZ0NTsiAUGXGOhrSjmM59ZVKl61hYyehQFVI7WoCspPPrW&#10;aKQEkkSnuqaj9ZuRaxoGA5nkaiN/OFtXUJCWS5xDYT2Ah5AaYXAaXVrDv6LWNNvhGFdLWGFcdZ2V&#10;2qrv/GELFGAAx66jLLk0rrfytqNmr56cXCp3J+7tk+CNN2eBVTa+rjn98wMIll3PbmoB932lX4Gs&#10;bqsyjXkvre7xqEdPNVHZlbdToMX4NQrLhXLli6YlWKGs21SYuuhwytJ6rgq/bX5lDsPy2trMiFH5&#10;KWvgJ4HfqyZVBxs2W3dThMej0ay6/PSnCj6Fhff6WClxKmMrrawwT4w696DDo6giUksfswKaG4pY&#10;K9EyV/P1JwCb57J1xOLSENf4Q45knsP8NcwsF1olZwjhcLK1onV8JrwfwTd+0fwOQyICR+sr3Toc&#10;wgveWfFk56WECZ8eIxse22GP4XD2QnskxpDNVszprNBVuAJUSnz5yaFK3DWN66pVB2LXwlS6LM1w&#10;ajSNYbPteYFOkn0NQstelhGIKxaNR8wKpSbtBkLwV3F73pXQ4NwRJg6OTkUOl0Cudj6EVvxToWxQ&#10;PIpJHpJHcl8RQ2YS60VhIr36/k9dlBUsmV+oqKxKzsxIB7yXazApEM3LuUsjR7qOdx0NK1CPC62W&#10;6TBTMR6NW5OcMfSZqa/Ab9g4WqDq37qbNFZSkWwKPpkEAQphKkWtGV7xc0C3sjo3m2vRAT98kdpc&#10;G9KjepOkgzsq2A0qn6xTzK9HNese7JOGhqXqCEyLlLaXm61WkJh4wehciGeGvBecTi0f+KI5I0Ap&#10;9ahwrW8YWJ05lca5/EnHof3zqJgJNZtRLp71kRNvt20lzbKRRyZoYxW5moGzQscIAc2TqyA1EBmA&#10;Hz14X5VUSJRLHOUM9RJckGTy/p4SXEwfgzFNbNLlBV4vGYRdpv0cLEH2zpxXBW8p/fr8WMos31b5&#10;6QsXpdTgRyF3JrTlWQ5HtKacyEckc7jjrI5Ud2X5zIIzMW3xMR9W2F81bLRYrZuXNWO2HDLgVVKs&#10;HtKKbn6W7HNiHJ52fn63xlBrFk0SNWZPypqvnNXclrkSoeyiparXsqtx7klGrZPQ0iJiOWW3i6qp&#10;F7JgTAOYo8NhwYfYzKokAaohl/CVF0IUe8PManWeSfbhWAkiAMN/xskzIYGpguEkAOstTJIOacCI&#10;9KUA0FTzrRd53tTGBuJI6mkoa30yBJl5HVudG+/69AVRmsbCtckR5KwcdGWis0GKXyWy9/OT/k4J&#10;zCQpWySMD81abnpIdmNEZ1Oc4ZMIM65MMCOEqwoXWMU/OeBDHRrkS8sQJMulNg12/XXAhEHlZaaA&#10;spmcibhGfbfm6DomQFVRjGCKp4NG30u4uOancOHmHfaYZt5Z4dNf+cmuNbNipzk5Q4kwaU+2UzHt&#10;ymijRjNhFrjGrq/6dzB1BQ5c+kl/+S5HqBF0zY3CTtzXjolnXfrjxVj3wxHAlMHSH95iuTHJyroE&#10;lf6YL+5RiYr73XeDyqp/szWub61m0SQv7MkkguJgUPZ6sRQCROEuxTAycDc7w9hpyiaZlqq8eXh7&#10;NtpKiGu3Q75mLLrrlSjlmGxMY4+5HieBE++pje1UtbKIWvsgrI2c7C4YV7mfWRM3DZKL2x5JvKdE&#10;tgHp5sofLi3uoF1yaBEj73hfcMAHSNZ9N4RvxYFPrrwS5pIgmVk9rSdVcekUwhKtlXRleHnk7Mz6&#10;qcIzNamSKEFv0gxZMrZQQXuWgd4dtelC/pNvVtnkzW0jvQoTtHQ6UVW0j/IzGiZ1SPathfZcC5/S&#10;lCwgEbPO1fB/onqXNSlBOcnlBarUNVHbXoZPVma5lqGjZ1eFOAejniYm5nyKpS4Go9ZxrYL89u4K&#10;dgB7o9N5CujwpJy1cbPHEk2qhN8drbJnR8ArjsxEaZixX/hH2VFwJQ5WWGv0G6c6+e5gah9Wuu+z&#10;j/wjjTwOq+FcCXsmMsdQVlqlWQA8RsRKvXnBvn43qx6Yuic3ZPQsuFuiM1MP14Fd9NlJTCth/v30&#10;TlmeIyPPBVqSq3kYvVk/GKVSt6/ATiiTQa0eVcqCo4VMxkvbqYCck1LXKu8af+5IrkWN2cxZQ3Fq&#10;miphRkXmJdhJE1Rdi69M96zDjUUuh7lRpa1Uqeg+JVF5NKGVX+XJEkSXGB/RTXi57q+VpGqDhGw4&#10;ulgMf2Qucs8KLQN9NSHnIq6TrYmD6O5szFRATCsOQF3JbrLqjKNpbHOGo1XNZmp4kwbqhaMUUv0C&#10;8tPiWPFq5l4iXjHnHJg5MPrfPDmPUraVkfWbOQznOVy/n4jZuhZZAcsPOGi1rOBY6VZAb9ZNEKqZ&#10;Wr2gvyunT30vKQBKZ+viYzGtXKsVibkEZapkGLpmrVgN3Xvh2qhgEuK6Ys6fBoQWtrSodZCymP7o&#10;cMOgS6ieCECpqhOgVRvMTcs/o63W3AUIN/NhSZKks6u6XD+P+/rb2UeNpaw0S1whdwoe1v+NSFd8&#10;yO9Mg9880NtJjTHs6zhYv1LH1GGPequuZkacs3gLcimeynh9YVnU03uidpeMrUeFejxfJzBOR6rc&#10;l1s3dOSJzBE3IGoBKsgcl6kHmIllF8zvgcDh1bW6ZTy5nLzO4EdAyFBw1joDHaQo/xScND6czgBh&#10;0CJfqBPjVDHb6JST4dAwT+oLlXsQRFKyme9VImLgyOlEfXi+Yz/6sH1ox/TWI3e9UqV2NVXqWjiM&#10;ob5RwfNb6hopFa6pD5EcJKFDRwDNc3dmMx5eXjsMGs91aWqrScW9g53iTIh6QcXJWEi8SuuUPyFT&#10;3yGtnnMxMS8yhap3Tj1RgVgyyal/h2DZaUshWRVqfjyMHVjg3FEaUhUyxVGvH4+z2hSJH/PRWOOf&#10;yadTktvqbeSzj8yT0VSC4aytDjHt0T9DlqBksKMd9lvd0VExNXFmgZdFTRU0DoQb9Kd/5qheUAdV&#10;85sZ8y6FwWh4yhV92Tk9g58V7CnfCrKC4kYX5MSbaDPL5cnw+FlWD+8xsVYTm0vDfu3UOhuwIOXY&#10;bMe5CWPWI8J56V4Wbj/WXTPyNsQ+glRR60RrcX2RLc4i54yJSfbeqZmjLauaelCGk9/Ag+E3Lp/p&#10;j7yUZEcPlzUTZ+wLqEBGf3WJhoBVvES31kgm1Ircl0SjwvUyKdXcsl69To18DPhk26FTI5hh7CpC&#10;NcXhzYUdG7SDg+2kxqKfuFBX10VIxdwW944rHqtZ5Hc/c7Y81pEyppTRM3GWsDm9d0g1TyaLqxOo&#10;byoGI9VYVt1qbMekTZQRUb9uNxXJDAr6AD6Z91oAn+wtD2qRRnYvkid2DX39GmHnqJtidGsoRrMr&#10;gSnPtSVFPJweZOmMccXp1WvCVDbHWKfgMiFxU6jiqOqjJAfM8UcILNO0ueSkHa29piNJQ6eHLO5U&#10;QVoYLczo6ojr7Asi8PMsUsWLzfikgZF2ozM+sX9ptXwJIFMnDg+fYlDR3T0RPVnsDJ+y9SK5IIgV&#10;9phMMUGzItvpdYnRQYA6tVKCe30NcWr2oZ661W9zqEAIfaQgV+lf6ilEt64Pp71kpg0Of3bXdFEy&#10;uRUG1FGGF2uVPHQR3BLhyLANplolLnMLncvW1mhHv2j5LoENR1gzW/sw3+qyRsrML0q9BqXGIt6f&#10;3WaILUbrtAndOtBVekh4xsgs09RAaXVWUlL+cMa/auPL9k42woCgfYicMXqeomE3oMIHE2rDPGll&#10;O02GfRA6zvBQKXtzudo4E9bzJnY6N93yGpzg3LCbGBWXVkkrZ5vCcGqU2R0xeq9m2Bar48Llmmyu&#10;JDmA6ZIhzESzVaL6NFGJzQbj57vfK/1d1iDgyjSAzAeqMchMPCFoxzyxgAztpKo23qAss0WD3Y3Y&#10;n1tv2JgpIWnvsFejW3+LOtCEyYNSFhh7wBKkrkWNyXtrJlnhKzGYjoMXI1od7YS7sMFLwZQC0E5M&#10;p7GUxt53LRGMRl12Jibi8nm/8NfuoMTSRzdXidzh4ckEcqC1+XBkrBtMpNC1bu8hz5yr4ntXAL9k&#10;hw99m+RV7pGgTLCUkn9S7XtVwnJPM/3KDt2ZMLJ3TsjKffMxNjXTKpTEN9pZ5bxuC4cB1ZzSrSCQ&#10;4ZyKntoxFSjNh7o6Z/ptmaukKwze5JpxxRKYBofa5Gr/UymmS32y6uwPyntOBaoi9OBR52PiKO2B&#10;Hj3oNtchfKWnK7IIWfmOw0XQq7zFA9BhGKwVnhyD3YOAO5RFWCZj/+Rxtq6noAjcOnT9XMOemFsg&#10;WcZUgrpWafyZBUi87wFDP2YaBL8H/ADxckXaoBpgAOEeEFvVObC1cl21yCDrLHlXD5lmMOV2KfUe&#10;4kJl6etsmX2UHGqCjFEMULOPDrUG8g8Gvn8eXokMURa1l8A8hnGVrkS8ODIol4vCEcpW0DvgOpZV&#10;xjWFkVSw+uGchHOr4tjWhNLy0V5wvgE8KUrtlN0R+xUZTgXtIWmhpDHyURezdjv1qp2P0cGO6izt&#10;MK7bZU9PU055L5mOF9gnL58QmlZGsdOmNurco4AZAlPrqVIVNbYR8dqCQV7XJEX9Zqxu3WHDGJFx&#10;iP7NipmGriLbw5qYM1oJq81sDhyuRN+Grlk3rUvtztdOrWJX2eNDKR2m1Sb6+c1DPv9cxpgzsswY&#10;YjbGddWtDCMf+2wOSUSHsmcnJ57pP0kGWNqKCVCpl8JriceRseIQCTTnccJXceCQjFJehljZsIXX&#10;kKuzwBWLpmyUDpVoheIw+WH+IwCg/jMYyQ+YBEAyPCDe05NJ1a75+DDzjmeaWycWNw8f8zLkMyxw&#10;fY3zE29CEfPP3hxXNohlQJ+hZcF3kbfyNgs+tZmpQlItwVyeEznguwC/ZJC6ZBtfWXWoaqXAUsLd&#10;oELNVGWKEt+G3j3fFeJqttSpWc2V79HhyfSWGP07jZeI9ZMHj+6upeqMao3t4F01E64Wtxi0pCDH&#10;mZXZSMtDQVd4auXtdwfoFcsF5MJI7no60tRWn2Y+vKoz0UUCYH9OoMtKEp1+ROPr2WO/0yCcrG8Z&#10;DSyCxDYBxfumrAdw5YnbBglN4BVTi0n0CRWswZPn1M5K/15LRodXhzND4JKogk/qSL//M016X33/&#10;H2FFUSWmSn74tGunSnWnXtMgnNc60L5oKVWw8dPovk5KyLQmPSNdo22FAaUGBGmKuo++ly6gaemP&#10;ZjarhvX3P81vlCILtwril74tCqnZb+CzFK8P+8NcN+HuKJqenRqfgh8GnwZuBS0n+D0rpnJJzTrW&#10;a2JWBLGJeB3P6rXG4IkMe9IXeYSTu9BDnus2udc9Azxm5sAhrq6odTWu62mpwmfy766pQ1Q3Th45&#10;DNE6/QyciPSyOjRCre8OsQ5QmWk5iD7/3uFVmX8LR0k2kVDI/rrg9QnVdwgRiezhtfLxKmgu4+DC&#10;YoHrGOPY+yOgscOKMkLpvulIvRClA6LsDnoWzsehI4LJrTdi00RGTXdqLyRPqLpVQ6Mki+FVEMv6&#10;iAq9TMes1jSCZRfalPn6Rp50aByt6YlT7ehSFaccvxIAs0J6y7mXQ1qcPbg9osuJ8JsIWClme+9S&#10;VmJa2XPZBJNB0+0zz6tR4dY7vMrMZDUZojUqTsvMNjLnqEAW7BGSGkaf9MO2NLRKjTabbMpnYZ0z&#10;rUY+7XeNncpWHEFJ4hT7DxVWZiXVWBVP+Elv7bh6c38Zs8PPG3OUXOdP7iVcMZ1286dC3NGt6QZn&#10;6GW1dmL4gVhxCBMmfxewxM07BlMnHs4r10TbFXIkll3lCFp23ClBKl3XXw61UGykqwbUEw8X+q9H&#10;8VEN3noyfqkbh7mqYnaa1Ul2Z6adBJTM4MczWvJkBTybn0jsKSqvn9xxbNoIx6RZ+SwCeZO9Uz+B&#10;EwW3AQZ3l/hWDQKX5hUEb/B1koRppGfeE/SqiU6mvqe+qcIJfgTGh8eyvk15bovhwa4W5ebk5GQo&#10;jyZwOspi5x4nRabn0Ns1x5rlz1EOatXrikhXtx/XmgLfZJMOz6xIgdUSbVv2HVvvi9pl+Xyx0Vdp&#10;mpycdQWXrldF0i2mCiPx/JJiaTHkdR2i1TRaDMyFWBPpEzlZ8a3SSqfTvbftPTZLI6q2ouYxXMe3&#10;f/ozt57cuzwzeTfLi3ZSzrTiZhfbbMx8qHknLpMiR8rn33z//TrKzkf6RLe+pmWoPzQky6JpBldb&#10;JcjwDlCJxJQ8COGYw04MkwW8Jk69IWPipTQrkfvuUfhdu6PZwv0X5p+PqQ6oPCQ4YZGeuv2XiuE7&#10;BlHTliCzUbHHqZoHLPPU7bK20An7B9QP4ro7fS7rpxIGtb4F/fUrPtTCMqjcaBYlXl4PFTvHgpdm&#10;T9Yml5sLlNuCMIsja847gMHUpa6aigfiHVU+nz+fgzYTOvrfjLOVZPYs0idPFe9FPHhXubs+X/Gn&#10;mJbfQ8uNgwy8vHF171X/Jm+uw5l3urbkMn7Lgk21sU7aIAcneQHAqM552w6FWicpLHdKW3Gqg46V&#10;inrRnaotDoY5GciyePkkbbFKQ0RElEmn/GTsq8smzwhZa5c7CcM44XTgyoxnDsQCbqvqbOFZrs3o&#10;5YpU0vmArOOE1T6Uc7QARNGZezlhYEnCWb9K91FpeWAtDS/FYOlI/Zm3vCWpCaDSNltDmzhW4ZK7&#10;ZhcG5yljdSRKDDiyWn54yibVsHbBFe23ltbEGxOmWuMeQXJdfEZT79Sqng2905S7DjQMtQZLMHkw&#10;og0m/6zPjW5Mm4GJrqXNbeVdRkOZgIWvlhZXo4tiVpyWenbWUNbxHmg2KM4P51VpqOLYPKJQ6mr7&#10;zN6nr3asMtzaSLIR65l7WATanWAKCnRjVsGu1L/csdi7bsZmHFIvT6ucVTLgOXV0bd4hWvknSPVw&#10;ckqrbF+la1utArNF2mQf8kM67KM0Sxfihs8tgrVI9TmJFUTFnAXWTfZ0Hd0K5GGPJ5/k+FXIdjlt&#10;0VD1vRDClviisn58fvvg7AqF9kqLV68LZEVF3PxUdSxqHVdmiHY06jR6INkQx6KENV17FrX5y4/n&#10;rIJO/WqtWeyj4AcEY8YfmeVM7PpKrJhj8GTDR0Urk8mJa2on2ko9qlBqBjNBF4DZ9MYrLxSm5hFV&#10;S0xhUpXcImdJVJnbETWSunoaQdHEu8JwSuqOVdZm0J+EczJphwFsL4yrXDQ9AG0JOwUQ+AMmVmkJ&#10;Kbh6cJtUJhFIxrRnbaI46b48YxdcHh6zaQL1l9IwOatMGEK0vvMHRgsd2asrb2Lg78/fSG3Z8YU3&#10;02/zz/XFRecM+V70HPOZftibvHSDbXiiTM1Ga1Ah5LYQV3HaovlaiepmKVdmHBk5GcNjx9E3f/qP&#10;wZJ7u5RWLrNNPRgmu20YidsESGp0OWuvft29xsOjXgYl8hP8qNZ3xHWUr4chMvwAsuInsatS1Qgu&#10;/xpPuC6mnumi8ClFLcFFoPX9n17/6T9e/ek/wK4AV8DzPeE5DfA0tJzmvoJ1kIWyExsfmRETFkdP&#10;kQyZ2q9p/poVpcj90I6+/7MQ4uiBdDTIKfj2kI4ZvnrObaGourS9ud7Qi8hnz917oFj1lOGOTYwW&#10;q4W+9uZ+LMj8HlHxd+uVMlIiw9Ja16gH++7lJ0aA/I4cNWGfv7MBy0/L/A4j+eKjz9HIBIeXzS4O&#10;GHs2wKxklDYenzhfJqeqXQ4AKn6PutC7EPSeLK0/rahPZBtdGeF2VPwmLO8Y4u1N3Cbzi5FLqIz+&#10;DT7qELuKt1WG85jPW5hjDqOCThNpO7WOQkHT+ZmCajRqmes0gUdpK6c/FmJJdzFtOJPT9wDmnFQz&#10;hgU0/B6RYvqcN9dckSdomm22P+m40y/RRJkpx39y99w4/8l+3+OxkQATjJn1j+4zu19U5H4PGOMl&#10;PopUi93Va1XZy3RKHrkgtUp102Hc4MI2J1t1yKL0Jo+3/+FQbQLRMY+t2mW1avekw9wKEC2zulbz&#10;bn4mnVtmQkdHx6J5bWAMnUNctoiUMdOTOZ1ezXVNw1Vm1ihxJPqWZTrd5QvQZvLUEXorAct3YMJs&#10;+XCHcZrA0iiSxkaQWrAIcpZuqDj8KFNfxiGKaVZM5gWGTIRbZl5m/ZXFV0zUCTdu+tEajaRqMs6E&#10;l1rXEn8zP4+mlLXEXK0sYOldHW44SIXEhz3MxKXbmvMtlEU+5WikRCsU9LG3NCwVMa6aMSRMLR92&#10;ZeBtQ150oQE52fVW1+x8gY5tR07Yila5soCfvO4sZHXlzRV2gtiVOL79/vt3fwZTlaWKwpKQFyfj&#10;Zw5Msslnxkv2sL2XGddRudY1a5lT29VxrXboER/CIIki4glDBZPdQtJywHmMLdXFjB1g3sd2Ufq8&#10;IIpzef4a/wsWf9e6yiKGS312CKhygvDuqEyd6VEiGEeDfPJJq5Usg3/bqWXrXSeYaNLMmbSkGrPN&#10;uhekTEf9loJwcIuQtRyWpyzb2TSeKnVjxaaGvo4aCv0FDvdXPsmlfPOnP4HhlxMZMeuVXQahtXTI&#10;8Kh2aVlzHuYgtfVcvJpHl17QrGCOOZoCLLvYgm+am5hUu2rk8npml4Ql+hvZJaU0jdxgPZ+IhWBR&#10;rmpYTdcieddVw8rADzwH73d3R9GvStalydJNZf9O5kyPYBrz8Ot1eNUixkFWlZlT1B/wYO2Fhu17&#10;oKwqvpL4Om1cB4xjpOP0DkOyo1o4O6vgsTDy+mbPJqnjVN8s10DBgWQ14RWtgA3uTN4dzbEPSi3B&#10;y/LRcubVJ7Pr9f3yjPQTSu7b8Vtl2g3O6SShPApuJVdb0Fw/U7fKQgcLUWQszVczHvhMpKECWrXT&#10;HD9rFwtvhlKuz2VYRnh68C1oawCW25CLW1kqdaHmIzIB9tyDHFZ5HAS+0h4xbUMxwJwcN2vc+SHB&#10;atj7xxfnIi69kUA+IKjelJU1+4kHsn1xcm+yy6j9e+YkvGY22QuLhWbiwCQ5XH8DrqlSa70zyNpP&#10;rgrCZvXGlXHur/SMlWlMpCr2UCOwBq1+YFa9IjrpO0feHJ+KCVrTOWI8DtiRGc/Egz5EpND87pAt&#10;eE+HJDGkzxErSEH4qEUKM9gsMMzRThNRSGwQAs24gufU49ZnxcxJkE6VmjcSqJX8AjkUsf0cGbJc&#10;FtxyPM4BQE1ZjJWyT4DN7qz9wcJW7nFCXN2eprwdkN5nNkTlCIRU4bocoRLNTp+sC1QDyNHOH9js&#10;iX4f2RqH0pcmyEa4ivq4Vq6ynsOOv85bmm+dmPx9eO5WK51lC56yztivYVy/en5hlWzAdQW3tmDV&#10;NcpJkuzU+2LJl5yNbU0ENJ05Ey9oqfrFGagYopUaVytjx6yCNr9A6Avrbiksc1vS0f43vP/kQqth&#10;QNbl3Rl1sBUV59IkULcfco5ZjH8WXy8+AzVdR9wlOGShh2ZUCApk4sXAamyJnJXR53S5VbEKY1Tz&#10;Hu61c6mZShCGdtWPJkVqmqL0V7iishQPYSDcyl8118G6Vi/icu0leHQ2jiITMjkjkV25BabjnpGr&#10;ooyAVe4YLyo5yblwRvXgEbuuJ+rw6jxg/WI+PZKlidkG0gbhQq2WZg0pxdR9mPh5Ev+ktto83khB&#10;TKl1VE4WC6pKnU/VcTARrZHDa0JztL0FuK7nKqzp0dWWZFL/POxqo5tKGTCAfnEM7Ub14EgtYc0+&#10;USbWlmtLwMjsxb6uEdbBqJxKPbmrd8r8lii22M+QFxxCveI4tLCNL8pf1qZFKymvrwIP5mvMsx7x&#10;tfB1ZJIHOysquRx0nB/yykRHBvIimaIBSnzsodcdy1ofV5nDJLtGMNP0OhOmuIv1Wt3sy+//3Pu5&#10;UgVr5y9lZqHLmoW1OYV3f/5fVGOyWXIfR7VnFsr8sCPRYDSv6U8ipIUs7k5o2omYSXFHs1kKvYwx&#10;PlkiyRUv13s874sMNtMmNrt+xxfNWy+8K473Ehx8Zie4YCIoKyYhJnsNc/JJD6FiXyErqJJBOyTf&#10;EsuaPHuy+QOPK15SpjHnKx9ffz+Z4iEyryQyMLBlNEOy+FLnQEHDYYbRPwVpayBUU9xUsjPNDrVK&#10;f6UGX6Xu9MmTpzJWbAHYbxpLCbTAb1ZY47fLpCRF2/jDBdXgl62tZatEd92SIjMNzgRIM+SMqo2D&#10;KhQDV0Tdp55ds+Kj1Gq5/6NcqiBVzVsy7Amh2YJJ2UR0zeR/UpQ+25LUcuQmYj5+YvyjRg1GPbxJ&#10;ykch5kbms7nE6kl6d9hsTrnKz5io6cB57fW9bz/bTdEtqaAjFauijNBXT+7DnctrNIXwvKZWWq/Q&#10;IzluQo9o8CZzRCuAYT2EFgS0LERXFp1Y/Vgmrhg3yWWqQkbeoZ74k3B5ljYCp7amLsuLomNZF8v0&#10;x4rtJzdYtqKURPbdVWvfpzBKFa+KzNlYgb1S4VrgHG4rRUKrRhP0ctjtN5x82Atb1hutanXr0NpC&#10;84mBZ8QSVWi65CSyNep1ksSKN7tSeJ7ElmY61u3DdiB6Fyfzs6GFmESjbBWeU0PURGSxO3eTXkeq&#10;NEWtdTBa1B6xZhuVWnSO3pxI9WCzU/zO5ldj2FN97H0ewUxNW7ZK8GQavOQC2AyO7vX3tCb+NBnn&#10;6C/o1rVlBiwNlVlRucrYD9K/o1vn7dSuha/IgHdsj7GEgZhNNiz/nO3TbsAj99Qy6LoacRTIUTxs&#10;AS0NcisEHQgZdS/rWNdun+Mmnujdheu+EpUJhqfZySDwkA0vJuafHD95NNpB11RJYchrU3K2X+KH&#10;gCwJLjcX0PQ9QJ0XrJ8vv+MEPbuqfCswbjkFvvJ6hXDj8HdHD32Vf6nFdN3aS+wqvp3X1M6Is+M1&#10;A9uwHBOJOSCIWvPnD6y9+BSgYDpqm0n3HF1bkS1QxTrN9msAhu15MdnCFrUp4VWotelmjlP02Kka&#10;B6PkSKcVFDhvsy+uYLtcTBJuj2E8/4QAk4TsjljGZ5reAgavvg+gWCzfP/x1FFVqqZLi1Op0Eltr&#10;iSRozPY2mYMmEQay1nOaIYrkrGEm9ZMWGiTTXbtXoS93kx5Lcea7u61JKevBn4ZhSE+Q4iHLIIbM&#10;dn64muF1+wIV96hUG7lvFeYy0rHiUzizd60rbjA2O1ympHCTiJtiqCtvXPcaHQlFTpoXsdPM2BJ/&#10;KgRFGLmuJ7a/CrpUCe+5eNNNx9T6YH7NkCzbp75uflO9T6rdQ0XCCqMtUMyYaCT5kjCsan83Ungg&#10;iF0JpeUhyYYn/djzix+xDUjg1iviZYovvSIQteOI6mUunDkIdKo48SiF9SIqWl6LoHxu8iI+cOAK&#10;i3yi5VULuuAAJrKNnPynccMOYMWuue8CP8RFDlf4B6KsYRRoVVOqSDWOLh5S5vnaJ295Cg4yNXKt&#10;hkT4nuy2r6lSUtv4gPV6VVM940bhcXvsOIFhNw9uvPSrRDCHi2ssbkPPL1frJCtrOG3ALORLtp1I&#10;vjJdtZ++L9rkdRbNXD5G1Z43JV8mHeefh24/GbbIE5ymLlryfO1qqsW1Snn88BrPpOAVuEK0Tg5t&#10;F9auRc1jpDrX+00euOnBb5qydlSemlC5pidlAZT41uvVFkR+XUXugJ/olKOCrgwwH4yrAyjm9Ajz&#10;x3pFkx5IV1yCpwr2MjErIEuv7tbjx5JaK9U140izdkivxypbeWuRKu2F7r44g7+VoeVPWO0Ka3kt&#10;DMZU2erlCYlTETNnapnDIoPA+OL2EXi1GtdcrwWunMu41qpkbz+bCRMRLezfSMKZ6xzeGMG2gUli&#10;Ju586zOVrvFsNv2vm2sBikjVsZbKX2XsFLapJY+eHOAZwBu6Yknd1G7jIafynadueM/WNWNNeYpI&#10;4BzNY9H6WiuMukDYLIEjNg4UqToWA9drh5OChePrVc+6zcKpLMvqwjrVaCXgeeS2TAgviezlfkMp&#10;dXmJPvIIx60l0ZwHBo86G+IVHq1sr3bnVeSCnK3UHVzPuSqLZqi878WoNU1Z5ep6yWRuLK4w8kuG&#10;UWC31jV+UaMsHaRCTR58hNtcZHOyVUwyhicLmaoNTVZpe9v7Q2WTEY4T9jk9a6LOi3eyJ4381Pf1&#10;+IwgMww8kB8iskOJYlcvzX2QOpwfyVkrneNaxDnf07BKKAOlw6UizCNH6xTii6//9OeFLONXgWQo&#10;XccAyyhWKzvEqwVRaGfFh2P2+BkvSs6F4AbIBNjAXhjgyic5bMFVScROv3McCGkms8GogDoENLF9&#10;rYzZNMS03weQrnB0EuIGPOqAZ7BYaBrIfya5BY25HPlEzN/LsGaBfrmAE/Hl1bzHEp31h9LzCncN&#10;/Sv65dIchJW0xke41oH/MLCkzVr4LLthDer33xeXeAsMiJ4Ow/Vru05LrDZ4RZK7lLkBy1XuW+Wt&#10;BDkTOU+6thE2ieDkyZja6zJXavVmb/V2ViF8mh4yjUlk5UUlE1L5OiXyQFrm4qluOuZBpiSUkBGa&#10;HoJMO2fk7TQFZkYjODM5SuLhADwlhSONjSMzlVVLfHSD6GG/2CX0JftXByatuSI8cwlWh7wEgVkG&#10;dQEqMNlL8eLAsBxj9+lsuuuNxLO/fPDwf5gwk5LCTcOREI6YM7JIBCtjI8vE1TRj0lTsHkwQa22/&#10;h3TcpIddmZeDq5DLl7mVMomH0n65vD3gOYsplo0tqgg9aXSryutEQq1JgiuDrNmGl+akRDWq0Fbn&#10;1EdkmkzVd9K25lO2Yrjs13DLG7PuuKNV72GkYjZi7rSUbSFjdvU+9STUmcbE1qEFrXMGQcxuit1H&#10;KSQPdC3zPIIrSfAUBEYVp1aQvEAQq59wpkQGtVb+iHAkY7sQ3vXdvJWV+jGr9VIXa5ATIZbZKfo6&#10;ScilPIy2jz0a5Rv0szVAYOX6LCPykPJmcq3VmmoRTAtHQUiodRLcYEnz5NA+kFIx2eTIi4ctcZwd&#10;7r0ul38Clu6RLU7aoNaX35GeY6lMRhGPpMDyPUuo7tkrLl2bHLXB9VPlwwkx/PrNe5qFnkjgKhg5&#10;8UcXl7MIWn+gZze3I81ai9J6VAwSzPMSBz/kY1UhBZmGnHeTnr2SqGdk6tFdB1EbWZHo/HDJA7dl&#10;1oKLNDuubAlkOpGNeavZd99TuxTvar06dr4hZFIhLzgXqGaRKmCywtqwOtPGJItZmCNzZKZgGuYt&#10;C7uRD31EMgTnVRmf5XwPYS1gWCvyzHtXqHyqIh4e3uAsh9ITRDkGuNp3cizfElRFq4XQSxZMIQxe&#10;Fbu+uFtFLu8QF0rfpdMxR1AJbmcaC+dN3eNmYngzbtY/gwEqJdUi27xYvYVMzOn2LCKdcnJVTsPD&#10;gb3x4bV+aZWYg4u3p+V8gEYfDRWXup0t/olNjoQXMACi5vdPnxFArxNsfnKseEAd3HfUis/MKbbW&#10;XlAOgthJ2pOLW/GqeMxy0CTEDE6XUgur/JNkLAVs3eYWoh9DsSvlGmV6LgX1LgSjQVzOIRmLnkri&#10;Ha71oV1VLQ8RX9hCWU3HfLlaGPk9lDJpqBpR8eEdfCYYZn+FcHtmT1Q0xpXpdgt4L9f0yzGvR44k&#10;9kEVWn2qsWJdrOexNKbOFq88aFrTTLauwj8z84hK+6i5UwC8AmPbE0wMLDAmQruxs24CZjN6VwTz&#10;RM61wAF+jKOWX/WfDqZlmeDYgFYOw1pGpUyOFkqIy2/pk6yt5EVzwDLW7a8Dq+wivfFrW7YA8/L7&#10;FQdmMEsdI386cYbY9lzew8JkwH7SJIUL9aEa+Ors+Sqcu0Y7JMHSGMuJvKouzqgJHW+hmvWW1Wry&#10;J5FhpoyJ9qu1VhjshDG5Zu/WQx/rsUniybKOTeV4JkZd55idoHFRjn2ZIJBg8oUT8qUpA0ZY+Kc/&#10;s1hrPKScp+2ybCGm9fTJW04gWgrATETCz3ahVhZOEvwmL1gJLp9ks2qk606chFi7I0HsNhJGDbq7&#10;x6UJerNOudeKlhVKAKcrOtWKGdQajhUwt33J57pJUexq8xvsl7KAgp1S/wz9zudxSFqbooj6HcB8&#10;apMBH6h1NktQqSezJf80/617M6fJpDUorkst5kx4VmMgLNeNJxN2XBS4Am4RJyMV1q7Jkm9RsTWx&#10;1sp+Fmo6SjEHnMZ8yvjFGaq9pKIyieAAlSecUhfI+uZPf0arORaC2axlZVeC3wNslaFaTKjn0Cpg&#10;VahnuNrPQJdsXi09+lZuupEM82HiNwJdpfDmSDzhFKF5/4i3PVqEx8p9wSohQ+sY33/EphgAzHFq&#10;fps+YYLhnenw+RDpjiR67WjxEjIcah02S7BUxF91UH0C1GvFvB21ZEd5qrSq0JRgFGDzad1WTwpD&#10;Cz7Hr3Ko0wmbFMgRl1rNWaqc0r2SnFkQSVpOLcwlEEvkiyNKPCTWLhncGON+IyEBugaICc+Utkp+&#10;brRjYwZXwucyM6uSDbLWtSLsujJXKxtD1I7wavzWVKbIWAo9SpZ1PJ7QQyp4TUA+PfmpNnX6zzGr&#10;K6eMPRMwsHHj70/4A2uA7CGpARMZrkR2VO2SIIAl7XY/fc84rJ5zAT3/TDIqXzfqdYjX/qJFVwt9&#10;pJFHSUVO3luApC4zpNtnJjc68MCh0pyXjPOnY3CzU8sXbRuXjDpzYqTL9Z8BwshJVxAvSmnFeJij&#10;edJYzWH1xtaIx8gmvrRzFEmy4I7FGioYX+1+CY+QZFdsWfZEVcJY0KUklqEYsIlnq+iolZEFq8of&#10;ZclEMO5iFZLJX3lzsWn0tdNjIDBN3XesAOuLYxltuOVIhTS8piFOsDa2LZCfppf7q0x/WnHRuF5Q&#10;s8Xiyu6iRO8bkOXI/QZahpNNXnjIgBtt4a5lqAkLDdQIZKsfi9Y4zKWGzSbZimw8uh0wCD4AZuM8&#10;YzBS16U21bEXZY422YtJ2YfB+JlHVCyity3jwHJhurRe0HE44g3tOg9+Q5pC5jwNYUHwKty8pk5O&#10;AMbyCOViJgPp6vjb2XKUNH9UWHUi5wPS3ePdaBySjXOyBySNKuQ7bKUmMA5F110merCy5FM9WDIt&#10;Zdh1kVlsJz8saWMVYl648ksn2O8oVXF98hILXSu2r7b2cExhoCZhKJpP8BL9kpuRoHrs7pxpu4WP&#10;BjbBLeekirgYkhWKlwQ5kgJOg3l6BQJdorMm2rlUEMijndgIWsbtTxOR2lYzZIDTEDtBhu6mFX+O&#10;UIpZMtEwTlLMGTuqTVHsyghMEFog583sl5aOYfvgh3S8QtaRos9fskGiB2q86ynK3KBkPeCqEXGM&#10;9zjVA94099ZIZlLbkh0WhHshPvEUYMKrp0gGXD+kvIJVmTbJISS9Xqc6SdvnfGQaC1mhW69gRN++&#10;fcVGavp6EMJvcOWx6pI4XlVwljOZdjoUHLmsJrUJmnK1sq0aTQmiPNtYzcgiNz7vKBG4rapIWMtC&#10;1xjZ+9rlS1j+kXwlIHYK4dZ8H5RJJ45i5jI44sZRbUBW/ml1d0fO+fICyPpOBa9n9/q776BeM08q&#10;ZVDn2DlOdTW96QQYQ27rlpnfj7rlPJ+mShhr3douND3GNr56RbOTKE8EnoJU/XY4041MyV+fYWFe&#10;5Lyzbi7BHLCGUpWzAlkBroKoaj6jxOsN1tGuLnrlqSJkR/Voqszrjnk5JpUjgLcpqI3QkIfswVQu&#10;29Os0NHy+NJJPuOO2ngB8Px1lwxSWfoGSTbO3rNPs8Fs08AruyPkqJi3Xz+/+M3Dx//z24e8UChe&#10;8b9VlyUKV3nLyGOUyl3GvOK6LHEwebD374oC+KKlsK5OEtGdF6NB9G+SUdDiHb31B3SaKLT6f7OT&#10;fmzwexlkEl4SVlkqzGRhBFHq0B4E/6V9q+ktGnHVG3b077rX8qaLrb1exK468eLawJMl4KepeP1m&#10;ITBbQKwgqDS08gHSfP3TTQV7eK3JXCWsQuKewqHlI5m4KbTckwihZqQhPaskACFTAotCg6bW1q28&#10;gugul00fdhVk+vgLdLEjU5w2xOZ0oM7uPAzkl1oBqYxV/xmUpaeuEb4WNrJQY/MGUKetdeh6fNiF&#10;3oFyoQaaVmWa/NuCixkR6WDkKXQWcHcKUMctR5aWRXXLXKPyKbLiM0Yir5HDdh13DPiFbVbQBF+N&#10;Y7MgGo4te+szSL1nosjlOkezh68EZmxnxefrq1wjNEEsw6Kk+aggBSPpDGQ4rdC6dj6pqRl2gJ8X&#10;K5E5cvF5zotgE0LnJ6wPth2GumS2fcrhCdTahebNim87BSmcBJImAtyF9ZhczYTfMr3Jbq9X6CsU&#10;z/1IwWmYuf499rBBfQ2YHHdav1b5yUC1LXD05bqjggDJg2Lg1OkG2JUWmzRpKAwCo15XiLumO2v2&#10;8+YJTOmzS1S7jfaY/5l4yQ/pz2QLVueGbsPPLmuTo2xY9tVePtoFU/WKPPjBJVfEqbVi14mHrewV&#10;u9L21hemDHwxX+WXY1nd/rVcLprqz1jFwE43748ywlGsK0AdsyQCiT5d8aQUqL5KOnwsQrXjSEGt&#10;idLDP1PCQdRxKhCN96s5quKx6rxbQVYsp4q43jkjaQe6xtZCzGoIzBDnZuQNs54rbZwfuc20wRGt&#10;Qm4BYTEx/4TtPAyNVqQabcvVGlccFyE2jhM4jIXrQ6MimqrIw582fJtkSNKgJ5wlRoY1eQ4PIlrl&#10;ePTjEdWE8D0wDmmwc9Y1fCXfVFMALz792QSBK6lwlGN+9UnVa3GA+LNEl3yyZHK3OsfJtBO1HrpZ&#10;EYXqxPKjc47RVKnj2QkOIqZ/9hrJfM7bM1wxx+ChVt7MXCp4UwieZs9UwhSA/8WgaGpPKyfH3Np7&#10;5mDkAsDByzlRcZuJSD/9achzFL1wK3Hy0gGsWezUwtoAqrZSPFM7DNmGTjZ27vBMysyW4RKfkKof&#10;+zogt59dmhM4F2GGaZuobXOyxliyWQ03vWuZoKEuUq5UpsbHcQuDiJUiS/IriltDnfnNlpYWjRSp&#10;pwX1+Wq8GxpcIYpDEZJZ1asJhVfWbg1dC8nyy3EFlw6KccpaZrVehhHDLZlUd0Xm+yU9RYAycBtt&#10;qPPZyGTesTuO5x5ZrbTpKINkOz0DXPdTmR6tbjYB5O3LX4SdgPHOzGmfhH9dMgeW3EEltbtzxz/z&#10;QpabHjmUH8fBDvROJzxa23mb6j5qMbfeFbh+94kVZh+WrCu6NXypFNaDjJ6Vbs00WA+Skw2pzLP7&#10;OhyeJGklvYvYTjq04aXRxWvduT5MTKRirG66vnVYE4sZ1HtnHiOvuJB9UNYgUkbFa1c2RI1DaWm3&#10;QCWe9bqz08ztMMcaSbn7KBZ0YVRajetOcLZSESCuOdbylYTanNmNk5DPq9y37H069LhFQ9SaoxVf&#10;8euLmPs9etmkfnH/hLUGyifLKIFcAObe72fx5Qx+wANTrZeUkZlvGm9JEV1Pr/H/o+o/lCRJkmRb&#10;sD58iZbo7d47oGF1gcSZERmJM6vRTPf09NzB8953LZ9z1LxqiZyCIjzcDaiqmQkLs7AQQ+gFNbiy&#10;SZxzDDAMChEX2TBe2tpUCZQ20YaUlipjKTdE6rtQOW5ydxYmdIiQWHjieQWlBHzlIMgj1LfWUJjo&#10;1pDUUBuzU7CERr7ylorM6yDycobV32fMtog8fSZ1pwToVJ8eAS1uOpjWDgsNMtFpU7YKne3xwcaI&#10;6ITpusuMrQ2cnAphylaXet/a25bHJj1//mZrA80OEFTHnWYhbg19L9gSmMovKA7UNzoXe3NXxH55&#10;8f7d/Ychk9GPKH5zpiXmc11toW6+qvakCyhnPcyJa1HaYF2CmNb4Q5yWnzxRmQm9jCGTrKASSjuI&#10;rtgVoyMkx5aV6hxe4EirEuTTjXlc1hE4OO+kJ6RbTVPefzPARkkImGoI/Nm7dfDa5c/td6kr7ocK&#10;g6udM+E4IEo+cRTrZsED4ICNlSew3AhgX7zz2gQJaB9ecqmSGFIh5cKoAY/1k8E2jtaqDdh+L42g&#10;cqkuK2VQKLTykwTTYQjwSTtcxkeCdKF23lqoji/hd223dsCxf0FluVmW2c2Nab//co1t1wkJE2aO&#10;9twWTIvUoCV013iiTXCdQOyj/qWcu13MtW4vfhfzc2zeoLwwMeaIWC76d0b4mZxYpASkwUZIAe3C&#10;1k1oIPzMrHpaJQlUWXcPWWHt//vnv/x//e3PhCWMYS8TuDZGsqlyCmGI1hQH5qHyRjra2gu1llYI&#10;x278d6U3fU7NyQ5zBwh+WJ1bEcStAny7zn/Eayp7ghXwj4ibz9nO9Ag+L6kweZkBD3bHpY3Wd3fv&#10;4cOxQEOq4dV6YgU+b+/U9rafgnB8rTZWeW5ZWQASjt5MZcpZCzIRDNtJJfqXjLC0vPw8BdU6uhOW&#10;wD0ezIYjMbWdizAnoUIGvP8iCQ6p7ueQ2PrDzwK3g8zZmF1vR0iIOcIshacrFrWedqOQe0pzs1wy&#10;yW7LjFpPycFCpSjiw3rmCbvO4xcp73pNbxlrXFwdB2iQxrAQtpVB9hRD02SF0VATNZC4tyIADu9B&#10;P5pCim3mle1Tef867lhq2+/kTA16SdmTyxi1BtWvBTFNg2AgN5JZ05mlori0WuK7hx1DdkegQdui&#10;DjVZ75owfjUdF6ftlMV4j7WeaHyK6+F/SGZ7p9URd6A91a5cqJSm0H1PNCnf08B2g5b10UT4EDzI&#10;jAHJOgZPagsoLc9+cLW9agbIt3H5YQqG25GNXuda9A0loP4LbAUVzBBtLxGtKpb3XMYBF2MnbwKU&#10;EwLaT7kyeIQBf7n1iTHVdLy/+hbht1GuYmbavW47BCHrcqRjFj7JRxKMlDdOlTY5Eq0TBg/QruT1&#10;54+36w0CHrdDhZbyPqYPk7hUobt68jhhi41rbFsB7c++ewZqHbIKLKGPlRedadANqQLeaIOpFyvg&#10;UBcN61KQ8dRrgQZ6RJnxKuHbQijkr/UFsSDWlR2iW8hLs008bK82NoGcgHjC4PrH/twIrOYxviNk&#10;uo5220QkvTUtjuJbouvJbi0rWhhk1atgBktb64C9i8EnB56z6lUBy4lYBAhE4QiFxF8dWY0AAP/0&#10;SURBVGFmFbkW3qggggwxk0qIVusa629rz3Nz/UWHbEnwzIEN6GnBCpdL+VacM6h+M81xZv3iOQ6v&#10;1honaa7GV4jL0xXQXGTQ9+FdjSh3KU5PG+8d9EVepYIRVx5Z31DfVpuTcoxti3cR+B2i9XgCmSQe&#10;87NkBO5Qgc+9A8GIFHATMfUswHVo8M0Pv3v/29+v6Gjzq50Va6a66B3zfrfsUNRkd030nBpZ7R2L&#10;CQ81t1PYXg7rft2GbkQrF4lNX199GBwazwkkK1aucUtqYYHfaHa7NF3NWgUhLDCDksrwwMxgM5FS&#10;zKriN7PjvrAEODY8IO1DWfsIrIzQDB/ckUUg2MxcXCumNYRfxCsU4ajfVnWJmuXxcOluGVvecLao&#10;aoF5JFCUEG9T0XGl/I31vR3PNkaYtHPf4RXKJ8589fHj3cdPqYVd/2Nf4SuCzVG1p71Nvsqi5YZi&#10;ujtwV9j17uHluw8Hoh9LT1prUuviQzHwQ+zlF52Lj50ml7z3hw2aiYn999NOEMyfEXQ6T7lEw0HI&#10;fytU9bfUjiVASy2W5uRRAQwFcM5dQ18fDDadoWQ4m23uTi2ZOF/CFrV25TchwBRx5qopoFpME8pt&#10;FzVAAv/bHhZ55wj8S6i8eMK+Jgcb2EpEx8WLYHcQaIuq1AIqlcjeQrhwUUTrjW4V+pKVwEJGJLCt&#10;6Ua2bB0kMNTizWnJSs7I8BTIxt+0fPBjcqe3PjRX+yW0cwp6TRmcric7MLvXhJEgTOInEyge2aHI&#10;zfaklL1Fmq26D/I/Vx55UR1iMCgOADB9l4cqZwr+XNzwvfIBvKPzwrUQ1D4oToEHxpssdS4iddeO&#10;bRdmAMPFc/TGVvdpEWxnSJHA0ammNqwgs7o1DkxIPJgxBvXnC62eyWp6suoe4c1E1EDWb1/av2T+&#10;vc+fDUWsVHLDkoZ2taNYrYiK7f9BfLlNxW7FsUiwby/fb7iePSxEzhMYfnX05lqbfPOCZieDr0iF&#10;9f5F9PsjpAGyFvFvWKxhBjuRMH1OdShEsTOCUleoplp1BCPcYwZLdJYa5fiW8vhtPDh3M9eFjXyH&#10;DfWOcEcy0EshqHZBnSldSfU6spq3dq88/ipVBcaYB8lOjOti17hcol2mbJkTEDJGDLIydzuGLQOK&#10;2LFlGjuNmH/Q+v3S3+DwVTSo4cIZTo6xXiz5MAPhwqIcueW1WD0Dk14MtD9/s88zU9a1Huc5TP7E&#10;nJkFJJoNuLZBAVu2bSTT+68JXHJ8rudTtlpzndI34My5LpOOQegb7NeZ2WpS524f+xGyXm2Z3Lie&#10;TMcglw43tcyFCUeHzErY2TFlFN/qGSb7VPLI612E023TNSwVP//LLe9V6QObCfrpnbNHiT2K9EPe&#10;Q2e3Ppgr628NY7y+yFCgYq2SEORjAmhQB3wlymrAy2Wg9VV0o30DGl2icySalIZeGY1EPYgauAbh&#10;tVhLaM6RuR79s1L5TeLk97SxRTacB1i3zatLWWT49tgI9PIcNw5Yr1c9G1LtXoTTXv1jvWEeZaZt&#10;HY/uqbbM7jfl7VhxEprV/GNmQWgnCAQBMhreWwYR9wGsgzUVp5eyZuMn/Xe0PCRcJh9VuIuxkw1y&#10;eAbZzocqYm8g/KKbzlg4bmVeaMA2G5NGOXaQQKZQk45EpJV3LgT6gz0Diqs4tV0qaF93qEfjS47f&#10;rC7xu1EvTKUuF3Hcfhm7VTmrzCROKMTeawWi/jOdcJIlq4cInygN1XeAWHoNL4xFd1Lb/pS9R/PM&#10;NllpYDkR7DY+GDZ6kKYpFnYGHeeai5wVoPVjuaY4GSn1ccGNMrXiVEX0ljEsn5GSdoAHceicL8Nv&#10;qKZRk/ZFO2D0Ppd0X6mzfXRMDQ/X7cA2BUmsDzcrPdvgUx8xBcFWkdkKHkYznxOswrIqEo5VXo5g&#10;v1skjLo48yQkXZZ8V6NLbgiPJdxka826YZwFVDLvn60W9AhiKem8aYlxk7Y/TZbCO8iNp41tTksb&#10;R/6YRKTgTfcqCmW4br7EVQgH+CsXsuUPFK54G4WCNb2oAzy7dfQ9ns/046HD6lhZkPa2g+/xgdlr&#10;mTMee77N61uL0hi8qr53Ra3pgacftnyXHjlXf6B1kdXzaUJa3by2r8HXMd54C3+/WbDMeC5NANen&#10;UwhjnzPUCoo7/kBvUIO8slno1qIEplWd5PtlxupzgzeseAxsUCqrILjav5SZz96s0oYGNlTPah2U&#10;INatER/vnXyJxRKwmtssMmBBWq1Z00+nEIbGlB/D38iyz61XGp/6r0Cmdj6c13S5g/VzEs6/hxNR&#10;JQsLyhexOKKXjMdz8OEzcjaUnq7fDHTfmxr57HfiaYv6Kijd+iiFubO24c2R3e5BxbE9Ay2vA+0O&#10;YL/gS6Sp0ngnuU3tf/VqLh2wjAXuYSoE8LKS8i2BkVRDSpmD74rdpYv62m4u1IQYjs/kKR/m+MNY&#10;uDPgUkA15mWnFdxWs+edyI6syLxj3tggEQNOXRblklAnDtBfZ6cc+Ad+DCe8//j64+e9EOLy+ZqX&#10;Wrpsj5z1pxnXSuWSgOS4LmVdq4X1dpft8D4WS2zKQ+VtbW9nupg4cLHLmyFnrG6NmI+bq7BBilg1&#10;+/FVZkygGeWmEAi0r63PBUbwtO5C+hfgBI2ps/EwGL5HD6sg1bw35G9DoHikHeeOgeHFC0ofkd2Y&#10;tM8Rh/DU4RdDokQ1iDwNDkJlRhsqe+28WkZArix7sxTvgPyFdxv5TZYWkU8QiTFcXGKdL4eEXPDy&#10;E9aBsw267CEqozTT+gZfF061630dS6ddNTx70B08fzPmfFCTqRSSscCqaN3LUPLEfNvpUGtq7VCf&#10;EjuGC3714e1Q6zBtBDgY2x6qVMRRkEZGeQNCqkJkUsIllmN/BnR5XgrzBKWqJR3wopYtDGtitx2j&#10;mUS8JuOBXsduRC+fo+JWA2+VYEQrikc7MKlvBwCTWPGdqE5Uu1bA7lKSBeXr9HuQp1qE4UTkPwQX&#10;nRZ6d5uculGyodd9bF2o5bs+O7l7CAwCgYlC4UK1TonrNrEtRnUGQ3QLxZj3y7VLxbJr2He6/HkS&#10;46mIFs5kKlh3G1HXB3kIhQULAYMRpAFuXYpEThCujBy/TMXxMh2wGR5Y647wj+ZAZmrRIYO6g6zz&#10;v130LC9NlkFsTBleTkh1TAGP+SZleDjEaHlKSJo7F2vDMPS4oxV2k4YwnrONoYVtF9e6+jc4Cg+7&#10;tkAWDSK2/MX3j2g0aqHR4ss51mi4+tjWPnBTA7FRNCwMnVfHjk6uOVhCMK2GE+yqg1GtU9LfAqXs&#10;wyls46W/i0YvRCqP17pmFaffvcL05XI/Wry72/72MqCieewWM2qXrVLYUTd+S4WoCMVCieW6g++Y&#10;bTZ7Pz9b3bwOTo4sHQm5ORoYHi18rImcXwZEEek+LwG7/A4G49MJj/Wt4Yos+tGvxs1esmEWzGDG&#10;ju3mbWs6DAwTBltYP7y6WUjUkNMv+Mq2mZDqGxYu3on51U1YABxq5TWC0VXBvVfIev/xU/cZEWAX&#10;Wqh1NxlYPpcxIswlCHY9Vs76zKQSmudRoyrbL3Q6OXHomhxB0PTcykSzsLt0ouaG5hmVDzp3ku0O&#10;ZDJNrIZMJhEomd6bJAiSJ+ixbGJLnY4lzRufqLOubnjdXb9a9QT+zalx76rauQpqW6ru2uSdijxZ&#10;AArI7bijX5q3EU5E2lkvdAvq1KeU3PGK23fV0CqlwQHYLA8RV+2jzOKRX6hY1N2dJIUF/JCEcrA1&#10;MS6XgZDh6iW+Y9hS3LmUjyNndyzfOGurFq02h7OiMBXcNSbT4vBmZLH+JJcIgCk/RiJhvQDJIMbH&#10;u+vCvEk2qI5WIM3N9kr/nXsFn9dq28QK6SSxNP7S6VAkDIlCF91N4Apj6SMpa+LntKtV+ot811ax&#10;SAmU++JcDVx5sYTO6myRjIZROXiUluhF1QbDbUqT4vK1Dzhutup58eqpxIBnzTNOlE4wRvmDJbuM&#10;mxsPG+NYTtYAY6qdEaY4FNlScow8eE/nV6+fvYYQ3i4gYC7HoOjWvfIKxtlIM+FAl/uiRaoWSnU6&#10;2TYhZk4eX+Zpjw+6gs1uSkHc/gXDZJ+Vm6419lWdBTw2kMNj5gg5hZfohLEmroMOeQ0REawmaWv9&#10;fkWJoyhnlXRA10ZV1x+742KnfLqS7niIwC3o2wdwDNo4qxncE3AfYy+IdGjoan0coVekAnVA9nTN&#10;RNAnI7HWQezU9WiUTXMgMjJQkY7bBnx+vHNHo67b1EMdegWoNSVCG4ySfKe58fzmkVbzPKeGMJm+&#10;Qne14irA78ZY6qZ70CPVrU+J7Qfb5k40vIdQ1q45PcHFnzS7kpqe6RRn979/8+2KgIKvQ937MIJQ&#10;TXb2dWyGrL40DUGXlmGoqNdBAI2gbMljM6edKYrr7x7/f3759bZWqSq1YzVSQcLNz1PyKgsqE7NJ&#10;J3GwDa4ONsfg/X5r5zNA+3+t6eu3j/6/a7hKR+KthEZ+aRrMk9WHH/h6A6gkTR4zudqAabYstR49&#10;+9UWoqVxA5aFuWN7aASKqzBazcSxSoBy96UEEaI1SySs//yz0B8N6tWkdL8Psu6V/7CdPzE6ytup&#10;qtFtcNeDIthd/DB7yQuZQtAOnkz4CbELtcH68QrGUgLwjuJeriUAkhF2BX7rfEN7WJneIjmDXYDi&#10;vqJSdMWu/A7KyqtJRNdXEriiOLeXbLi9bqVeHlyrmgPbqVXUqtqZu3zb/FEnrKXwtMcHvnLMHImg&#10;lM4WbTla252C1feqq5UcNbRqel141yd406f4bVK6Ke/SjaWUDYbIjdQV2GSBy2mm9442bH5TeYm1&#10;WN9hRWwhTxkk2Bi5uFAEJTYi5FNNmvRoYy5be0i59L36YDEjOPQ8IPvci6OVERWqQbtZLq9yeJ+8&#10;SijP1yk8RgY5PnNDsY/BRwnYpLhxnjRWBnJXKBtAIjUgF40EYCJVJyguvYj/0gxTeAkDaUZmD/vy&#10;czsYgTFSzJ0LZ3e5GXPYwTwJZ57Ql2HPESSbpy8NvOflIhjs7zSxcMs1bNARSrzRsCSa3WGrjLXr&#10;D5cMExGFuA2STl7rywdkvWI5CXObi5JF0kOokWFrlort7LzAOZHjmqOAFnffTYqFsoyYj22vdPOp&#10;ahk4mLt9Eu33kOd+Ijcw1klft6Bh5/JquzhcN+pQshuT50n7w8wrHU/d3by4YE5Vs0v3iAucF6kV&#10;aLGKXaEcdevBjijIZyiDvJCgWUBOIaVFeobvITeLUfFBIYpig1b7EEazPNBDoqxD9Kuzzo/WTSlE&#10;JPROiThHoqyRmoURNRoyEWGn3qxL5A6p+wDgSuSM6tvCvF4IYhfCPlBFKVAfWbR1yykLg/f1aiyz&#10;QYZZwiYKLtE+jXaHTjQeJk82HLO9iUAvGla32BVBEQEHZe3UolQRdPXSkOg+xYeE+G9mRDzJxsMj&#10;xgokho2NXFZ8kXMUrt6dc6h1dx6JIGNHLkNvg9us+gWsXzZrvG/fFytaQbDVysIKknICu+53W6ri&#10;oZIS/oyqU6CdBv+KaO3UMEjEqR/NZJNL7D79xfv3O2AbirxcdBigCsRuF6qFQQK0fnk8gdN3Qz6A&#10;6mGeZ2APW6RCdsU27zXua6iVNoyY0L54ch+wBI6GS7UsqncoUEQcSzRva1C4IyDN/WAYnkBznne4&#10;KHCN3rTNybSIz0ev7RUGloK2qWnQtxpgXal2ynzXGtGQp9pXgCiJjwtkqo8F5mG8RIGlSPsiWhMD&#10;bw3ffZzEY+ZGMK47QbnWHSpr+ykw2+Y6Uoj6VO+TezZBDUW/k7Q1zbHy0YyXXi6RJ3pfDFdhHgpP&#10;2sDS4/c3464lBulWVTrD3jlqJe7Gr3KEWvJye7SBjSxu5wW6E5e+Wdnq64+f3BEjtnf2SZvxghs5&#10;d/Hq1oM5Aq4IxBH1vBk0NU+09yFdA9vekL0vcc3urnjnva6S8pheZuSSi7sLdtoiSUkealX7DWLv&#10;WygRXJ/u0cOw0NFhsWzSy1AR8ljuZbiUhSvbVj8MKBL2TGCJamBL9wA5sGiSpT1bGfOuUMyTzA4k&#10;afbhQphO2sskoDmRw/WRNMzz1qpgE1W7oLYshxyGKPgYpe8HWRFz9+dtd11uuzVt1jx+sHo3li4B&#10;Eg2oElw2xPpoE8b+rW8NAtrlKBOWS3UO3ng1JZ8GKpO0ej61J21pt+YhdkQgt6ylGUCgqTINk5hq&#10;E9SAVFbNFXTdLdnp08UYC0Us1yTmUYMDj6oE1yMRV6QI1QWnGy/ZWCGB1KhNUJHOjrSUdqbWEXbR&#10;1kGoiLPtbbOctVWyYdGo17ConyShBuZX9EE5iRtsa3G58LobapvKHrNiPUTlVInfqPoRxNp9pz85&#10;Bf1vKbXNe0md9jmAYaTxe1+PLMUj+ll1QwYz5NP3aNatB/quII3IViFYxS8bFo05KMUiTIJ3VQSr&#10;fdRSivLGKMMlIQG63r1xNhKFEjjtVemslKC+zaigWTxlmUuahFSDyrCsevVX3hmAN1ga84QP0x58&#10;1mouF/l4MG+JftMxlOeQ8TwPDrYmlt6B5aFoxyN9NDvNQbgq74ZItzipZ9YgaoNM/3DKkp/9/W9W&#10;xjlp8ZrlkJSxdxoJGtCp1MXOCMjqdqoLg2jRUArKEaclulqSSVlwLmr9xax0hzkRJyPcBbKq2b5E&#10;wk/nkJylsB1uILfzVaIQV5LPIlia2ey7aFfHutEEhOpZiXHaL1sseuqZVXGj1F3x6v/61TcjOeeH&#10;hIL69DdCkn0rfAVXa1Ys7z1FGI1adId+9H/9Aj8na6QxBx7ERQBso1cZdQ5JF5XL22hr2FLKvShw&#10;pa0RiaR9ACR82F39oq3Ihb179grUOsHnBIHIa8e2FV9q0VSNaJCV1aZENvZ1IfWAdbVbFD3aHBJo&#10;dIAoGHWYKsqrtTUZAzyqDGGy4b4YpoVI1JRY/EzIDtFEI1DWE9N8JMF57cLHok+2rlKj0asNCeQV&#10;Fa0TDK8U1j6Wb1UFr+UJT+6oYJnAfX0YG8ym9PcUfGooRdVreO+UvypUjm0bLx0Uh0kGuuyZkY/O&#10;bknUGHCmF+srnIYxlhkGQs8QON41pytOfGSvPYdSVLJxIaIlrIo0HBzRPkAUrH6UIT1XgC4GiExN&#10;ItiA0Pi6SF3JNPqaNiO3omXACbcGC1A1j6VQ/mRowpPUMIhyWV7AD82HKjGCypPQC32BDy/rHXx3&#10;yC8wuRzA4DRU4RSP4H/Rsn5C1TCL/x1tcx8VSwP8RJKbnUvNGwCz5InaQkiwBS4Jcd/B13lG4tXL&#10;H2uHuqOS3+a27loFYw9r5YUD6cqS1ocQGpbDCF9t2as7ehmWBiRY3AuRmNoZcwvWJ2hc9yNBBXLo&#10;HdtWHVlemM/xOUgZZSwX9L/vjp/nlrse6kAeHBDNz6ZC1vTPYZU0LelpeRwaEo1pBNJTz4OxNnoH&#10;6t+4QADea5MzMk35biskMHapGZl3ZiEpdZngLLWW/XE1buVsAF+++4gkoQK2+zkbh0V/lBmLQ07D&#10;pMN7n3WCsjrWtIJMaGEreG+4y0eF1MGZvoygcF7hBHUn2hMlgFSLGib93XsVxTIYOlfBb8Cv8sAw&#10;Hw9v2XY6tTSNWbBGPdkaJNNXlcaeXXRrxaUxJwu1A2AXaiXZv3gxt9hSucA2vZq8M2AMttfGHPAs&#10;hWuYzkbkjcG94TTBGEcej9Eed3gTDQ61nqqepfmTVUcLG7CaYWEJQSipGC8QL9zEFlKPaBD4Fd4Z&#10;1TFQ1c5FDQWeJS7AeIuYT+GuHjDRsNS4XjWQIw8X12r9AicD/L7sl1rzsIJ79tc7hHozONVTgOdO&#10;xdgF6HtgnzakLIkjv4Rgh6R1ay7s41AFJK7Wa/Xn3oWKkjduVLnbZHVHBWFlKWMkNj5MEmWIfmG8&#10;j0z6NgjDJAmGhWqWC8KtwbW2kb15Yx2DZCwbG6gMr46VraZRTEuBHGiZ5kxDRFtmgRBUrPu5I6m7&#10;yeTB31DdOrMrtLXKsy0VtvPngieXIpNi+L5lv4zVVjsjmS1WwmBcoC6uLyH33qxgUsHqFvnx/oHx&#10;xkD49bDfyLG9XryjKbTab7jWZ2+REoCEhcdh431lAxVCTtcNeNYzJqo5JmqAcHe20ZuNT21R69fq&#10;/YTsjCkMGNcB1GHXLQOKKkOtLonB5pc6IbcSOHeIMrYGR/rm7cPnz2+/fBlwffUe1H23xBx3idN8&#10;NY30MDZ1rSJtDdgZ23jag1E1Sap1KrWyppCgEE2ObF+h1qhIUCjLjIFNYVFbHelfmxg/fbIV0npT&#10;gH3upeEor+VTluxqh3nuug6ydlRLG6mvPjMFgpUtDLha1ErFZnKJzb4JjlyCgd/cQISp11I5rW6o&#10;XtHHe/cBEpp7cklwbfpc5Oxi+0p8TlE3dtnmNdxs4GQwDxWMohJH6ZLie3hMkHwpwQA4n2yXu1BJ&#10;a28bm5eKkJWtrpKIK8jeuTskZT7Hk4laR4Er0HcabPUO6lxIzh5JvwmsTWs2AfBLNs6thD7NsydV&#10;VouHKfN+a/ZrJ7Y6Zw5ObO/UWIkKLCSB8MyVdyjilJbYt2a/g6+g1E7XkzyNr3oEKFaA6Fr+ACGA&#10;i5LqDHjbqQWO8mC0pnG8BBtgWqE7plPsPcN5hwVObx/efm9dYTX7zQmZ4wymwp0q1h1FHKCNQM6Z&#10;SZnrJMSzC6JtiYexO9jd/JDHDfJ4NSEo1EFNagUmQX52R0AU9TtBxwBnzB6QXmEteBvDZBhFobJ3&#10;CQcNnbMQdDFYqmMBJLBWCGdJlxssEDUuVTtdAXabEmgQrQlGCOcMwIbcsBGS6a3J+fErErFD1epA&#10;1iyULSrGs6oL7t1f6LhBUyithoBeot+2hp+2g6a4eqQ3iQAqmaGCBzKx2N2qONXOFrhqzkzDm71C&#10;gJ4LImFBx0tk0hpfKbQGpKGjnNByaO1Rxt2n+NwMi9CatupDrXZn9WSHHqtxBeZZ9kzjH2hSkjIb&#10;qEHW6Mo4ufGZAymq5ZFfbV9YKFuAyujpy4UxEjZdpyDW2toso0Dy1cdSBjxJrApnpuwpDTi332l6&#10;b811ss4FDE8BjuEzuQk7AIOuLagEfKlFH7PNcbI89O4JfoOAHvGvWNa9QK1DFEko1f2CYIU3i4fA&#10;bDfyE5iuWxJAy1LADRzZEam/g0CoB+CeC8+me/AZJku64WBt2TI6F9pTPE1It49Zpak29UDibRMq&#10;VWbsFLIi8V2LSA4yuFsnkuSv58Pye9v+/kX3FETC9LwJLg5uLdQbkFtiIJJ2iuXYVOlH4KupCNqi&#10;ns6osbiXubFU1SGQK+9EEHvatNi91hJ5tcF1rKmsFwVsOmE6smJ8ZS9QOdUdA9mBoJTNWnjJuHY8&#10;UXnbsiHasAf2y+allO54AaQQDgpKvtmq0WLRGo2CAMOQKzqFdEUaDa3KxpEQgLpNT6QHKElTZSML&#10;Rbsz8tCer8LvWomehLS33cTSoE3ddyLqmQ5TIXo+wVJqDCPX2tClB47ZZiGZOnnx7uOoflCcPtJS&#10;f6BoKCzdNbAnyQ7niteH0GyzBOdT3IB3FK10ECenWDaCB1WiBGP7ZOKjamXYTLfj8KSqtiyAD/tQ&#10;Kwjc5EWQNaltkF4VAKfmA5IwCEbUqr/2EtlVMeoCWYmFU5Qbu2sFJuC2MgZgmNn0CNiIR6hdu186&#10;16Yhxa65o+nbfIo8H4khzew8/Hx3W5Makjb6Sym4CqCyutb4N/8kCP9EcVCsXMUS4AgBSqkYvuxg&#10;xPxMhCkDinLFjazSHRWf0eNaKEWiwYdNglgSSduviB3mOcDMoLnADk1hXY3zIpA2i3+y6fuWir7S&#10;AVHNqWpJw+eHGb+RLXNTrBRNoh5DFySCb8KHFq3hj3UViV0Vqk1lCl4jeD68EJ8vEnYfNLt9LQZN&#10;0wt+dk1yphqGNeOZIUUwVnJmAS34RBoWhBY+gWyBKCNiU5EoVj+UkY7NW59bDBw/kD5J7cW+HgqX&#10;+EyLSzL6fh0cK5LfEC3BIZKHLzLaLlCGlqRaVei1BRyg7WMxXQS4Mm/xWlZUrtfIx+k5d/XtK1TN&#10;AVa1tNnX49PUb4cYU7eiDsX1FOi+zdJlRwKWD1/Cb7UDvILce1/mDSq7Bex6UJFr3ByrVhReO5kF&#10;/fGrc7hZ4DtgabUqZasLZDcLMlewl+ottS+2PUwc437uWxirXD6xh7p0L9GqC8iATFt70imJkDHO&#10;0UrXUtWt3j3FZoyxQAEKK1smcSxIeNufZrKYvnK+nIe5XcgfYqNQFSv3rj0ut8w4QqA+pe+UGqrn&#10;BFM1yCHYXrC4tmwVyoJCtxGZsaVfd/FyI01XzB3V6eh89+d04JkMYaQ8YycIW4BlBBrCXYtXb/Wr&#10;3A3O2gDKWoCwyxbEmzI292+g6XCyYgfa3qRZWAOeaSUeXr/68OH+08f9hJnXrCHIaqknUvYx6hoF&#10;f7hXx7u97HXgqF5NK3ndC72Ad4kOo6RGGLXMziauUwB4W/lf8k51xvEQuqk/BGzA4OhQrInfIsMm&#10;GfFyYd/3TA2jAcJMZEGDHAhDxK6HdZRAFtFdtWQSkiBPUeu51hheCpLT4ScQwHRa9E7myMswdy4u&#10;sZrriOK6HORaT5VBmpTuD1zOu6EtEkA+6jmeBmaI3u378gw9swdg5fCbyji5e5voxB9B3lus1ZbB&#10;ctsp2dWla63rPsJjYmKsdw80NbVBl2O6sG7LiGaP/sXD6BIOV3QfUPc7Q5PRLGNp5kt83eFPSQgU&#10;cQqmnYvGChTq7whbcnFr3T/d/pEUBa7gA20cEjfeO/i1SgS1GDhN/JPr9AZTqkMPhjGoTBUJN4b7&#10;bqaySXwv6ynrkGULKw/WfPgw2MJdyj6j47Kn2u9AWe5d3Ey4ZTFQW0XZwkG9kvuQieWeoFN9jCu6&#10;2fnLvBoWXfIOx6bQLDDJeZRrXWnrOppYgQklCAE7cKXhGc/csCWmOyYH7V1EriQzf+CESfawax8m&#10;tMu812O2z6reUdpTAbavorMqY6MEgXN5SsFMAKKGiPJVarLSBUh7MtRmlC5Z1oJesupLTr0dRkJP&#10;i9lS5kyH1I283TII+QNZddY0Qqj2h10LWQl67ehpU1k9ZbMpyfKwEui6EwXn9rsTGmfOtK7G1S64&#10;YH4yIOZEkieE9jV8PpauyX1HSO6w61yKYe8zRmM64RCgLzAnrZKlmodc6CSks5RMsvQjcJp9yYuo&#10;qaaJDtrm83XrK0NYsSxmNO4GUGsqm88wHO9qTb/bKaDu1veYclNajdKel4MBZn+H6RTevyu4xQ+Z&#10;qkbbAvGtyPmI2Q57Azs9899+O7OoLJGXX0BdrEHUVhcmXseumV0g3XdA2GOFr1J3GC2hyRWafRUn&#10;ltZxYKamLDfElVi8slULApHs1kq+NX2DB8XH5kgs7pLfs1k8ZB3MpHiMMtfVXhoWI0C1qQYqO3LM&#10;R6Rq+SKWwlWlIkWWeh3qYOglaeEMfUduCn/dWuOATq0yzet4H5ikBH5vdwoj4HGep6g1pKohE0IR&#10;1ctbwfvAGtXMxmlfH8gc3BJQAX3NOSlkFYOFWyBFrY6IiLbsFuupUDpA0f46vRQY7ytynqmvCfHx&#10;rxIDQOFa+Hp8mzFO8Ja6q0vEpVXp2vzofx0NbqaghgH2tkFM22Gglx5CyE4ZuyNtSDX1pYkOGExN&#10;CHdz8srpgeV49QTb0ZoLYTa3tR3n09yeDMenpFLiyAyK7uSuQaH1L+WlWnsR7Ty6IKVFrfCQNGUV&#10;5CBXyDWKy5KyYb2I+bC4nfHZ6eypg9/PopPhJbx/4FpDAqLTrIny+AUGh8H2Z/pYV2YNhGGtFWMD&#10;olI6MQKm1Ukqm8HpLsyN2KSMcl9GpqRA9U4XQkM5I2bzJZvNrpWc3SQDlacG7YIx6TmL6cHJGP9w&#10;l1yTsb0wEFYpSvpcnjm4zoK3xFG+kWFRHAVk7VlinqIWQaD0aNWhFFnc2sdbqGl3zVLjQgLW1WpZ&#10;Tx0mCR0WpPS+V67y9UjXBRw7tqkz+LAWvj1LwueuJQJEBi2z3wPmucPIpUMOXANimajK0ooDtQjC&#10;DIPBf/ESmTEuYrmM6vEjJSsarBsQ+91o1FglBSmxjlGUq5E/xWxEh2Rb3g0bY+USkzP/4eK8jbk6&#10;OhLzYc5DzEpCbl8LtfcCh0wpSvhI+l+ofBkOm2U4jspgXU5ztdwR748UQCIzpqOsjlCSw5ED7Qsa&#10;R4XkDmNYji4dGn4G1bZKt/jHMO817ArPnLGTTZIUVWotI/1VoKy4kY9xd8rZiNBk9kLHQ5VISDg6&#10;+LQQ0LpNMLlQx+Uqib1/IcKUIhMlCj7hygjlVRHTN1i2xxnxAxvD4SLiBgm6wKHfghU55ky6Q8kY&#10;m3E4BLvjcxpmEhOHOrZc45R2VFC40lahAkCI1Y/IL42/TdWDeRZBziNk2DUqbDvSShcwsOLS60+V&#10;t1hDjeuwqckK5J6sWBeqFszpFVfgyJhoo7o36b9SixdRa4NPCetwkSBHMLkYSLB6Kgwnv0yRmwfM&#10;FMIWeDt66RsDbETkvqxiVdRKs1BbayoXhAfO2zmnYpux7R1xWpOoe5AS0BINmxo4VXvnpFGP+YdY&#10;EwyYNAEX0QrV/95sjYN8LB6XGfBP3+AbhxkjWrLjdgyojrWnim+HAp3C/H7PI9/Zknswc8S1PEPB&#10;iV+WBQNsQ0ebrdhmB+FqPKvg+TgtgUJvBfbWdm4jO+zwnkdLarXDDlEnEk7ie6tM7n7YjZ0HE+Dz&#10;ED6dr9qEUCt13Y7q3Upn7VKzqPHxGvleNcBagSTZ1WAMRKc7UU5X3Xl2RS/AHawKAW7719CdYtfj&#10;flxt9hIZFu4KFMmd5QvN+C+L5J0K/tMHStWtlr7rYJfKQ0C4WzfnQpqyJAtgicERNlu0fOTxA647&#10;Hs4XZSws0wJxW+OCAaA07a4Mj0p5PCUb+4Whxi+9i4KMxrbZjR0c0lLx56pDQTXWf2aDNNrqKG7M&#10;ZpqjUfFrIx+bzdbwNhswwAx9HE5bZnJ/OzWslVcr7rnvatJxh61x+gFX3a1lL29EJbiCljB6hdhl&#10;xHwuDz7W+XBRzkyBQHKsC4Bp8okCdqNxhNO7TGwS5qh6eN6CdhjpTvNeiu5LOlvxasJdxgRe0Xra&#10;S7lNR2JuNXDgv1mtgbODL9plyxSJugPO5Dbd3JN73P53OtvFpo+sDQ1ghbV+XsZ1wHWSV/a7aQJb&#10;rnBRUlF0h4x2MlT7rNSMGrGu/gVLpPJgXVRffwHDJFhB6FCPAdo270OnO/pxx4xyDRpz5ZQUZ4ZM&#10;9nSTdrNvAsZFyINLlHC399iyMkabJlSmaokE+lYj56VLrUQrHVYxxY001gn5WKNdKQDpbveVRlfZ&#10;kQqF4cP0qJYrQqThSgBVWN0mmkeZbZrTPpIiHhF68bdJvj1yfLykZGXI3YvonUeDyV92xzhIa9tm&#10;BpgNeB5epSvShmhf0Rf6VOciqZXEmmXU9zNkEisO0VmIOywGFWkL1uhWGVdCiMFLkS0Ozwb8sVP2&#10;fwIPR9QLdNeFGLq1vrtdHSmBsR1m+4Fh5OLHZsjdZU08WW+iSOXZTfHTdanBX1YCFvvfWUyhAa4X&#10;zpYWhsODuHCtp5EPBbH7E0fr00L1JV9RGAw04/IBuXyFyvE0ogScCNIWC0LHBeokoMCBiXLBmXTU&#10;BGbsnYGiVKOhgsgokQ9rmkJNMyIIPtcARu6UylK4HWi0fTJTmfgWNJxW9BmC69H68shZs8ZNXRyE&#10;2DEIUY6KVVJOrkkMFkf3a9D1IYTBRep+a/Eif8gBl2sJDIvQwJm2VxXTCnW0kEH/vLN4gd8yhJKg&#10;CymFwPLYLLepGGCDfjYyUK0kWOZQq2F1zmpirfjNCWm72LDHNR3dKVcgXjXpInbYmM3aYYhTUCYR&#10;TxUrDrGcmFkEK1eGGpZTO7pcimnr+6qiW7B6kZySn3bOgOPFni5UfDoVbSVgQTS/JY42Ye1eBuXT&#10;dW/60ANnv0QWY1DHZjNqthe+H2NbfIzmzER5OhdYhcqlGGRxQa0Ihh3tGq7sfbXHQEG0qTKZlW5e&#10;qkgGx4f0sRCr1PZUdUqTlhQUs3G/UxcEcgMF+cWduDAJMXMW2Vznw294BXHPZY4ExqYANWN0d4Nz&#10;txrjdnGoS/X2+3xOwoUX8WxiuWPtE2d4snpi14Gu8WkmOClVHUGdAdWwymMhn71t4LV+iTOtHrM0&#10;gAHiJlLlAxQT6gWviFrKC4C3O7UY9UB35TpK+OBXYfvTMiTt9gJnvvoXa0aQaRvAAdeE2UdP67xA&#10;sR7Bdqa+tkIJ+ZNL8s6g4ggszarmEUWcZxw2bmQNYJmXjZW8OvCMmEyfZ/Xb9UdFSXHMXUSVSkkp&#10;+jVfUAHJ6Rxz0u0ypTRIfA3jBJYbj6GrM8BgPJU+SSUXRP6mZq1o3TsLppUEL5wCyaxOT9qQdACO&#10;UKYYyAK4Nb97ZAWbNShKJq4q3FdDsJG31OvWxEJSMe56o5ECvIJeczpkJSRVcrpOvSyctgySgDVF&#10;pbDNByfqTR+TbKo1qQXI8aSN8xmdawNSgkviY5vBFEAXWytApS9ipYNcKWoUr4zPgakZmCGoZvnh&#10;vUysM4BhjeKp6JNYQwu6xqSSnMhchVWCSV7qFXVyzij78neBKRKEyF9dZa7SjBFxC6k3s8Gz+tbI&#10;hQIqBguHWodRE7iqt9zTfQEZ3jYbAX55Nu8oBhPiVxntvjjlJ1OMoW4aaeiXgZYY3QAnPqhb/xJH&#10;32qLOo8ZpJ5yVvQvGUnyclMMbT5ejgY82C9tnKllpXT20ZOIbrmFtozsUB7PKkFj99Cg4SNJBKA1&#10;H4by1W0VYSfSbrrFWCANl0sLHMZZIes+vPenZ9to71rbiNlQR8VKRmLinN4pCUI2BA2IJdmWA0Rs&#10;pi8VAb6b2vPGFo4CZfpekkTADsqL2hY1F9871DfWdA1jnj/9+sXC1iWaUT5vPYxujXfdRVr6phEI&#10;Eo9ird+SGt1TPtAirJB1zwWIU4XKr+g083bHwA2KgySnqejdd4Z+L3nwLTXT2kamq8rG+yHXi2d9&#10;QLIHgDx4lcA7oxX02sFoQdU4Ihrw1slmU3wyBaePjv3P7l9P0nz/YTc3+GdCZ4xnToOc3LM7BpN3&#10;P2L+XZ4pk7keVUacWlbhq+XBy0TUebgbAjkjROMqk3vTy/+4UmmahQ3SbryXixjk+ZYT8LV2R6I+&#10;phiZtxbNcxLSJuDy1jpe6AyXNnIb/9efPm+DXZJpZdMGr351smSw1pwpsuc1rMdVCMVp5bI8GsIS&#10;ho428PNeamX7HhZcvPVixYxdlTWpxrrTpab2fshtnxwTWMsbSIkYU0unKpVLDBpWCVvCWpCVFaE7&#10;5r1JUh5rsbfzOkqnA+7KZgx9L0ARhHmshucVDEZiOUkXS5PmNHs2zhc58V3y2Cntqh8raBktWEiw&#10;Whln6mgEJlvDsyuXbt3FOw6WrWGYVyM3RcJDp7VmOcJgygKj7DBhIlTzLIJShzoOMIvB2nVKY2tK&#10;yeEiitF42d6eELDFPwhERUdwj3rwHsmopb+HMcZJGDa4AlEIVdMTO05PFhJSI2i0r9t+m6UKjKnX&#10;Lcn1gBRuZUHSnnnw8kAPGkxZrY/GpsmCye+BSRgUr4qSStSOqgpbJMeqi+P/98u2WQlonFAsca1o&#10;djCEXqbIhQPaC1+NduKipLJpX7xBXjkrpKuG2wm5b9py2W8GnFxABbGVyMozw9weZTL0NQ5GoDIA&#10;+eDcmgl9+3xjRW+RmRIh9JUp3SdHWkK3UoP6ZHMh4GcW2vLKNonx6EvEaCsU1WZZr2AgTw1y51Br&#10;IiCVtRMxkPk9PauyXzrDLonqTFX6q+vS2eB41x1MIuf+1ZFUIWwvH7Cu5rJ8S/32Rv5pbVqHS2l3&#10;pM2S2mDdyJV5Bln1oM2mtxPB13omtUMuX1WkFyfTUghxgab0j92/JA2sZsxxNLmpzq7xtBGt+c26&#10;6Q3NYZa2HfCe/VfTJVu2CoSbte+2kPsoUkDdfdLnYEWjqdIBpSKx5ILiOgDJoCk4h/tyjStBqhen&#10;espcBz8OKJIijjgNfx6ALVaxSJoUy76ugPn1ymJREbdBQZ2nyQG8FLV2XnoFg8ChJbU1y9jN+skA&#10;fBmmyb1QVkcjU0moktlxBq2p0QUtK6ImfeUi4JrZS7EE4xx/2BWFntPKz30FFpSkMqJNTlD9amJp&#10;O5Qi1q3cd79bOj8GVeJXypp1LAZTV0w+A7Bq514UvxDO7BrdrAkI4MTV+FQ2HmRiZSzOXtsFn6Eo&#10;mqU1oNsX4aXFLQpoR9PtWbtrbPTUWU4+qHYnwr8nbScu0574Nph2FH5b6MIoyStqO3x63uT640pm&#10;cOoos2EZT1umg6i9ji+KVEtF93S/pK3AJLCfJdZpXKPE92Y9aTkvxDwW3Jo38XTO+V5i7GNVtYJG&#10;wLBsm2RaysbqnQj7NphDkqTH0kNiuKobFi0iYFlhkgUDFanKmuLAhLJ6T3Q4RlqzcCR+JYpPjtpq&#10;YdMZtsDhAMI8CufMi1t0RGrQFGZLwgut5lURrSiEwUs1cHYAj4BK2RgPBhJYTGtE5SWoZpUSASgs&#10;v2nR4WOlIyw5i8eABMjHOJcUEzEH7sY4pXTFn0kgt0EoDUxvgAVtal/3PgmRiLiSxGQHtHfKhMlQ&#10;GIxEK4hdkiTpLRCF9slJKGpC4Hp0vFHiY4QWbY8OAvTqIuMpU9qq9JE4A3mw5LNpo9N6xzGxP1Yw&#10;m7iKpAPrwY419W4h5q7HhrrfHtWiR91KDv8gi36VwhbieDo6lBrVhXx88BOdB1zNuRyijEBfaCoA&#10;A5UNZQ0VQEs+fZryMMSbfDp6E6mh+CHWegdfiHljtgVLnbVDFyy36lIIenq0LLrF6UfIOrgSoAXD&#10;c9YEOqX2ZY9ZBlbcQZgwlV4LEshSUl65ZBMsUIxqSy4rWUrnm59//92Q4X7BTFW8hzB4Zbeg1jl1&#10;L5W7FgJP9gtFrcpZE4QLpBHcyoUaJr6iofRCyQ2vokccmJRTOmIbouWDNpL4WkGSAJuFHDLVuBOL&#10;bQYagaw2faWX4zaSvcox3TWtIFq7UhKxmorlOnGAtPLUvQLnB69yYLgHV4sbuLWzqAyz5bWL+Pe+&#10;igNuwglT4U9IKKzSlZwRNKzdnkocNCMbbXWMoJ2Lo0NuOimppYn0UJ1cHGLt1SyaAM/BHkCj1tNy&#10;qvD5KrSnZqIJEMW6oz1ZCRbNrusscoM3dx8/hrdVsFOIS/0t/lJIA2Idk/6mC6gvayBtOx1E3DsA&#10;xY/zMF9ZPt10qnQt87IM1H7fNl3MbCGkJDA+BryUwOXWZkaA4l7Q7z7WnxUP0yp2aYghcKebvEm1&#10;wRn/dhbbLOOzltr6ysZgl1ryaUKxcck77gOquDcjmaKRQ1nDmLvjZJY/FjlNXXzblOqGA/ziWkvp&#10;El2oOtlXwvD4lll+HKE6eLnLHzMwhQlsmSvF5NcluQdj23ImLUC4tCu3fIQEst7a8fzKDcJX+OVa&#10;rYAmQtDFahm2WUHgI1qJmI6xotjHUKm6ngKUM+ArQWMbSgme40eF2XgXpsr5lDJparZKd+J0leMa&#10;Pz4IN1o4YKztTRpOXFjFcuDM/TLR6fL4SJBWFMPrVIg4I4i9pWGtwk2OizwYqdp8dHAQsPsL9KPw&#10;4FScOgLpEfZfhZSIZqdMHnSEtjVrLLd8fCX8IrC8mdpImlgsC4amwyJnQKnzQmdUqTweExlPZEWb&#10;HdQ+T+AUSZ6H8HEkxhL5ZiCUIlcn4aGLYb/dG2mBm5hLehA5aNV8mTBBu9nS5gh9sXSpErtmYKdD&#10;T01oq2hDD2wHHeyOj/EVqClQWuEoWFGvjW1HGTN4z3JN/PAFn0n/oMr+19dzpv0+/SqWvFSiQgCO&#10;rzOstTjZfMS4WYvC5ooKFakkGE/TCIY0zxFmNmk/XRgox6MmlnNcYLyCvhM2j04bSwkViUuT/KTQ&#10;VKwlac85WiHMeQm5eZDdTsdjOCG33NWuO6isXz3ZTQPISplrda00U4WHtCKUdokD5//r19+O2IQ5&#10;CwCvdHaEsOmAQlPFnlxN1cFq5rTVAs2mORO5IaCWC3UjtmFc09ShVmqqGUDa3tBCyauSRIC9cCrQ&#10;HX2qKhu6dR9DohzUFKzGe1vOOjcsTJLT6tojB5bVr7wg3WDBrYbDUP1WIC+VMGqNhq4V62LTQ2PY&#10;qjUR4X6FlHE1ZrpaL7zb/NXiZeO4cH/CzpADmlU7keKKJEzdXMYOIRiu2QP6W4Zpy8LolszcLbKv&#10;HlW57Ot1qfnVuG8tiCs33ULRBDgNIYFyKJGdqjUd+TkWtC4sOwyFr9YcIpWZcJSo/SqAlEp10Vi8&#10;R3FjXVXiewNC1ewZnbOI4+sBJLZarTPqQOlo5y4STIZt6AqUVX+7rVGYmjd6TCZ4VZ9PB61EDnSc&#10;mpNzbWS9o7dqSEmtuSbMcK0mDm3BXC4E1to+JfAMPxImAGN1raCj/FoXUe114JbaZsbWVMJxlor/&#10;zOWIAlfuv5QE6yfECKgyvylpn00R+v4jonHv1I3hXjuMfbfqneotYRStAg0orir1qHxFTdvpNI1P&#10;0P3yELU2eEe7DjfcTa5Z4H2O824g56P+ScD4/WysXn74iLaWOOODpadXqoXHJwty2wzuik/AnJG6&#10;G5O7D5/2C3P0ohyK+ljXT3NhrGPi5gGUDn2dK/LpzM5q6WDIj/h4APAfmyugbBxj3wr1kYIRpUdf&#10;sK+j+A1b2hUW2oH6RonQlY4jc+Wa2k0/01ohCsXAlDJy1jvUXTW7+siDRANKQkI8itD2Z0eOgnT0&#10;6dsPKas3aE4coT982uCWIb7PCX2DTz0P9+X+JCOjePiSOaRjZ+OsdrfmwJobXrkXLXmrsxIq+7Dc&#10;UG/8nSNQnFwHhLbTekxQjFGOtyfHVj8YoRFPetV6GRrBNV1uSSmlF4Xnu7tB2ylrgKQKyDocLsPw&#10;pOT2aucgu27mQPxyCqjEfrccQS12SqWRDhCXbl7GjQys6iuj5LvER6hV77d4qiNfbxK9x6oGh2yE&#10;Dv3lMqDPqBvv69Kt42dUH2BsS8BaSGo041n7OiA2SGmXl7BB7iMwjepL91rs+PDp8yL1DSYcmgZa&#10;BYixLkScur8Afl7dJaq0fNHQ2c+rR9UmKoGA9bqQyeLV4ozOsXkvw9LQxc5xkPjQHmNY8hHTGAtZ&#10;qaJUZrzDW/SZkqrY3QVArsF9WbirRtoxYSotVD7cEWQOEsSDewmYhO6baPvdP8HpdyGvnXXyKDpK&#10;SLIP6pbB1bTk2R1JwbNbuNx3iOTQEnPDnwlQVb7j2cD8EEdTir4JA6yhyJO7+wWa2szcSOnFuxDL&#10;m5H8ZonyDfQBcqeJFOWOkeTphEPmulkSl6dTvU4Zgejma0ijmmTNk6Kp2a+/g89r4cPScnc7Ix52&#10;q6TVbeuksfQYY6YobT25rSDrLp/mq7xkqigSuETz+sdYTHhceYn1NxGn7XNv7oAD5zS5fUeV76Ap&#10;lsVchhvVVYM/R3NLuYT88IC62Y0qSMGWR+q8fMHqV3U0sHhV1XG1pspYNAxrDMuq1CXVgSKpAW01&#10;qHY1T95nTgWsb0LUl1j0smq0jY+Nwh3MJT62bHYWr7hSNkGYfi8RoE0XKQbyO8qw97qZKu3AbnT3&#10;TtC2QNS+ysnQUSkITaoFuCsstDj5RrcqpqgkYXAOG7NEwvtiALLrPbq1V9LHCnl66IRgzfZSb7yS&#10;YMt9yfUk6N16tkMP+nY9k1hOKCxq5TLToxql+hkR+FG//+i5zVmw5EgYIZRFqW6tL4Lk1VJmXHTj&#10;Wse7LtCfn7DW03VB60mU63J675r9gk7V/erGxMifOvlGrPNCYS6oHpDQNIh79c4i1EpO08iKBhmW&#10;TlDnCcV6GtIOeSp5JabaCgd22re2tAgX1Ok3awBgpLcMDqG/SExCr0sDrVyVfnrbkpla4mz63mA5&#10;SNVGI3CYif4AeMBOlh9+s/KfZmfqC51X+WYhN2Daw66uVdBrBen0txxzdj5xZTS8qbtB6lywIva2&#10;scoevKkEDZO9lncveqiLGKhV36/883Q/wcN8mDAhaBK8bGsg0wBCg+KcEVKOY+mXlTS6WTICKvDP&#10;WAkyZT5NVdRQx9asSrE42qhXESCwCrIu81fVhfbmvB9AGmodvCGDP+bTLjIBJIqzslk9NXScHSS5&#10;akcCeE8kBkuCB2hg50J1UuAU6q127rJ/bNYAScaLesA7kKRqZ7yslNCj1rbAGCm+8AdXKmez2mbd&#10;ragL9ekJGld/Cn84dKPOkaArlhWFsEQlVax0Nx34hOimwQwdUKGLQ62VrbKYr9yH3UykSUW8K1jd&#10;8u4UjvMT7TMhojf+I6VHtI6d3sdq+TsC2SUKk18Atv8qBobT3vEk+qWPjm5MNWil5NtfMF6ixVEN&#10;Wo9E2bplevPmurQFE9eaCLlK10yYNinph6M/+Qy07QAatOKEq18tGjbSgprbC3GgMuDsi5CDCgli&#10;6grER9/VkEb9obNrp5Aku3xeKJUBr0QlgE3CSmPeh7Wluf+1VZcVOm47oMRBR1MgKgwrf8VSNS3x&#10;ak2/vx8eGJdoM9V8oSg91bsoI2IFxk7VkaQnJzC4rF6OylhlwNrqRHXyTOIU+NfetEnMAP2ag42Q&#10;FKhQDkrPGHMYKHulKKkmFbXyy8WvmjAjZRuVx3VydQSNH264yNmfkstzMXfH9MZNUooTuarGQcgZ&#10;Al1e/LBVVVpK58bE5rsbMZ4B0mOdkCorhcj1XJog8XkAjCOUJ68sE5V4IG1pi/VZhRPW0qmyxr0i&#10;0EhgTw+mUndjvpPdjtacM3pzXxz4tAMwvZSAvtCkHE8bETwf9xrZYBeJPY3GuO4DireH2AFR6pwJ&#10;mIZYUKsacim4hYSscjUoJUsM0xW4Cu6Gpb3dkMUou+a4MQJGWqeoKcjqCYL2D3a93LDpIZRK1jWw&#10;PwXYbP/le4BZS7erCYqPXxhqn6mE4PkzbdDqSZiCC28q9L0w3pCHk7UMbu3NgbGLr9ufVDNSHgki&#10;EiZ5lVk/CZlp6geStrwAQ0S6IXOg/bSWmNjlNFal9oaaQPCe5Em6AKpHTHZ2iTE+5kS6WCBalQrv&#10;pDLgWaWlPDbX3d5J7Ry7S7zoFGQ4bAbhw9iGQKmDRkcikS1xavytOX7yAifMUrDntcCx7dJOi7uT&#10;jTomPzWzK5XS3qngrvmkxDWhs7XEYSoqzSbUHNGqKjVKMLJiqWXCOxFR4DOgaKYg6AtDKMmzN+kz&#10;mbsMpkGSUR2w++LAsObiHbQAUu4cEn0pdsPhsNGNq2eeywJmTh4qG4wUjXq9WF+771j/Fpu0D+8z&#10;VXmBDOUibrzN3g/YKI8kFi/Wz5wz8OOb4D3i16MK3sNYqCzO3Pt9rEEY9o5Ib1i41iozVg7diQf7&#10;GTGbCcnQ8i/UmyqBo69RWIxG+MBK4NKDtpWVOgpV1J4HOSgEgEM7TEJNjA6UbZQEwDrT4L9C95ox&#10;FYazm1YMHlNXYpGqG1M0He6+b3d3wsPG9QDLJ9EtRSlH2vbVudEclWtWsBTOcdAASwiP1Ql/b7hP&#10;paUcVEA6rLhf4M0015HlPq1TovLyc4pOYV7YAmAGokmmQtyoZPfHHqo1Au0rSTqpPOQID7RILQnX&#10;Cv1lMxuIX5WTLh7yBfBapwmTmg4X4Y6BfiqXhRgErOZqm4VFMz3d9KExpoc6AzFaeJYrPpiwnIg0&#10;OETr+MmnD0Ohe5MWO3OlGpU9qPbqw+7nu12ADY7XscC1cUuzOkZ0rOlWhWiW7jipguFOkTrzZhis&#10;l3WwoFyPwUpvlx/3GZ4a6N7bQtdavk3VTexPJtfHEw+Iqx1Rts8mhqhPBoGTLFh2gxwB5likVF7a&#10;RIouuL38DEvRVMUpJg8rWlDNCilAR/ksVkQ2bMMhjt8xqYz2Vqhc4qM007agGAEB/3756cw2ZSWs&#10;zTiYOVptvCx0F36WVC2bUwx/Uax0c9F5SNLyUK9lChrPvKPqkauT0ODQs4u2HdBC0coAUsp0moKc&#10;YtcxIgtR9hDRd2fP37SUyPcEWpU1LvQvdYIYVb46U7euqa5u+kKpFja3hY46sMed5OKBndmSGicf&#10;1EWHK5W61oNd5U4VGxM/JKccGsknnJ1qN6XmaOBE8QXSTY2vTk/sSY5zotLJSW9LiC+2g6l42t2j&#10;Hw46en8TzVZzwStPo24+PBxHBsyIcU+oy7gYze1OWQ/hoZGcjdAep6KcIFNN5q7Hgo147G6h+0VW&#10;kH65vOzuowEVOyIGgETF6qn84LZQEgQA7PhYZqJAD1yEhPXvh6louQlft66hpAkQJ9uDx6c5G88x&#10;VI6axAQderAChiiGVBTI6Zm8I6Qs019KiMs35u3M64hgcetBFSyLS+BX8WeCUopaHW06etRus1I4&#10;IUB6151C6fWCz3kLrWQUEawNOAQRokEZUQ/eEH0DPsYSUpHurBtquxBztKUbhKyuLou3N9SJU6CO&#10;MRy2pFlFKtAGlt7+lwOrkooUtfo7J/uMnzn6asu0otDxyY+p430EkN4ZxX7HiLJ0s19xTep7rBDa&#10;SrcbTZ1VEoNWJ1g/g5eN9ah7Jz8qbJ8tjdwI/+1vvsea6zhRyayKVzOL2sLQQ5RiXTvKwruqZAa1&#10;njpYrKeAsha78qQQ0HLifZjch4LhraurbQ/pgzyZBllnczsIts98dXXagBOPpyL6l3KEZrGP6z6j&#10;ym5hNNiVKlZtkCA8V6yoSRI2XJnWpggXlCYubTGRSFiGA+w0fLvPgFeHo9jX67ehxL1GaeJX5AFk&#10;RStkpS50tOe3r7gFG0TSfQf8aeEopaeWdJa/SYmxF0Wn12ruZgTSzgnWFIsgh6YjAxu+cyBQyzS9&#10;rn4w4MmUopCrYvUAasm5kj3mb7iEIiElUgItjGqaVVDlVFUzttVXqRKObR9ktXrOjcySDZLAxtBy&#10;obbtAcmvrEiRKnNkE9oUKVaB6qW0ss+pYd3dxj9S+tkQ4BY3Bsugx86loFB7hmNEsWRP3BolmmZ9&#10;2s6OwR6n414+3H0ce4Mlb4BQMNNg0mRFw6SlOXAeHmBmSGcQvQyWJPaWyov3n2iduuh5cao6zwSr&#10;DREpNHNgG/Co0VIYdcRB3+v6bKH2k/a8Dl04lqTA6Ruc0THHgIOU/rcb3ixwwa6nYMlBoEZ3rpWf&#10;qtC2vJNBRnftUFvzzH3EDIUktjsdXh0+3+EtnB1qLV+gmZOeTJnlVs2rC5GOqSji9iRYBHb/6XOu&#10;VLFz5DUVjtLDRmlraGGFrIgIFq2KYzNhHoLdd00VSXFPeGYtaxegplaAJe1wli+wY5NE6AG01gda&#10;9SHdfRqNupZOUe5NGLwWQVureoybm9xYda+P/19SgIN3KscGJ/rlteCPI9QsxPakrh/Ueka90xO+&#10;H+I1/4IebApVkKreHrG4F/OA1rcSUwXzQD4qLcX/lokCYpdEi2sl/eQA7hfizmJZB59mGzaHHFla&#10;pR/xnyJDFMI1z4CPRYwNlJK4uOFG6lHVGCMPFvxgwRoeHgrSHox8xBSwp1+RJYI5Rdf3RZAw0WyT&#10;a9LnLQ+D8YGCMSCixHscbCN5InItpjueo5X90XIpIMp3j0HR1ZDm5j1zo68RbG9VU5p42rdw+ioV&#10;F1OmSbb+8/i+dKjIKVlRFFfLJFsv5yWcTKA1TE7kUmlWDJnrGPae0tFlRbU4utNTjaB5ATduNP4e&#10;ioAWvsj2TvZiXNVLC7cIfGfTDSQLcgBm9jF50dOkh1JS/Z9U5yISBhvcASH2zvBtCBaARFtU+NW9&#10;2JTmuiLPM7D7WAmXSiJZCTtahcFog3eyUiJVmWJsIyYBVapbpiDtgrIqh/mYlk6MvCVhkLRErtzV&#10;kSOGRq4vah4mFD/st+jCSJcAfUeC/5PjEGNmUSjdd0Cz+gCxYvXBArPpcItjlpgQ7YAF0hFcm9Bd&#10;qvu92u/uUSSJrkYXBkBctjcC00cJDvlGSKPuSXk4NVimryvskOqT+83yDmwnuyB4+kPcsIZXX75f&#10;8stuN3boyRYrVS2gVB8mEmQbf241p4HwPk+x66XL6JdW0X6nI45FqmV/2qDpHnCsLG7HxnqTyN09&#10;n2QEU2yjrFBrSQTwqqqEbWcU8YjEGygdVzyudSsNYIniGiC9N3e+YwUhBm0p1Pr0+E8ZP6TlkbVr&#10;361cIvm3B8lQdIT9rn03qQfqZq3mFdgHfestTEtw0m3qR3K/uxK7p7vPVl2FA/vWrqCdL1ktbz7c&#10;h49X8+lInCVyfGN6jSFwDIpUp1dpXP5Fi+wVslJcvbl+tN5RSdlXsrF97b4NNBL+bTvLKW+m9gQx&#10;9gi2Jd8QeHMP3/O9qQTKRjxeXa/Bn6gDSFGpEKY4f8kpF2r5iNMNq/UcXdkFxfhclKaaOIDr8J7J&#10;U559Qbteo2EXu8v7UaFtaobHa9rLwNgei/2MADB84v0ovj03V1CmZBdT1iTEuhOd+lh3x6utxUYo&#10;XOL5KAjhWt6dQcEtyuHVxGbjJEeaA1OqYEpbBSoa6oxJM4cY9vOskw8cXwBcl4Z1BdXAUY9NfceK&#10;HjGa6sPKodXaNDhcFIZesHzwPUNZK1bUgRbU+r+/pn+py5J0TEDUM5IWDt5T3oxaDZHtbHu+XWEq&#10;ONkCWr08jieWlXFWzFmfuU0RShXqL7aHcpztsIwltKr0aa0r999MSYb6cE4aUvBPuBAL4ipSRVl5&#10;2vCcus3Rrdj/WEea/m4v3ZuwXB1wGkqHVc7fyN5FlJtJv9cUx4E6Xtmbqcngj9tzppX+PBbB9Z59&#10;srzJHJUUyvrTd6AZzXHc/92UzxCPNV+1iw+SY/vNWH6oCREoaVFQDPOOuTKuDanspdnnZO0AInq4&#10;ADFMeey6C4LiBaV4eDynzVFP4es2fsmDMeW2DFhiwE8Or6LpFakGUDOFQsys51NwGqD+5AWkMd1o&#10;cX762bf4FSM/1o0p8LwTX7ns3/zmu5yxdi61vRk2HHM5x6y9QK00QRGiRAYSAQvt5AyhVfcyyt+/&#10;PoZgkX1mmio60jOa08i+JRZ07ysoTY96SFG611jX+pstCDDwm29ovooi92eYAI+IgCmS3yMFMj3w&#10;cCzNb17sJnWY9AS6KXW94CkkiCBiXh+jVu+2EoK1lJS0RJ1Ut4ItVg4FHTWyKJEFmo1tADUuVyEf&#10;iSKfB8Cq45p7iubZhcxhrV+pHtZ9SsMYjRCingz+0KyWsQuR7kgUtSfBWhOzlRbYFcoxr83mTi0c&#10;C8DO/srjQXis5I+MlHV0FvqC+YdUh9Zmp7zXGM7cg5csICOAbJWYu0Q13wrqWHsc4iJjt3wPWQbT&#10;DUq7qXEVxSUbRuGMWhjYuVeMfeMJsFemu0qwTR+dfoWmYNrNrKTrjpCGNErTqyPNCdmS3WPOnF9X&#10;APW4NJkF2Mb3xcjMMIbwbDl7bJzipVvPelYrbJa/jfFr6bpHgmDISahjOsvvGCKEF4HNFujWgsje&#10;xTgbCbAhq+tlCkS3EbH41h4/tgvqgtrVEQMcVpSOsxfI5HBLln+YAPtDRGsUn5pebIqGP+NFq/qu&#10;qnAPoQyxzU0A1Adoxe0kkhIJc6merjyn5YwuVjuqo1k9DsYnxchy3fqJxj8gP7sphdlPXjNurHZM&#10;rcHtNxk2QgzTAaB3CsbUijPyp90LQuXaFBk7Ji3OEOXEgnwXpLqX0S0V15A5FvUFVOR+ka9H+wyO&#10;/gofnWkigPcId1WuSmOC82M1eSq4PIhFjrGQpKUcIJExhPAkT2tS97TGv5eC7rQj0k3KUF7uOnYR&#10;aIqp0p5zNE0Z+JGDogiQcxetbaZajepptXRS5g3//LBFa4tzgbc9KiGrCcgOahKTAKchbwdueXmO&#10;mjPtebw8KAksHn55jxlK7iVhjvZ15A/o6FTHlSwgIi+CJ0j1HaN5H7cXSQVcsaGLYONU+m0QOsGd&#10;O05gSvSRmgtsdiQkvyw/i1hWnV47ZZQRodwa2yY0NeBYGpsI8mZ6DLWrczIs2dVCmTyU7VjLr+3E&#10;jdSJ+3lTZGJB6f3dhw8T7lKnbXyfo48UOoBNLaXVueI9mFJR0BbAJrEwd5/81bN1wcHxZZ9HfarO&#10;OYTsMkAmPUBy420ONwI6hfMUpkK0jogLwX5HBxpuzrcYGnpHpW4Ow7oNHVy0gL4zQkon5QJfQVUq&#10;YVDwrwpGKaPjWRWLfjTG4oFwEdMn2FbMSXxfIxnu+Wtms3OsXYrWRF62DL6XEjXJrC5N78rXbNy2&#10;2ay2uBH5HOTZGsiRnxwIGTipjiBuU14xnhNMhQD1/u7l2/GQY0H3MUp8Mbt6OSnsWPfJMUgTBO10&#10;2CbLU66EXZst4mi9BuPK1P3yL/6Ud22o4cCvim4oMiGc/BuJA/80y3NqbkFuQVbSLoLziHTniwX2&#10;E3ffjfyYkBmYvaDzjfxw1cKxo9Ghu0XIQEq3wpSKP4ex0T6Mh1FaYkmtSJhXxRoRmIHkBOrxmRfD&#10;GWYmEZM4PHx7m2j4NwS6Mv/n/gnJU9qu66tcw4LsQYjlOFKzi2A994PNwGkts6yGucO4nk8dtYXT&#10;GwEsr7RAO6+5fI0ihu0Hvlby/dLd5Se8vVBsXOG3Kpsga5gNTc1FOfYoaRGSOtEWmFkDt+ea3oWg&#10;3ZoaCoC92mnP3QbRGlBvzDuXK8tjrkdMZU4KXBR6PKBClMVirgoGTyAkG/L2fNLj5EKIKgh2+rjc&#10;jlCHHjB8vWlJYeWOGjpuI9sXmKRysEhgHzRuudLZ5WhQKe5ILB2XzSPVZfHkBNs2gz3tTFUaa2Ob&#10;AhlMeMNIbvYG0W+eUmh0b11eh1Qf7wao5HhqLzHkZYoLxepzORq8yVIlG3U801YsS/nWIn8auqxk&#10;V+C0s8ut9wbIZZJ4ghecq78dzlmpJBUiA/bAb3lXheIng3AVpMCNZZtaXduwDeWXMqshHNS8Nba0&#10;F+ghYO2y2TT1JngMJkZ/Snulptdd4dXPaPcKRlVARHizmyGWrgp315wGwPn0CI8ZWJxucGm2KPpY&#10;ZI0qc5bxmobKFspmkV3KQ66+nrr0NNnPgf+B1aHiUPcKUPeL3LLkuSkJjlyP5UpkgesSlTbsPEWO&#10;SRQJ3UsQzCHMJKYXkWz5mTWgU4KCBNhHtW556rBlbwZ6IahnYTXpr75cW5axo+BSR6adUsJqg9+x&#10;1ptWm/rMc8QCzBq0rlp11Oto+W+f/P0shb9dSfAsrOgectWBQ0FjNAW5KhVqLev2+3ffP/2bfev7&#10;IeG5MSnThVpM+ydL03Qu7FOFiEw3OeJC1V9tBYMTQLbW7IG1oEOd6YhQq1uR1BL7JuO0ecYQi+1P&#10;bqTrCLfXX9Oc5uUvtmL0nt53pSUXLr+XswXQZuC0XUATD3O6OlvBZVCqfIv5HKBP7/r42EoRwlY1&#10;eqhLev7saHkH/R6FiKoXEKjwyTqFltSJA+SWpEcF932eOsirusjL78Y+7dlAS+JnC8I2JhwSwnG3&#10;o7oPcGjZw/G7soo1nxgwhtJ/klgX38UTVNivetOnL79f9tnCM2GnqEbkqfeMWA6dsE5IN2l3FJyK&#10;iF35VM7o52lLEpMUSrsX1o/coxVQXXPohCSvm1w2bHMZLL2JBxtm+AlZuk3xxct2i7yD0uu3g9B4&#10;OLvSXn38vFUED2npcqRuzXJSlcPP2zym/8aFBh2Zd3MiymVJphRSw34LYvfhI+4VN1bvKnA6rk7y&#10;/yUXgeuqmskm9OFcl9i+Kwq+XVAK1zr/4cuijE5FAvVBx/oYkXe4jhBx+2V1pmabuPDQpyJVYker&#10;W3kMq9N7TsKIx0Mw6YZaTZ1wMW6cK3Pd+cJRK15lyxa+1qNVcozyzrhWmLGT+vV5YyRa3kQVHL/3&#10;ahnjf6MJmRPK2VWAXXqo3EqDKdsM5auCgJhye+RPETUw5nSaAXgHO+PiTtRr+Bu0O6nBqnZ1USY4&#10;PvQ7CDbj6J17eI/sRvY8UnxxmKZy6n0Kghqk5xiEDdewW90Hp73n01w9VqWDb0rE2gTbGiPTl8vs&#10;D6rgXaGDyocglY8a2kGDOnyIbQx5n11EdGOaO6gNdTsq6d9nv0TDRokyqmCYcABb4mGMf0D1FBB6&#10;aRNgmUKCh5QQ3oRCraN5/vFBfiqyMLeM9xOWx7p883zx9AoFU9jCMiW1ZZrqcmxsGtopfV7K4FC4&#10;VoWxa9HjwqadWh01xxVXHd2yDEuf6Z5fiOkzxfBMMf2BgKncD9mpjjKFzqzG+z1utE710gs218sq&#10;5fM+CdLWt2af2QnuRG4VvGmeE6BePVdynwZgyF9BQ0EXC89iqOq5Ei4SlNLOZ4ZMNM/AE4hp1dV5&#10;N39WAjSjPCRC4vGTkrc7zijxgEFRL3wgPqvIR39D+d/T7yjqG5mgcYjeZoa5sKnQs2ISGn5e2lQJ&#10;E05c/JDWt4JzUBbhvpRjYSvsk0F8ux48xrLYjEP8WzwYvJlNWXEbkk09mEq5QR6zLYaKWmlQRDat&#10;3BmZoBt5vpnNE6gJLdAv5aFdzdFmAyzNJvBA3JKTwQtITE878Da8+ur98OHbu0mCYVxBgAN+I1qn&#10;EPZomcQX/AlLsMmaIVMWSiUv0nUHU9O4MlBXi+MyMsKhoxaWhmLEqlKO5OSnbCGI65LQi4e9QVl4&#10;PxaRTIGnFm3rKYMSMWoeifpymfEFKpxFrXcHv9EDv2YK1DMvVTRMaCkvVD8uWYnGPf5DvSbGvl2V&#10;fSAnreDo7Vst6U2cRCsCbCZUk6qtpW4C9RAOgbNyWlfkNQ7Ob2nxL/EPTsunveoSCgB1cN2lUS8h&#10;sk/WPkSTs/stNtHyxtDJvd9GTCVslnW9BpTu4h3gtPCbod560KVpXmXPXz+spPZu6WMha6jJmF69&#10;z8WF7Kq3XlqfRZLpUp1kG70QzD6IwE/JsWAet7OyTjuwKiauOyGo9bpAatBgH1djj3iFW5CmPBWK&#10;aeBzi3DHsOOkdvG7xzt9hLWJ2kRc+/AJ/E7whj4ROqG4ztoxQekgBGE99rOxl+o/8X+xODYdmfTD&#10;MrNY/mw7pRSLMMeKwxVbKgyYpPmn7lbewCNyRQWzNAdvh/p46hk6OjUnKcBF4RFO3RoxGGa+zHuh&#10;tX/2/brj2ojI1zj8iNZQKzPleaFwXCKbvBUhASGugW5PK2BbfXG0fC/BXTeKyilP8aowrO2XYblh&#10;VE2tTnOarGcAb4ldhyQf06Y1D9toPctroexiYutYEy1UUxnILZuRBnGzfYruwlXHEta//e57q09B&#10;4IX9VcAmNh6+mrvvflHBu0RMHY9ZyRRIK27nerlqnVIO8366a6t2w5OFuGJRmmVumxgyvdxiW0kn&#10;HWIGYre71g81iYOOWCVxkPke5VQ0GmNID6Wu0B2ZsSAW7OrFlSmaDXsPGeZc819k5BoO868tyKu+&#10;NCOx8K3cOLSqeulxAzzObqgVst0ePO59Va9Ut6oW5vMaaDGwmAR51rSo/XYs635OLfz0F9/RRmi7&#10;/vVjql41cxr3/ggBs5SVDVrhV3+GBH3dmKaRfvqVDroLhblsQmt4INkfFdZOO5lwAhkOhcEDRZBX&#10;eiCl7RwmsYSV/0I02dmFdygvXEXl/XDFwv3pgYdaV9GK4RNbvv96RzYn3mlBBTa4G4uXBpzoJlLn&#10;0pqdgoQXQYJsUX4HWdWpH4kFYfeAx5uNL+zrNBj6X+FmpNo7xj8TnWvpczyVbnKOCkcvRYrX3taf&#10;1qlCysM/pDdzrdcKrOYNZeU1IbRDI3kmeSFQmXG59Z+npJZbiVhC7Sg3rNjXeEIQRWTm8fiJwCQ7&#10;DhDqTmSnNS1MiTB4R18f7h3YzDIXmyNIYI2L4P3AFTis7nZG1z7EkMAbw33GhMeGVHP8ZFbAKX4v&#10;IS7/2hF64wNvB8WDZ+zURbLxHCK1whNqnWSS7KuUoCrc7QWog7lxUHkftiZ2dChcaBnHnhCVkoYk&#10;43LB+fkSqw4YhKMK2jRKxOw2lV9XEt+o6XGn4Cvr762DR4zE57FK5qRCOJYcKxhG/QuKLu0iWGXB&#10;cN3qa5UAuEGj8tZT6NFb0+Cjxy7jI5YwOjwC2hgP4Svh4I3Jb4KqaG1raINBm9YW6l62Y5BddEiT&#10;9Ld4bCkUHkieytb2nFb+UbouYUlIleeEMWhf4XW+axmbQy2nyppM8M94DsqijlaynuL3UrSClgd1&#10;hHxyF+nkYQt9jOEFYsL+QOhbBGCGyIMx9w8zll5RUqgBOYyxlKkDooK6wt3shWX+G1UKL/XfLtoO&#10;gRzUqhw0nfA3epykWYXeEesGg2WWutHbYUIeL3gD2lx8uUpIWZF9nQOwgkgDLfhVXppIxbgiWl7o&#10;htLvzWTVUYIXamXv5hcWCtARNOsmrnc5TE7cczQg49FIEJA+04A7EkkzGDif2NT9MjRYWMwCi6FS&#10;WFvYh15d1/4AWNRHCCHJfYmVNCMtp35WLL1f9pn4kGaBM00KKze4G+CwB3ge7Efihk6tlqKphzx8&#10;ZmghYCCWFtWr8T40oKY4eZzGUoa0T/AqGhQGi1croMWNFgRLfaYurPt9cKI3N4xDMj97tADlEa1Q&#10;pWhit+hJ62v30n2Xlz1CI10pqzNqr4IONqmC4VO4yATByRj9b1SjEQr4JIvAkzsRon9+YRCOBtgZ&#10;rMB4vyxIDWCEzMtBpFTML7rhijDcz63nebTsMEQmyDX38+bos2WwFqnC9V2JsLjCMyW1TrSrxbQs&#10;5y4/LKBCv5DmXyHDVW/MA4srxeAsG1iXTS1VICcDYIFDQM7r+9cfPwy1Al8VDCMbfvvm/uOHdz/8&#10;AHCVtxzw24CTNfBq/WkhK6dwPJMOGocwF9tDllKZmZTj2FZ5DID5gbpzCUhdNiw7qmHRjJrKp7T2&#10;SCT5IstzWGgQtcvS5SdxOt9gzw4oNRA7yLrF0/BGp2+lTQIwSLnzCnBmX+QW4HIpLjW1tG/tk8N+&#10;A7rBrYH8jU8C4HIN0ao7AFQYQ1yaD7Oj68L3ooDzHKgWRl5E8emjc7TTO9P4xqaMpFsUq5bLQ5uz&#10;gIZ9vfIOyQFO+cCh1kWtLL+tZFrsDpx3JG3Z1Qia3Qo/Bd77POQS+vlB2W2/FTsKFztc+9zExZUz&#10;LajYjTTMEKCKaPUCt6inenizdTaPpYXV0P6s1yp2DWaLWhkNhLUz06Lan3KVPIfUNZwsDIxW/B4g&#10;0MpDy80QulMhVeOQEzP40JynSaD3cBs9PYvN6vsAs6f+digUFZ7+nTG6QQLdd+Fa9pXdlhefLMb4&#10;5VNQq2gzPH/yGmWyEEJv9mOJZfO4BvVkkhaDw+SWItHKS9RUAQL1tIaslaf2r3wlFvxgtKOhTj1a&#10;NiDuGuhedxxKydQYq/i1TlXQNcjqhWYWMs5cvwPwMFVIgiJ3REI8KbX3wyoqMY89h01CIYwn5asq&#10;2F6jQ00/ezQ8Ewo9nR2HAuajO1IONxDkwZT1Cucog8ylFvUszsbYnVK9TKXo6ngzJcbFirWXf7Wz&#10;Nk7vf/3mu6mOayETjxWFm5ZVp6Xl42Z8RTkuNdts9gwy+H8hliR2U6NX1mGt48Y9x7PZRKCkKp7w&#10;i910KLfc8Q/CDaTtIJOLjpuNd0WZWLmlIwmu05s3896kuSqixahX3XWTaIEruEa4K/XKiA1LZ8ZJ&#10;BgSHRfsYRUrT7EC2E9stoWIARDi2os55/M6Q6RCqM+taPSr5Ba1kk/jalVekPWX1OO29vp/h01TW&#10;L37+7bO//3bC8pVhj5F+OfgKPN6sPZpFE5mIjclek09v9jcaf/vNGvOu9ljUmppR+gIxMCZJlRrK&#10;tVKJtJOxK0zBcYZMog5K/oKpwkuw3OEV9RA2pIaJDQNUaTmk+svdI3TlHctqJ0+xjWhW296gAkLT&#10;0DIgc1+03St5ha3jy8sXgA1diZj55Tsq7tQwPNhCN++yaCVkbCLYyCW2H59G984LnIQbo+y4uTgO&#10;te4sXhdSEgIWZGdMZzSpraX1gTIMkEsUCdg2k61Z/duthNxbqOwnDVFJXVdXfJSrHDaA9lSLsUES&#10;4RhiRc+Sg+x6E8WhnOkeusMGOopw9J6VElRHiryWZjNG8AZ/SXOzXKoxr1jrVG/qJ4wUPraTzjQZ&#10;Pq1/r2bIHLOMHxmpiGVgDxtRD/z21/YFzs1rEw14Pi5Bp21Phl47gFW9bhcWqVJj3H1EkUAN2dBX&#10;h6UDyXGwiK7dkWXSa8vEiA0VtKQBz+iuSQEaA2WzsaJoMnDJYjspITECpA6A6U7qfJCqqPXKB5uR&#10;YTz3olLXX1b0++aH3/HQbf3AinMRuexBWZoV7XdIKnMuyBmg9JV2I1axMvykkI6m9yy/ZNiJjffM&#10;Lv8HLF9yx5z0Rublh093nz6F8VqE5h32CCRRd17mKaGUL7/fFl6vxjykWrsauOtV+TYgflI5say7&#10;g5mlUHxvBC9b1hs5+M2FIIlU7L6HHNRTDWYonBtO4zUx+eFjVQRU1G2mE2uNr9cXkeaoS77U+PTN&#10;UjCgKTqU1suH/e4rPGA0YWZIBecscvGzMlRi67LyT3VRxk7pxQwY9oSAFz2lm/J+IVJFpER4RJCg&#10;8SkpdGBGwav57b6eL+uoG3TFEK3VIUcI7wA4BSuWKQG9Kn53Ge6QFmNp2IgK2guc3aETHo22kEsU&#10;7VBTS8mW1UsfLtSIocjy6B4v7qvtaLVqbZ5xHuBc5yTrFYlgvGkc+uUE7meDgv9T+ohoM5jaXA/R&#10;YemZi68HFuNtf69RlGPJpoxgiDIx3gH8WMVaGxu2lp0VCJPti8QQapqJyNmig+8E+z0EEjjp7Aqy&#10;DWEzlQX2wLseRfdmnxm//Vmjo435cca6yuGcgtdbad0b2/5t3lMeZqvDvi694oUEgCvDADS9lJ7d&#10;nykYY1mV3lCCiNjYhjSSJ6BHKwC1cbpUmkq1n1cZGNO1V4ZV4m2qDWHtRK154cKJAQBg6qLyAA/H&#10;gojBrzoUcH7PUvFP6HeySMe0DMRuxgenaLIzVpBmy8Ti3OVjHaN3UdtpZmiHMhmtaaiVQ/JjiLGX&#10;s2COsF8a1zowNrTz7OF+8HWM634Oyr75/Hn/GgK0QBQHprJLnXVL4kwr3WuopYxaP7sTmPGOjzP4&#10;Q2yKgE/Ml9eFlC9wS+KXP/PTgmB0zKNwVe3ajVaHYf918gV+d18Efq9UdeW4glhwbE7CSYVnMbX/&#10;Ig/WC23nhTOTVCT1rqdCtfOCR2V4QYw7knNScuyjoNmaCSwqpSOKo2Evku1oXxkxQSxHezroWtnL&#10;0j0+2wHUiFObtQpUtCM6y1gKdC80DpKlTV+ZiEphb3Ji8edkh8zp9j4htG1Fs5JmjztCDvJqCiUV&#10;jEdxdddBVlCuBVarsd+zZuGQeRAz9WZRa3ZagzrwFbN2DBR5Btl0N+nEjnNINQsrrAq2d5MySZo7&#10;MBlj3m9FUXoglWpB77IeptgMFwXDB/UxpLutLW4E/AC9krOBPQzcE6ld7xOsAvZUfhIIScfxmIZg&#10;5BXS803OLkRX9Q040Lq8Xz/jUYjQTLjiQUL5DiB9TR+vx/LkLWP+hRDDhIXoFLzXo3xDJ29Mr6yk&#10;NBfVdjpXFS5yh3fwByfGJ89LdoWmQlOksOmBr7RmwuDjHQNCM5Q91PGps2XvBcYGuiACz+Jkw4Wj&#10;B+1Demt0dAC26Dq82sa39zFv8ag1Bb0ko8CnbaeiSoWyotBjoANHlahVoyCw2YpRh2mZiJUcCo1s&#10;h2OgrksryREshWiISs+VqXNzMxGZb9dwYxKqoz3KR4QMa65TauBGIC8jU+3xilp/NeNl7fGPh7MG&#10;WsJsIAAmqS9mhowqOFAw5II+FrUw1Y7D3nzMhpSW6YJ3gPSXxxLn4n87X/kYllM8fAwzE3GhVpII&#10;Hjm6YhnpYL/AFRJ1r3BEI7AqXwsGQa0D80OkybM3Jtka/80336MoRmgNgu21LNKqo4+K2J49fHjS&#10;X0ug7cz0fHj153Ctq21+NtnwoOy3z2z5A3WM4dNODaX0o9l9PRtw7edKf+nXCitIG5xVixEx11YU&#10;EuwicCBzpF614Xl30a0W9YlOeSkbHgCoKM6aRgSTo62Qv4oPBVF8ZSLhdb75+Y5p7DNg9W6QdQh2&#10;TXFUkC7Q34OE4LjWMiJnqytP/fTuFKJiHV/VV6AozkZIUbtTVRhk3lRNLOmWCvnymjpaUKtY7bIj&#10;gWmNXySzpYm46cgwcGoE8drSiiLwFM1KRE6GcC3Cx7tb5UPr2fPcCB5XcYTWl3RE/HwagZaB28ZV&#10;q5NZLGl3kKGdME9JmG0eCdw1ay2mD2Y3cZsIUCvyUVBWXXb3prZbwKT0kEu9GxwrdaDLUfwq85uL&#10;UkmHXQA/n4uAvr4ZDlmyC5gJUh4OsGZFpmFiOxEqO5U7jM0mbDxLyHJlj6qJIz2ppNw97kG75LQC&#10;Xfm9ng34UtL9GTRVoiGJ8g4b2l9Vakt0ckp1lXkncjBiKqvUpMH39bsPX569geY9pKhNYuFyWasY&#10;StG2x9H28Gp7i/0YPW9zI/NnnmGzIksVHEd9/+nLlrqCYRb5PnDkCaYVhCgpFRG7kmiwEpVZ9jbR&#10;qnNUw5ycaVBhmKe5PthGv2URLBNnANrxU2JqvhPe4BD4PKQX1+4pKBS/eq5WcRquIwltfND2u5uX&#10;Ron2j+3HHZqGWHsH4nrrEBB7lUdWxYodUYrl/ISNmdK3y1rjkZjowHTPSQ1UyFTBBrlbP7xRmrXv&#10;dLbKbg8v3V6GOVHwJgle9ZSy5H1sl9tp36f6gIDbWuK4UKgVmbS9c9oAGh3WqzMRaQJXAQaQ1ZLI&#10;i/Qwig3z2BWAy//rfVcB6kCmJZ1oitIJB1OtDoWbzb4VDa29OsJR6z1Y3B8uPbyokfTuM/efv8Rx&#10;EYWcQgASAdA1SgG781C2p6FLylL6nQjC21pg2KaOK91EfddtqkSbJLPhkTeWqGloBxnmIJ/3ipOA&#10;6DPyq6cPcApw6NbTDIkBTG691820Nvxv3h3iuhK1qkwD0htDWGIhBLBWYaEpg+iyW6nhsUQWouDH&#10;A1d8dMUrKoaLA6ddr6pzK4mEN2tO3Z2e0oiiWwDQ6fMuGkU2htAbuAuGmdpGgjTHiOsyAfJeDboL&#10;rMbl9s7xPZKymzicVhxY0UDWCUI4wcCMBcmgHWvnRJtpO7WDipdOmntkn7KIlMK+fQfYWBZMY6dL&#10;R71kAeAtcm+F3LjRqrA9FlPuYlvDhejDB/n/WtQeo6MaFG9JkOgJune+eWVJbM4tJrhYHqEy40Mn&#10;ghZ4P9SqoBSWciY9T1/vsO/vLWR9/nYpQqpD410BeJYggujMdHg5cI7VGIexyQ6I8aRMj9d0olw/&#10;MAS4kB24spE0TUPuwKH2olOjkai1IRWbnfM6OSDrIUlvRXdL9T95vVvZLiilqnS+GQsxf6/dOp7t&#10;z2Wy4MMvC6WqXssdwO5qCAwLakukILdcNxMU99vhAVB5qf6Yx/J+V817VMGHLFVcoEkvUE3UGkWc&#10;7LyfB6F5Ft7nrTe+urbmHO6akba9CsiRAe92ofGv7VhQDdThieW3ZYwdLibGK2Gley30KRbEE/0O&#10;CgKDrfGen/BjlRE2hQJvH7fhBAJi5oGuoVauDnz+rHaxlTqknExsp6C6NTW+mNOn1XXDZIqDrOVo&#10;vAGeCmFaUrlOvKywkrrG5B1VfIu/kz1jr42BwiXf0KJJc+N9HgtxC1DV+YMWKKfyyUgeOWfanD6P&#10;PQfvi0lCaBpJ2ldi5kyiHbi4wN4AzPMpzrRo6dG8qpx9eMihlOteKKVNhy2TFWhM+C2di82Sw34G&#10;hyPBwEntntqZA32vOiD3AqUJI6dtcia3O6qcY8MwgJ9553w3v5wtMzGnLrhVbKbrZuPy5CpdGSKL&#10;UbnJHyli0idHZvjCMYGisCyOrEEBnrQeBwBXrH8S9ryUg94jKF07nLnvDsNYrQrpp33xDpI3+fPg&#10;NASDcoAZFynDBJGqbuXrkKUCWuW+sqZwP5ysUShUbdu3Bk1V5jEi3r3LqmaSC1uc1JoO519S58yK&#10;SxyA0rd0f/7toyFVUOtQ39hLTzC46KToIjT6ZGY9z6abHVkKFazhE9Ta3IN3JHtnh5TP0/5V6wrO&#10;Udeikh0CTmyigvRhUQCFBlSZJznXNljyJwJvCTNQ/cJ4AbAZk0lZcWM6zrLE3i/HPBeRbpxpvXPJ&#10;kksiUARLZuEw3rPt2O9jXJMNJxLWyWm6X/yEO7wlEX71eGc3yf1Kf8d+vxxqHY6VcZWG/X7bGdTH&#10;cHcAfoZH+/OXTwah8WT6ahG2HVZxeYkmpazLOr1YtZCYIb6eqPF1/I7i1/6fQJGgKXkmLmladI6j&#10;209qDmXwYISUTSIMTg+sn9WA6xjUhfi5B2vChA6znp/5AKENHjo3G3FccGDzADZGXbtbUQorhwZ1&#10;fPTc3FmswUAWRXyZFQpXOzAbjIS17LuP8JOb+KsCW3AOnVWLSIvcdEsWx2KUOgGwLTcoVCPkPexB&#10;ilCUgYuKJBCUMkYMapBbqb2tU6zCPWiKRSZrKmRVqetXoptEgFztB7kZtUuDwEf1yeBZJLlezaDE&#10;9fOcWviGWjmMqWc/zumXcjVJUU2JAAzHAdg6xgEAxCp062Uq7ePiXJ8CjEv7Gp95FQ0KXFP1hJqE&#10;wSI3yHmTEdKP2vHvu5cNNYd9pLaXPzDQVzFwi9BiCXTsTI3+Uv0yIe6Y5BeL22zrYv0nRJymOzBs&#10;8YE7pCDcbtkj5F++//zyHVWyvcMqsvwsPByvGLdZw6QNBYXfd2plpXaTBG9SOH3CIF1VlT2P8Fy1&#10;tuN//+0+AB+Y8S/HNnhjEfIxqm15VKbbs3DHHI2PVwpBuabTULKhvkaAd9Kig7czSa4q1Q8nuIKC&#10;9smqEpg0zdI6psMPnx/PgE5MxVpZ0uxPign2S+ix0ta9JGApUMEvmmJgxlCynRUof0tdMetW3jUw&#10;s0314E9NlDwBmYBn5AjXkdhCOxPDVU7CxclS5m90Vloi1UVjrGGGhR0lXpXXzSgoCUBvgtB0cymY&#10;288QC+hCBtXDOJJ7NKKCZHgnXY6KniNe9mEmUYSTmlSgIh7Ql9V3xNjKfXeEQ0Gzw6FcUKgQtxO8&#10;QQlpOmPaPKCp2IAQRGZ+jOWbH35wGZiPuFo07fkXeDC4P+LGIActFmVuhYhE5/WihPmsGFUEYvku&#10;lJr5CHIEm0dLEhRDqvXd+7n1gK4jn/H6qp0Pl9iRjG5rdUZxGVykLloP64olSK9Swx32QUeutEjj&#10;ViDJgkv410oY8Eht6weos73GRyWtfjZ9vbkLqhGYLp4WDA+SWUORUfBF6mrUZAtHfFwarlIYpTMO&#10;kNbv52K/YS9r9FXfyDBG8FvxNlNZuWx2tZfalhWCLrpS1cshNpxQMeEIKMsLYa4WWBuCaz4s6rtJ&#10;NG/i4XybgmGDals5Q0SDH8tTDBiHiG5FrSZHKAgMeG8dvniLXVAHDGodL+0yZs14qK0cr1DMfsDq&#10;jh4H7yUQwgEwf/zkOBwcGyyJ1QzBUuIo1wrYGxJ7Mc7q6X4Zap2ydKgVSfDDiL73kwrvwNQJnxas&#10;bMeNKAw273C5/u4daVIlIaqCNwgrgp3oN4Pcq/0MR1KawM982OvG0ya7lXlz/depi1tr0EjphzDp&#10;RpMukAi1biPLBUi6Th1jjatYegN7iYTTsZODSB68cQi1nlLPhE6hXOeLxraVIVx9X+2gg/8ttyw7&#10;0FbODRhTlJ5sONm8ba6OSJtM/UbsFAXIy4lF205sZ+XiupsmyKSZareUnXKM7laU/VFoN3rcg+VI&#10;sWIa0vaYd15mW+jL2lpFjHAJAcYzb0fbwq8eP8awykxByvZLUczuiL9PBQQ1nOBS2cIwG0+NKOKT&#10;81IkfJA599iZ6qnFyLzq2DjjfdWx0S6YjsGzOK44xWYeNI8hyyZvif7WpHDak5QdwMWMjq9qGuXK&#10;gL342FPjetkyFSosGFPJdTqURkjc1EzDD8NjPaDBrqP71glSPxtEYWJXyefp2E+nwwF7cwdQ5dOd&#10;ln3wTnJq7DNYOs81UWvqX+7hanoL89opZT7pfrVuShSdbHX4Sjmulk7yirR1kUjkM1eL2sBeONnR&#10;AwSeMzrGGZakSYpUeZfINmAvjOdN6u88HtkmHWpkZUGtQ6pwoa/Hy1H9O6EirCM49obWgnCWZcoT&#10;1rJoOEL3oFDrQbmSq73qZ3tkt37MCaUism/BSZiDcMpQbsZwykgvd6AAm34/olZ5yzCh8mAFL8LX&#10;X3z3eIWs6x010nU/R9djp2xPV+ydnyMX31BQvzqWG/vlR8Pqo4XLg1TSqOyZXYjAGZxxxbLHa70L&#10;h4zyfEY/q9odYXu60TBl8HZHaM3cbXBqp8REZ2JcTya4PXbBOCiSz3lrmKsS2c3R+NXmEcg63luV&#10;IkkceR1Z7heTCkcWumWI8dWm/u2soaV/t4XKdDd3SH+/G7OKGPjbFwPnW1djkldSS7/f3zyd4pp+&#10;PzgqP9p1jf/u0B/qYuypyD6sHelXC6ZrG/MTUshCvssjNCKlOBu8upV3MU6QXYJMaPT6avJhFJgC&#10;SBTboUq8hYU0+/Avn778u9krjyWHgKYXzq+27LRomj0UeRc5rgGnAWMb3tDNlQ6zMrHqOXcZb0nh&#10;+Iqxrb9YIe0VopA93q/MNHf2yvevfFg3l9jjxd/b7HYafqhuUxUcvXkKl0ccKY1e3GkfTrtrjueZ&#10;o6lepiM2YfnSSc4GBuxhJV6WPIveyIJoJQW3eRofc/DprHbk3K0s6TxI0lrTHIbSAAPkwiSWOx4B&#10;LQy5TbTkPYzmzwvUapVp5kz7GR4Ld1W0DFlXHaYmvYdUVx4sQCV3gDB43GB9d00xbnwCLUMvDJpV&#10;doHGoEIIvEncfjfXIHaZXluYnupQKm/lTiUGoQ2PRuicZibS3FAQA8vb3wpW7z59niK36tkF99Kt&#10;A41qoS8v003ExkSSE3IgS9I9CzGE2PHnartz0YrJYl1wHaDUU+B+ejyi8LQMP+/E6TKqMhbK10lv&#10;SQya0pBm3Vx2RpYyxrVGq3JB6fSzd0p/0EKGPM6Z8cChanZWUVwrGtorl0QA7Rrwi7faY3BF8Gxj&#10;TnaW6pHTZ7Xv9maPh+3i1fhkzpdnjzB+71RkRTBk8wztOisMI9wBMLhyrP49QBfzqouPvVL1Sper&#10;wxQpCSpCti7s7drjtFLU52ioeG9WMndK7Jg4zHWHAQYRx0YONe1KTGK9BV/7n3FEJKEykGOQfVJq&#10;vXsg9MGuxm0GOiFGyUYMZvK2DSwRp/q7IMRbB/zkUo8URFEB7uerk7xVyZIt0vWUILX6t+Fhiyon&#10;SBsCka1S4GDdIAG3BjPRiSZNjCY10QWerfZST6aq+IZ4945fKUcQjCFkMaYPvB27V/lPbIRG/waW&#10;RJ7T9us4LRqPjWdpcQNsmrhMZii1Vx13xfDcTASZREgKNASHrHZ+NsK5ZO2LkWOIHQ7pqptUYy6n&#10;mtZ054INsp2QOhJm1pLvrHeYkbPAKig9S4uiO01xGhz8SLPAFTxvfR6NutAxwhzboRcW0EJhodHF&#10;6zgCU2BWE5Fj3CKpuE/m28RRXf1v4lotXLwcrZTCZv4s3oOTdxjB5KedjGgwL6tU0K2ieo0EWe8/&#10;0Dlz4fViawtZI0vxE668MJZv71Rb2LwzdP5Xmetpt7sPbAsjwU4vEy3iD+M68a2xexT0q3dgRaAO&#10;1kengnTHRqX30SMcta1jBbJt9cZEJTNug0E+eE47qcYIRQQNn6yqc6+doz1asdJdReuI1ucjQt8N&#10;xaGM3ZtITN9tDQ9scBH50or8Wt5dVt2UmDWNc3UPLi8DwqzfTE1HOwtB0cAzpKsVqgfMg6m8WmVl&#10;36FZlckH7taG15peT1ZrJW2i8vu1+n0maiwhKgWqk/di3zb3saQcOwxovcvdN1Anflu7l5urk+jR&#10;dVXZQj9d/KyiDpK0CAjwooUd8MOp5heVY7CW0Tc8TL4AOyjQzr6uvy54NXg2DOZMgTNTCLvM+FfF&#10;wG1TyQYNvfcxjIuf2zsXjheJ+yyyKV7lQkjtDIhNss5JJRxQMrCTomXLzI2lQ/cxN3Is38LSe2CR&#10;ILA4S66VjNUeUq0B8QPcbKj4HOQF77mElSpgGG56ca8MmQ+1rtFd4nmar7rBpDTde0v8hVcRNHFs&#10;DIXXqWlE8eFuXGN3EEaBbYBtMFceeRlwIZnJ7ovqzGHbMTldBu34Uq8Ugd8rGjeMKLtCWc0j1KAa&#10;rsA8+0iygFyusjwgeiUbJgdiQ559RR0ypJ9uBTxnUSNTuwd49mHHZ0K2l+KXosrsjpKeisGOz9N+&#10;72E9xLXvLl7aWXQijhVoip0K9oz2Ie6gMXWEKgjRWpUeWqH9QIFKT/AY6Iu4fQsG5mm8osQjiLF/&#10;DbLSoRQrVhjIaO2hAAXGmhVdTjG2J5S11jwJWLsuOLgo2WFlWOgxLYjAAvj6AnEhhBTWLjIvJifI&#10;McUPEU2DVjxugIJzWh2TAeYfEpZBPaVbsJqgcbnrwVR6HXPAtPwdCB/d+rNvHkXAmsHfbE59iSaZ&#10;JqVD1Bj2qls+F6MWPKq+QZj27wmWH+W5B5CKODLM2lGqbUX+aK1hti0PVkKMijNpOkpg7X+VCah1&#10;V2VtpR7834a02lc9rpbVze156HR9XugTy2yKeIGv7oLqNmtlDwl6tWzdrEl0U/tp4fEwPLmDcaoz&#10;ZB5Y/e4FtLD1xq++eQpeHbJdLyXEw4+3d9XCo2GZPoDrRMKg1kNnGUzDOtaJhCA7n5WchGtjA7dp&#10;z1Ve+0VbYCCf0JeIPHFmW8CDZ/DVnAFkrO47wzB/OzpY0+CdTHWPUa/gOmlYCyn5MN91ffOyhtYy&#10;Sxy3ALG2Y5mmAk9qiXLgqBoA8wdcqKhzhQ0RC+GQfQw9sPAp6ix9prTqaXXDOV7Vhr8eNJW9FLUC&#10;RVApvHz1y+drxfFiby7KWQNJSCEKHYcJQa2iOBXRtjaON47HL48C3a9UY0qGQZHBMKsrD+9HogXB&#10;w9xKGdiGVOZWCG1Zwi9oU0YoFhJI6Et/zlSU9ryhTZGQFYvaHb+VpXvtxFF76rKTxlX0zpgo/F4M&#10;hxY0WbiDz7zkitkL/KZUOL6XDIXZjdZJkwjrvpTSePKX9+Mhn8ydy7ro1tVgra1obHXjGqtTS2vS&#10;1L6Ox2rX1YXqm+U0bWtj8ukTG9cqS5nF7k5TOBHNgon8w6fPjBIt4xYRlpIPsZMX6KmwK2qHHRQH&#10;nDuAjKfCXWb23YdX67Ex16hFaWhBz1BLvVJpuSMZnK4JzVHJCjVbe2mJW1f7DGrkHDIBPPzrlsK8&#10;SGaxnKmQTH3kG3lGDsDbY5afCT7Duj6WCOXD5OUjmmIfLVg+nOLhYMZFsvV4LtrbQEXQxYZt9Pbn&#10;xifUtNf2+/rT5zRIfavHNkGAIw+k0ZMZWHta+3KE+2KolSOs87Aq4qjFA8CaO1pxIo4YADt0pahG&#10;iK72fsHQisZXPVUd7ClAtU5SbBYMzvKqJ311rcTiFyBp8KtHJezOekfZXjq9NUdZhQaIJWQrtoHi&#10;O7JJrIYW1u/ydxKjW4G7uvUgOo31MlYwbgZm2E6Gkt09L2WGZWhDI1JnhGs7BUbe33uFuo2q5Wxh&#10;F0cffdpXPCMI570WWyPMPlgrSo1xc8zfrkswIFMAFuaMOD0g+fbOSZ9Jn4Y8bTtxXjv+IQQrHkOw&#10;UayJGkqgxOjG5QawZYz1erFnSYC5e1eYll5QTsRWVz6uix1RtyoSHlFWqV6zWemHWzsPKbIAph7O&#10;XFQ36JS1knezzeCnqte9sh4Nhm3imt/baZ4SShyk4IJOYiXXoh4r+sEEjE+aoMpnAWFTHwSijnrp&#10;Es8ulDUQjqhV4qvGmEA7w24pSkhjY2s1rpLnhZhNnFci1xR0nMrzfX6ROmDsNDjdHQZyda/EqMue&#10;vEZoYxWcIJwCYM8dbGNltRfvzYOKZQZZLf2ugpo7g2+SBwwLsQtITkAXXsqi1oGWh09jYt+ucnXA&#10;Zg5Dk9cOoOpmhGB4Gtr9S+5rAG/PSmjMtAys0o+7uUGtmw+Kjee64yICcNLMKaYxklOABzXNdF/6&#10;WG4U2AXBwNNW96puhSeUdqbW+rqySoIEYzbsgyhukD7SrUm7HzFH2TK3WjokUf3R/e4AdvAtBjCt&#10;fLXUIvgtUW73ohQcoVY8pa8TLKsSoy4jSkGdelp4Y9HUOzTAO/LjrQ0dah/U45y09YZk13Ox4ao1&#10;F0dtyxZQMXjiPALq22ztRgRsiuJtcF+MdKXL8coNXGBgIdSSJyngdIPJga+qAzb1oNY02OjYt4vj&#10;EjcDvLIG/Ew7cwzYjpOluXsTFtpTh8cqQw26q+k9ZHiAvJeNXrkSu0UkEt5sdgHOwuqX6+yCdTkf&#10;cIrrB5O49zRKNEIwNcOM3IYIA5HdASrYi57dbW1RgWWZONwcFlHznoX+wcJ9bDTpgg06o/hOFar7&#10;c+9vThEGPtth7EypuBlaSDsaCFT8ctGteinf6vxRAMFxYQIca52dXna+wf6dIISw6JFoTfKzkp9b&#10;wAOYv7rLwOCJOoZ8LgYV7SjyUYyCORK0x5sgn/u9Rt+RTtrTX0Y6KqVAnd+Pf76sGOH96lMgtAAR&#10;SnAjvb5/NYm4PSCHVGEOwaWVcaZJpHGunkw4KiUwpjMfQakFogc259h8WMqa3MgoJuulbLjmtPZ6&#10;sRGR2uCIzdN8iPhK/KJsc1STEJc0xE4QqnO6iU3fPLrqM8wq2hhScaNAegOC1DkHZt2PNnq9+fOx&#10;r6vCpcCVYx5aOah1HN5VWfpT+jpBcjLy8+LsbI80Gk9mdWOyoeswsllG0c2ZHtTKHIm388RqqewX&#10;TZh2jVQyxqzJeRzbV8EnJkwYFGtcilnUMcQdgEe1C3/+bKWtELBi/uTHupC4r9ytdo4oz0W/omv5&#10;xWfA1LTBvDazE0hLtP7vXz/6m69XWoz9EpD1++d/85s5eI+qhbkcap3B8lcnReHTcSGXyKqmlJB7&#10;UvmsZlxD3yILXIyY7Pu4BOe6ZNfKgCW1ecp0KW293K7kWvcsRHe6L/5sI76+utgoA2XnKLP3T38U&#10;C2LhJBUGD1vuhCmk/v/r4bmLEPU/gJACYlIpIkD5MfUGxwWuCkPTITYXEYCJrHYY+L4GxZO8iu6Y&#10;SIrQAIoxpXhnLY+i2QyOI/Sx8LV7x25hxnz7V8ahgd5xbiBDK2BztQnJA8tPOQHLYgM15fdGOFmI&#10;oT8Hw5Dqo4vo3LY9XJ+7eI5TVJc9eUHFyTbQE58Ay3NSxQ8GdNR+Q63QUyLGsJMseoZPePNCdVKy&#10;OJg0/fP+O9QHyLfskwJXADN9/NSdwuZlOpVjOwqNxBVxhlYyjIXejjBhSlJeJiLWN5yWpTDo2qa+&#10;nUKTIiY82YRKYeP5y6eUbaHp6wK4hfsfP5VQQJco2wwRtGBdrnV3/5Gr5SOJng3ZD66jTuB04uYW&#10;U3dmTwFMZUR+ULry3RpEwam6cRhgkxRB5bqtMGULoA8eUBtvuuRqr+qRi+vkio2Wsu9WuaGvIIG+&#10;rKYmQ/5eLxZw6dVy9qeAMPBmUgZYe2+joO5KQcqY2ISgwcW9dufa7Tgr2orEKuUirR7X+urO8PHg&#10;pSLjmJBYdwmo0wV0B2k7HMhq5XxUvR52lxTJYk3+VRiqHi+imAfqoFeEg2G07scXUB9AGp55/fkz&#10;XJyIkaLWxSIjMxdHGjXW4jVdbmzqIRVhwI6ME5hXuCb5ZncZSl6jQCPuEhwegQb2KihIFx4teAVH&#10;KY9UTwh02TFAXtkMMy4rqnOxUa1QripH3qn9BgMostrR+qjwMgxaX15E+V52Ctt+ZfNl2eHo5L1r&#10;qLsxHMDL+qg+sXB9cnobom3WuIG636jjDFqtHWU7dQNGSkMYbf8e9rjtl2cBzAMLBXLpRYNnoND6&#10;W8rz4zilAtmMACMDnPN3EKZbK2g+hK2uORs3HvaUWtBcUdy+wwNOjHcNiuBEegGJgbECcbP7kCFN&#10;cZxMO912PF+O89btZltOX73j2Vghzcg9VZKckJcuRJJdQ0RMKNRxc81nNFt2gnQrEMwcMlDUEWkT&#10;ti8hgjLZ3MTLD7t4od/JHbybpPbjYnqJWYoPA5nJfQnxZRTDNpf/apZOh1G5eJUsuN0IVaMz85j8&#10;UsgNZw7yRy25StEh2Jke+c6zMYGw7tRdc5xV/3ppxwmjYBd+ezmAEiOHQcvp4U0MmX851GWAsOpW&#10;MxFiYwW6O4tpR+uMghhYlvXZoOmEtWsSM971HdA0DD+ubOhILYC1vjPgFdJD83p4hw5tSRxPNWBb&#10;+S/IveBrFrV+IN8mDsZvJcS1QrhGPp0jMHWf4Xa0PXIhV7ANhDtzKpncImyRnKRG10J2wZ7IBie9&#10;7v2nTx35AWCu4bIPqToJ9E/CRTfj5TqndMDFF5XvaXO6zU5bNMXZwipoKGY8uVDVy5g5ocsdQ26X&#10;I55oOCTHkZreOiNT51JYSrNF7Mta6JbTnGMMZAm4w/AuLRoXxeJG5HLpSaUixUSoOV00rPKmmCY3&#10;2Qi/ovMN5sw7qU2E6FSTrV0+ZQ0YfG8UalJO+lIXa++rHLYYda841ZhJE6O2jnMMmzUzBcz1zvcX&#10;jx9vhC9QyoB4o2DRzipvxjB1DGq1YIhg92MeMWb/VcBxjUerAuB7xgnqooJVDqPZKRuL+c060ODu&#10;AUnV4zX2KY5rH96tacIuMlAXzOvZZ79c8CGQYzzBglvTykFit2MRqUUZPFWt0GlBdu3H/Y4wp5zY&#10;JSGmPeqnoeLKgweZgpps9uoXYKraQIutibs0j006m29tcAu0M77hGXLlK0lNvIeYWV7Rgmd8pEqv&#10;7B4b7tqAbINFg5R3DcgZylZiBoszUCTRJel6jGY2AupdwYrhVThnioFnrSR8mq+ngrjwVchq9Czx&#10;hs9E9XEUD38HDSt8krCVNbUfrLD2eA5Zjiv3eFguTlwWt2pYYnUpXyZXda7HMz3asl2gVqhL0wFb&#10;yRX3RYlDYl/GwlERcrbIgwPS6LFp63Cce0+HpLoKGVGn07azzjGXurHiFKxabQsNq47a9ATYeCco&#10;miALWZ3wUfzWfccoXVF0tZb6v4CkAnqcQr1VnTsmsW46m77Q0Pqe/mL9dfeOLWG1Ezv1zFQmz30K&#10;SzOI2Q3U5ncs6yqTxydvOyFYPIFHKT+FVyc98XQq9C2wsdnzr+LnKNZ1xNFwmOrWwVetqjCRnmB4&#10;UzxU+JU2MNLuVt2QKZFgJMRPfG9RsjazdKPhWFewqt/sEf5d3ksh0tDswYFWRdoTFeumYdSqYf9m&#10;hbki6UevZ6Z6THogUZUcK6oeymdZ7/DWphUT2jsWJRoMUyOAWGoOkYbT1yiUtUOqztamMtvITdW8&#10;X6zjIqyvnhOwh/MQHrMwe8In0RTdJg5k3Sdl8L7eQrQ08RQryv7ZLZO2kBKYltUlJN4SB+1QA1kl&#10;cN5UyCTqCYReHK4cXTgl2iTYls1K4OFljzmzL9ox7WoPfOopRTPYXVfdzowRQUrkn3hQ8fs+vGh1&#10;X4STrE+M+HDWQfsXvXbVeMe4MiabHaEpHWtsOLQDfvXhc747SefB2OUvLoANTlYEAhVpkTe7VvBJ&#10;Fa7mT5Yrox4fcA0V0zBGFMfgkMgAuUG3ClAv2SEC5sMT1ryHilxLJdUAI3XerX/xkxranc5o5NOf&#10;c1PgdEA4XwrhsoxmH0l/kuwMMinD3r1DnHbE2FV9pBKHUF0xKhXXDGNcLmvJxfB0/xUqbF83dyUX&#10;DymS5oWjVcZ8hNkyzCiNp8ZUsC1WBN31ZDqCEysb3SkhVPWfe/xLHZ/GaIo/wcxxqtvm60mmZy2m&#10;PcP9R7hQ7rBq4PdffBFq07ra5pXLXrh0oZUGkou0eDPPUtowaOu6MAiiBo3fiKnlSglhCUmnwKxb&#10;DKdjyZnwHubteBpLLyelPs1dgfdnbH2mNgut5NcwMzvfExmv+jqoszG0Jaz2oXjqVlRJt9swZ3F2&#10;dXr7b6Wqcq0BUcBSnJjhDr8X0+x9++tEtVUWe/4l17pI5crfi2Ydh0M2bston8af3KhXsQqaNFV/&#10;2xfJfqNnOCi7Vshjc5z7CRM7R+VqUwVdkahk+oUiFyO9O6T1kHVGyTlm/cOeqvrDuRoYJhQnfWbu&#10;DCS/SHpOzvt9jlCwZGY9hKnHb8k8CNy4UBMdwbazZZlO7yR9LENd+UMy10yn5JGOd3QZh1apVmGn&#10;F04kKjq04/6N7Bml2VVX3ARFeG60V5xGQWngRx7M4JJc6kmjKN7WB1VjGEk/MLZNgwEVBaOXoQCO&#10;R9kIi0XlxteIlWbCYC1zE0axYZgdvK68Hk9ZDNaSpcsC9ZPdIHKtwemRKgAGXFHEuPGWAdc8veA5&#10;LzrugkkUf0axxhOCbVy6h47TMSh2ESBdOxkBBivqAlSF70ELjABB5vWG2bBIANacdl1DhaYDserw&#10;qx8uN3S434NOL8Phc63pgQQvHfZw0d4AW4C5slixGQghL9m9KtBlPFfRqmL2jkOitFUbYQAkb049&#10;4cEAXEER1gNTwJmmg1MQ5MBSUnabkZUaacNuEC/T5949pFqt6tu07IwDSAbK8Tmg+pSPJscAuSHS&#10;NvfUxQjipYKUDFf5I5aKhrqKJvh5IwwZYRE+vVtrYbpLb/f2I26325nblFSs7wVLunkP+J0T8ZSz&#10;4wIfrh5+4pQ9ghfqLBwnnI2zpUkvwmx9vCqHVndAi1Rw7LhHE23J4LcLUjmy8YP0K0WmHuTMGrtT&#10;WK4Zz6Onuzlzh9Toy3pgbkcRxdy7lPvWHjZu/8dl/IbybPruvH8/Pn+o1XOhlFQgTVoqAUtLyKIt&#10;HpGsq6y/TJqUE0FQ4JPrQqfwe+p9oKB7WEsbHhi8lTNRDEx4ma8chkX11vLhTbCqwlBr2yxpu02d&#10;ikTNun2cpcl3BAQDlgKekhYouxOkUYcJZL1a6KUyTZaoVPjIIiby0sSYzbY1kV51qtC8g0N5skT6&#10;JbzcJ+u5ms5TDfORGR+xyakpPUJr74ogWMyZLIM6iFSXYI7qaoQTB8s2L/vMiMeh08i3wz0KsTQu&#10;qgXOIVeD8XGPtng5HXRCvzIBquRufpC6PCoTq9iVpH/WqiMqQq0G9thtTHKolvUQrRgmgR1mNXdY&#10;33rVlHyPr6L/6lVpXKVo7YXm9IOy9Ptnh23Gm/dp2mChAR1xKsdFT2vVXjhQWSis7FBl8NLh2kp4&#10;/ZuBLsti/VP5tG1BjAzJeqB3u+yvj/0SyQvpzcvIyspY+EYrb3dLPEkQBxAtNJyf/WZFd3Dd9eMd&#10;TEgebAKL6WgXrZClLb5+gu3Tr2aM5C/7ltkNKfHA+aptH58GqlUpcuIS10JWOujgybxz1IcpkKLh&#10;EYArPGK1ps1Xa+XqfEH5+ufMnHRpQpqaNRQteez5spda6FXk3s2NCfslWuA83y8DrpupKYR3+r9+&#10;jKXwKnX3ybk3zZlJB2OORIRMw5qvDO7zNLLRCCugTqTYo0XmlKoZrBr4pHY0fy3AaiJ1f7eWlZ+X&#10;n/DQyPBPPVTu3o8NgMELGv3y2avRreun/JuRxVtnU/mOjqN2EaIvhSo0tO12NhyTU0/6H+Q7xrOw&#10;rOiEa9Gb/FgcW+7fTjOrtifYwg5HAfCCiQ/gHCEQPUtq4ClACqtX+VljIorFr26c55LTGImTsglq&#10;YtTkoAg+KWh8iwHSbug1WjyAkNNZlgLDZBYlovAuEm8BpI68fzmYXCQqbEVxAE4rG/WF4so3SYzo&#10;Tt8sDf1P3KnMDz2MuaKr0S5Mjg5S4M+rxvWbtTNeimVzAVV4XHMVAy/G6k9chQ6mlf7dIFvATeKH&#10;4hMhX5eBnC1Hq9DR3kjJLbwrhVozdlIYDIy/NfttkUy0LKaF+YkM9L5/6j8lPPkvknU1z7RpJUfA&#10;pkZpcnYDota2xUwWVScSRq8o2u++Tzbrsnbo9m2+FtAowtcxPDmN+d29eVpjSVnXIXa4lKYmo4w+&#10;fgI8Q2UAXw97QydPigZZGCM5wdVA61hligd66MrrwrgK6ti7DzwPgGRwYtfjasMsb/2jQq/qlSP0&#10;CZE+k/reW7fYet+pIUTQop65ZHCkYu6IMor45i+UwVgF0d2RttIa7unTo4gzwNrv64ZXJFTImDSr&#10;ePrAqsuHVuqANlQ9YKSOY8YUFLh49iby5nfMtfeZOnPU5bVWjZtr0wSLPxTfDiJGcgZIKjHVscnG&#10;D5crbzpDtbga0taB89iHHjLWmIYul5YPAJDEtCf+JnaU+yIEHJthc7yaMxNXKQPGeVV1MXrRdnfF&#10;voxJilBD0jg6XH+My5WMLjlIKBnk22hEGwZ1bnQWwOB0oRAcGq9DDYH9Dgm5iRvaBPcKm0PyW3vr&#10;gTSebSgu3+CwsaDrSM2jlQipXRJyTXCtZGp850KDxBzJg82kMLaqf/2kfaRiU5MEJzkunbGttQ69&#10;BmFf41o5EblcxZYx5LiwrtDx/tPHhy+fJwZGPFn7SkuFWa7qqLPRFgzE1ZOaMQe0YGgaE9IQniPT&#10;qpDhdMiIvoZoFYqUFIhXlNZjHjc1OdUV7kcBmcsAlEI/2kn4ULuXvrG8SfWfeU3tnRFuvViul0+s&#10;haanAlMurtagb79/eP2diaFC7Z11cFqdZ35pR55Q2ep+quqk5KFcRlAfw6Gle1iNuMR7FQyrZ1zE&#10;OIQzzVyw/YJ7ZFbycidrkP+wLOLo0EjLrq/SQPvKyTgc5cUqVIGIlFxezUiGWGK6Qq1kZLj9Dtni&#10;3zMQu843d3RwZV+CKOlZ97U3b7xZdGW0YZ+JBR2yrWiWpeIH0u5mB7X97gOTKO/nbini3kO6qnDm&#10;3k41B/oODh53qLWfae+DdrYtDY3LgVtGLkYqA3JLTjH1NVu6Ggu15DZQXW6IZg+OOip6BEreeyNv&#10;8VVqrCAtx8Ipe97dY0txeb0l2VdFuX4H9hbqA1HK/El6i/rbcgSAfBS8C5ZWUIcadrmYiXK722wv&#10;+ReUUYqyO6Q9ZZaT7RHmagt862TDfnVEM78jf76dHhq25YrmcDWuWAr3MYbLU1jOQsX4OEB+2VFh&#10;ve4NMLu43X5N1XWZbxGiNHaPD5DtFkdAnExzWztAScJumNx5vNBuOYvST9dy5Ta1K1eFC/eNW3ap&#10;2SnxsS38AuVwllTgAe69l2HV9g5CszQ0shGE4N73dNsn4UIl4iKaRlX9SPaAJQjPGHPht712DtMe&#10;pIwDBJxL7hGZJCS2g2tBVKH4KUaoWtXmq81dPW+dIGKJ7QhC1Ti82FIW9/hHRBrvHLd3ALZxzrY/&#10;PA8XLblnptvyrqd2dxeTLEl68LY+TwHUNNtoX7UgBiPpJ8xZqxTjUVUHhyu6LsyW5KDKbyHlWFZu&#10;4Iv5NaYJuMr0gmb3E3pzpJyU6QW0COTipQZyKoJFk+xE7M+V44IaxH6546Y0rpFPgls+kzmwMkY5&#10;0qN0y8wpCa4gOfp0uYbTfXcAsnTGLkxTJ8SH4V4YBWpQ6WASTF0qAQfgSoilRuNgKYu9eOALFct2&#10;asm7n/vuUOt6ES2hsF92zGhLY7/tELth34CzLNFmk+fCNW2g8fF6vT5ah6QtlfIySNkzVdZ4ifLX&#10;egJZyMo4oG2Wl7L2dQqCUCLiXjvcVJl8ikBVfe6/GCNJv61ydcc8uFS32IxLc8bNzWcvTYmZnXWy&#10;GZRdQuHvvpnu98kgq4XHNGtdOevPv306otVC1jWtnQvxXEUwZBrvivOwfU9XDftVFyRArrrE6wqM&#10;MlYBTxJoP+cVFL7NKBiQCVY5tKdrXT0nNdZY+1DWzA0adLSQWqXuIgl+3wc2LkmCA6uKUQ/dR7uq&#10;V1TPZibMgrMK9Fqavs+FzRJ/fB8Rhz5e+yI6YcrykckzSiNiDvJVvRl3B89gfSBg26aaSHAl3Krh&#10;vJqR0F2jjppZMUGyEU8fCTHNSxaiGbeVng8Sb4PPBwg/fKKw88Xdz9bCCLX3Uep3K7lqGI4vzmGA&#10;r26Zh9OzOcqKZgeTNik0epGcPFW4ZLBgWVP6VQYZDk+1IhZ1ImQLD2LU3Zc+NwhQsTjCN1guNMqa&#10;sklNmA5c3Ptqic0LeCsXd8FCP3sZ2qSqnkc7/+2G2Jg3j9sLzkzqkE9DVGeBNIHgU0KSDIIJgmMZ&#10;z1m4r4xz0dMO5HgWRpNgSMjGQV9ZR6fAZp431Bqos9CuUhkWPCYHBtbZF62W9VbGuWmVbLwxSF0X&#10;3XBRj6hbVnT98OjNW/qj6ik94eXA1bD0wMwgVnWt5C8kZqsYz+zXR+PpKxMdGtfakezmogIH5aRO&#10;BsTo1XwWvt+sX9Vknn4kAp5LdH11IdoHmiaxsemAy4CKwOXK1VUfeKsSLN88hFZyuj4NBEYwq/g0&#10;XtHDIRVLWu/zWwm7bW3cUAIrNK3apwOIg1UdkD82lomRwJuF4IER4SlqvTGHtH4F80OaAW/En6FW&#10;XJG84sQJSD3HNBKpS2LAbJi/5zl6caR85RTynZIqAjgloLGvUFuGYkZX8B5YkmhQaZNMUE3wZj/R&#10;XkpKF7MKXPW1Elr3ZkggRijyME6mQTaYBrz1quyz4Cy6aUG5JXyacypwjTouV7VhDN6btmA1uv4J&#10;Gii4/TBpA4T50TNDaS4POgkGYZDLA+gb2rToFOAaeZuM0OFN9Bt5yI7Yu115XHKsMZG8l2TC4MTD&#10;i+2Q2p52vofXPca8VoEKJMxTbBfbJvH9kAwy2jhGywJVRw/tADUlrLjdIat5sxPXQcAWPqQSPC+D&#10;9SMSDmuJ4m4sLl7NxqN2HIkIdSqb2dSeraKIskZpv1QgKsA+JbXxq4gznTsp31A9Bc+13tm8z04s&#10;bON5UQE4yrF+IbbBJFVBkC151fGETq+vdJwsiXhadiRmSLubNlipKijOFY5RMLQhCgVE8vvZXjqS&#10;Ujmdfq2Go1KDstfSRe1pDuXkX7aFKx0zdohxzk55hJKeUuBwGK0ldyAGwS1WPHJn47D1XpoPkyMA&#10;JqcfjGJah256aYvbzYiBoIJqkoqM1alfZaAwXpb5jH+OJ5ek5VBhVt+tGexw6TYI8uz66oItKban&#10;XnXjof0bPduWd+LbFJeq8uPLEEtkeMkrmqlWV7XxLZs4w/1O5nEJNdCvaSZ/6YrgGGxepVsV0ypg&#10;1mRYB6kXG67l9RZxLSwJtcJjH5iqjTCqYJvi7JmFHREJAm5Nu14mgBpMpdUWvDq+x+SGRLknARRZ&#10;6o0l3ay9lMTw1PBTWRq5B7lKO1l/0gT45CO4f/pJbpLVtfJygQFuR6oPeO+8WLFJFvEpoERWdYDg&#10;mSWnUlcW91x3LP7X2lOL7XEVHh4TIs7kKe90DeHddTi5J1TLm3d0I5Npt4eQOYJyTzK0Cjc0VBtq&#10;pUkYSkMeAXWU3S66mahTPZXVhgGJIMYnf14sVP+VW2logli0mjFsMqs2ofERzJZPLyVWuy1MTOXY&#10;RFCr3jK8e3MP3wHCkgvHrzU9Klg3CyUbEcm2OU3L48x+QtR6K2e1uDS2LZC5PV6A/2hZgSuIGUdk&#10;KUk1KA1Dgh6pvIOvCrUeByltmYymEh4T8nGmJ6aF1015x43aaCQt2B4NQBrtUYrSj3PSEM4MWQfM&#10;rO8zKkYEF+s7AfB40egchLseZ1jrVMPKbIVWIn7gclU7I6gkIk1sbEWoYDLcaDEwwOeCOZZDmiY4&#10;BkXzPdbnGeQ5vScDYlNcK0sHGnkqWRvMmBupkhoIstby5xg+ofU9qNW10RAtpHeRSFR4ss4dw2t4&#10;hpcyL7yFbajjF/XZAnvvwEb+/wbe+PHjO4osfv1kkG9o8NHsoCNFErS3hIzMjx8y4bqInVyABlqu&#10;hNGbj9fqRohYK10Nbif9VVRMzxeZz1Y+XYLEt+lhqTpmashH8MltjQY20xjv8zjvUvJJTeyqYZ//&#10;7988+tm3j79+DCAPtY5iHXBdg5w5Zg2mYiOMIdO+jmeVwnV0kTukr0hOyJ6BNKRExIfHGbkkBOyf&#10;NKY8G9rxPGbrj5pYNxNkDlrIB1P/sIfEfGs+VHXNMrXYdSWONcv5/h6J70TCKHWh0aDjJhjWctYO&#10;n9o7mThhsLbNTK4Dq4ngh12pYqeGliMJiVXLmvwg3a+cnp5Dl/urJwvAg9IUtVZBmrqV7rX+mSjf&#10;hhY6oy6wm8bm42c8eOtoYq2j1CsUx5g33wff3n368uL9J47KNi11kdlYUSm6Aan9rCsG4YT5tk0E&#10;/Bg8xulBOuSzAyPVsR5Qu5ct0pXoqA6Eu8YpaoXUgsuiW0mVG8AeCgvXuqCSXfHhsLTllLQwkSEh&#10;/lNWLWdu16IKXAEYsc32d6qvaSgO9KVFVhkEZavcvsuuUf2L5nxTQOmv7OiCg9UlftpEa6Gk5ZKv&#10;VNy9KCQ+1fCyo2UfZVQG/ACrlhznOsOMmCDQjQmDmUywQq0h+cpHiT61DsbHQvwWnbXn7u71IYeC&#10;CYSOJly7GWWAZJQMX7TzUmk5Ip1jyAhqRCtOwlZacqfeg3NHouftfiIVlrzSkRXtyk3iQsND8qzQ&#10;oYtIZCSAcGpOdKoQlkhzLfrcuRAwKdjjeUD25+LN+NMKUk42l2CiLljNYu6kO+fcr9MvUjGiAkIs&#10;hqv8aU99VVV0CyQiEbXCsgq6jvXLVeIoJjw+kCPeAXgOV2y8e8cC6pgzXe9vXlI6bAXqHAt13EyF&#10;kbjhxulRTQoyoR7vDQpYqLBBnQScUovEuKue8iBDjwtfyubE7N2AR4GaUKTMvaVftkMgAuYYguhU&#10;juV9Yspc4Zy588WmwkICwcmYoTdrg2kNZExscX/1hAe1arZZWd02svAawHDABrAzjCRFkxY0AdvQ&#10;GtEt9KmZFNIZlWOZbt87gU8xFYDTZrm02IEBRvjADe18kaiO40wTIf/J3MWgMv722slMuLwDl/O1&#10;+LeLLijPnUwKmNCrbEgvLA3JeWV5kuN2BcGyirV2Rcd1eNHBUTOJlzQXDJCA82j5Ltwlj32x8aSQ&#10;traXWdvL3I0SDxIWZBOI12ugKsm5d7p2AAOSaaSo7KOjh1AeP6cMch948+XLTieQsw93De4VIEnI&#10;fTsSAtxrKvfm7mDB+xtAMl8gHQR3mpz1sHbqZimWtgZSgygUlbnRBlk5zjJrfSZ7HjlMV8ilJW61&#10;xPZ3PDLYNLzpWtifQ62d0T4zNf7OcTWuiYfD4Y1YH7hSLSu5XPX+0RW3YpNaBGXFlpR813aFwt3V&#10;n09njj0vOCd2lACXFiaDPcMDB3+WowEf0oyHPi4/kr2uurJIS2Gc8tfKiZMNm+84J7sdWRkLWNKJ&#10;qhxECuEzj6L3MPnl4KVdnDmULsaSR1yA+QxJQStGtSq+Hry5CpdmKgVwNQe+3Xa8mewZzRB5T+vG&#10;y3NWwMBToF/krpVJuwbkq9FXUxq6KxE29QMFiltUdrsBpF00pq1c4oGhpKyBRIIbaNxqr9cRmQtX&#10;/u6cu9Aomi3f59gi/dVVmDuhKaFtP+/fylljIBV+D3nu67Th4ewEorakkiG3r0+AlhpX2FrfpJ6Z&#10;w64cPcDcjWKjFOGpMB4JSYNfmq+LHUCuVDhxQc9rKffygKJTJ8VyYgrjk7HAcms1vE+W72tt7wa7&#10;A5DGz3r6HFXZQy8iM1BSzXgsBzysKD5ko5aEmcxN1PqLyR11DAac2DRlk+uMUPMVilPlqzD4qkfl&#10;UlUsY5TP0WbWuuc+X3drdC5VBVYijFur+WuOX6VxU8bz2jrGiOIgU/AsrnW/pOGSrD7tary4TH3q&#10;nwxCtt+Jc0Td8kARItt19BDlQiNXZllHPVcyJGREND5hTqsnvvdX8wy2NOPAwfsEiTpaWFjhqCrC&#10;PTEVV9IBdfEGeuBUvoCliyPdO/xXm+UMb4VhabM9MK1D8WRVwirHBjbbzxWgVt/LFecrj1852APR&#10;b9RFCDbGpYmzhQzmRvviFNQMpgi2r5eR30+9D0XFyD/rrXqBfAczhoC607npjud8RDucmbn+HC6K&#10;FjgQh1Y1H6HysXe2p+6zze8EF1PVzoV7FyyYdshQk6eZGD2nxc6jodb9uZanj1fGtcT0dlflrSQw&#10;o2SzVpbl7exgyPXWKQsA64DD03yPsE0ClGILDPy5sgzKg4Ws8K72d82lSUVxzWPvfkEFMs5JkKUr&#10;RgXlDg5sVexNetjMH3hzTSvTQVYPafv6W6jXscRVtG6UwMPCPQDwjo0LCudUONSvrKM73ZM24oxv&#10;jXCQYh+ude+PaKW7LkDr1LjK9VPYGY61+jHUB/ywO5Oa4dfDGxa7iipvbw61Th6MAfTUqtMJLHG+&#10;KAR+z9JHeVeNp178CqL5x7a/oeURg0CpkKr0oBwdQHTRPFBTbpr7iIQhQkSvE6o6Bec1U9EH6Ihv&#10;gZ1SqZSSmgjBvxRMy+e9xnj2QDJgxgsFpENvbUiBr8/g/ca5zRAI/+R9JuujULG2VTb27PJzxFpG&#10;W/2miCwYEKSJ5UgEQLECTkpWsTsIND2fdvOtZSs3HYUrvAzxS/z4SQtr3a8UJeOzaA9UrF5XTTWi&#10;FLIPtj9VyAqOvYqHK/hk2NV7kHTAh1bpuOCKY7uwilZYUwussfLVsIdqWFXB95++DPDjnfsOW6+c&#10;mTKLCtyiLs4xmD8vI2t9pNjLQbl2jJRWbVI2I0slQIBbdAoiuvkwKY4N0c2Qqft1QZ7EhX0jKsu8&#10;3GXEYExKXP0J9L35imBfD6ZSn7nwhYYiOANBBt7Pfeo5uGVP4gEnUu/0xbEdDjmIHwtQI70hH+xE&#10;Z/Z9D0udY31ElaJbxHBaeiJDffHeZoAZilhEmjwyQWam9hXKppnkCW2ZMSQzMAlWARxCb5vTwCMT&#10;pj11wGyOwCFaadROmVkdBQ6hcRELAbYrEC8O4/F/e66b4TMXHvWdSVjhGssgdH36SwVQRVaqTDVL&#10;TDIQNAKKyOVuwOtHsp8VtW58CKOhEw+BSQ7+qjoDXagFDecH884vZugLUwLquS7x9TdEQoZBkgnq&#10;CUP1lCdpGmTWIBwCjIk1VTycARWwWdxyi/4hoPIgLTR3IiRgJQlDcVikGFdFozmw+0nTS8ixQwXb&#10;YGDs9CnEPa5d28Lg1raQ4oPlYQ0wbE/lnTWtPWNIwqWBlaTdVU8Ca8ZOggQqnMnI1NgmJ+oshS2X&#10;OiiX3qQrboEQAEtLipJ1Dg9jdevKNAVD0GZufm/ahgdVpHFnDAnnWwTModqp5RpPyVL14UR7lb15&#10;x84F3aWSpwD08vilqSIXoy/Zsa0J2tkR+A1dJZC7KQjCBWXb9d6ZphREB47iv8C/khorMtQ1t/ll&#10;y3Id0GXmJpQmkmdU9cDrYdMhbbsj2S6ilGOHxoZtszW8oSBT9JKKWEHa3e4G+0ArpOsLYGM5bgzY&#10;7Q52wFvS1qDa+90rdoOqbBUbYStad5qHzN9/b0jJ/aqFtsaVNkstXcckkfANWSHa1ECLfSmGt7QY&#10;qSpoUIIuKL4/93NU55S3g6nhinkFj2sdcB3dGjiRyD0lx/uMJ9iJ67OtPgINsAbFyGKFdr0wGc6Q&#10;WdqWQfOodsABXSbx5qV8gcywZRmioesggfh5hCfk296X34vBA+YJCXDuscR6WMhDEmru8AL8jJWf&#10;9K5ySqNdlq5DE3PWgHRR20PISy87K1cm89udllTIVDyzB5/f+5a3hKcOvUdxPUzosgFvizY51OjK&#10;cwBTBd9vFzhyNftbDz44evCdw0BRcjW8QdBRAbCWS+QuuWxpMcVqxPYZoe+KYOf/pF9xLLps5/0G&#10;v4M5BPswZP81/cSYALEyuc2kuqJrn54t3ZMowT/806j7kgu3dX7yMkJKvsiQLpfHNHlfnUUIbgvl&#10;v5YO08CMFRXM6+YpIWZHH1Uz3cr6wI7Hz/Cn6Qnx2+kMJCMtQxAd2gNu0TORuoBNzMYdbycIjQYf&#10;mM3PMZUVP7zUWxvwLI2Mm1FcKCGosR8B1SiTFTEGO2m9BrLlMxmPQdICHT2dgxgLGLaLmwx18tHs&#10;SHlTRJ0tUw+O1sxNskHr2rU1IrQ7MOx8EWaPr9DT5TTdsSD2oHTeXP1kDWDauMgNFhSgXlh7ZUjr&#10;f4GUurDQjvdFpISCxy54x2DJydSao7IedjFq8HtpeqFSK/qlphQpb7Y7466wg5X1iXVrAE2U8NSw&#10;TJrZ2TvNjryluuKrcnU1qzAKKQrtbTOsGDXN+O+T4k/HlpyC/BnTl3cRsbeWKJkkBe/lTo950pAq&#10;lbGTZD9+Nqg5YRoWp5dfNLiRzq54YukZzqZAm9vUuto8ef733z6SeWb7OhjxMZTMU+eSU6DzWcJg&#10;7gaOEoWvQlb7BiE8jkbeKEEpnzpeRoA2sM8gWrMCHSrZJ/WySRj8Y/cWYIuMq2w8uCDF7+jT/UlT&#10;VkjXSRjWppW6zul7h2Nnvrvf52Q07KolB/iLWUOqjQEYjsGP1SSPif1+FOs42MM/36pnS6bs51eI&#10;PKupFfW6LGSWZVBpE+S/xggNuL5QR7qDi1wF5caGPbzD5ngOyINhlmV2tkcJbaOeDIFV4cLmSdNB&#10;jWa/9OQN7F8s3D4wxnWQ5ufzcbYKlDHSoJiDTlR86tcZ30pnq5jN9+g4ANtuJ6S6LRd77WhDR9nz&#10;7mU2qF6y0J79xF5Io2DUdNrDYh57WqHgA5Q/ENhSPNMv1BbO0nP33AEkai/hCTuYnXv4sJL0aoAj&#10;DWA7cfEeciDpooLCXjLLxum9dqtrLbKvESJHBcDTX/T2vnWwlZChZFYYvPJLKKmrqCDn5E1B68ay&#10;NEjvJauU7w5PHmS7r6RGduiIOHXV4jLe8yBfh+o9uBXWPvEBucsGrXYmygsH4Md/Wnj58fPDl98O&#10;8daqNHk5iQyOjU/uciK1U49Wo+R8d49a+yryRIOt70uk6w2maoVqnR70coW+1LvuwAbbDkhLrCU0&#10;DcIR0HvHj7ky78XY7luVlNQ/iXBcQ9ExqET5C4nerx774fspwegM+eIXT5/uHf7FC7r1ZiwMVJOY&#10;nenR9pjx4BbzLqsedbc0vLcMHlHwuk4xwbrpZ/L9tivckRgGwatbfLilW7oa3pjjFDQ6cUALokA/&#10;X53hftlh+PiPycGkEZITYoFks09uCIdC/Pm4koQ2KDy8a/VLF+dzKIWai/BwZcsmUM4zKcTuCoHA&#10;D3I3g60uLan14jqFzTePIlpf1P60IlKEl1ZvPp4zsIWLGxA6o77YLY9C3OqXyp0rAudhvwOjNYJD&#10;ekv5H6JV+3T7sj4jirqIZTkEwneGXfcUMUx02fFkkpmnzYwco2ytuCvASW2hIftKGTdcHuS8PQ8a&#10;MbqFOo6WSZuKytQ/PRJ2ZBB2/I1D3eUIejPIsTfpRfT5i0gVmHTY/vFFaPAY53jICNhY9zI1coMs&#10;JCi4uTR/+PCgVzM5HU6Z1QW4Neuk0Ujk7eqNl3Z9Prcnm/1Qhh0G5l5qdFXe4eJ1mWhFIrYhsZJt&#10;0s29gkALVUVEl/xSad+NHiSjdDlmVWHrdcrWomUIxzfaC2S5RuguO2yWMCFcVx4BmGFN3Y8g+eqH&#10;tLkL7ZxS2ImxZWIlNkGtC/WmmpaYBTMYlkHkqjLVuOiorNnXzmWD+Wp1mzaegfCciS6GPQf8GHmD&#10;tQIbG+0tDxuH5DAEbAu5VcacaFM319m0rliOK1HsB2xmX0IphAnktqwTFu3ffdqbOCFly7SyYa4j&#10;vyXFd5TtV56Fc1Fa7C74JIB5W4abHY6yIY2ddU7JK3i1fq1HWim9KXZ9+ARqHeFme1iYwHTR3kxg&#10;XC9tMPE3lxuLzWakl03xYUctrQyd7l+DozK6qH9lVh1Y7dOWBEE3+xPVdymJg4jyRpZz3nrboIkY&#10;ER6b0IyUDn44C5o8Bw/qpEKOQ3I4OrqMFQd5+bQBxnxz10j68PIsJjtIUHL/yQFI4BrLyhJVk7wb&#10;jkWV9XfloiPOnskN3l0ywGqA47GhQNl+nPAWJLCt7EzO1VsJFOtOIz3sCtBl/KVb5VrFeCFVAPBy&#10;vt4hM3yqj86ylhbZZhCF7dP4nFk9hZ+5g0l1UmormJ8sfIe3Wfjm2bP+BdF6VSOLu5jB6/6WR92q&#10;BC1IzkhvbX5ZaWdMylBcVRLu8XJgevluqxSAulOO89/vnPsyNfZ2MgcRaX/dNuspKnDtKVA6cj55&#10;8s9g4P13xbe7GAOcez4Gd3umnKeJkUNgJmi6nzxDbQsf4h148OVGLj52Uue49wNQVaaQxVBhZ40i&#10;JkMQkldr1sBzwqua8dxclDWlQ0OOkaTyXbBWRY92OlGKmKb0GEFR5MKhWmR7WuMA0ffawUeNbo4E&#10;fifeDigaMp3Dxg/5grLb3eDQYNtggrbPrPbJua0Jh6RdkaQu8ZwCEM7ouuC27jioO42641GrRtTq&#10;lWhz2BVmFUEsvVIVY/MBjIsY2/PO1Jexf9J9gPwfiWXoAa9B58utMRpV/watlZvNhxLV646tcq1g&#10;ZP5baIOVBAMUzQhs5PeTc6dpKsrtbbAOQDWz3Z/sVzpqB0/B6vdPhlr3/tDvnM/2XSnEchBY26Q6&#10;FuOAh9v+iMeatY6hbWaHQn/x/dONBgdMnSeNW7fxdYjd5/fdLRIXANkE4hPp94NjUybjkzSQCcXK&#10;n6mpX9z9/SS75gKyjxpnPvaRT57GRQOftCbdaEdYSrTe/+z7dYSiKjULJXCpXCv+SfTXvfv5oxdT&#10;JYykpdsLbW8odRybuj1mFIz/E0iThjrwlHuNcbWwdnjYxivYU1U9txOh8039ZIkm5albMblLhxJX&#10;/4o69NIG701vwcCe9GCBWG3BbHkqgZYCNhipUbKmYfabCanS9gbKFBBLWxQRbGhqTPRg3gYoR5+R&#10;rrK1tB5GJy1fjG5ZqW0KeJ464uF9d9pjO0HRVFZBacW0INVxgHGt4GFbVJXfigXdLwAYZRJgJ52N&#10;kjfQOAeppwrkWwPV47oEiP2aJpyAE2ovBbF58PASPJtb4ny78LZNcWAyTvjM/U4CT7SfjiKtcn13&#10;QnRFhzukAIAloIbp3gqzBLBl1h6cQHRqKQfhJlV1GHcYlZXK71PorG/wOIH1s9k5HhBb1WtFrQOZ&#10;stkMbz1XKvkwpABjc0mImlDceVMuH+mKIizO16oDThdaOWt208rqGARlolOGU0VMfCy/Wplc/HNM&#10;bIwcg3B+wUAYpW56YGm6/dybChpx0N0eF4jTCVP4tBmPNinr2T0L6GgiHMSLDJhQI5eFhbmAMVAT&#10;oNSY2CHVdWmoVZGwXRDG9gzO2U1UcKtrlEDa9qrD+fBpPe12R54GDDtf03LxWtz4oi6PtZX62wtg&#10;YOJqkhhezg4lvhTiXq1K0Fah9kzthnsNJ2Xqeqti72wcqEMzKKc+SnMm65cmoqaqkKT1YSOPQYvk&#10;ko0TxA8LFGquWPTf7LO7oyYForhHEgrRv0ohMpGiq5DXlOTq6QiNyJNZC00dIwem4KaRhj8vN29q&#10;AIp1FVwPD7+a9Qi1UkiXDxEqTVqikUey2EnG7Mi0btgPEkDRY+4vnc5ApqV0BzlU3BsvFyl6WcWA&#10;LQOfoDU6dhyJ70/40gP4k1iHbKuWhEu8gl0/j3/Pgumreaw8kiuhsCmWxi/mS2Rp1pGQses6MKEV&#10;x0+IDIuaea4gfkkabWFb64frxTXDYdgbhsyI2Cw4xNmZ3BEiUkRKBlAtd5F6Ts7bFPhZ+zHhcdd4&#10;BfbyolbXdw1y7Xvu6S0BMCpFE+UiphXtb5RU9p6YvhsL2uyfdDZKnNmCObejd8DUbQScdmFCSW++&#10;bpKCEDav0ZTJC09TDO6/hzU9QoxF4SYRJHaMcamtLb9AWkd5wn4JNouQZSZBsKQbqnQN5pmJgFge&#10;2Yh089KaBoDLnrAGTg4CGsS6ykPfEXmc/ntwlXfvkZXuSDSDHRD9tHpmaFLHx05ODCPo0UrXDJkO&#10;K3vsvgBXAt2BavIIAh7mIlC69b9bQTNyJsg/YValxTa/3EPo1Pr+zefPO1rKQY+6lYLSh6HK9/tl&#10;HwbGDLWOkRucgID9KO4dpnJHEHTgWI4WFKEEdEM63Bv9aASMFdCtoY4ELHhmW7MO86gSKsKHN1PS&#10;753tCO/DP3DRU0CMj/306c0PPyS02YviEbsle43z2ArAwLLauLX3t6Pteudb1uCUs16aaqlU2+Qo&#10;BmG4NBXD6U3gdHt55dbaCnjWlkFuWnMN+yXclb2BZQVqSvxa1WxFtHMtG5/98kLMJ2sUPOj+9O08&#10;Apn0kg6kb2z9tVl4+Y7tb9kPjvKObXUDqCJz4LEI2fZFKHIpUU57Emod0ZrzE+bAs1DKNux2VHLs&#10;A669D/a+Ck250+rIFRFkOnW0zApKX6hTgLjeO+DkGvm4Nko3lEwEP1/Xy87o+duNz+SmYx3OXvZI&#10;YsxJK5zihXCmqo1THQNkJQTPc3QzS0rC2ymJjzJEzLWrIk0v5aBaipC/1hk4jGq+njOq8L4b9XBp&#10;GGnC3XFrcJtgORMWNoYRslatyjZNg1IkZShIZBhIiNfdT1V4dzMHJkKgBTpusSm3EwkDEQeGZzdd&#10;XavcTF1bFrcDacSxjny0M3pXXII8NhVShzPkUH3gWusoSWipV6JZTWrAtBHLVldSVVuZ5cSxzxYf&#10;igzdDo8Js/NoUxd1I+q0KSia6nquWAtqzppnRKpgjx/cUXg/ie/e0bn3uDHBWl0cKaGyZYlYEMN/&#10;HBMmkyMURRNoQXXu5kMSqhTDyQjMLNDoi6j7YmgHCoQzx3SmOlL52CV3xP+WHycrWzQFK+5JRTJH&#10;Qtj6GGtoe//ScxWoOdntvrt3tH2a3niK3zGrt9Y1eTiFD3OByrqpdjuomvU0rt/sdLzpnONRZ9fU&#10;ROz3FgDdYpU3M1OKhGP7Oc4lEfSa3dnV2gc/JLdmAa3G0XpKbWuXrngHMMwJgByYZJTwfH4zkDl4&#10;OZq0Dq7DlmYTJCkFnLZyPX1W12o1gHoqY2VrMRneZm1rJEMJKsHASbcnt8Mv+wzY+NGzpNdfgV7Q&#10;l3LxhEWJOXBJMdWh6Pw6yt2UdzsA075cQdGITX2MzJqc5sJgPwm6BaNUpWLnBZeLUbAGqjbDoPnN&#10;ECltmu6Hu+bZS4uUR75PBexlPLs/6fYLi7vjngWz1syPMbMOo1a9nZwaYGkxbRbH0admcbgwIFsg&#10;AC3ut/aPbEp+RbayRDIhSNOHCeCqRFPtq3pUqFTgKHgmo51Y1rBxQEvToJFsFGHatgfoaA0ncNfQ&#10;DXyI0JfXrm1H2CNH4N4BZx2cGNh3HEAA/EYGB1rLwyp2t4SV+1EwoMSYFyEnS22AjKVVxKdjyvZ7&#10;MKqFqfsT0+CiUsuP1XgDs2fIRB0sCIQJDdvvIE2hzTQMdz5Asv2FA4FGWgVb9mVR9Rog38vIFQyZ&#10;SbLDSz1t2HJhNM2BgOXs3d45tpCpnWldhXZP9E/6uORBBbm0ePrQO3Lp2v9qIBz+ofTOar257C7O&#10;M7+lRYG4mjBanU9PjmO6y14opEFTtHQy1arUqaajQxucXSq7wK5zUMrY8YMwFXKbTjxLPC9ymicN&#10;Hwb/Z5nQbXGE58Mqn73N9cjZQ4XIj464RNWFv0X/oBSxQSBWjUP6UmBMeOYaf1Y7jrK6zigdB/PE&#10;PW7Zj1i4oVaUaeb4pUqIO6GYftJS4tL+8bA8MRlBtsH34VrtFnN2ocL5wq4lbi92jt/LZ5U4CJYf&#10;tbBEMTXGmmSUNTi8hGoC0jSr2OSis2ITFlGzpft1xnqax6zklV4jxnwq/c7IEF5cQlmHojLR6rJs&#10;pagxbIVhReeFF8Rnlm8ZlBxPlzjPjRKcobFUeCYBNi/h6DaCjvEitW78jFATojiYhP+wZz1BKZ1X&#10;T6xGxMY4SKsyjJIzrpyKrKi+Lu2CTlWQo9JsFCVJASpU9SeTkTbA0np6HZ4D2IyDwtqNZ8GlMFWC&#10;wt/Hy8Xnl1nj6tCpW4Q8dnSgDrSWe1PAlRQJZa7rwCSYJBGGaiYPNs8urvLYw7TTHUDS1sSWhaox&#10;w+Au6crYmNb5oU9Tb+aXI2UK+W8ovyOv34wSWbBKLGtniqJbtTadeBUvQNHjSHQahLajnWZw92J4&#10;NM6NryZoe9FlIlGGlLoL7Yixsc4SBqvL5bwEXfZ9IcqHafS8opVwZw3CORHNKVN/1eZxPL4jiqYE&#10;3dW1NMegI4CfgF5dKOwfqHWTfhyDw67WY2+CZp53RNd9IPurTWWC0qVsBglkesnd3GjqdsHn7U58&#10;APn7D7uTvPvhhzyEAY2vHwbqPvzud29GnmsUPFo1om/etsOubJYtn+rW6NZAgleZiQyHdDeiJXEq&#10;aq1otpYqA0WIq33nFGoqZ1AVPHLGc78EqF0asMT+PKhb1LqNn1SFz6l9xeQITOx+32EEz+gue4T6&#10;AOntYsC1w5ZUn4Lm6ppDe3bcnkSzlDeH8Lnz0EsMQbUpXdbwTpA1n3TZPli4pjnLndR2LadKxiR2&#10;Wtb6Kmq4yoC3fQu5US+jPM+Fa5BVElL2eDe6BQ/8t3zc0N02yN3P+Tr3SRHyoZctmhWjDpeOdRlb&#10;OI6IbMsmca9KWPn94l2HtLUXFrW6Czhh61onCL+WN7JYS8kQ0JGOH3NrDfAO8psX406e//Lp412V&#10;O7yNc8kCJloK2swa1ncbHKnm3a5F6Z4OZQWmKn6SBgKWQ0iefIGkWR5UXqobcO6xNkI7iQkvN3I3&#10;R2ehCsB4pseKiIWOuG4zgbH1wOYErYDlnT1JAUsAHsg0ONL4bWFhd3vDj5MyVmkFOakKj7CEAM8P&#10;lNCUyuNIVH+kFaes9MkeplKFxBWKtgCWvkTXWCX9aA5kJeo2sjU2i8FBmvJuFseGkG0tKecBL3rM&#10;7SrsP5zkGcyKPgSBiWylu0DOHQPJGpvBJNZdEOvjgGg5Nihf+oLzqkl3nPPFCKgP5xcmxSi0C9XC&#10;x2fHfx2eZoCKgpFKTGFcieq3HQCh4za/IhZ57X8kxtts9VlUS3Iip+OuaQL2JTFGFavQV5MnUaue&#10;vZKZq26Vhfao+G/8bcw2nxHFIZmWcl8WI0vhm5AbXGrlMAkFeWa5cQ4m3GtfnGMdPPhKZ1qWwe4Y&#10;b0K5U3evLHmS4zIIdPThF/L1HhVRbti+ru/1Wayidf+ym85OFjes0b8DwxDaguRgcLQ2vlAjh1Ev&#10;w4iOIKWlC+1wI1dp9VJa4TLrGfXNf1E46/a0b60RzDrZrLR1Za6ou/WI3jbxK7ZxccztNq578FM8&#10;nC/P4cHyn6/k9aDW1bUOFCllBlRoFQvEOkay/KmdF6Zee010vpvO/nv34TP6UqlUKEHTJJWYZnG0&#10;F5JUheY0F9ZBJ+pvocxg6rTOs1BawxvI2BGq25rIqi443xruZDK8QbdyF5/lv/9+p420shrLS/WK&#10;tL1iUcJi5QcamX5KdCqwpHR4F8+O8BjD1MX01LjC+FlhT2uj5Km7rtSXTlKFRq4GoXW14Z09e4wO&#10;ES1YuQoGM7BLEjzU+kto0mHX7f3ImCMtgcf0AcIVrepTOEYbnwazC+4tEoPjRcmcilsgF+hVRWw8&#10;Kp/ZLc8wN4WwRKWIevzzMDOltlp9wG3WQRfpPCLhwPOwq6w4guRjv6Qhk8VaUKzNZreSCkK27u3W&#10;bbOHvJHECeXkiC9P3eYeY9UrojfOrzg4/eRhZl0DJB/nXGVh6qFevalhvUtjm4WPxrs1GUI27Ghv&#10;xY5i3SxkG3MjWmXIT8FeYXc8MGEoLUln+w4dfdP/9GwI+7FKLwmlDwydbPKGpWi53iRpg+2rgSRv&#10;0BT6d/+FA1TVvO2gKt/TVFxdFe7WkvWla9XAEEG0DqtvoGbclfesT83a0rj2iIa9cKwPvEx3Etif&#10;XinyPJFjBO5Kx4N5x8z26NMApTVzG1IdcN3eh+Ttgf4+/w+etd6piWlwbc0Dw7IuLRaDbT7ph6AW&#10;YxUoEL2pvPURfmpjkIxCYSkT3aKNU73KKshTeBVAvVJf4Qe0p4Kw3ReFrD7qLuMZsgY/sevkY35m&#10;GfryC4sMsvkN6QV4Th0UsF9tsL1Gw/Ao9E6/ilPr5dQrOLeU1MT8hE+wbXX1uEGgjcyGLgVg6FEP&#10;Ho6fQTsWIwcyOWio9arHiwTb3luTzjXryukGXv4ofE3QK+maDeYtJdTFxb4IWejVsW9BbCoIF3FB&#10;xxFkaBN1SGzMnJBJx8NHMhivg34bFuI52QkVy9Rj6/FGXonSzUtRDKo3ucClQRzPNbixpelrDW+U&#10;OLLyvTVt43KtZATKIBxC7HLlOTgze1ux9KYgaJe7b8kXv0j9YcA7IstpJftgwbOlqhdmQxZLX9Cz&#10;02T2h5zfU/wqfZSjOxmHoMu+cgi6m8cPxYdVEuJVEzQqVq5SdwNL6bIHz6gK8DrTwwceDhC3WI9q&#10;lCZUWGgQlC7246iEK4NzAHi0tRQ6JpG1zvlYGblW1QZLosJgKwb29E8jpSHnwOfwzE6/3ESEtiiO&#10;Zjw//UlGBtIMR6W9P/xjZoH1n1S4bIJDh9frbiPF/aFuiFZKE/cTGLntDMyMaP3+bvwbnW+2O3ve&#10;KO4VhFxgVX1sbV0kWgeAITYv7ndIWAIW4Mqw6+5bbbBTRq0jPZ+tIQdauywRn6cr0aR3BzwN/IrA&#10;7fV1vGq7jwGSPRdhs85PHN7dvhUkW9IhqnPAFUjGHWm5p5JTiF+EVRYwmzho3AYXf8IHcn3VPyaI&#10;1UtXIWCDV7Q9qE1tbL3VfmysKYfBmC9pcvrQoAY3gdgnzzwu+/N2Tx8OY2CVRsQbfIogniISvlbs&#10;9kJhcHdOb3GojeS6S2KCmVUm67HEDTDSFem+GmZB7AJxSlg3IzuGts+yMcUAXb/73uClz44Qeyzi&#10;AuKZ966VWmmUjflqU+nr9vyZQJQmWNyKr1fi+RJ/OXI5erTLShgM+5q8Qleqso2W5h4i9MJgmdhB&#10;nK6oJPK2GwsZWyl3EjQXshVPAinFTkdXvKBxEHH0Zl/kIpWgrhErl+2ea1ki6SHM6F231rIzgM/z&#10;XaurgqyZAkhUHkAlKbp33DV6hPyNVR8oXN/7sHxqYmvqu5DyEtCO5cNFVf+ens7xq7uy1jJn2yzC&#10;6TERnevvJ34r+OEmX+671DkroQQHvwjat32EY2XkGRl9OmD5YHoxByJuNMMevwWzMj9hbH6ULl/H&#10;BpMmSqweDe9M5Z9IeWVf3R3dTKKvIVSlSVN9Rs/u67VRtXr5hKk7YPlSFh5g7Gpay8YtSQXxClwt&#10;1qPYUsgHX9rQgUjBnMDRnVoiWw2iNw4GuklTxaidSB6/1OWuOlLnpNtcpD+nb5CcZ/JdFbBj6a1D&#10;LnEgzKbzjUA6im7bHK29b+19uFZ4V/oP2cEI5Lkxj/7dsR0nrUXp5lxYM7K4dns6pc74Icm1RuTm&#10;sSyyXXEpIHZE8UpeaWDLAAIvs/MVmvo7HCm9fLBQmnXu053dmuImEoZTxaWJ2tdd3VQgD8qBKI/G&#10;mGLS05hGADJ8O71xbWPplCMjDTX9ZOIF1vlXhO/Kg1Pu4XJUxaNS4SevF8rQQHV4Ve21rOb97rkf&#10;9LBmXvdhObFIv0MNWXXJoh+6gCf0zwGwRKFDcT8f2tZAOJiKM5PAda9LGzzs9/qXY8O3I52WNnPj&#10;Wjng56/kbFVxuGo7+Kq6c4TaI8SUP20qrQt9jTYY0AWCYpkOfivEB92ZCgriBg8AtJJ44KLVN+Ym&#10;cmomP0x9OtSaGFWXXdhXnH7tTCP1empZf43x7/NhVzXPKaj3SAMMWzNJMWeoteMUqULwNp7x2Ldf&#10;wrSJ8ayQ1tzSDGLpukJJ7zXC6VqPINsA2Kvyhcacne+r93S72VBMXEEh68qVFWPDEluEnS+5C+NQ&#10;ZN0dqk8ruYjSxoYcxtBH0FhADKClZjjqVZCmRDbg6uEhbf3uboruYRt4SOjxRI867naOWPUaOhM0&#10;04qDSVH6yLBva1yEqqYhVLF3xkb1JjGNmXRIT0tMtUmnkXeJPZ49x9SRkdwHqoCFg/VmnfaSfqH2&#10;1hte3ZHYDIn6pTHqapiPsbA9b/jMIOsNtVYWG5FLll22HwA/cxpz8JRQbmQiVwP/JSOuQsTmvfMy&#10;o8EKj4Y1V60o0a6b20vQZQd/y9/vShlSDecYjrPTMb31QF+LhUUY24LVttzaFhzQDhE70GEhFiq+&#10;X9QOraB3+ogFUscOl+DVIJuHoklZ8CSLE0XuoVXXFfbUr2azTuphM66nmllhvBmHovFHMdN8muUq&#10;0YRDQ4GZ7lrSmwSBSz120T1So0WKQXUlj3a9bbUA9UZksBIbJl8XXUPxHu/86F2pyhRhCKmZQL4x&#10;HKBU0ZpVlHM3pSetXSK0X5YUOqF8zF7s0OV8gznTDbXG5snjncpVEvyysiAcfpctvApl0ToqyzSs&#10;UYCUK6+q74Jd5JRXC9aFX8Q6GEjyyeLFopCWYn960wPJgL7EV0e7e0LMI5dI0b0LME51K1CNiVZw&#10;Hm0gucyOAB4eyXsp9Rd83tuFpwwHhX5BjkWuCeIL3JWI96gGBupAv5sXEJGtYjfFBH8F9E5KjVVp&#10;6SETOATb6TxbIbHS1vAnlZCfPqE/1FpsL4vDEdMyMso14Ujdwg1BbX6HcCDWluXBflwu0brHfYbr&#10;K7fYehdZCXlGtWYhM2T6jJtuLCjgc+glgssXvVXf7xrcVcbiMW9VcaOnfEXSFqFV9qnKF8jkwXgT&#10;biig+LwMkQdrwLPXllP7BbWeytvTUrgDAEiIIW2Tu7kD9gyMbaEOK8all23Z+0/f3G87+xedgUw0&#10;9Kpp6q6O7YiMDLcgoOO0wW+/zNxrFNCulN3xFpRj9DrmbQc23LidihUtNLgItLbm61g6JQYeDH73&#10;wxfnAulywJVDRYQMztSfOWtuuEdLJcsZsSaltkCGYM5dqsvWadcU101xrNLcQdnNuFj6/vLK2lcm&#10;ipnjFCMDdUxp7tsB8p1gCPzVByhlSFd59fXu2mDOPM9BI4Og2Vh843EhChi30oJY+6UKhZjeftKm&#10;y4Zeus3JlIbMha/9MswWciNDd0zmD2ze7H8zL3Q1tBR/vhhVMrp7uwNnkpWwxni2BUklBauQpZt9&#10;pgCfrT2VFo4zGmFC1cULvplKZMO0in2hSzDJzRAsWgCBPZkaOVjzC+hv0wuwEZQOOBHswCi+pdZ9&#10;0XCCYYqHo+hLciVqqOyZLCoE+BgIRMiun12MVMi/eCer78lmYVWU0q3SgGRx8MyNBo+5FdTtrOr0&#10;EkYljsNyJREKA7opUbJoLQyfQTFkge5V0ROW4xlUxSwwEtjMpeFNo5fXNdeUYdLhaUOt1X3Y5kDn&#10;Wzp3EKDKl1JIOXeuRQ6vQIaEW5KHU26zr4ui1KgCX9/Ft6+fyH8ChzQHglura72uv1CIlyKJZGW9&#10;qbybBfZOllCvxygcxsHksupozTiM7vbnojs0Ym68m/N+yT435eA+v/Oi8s7WMnt84Cxz+vxhILJw&#10;8YyD8UBmH0HHgbR4SIErTCzgotabigqJn6/E91EFer4CdfxiNizDdQyO74NUxcAVJ1PCSnmnbkxA&#10;qfFkB/h1AKUtIs+j3AlafPI+H5qwx8pTG/PkGAT2plvVux15PW/oFcRwzQ/5Mugy4zDNDvSpMU9O&#10;ztaDnNLcnd2gY8ykxwaRe2N0aVk0ES84kzLUn9kjZyeSgxd8rwzNL+3skC4AKzKlkYqK8YLFVPk0&#10;mMXYyDJMaGR8tnQe3klNmjsvKKyPgbX4AA+yboHtqOrtwonn6asD0TFkEqaiKH52N22wLXB2O4KG&#10;xXsJppouMGN6YS7dwv6rCkMdMh7CELnKsFktFujqxpTss5JoKi0PAcKf2gVhwjRYTPNfa1yRngv8&#10;kONqgASXqAHStTpPXr/1CmpVKFvOhn1jcfR6qPWbV7jRQk7WlhNtLc0wrVcklBzX+iu8edAPb78D&#10;fjvzoJ0ADHNIo4fU9vawEQtFD5KtUWZQzSTa2uOwitrNyI/lCOGjMRJcpcLLOE8AW+WCCoNPpaUc&#10;mtrdIxvWmWmH+vJX85veXYmqV6jXlMODsiQhqEcFWod+lXe+pQmtFcJxUEd/e3gJJSJux4Y6aKFx&#10;2cU5kzBrv0BFvliDSmLH3YV3arxZpfvNv9uSY5MOQlNGgz+HFkZEj1wlE6EIYb/YqIZxzkt5gxaw&#10;PBbEktJ7UeZqcm5Xxa+fTUZv43Uz2XhCCg6LqCTwZXsspr3/+HmwZMtJAzF2gXSZlIfCYytXswWG&#10;2QaMwUdteO3TY8HwT2yWUkc7MreSTsLl7q11bT2NPcpBzEHK8MVj41y68SVd5gkkDIa+swemmjEE&#10;xplq2HCFwksa29jcgqjdKBnZoRWAQ6q0FVVInEIYDnbxx/utcMDtvgh0X5Me75X5N0R78nS0kKbQ&#10;vCelzVoPfqucNepbwOZz1CMU2R5HfqxfLE3xJrgrf2EKRARM13YhOL8J1Ra9BW/oPGYdSOaKsAF4&#10;bBpJD0dFRF8EC7JYm+IQQ4goyh/vgJm4o37n2mcVWeHMDJ7GD2hNy4YMplbqTI5py+PDiBSi3oWV&#10;7u70JmkJmR5qVYAxblWUm/2ljW8JdedXbafIvKV4MuLV/UYj5D5qjtyqzh69Yiqb4vw0NU5234YZ&#10;xri0dtzv22bbr/4/0Gj6//awp7Kx5iJzCZKwYqwkuFIqRgAqV4uds6lMyvBoWzDb7KbE//tzQxT2&#10;uwKmkzzqBHvtX00rUdpz5EwEcFdqP4La5AKid8PiA1bjHG4sKNevsb5XRAp/YHOEKhu5XmZSKIjd&#10;OpwRXYct8YtupVDspGyuul+lGUkY4HhVCljAxiBkZMW/bNx6ZNJKeVM8Flrx+bxw+P0S68YBpgSG&#10;3FaiGWfbKBnuH8fdKG7dX9UW6kcKwPDrGdLqIpsutyO0mvS4OlMmXXXljXRNe4maUZ1hQX+wSj5N&#10;W1o9dUsM6SqEt5AyYzD82KquUIHuCXxjMq+Q93DylUlzyVtj7AXowYte5KgPTN2+Sv2Qx3EdRnQf&#10;sPd+aybQBdBCbfuJvjhHLbz/ftp18er1549DmzG3w8mV7JJtuXx9KXAFWM4CA35yuG5gdcDy4fOo&#10;4A3pJp3uKdvyUB+9UqxI5Hx1bMqed69h1MHdYB6I8f07UDTYeHdpMOQ2u99lcUuuUZ2741e9jCA2&#10;z+SbjLky9XSqdmRhajJV8uo41y+UKdfmrm76yo4ftoPLMNjKcXdUH1+769cfN2vv9/veHGQVMS5B&#10;NjOzOaKBZt98QR0dyLRhrAkCDa4Y0tHR86miWRTpD0tnp2AEBzIa4k8gqIQ5PWw0GMtWQFr+R+l7&#10;uxCqna5OpPZOxyP6hG0oxl5WzTF4adfZaX13XjYlkq9mcI7jl1W7nzbUH+FO9wFZVoXEC8TxE247&#10;A66x3M31sJm/YBOtj9SQMDIcnZzyYYZRr6lP0HdLd0HLACTpFT2ldpDzASavIas/UDr2Fb1PbtKC&#10;4R8vCnNM1UvP9f35210mubuV0oLK5t7Fw/RHHU1NaKnuOw1+uPvV0/tQlyRAuVqtxq/5s20gvY/5&#10;ULjUKJeZUynvUr24LiHgzFEMGIzU+T1rFd2yQHoJkaczVBtRX2vWn9gW8FBTtlptZJCVUAHn2E3E&#10;UmPvBlkHXOE5Qcg2g13gJzmWoHQwadAoWlVt8CnLtNgycCuE9rs5n0Ua3zL4QX0wbYlR2ddu/kmf&#10;AO3IjGmwF3BdXJdDxxoL2wXn4mCV4C0AICKtsTC286AmotaMJ4xJApMlF26FozvxnZHkMPFDtW8S&#10;PPkVAWCqlU2p6+0dMqCoPq3yN89eXBD91hAISCkcDdby07pKatOISC0fzfpIoAt9ne56XxmxKQQ9&#10;GQfE2FcfV8tEqQiNEjwFrsLdQDKqXfHzPtP4l+PwYI4HkuvzEmC/mu8ubk9+PcsoVLtytrsAyWgE&#10;ZLbNXIKHWvczP/+trhHddjaihJv1nAOzUHYf258Qudojm9FYNEWLHYhNIDF8LKZQ83l6PI9filQ3&#10;SuunehyY8TyqPw0ErMbCcMIwrk9fgVT1Uhrm3E/qVNdtVbUweQGbwdLnBZNaxlwvaF9uNoUwW7N2&#10;F/GzFPR+UtcalIq7O2BJRt6wHlVwPWaqeNbrdZAP5GPHPKSn0bv7WUJlWfkLLhJVq/Y8Vu8Vgi6C&#10;x1NXmnHi1Rgk3WXszpIEl0rUENRbfIN0IZ6Bcj1jyD3UHTgQqJGS2gP4yS6VvdP1s98XKXo6WYRb&#10;6XrZw+AMJFYkS7EIWMh3A+EHLwGHFkzToDVUTEsbLECpbv3F02e/ePIMR28Cay5RVLiXWniHNOut&#10;cZgep91rhKN+Ho8iflf3KynB+HDkVmaGn+t2O72xxcBEb7Ic+LXG9CbL7Kq+STElloGjyLxVVpjx&#10;oiy5vMNmEIMlCmuJvKHNzTJUgFrpaa1uz4Sa/RqDXabtcGJGusr5lrD/XD1StgHG0CQmQ4a7x603&#10;Nya6K4q2bF2mN51wPWwYUqsiwZwxqw0LMkUIHGpihW32jayLD/0Ylv4/Jkx5wxyh6WGT4lppaBnJ&#10;5r14n0EtnDB1x9b7DhcPp+pFScyvcuzjR2r2sHuF5YvstcsOx4btzWJTyUD4WBq3QrcutfFyla4L&#10;E3XDWv5in8eNyTLF7pjQnsMYpP9pqs6z84IlCIABCeeAd3fuxE0ogFcDPEIdQnnalmx3JUSFaiTY&#10;9Hvw1ODoeCR4w72BK10lyCIjtjGDuD9tcQHyiZWNqVt8nxAR1GqWWhaLqrMe5/hdIbrjmRFQ4XIW&#10;u5IucRlsBslKWFktjlWP5HdDmM4FJZpszakMFZOpsfVooXm5JNTaNam3yPNHesqysfhk6pSyJv4J&#10;tEuIGMDo+IngLzuuMKHP6UuH6QgEKngxCMCDyNKw4g00kjD2nZgcNiLrpayaYIso36C/8Yyz6k1F&#10;nkhYOyoPz/wIWtb07SlirGWV+y2nsI+Jkap1hBE1i8xJRX6GhNXuLkd2SoVDxfCHeVbttrzUr001&#10;DJGPdoPMd42IDtXvRCjXl/8HMmFVPb3o5y840Jg4QIFC5ZLlA27Q1rtyodaH5w66s+Y0M1I+6Y9T&#10;s629kHckr82ch7rbgDeQBJvttjJW1StjHhoRmmpve7nIwohKCYJI2S8C7+0CZW/NnDi2uyisJL5t&#10;vEkPqV4dSgj0w7SDWEDBy1/Uz9dhslUE0hiy2vvJUK2rP/Qa8CneDG7NVfqw9DOpwNi/azvQXJd3&#10;kSL2MPbelBmLmuu2EBRvfIZbTjdUCaXe70wdQxDX8CRsIXwvNa7RhhgmqeAV+717++XT64+kYF6P&#10;PdaWtp46+vHWBQfSFfkuzsCLuWmFMvw2OPfmM2rhR/cLtl6A3CRIt5dUpiFJeN0awCzR8A6Muq9A&#10;9KFSHpQaAZsweOt5ACm8SsEkzKdMnfL7d3MhevQ666Oa6+xp9eHDb3870vvHTjlaB5FWcOUPOJny&#10;I2sJEv7w/u0a9oJON/hLPVA/+er92zcKnmFcR6WKV3cMe3+j1+ulY7gTGXAd18rBfJheYO1/58iN&#10;9RSVzC54efgWyW6PR3O7hTfcroAFTrXxf7IWqdvy+12krEwTHwNp5Bpi3Xd4959Y55V3AnHf7N4I&#10;yqVN2vjVV0uXv9hc7x06mtK65lnIMImvqHISVhNGZg0GWdc8XEcoMCdMLGIcCkQzZEqC6wiDbGsU&#10;WUOjZTN//eRJ1k0xydKMeJ4NmSeEVmPMz8mDheJodCvNRcksT947HjDPr/YYBX3yL9fd+9HdwOqo&#10;4N2EKVrxHksqJPOzFtjx99LOgJdF9Xu/Pq4aI9npTZejlCm2A4UEK7utBEnDkUNCArSI8n3uyCuG&#10;9Lhzcs1KhDZoCsvJson/aVm8zreelD6a6H7tu26FZ2FVOCS1bSpc/GlhXw8jCsazQvJ7yEyA0AF7&#10;wo8sf3rW52N8sI2J8tTFKVR3kFLB3Ej1lGI04HUt+t3r9iiUXJGllH8yQLVwzG1WzkpXdi2jTnmt&#10;xEY6VcB/eGkmWCsXt/6roo/CmCLzvpiHLSh6bMrVL21xQsPVuAVWrXbheDZBoVCeU1f8z0iKgYNq&#10;VSMf6HjBQsctDbYtYS48fByMpGRTWVfa2tfb4K9nj6zb8/6V4fAMkypbLYOA4kwO+VZiuhAL5a1w&#10;UXOEcYnPTHkooXLYh+p7podcQPiZaaH3Jm60vhcmX99v9r7NjhqtQVG4LoXwNkXv1lm1PaOy10pj&#10;ie7LPRh8iJpXY6cnYzioaBWxU8ELaAyXPn05j+KfDxXbcGj/hfyEZQWsnkp1HJghTvUlBq/ZeZXe&#10;rXgO6+08OfGAzAj2IG5FsHV+qS+rttKAXgpZ4WlBqhgyabncse004VpbglluFBkLSOBt41e/fbnR&#10;pLp1imRbtpCQaGfDnEM1Ykg+n0OsOjHkiwWX4E9VLrFDMpOccPaqkYfiVbiaTHcChEBWqknZUZrV&#10;CUrhGD3tyJybDvanvyRaUGtxxT1W0MF/Wh3OaXqOhpidO1a3f/fd48FLqsa3bo5dkAhnp5MLcWrn&#10;hYkDFQpHk0ADSuUxUu3vAGiIqpJhYKy636BsRbBtHE2sZxEZSCBYFS5xHocXeC6nsETFphYdssd/&#10;qGBDZHSwDgV3PecxPI9ds6mLWFP6r3LiwMVbYoOpvNyMb3uUcz5+v4OpwFEMuqL4RIynt4rmmZfn&#10;TTo3CToAYTCJa888mSwQPW+CK/lUt4QiWtft9pHLoxLoKO4dUu12t0dHRn8pkh3Hdhh7mFCWrjCn&#10;ZeXlVFQiQIyKPYwpFUA1jr7mVpYmHJbOuCi4G/7pl31Yiw4scyLei3RJ1iDGA1JKxmLCAe1jGeqE&#10;wd/u0bsgbMn7+aBgWjOROVLqvSN4Y3x8hh1YuD3eXsmTYtvisTmkSz7AxXLJnkXy1M51GH0yXeuP&#10;0OtyduG5uGvK9CEQ6zwO89PP8wCdyaYsAXN52aiw/SKvwigZE5QfVVgr+UlBiDbIe4ApDQVOuBp5&#10;tnXXDrheWgD2W1p0P91y1hScQtSiKJHYLnAYFKzI8wbAYln33/Sx/SuitYmD97tMUNyIFqMNkacQ&#10;2uRoSweouA608MnL1nWh8BkKyeobBg61ks4Q152DPApkQAs0CNLNPWvx/gkzhHhB+IoUYgj9M53Y&#10;qR9O8hrgrDYvVH8k5WodHRyy8vmNXTSdd1qrfW5JBBGyi1np+BbwMIwPy0pMiepMAdhC42pr1LIM&#10;qFdrzWN1AS6OR2AkVoJP3O1RNxpyOsnXex92VK5P0TV8KdWhDkKofr9D3OUgfSUX+uLFrjNcXOAf&#10;PtYEgtvOBTV9rFw8tn0vKVCELdxAwRQRbwHsK20gI1Cd54ZrBQVMSjNOLShgLNBLfamu2qz2sLEZ&#10;BwdNyS5Q9t24qYhfMjvC1O00XWveNtugfrynHk94qZjWBBDUkFvmzjljZ3DUS8SKXLZcXDdl8iWF&#10;BbF3SUrNyVdb1BqbGuTeIO+Gs/XT+4Cigv7VSVLoyFxo0QR2Hb4a3BpbOOj14l0c9ZG8Dr8Nqe71&#10;8GW1oLzAZp93m82F6Mey2FSdAEVgpEpj9M8fh1qHXRepY9UDM7m1dHq3CHShZAcUrYEEy/EnCtWd&#10;IyWR1cciM94nha+rBN77z6BD74OOgElRK4JkFLnm6aTsIA+/fN7QIeg9xbenOYp9ZcE2g23AYMWx&#10;w4Ec+TsgNy/Q8o72HMZ2vcPYn7NxHvzYiXCc7zbaJDs2gMOQG8y9v997wTMrJA7/R8Glyh6CBabK&#10;7e+XPKserzPqw1YFqtfH97sSqWilMBhUNmg3DzCAuhTrvnjv7qBblxfYB2JfB91jd8OutYcJtbJu&#10;j0kSOnbXGKevzJt61ODr8N53U2oMUw1jswivNwc5KFKFUM3XgOrW588F+d00asMzdM1XVBSPscHS&#10;aR8e04ub0RrePBuf86imr7N64ls0X93jCRkzgBNoB+41g3NumIh+L8UEg4AuY2MF1N9YMXQeldAX&#10;Yr80xxA4SdsMk4DNmeqbI/M68luUO1Hp+hNVsCpWuMraNKxcMFNWr+s9Lqdk6fno4+AS2QpCVmu6&#10;/+KmRoHunp67OqwNTksvw1YLcapVLxZUUyVr34iarkYyF+mqq/PCOfqjwJQGn/J5EtmizsXS1j6c&#10;FDcKYHLNDWhBCGuhhO5UoVwPwSo4cvSRXTzb9OHYbVyxrq4ie9ykndyJCxR9cl32SJ6XBsiXdNHo&#10;gicO44kjMQzWfqna/2SlVTiGyqQrjdLr7JBZkdLieX9W8LmNH0BYmbRkOGFGQyEpGga+cZhl5BNy&#10;Q8aaBYhrBeCdIltD93Rhmh7FkY7UiXctrUA8tlCfEabUmQEZNfX9OtlMLZ8hlszqcBP1n8d3umCY&#10;1PDMpal5JkEAi1CDAB+XHYl49bhR5owFC1oyAm/n2szu2rElD3mKIeFTIltJKg6pKLFhthEOHKOQ&#10;rWF8m1o8qX831NtCvWTDwwFvCnovrG5ZKfJg2+3gjDXImsY4h+qL9AaagWxHsOntXMlrPY3mITx7&#10;4aFIOr5q0BuXViMYINJMeeVscUXGcBj7pfX4QQIthbufA8+Dsl+phUgbrHxO5lMmhy3qHrx1syf3&#10;7rB7U95V8bds4etfLZEj9Qp3t4arg2pCpiOwdEFvF7sjVMi0QARR9dbfOGvuGkMsoDXi76nadvHr&#10;XjNkOGpx18aQ4ROiDQhJm69qmU2+Qe2riG6LRrMi7Jt1rLLM9Q2CumkOC5RLwPC6wOpOeQiT1I56&#10;Y2yidjrWvkYzAqWWYdKvlR42QtnshbliT1FrljBKFiX0cJS+0CNIMow6Ihe0yU0w6BVMjbbdByJm&#10;a+7amyHVWw8b6VaKmM1VLGo8q9w42/sIk8g5Ugh6gYFhMxYE9JoWUBo4Z7zs0q+KnYkWMzDICbCl&#10;cHMPpuK0etTgYue7aRIE1i0A2S2/q/dTfHWoy5P30qR3exSfQJZabT95pEJ0exRx4tovy5nYydNm&#10;HtGqSBCXdpIDB77i5HTSHPsAfVA/fQm4br0VpDZHkXgPn3/QaXN8Aq6bbDBh8MOCpM9lNLuRmTqN&#10;SRZ1G7K3LGf7lFo4CnRi4P0OrJ26D0EXhKo6Ycov7ZNUj9blOyhP1fz27T4c4oKLm42K/JjUloXB&#10;juRBngKeE3C72M74y8XZ8YgHgLNAD8NC0sLZILc6yYBcdXeXRiU6VxZO0FiBDWUVPup0n7/UobfJ&#10;5TZ6EIUy13frOoubhTwPUHlz2tTvAlxibBsk85ozsA8eFmdef9oPmPfdY49fOs7W0l67s28hKUaq&#10;AI8HvNgJfGsRKU4qTI1kcqg1IL1hhLteRaJVdk9Oqw/JjQsG9BXgigItWLXTiKLWvsIAY1zrWEjJ&#10;b+ObqRCaxyNlfWmJS5cwp/XRTcZsp4RFQnu2rXkav1hOeTXdPZZRNw0wVZrDtBAjphVkBUOzEP4f&#10;di3bIOSwrFaECvZaqyVZtoS2u71zeG+fhUu4bsF4hdqT5qrdcm0DWTuRgKshY8VjSBZ7fB4GWN5Y&#10;+ErR5or3MidLOZyhlOqDFML2GEzsqh9ygA2K3lrEshIB1zefR3CdvlklR9LL7TInyXWKXTnyJGoV&#10;joLDj7ewGFhyO8muGsvjVFd+c48nfwEk7ADMMYGuSQoc96aj6NZTF713Ct50XDGiqTcVDBPxh2PT&#10;QI48JF1i3J9/DyJM9YoAYPDYMeJqIzt44zZGAC0rZdJ7yO6J/pzNUv1ObOR6pvZy8Fgoe6yGTXyA&#10;URNIR6LmxpSiUrBqUZ+1x1yz7ujRwAZc9xGgWqpKH9dB1mcX3BLEHt5V8pAa18x+AOEwiksR1jWH&#10;m49kqeyrylIMbzU0Slg7ynHpgEGjvYRny+Ng9nNnToHiXtKd1vcillaLu41DSL5+AD2+v1fD/ObT&#10;PrCa0sHXt3cgxn1xI7M1tutisttlKyA5q7PVFWmgDrPrvYC+sF58ckB0+HmbHUc3Aeer9yPMdyve&#10;mMOsDgw/e3O3rYFRQchT3MS1ciT7ZZ95PjD5hvd3zE/e7PMrKpniZsmXXQVbsYDJQVY+gMIZhKny&#10;fFdTSleQ58YNqlm8LQKEYDx49fX8Xens8uRhSnK2P2z29GEh8ovn7AuOV8C2i3p3e0bgyeshq5cb&#10;5x0ArONg6rDlm13IR3isBtt+s6ztrQqqVaPHh8ADmdK/c6Yde7MI9bkWtVlzkcRZ25s1Yt1PrZWP&#10;tcGQ5z6ch7A12xDX0aqJhFv8bBmvOG6nota5lT7jkhmoU+u74+GC2mFbHEuyCVHGKRFvqSeU4Frm&#10;YbH7OVO5sf366ZNvXj5/RGYE06wd4TTMAddlNy44zdNk25xxcTeBbpvezBttMa1tw3tAJw822uT9&#10;VJcllImQcV3KkYgPbKySBw+N6MzMiTu2DAvAWIlTTxyJze5jPO5FlYATUauyjsVCbnBFPaS2Fyoo&#10;wQWT2NUz1Wu/AF9xaQFlCZboELliwv2u+hfEZfniS3TFFm6AwGn6qKWTJORO8HrzDIuonrv3Huhp&#10;eg1NSaHmOWIS8OgrldcRRBHpHZEjyrX6iWz7WPtAnximqvfh96uEGAoxs2VD2dtPc3MiTHpVooWM&#10;Uw1FB19jiQs1maY1cDqFaUdTFpBzuKAlc10mzBOahnKjH+nrMVup1S5dpW0BVzjPGfoo+hXVk7OY&#10;rGC5mP2SlrgeNocer72NODCzpb4VVOZktYZqDcTSm82pnzwxEsmCYSUiBza7dxLxrlZ5BaVpenci&#10;HIlZDCjojY+VqBWmjgoG4bs+2wUKgqfPWVSy0Nkv7byYMl2aqb+lIW2Zjksaza73LwB2u65qNxNj&#10;6GLqTusMRCudWopQ7GrHE49/PXJG0u4GReSvjHeBh85SM7Ky6eagTTWxXm6KhB3S+v0kH9hEDF3v&#10;2L4yR35K+1phxLvGkSK6LQU5VRqN7ie6yj3+bd8y0SNuUdsxTjlvIa8EJORaCoX3KqBJve16PbrW&#10;RVEseolWOF4iG/BGHBrLGq71Hh8muTJkpRwn/WPCe1uvSxcNxkDm3EhUBfdH2i6bdxUuWjaZxvKm&#10;xLCgFFdk+Ulsh1wrqHzVKosZAKsdTKVcUAfVExLHh50G4Mdu87qqZyNRbzwqCLkurMDsAYarAYxt&#10;URdg0cL0UI5Oh6gYvL1XjsS/nmGX1lkJoW9mRU6ZYyLjqtNs7VW5a3jLiM7a45b1AeM6+yuzGgCJ&#10;q8KzSwVk62hoGbrcP5M71LeP7dSOkZJlhwCkSxupHIvgtSD1xplsmywAD4aLlhyVIofAZ71tcrra&#10;1ISrTzUppA2NZEqMvX0/NvtrasoPU30zytp/gaM2D0wii05bqGm4DKZ9LaY9hjHaNd2o13GtpTMi&#10;GP1ppu0MoHWwznhoE+Akj5RoM1RctwOJd2TDe22OGKLRMlNxwNsrerSmkYPUZGhB6vyQRpd5pZC3&#10;DjKZjhW7ilrJluEgpaYinblMsgT7kadaJwkpxBM0x4ir85DTARHHyOgS4XOFRF0q3J0ysGRrjAyZ&#10;9wjJ2LTH+RNs3pPNt7XC3wseA7lFrciViQOsTikm2DAifq7Vm/lgeixpP8gt23SyyTJOOYhe9hrU&#10;KiINp/WEC3FtmjgdVaMlO/fIl7llmZHPFtzCTNaP0fjeWtY67B2weulwbHYar24TkR+Px44URFGm&#10;AHi0WL/Uq+3A8b55+/AZS9K+GPzbifBge7ZajpVkPP3lkyc0mH21GSR/VxcW9KtIhaH7YshjyQZu&#10;Q+lCO86lZr8FGa2cZGm9k82JI2Pa3qMaDtxRJZg/AmDvXYgRLg25XkeHnO/gwXIO19GROly1ioFt&#10;Vmy811Df6xFic2c1ZbOrT/jK5QbY1iwt1OrzhfwLh3dcZACWandZsb5JWUFDxwWrupjHrZcSC96E&#10;BY1zrDpWV891FGd7tIgSmC3Oca2DiEI1kzK0QzutHY54WB8a+VUyShlfnepQHX1vaYu0prGawN26&#10;GQmY0/2eVIgto+wIDYhNLrvPWL+qJ02NW8SfgWqp4FxhmQWEzR7VXlLErOSsxbD41pHoUh8gNsah&#10;53TszOOXgL5pCpnkrTp0WvUpamHQ6YhTbpWs58Gexf3jP/eZj7uD7cq935+RlgmAN9FqXGHztsG4&#10;aCnEoVbgrhpjhLXBVFvagMoCh4lpB/b2ZtWhA1fDezGZ4y3Hhm2DaokpdgXfTrEMxF1SbzByWGhC&#10;uPs3n/ffwchtcPeT3avnVfvq1dtxrfvAYPCA2avXH9+++Tz8/P41m91VMKHjq7vhW8nYIVLgKKQo&#10;TOlr4Ogsml8+fHr78HEHti3vfUGs+337ZUe497HLekO1qr5Z4ljwKhuEL92hTpH7fF/ZuDGSSFW3&#10;36dv7rbrFzvCDxzVq/d7X4QpcB1AsicQw7XTH8KcwIGXetcNsqrj3Sp3t5+AGeA6XLo/d/z717az&#10;rY1aTB8LYN5OlchuEodah1SpC31lO9PTNJXeMBpWIZxWsZwl8uuXtJbBMOm5Za56NU16yn3vce5K&#10;dZHdhXa1ac09eBB0X9/Phe9kkURoI2m3/Cx/3X9PoXIZQPq7WlgLoTroePfqbgt1619qd6+E37G4&#10;YE5KYVlU+0CC+S52fCXF0hkv7YBXELvPWwVN2mKfB/EiBl6wi85ZIy4ukFXn/urxkz01kkWc9OUd&#10;Ot4aC/VI3U1DjaFGDzqJDj/wRNP5At7y0vhI5R0LQ8W6VPlGvaYWtnjYLJLIoZsVN21LV9LT0n+1&#10;NtqaXNCC1ZQ60t+rePVyewJ30Qx28GB+NqAFwYyK4gyHLfbZ+AN1yE0vsLQLS3ZEqkape4xf9cUn&#10;93OQhrRXtpGa21fcaxxbLzpTBm80T7r6AhAi1g3BNHTlYxn/ytNa83Kj+y5zrAKVbJl7ghctBEqd&#10;X4jcRR0A+Ikc0VduSSdatvTXAMYwEnyuqi7e9RLcOlMLOcjvD6wSLah/FhneLKyUAXrYVtJVWCdU&#10;vgpTrxY4eVgQ29AdB6Hv10+fjXG1A40ctT1y6tMD4y1JWDVmjK57geytj9EWwEGM8vkieRsCIQcg&#10;HCppYlr/rb1bQarEIeOWYWuloCdllz/fLzukWFaEwUjnkAZsnDezv3o8Knipiny59g6y2/rNxsMv&#10;Mo+cTzC8BeOZMiPRxbcq33yq5z7VAezD4c/w+WbWIAdgdRTF0nUZ+lIjCai0blHF7oDJ3lld8Qpf&#10;Byrz2dkkYoa8ilxGmHNBJK9R8/b4VVjOkkioMDkWa2AKYvB0xuczVfDwFfazH9CL4jHNEZRQ+ZjH&#10;zw7iVAYed1/EGCqatFJMhGncU6ViAT1Bqn8WpqQWjtXMj1eFJ6DO3qdAMnhXKlFfRFSmFthPe8nq&#10;8sLsArO5nOjlc9rk2JIYVUOBYHQo15uOOMHai1xddeLpmjOXWp2WrLeUALwVNwrAWOvhSY4HphSY&#10;EWtaXWjU7iE85aD24sNCtX1mOBbZAw5DnJFIHiEupOvd69UuD7Yl+wZp517rjaNrjNhURW7+3dGk&#10;VBqzKRhOzXsxDW7dzKRrVHsEfcccghWDkbzwHOEnpxDGjVkUPQQYybxT9r5WgwqWCqEn3oy4zmpt&#10;Wk+z434EUq2iOB8mkw4pGKFbU3RLwxrspsVlHvd7nU5rmbtVwYcJW22O6hevNrBAKYkaCuqAAQX9&#10;eQ5br0uK1OENDEAge5e0R6vKYZtbiA0qLFRWZBVfOuSYNIyXFEzGtbJZu2KeOFuHVXbknfSXz2ch&#10;hiATJs3VnhuKUNNS26sMlYec43k4MQ2ExTOkadYvajcCWaMun2OQ44kQ+3LY5+u2YJGm84zYkSne&#10;Sv/TiYGXBilleCL2AVQxrogwtWHYhVaK4aQPqvmsENTSzXCsj5zLLbbWNQ6slz9hN7mky3ERJsQc&#10;YRhM6MVXapYTYu/9IOsC956dwFH/rDdDlUJ8XTjdoPV1TjxptIuQVL3YIOEr+NAD7rC3binGlpoL&#10;MO8XpbmVGVdzsuTikYfFjYf9Rt3fILSljzyz3ekoZSpJIi3tTAj2qydHsqjtEVH92LxL72pgVM2h&#10;JZc+7FHeXmvvhor5pOFRl1jlx6wfQ6Ud1dxQbeZpSuVSLHtZHZ+nQzVnn3t1ZEkX3bCQFLDoa7Ii&#10;/N6c8djg+yArCtuqc7l1u+RoBMX90Fg5GV7jvN8Dq4x2OOpqEhuCFSpzMOHqYsRyWF4RoNbOpUJE&#10;jX90db6KkFHzXq1Qd3gsYMeZPD31PDasq4ume+eMBrQYalbyhv0ya6Ua1gXTImTxdDfbYSzNpF0Q&#10;DtKVqqbj5XL2W2lNMd9SEjn7ohCv5w40DbUeDO9VrJaVMnIFwzbFuRTC+yUoW7FxtBUiw5+ozTty&#10;mC6zHqyr1TbbmgV/Zi2poI6nml4/kr2juns4dmB1MBU15pvd0NZBCj1z0lbLKcFU959nvwfWSjls&#10;BezUKyiKa2CzSZ8MeGc9DBMqozITvFrbG9jL4SvB6oYC99rqQo/iF3Mj5bji2+fYIL18/gAWffVu&#10;fOAg4v1Q5esPY65eiVfH7E2SOtT66sWbFy/fvrx7P8Bzd/9h2x9r+ubFw8v999mb7fHl648bT771&#10;Yn8+vNzPbedhH/v45u7d3d3cbT6/2evh4+s3n/bdh/3k/fd3+9g2eP9+5k+bTQDteN1B1iHeMcB7&#10;DQZnwvTqwx7xsJ2iza3z5Xb3/B083scGpe4HgN/9MJejfXd4eJvdMhj63eKBSxz6rWAVuAuhuq8v&#10;xzEYvMHfEl2m+/nj1y8f7XU//eHOCyp4H6OjDM2EaoG7lflw//Hd3cpcQby4aqnGB6lW4K0iYFcl&#10;OREUy1ai1rRmdsHZL6HUHYQ7Pky4MQXDZGJxEZMIRR4cWRoKHRxVqg1rKpc+OgWH4ZI13FdPxQHs&#10;K7BtEmIQ7GaE1QLsfDkM/KKiZbbg+x1qWoa9g8Z7i5Z8DfdwE0Zb7T7OYHoRddcnybFFulyrWDTD&#10;Xh3yvUvWYyVFj261JEeh4KPZGlfuEtEV0Db6CZUpLsGnxeuA91G6bnC+tr4RyKfNvrWOg5Fcs1gK&#10;6zy3Jx0RkdKJ1bt68yejGvlmOSLxEiDzdHyBYMRoUKHswMNxpl2AN3fPU1EJyVYTl1BQ9av7haJE&#10;uoMe5fA2UnOUA1EU6wLFp9qL7tNLeaiGu6IPFBGgZ2qnNOkWXXyNaRVzHm+kYQncksSuMY17x6o0&#10;4pa8jnxcegtlJWS0MRaESENaj1LnAobbS/SRKw0lxBy5bAc0OLzu4Xhx2ZXcSzQKQhu595Me9QHU&#10;gFm2VR0hUFCsbsfUanTHoBKjRmNIm/+I3GBHhiOYiFPeTB+dAUXmnctEsz10vL2+nvnQ4JYgsG0W&#10;A/thxdjWryKltsD1V9PuuvB0/0LW63DBAobbb2wtEWm7Xn2s8uCdF5zkwPN8mGQmd1Sw6zgekdRo&#10;xbK2K2pdQPJkFkfaCGtMte9yasFO0w0jdbOACrVmfGN/16Wxdt/8sBf+yQB43qRNiZMOz6ceUOct&#10;23mq7w2LAuPpKkSHWPML2MTSVuYl5az81Nl4h7f+sZMl77x2UuB/pdR0dZqHsGgetw9qry0CJFKn&#10;jpy5CeWrnJRltZXrXi/er3Doh/nQ7vVTd5/caFkorrb4xtowqge216UgJK4sReVQGSgLloxUVo1V&#10;hxiHFQfVsBce5jxEogZOOAmdBAxtdciEKeS4m2gHA+48x2jb82Z3OpxyYxSdMJaUGuaBEOxws8wF&#10;SOtVe5g0NxhmrmNNyth9kq6bizDAG9KtErAmn5gholUdm+RnCLlQt2r19IuBAQE5glj76ByRsOpc&#10;gKuwTZG2HUF0bDrSYgh3KPtY5W2Niasa9pydBsWK+1ULu8gEOd5zF/YxUzWMzaV6ANhp1eVIvxyp&#10;0eXjvyCrVjSuvQqjxEVr64tOXKBuX40T9RqznjZ0VQIcPsrgnl4XygV/dFSKRvbBoF5aaqUiZ3KE&#10;u62guT21tdtpsm0KffFAWhdB+HlO3wwCeYrLBQdcrf8zkXS0ar7B7rGbKVhXYnBrdanN0oTqf6xU&#10;mbUvXVicC6HOhoK2HzoAlY6l8k0oawNDEBGZv6vGz8Ad7pSUil7H0rO4Jmajss/HDDOGGBtS+UME&#10;LP0SqD6PEMDAh4cvP2z8A5CCqNZP9atwdLUgCqxGAakhPMxhRj4mOHKTP0IUsCsdaMj5Jf7Zuvrl&#10;k2moFkYjC0ebcFmLY9gmsAyTpMms0HQ7EisC+LkdH8nuYiPQIybJs+OyTyzkqinV3Xmbght6DMRa&#10;yKdgGGUUMHUBfTwnd6Qq/S54Bnw9tsB8WL1lDr0SX3GtNVzR6MgTX4wLzdUSDWud44/qFxfd9EtF&#10;NpTlmG6no+MFd8PJP25B5Xm6sljQ7ZS86annBGzAiUlmDt0F4aLrK/iUUTwWTSEQEZo0svEEMN6+&#10;MnHyQJ05VJv4B9VcBF2y4cKRLgQWjH5FA2nbxcBn2f1LTVottI/qeoQI2LBVNFeN6+bVSbVsxQFI&#10;G2rUtiyAMiNdAt39DFgBb14dGlOZQwkbZ4HbZL35sqeJiSRTOUV1TUprOCS2V6QiEkHpx73Q4loI&#10;qsKc+SUpowmTuSSGjip0Dgxl4MPsdjbIk2WOa6ITD+W4NHThkzrQwioT5Sf9vbYG8PNcFh8DWbOK&#10;cdyA0IOafWAv5MQXUuXDlEfmNsS3kNEeF2tdbYW7h3SVMNeO6NNtQimfs3zAE/crsrJhUYhNsUFA&#10;ejfhff3dD4zn/hwpqhk4oyHmRNO7l9hmXj4rUgV/4vcz/DNmciLYz59AoTJ+e38v6EEB7bHqnTPT&#10;+3Xe2kSgU3j5/vMuqCjEfgqH5q6MjRMMql5K6ngHSxDi7jWYMQRIgSilpCBAeMuIytcAzucPzwZK&#10;Byz3ev3x/uHj/f2Hu/v3cyfev56+fPvs/t2Lu/dDrU/v3794+HT35tPd28/377487Of7H968/fL6&#10;3ZcJjAdNn++d/fL+h4cPv33z4Yc37394/eX3bz/+9vVen3//5tPvHj79/uG3f3z35Q9vfvvH9x9+&#10;e793fP/NPv/p9+/2xW3www/75d3bzw/vvmwLb/fz9ce7h0+v33ze6bx6Ndj88fVw7+tPm6CdwrOn&#10;D7xevHt5/2HA9e3bzyN474e0weGjf0d1jut+PZHI/kQhvEGARH0jaoXT3sjv8b1Lb8nlkWCTvK4i&#10;A1Z5Xx+s3WB+/2oR83MrXTdZS/cM6+6Luweq5fZVb6GI99ah7B/yYEyYULFS/Tu4CIYUkYZgcb3S&#10;LQyPN7vg5N6kDxYWR2FUwKfM7bazfSEx0HgshXC+2Thpl8Gx+Bnz5L1P8hTPpwl6hZdDF8N1u82u&#10;uHSEbXXgsxPbJcNGyvj4yABsZ2Pm0HldcFPFfvk0KKJ2FwJmG9/Xa3rEgfl7uaGuox1S4slLssEd&#10;+6A1ynB0kTVjZUBLI6KlIDMr6h47sHeRllKXS435sEsnfJlXtYWS+CDkyvh9HFdhCJLsAYdyFanq&#10;m0wooluBbSKuYTArKskm+AgzdhKCDnXkKnyhVti/wRXYKrW18mz0v+npNu89e73u9FdeN5rOCEQS&#10;GFumUTV73Es1o8Oy9g1AqJnLelXm1aJXwnvRoMYxeBpZhWgfVMDCueefbGNPxgIJ8TDiWMyET5Vp&#10;JabJYmEa9v5otx0MSfCTzj69Hhc6ohk2qMNcRuLKAcmRGIQpyEz7yhO8d8KQ1X8WEIZUAYdWusI6&#10;CvAaMRjsw4Qxhhu0amKT5pI4yDv6QDidkIZX1dmGNnsFQHay8/UlHVABsEdSd9kduUZTAMvSB51F&#10;LPo5bGuVh1r32vtTfbskqPilgHwYHtciylxt9URqYGqv7bE4AVumF3Rjma+SJr1I3lK9HW8np8/6&#10;VXrhbFFhSszSAlPQpUWraiM6i7/EvcCryyjL6p56DR5z2VZF5an6OQ02b+/wsePPau1DH1d8nqiG&#10;/fqJumub3HJqOxh67ZB6GHL+CvxjKaOUl+o+d1nVXCmcUibITfWbvXnPrucnQOjYseok5Erdsd4s&#10;XszB1w7+dHQIr/q0g1/drmcsFgF7WTFV7bkLA0nkAB6OR3XoWVlm/klayCLQp20sblJCEfLxwids&#10;NtU27x4BVGuJRLQe6KJPDAIDyzgpGlT+Efk8pNGbx0xY4yhlbwuD3q/Bw60vqCPGZRNkBXfVTcfB&#10;zAIEjbFq2EF0pcVhrTUh4AAyH+LrSmH7r++zqZ3+lNj11MV0V6WB7ltwqhWmSp/qA+6IJXsO4ZBT&#10;8IywzLWgFEZXNNv9Lq6yytV9YL8MIMW1yiUCF02wOa2U2H2JTUr40a1cLsUQXGEJSphKJhR+BO+N&#10;X9lpwag2YDrgea3KbjF61cVJPq9kiOrWfl6MNJoQUxW0cpV156hIuFzRuQpGmJZ4KjXnaT/s1nVK&#10;GbnqytiB2K+6VvKCFnzef/gcxhMWmn24dLBL8UC5iDnFpcd1bL97i+fchXCscBZGNcya3w6cqP88&#10;8XqJm93vFLGc+5S3KhqrxBzu5yYFFytzGQeE3y7Vq/APEaZHaAxdCH70TmJszGO96527drfjnX61&#10;36Rj3k1f93kHvHvZsj9vv/yWrjzy7QHXXRRNesrVcEjwOFNcquZIdj7XS5AULBjPCt4h1VlTmjWv&#10;iIBnVdAxCNorlHJDraAyyzgz7o/vYkxiXI0MiifiSPeitlabIgHtoR+DZCmItp3F9wum93hWWszW&#10;otaxLj9ufnACm4VL00UOdY+BxT3rG/lGHm+z3Bx5EXFlceEnx1WwlLxqM8upgVhOO1brtYBDMxGR&#10;2gK4pgaPZa3INtRnNE+uxCw1lph6TeEVfDp8fviAWbQcdXheVZhFGUdYy7yQuMl4afphewsdWO6b&#10;xk+WeNlGa+8okeV5uVNekoJ3hHko9Fy9e2X2kzx+P085qILb09mVKzeyRbXqSRCQdC/bcnyeRwkC&#10;7SjstF2QioZ80a42y1ySA6gX+kI6qBIYB92rNZE3H+6HexBANpa7CfDb/bJ8ge1hkbYOo3aZeMAS&#10;kn5A5pPJCuwByJNkVxNru9HThletsia6cM7czVQAVvB5EO/Blu5abFycve0LJ9REeKix00BNxc/H&#10;0VSIbr0o47a5qIsmmkwPDz7KQ5qnUTB+SxQFb71P9UOqsDOAKkqfakaTW1HrcE5mPzMTgiNd+ahc&#10;qybDg8TIX7FQglaljFC6j9e+wjGjevB9sQeVjcNgev++38WC//Awz66OIYdd8oh+X7xZZD8UStXo&#10;8/3+FhvYvf+Mes6Xg3YDooOaH354ePvp7mEpps937zbkvx28fPPxdw8ff3v/8bd3n38/bPnwwx/e&#10;fP7d/Q9/fLvXb//h3R/+9PH3//jh93/68Lt/fP8P//Tlj//06Q9/3ju8/vCnT3vnH/7p8z/+5dOf&#10;//nTP/7l4z/99dNf/89v/+lfPv/lXz7/9V9++Od/+fLP/+eHf/rrlz/7+qe//vDnf+aXP/3z53/8&#10;58//8JdPf/zzxz/+eRt//4c/ffjDn97/8MeHvX77D285pN+9+fyHdz/88cPH3w2g3r37cr+frz+8&#10;ePj4cq8h6r0ePr56/WGn9mrk8EtGYOD2xZO7FxsKhoUKW0TFQ6QIoeGlt5wG4cbJzIRpt6M9IMaH&#10;I3IeOt28UOk6Xnqo9cMWLbWvTpMdd7+wyEeq59WksxGyZD2lYVktAAaL7lJaVyH73wJoN3dZCvNT&#10;BCtduTgVHS+FJ7bMCfH6++Zuhw3i3TV1fMjO/e0QofgVezvVa2DLGNQ6uGtNLJA1Y+Tv8Bke+AE5&#10;g6JVHXsd8flTHSo/3CHhq3zYXb6u/oILx4SRLC6EKlW4MZ+8ef9qyQLV0aa6vDVNSIl3ev3AFDcV&#10;6wN+fFR5Az/yn8KbKl2LDfZ1AKTdWWVWdX6SZdXML2GwGMwHHIpiM7Z7QvlQzrQSoqjwQ49lGTm4&#10;ULWs4qi9QyGM9Ky5XZO/oo6Df6ZBVYAKHhuyDdtI2MLOuTXiLpHqOoXa7pXDC0nWa7eD3DGM/cOx&#10;yQEBa4EPgazwLjQcgYBN1rf8coQb7yvQ3YvKxugoH6/7mTwk3A6quZz/OQD7KWw0PB0e6GLLQzMS&#10;1uopJTlBnBAZzu4Mg2uAgvgZ5+fDhcqInJG8uUzFDUbe9ipXbgCQuEzllxCLE5HcW7GrXGucJwkC&#10;AJ7zhfp6bWxMKDcjrBnH4eh7hwWAapCfjhIgEFG33kt8Uuv+tKKR+Vsh+1mMUcx87KOBiEwfxGkl&#10;vqwTOUKqmncLJQDj6xa7Hkhsi8qa3+QZhpWU3VCjhaMQtgX+FBJ3YPZxFUY6pxsExsRukYh773d5&#10;jmOvu6+e1cqzOwsAgioDgi6miZW5wxs01Vh4qZ+dIwztfqYhHWSFbmV37HoBFezx48Mef7t/UYVL&#10;petXzrdV5sboIoodHEtWP8nj8gzwlUkfdTmdMHWVwteKJAeNcC6mThL1qY2A38Y9usJIjeAbvMuY&#10;JDpKS907EJ2StrEpSOiCEF98OChLmejGDt4VPlZQB7JiWRC+E8TLQKKD3ftIFGCogKN3kzGjW4Zu&#10;jWZUDnoKTWVNiSyrSg3K6r2kQtiSy2pQQ5UQg0qR82TaxyJmI0t1qbGI7gA8+YGrt2GACqr2oLJZ&#10;44JIK2TdBjcyJHjcFygUr6Phrs96CI1beK/lMtX2ekyThOjwUmvEoObwFD1oSQB3DanCNNva/1az&#10;aqJBJAm6rqvNdkchq+K3xShhZvILQkfGWaJyE7catlIbu6i+wU5QhaF2fHAp6DeAJUGLGxQ5BBEN&#10;XYn8jjzmNKKIfTq2Lt3mjAI/LztwdNTYk1rY7PwGBXW64qhCttWc7MDkPy1w5fdjTMqtYU8Xb087&#10;tlzaAcwuJAUhtQXrv6ido/RzGOoOUgJpwfqOcPzMQuHNqR5IWUbBs0lFHt9X7v7q28tiLG6WqiWw&#10;k3xYH51j8NOVbz6CIpmyABcV6akpRC/Zxk1f9QizP1p4EN2l6A2CY8NsxrTCySlQ+niU5NnHB8hL&#10;OpbO7IEEXWy363N5us5L7sjYV2YpnLjBRZAViGX1chQvmbhlDK0T5ilLT1pQazaVqVgDSDCoJwNK&#10;/rvnmVyZ7r5STIqmNFOlWBdtD2pMKyEngm1rIDFZWXhy+wbX6jMUB1wM/0cIY/FKu0XZ1xN8tIBh&#10;+JGRq2iN0TUEuZ3sEOPbzx/nyGK0pP75cp9mcK7267Tk9cE/an0DIoAnhYH+x76LNZY00DzoRSB3&#10;bAO5uERlDOwHPFeDXmG/HLywpJJoHZNGknFTdomWy5cXiJBYSdOuYofPuBcv4RIQXLZZLlPYaYAF&#10;VJMdhX31k6sf82OwN3LCeGMSgsBV1icTX6KHXbC20NxBklc6cgPtpvVA2rzssPH4XcGk2I9LSZZV&#10;oK4VsAp5+OTKyOWfh9KHzQROm6Mj+d6+Sp2E98CB5FV3nF/e/fC7kmgprsH8V3Pa9MD7uXYgVrRi&#10;tQrExaAIqEahpiJe0OmOVu9ijweMCiz88sNWe5Wr+X7tXzv+RahYxV6o8pjQaOEbq/zmhx9qVMO8&#10;W4wQzqTTtY18opFjei2NO+xu5kwlO2707LBoomsGc+6+9kpla/YIPUSrXkRY7w6dAnVyVIJrnXXQ&#10;w5fR17tb7lY5IuUFaPZ9hakUUo6+u5n9oOydXRPvb6yWDcS1dQpVC0q3GimtHDQdEB2XONA156TX&#10;H6a8nRh4h7QZ2S0Ige4A26t3iwKfv3h4PhL15dsXL9+8eP3+1bhQYSr05uffj/YUEP7xjT9f//FP&#10;7wcm//IvP/zTP3/i9dfPg5f/8m+/+5d//e3/+fff/59//8O//ec//Ot/+NPXv//Xn/bz3/7rT3/9&#10;9z/+y3/847/99z/963/95V/+6y/7+W///Zd//58//cf//ef/+J8//ff/80//+T9//s//+dN//T9/&#10;+e+9ePMf+dP/7ue///c//sf/3Yf//O//s9/5+W///Q///t//8G//+Yd//c8/bNd//dff/fO//v6v&#10;//aHf/63P/7lX3//57/+8Ke/fhnEHdD9x7983pH//h/e/m6vP779/Ds43lG443I/fHl49+n16OLX&#10;m9gvG7fBmLGyu+1My/pyuuLpoids3uv/R9V/eNlVnln+uNdvpqenp3P3TLvH2RhjMJgMxiSTDJhg&#10;csY22WQwmGCCwRgwWYAAxSpVzjnnIKlKUkmlLAGmv//Lb3/2fk/hWeusu27duvfck+553/3s8AjZ&#10;6kWHTklCjEJYeFXnTuC2IFXHMqdzbGyxNI/VSXedAvjH6yJ6E/gLAAD/9ElEQVS6+c2K0bVrVOAN&#10;gjRdcFViEDIUoQohCV7Vo2CqBkd0AckTSiOcVEzCtSZ8GGesLbI4S21tLSFk+ZRb3by/fr3uhLFb&#10;J20YAOxEqA/Xr4sl1SUPoRftLw1sSHKmnVIJpg7d6psk1lxcwUazli3ks3HqJsKaJsn6iNhdbbaZ&#10;f9OeJlRTM3LQsQCP5qgUkfVcbs+U/4yR9HOAZfEwml64zE7jAdFwKdNEZY4FhQoB6oO0vS19ZYQV&#10;Qcv6Rkmo3MfVWVAue8H4WfebZiRGrSUsR3dmeyahuZArG3Ba6inrYPGsmhnTCUKcmaGcHGBriDRW&#10;KrRJm2HVKN+iiX66yKrRKx/RZFuKv2IlLagmI6NuLLE6h4NdtQ52LtAxxHL0q9EPmuwBWgAQqqkL&#10;GkDUsGiqAZ/Wr3lMTMxkGQUi+8o2BLtWgDxtbyT7L65+7t7GhAKKK6jSw31xo3jUoL4JPQ5hA/Bz&#10;ylGEfm4ea0YUo2ZpnAMwQ7tbsbsIDMvAnbq5LUIrDluYVfZI02/mM84xCl7l0TmmYZJKYkjFpnIG&#10;E5Hlo+GsXXAmhGQJanb7VoM6LLtGW6Zh6U268i+e+OTGB8shohgh2FzYaSZvhP3a3my3FLlfPgIG&#10;4cwJq05OK4keUTKrasa2+QQB2UK3mq3daBmzm+hwNZZ6SlBuVN9CrZJMZxadggUkubq5Sta7UYpC&#10;Bi8XuQgoke7XquwW0arvrpFhlWathrgohzVqE91EkxQW2r2qRS0QvW614qPgk1G/p9vTqnW1SmMq&#10;6TipMcT7h2DYVQFfRjxPoxRhIfdolVJRCMF41exrOMDsG6jaM2lNo61vRqKmK1uyQ3yYVVywWMfk&#10;HmkD0mwmGR7JPdIiqKbF8UhM7tMtJlSkmWhjA0+mV9BaXStYJVR1FU5l562b9DA790TfGyk8bIEr&#10;TtpCsWamDigytRtoBBAFgWOnBEHZAajncdjG8RhONV1DDQDAqEHX2l+hr+waULDa4DCHgcFRkIbX&#10;VbpyfLxxk1qNrLAWZ+264SohAW6IBNT3+YqFlfuI7xScwaQK275bVY/Aw3h3vUDcmdkGUPmQ6sUg&#10;9jTfgx92EDQx+n+1Lw40EkVMD0lQQbSsJbwE/OCZpbs8e+qJczKxvcEPtqKtKDyJVHGGUKbIISdT&#10;DpAyubmnt76zi9pEAq4dT73B249i3Aczamptto2sXFFWets4bUBorOsZvCua8WAkhShBatwBi5PE&#10;3ksvgTpAdG18Z5e2n7m7kSQw3s8NkrEdxmIKIrWUsWSfxORp4UoIZEQH1VaRT8NkmuqMESkjpcAw&#10;PLkN9DlcXEsZJziP6ABhyazSSXHHSJgooJSBcuEF8BhswL5ymrgFQ/VnnAtChrO1eh8lhfOZLItQ&#10;AdiK07RQi2ApTLV7CHs2X9qluCQRUzpfB9Vc+s4BOwMjHSRD+GGwazqkh0Ne6R+gITl6mNDgKcSC&#10;c9wDk5svpURgJNVZd5zLJQS2MWjUvVW3XS7dnHQrbzMY6w2WaALJLK/lFbTK7jKS6m8wnkesjN8W&#10;0/qyBM16X+KSDVQW6PLUh0GuvD992Cl/5BaaWzlKs6oUCDjU+Sp5EhajmsfjR2Fe1PQmfUoQTWki&#10;FdrN8zN9kH45HqRtobTmigPrI8DJ9YiVYoctEvF/2kBrYBmYGi43e4oUwofd+lLPLZRWkgMeGyph&#10;uToRTCK1tbTxrHJ9kkBrjwAbFgqFdDFDMhgMSdZ9JUNmVnSus3PxVQrc6hjqzbHj8lO1fO6vilyc&#10;BRfCYJXtoS3CbxDdX7UJjQAyqLVijBXL1NnU2UMFzdZW/cuiADS6pRxgnKmdiunUpKJ+BRpxyBcN&#10;AAalw6PKLNcV2y340KgV+5x72wCbv2zqSzxMGq4k9RfTMlZb1ZhKXqsuHrC6jaYpCrg3MuqAMNK5&#10;/n2FF8G2KzJM97UAGMKDlTTjkmtFLQDoyJGXNpiwYoMNp0bBOyVISVlBzlXSERNGkpa1rb1Pcljx&#10;sZgz4fr8qP+K4rPiVNtQnJaVbJXEXWNX6EE9CjspKknQ1NypRLPAVJKNWuplEG1ok2RUrlThWL1T&#10;qLVG+t4Qj81K8hL275VGt6G7v6Gnv1Hs5dBoh5bhsc7Rye4JEGn/zNzA9Gzf9Fzf3OahzVtHNm8d&#10;nt/iJwsjW7eNLW6fWNimZWzbjkn+3DG1oFe2TywuTW/dNr5128TW7VPzi5MTc0O9413d4139k73T&#10;W8e27pjctmtmYef0tl3Tizuntu+a0Z886hX9uTyztDyn59v930XeNrOwNLl1x8TC0hSP2yf0uLg0&#10;pRe3bJ8Q4p1bGJ1fHNOiJ7Nbhmc2Dwk/T80NBFH7sU8wW5zt6ETP0FhX71BbV19TF9ys8HlLpVuW&#10;tFvXA/BVj1p0rHTchO1FPm9srNEir6+oaR1zhTwRJkwaM0UEnZRiRW6i0OCmuzTaoXOs47UELBNr&#10;bLCnc0pmr1CfDcZkZcVTSqgvxmzCb2U3FdJLy9NQr8G0tMl1ZhLgVj86XlTULSiUVCcDQlcGMZnn&#10;cg12jXydwKdNYDk9KvNp9Yb1QqpEASt0imRmfZdu+GQp64lpWL7RuUr4VANTKYD6JlA14En6AHuk&#10;NRAK5ecx4oanFZZLSlP0NbkB5v6f244ZTuInAtIyIsTvkOE4EwnPwTSxlseYm3+5v0FXciPSDobG&#10;9I00Qcql6Q5fjV6acUHW1oxuud9G3pghj9++pk+mTK29LJ4vTdkr4bGj+KtOdRrKU641sBGZ3KhZ&#10;Pl2LdGPXVxjF6c3y+yDp2qDYWNTFJgNhmLV5DG2+/2doWNke4JzzWQvj5zq4pXnuaGCrGugu8/AQ&#10;bhaLRsvKLNTCJYYbZqTpyFqAfUrzIHObWj0SAUf18VQqMyjjIsalAhkb1ldrw8yYSZFjUAJZzaxG&#10;DAxyRkNrtB+Vr3yemfnQD8aMYg5CNtt6Us5myAzmTpZtQ6La25n8IZCqhLIgVYcJ2yibbWbjPV8C&#10;eVY9cvSvdG0t7K4DpfJnvnplA1YOmpyoYmWlx8ZFbBo58z3mrkaV5kKd/mUcayxn4242Rrtj7j0g&#10;lu/iCFNxWKVkDR/qVNvDR7IGJ1eTEcUlh4W4+J+r/joJo0mWcsCgk4dF5qsuw6EDxHo36aPrN3A9&#10;W3rgGSbZYKsIN4b4FMfrcGBVspIYXLSizhbGVyyAI9SqNwSKx9EK+LdW2U166r6CEl32UediR+Rd&#10;xGOV38yKf46azbK67DC4alHjnbSfEaZKzI8dd9B6BgYweLrObDqFdAWaGlokBxVYqKvQ0gs9T/Kq&#10;npT2rUaztJCxgxFtZPJgTGZG6Es4UJJ4/eaQQkD/0uQmjD8LGJtNhZlEIWBdQchbAaHg4RUlJxP0&#10;isiCf46yvPxc25J5C7Ly3DQC4HBrgalh/8yFMsu31NaElTvHkMIqfAtvgLM3uxNsjDm2rn6VFB0W&#10;PHMADWv1xNFTplV5v4+Mfv9GqoE0keDmJ50SS5BGyhAFaVunCldpcXJKBkq4he7L7998shk8pyJL&#10;F8E7+ZbQrakgWBBb8IkngmECVWjgBgQ5AxgrCER3H0E+TVJz30+SbeqRATYayRAKejYWtBmpsI5P&#10;e9+AcDslD0kx27WGFj3ZmAwts9aVFZnQ4PRPgivu7PK5kP3YqaR+28p2ek7Pn5g28fRDQib/IDHi&#10;wE7ncqURBdggTU3MG1vkWfUOMXDNNjPk0NEUlWPCaTj1VkGnuBACmZqIO3D4nCbuyHokD5ZcAIaL&#10;1LGMgnRUue8HYxi+AjVDdHukSdmCniguqvkKSQ2ljENhgH0Xtr8xbHzlFdSe2qXpkAnH1rnQWMJ7&#10;9I1xmGDy8RgD62W+C9SdmARSnembEgDD8O8wniAo3l8OF8U8fV3akX85SFghTKpQlX+rbUt1kH2s&#10;8n5z8VB1ctERTOV5RpTAGbBDLGs2b9yYTN3CV0d6ZOkmRFaGnOA6kucseA5MTenEzD8CM6MgGjaY&#10;cmTykW7vkT1XtkZmQilYhDDMCXKtkRkMhXCXqwNfTT8GctOqJALUbHNEp3pCZq/uum5I44QzXg9Q&#10;8dXLBsBY6spMqFhCmJ3PhMityqbSTlHFMLxPV6SUmdhU/zQ8ISvq7tQR/mqnYCoUzknhltxOftpo&#10;lQ239Giq1u1kGxoEQfNiOEljvPKL9v0Zdas2eEW8nWmWtiQxwgbMPGqd0KrGqPl1CGSaF2XlMKIY&#10;MkOHxtUGOLQ5zbgUPI/Xt62nV0bZrIHj5sgoNilKZtq6kIAlPA917BhbgXCBWGuGDRedaZR9EWrV&#10;Ot3fpaOpq0uwUwvHAUoz10zxyFkuy1Fyg1C6xZh6ZavIZzLaJMXXh8vbj7o40gDbw9gvy78hUcOs&#10;6pxqjp5qRfYXNtsYHqOp1+x6DdugnKSWri7wKhUW/bcUPsgNMmjxhV1Xo+SejtaW3u72/j4BG3Gw&#10;jsDVo4Sp+rHoRy2Hm5SoAFSar0D0gVStTdUFo8ii0jOmjtAgQVNBF5GuQrDNSjCqbRaVur5Wd2Xp&#10;9DsFUKWYbWjV0l0vtCYH6cBw+6AA6ljb6ETbxHTX1EzPzFz/nIjNzQKlQqRiPse3LoIPtWzboWVy&#10;+9Lk0q6ZncuzWZZ2Te/YNb1r99yu3fN63L1383KWPXrcomXn7vml3Zt37tk6s3X0o/p373/lvtt+&#10;f+dzH74wPNu/bXl2x575nXs379q3ZXn/Vj160ZOtu/cv7tq7Zdfercv7F3btW9Cfy/sW9MqyXtEb&#10;9m7dsXtOy/ZlPc7rydIefcucYO22XbPbl2eBvktT25emtal6IiDtZUK7o52a3zo2NTs0NTs4NTus&#10;J2NT/aNTfaNT/UPjPYNjPX2j3d2D7R39MtZipu3sa5VAWs/tqhXqqN3UunFTq/Kl6tt6JYnSr16F&#10;AKzCsr9Wmm0N2RLt60ekCw+nq85mMy12danoPkO1IlJw1NpiXwtD6+sfuEirJz0xLk2GKmQmOvOo&#10;5aH4wKtmUxGUhnEVfHWGVlAiAFWXYrzfWYCyKsM5pYm3EZVEZZZxU0nCXKi6Rei7wJyCrHD4OH5p&#10;uCqM/XHNxg83KPhXQBfuNI5ZbV5+U3keqXA81QkTlr5AdPFKB5pA6CBJpyIXOUMm8e7l48ppidXl&#10;jpdhiMmGKZaywdYlYb5wmS/m0hTdfLhs2gQv0czTplbLiaMc9vqF2HkPIuQNcbh8KS4tBWu0phGF&#10;Fo+eP2hVMKIw5k7JI6xSMHUP0TqZybgWL+xKy6IQgxLWaj7prulKuCGnJ3ork735dt95ctMuk8mV&#10;8j11Q1L9CDcJbkT86dJq5kshTiJhCwMJ8rR+LcApuC4TBo8yUK85aH+da7jCcGrDItMLDRt8hVi6&#10;Suw3A1ymuEGtmdgUEZl3HMzvfXfaE+sJ57lCXUbJ7OAetjPshZALu5DWrxZJhcfOuTB4Tm8b/tQ6&#10;CQqqvMcIwTz6xy0IKqmMrMkiynEIas3XBahDuph0tVjPLU/d7SYe3WqnTKc7TbPout0GIqZWmtDQ&#10;TFW/DrZQU9n4n/msqWmDcDpEyL2F+KtMpRxmYUY0fGmWiJ9jKwXem2qGKnO2cOmX43+lSKHFOJas&#10;r2ytHiNOzmwNTbXhKPNhIVKzqdEAu5Gqu29imgV0QLTa5irgBtkrj+66NN2BaF0jUfGmBjKENTF9&#10;Z8066QFyRTIpLBMaMw8uRWhaLLis1FnJgMW1gsGA17r4dK1gnkQt7O8W+CHjtFhG3UnWKE4cMRp0&#10;s09OOYKxFA5JEmxAEXpL/Um8GI0o/YpNnlUak14UaESHUKHWoLJM33WhBJHaYorTLAJI4Lu8vBZk&#10;m1u2N7o0uaEvK+DZmNCwsKR7p8hUhMRJhZUyBEu6oLWNcJkOGpwbtiEzDprNeoxaQVBpZy9Yleg2&#10;oLjbkNIG1gcElGg3OQnRBofE9qpRjRW/pciUfjYgRmmqfXwqEWD2PacvpFmYRl03OSb6lkgpTF0q&#10;OZOOLIQVuyJghhnJRxEqF7c9TtqouIk+9nEubKE7FenOZaI1mcMRWIJXpYGEOSzxSyZjE7pDawq0&#10;dplNgg8tuougzuEiJbIrHWIbCGihl5K+CAOwzcbach0ZOvqaoF7ZsBD7OsiiRrkziq1VuCuho2xe&#10;lS6bQKCStlruC6XixVzfWhHIRnjCRO+KW6OTJHCUdhosUm53BZeaYCeiCUjpuCYbQbn7BzCnihEQ&#10;Hhe3dddOP3aFVRpjoIX9t6BQ0/4xBuR2Aw7xmMfd3yCH64okJ7FVnSnQ6NS49kQxiMvJuW1uV1Oy&#10;gjxa2GKdJknx7roLXJwYEZxn4GGUIlPXoM4oiDHb+cPBAEZW3DRS7fLd1q681B1Kz3QmJToa4bEN&#10;LLlfBxLHpOp5Q6IpAKgZ1PmuL4svPNeNL9SibrUUBZOEVAZ7Xk9xlPUUmApIwAqbmURWW3ka86e2&#10;wdSZSWNwHRO1xNsEFlLFd1WF4+MBjO81wA7jGo7XCzxAELKOWwBhCjTa/RCVxvaRt3GUVpKisu92&#10;O7sRAtI73IPpNMPtXpe0LrxOqff9S6mMxJm+rCCcbExGiAiEKll74VdX8DA/QAWqVZLpFaxulMjF&#10;n9QfbZUUfYpwkNjb/lsOoBY2ACTmvkdQiIUfXuk+qr3I3gWPxXLpn5IoSglAQdp6AiubSpapbIMx&#10;Fpd+4B65xgq250+wq3ynhqbrRRvanlfNsJmweuPRfmcaJ4enDlpVtAKspm2yllzArErQ181dXC+w&#10;r4G+pmFlYWjzzmxY4CLxuU5dSt8amutkB62K1BugND1fF6wVWvBVhEiSvkrpKmT+PPsYEJsNzpNI&#10;TrTl1gxbk1J1ptVsG/ucZdhIl/2GINhsm75UXU+JUVXrVNcBqWhUfWX0uoKRtASICtUIyZhlFWSF&#10;pksWriNwwTZCPrJQRglcmFUBJPWhadU10KTuMjSk8Svk67ZJXLqptmmDspFIP2rdWEdU0obGtg1y&#10;n3YPNPUNtcoOKhJVKl/pacOgzm4elBx388Lw/AJK3QU4zHEg307B0TktS8uzu/ZsFu1pODovXLpn&#10;35a9+xf2CFvquZ7s36o/9x7QsrjvwKKfLOw/uH3fgW16RZgT8LlvcWrz4L3P33rs1Sd8/6rTbnr2&#10;10KtS1rDgW17Di7uO7R9/6ElPe45mGXb3oPbWQ5s33toae/BHXsP7dh3cPvuA4t5gz61vH9Rf+pR&#10;sNZPFoxvQbx6EcSrJ/sWjJy3CjZvX57fuVt7sXnHrvmFpdkt26Y2L05tWZyaX5ic3TouufLU/PDk&#10;3PDU/IiWsemBkcne0YnekYkeLWJlh8dkxO0aHOns7m+WibeNBKmm9h6xssrUhceubRElK4CnW5B+&#10;qpwyBWU1dbU1d3fqsVGtgDqBrDpxSs9SeUJ8OyfXCnBdBqpW0D5XHmboVn0Wxa8cpza4avbfuNIX&#10;p1IFQ29Wz2EvsbNC7MOpunEOQAiS37/HFF+syyVZ2oRkxBG6Dt3hU4U5vhRm1SuBaNUdlagqd6xF&#10;iA5YlXcUK6xbnYFaqxXGOErrmsp8hAJZ5RttpN6/kr0U3XJpS1P1W/ZghLSBGJsaearxDYaP0t1A&#10;d9REb+TW7SonBUo/d6Ke99e9phg1BLDNQpM8b3FyBm62NgNNhjMMpXGWGr6CjjDpRNJZnIdg3WTe&#10;IuP0DDxv8NgdSjaQz/MoqrdwvxoKPWfAA1/1R9GIgHTZlsh0Q0nsbdjaao+MVyvgl+mZi7aJr2fG&#10;ErWa5y1MhtOmIfPMsLIrqDUQEWKwZCN9yewFXGQXXLMosjJ9VyZdzKvxAUUKhFhJ2F4lAKHWgmYr&#10;dsHDt+fA9tlmEq79UrAtrYPSFEMTmAqy6mIzXIRulQrXubiI7/KNDFIcRnmOSusByuLWBhbG2KcG&#10;kbltj1rcH3VjVkUvXKNW02Zi+FDAGrWmTyyTqwC8itot0w9vOfCqzOE9f0sKDwyiM1+8hL7mFOe4&#10;CYXG87xS3WDvEgplU1WK9TomzvrSForCVawx0l+9wZYTj3QuXqAyWAnr4ihxyqCIabcDXHx/7YaE&#10;+lZolotTsmfgvaedJfyVGWnpD5TWrF6to39czhCb6p6uRb2rPjdCrcDGTVLdb1Iyk1sN6yolehY7&#10;t9Kq15PJpDSmNfI8Osn5KxXSE15Ci5wpo66/+OioeZRwLV0ZjjCu1yCX0gt5wrr1BMQiOvVzOyeZ&#10;ryfd15G5pS2nra3uwmqAFJIzpkRMpPp2M2b8adeiNZDk6AorqmFp1ka8sI9UMBhAy3BRJKR5VG+k&#10;eWcnWSO1d1iW+zgVaIomNh93FC10azyiaIOTkmpStFpQZodlJR204NKCWoUfUI0mhwmADUbNeQLY&#10;eB5P7m60zbooaVpTOtw4Jxn8GXcrGNWNW3VlYzRVuKs47dK9JuSzMCGxxiZFXTiU9ozJceb3kQRH&#10;aMf7ufq9X0FNPmtAZQhhnRcdOqdMRWRrfGVbrFlrgoVc/tEhwinqTN28MwxeIHrxvppadKFBu4aD&#10;NLjLP+OCBHSjt5+NViue3apgDGtR5pEEAEI4aM2aWDd0Sj3WJRSKTNphUVGJc3UZweZ86bDHu6vX&#10;dXb0WUFKWoZwebAqck2TpGpwEp5KU2d0C8bV+mXKHF8GDJdg4abKT9rpPmFQbejV5gkrav3RCeur&#10;3T/JjTqQgiNQ15/N3T3xmkYoHrKd4+8UYmcRg8/hsSsBUpg6XULai0LhVlENuUUycFbtN2Lzy9dZ&#10;yw3mjM21aHVcmtEv1LIIqhW5JJBtS2jt+5oga5rFBa5Xu4OoOyE34X8CREMM5s7gVwhatB8erU5o&#10;ImsvizYVXghpLtFoAm+BVYwoHrEyVGdVADlPYnKpMAx77q7H7DhKJx+c1BFC0zF4V9p4JyW4aXhV&#10;xwkfGHCS/KEw+b6bFd+gnZNAtWAGJhZIdmEji6zal0pAuD6VdjsRUwVpaBu4kik6QDiDZkv01Jeb&#10;+lGtbuuk2HsGwCDKkTGuQyHmqOGg05JaTJBPLI5wrQBFI5ykEK9gHrO14DTIwGBvB/8WqVW9JoI+&#10;cVbqFh+X15a5SMCzJwpfUsQht63LolCiiYKa0Qm1hn1dAXIBdQDsJt2isWuGltSLnpuG5YBmgWz0&#10;Ecvl4YY3pltTwXECYRTXYWhTCcpJ1+WRjCggXFc3yWeaXsOUEmMrwjNxSomnMk1EzdhnE+5RF3AO&#10;owtYJUOYAyh0xy2oBEclSZh7gthXDrJ+YkxGTc9yeTiTKW14iH7RAmisiFBPypFfhvwMmtWqNGNO&#10;3NfKlN0McLYn8nV2vNRiIlz3FWVylb3InJgnaZ9bBUHprMHidgh/doXcht82jg2764PfVgfXGoeh&#10;1gYbJrtpozOWxLjie/QjklFbVYNF3coF/bBeqW8PggXEpuloY6cOmj6lmwAeSzeD0fMahfoqZKil&#10;s7a9u66tu7ajt65DIW6dGxWSJEJVxs7xqd7puYF56Xu3DG9dGNmyOCJ0urg0sW3npMjJxZ2TWnZI&#10;lCvWdI8AqjDe3G6j08BREKmA6KFtWvYfEqTcxp+8IrS548ChpQOHd+zXk8NLB3jkif7UOwsWPbBd&#10;DOdjL9/1gyuO//rFJ175u19NbB3dc3Bp/+GdIFK9+fBOHj/deeDTXVn2Hd65//Cug58uHzi8a7/f&#10;sLLwX33KH/Sn9Kc2Q893CtNqhXpcBg9rO3fsOSCUu31537ZdXnbuXVzas7C0Z+v23Vu2L2/Zvnvr&#10;4q7NW3fOaVlY0jK7sHNu87bJ+cXxua2j8uXObRndvHVsZh5udnJmYHyqb2yyV8dTOHZgtFNQtneo&#10;o7O3RQhWfGxDuzjYTfVtoruVY6zGV80NneqCo1MMMS6qvLGrrV7wVec3lQgJvFtVRI5mWPdG+FKJ&#10;coUehUJTa3OGE7SqluTrRgRrGgOWVZ7YoFPBTiQGjkEK558nqaeQM+yWqpRmnJbsu7HHO5eJdQEj&#10;Wgb96hak2XONgGua666rF7+aPykOJgFYDKrAIf5VqfotNq5ITllnc0tkq4KWwS0W68JBVeIdm8Mt&#10;UXG8vN5vZJgesBbrVhlFUHlODQzTyJ3cDCcVdkPWjwRBlc7oNWjzsAP4i7iro24VQIUkTFXR3YA0&#10;KVXrmvW5V6cemikH9fQkrvOr1xhXEI79AsGQwS1ucedPrTxqkzJOUYNWh0W+XbgC9yMoRaAo9KD/&#10;zJBqkFnWE0FvSJ2UXDXBCIa0HudLUiRKKA9YxZASTZ8WoSOyXc1thmKNBjXkKlsL21mGPE88+G/m&#10;q0akHgIqjae7qmIBtcqX7jjAbx8oqu0xLsWnZrcnU0Hq2jqtFn56kxhzTVFadOkcE89DIs5yId7I&#10;P/V6Y06mpr45l9tyOdFcP5x6f6mOGxNIIm3JLhLTGF7BZxOWSIThu2vlCta5UC2ppC7BIRlMmeAN&#10;qMbxh/i2ms0WZtUAyjE3ZQsLK+tAI18bjWvIT0oaky21+lKHPFEFdrWdw4JcTn1Z16E6VmqxNeFl&#10;EoLwrVAI8P//Lx2daWQ5lbScpYmOoKNQqxv5wHwqy1cIVhuDPDjlCdsw0w5He2qmFD42a0MY76lF&#10;dNc6OCIyFUMtgKrJqvDqu2uEq+FgdUzSZcfwFbr1EyU2KRdK7K76ODQ0fsXnm7NbyGtfkfmJUmhh&#10;XutjymEl40dfJuiStjfpD5vJsf5c1yjtq+b0Jb6lSjZSFHDdh9rzWsx4BW65+4tCibQEh5h3lalV&#10;oE6tz3V7VW8GmFi9+LEQYFGuEsabdjhx3OkOFbop6UFGL0AaVMEWW9MjiBZDbKTwdqS22n4nsup7&#10;S2ZvtLt4dw2Ac8UExALSzGXResg6BKCsU1UD86JSxmMpZNJGbxL9KV4aUXH0mf6BWYULgKdGZTNt&#10;uQ+aOkv3HcXz6gAmLdYSaxTCgqmGu4qZdW4bbLaODNieqScaMFQNLBE2+8TFnFlOnNbMPah01oEa&#10;FeY0Xo1nOORwtM3C5CxJPIrOwbscXW4Ycvq4Im82THVGtG/ooFxu0IZwAVRhibVJjCUl0cQJT6XB&#10;g+R28oyVJEwBwvxL6E5TVZNCwYr5ulJfCLT2BvNFhtnMd6lKNKjISm8eI3POoDbDY4a7cTjvR/cj&#10;VdQAbxYRID6p0bAEHcSt1oW0mCcpYVoeDFg1Q6WzSVHTECiOwUCvYIC07iS+RfQs4NYNdRyGbIl4&#10;cYOIX0WdCOemi5yyJaUN74KvPSbrnLuqnUxmtx5fSR1I1xyjBc0yNeOnb41RMddhzkW1KmcXR0bu&#10;zG0wM5JacL6BJUZTBgzYJDuWPQZonUzufTpWUGtwqXveMOeICFwbwx08RpRiIiXFMaUBsBlkFN1Q&#10;+S5/i4uOJbewlAMtBPIJonKRbjdmitztw5XXjLKhytMTWBsp+6LZ1+iaCsql0m/JpT5C2Aa1CSS+&#10;PlPIVumD4nJMGt4aabNrAWA+tpxTzqP5QIaiNCrQV1hSbpBsFzf7hRSZgwC3jJIzuxAEjhAoGbCW&#10;G2iQ0xdF8auviwbJOt5ir2IYNhTJuAi8oa8SDur0TAIaWXEnsBSZKFFVmSwak6e6HC66OFoLXuVt&#10;cPsJYQ5t62OSenlq+TmMFZYuwjaManFU+ihxuDSjTUNFz1BDAtu0ViKOYwP2JIMTxLFyJ3qdsoaO&#10;rnDmeqW5S+lEuEY54A7QYkLpFOW0CBJoT8ObDS0oeGUQdX0BaIeEm1wrrL/ahuSs5FDo/Wn9wgq1&#10;y7aRi77WozN1ESEDUMWF+hHy1v1phITNzyMfiCQY4tdIGNNvXR25rJwUbT+6Sq0tRybRTW7EisZS&#10;tFLqPgT5qrup1uN5bVQAManqxIURTR8mLrzi78BuFy499HsuXe3O+ma+VF/ksDEMfpq+58iD1bXB&#10;2gxtoXuWiF+N/U/I0yFJEFlgV7LT9KVgV+yRTl1KgK3/BNU0dUoXrXfqHqj6aVNLT3trj37RQqrq&#10;PVPf2Fbfoh6nHepxqvwkiX4bBkaahscVmOSQpOkePY7P9Js/VCrS0PyCqNRJCXq3LU1s3zW5c/fs&#10;zj1zWpb3S4s7v7xv8+4DW/ce2Lrv4OL+Q9CkwpyCoHoUcXpQcFTLp4KOegyw3ClIeeiz5YOf7T7I&#10;8516fviz5UOf7tIjTz7bpeXgZ8sHPlsW4Ny2NPvqO0//5LpTf3D1T25+4b7pbZMCmfrsAd6z+9Dn&#10;uw9+vnzo8z2H/7L34Of6c89BLVqzF/6rx8/2HPps9+HP93z6l716xS/qI7z5wKd8hVCuFj8H9O4F&#10;EgsM58mSngsnL+/f7mXHTiHYfYu79vO4Q1B2r54I0wrQLmxf3rxteX4RHDuzuCSN8cyCfLkLio8a&#10;nV8Yn92qNKmR6fmRiZmBiWmWsUmFP0HJyh/bO9jaM9ja0SuXrLQGujL125FtW2IN6RcazbjS/XVD&#10;c90m9aptL4B2hWDHwGzlMJJjA9dE+6YBr6abEat7oqw5q2hJ9baV8hudVLKUAmWTXB2dhetf6Sgj&#10;akUOf4Zg54FRicNuACQGK9qGSr6X+h5pkVFWz9fS41dIT2lGG/QiaNZBTRv4dWSTKOS5fsd9QBFT&#10;qGZc9PGLOEc0bgJBi4O0YA9PoOEkAy9jXli5ZZlxdawru8kbLAOxGBKYV0UeaI6xqe6djz/R+oto&#10;iD2lehhNJpjWjCtfZH1ZGpOGUM292koTRsYyXFbO9kxUYl8KJ6HNQx4cJ0UZJgpFEfBZapfxiFYp&#10;RNEHCbXWpOGc/ZCZS2QIC9AKKLLFD+ARkiP9I5kqWAUDHjadkwDUYEKfU+cDV9rXqHArWBFdFYA5&#10;gDCjjzF8emGUnjfGijI6FcWQpwrEtmvCEy9ohqeUpz07Ahx6wHIUk0sDRpWSCxVcx8zBRfmgRPVT&#10;KXlF3nJtQL4daJ0s1crRkwpCiFbXPtwrCDcyRHHmA1wklfU0bV0EC8U9+ig1SOOqzCH3icmWA1Ki&#10;fORwuQrgmSewiE6n5YiFcS2u4HCY1XEurX2Z0qMK5krWL0tlkbRH0s6mWMDrZjWjQNaWK1FIqBV3&#10;qLXQIbcKV2/BeebAUSNnJWQyOa5JnB9Msjv9rlq7PqnLpmEhYF1HaHGAU1WqsAPWtLYtpRuxpOr4&#10;J+TJv4WYvUtjTq3HymF00VbjFhAbWBv4ClMtI6pkxutLb6evfFllsZ47AoBCTxWG2sSdBYdYN7UW&#10;IFPrBoKCOslkMukqBKvwRgFXaEzDPKFcwyEyY7jcIYswVRaZq38krMrqX61EXW30CLYsBKxYQfhA&#10;vJdCJm6GmeZRZmuBIvppcTlWLV4EVkU3g5YNsNnmJk3KgXliYsO+ai80bbKw079JgogNoUk8Mq42&#10;gg1qjVg3P+YAAFNnZhoNEe12KC1eU6wyRy25b/1qHWvvPnLlynDoyOLCIfPZkiQkYM/a3AsH02kS&#10;fSFdKbrYgKodaRS2Vy6Udbw2/QbYRKXs6Wbsfxam+twla0dL5otCg2Vr3V0mwFX7EnyuQ13Jbim5&#10;BcqGxkwRLoReApCQHCubKmZj73hCjKOpDowJpo3GJkigzG5dUYtKUDfrdIPQXkTQi86W/BWRCXD4&#10;gn889/lCLu5U22xMubrsPIHVNGHoz0KH8iNMTHQlCgVFUJQi0UdXRe4OsTgaxxIJQ+ABJU9uf0Vj&#10;7B1hYu3wmzB+GnQzxU+GapjSBCyXDTB6NP4kKcp4vhwcIL12U2k0XV25POiKFOLX71wJbeLmbtV3&#10;YmPZQrceifCVG73DsYztJVq219puCvC8L9dA1qR259KtOEYKn5RUTScCLPGupMsRZYi8rYKs4Z2A&#10;oIwcRdXMBnMM0Y5+6aQFyME7aT7r1ixOgjVUxjHrtAO2EDhXiVjYTofUayTgeoCH5BLK8Ba+Dhzl&#10;TKZQmoFASl/TY+7s2oZcY4IoaEGLKJoRDkqq6mELUDQYoHRdkVqMhXECVwrSRIg5scn1CIcVh4oE&#10;m1UYmOOTaCh/+4oXOpSyf3owopkfuAcgKb7ue1mcnymIBivm8Oqo+oihOw1w0vYLxpgq5BVP1KwU&#10;Nem3wm8UnWqJnnZF3OJtr98Ip/QBLilBnPcqH1vrzKnUi0QTVxy4S7MUYo0hHXdk0Sncgl2m2Z5E&#10;E6X8ZM9ttj+VEeZePg76faUcTgmD6YWiy31d2Z3LMangmQs9FgnrbLoXTtt6IUzCfnXDgboxv03b&#10;FZqCqr1KZ2e8bWZRFI3b1darViRkJsW/qkdVWLTAowpYGp1G8OxMXQ6mdkSrRcBiyy7pUyUcGFCa&#10;CbEFz6B0XW/63YkKRrRMNrikFuy1MGrcrXQ97ULra84ZPK/LOPyzu4bAmYSP8kyI6k+m2uga/KsP&#10;K2svvd2GLPXrYcZSo4kdEXImz0XACpEKSIhrlVpYoALgCkDVL4j2nnrMc/p50iJFNT4B8maFANcR&#10;wkQvUOEEARgRdA3tKitI7isGr66RPqgypm7qUI+Zvobe/qb+ISl+S2bS9GzP7LwCk3pmtwxI8bt5&#10;m0KJRkame3tHO9oGG7uGm2YXx+X/tI908zJW0i2798tBKpnu1r0g1UBTYKoe9RzM+SmLnnwqSCkU&#10;+vkyf34OdPSy+/Bnuz/7y95P/7Ln04BJUGVe2atXeMPngpqgyh27t7zz8R+vvPPSn91z5QN//u3s&#10;0sw+rQqMuidg9dBfypPDf9mnP/2479Mv9um/vOFzvZJlj9b/2Rf7tejPT/3mQ5/rq/U2nuSDBz/f&#10;e+CzPfs/3b3v8LKW/Tzu2n1op9Dplp1zM9unZ3bMLO7esnxgx/KBpV2AWNGzO4JpoWT3bTOOFTEr&#10;1fGi0azMtFsBtLsAtFt2zMxvUwrUNGLjhYnNC+PTc0OTswNTc0MTs4PD4z29Q51auoc62nqb2/pa&#10;2/va2vrUD1mnWwrz9eubNtQq56l1E41kO1RB089K01mwIrZSGhGJRVkvxOjULs0axZboRyGVO/le&#10;yRMW26knusYSfZQuNQlMcuPW0kssBTiaA5NRjNbJ9S/CgS1J8E/DiNfBv5qnSvQIcE2FRVui14Wl&#10;12zaqC1xvDCwsNguajRf30iJylFw/oWW3wKB4Y4PAGGKKrD6l+Af58Oh87QGGBzi/xagG0xo+JcY&#10;4Q82kM3mip7yKRRCS9vqpLVZWgkZKE2KVpivyDolxQxWKZSy7t4e2lZQK8+ThEfBNzoLx+yn9upC&#10;LWONzZncCsykMYh4PmC2k1tfFcrAKAnXJ2Gds5e0bNDwqputZsga0Alncn/RGCOLiJT1++ZsX48n&#10;rib6mEIr2dV0FLMXTwPQEmaGGYyQoc0zqFKzNtMbWtXQyJRAgHckrHqSLMagKTB2aTDDWUhpfiX9&#10;wZpnBCkoknziQidktA0xY8av6n1qgjedgex7Qu0c7iFUBNygeMhSO8ARGuMr4b30Rw0ax7rpSgdf&#10;4SkHyFAQUeBQi/kPEhwzXus4rMTWio0UOFT2r+Zynt7IkwkchTnLgRWt6ubnQa3l24kKMmoV48os&#10;CPleApOx8iWmuGphYLI9MmP41YrmJaE6h4J/VbJe3KdObHUUU5XzbB5em2edGnMqrcrFDrZBS/rW&#10;uLUPwuCESGmnFAuMWtvbn/hltp+0JFKUqVNA7AfNRtbulZCcpN8du8+LLqa7fgQWjYeWrijWA/Nn&#10;XSPsq5A8H+eYoLJmw3inngQb68+vBNDnKszORNxrT7CsTYr35Ds0y4fGcW6wsNNa/RiaYFalw4Qp&#10;1X8dHWQ5qzNdHYUc0yZNU9I/RrDWzUv0ZiNDzSdAueJXP9KZ421gSyGolXxd/UvEptizfMQ8XovW&#10;qVk+yUYpWljNu8KOGlkVBgaCThtcZ1215bXa4JqWDl1V2k4KNkZrqItZT0kM1tau7IihtbOLjd9S&#10;lOJ703bVyJPNM/4MmkIAHKOgWdbwfrT8MRLg95zwWPNpvsrZjKJ5dmNSAdfkPDlbGMhtvSt1AW2Y&#10;XtQR0MVEP1IXn8yVWTXho8H1KrXGBt1GC6QMF5fmq8AbFZPUwCZRTGbhkkabgoK+PQgnamGH+sZy&#10;ibAZpK2YWRtlg4vywRw97ZHncwAVvYEddAqX58ROEQga8b0yflF7/eEnST0Bo0pthq/Va3P3HWEe&#10;HxDuoeQ5OdeKwG7qBflGVwFLg8rIcW0rJVslmEqPCL9JvePP3AHTCzRIiU4tvieujB+RWYYwpzZZ&#10;ApCKcDGIzvN4kL92IXxRDrVVpo5BMhYtl4qjoTTTNRlrBskH39cM81T4xkrxklGB0UgTaCNqY3tm&#10;AJ55J7uFswPCbOvIMUlZIUUWXQYptWgJie2TxQHxtccWrvRnCmtduGujVv1rRR1tuF4hQGOA1AIc&#10;r8WsXY+hQLkOi/gqIGcF0HKIVg4XlY7K9c3o5QxGRNRWkxqZI3RZEerwZvtGAuDJkQJJUhWOsigl&#10;SX4CkVaaGIziiBHRdFbmKz5f0SmYvzJr7epPvKPsqZEJanCD3paWnl7zqEWjBXj2GcHYma42VWcd&#10;cKCLxGyPfTUpKkeSpI1JVb5sas6FGWavvFSvkx6Ug5n2NkgVqkwm75rgE3GgOBstFWbyYRY0GlEr&#10;WhmHXJGBSXB6cDKZSCdiqmeKNZq0TJ44jz4OFnSB6zyxK74a/cApfyBM1eElljbCYCHAoDuTBoDe&#10;mFo5/sbAofcLse96Cleaz6ZPZcLDC1fPGQemopgou+xzJN8BZ43OqzSqIXbFgn+kyG7ugo8uxK+5&#10;VhaLaVd2Pwx/CB/kEu6UG6iZQoZWS8xyGmOoEYg8ol2qb5bAJ1KUDXHLD9AKOteqwLEra/OOoJYU&#10;gBRwDa3KnaRJ4FBIstORNtxn6rkmefTXWZ3uCove7Cl+k0yJzV1JgVIjK/STiDntK7aXR94Qts2T&#10;dXpmtvZ0S5Zc39qirk5yt4JgkwXF9lgA3Cr9tk40ET4iWgVZ1cbJL7I4Dkd4Rt8ibI/cVEFK7T3K&#10;+G3s6m/qHWrpH2oeHm+ntem0w5M2DyrIV5bUrdtGF7aPbt0+tp08XsXwzsxsGfpg0xsP/vHeG353&#10;3WNvPjQ8O7C0Fxfobol+xaYi992+77B0tiz7D+8QTSpoephl+dPPd4NF/7L78F+EQvd8/sXeT7/Y&#10;8+kXgovgxkDHz7/Y52V/YKqef8YCXi2vf7FPwBXY+dluKXLfWvvqtQ9dc/UTt/z2vadnlqb2iKE1&#10;oSqJr4GrsasRbLXsO/zFvgN/2aMFLOp/Ccdq+ey/9n2qRevXUvDt/kOAVa1Q23mgYNfPxNnu1SsH&#10;P98n7LqwvLmhv+G1ja8/vfr51+rfbRlrn90xt7Rvx9z2mTHRp9umtuycF5TdJnS6Z0FQdre42QNy&#10;1cLZiqfdfWCHFsFayYyXURpvxSi7vHlJYuNdcws7RGLPbN0+uZnMJ3llR+OVVdrTsJjYiZ6Bsa6e&#10;obbO/qa23sbmrrrGjk11bTWKdyKyWL12ZHPFE0vNQhCRYCepc7nYaKgTLjQNb5Jircc4qG0lxcLK&#10;DcdtcsSsQp9asZIisodIvPr+zdrywO+OHx01I+4hQs66XejK169PuBqyVytP7yVdtNIJO5mp9Ndx&#10;mBO+AGFXYJt7p6NJRmYsKChrEj5ba774xthT4yxdLTzpGnoEwFHnGpTyniIk9jvFkUp4rPezR8QC&#10;0yMHEwfiHZoGRZ8f3KgZFxFHMl4a57DOBPO6VhWMGoDH9mhOYoYzQBoMZlji+7BumKnofRlZBDCo&#10;cEvFUrqJjtU3WiG3r4o1FWp1Ho/SgyUL4lENb0S0fiJzrBnXUK9IiB2PByvue3gAkk4Z5JPacgoz&#10;4Db8kn0V/gm/lVEsBEl2pwA8S6U8dq+YMG2ttJ82XkpNsVagrD4ORkhLlcpkFGyc2WzcK9ChcK2g&#10;Mk5Tms1WPUsD0ioJMXgGbbBydhogllUYtQ65wGNYnIrv9fYzA4SjKrm4gDFZ2zKx8bzLiM7ZE9Qj&#10;/GeQnhZq0MBdVJ9GgEx0NS23CFSzTVUBQjkGB/oj7pebpI+K2MS9GcMn84Ta0vWDiTezOGu14rz1&#10;/McbhnAMhrOkBJfQo9CtVB+8NkCmv5okZOPJzAc4ej6tIZB9xKg1+COAVZJKiHeqWqfaQCdTK8S4&#10;k5liKPPcBrib6KaiUkwOixi7SkUs1KqoYUTFwqXi24RgdV0Zsjreqe69tQpaU54wLk5dDMiD025H&#10;7Kv739j6Dsnkjdc20AUH1Gr454YflV8R/odVaLeZB1viFY2raUwdTV0cqmfQjEQNVOBIga9iSp2R&#10;E8wD+nX3GkGdSG0FTZEZexpthbDeydrIExY2s77X4UAk7hrppX0r4MS4MTySvH9QoyTQVOAwsT2p&#10;TyDWLf2X2EiHG+OPFd6z31X/lREU9lLrkdjYwmCAq6i8yIyz+0hM7ZUNDE4OMPCjorDCMWqrhKlg&#10;I4MK/P6SaltwCBCXN1tnG+OuIQoMoTTPoYsBvUxh7YE0tQiuAPglN1gAo12HomxqssU86Uwrl0yp&#10;9ZtX+UdVH8Vr6ZF6RGCqV67DEkwlihWrrXCXwUkoTRG8SWYCIroRVt5sdIrfUodLTG/pPWMlSWBt&#10;8G3oWcOkQtZF85lEH+0j/b4sRs1dDwrLeNVSzw4BA1lS7Y5WQQR0Z56ZsK6yMW4nK7zHuTYmNJwu&#10;qVdIlC0TiD42eDJEaL4ud5yCT+zW5v5oFNRo1LoCWQ2Bqgz6SgNc/MlgP/jbZDIJYIeg80ED8nn+&#10;DU3kcgbn3VS2TZXGjSFINR0nzbVVvxeYc+ymBucRIfMckryINiNJogSIq41hJhOFAKqVH2YuPC2i&#10;H0EFYendV82XPcKVXGMm/4kyds6ZfR2WKKfqkaBj7Yv2UUGsIElvmAvMTO7BKvhyOdQAD88/BABw&#10;G6YRi884RYScDh/2Cjywkoy+HsgtH4o2GJqdL4JZioHHEtmMHBZ/lvzb9K0xNKI4EloY+FciZ0GA&#10;Ye/zFZGbplbCteHhUFdRcolywZjqN1b0udM3slNum6QPurcQ7HrezEl0ZmPmPZEf59JiqerBYRcp&#10;+ppy1HSE6zDw2/JsGuh5bQklzhSKuonlzRTdbbtKu5rAMB18ASoxew2dquwU0JJLAtgWdxlCA2YJ&#10;SAbs5IyNNmSmT1kRPwc/mxuM0M4r8cn18S9a7myb89WUO6IfFHZ6FwWSnWv+mQakcImpkVvy6gNV&#10;KWCpMiByIwZMjxrnNMTWt/ELCmQNQ5JpkAUX/EbCteZ6SzGCHqqVPjZMToB6uNb42fQnW1KlmGoz&#10;fO6YyOaQ6huNdYU82c7ESoVCoVUMpS5tA2/Qc44MzWm1y9QLgtid9gT9m645Uho7mth9RHR2RHLi&#10;7NUpppRgxbgtqdopyjEplhUbKqbc5Ls4f5jqj4OOm7qIiqWLCYx6uulAarGdfj8SZa8zscNKDxa/&#10;6rhX5MEgVVGsAvkNdFLNvN+oFc4Wdyssq86IfKq0BlWjGvVZkT2yWT6VnoYg1cHR1pHx9sT8Ts/2&#10;zm0ZVO8ZdZpZ3K42M7KnTqpVTFyppOnu2SxCVY/qAXPvczd+7fxvfvW8b/3swZ+3j7YLtcr2GSup&#10;VL7S9GY5aKQKh+kF/GmkqkVPeA5EBLgKLpa3+b9Bqn/5r/1CrdUHQa36iNlXsKi4WXGtcpC+ueG1&#10;yx687KJHr3rsvd9NbBtb1mbIkiqxMRuwLGFwJRWWWniPaFjg7l/2HhAQBZoCZT/9Yr9Rq5Fzwc9f&#10;vn74cxGz/lRFugqv5vnBz/bu2re9bajl5hfuuvSx625+7q5rn/v1b955qm6wZWJhen3XpmdXv/zK&#10;+jc/aP74o9aPa/tqeie7Fpc3C7XuPSSxsRYI232HdunPvQcBsTwKx+7fziIoK7GxQqf2Kt94C2dh&#10;eU44dtGxT7LISlo8s0U67cHxWYUV9wyq989oR+9wuzKKO/pbWrvptSMr7MYmWUM3qCvsugYBIfll&#10;6JBECjHpYlCjSAb8K9NjUGuQqhZf3rrpQbr6AnaYeUm5YyyrCoiaEKJioCLpX40hpa5DrnCo1Eax&#10;MRtW16xPphGydpo56caC1dbYlYTe0K35JVJgwnxkx7iLTcKWpdmMFUDZDDN4/PCNRVmAmmZ+KJC5&#10;SAdkFZKEVY5sWDNAgGvMqwLDUTS4kCdsjxCaW7GV/MzlnC3PTc+INH5g+Vpla+T9bm+brc36I1oO&#10;VE52sf+lWy41WbBuIQNtpYGoLIOL3unIXO1UjRrMUme0GNujLTqyND7RxkAYpl2KcaMesZBIWWZ1&#10;aKXeSnYgICqz2ZiMoIUQlLpPpHcwHUTNZgHOM8yFUo7aOZ0XMuj4fgsaTOk22xPSVfd85VyUzrGI&#10;j2QJLlxu6s55A5DVZpakGTEXsilUGGn1BvSr2hgSp0IgowFGy+Npj+b2qHhW+tOG1YxoOSAwnLZ7&#10;/JrmiQXX70EB6yRRjnDpE+OwsfTq811XzUglQYpBlKmO+53C+nieGUGZZlA6gFa3AlbNEJKKROMc&#10;muhEchx+lfCdVARCw2byFgbR24yUzLATwtYgH+mfz5onlubStA2e7YM/KxLbkL6iW0HUpj1DqvtC&#10;dQxn1YMHRjrtcMSKAR0RCYc7zdaail+RAHDNx6arN4h35eBodkRAFP/yqaFXDcG/gFVgqulZApZM&#10;tOJ5tJR64zufbFi1rsbxQ2JTYUn12ffXQRdHYMyn4H61gIq/QmcC0DzT38AkT/GhaAC0lrlqgpt8&#10;IwlTrVYFRwk3CsDQH9ZkIDg2KtwgUo4gRCI8qv2i+hQHzgnDwoeVzFVgA51wGEVAppEP8l2jqRCV&#10;8YUioDVsgzgOK+tzGZhazdSNWqudcsMYXaMhQgslKMgaMbMw2DuyFzt8NWBbKyEsx9SiNmaNwC2b&#10;pEsWLBexRESzQYOhWDXRJ0rKM1ofLjtFjSjcYMY0o3XFusXEwehX0tCV95eYKDNv+qDFsaWNanHq&#10;Vm8LNqMQoMur8gn4lBXPg65Ck+Qb0bK7tSzQ2nSxISgTZT4IVjEo1Q/SmEpQGcOqo4+gsPxfYpBM&#10;SsfmGlI9cVy5crKSsLhZUjkTdnKUnDUtVpWUu5JBEQUkv82qYHTLwq6B9HruECwkx9rNrN8NkOgY&#10;BOT2xVNOOo4Lg38bhskHgl8tVCFBx9bcIqN3Ci53QFvvYiQL3ZrI3KgZdTePnjn+SSjN6iATHyWk&#10;artmSEjrD6218CHl/Lo3DNRT4UKhYgIVgEC+AIwDYb2qCwB8C2yu0piBTFW3ntwrwWPeWkZZD7Tp&#10;TGB8wj1IdwRGTV+cKTeQ0GgCvHiVjaLjRiaTmfssBSMKKL442SortLUGOGo4YaXgxNpKJTugzsJv&#10;OK5CV5q4C5QVarWUsWxwTr3GG8N45w+VUkJB8phYKl03HG/JeXKCX7zQpjEdYwusInPVa+DgGIJ6&#10;4l4wc4oUrMecsHCIToGR6opVtUBE1z7kmkYwT73JhyWEPzMAM3uuTdi2XaKJnUEFYuRnbtTXlWpl&#10;mtMkSDYX1cpYjhTWBQi9QQZOZzUxRdBPQydIF7zpeo5YPhjUWlS7Fd5eQVOVPFWFcDnEGho70ddp&#10;NpnsE2n2mEE2Q+jF4BpFGbS8gA2ZRtQUSjWn1DviSmIfAwgjmTZ5XgS00aGV4E2Lo9CouzejxLQm&#10;aQ1ZPbcL0+uoIX5HOV9m4ynBSNEQnRiidI0FG2rDxOpawgUtEtIq5ZgIkBxbspss31RG4CHFf3Z3&#10;C7hCCFetLMxDli6O+nVkF5ziS61hxbSszaBXkK9nEoBdBQhSBcR6nTHrRgzsi5lVaYYtWbIttZpb&#10;0+JVUNZVA/+QM3tm+sg7+W3CgaOlRP3okxJcHR+gDahATVCrufTcfHQ0tHmy4yI5MdNOpJO+xfJg&#10;gQGfaw0Zmk0CFaDZq+CoYFdTu1iOJbYUS4ZFsF6dPy0GllmxkaTZjcoHlrmxUSJMHVhNvnUrrm3p&#10;amrrbmrV13bXd/fXDww3jU50TMyoXWqfG9IMzm8d2rI4rJhfUak71HjGyUladu6dl+g3/WPEoyqD&#10;V4s4VbWBef29Z0/7xen/ce73Tr71nI09tdv3bN3rZCNcqUaqkvgKAYpTNdRcoU/hVP/yX1CpegKD&#10;ynsEQZdDt0LDVtSrlcD6F5Rslk8l0wWpyuwKMHZm0s7FXfOvfPTCmb887ZQ7z7nr9QeGtwztUsKT&#10;Qpjklf2UKKbYZe2D3SUEKwJ2/6eCspCxgrV2usbCynsqR+tuYVdelP3V7zRAFfqFceXFsuwR4Jzd&#10;NvnChy9e+eTtj7/9wtrWmlfXvvXrVx5+o+6DodmxDZ11D7z25M8f//Ulj9582W+vveXFX71e8/r8&#10;0tweSYs/FXLef+jz/cK9hz7fp8cDn2obWKx83r1P1lnIWHKh9h1URpRCj0k5Jjx531bVDtSeR4v6&#10;zao/7fy2cfWSnd48NDk3MD4zODo1ODTR1z8iDra9vbeJ7kSdStWqqWnaUNNcp4Bo+Zk3oRY22+m+&#10;rGS/cSW3piwSZ6lTkVSP0x2Ae0ICdVfSelzdK79ThgyXh2g848wzAKHj3JwtTPMeQVZEwlIIkxQF&#10;ZPX1rEsX+veTWqXySI7Lj13fFT0C9aCyZpje3JS4L9ltkTub1SIFi0KaOdpHxaNiPIlt1a1onKQa&#10;A45zkktDncIh+6fNjy7VpfhysxkuebMx+i+pv/6suNCq8w2RUbH4SkSthUyp6vblyCjLcNQ5YsUx&#10;ERdrcgosE83zAF2t+cOajREwG4ABLPXtup/UaejXRB+sCIQQeFMTLDS6dQ21EZfZlwE2doU0oMhT&#10;FBUTPVW2PitDFc/t0Y1kFPmxWdOoo0vwrHljM9gQiQZR5gkMKYOCAs+iRw2y1YuapqrFCwitytel&#10;VGrlYO6HFOVNMGbEN3EqDplIJJwmUKkIffOvVIE3Nmnccdk9ih6DUlKRgIuhSUvvGUZqdpyZkkv8&#10;cdWFAy82WlSvyuLyWY7+ywQ7RKs8z0XlZ/CZ+OKI3aLCC0jmmhT/77BfRyLrbTCN7mFTclWCM7W1&#10;yVuJVi4Hn6mdNbEWrnKEC/Y2u6vFpHTJtSk0r5XGPtrwkUAbq/Bw8AlnBujpPRYtwyr5gOSIQQTS&#10;i1g6TQkNFH9VGi95492wx31YCPcyPncBmlQqgJihaWDqxqq9qrhWBTLpU9CkG6BqV94j/Cmu9UPl&#10;Bq9RNx263UgsnV44bKSU6kKqwGyqOVQrTMOmd+5Xmrp6NIUiuRSkCtlYqQohGFkg/YAQgouGl4JM&#10;BLQKwdKFpaH5w8J8or+Fz0RgDB+tGSQG1PrGVdKO6yRZCaxP2b1J9q/zgWFczb4aHxp8Jkc3QEUf&#10;DwIM3NV7nJWMuhgSGb7b2qpCOnHFhBQ1cNUEVGtDXUxjHnHxxb+qs8XrWqf80wVreZOAT+3KuqA7&#10;qJW6msp0RW+szc50M3g1GCMSTdTChLuAXeGr09UmJmw3bgGMOUlY813rB1AdJw/ZrBewME1oTC26&#10;l0xBuYhjA9dDhiMbrshe3apoHOycMZeLEM2iIvDFV+oocSmj7E00VFrdOAJXLIeoKjkejWDBhE64&#10;0SUR329qAQGlpnkpEAT9Shy+Atp1mgKMITwtkNBZ0C8wFaAgrvzGUo5KxauKEoWl12q1NgHCwgx7&#10;O/V1RHO5hJFAJny5duTaEhzJrtOb0yGKWiC1Ut5plixEln+Njv/GC+4IWf/madttjaK41jgoYvlQ&#10;vRYG1RdVbkAhb6Fu7O30QBv1LGxeemBqq9JqMnydOTELL5M/Xl2lrNP/5QadGCfPofNdXDaG39ZJ&#10;lkhVZDYRV5sKs2uIxTfrUm9OIERstz4vXJaVO9qNlH0FhlPVnzqwOMYtwI6YGaxryJrbPWSXacxQ&#10;ZMz43bAk+yXRsjWWHJx8KejC9FpUpjCQFZIP22wkidMYw56pUTd8K4GEiexyEZeRtZJ18Yr9rmiN&#10;MowF3JrhRAEeOt3Q2nFfhjfJNwoKSmqUustEeu2yAq5ph2OV+gh7Zw8ksC0NQpXkpM1T8V6yt8RN&#10;cQFwSesXl/VAP+o4iJQTIHFADpeTOFgnJVQmJa55vblRXno7l9LLGvlxu0yPXSlR2+HpipKluTYw&#10;U6EwemdWBLiKvdOZQHoUnknMT2yTmQMJswW1At6Me7VVAcypg+S6Sg6kRl+/GGAPZI2h2lcvryeF&#10;qMRQWfyGIK0K71U1QZ8iCamamIbnNAEL4jIW1ebFMc6PznMvDbTYkrU2plnGb+mACtx10FFmhAQd&#10;pUutf1YFwRKApFoD6dARTmsyISaEhhONIme0Bu+RAk7ZcfWs4hDJP09RQ79Qx4+Bpf0jDRJG8meU&#10;K06p8ELAY/3SOewgW82q3cd1nWx+yVZVKq9lyXyEA+gOQOXiL11wgjZlC9RhbO7sauvpae1W35IO&#10;3W2EWjW/1IZp93MGqfRZYx+XL/yVi1+Jg0ogM6HEjl+qgosJodFWwYBpY4xaE7+EsJNWIizCq5sU&#10;GNukzjS0SNmkMJ4WwRLTqm31je0NTe116qHaP0xnmpHxDmjVud5ZIdXFkS3bxxdgU6eFfARWifml&#10;CY0ilLbs3idLquJ81SrG6b6HpfjdLq2vs3mXFJ8ro/2t9137vZ+ffMKt533Q8rHkr2IOMaaCQpH1&#10;FlCK0LfQqkKkxqig0CiELRUWabkMajV2PfS5LKkkIUlOnBwmlgJTbYUV5gQeaxG1C4rbujTzpw+f&#10;P+eXpx196+nX/v72zslOdb5ZFrqG+92+V9v8qYhNZQ7v2INuWVBWDKehIHFKWo9YWSDuSsiw3rCC&#10;b8Xl6nXSmFYiiB0pnHRivS5qdHR24LHXfnvxo7e+W/fx+OaprtHeVQ0fb+hqmN+xZWZxrrG35bHX&#10;Xzj7rqvP+uXFVz16/QfNqxd3Lxz4TLZb8bfSHgNcD//lQJ5/+sXBw7xScKygLNBa2VSg2d0OPRYr&#10;u5Q+Pcvu0CMQu7Rni3vMzkq8rZCnhe3T8wsTcwoo3oyWeGxakU7d/cOt3f2NUoOrN2wzUVuNDW0N&#10;St4SA1/TVPrKwNUbsqo7q1rRCKcFxFKm8S0oUcP2gho6ov5FMeHSbamIrQSe6T7mhs/+ZaFM1k1J&#10;PU6V579R5H+EylIpowtQFaZZQ7y0jhtUs7MUGQ7TIgXKakaJZJg5B97SiconYv1w7mbcyuLkZKlA&#10;oEVMaH25oVVAUYDcBDLaey2+5WK+1R6lDbIOBcIH41sWy5KduIaKOKA3lVbUvHUKlZUzUJwbnXj0&#10;X+G9aEPCwZqbtXNE4rI4BTyaB1t6euMwZCPqoFwnqJONrOmKLJfczD2ZsW1e0K5JpCuyDnrAFGo3&#10;XnpDjlhSmQsxxLg/qm7L0HclTJgK+AqeDP4PcmZSZ31pSpkBovhKMFiBZyJXtmzHTiVzZYFtmRWQ&#10;glvCFxBjhpKtALkzgavdjwRJ6y+CHU3mhau9AYHEVmJrl5ltalgXOjJwtZKusampQ3W4TuEfLRB9&#10;mk9WoUEFCtbq0iLwxeyo+eE0ifQsWpskQhXGtVZSVQlZHbBqrkWP2L5MFOUjGuXpqoAdsih6suWr&#10;gX8SBkOeM0eFvZT+FsY10l8UsJiBmYNpDqC98OkuBh8r0QqeBHl6L0JHG3z6GqMdBtpa0ZXJ+HD7&#10;TyKO6KgCPKa1it7AzNzC43CqKZSHas4E3jrhYiVN+yJ9V0iR0pa26tyDRdlHTCcCCbfBamhV1LyB&#10;ry4WxPtq9lXqA3Y8amH/SSMcHY3VG4oqWJAeopGjQcRv1TsHjys21xof84bmr2hq6yOVykS4MmS6&#10;aHchKsGu3nkQC/JgU6MCEra2IsEV1yqUrA6iViSm4QqtWSIZFVgVmQnka+uIJ1MMrZZg4HS48XOA&#10;XEyhJDbpoChhVXPHym+5Yp4svK4FkPBI4dahR+C7rDcoMmPDUWjSiGx1/ujei+lUmwfXmh0MbQiv&#10;m06zfg60U5mqlQY/MbXmXxFhmpaMo7JwgxK1ah+98RxJTUzDB8bjyhObh+NvzEoCgG2XjT82cBcE&#10;S7PWbEM8qM6JzfFMJSxMI9Wd/OZp+QNMrRhXr8qstTW0/LRycAz2zMUZwwS1mqFyrrK7oYaGco5c&#10;uhkVxTLO1UZ9HFBkgWUYV/SoQbDZwuRIwdka55t8K1i60Gs28vkQlZjiHJCVDYbj8sUgc3a05Uby&#10;yIONG4GIJqksSM5t3SWlVA3h3zxHrzi0kFpwgH81GPCnLWSOBXLkz4rRxcUFv3+FHvQ5crEN8G9+&#10;knmz5qxCSpG2Qqia17LGkguyaGvN0YVbDtFqE2xpfoOQFWMJxZccn+AcgHQJqk3/gNLKXEOg+WFg&#10;tvtAEh+a8TgQyDGt3dQCuLzBxrmrAkjM6OobGeBNVOqQxtpqhTCYOXrsVBySjGUkDCYMDixyTTNU&#10;zEU8IQhhyJMK4bs0YJmW2c5weoiKBeHc8LaqN3HbMSfMdCfEl96PdMpxi7n7ZxvsIA3k4OAkbUhH&#10;LweWFx1ZvJLSHC2ToLKyNHIoioQhKWVRTPiDNht3EvYDvmWn9MRx3yVtwuwcNlcqCLbEMPB78NY2&#10;R5cLUxoav8pFY6qROQExVPx49Rskr6tNzUu6m7t69ITKl6GUBgDPZlyecMBvkcUaWOaKokhvdoI2&#10;LS75h3WnuaLjUvInUm33Q47JNvOeIFVaNzlNTbcO+HPr64qv0h0FqMvYEgz+9O+CzElnNviS0MEv&#10;XR/CdgbxMvEy6WqCQjOGToG0tGbNteFkuIjeS7BWStdGboA3PJlOM3IssLu2OjbJNQLcceXasKfa&#10;1zmIjlmyutr6OATFcXCs0LNQAmm6lcAkjqTDAaYANXSt8oGZaou9dLIRKsek8lqJrW+HCCoTa72t&#10;vCLxZH0nYNtqC67w6IqRUzofK4A/ztKWLnZNwLVF5QMnrAq1CrtiTDAc1XoSSuccuHJa9afEC9lI&#10;PzEo9cERVBZwZYOFlp2eaqMg3BTJ0mWxAFh64CZh1E0E/7Y31LfUNuqu3NXQ3AG31t7b2DPQMjDS&#10;rjaqolXn5gc2bxnauji8ZdvI4tK4OtMsSfq7Zx6kum+r+qMqP0ktZ4QGw6nKknrA3KmNqWT5mkrd&#10;BXY6tHNiauC3v3/gnF9eftED1/1507tzO2dFYBq1WmRbiXjtUzXjKrD6Bdrgz/wcgPqX5cMKYfp8&#10;J1FM5P2KpF3yYsJWMNKAU98ewOxXhBjBz0ahety2e//ilh1Tr69+4aybT/v2Fcdc8ODlm/rrt+6e&#10;37l/YeeBheWDC3vw2fLOPYcWvfCnMKceBWK1SNW8WxBX+LxCufbi8ga9ol3eU5TPIFWD1SUhYdZw&#10;WGZU9XdVN5uRF9997ry7L3/izWc/ad0o7Pr6xlWtoz2Ly9unt8583LjupqceOP2XV979/IOfNH40&#10;tTix55D2V5CV5fAXB4xUZZdl4TnWWeFYFtlotThWyu+HjwXEQgt/uhu8jaJ4Se1nacOzX9lO4mBZ&#10;1Dx2u/rHCr4uTsYHOzE7oGjikaneIamIRzp6h9q7pCLuaWrpqm9oVY1D1KsQbGO9mr6qo6+YVWTn&#10;UKzyo6IscC/WsLIOTHJOgdPaVmq4uV+lqKSmWWvF1vrOQ0axYsYaJWeQPnPD2jolBsO4CsfqklYJ&#10;hmIN6FSodaNZWcAk4FDY2As13C97JqdQzh0J20KpqfmHr1HV6eXRkiBoLFVCmSFBgIbBvpUliJib&#10;KnjYvbWQQHs3QYwJndLuh3oVgBRw9d2PhXA1O3qC5AVWP9iwziZY6R1YD0fA3xjPgge4gpQAEoWT&#10;dPnSYiXPRpAcm/Rj/dlOrYHeP3bz5p4v/2oNmBzUCuPqm21SZ3Ubj6k1mt4AxQyyRcdrGiAAJuRH&#10;HJKhKCOdc94Sd3gG+oB8B1ylhh4Ey3BWAJK7oSSa2OZMZmglJ8kwqcqtTXRtAlCKdMXINnjYPdJI&#10;HjG5SunTcUqY4+qF34xR2WU0q8RBxYPTqKms5p8yMPpbnIhLOlE4nrCRImajGdY2V3hPUhRHN7PL&#10;KGN1hIVaabr+V517M0f1jNGCSsdJogGmLaWbFDgICiOoW8KwVe797lgjSEsQuCkcpwVBrqarTXjR&#10;om2sWryGyE3/W71T9W6dqexFDqNgqmbLMFV2hzpXqQDXwOCgVmSkDk8u5qaK5Q5kDeubgKXihjXU&#10;Fy6NSDhLeNqYVKnjE2LcQPCSmqwanSLhxt1K+LATgClV1IpEtD01XXOMb/kuHY331yW0idNnqhwj&#10;KsCNTCJOUwKr8h64Vs1uIdZMJ6YxjHrYCJCYX4U7tWYY5BMvK6So5bL64Mbk3Ap8GnZqCqhHTKfa&#10;FMFoy1MBb07HFb9RjKNpSaqvE/uqtjScBr5CLwoeg1JCtAoiClQIuDoyVyfGZCPEbwSQNnYaNHpa&#10;ZhIS8Z4mheItIxKGX3XYkjeMhCSwMb1kYpiOwbLkHgOnHZDLjLYgTAcUWxSd1peGsiAuE2UATpPD&#10;rWp8SqxRFTJscTWWRdqrpg+vFx308KVBxVEnpvfMl1RYuulEjWytMmi5SjACk1PAA0RBaId0Cstv&#10;QMsWmk0y5Laf1sdBe20JK4Az/lUIXkuFzWeyPbHmBi2HYvUuazNEh9pj7LpGJMTBtyvaYP/qQLmU&#10;P4xUTU1XNKx/2NykfB6jTA5eyk3EGxOjLB830sAUHVRv5NyudjhN3ZIGQKYBKU2yuSQGj2qeNojL&#10;rjxbTLNfYGkDV+gmx8b4VlVAaeBQuKDAkuhOA9VSUzANZa+suT4ocQMk70Whbpz+ipKWu7PRTvYl&#10;QNd4FTKQiB1Po4OByaMi2zlxaPFOpLU33J2RNg5DBkX7bTDVwN0pi6gJf5F2Ryv/UuqsbrG90q+i&#10;SpAWRbqg9Ac38et8Y/XC1a/bATDNzXKuYu90EQHU6r472l/fNBPPUEKAOYAtiIczMqGJBSoA9Z10&#10;CmxOWyBG4oyLQTK27fHE+k/JO1cEn5RRHa9lHQSF5AxUGVCLy8grZPSyzDjMm6ktwFV40aBNDyQJ&#10;H+b4lwaz9vzIixLRr7l6ruFc3v7RldwpE3d2H5kAR0ptujVEriTEEaYSYkH6Jfw8blKzZM7FATjh&#10;zvU1CedvMI8o3YUVfmXle8HJTepI3NEFcKX6Y+m129kRLZtmPCtQn+IO5HaAvS/gXMwhNo0hzTwg&#10;zTWwp6aeDBXVRNKdz+mOWqdZX6X7ACBD7nHMLQJPMUsnRXOgoFbn3HqFEoZsrIFPMN9rhgFNoE9r&#10;EeBhvCzzDKS/AmmCaoHxLgwBoe1NkuaKETqqh0S8OE/FUgJmurrk/DsVcdoiTQ0y7FDohV0vvyaY&#10;/zAt/tVYuK5LhfRReJ785O2CLnGU0djT71R9car2G1IVqgQQciYzbENlXXUaLNw2Vli0XTkL5D/R&#10;45SUJl2EWVTaowul3hNiltmn3b9kCHcKrLa1dusgI94zy9rWLIwqxXhnl368MajrzxhT9chF659q&#10;rLlUuMrVJQsibVoFgEHIOAM5VlozSTaeVavzh3vbCPzrgKvbTbO+HZa1uVbAo0HDdWdNV29dT39D&#10;/1DL8Fj7hLrUzPTOzA8oV2nLwvDittHtOyaWlqe07Nozs7x3bu/+LWpIs/eglgURqnsPLdIQ9VNJ&#10;aoXNtgs6ZqHxjIGl1b80pDn06fLCtpm333/lpodvv/Lhm5/75JWxhVG1gSlC3ChyEdzu0gedwwRf&#10;KvpUicG8IkIVaCpMKAApeBwWd/t+v6LHQFP9S2iTV5w/DPI8uKhQYkUT01MH6TI+27lt4y+teubE&#10;q47/xs+OPPe+i9d0rptfmtquTOP9W3bqPTzO54mf68lWLXkCXcmihCQ9XyiLAPxBta7hFQAtKVOL&#10;gvHLel0NZs3ZauFTiHUX57dNbWxee/sTv7z8vqvP/fWlF9x15TVP/HJ9d8PwzOg761dddv8N59x5&#10;1X0vP9HY2zy/Y26P/KskDwt8ojdGeBxEKpj6xQHTrQc+++LgZ3r8r4Of/deBzwGuIFj9CYgl/Vh/&#10;khQV0TJaYvfj4fHQrt0Hvwx2UtvYLdtnBie7+8Y6hiZ7JuaHZraMzZiDnZgepK3OWPfgcHvfYGtX&#10;b0tLp1rdNDa26/clTrJWEmJdZqJDxedLRSwrrIClGEi7pqFPEx2sW4RHCk0dHY/ET1jzIncjs0Xc&#10;L+q2pholQcG6hj/ZJJ2wYnilHZWWWDdSoSZRlKh/ZebUoz5lcGiXqbEf9gTXrXzP5z6g+3ae6DdF&#10;KTZ59ZU5qMiUSgcaMGo8ukQ9wWSCLatMcly1EULTM5bGNvL9ahaukjEm23RFdtKyJujS5Ns9Uey1&#10;pYTnyhrmWG1ncacbzUbZkUeNER5bGfhMzKIa497rsuNfjwXGTsUjEH0Hd+D0fdHQWflghVqlCk7f&#10;nXhc1/lfJuu4K+qdkQUh72JuXIZ7ptOVzzNEXGS6jPtJ6PVxK5LgSi1sKFtqggnes1EFsIquVfMQ&#10;Q9lqilU8rjopkVNpUEhbGiypnlcwZ7A7N9lUpEJY16oFQpVsJ91RO5NLrCUUazBSIGLq+OiZPcMU&#10;DIttMmRPnggIrVpLm9MVoWwAtlbLplYB1HLbJXE6268l5KrzPqlWhy7WVwgrWnDL4UIIabUgdlk3&#10;KdWBxWsqUlQyWuucNdFyZK5zg6ucUZSxhoUr2l09qVKdeGdUh6FqKs5GM3xCgKXvlYBUj85DTukB&#10;tql8hdKFxPeW/KdQlxYJg3uJVk55Qu9ZtW6DooOjyy2UuDOKtS+ELcmLW5mK15hiTZMb8HmVn5QW&#10;OJQtfDyl6F5XcoA57IbHyU8meMleVljWbGpJbErnG32KHKY6qYhB+02tXwFmtFj4CpAD9gi1bmrr&#10;TDqRCbeO/CvxLSJIWSgwtIBaTbp+6DglkKQxoZmTOGOF5Yj8MTxTF02assKVCQU1AndDXuuzoe/s&#10;nwQnx+qZTie20cJPZqIZcyNUp0PqtPNyM4JIbU+1H0/+OuSR+l5UpglQNglswy3ULtyddzmtZeBs&#10;HS4Vxa8xuUOJEScDoQH9MXPjUlNnWkv/i4GwaG71J+FV5i2Z9wtN+SK2abZYW00blrTh6DMN/77E&#10;qLCXlgeb/ITJBA220r1WXw3Z2MqUBVlaIZmLYJJyUdrGGrVmR3RGTIpC1UL3Fya5oCl+eBa+B8qG&#10;iAO0O0krVHCMrDogRcJt5lmQGGegsbHteYVoXQG6eTFfGkmwj7DDcnXTcaueyBFzoPSbyYHFRutw&#10;ZlSs+vGkBVED5HMm96ZYAUJgMM87kwUf+iXq6wJZTbfa2GYm0O+3wSyxt9TndKPJeObcfLi7FRWl&#10;gVZhC/U8+bfh7hIFFJlopU1FXGqEA/sasi7WVkNZYCqKYnCXdA1MsrXBvCez5MhgSp8Y9hFSMZE2&#10;GB3TNAxLjIY9jc1pa4FHTjNaE3126SiPlLxWQq2cqWsSHtDlWqAm324SYFxtMo2QmwLsfS5codCc&#10;HkKb/XU9yDjfSbZO9guhWkCaoY62TZSalgA2c2tCX7QTiMIzk5VgG/0Z41+FdtjrFZFq9FRabIhF&#10;qi2TicFA0V0byXBCOYYJyqoctpIEewgBx4I/mdCoPyflfPq51ZINmJ+h9mhF6O7qI0WHymlMPq27&#10;vIQEiG6WAxVgqT0KgQl+djq/NqD0bnGyV0AgF4xNreQSGbb5eqOUQ1qDvSjaKQHIlm7Rrah9AnFz&#10;gSV+yap120otQitHSc5VaEnfNJgUUvhP3T2sOxpRZ1carCIu4OcASnRLm2xhRVwnPSsyWmc2UsYq&#10;B7akc1kM73NEp0FPBI0SLSpmq6gpcGbTFcMVFqYLgC6kueyFO8LpcpJjM7MBw3KqNr6cAKsgWHOk&#10;WgM0oxTXnEddsZW20H7jlD+4bp1R5EISv18nOYlt0CsiV5sa2qA9fdhLhy3tdbgXnThthsyxK82Q&#10;zPe2NaZbT9WlAxzboh8pM2yBZxq0ei6uRwFXoVa94vgltYzSb6r8ECy0M1RuVYAw7VubOzvae7tJ&#10;9G1tlWdVkBVhsJu1YkJ2jKf7W9rgWjW6JDfYTUFcvGDqr6+2k5ngVrFbJrXguBQFLOSgGX+iVpW/&#10;qu+qbdG/Gpo7hVqbRK42dWySYVVgdWSsdXS8bXyiY3auXzB16+LI1m1aRrebVt25e0bdU4GpBxb2&#10;HVxwA9WF/Ye3HdByaJuQ6sFPdwhMmvzcZbEudKjoU3Gk5ktLe5hYOpeWt2jKdNsDN15w52V3/+mB&#10;jsn25aK/jdTWcNcL3W4Edw8vHeSJW+AcDhaV9lgG1EUeD8k0u3XvoYBnoVMBSDlpt+w+SPscPVne&#10;r6avQqry2arFjqKhZnfsnt6+rGVmZmH4pVXP/vi6n3zzgmNOufXsVU0fzGwbX9g1s3337Pbdepxe&#10;3DWpJ0t7/Kk9swKxS1rDXq1HT1h27Jnbzr/0pPwJst2nrxPQBd9m0du0LO3Vc7++d8sOzKXzW3fM&#10;9I90vvHhq3c/ccfFt//82IuPv+TXl69r2fhB7cdn3XT+0Zefcs+Lj7UPd08vTm9Z3rJLccFiR9MD&#10;Vqypm+g4i1iHd78QbPhVLcKrnxu4Gq8W1Co0q9c/E7gVyhVVC3zVE0Kh4owVdnUv2V17Du5c2rM4&#10;MNnz/KrnH3n10T9+9Fxj78bZBWnC57YtzS1un9myMDm/dXx288isOsRO9w+NdvcNdnT2Nourh7eH&#10;vReW0wCqsojKNLogNcUki1i9f/Uz9CwFRGopvqPO9APn3l6nAlBUJMaruFuDVwGxDZroK7BUkleh&#10;VmKEhRXFterHq/AhUV4xr7pDFaNhQa367ftW7Fhd30JLSJ67tnreTP2Ou4HvkK5smhEVYCAWOBjV&#10;XWoRrehGpOerNyLrTXnObXsEdZTBg1pYMDUAVfBVW+g/6SUbzjbd6bRt2h6NYlk5d3Jzrb4RxSeZ&#10;PvZ2tZSuNg43dvtuy4AZF+SitCLMfqvS9M5y6+hsceQiZBVA1aPgHw11HE0cjCf2FW0w6JGV6xE5&#10;jy1Rqe+nmQ0TEtM/eFjcvFQ37eCEoE1skMVnS5Cs1iPuVzAGdyv9b532JAOIbv5mRysxNtVSvaLH&#10;0kuiimDULsTSr83Q/kYKJNSUodD1+oJ7vfstiUcOEWouFwI2Elb7Kvnsl/g2MkycKbbGmMwQ3BKW&#10;Kx5d2q7Uvbtm/VsfrUm7DVaSLnronNll5m8O7uIr0nk1HXGMSM1Y8kp0lKUW7Fa0PonFkqpjRR8a&#10;CYxLLhGbupZWLgBsrdMYMsHLUItx9jkdqmwM4DaZSZY7xcYVnWklMCSZSNe56FZBVsXo2sdLrdw9&#10;dTiSbiHDnJCsY+c/MfkpacYrQkXsuMHzH2ysspGMtFO/yKEOlrbwm/43rFmou16DuCaiuiD1r+i0&#10;laJUxMA6/jqMH6zbCDFLIBNA3TbXkiecBq2CpuFUhWCFVMWNw+VuovUrMEqXopBjXaMyhLVvSakF&#10;v0W5KgwpdKdXEs8TKWYAJGpbTJhgOaFWPSISRvprejPtTw0C6b+atfl1AxKgINrRNrhcvbNAR+uY&#10;bT2FLrdsDyMlyNvESPjGGD6h+BQSY5orPBifcktY65lhRYTTgn9MeEK3RnmbTCkSxtPl0mwhIDkR&#10;SkLObrgS/ycI0OZAdLxOAPLkEpFwaFvjlhhE3Z2FSgkW1kDiSHMN/OhrYt6GyyjsHyoC/ZiN0xzk&#10;W1S4CfVNMJLmGuubsB1mA0CtEgYwOwzjURSPzgdSF/tA7rJTQa2BqUh5dR5LE07HL5lPM5JEmUwt&#10;QGsAG9itKvTrXK60qzX3jrkX+tRVjBCtwFd585TZYz2zteUcEHrD0m2VqbmhrzvcVtloppvyOnWm&#10;VJhWdtCGWw6vbOvvrdvoMgTAni00/I4wW/c1YIMRQryyGajsd8clHyFuAGEGMM32NO1Ll4toULlf&#10;uxGONJOSa+ZeGcAWOJ3HFSwR+W5QnJl2RpRoaFEqmpQLI+RLAv8q6NQ64YBeeG8utnRepcLKrNcx&#10;uWEdA8sLcjZDFT6K7iZ00EZx5OfUeusIWWHR/JhkURQ7zNQ1WqR+mRTfyt/L7ggPMFQYpK1Y+0L+&#10;h6n2vhCNoyvN8hWCrKRijQKZKkCJe43IitoBKzSEs5gnCboqsCFYQnYbYx7pU242Y8yDN6/Ez8Kn&#10;hTBMEK5rxmCwjGSaT0Saq4vcJ66gHaciUbyn7u4agedA6KxW/IrRr7r3Ji2R5EEVsi2n1YYCc+nQ&#10;niFvtXdBRCIBNOEQeQtT6op4CDoDe9OSXmJK5CS6hBFvUrKUEK+i+wXhU0T3iUgFWjf0SDkoJ+nA&#10;2qDCcFtYTc6RoaackyBJfu+Gyi61sEeATIlFO+hqG/8YfGODuLUSg5S2paqIc0xiSfIACe25Er9s&#10;+tFxROx1Vd7mao8+1qNjdZaj/a5IYAMnZ+3GcOuDH8SlizDANYeIbyxSaoroCIZ5BeUb31tU5TzJ&#10;FC07mFIO+67D7t+s1cLwz/ogKUq+qPLVOd0pALmYotqNTg1a2axQH0/EkUs/OkrtrT09eiUFl+DD&#10;LMbt+XZYUx3hOFqjvw0Bu1H9Y9q1VdoeNs/YVUOG6R1rF2PozeRY1KjtrF2iWLXjVJrMzwep5nxx&#10;xBx9nF9E6iD0F7G6GNrZXlYif9v0+2KKbDRLyKoIVbn+kry6tl4iqw2KWRJil3O1QdF1PY3dfY09&#10;/fV9g41jE11iVmdkWN0MXl3YPr5taWLHrqmdy9OhVfeEVj2wRUhVMHU/tOp2YchDny4dFkY1+VlY&#10;UFymuxWJdPiL3Qe/KIlKVSfV3eJd7fNc3rV3sbOv6Y5Hb7rs3l9c+eQN67rXbtu3JZLaFd8phK07&#10;tcKmqh0OjO6iH4HNei6aV2BVy+79gqOzgNL9cwKohUct8FJYcWbn3tmdexVlPGOwOrltl5aJbTsn&#10;ti5NjM/2PP/G46dc+qPv/PToH93wk9dr3hzfMjS3fWzL0sTirqmtOye27BjT49al8YWdE4s7J/Xi&#10;tuXpbcszelzcpWVqgRe16EX+3KZIqt1zO/iuWb1NwFhYV4thMK9sk4N0eXZh54yw8cLOWbVR3VD/&#10;we9fffL+p+6+8te/+N7p37n+7mvX1a975tVnjjzzyLNu+/n7tR/3jPXV9mxqUm/bHVO7DmxfFiOq&#10;xVnHwq5aaP1qECv4mt6wbhgrdAq56ldCw5YFQBsECwF74LBssQaulZBY8HX39uWtqxs/uPC+y799&#10;+TEX3nPu6oY/b9kxvbRnYWn31p27t6qtzradc4s7ZhfcGFbwdWp2aHyqb3hcJtj2zj6JCOSiF6QU&#10;ahXJL8wpwFa7Vq1flfqLA7xWqFV1Q9V0uLv6Iqe6FNLVZS/uz0KwPNfAqh9RSFSNXAJ7KsToUtfo&#10;ya9AP2TJgwUO7eSUtErZLUpLqfm4btNqpTTVKcCJZua6b3Nr4o5U7o3+lkAgsKgtD1T39FtTTI79&#10;sbWKTPPvTvNmoReAq94pgCpZL7oJN6RF1mtSV2/4CDQrEIKdHqwrsYb2AhRNgjFw1GhQiDeQODg2&#10;4cMpMlJwbNKQZAesxy9LaQQV1PBTB5CxzEol5qKBc0wS8qJv0bk/5wbLcOkA4TSGDZUa4IqeVnVz&#10;t4b2raZJ3XGSYR5BUPjDqIGCgiyXxTkZJjAymcAVFZE/WL9BXk142uRXuSGNxppimpW7rUUyoi5y&#10;7yjXFraTyqw9se7zqRadGHG1MTE3MRw4OxAIV0s3IKCmEIEZ1EyBzKOiecb3m642FgM7jlgnDjou&#10;YbzRJ1e6X8hhz43ZXyEiyMO0/bT38n0RrWpDatVr2vCYHiSe10XVuFoMU9MzqcSL4h4y3WoK1Gcn&#10;XpgsNusll9jhT04hipvPamH68QSImsMIu6M9BYEHDNPyh846MDrOJaqklKaU1KGncgw5ycl5wgKr&#10;q9bT8LK0QsVDi2AYjbThq62wbsaTA2XXUoTBnGhEuUa/Fb4FyVvQGsI2wD6oPgrt6IEj39XHxX5v&#10;ammPiDf7SCCwVMSivuhIxKlfMbj6RCAk1hv0XzG0PoOomkmTct8g43bRV4ifkakKuEk2LIVwPJ9W&#10;6IHo0gZGSA/zJziNn41+VBCnVSsaca2CVQA8ARtbW4Vtwshp7pu0JBGzRoAKKMJUqbXZEglqdcyP&#10;eU4/FwqyBtW+SiUSS76r9YftNKzVn5hmq1gz0CbRpgCtFU9j7JqZoBeRsM+QKeKYwosXFK1vi3xN&#10;3STWom1mN4MJIxcETTkpKlBZklS/yBEIFIwjzubSAoZ9AEHOoVUd1MRkVJcvHnHnJJH96+4sQWho&#10;ZY1pJQ+OozVS2whlLfHVPnbSXqi4OqFDBRHDe8R4aTwstNOhab2+JcgfN2kY8mBF22Ijb6angqNc&#10;y4Xonivse2VcDNNbeNokYzVrMqdZuJohOKHKNteIxuOFFrwJsHcxonQrXaGIM0HXB028u4jlGkGO&#10;dgoBJOsaYJeTbqIVgQTCBk3XNKHEQGvSmHqE30kjEGM8DoIWv0EGbLFq9CIzcgB85tZPI4qqwhrt&#10;boS7hl6ln2fFnTpmqepWGpycGCGkNUWnCtjwgeVSDPzLvBmm11RwIppYp4upntkXqbA+q/MFH2g2&#10;j5HJH7Gp2NpXkmDBSAhm7G9M0EKkwhl9mfo3JQRCqi2khs7DMKHnAqEBp+XoJgwTnhR0rbl4ZJDe&#10;ZhBXRUI60MjxtrhD7dTXKUt1IFJPvd9CXAdiYRGkmuDgO1teAyQqfGVsA11GO00bBVF+4v1LDnDg&#10;TdJWgbJ6JeGKZmVBMvrTOBAyKgyhvjSHroKjxq7J3kj8UoypJQvXvRBcuhZkDfO8cmrC3QkOJfUh&#10;/HNIV32F4SuSsyBha0HBRc6hBYDpAjPmQWQb2jC8fThGm7pZMzVmJ+n7RFMO46pw8yT/MIsfIRy+&#10;v0IVQ3ZcOErTtcCYyj2FNoy+Ed5UYWb6TFRGLPp/unsKajQngmTiopG+4ENz+AGuLkzQcQoK13qz&#10;tN4Ne+klGl0uj2B1PSY8KW/jEPmwuwxRsK6e8KenZQHtcUChHysZ3eiBv4zZoAMNuDQsK8WXNNQp&#10;pDqwkDf4S7PBhPF2qaszjX+0+6BE/2o4d+hySWCKqsKiPvpJqqyjY4Vi0E1xBFkdnVWphSW7lWrd&#10;fZIINzJ8BY6aTbVWGQ2wJ9+69nSFgKXzCjUXuXxtrgO1EpUMag0obRVaBqnSsjWJU1zq1kroZNl+&#10;7DCbwFQrpT251BxaSm/mygBXy4Ab2viNqBFOU6cuOf3Y5TDU7E1zBU1N1n9Suw7dZsOG9frda6Do&#10;UsBSfd9Q0/BY6/hk+/Rsj0KAZ7cObVZj1SXlAE9Bq+6Z3b0PZhV8eHArbOqh7XqE8ITz3H74s53S&#10;6372Fy3EIxHVq/BehyS5+ws9VA//F6G+6aQa3pUkXoJ5d8rPOTTRfffTt51961mn//rsP214ZXbH&#10;hHyeDhkWcSolLVJeaY+hTPdv1pbsgS/dvGf/vJbl/Up+Evc7vXPv9K59Mzv3CE1NBZHu2J0nU6JJ&#10;BU0Xdgptjm9dGtPCcz3ZMbp5+/D8tsHN24Zmtg70jjQ88Ye7TrvgmCPPOebk6896+eOX+yc7JrcO&#10;zm0bmVscmt82PLdNbx6eW9Sij4xs2TG6Zce4oOz89tH57fpzYrMg7o4xPW7erjXzvFrG9Qa9bbP+&#10;y6LNEPqd3Lx9Yn77uJTJs1oWxjr76x9//o4rbj//nCtPO/acI7910jfufeLumqaNL77+/BmXnHb6&#10;1ec88+YLj77y+Pm/Ovv+P97ZP9W5bffmpX0LO/dv26XlgCy1khwvZRF2xbm6Em5sWltW4YQYRxVc&#10;+FXQbFTEh4oJdsUNK38sIHb//PbpF95+8sI7zz/xptMvf/TSnrEW6ZnVTYfmOgd27BHru2/brr0C&#10;sQpz2rxNDXV2TG/ZNrFlcXx+y+jkzNDIxEDfSE97X2trT3NLtwQILY2dkoNpcqXfrK5CDcqwrOSW&#10;dYpCoABkNz4EbBT4pZVUM4UYPyd7aZ1ymJo0jZY6BoWw2FehwYSWBzTG2qr1CKPqRsfrwpYEfROb&#10;FM2IDQI2pnrEDNWZmm/g5Xqh35qNWnS39F2CVigf6RXgqAhbdML5U/9NSLtBqSNhEQCzRJmPFMIO&#10;WK0E3QQhFACwSJRdLEuHWHjdlR6wxClJb6xvqRWrDBylM5AHr0ROOFmQ269GLi2r1q+vpM7RK/FY&#10;DCCGfCY8oUMxYmj6JI2xHadxeeBBFXylAs52Jn4yLlmYtPSwMftqxlJ4GJdsRjT3bGMy8JGbuCSg&#10;WIsga6jdwt9qgHPeb6LR7XpliUDUH/lyUDDV7JNlmJdY49C/nilpiKfHB8VrlLooioNRE8UEWjYJ&#10;HHlw/C9JLgheDVgFgTu7CPeTCcOwtVG0Qs8C6iAJA7Fs4tXXYYU1scESxF6lbIDkk0saQOvnIE9m&#10;WcUyTfhTICJvMGSlFaoYXXeLSTpRWM0Qp8G3zJMTGZvsX/eATbRSqFF0iwHDMaC6EBBIgpHV0t90&#10;6xQaDGlJ7m7Blm6l4S+CPLPsC7j7Vw0+PesOei/Ii4jTytHqQ8QxdDcaigXmb43G/RVClRU69Q7a&#10;sxo+tmq4WqcDLp2wTpPYZvcxgnrlU1mbcaiTsUCtrh0ApPMckbO/+iuCoDTJ8LsDXzGjWkZrWAK8&#10;/PI8uXuNoFSdsIq8c2ZB0741bjG8qchBARvCGLa8EtT0PrE64jyhPQ0RodT0pZGwJtQHTa84XmtT&#10;69rApebu2rU23MlVuFG8oCZdYVNzFvXz1kyRs6WsGuOunHjDSFCTvy65PuAuGl20Kx2qmE6DmcPr&#10;xkqKk9ZAV6hMH/kyZ6haFSlksdqmo49DeuMLTbiRMV5xt/sSd5yPvyJY2o5W6atLExq+BTY7PVrp&#10;p4pB1xu84r4zhYjcN0A3gFDHTRupi0PsOR2G0HjjOkaeXcFgnZ2AeZrB+Jembdb2h3QNaAQQOsiK&#10;DXAnzxXCNvrtrK30NyopZ7SZiW264qw4vKXBr6zR/tWhU88RiKq5WvjxfBlTbBAY8tmlCgtlOZVo&#10;Vk2zR+2MPtwI2Y0NAVHBkzoUVmUEtcIjgU7dprJStDLPXtGflKgDq4hdBXBroiqrNmZaXScptXxp&#10;hXd9xNCuM0E+rBDWFNI1dRPRehp43OQGTWkaxrgGzPp1oWpuHb9NZvZAAhspg5wNzHCzaBizsQ2L&#10;COM0ZVSWpO9oHAW1au7LuAIS0Du18hXEW1TTaSSjgblqJaKtDYkUvGeYzWb7l2jU6gYhxSviYUDb&#10;GT9nCWdKiafKl3ZBtHR88SAE8ctEwWkT9ZrBtMeMnUYsJfkWMOMdidUnMYwWi5oqrNTC0MLWUJk8&#10;L5lM/gVxukO06tjGg7rR5YN8r2YA6RBomFqEyvwKDM+QSKUVqssZqX1E0hzgpO8Kj1e5cM1JGuJa&#10;VQvwMzqCZw7FmqjDEMI6DhYMd2g33QxQsliObdh7/dASpcu3uCZtHhv+0/pnBGmA/0pTHV4CetlL&#10;ZmPOmAXZRucWsk4TiNUbJLETD8AGuPru1jKCdl/2DSrJzyF1gxKRcPu5nzhLuTJpA7/Nz4PV2f3S&#10;imblHGUNoC+Th5oYOROI3eGHyawliLeQ9kxQSpc/t3i1pbMYXM2T8Kegmr+UPsDtqqFAPvu3Iw7T&#10;4bqlR45lutZQaD3iUYNaHe+kXbbdVH86aRkBsHOPcUe7lqTNNhOrGEkuLVYiitWOu2BUIKtbVkYn&#10;bNTaKthsLB1YW6ywPi+gYic2Q5LHvBrUqo2hmarRLAJvsqZR+0vkb9cclTUX16BYpSvWo2Z1al0j&#10;06BylRBhNjdq31u6lY2sdza3dOn4aD4t/eGGjQ3rapvWra378JPa91u6avuHm0cFzGa6xaxuXhhR&#10;e9VtigLeJaQ3Kx3s8r753ftAiQiAganiVLcfRqy7dFiLwKr9pYBV4pHcgaY0TVXbUpbPBFZLz9Ld&#10;Bqs2teJEVRQToURKKtq5d2F8duDhF+864aofHnPNMY+99fDAVOf23erpivI2Ul6xpiZO1UFndhmy&#10;1BgVsCruVIrlyaXdkzuWJ7btGhdYFdspRBpQumX7iOGl0OPovMDngjD5wMzWfsFOAdH8Ob2lb3K+&#10;e3Smq713/YNPXHPuz350woUnnHnzOS+vfqF3rGV8rmdyXkvv1OZevXOKN/dMbe7TMqlX+Hj/5Oa+&#10;ma1DU1sGJ+b6prcMsmzVI/+a1VdkWRye2jKgJzMLQ5Ob+/U4t210bnF0ZmFkasvQ9Jbhqc1D3QMN&#10;761++dk/PHzXA9dfd+uFv7znujc/eLW5s/HDde/d8eDNp19x6k9vPv+068449opjnnnrsdG5/m3L&#10;Yo+37JDAeO9mLbuUA6x+NgL8OGZ3KNZYC1FYpWFPuvLoFKiyIAnxXvGxVdtY64TJH6ZxjuOIQ89C&#10;vco6OzE//OLrv73lgasuf+DyFz5+fnb7lLrC6uNuEutusYckJF7aLe7XENphTpt3CsEuqZvO1NzC&#10;5PTm8bGZoaHxvv7Rnt7h7u6h7u7Brp7h7r7Rvu6h3q6hvvb+3rZ+PfbpVyYtvYT9iG4Qi+mGQ2lS&#10;NaANirlWCYa4YLQDxq6gVrG1/ATwliPKdUUMOTGxc4VZhcY0+mXEJ5S4vs48JLaajBqx/fM2Owjc&#10;IYzYJGFXutHU1qpIpDEo+W3u4CUiTkygIJ9uqrIIrtMGkEwe/bBQd1kDflchVdyt2jY+q6RuQpVT&#10;tM0QtgKYEdNi8JFljJX7Bi5LUWmypedB4GBXUgD1RY5gYJizWbdJ/T9pEJqxKQMl9zfvXeIVwrLa&#10;xYoeWJwq1lZ7oNz8htctV0kHI7eFK211A1YRtRZlmbq1ezhD4VVJqDSyGJ9oNwttq//GHJs2QsxS&#10;ijTMNt1NumVR6fYamMOs8J/aESctU33Qc301jlnLtVwk1R1V036RzC7rg8lxtJY0hMKv4ooE/Pgx&#10;FhiPpICxqIiZyWjG6IXZsunBAFRBpiqkikheLWAHyWKl493EKxboOeLBqEz/YjrkSabwocNNi38q&#10;8/zkKpkShyoTVswrsfWSf+vWQRHQGsTSXweK0vNnvVMcaaApdKjdsBZpGyELT4V8tlQ4nCdg0oro&#10;NMvxRkLJel8Sr8UGBN8GLIRZ1Z/mAoHHNr4C9CIIh3f1RzA2RqssYta7j2UX02zNqnUb6TZU7MqN&#10;yVWKo9jKXoc51Vjz7LhgUal5sYiWffCFb+3yVVgGblgMseJRRV6aDNP+6miAumGk2X2zuyDzksaU&#10;lGE6uzh0J9g1YUWer4NjI/EVmIkx1dCLQCZEwrRUBY5aTYr8FdrN/Q+1RAXqnsUqI7E1ESGDf2hd&#10;AxaN0HRFzqrVrsT8hNMjwVhn3Um8gZdGU4G7IfeYVGlCk6KFwRXoyGC19G4N7BQiUghK5Kkylbl0&#10;Ac4Mf2gJNEJo+GEblGEy2zvSMDZvwDHvi+n9DdKrKKiptF0NWF2RWITAjK51pV9OcFF43RKDZF7X&#10;nDMKaujf0LC+sEQIW05MyxwOrNOSgjPjEAjkg/dzTrRwlD6oAhVm7vDMK9Juw2BtD8fQoTs6KZYi&#10;83sO4jJqpZpg+GfA74NDYcLx3DHN5rIOliPTLL80KUPa2tv7+uOhdeFDIgeY/agR9KI+wsWXTaq6&#10;3XLkzd9ylPyehF1F25wiQgTJUOtFXl5axWad2VrnPxVEGils2LkIDks/NO6bJXgp4DDe+tgUA0VW&#10;SGzqWFVIlZ4E5/tkpRbIQYuWmL5HOi/OOgIC0UBF1yEmQFlMY59j7HHfagKQYH5EXKMCKljFJFvI&#10;81B81m/7bm6SMzd0U1jpC9ciikZjj4q+6dKJEpKAH6X7dGmWD1OKhhaAZJkAhKHbjeIjCtGqgfAT&#10;h9woT1WPpb9LEl8duGofpl2RHgkIl68Mrlmt7+zlmGtrpW6SPBvtbvofODpI36LJisJs+EabD1eY&#10;pQiJzV4aepXYSfJ1HHphi1FF4sX0C+xhLlLJ+EtnIxAdrl2TcvoIVQNrtOKnXZFDg8QMKqxV5jgb&#10;QBYEa8xm9GiwlCOmJwb5zIRCP6YGoXtOcl+BrFbb5uDoRS0x5EQ47YkL9eZyjVmHHzU4YWaYiHyh&#10;lmgiV1h8QqOUDgtq5zCQT//KMA+9YLoVFhF1GaFElVqY+KWQtLiPDFzJpXDMhotHXHiMcCZRwWwR&#10;5aaXjM9aaGcX+zNamwI1rkP77UMdk1UUa2FogxKD2Va4Vif3MikJ6M2Bcs2CuU78n/lq25wQwIPu&#10;aC3TIS10Uzeo1eeOWW9Tt3ZZZ8Fsg5Ct0KDJ0uwCrtHCgVun7WkrAmBjUfI/9as0u6tFr4h2aOmW&#10;+ZaJJvJg2g6zPZlWBrLqgMDDO3JJ01anMWl04yIRidTYhdrC/+LjK+pfOGGCl7gANGsEk7sio+mg&#10;Apb5BZkGIU0NilVTSf2pzauXvLmhXT83HTHFrbU2d+mK0jRRMV2aPSvTVchcx1Ayv1oZVps6auta&#10;1q1T3zt50OpXtXTXDKp7zWzv3EJoQ9GPEspOCqyiqiUNWHh1QTyn8ao4VeJ/P4dN3f3Z58sCq59/&#10;secv7pj6ly/28fhfQq1E+4piPQSONXB1wK8W5/oSqmR+VY1kcJyKR1UukRDO+Gz/A0/f+oNzv/bN&#10;s7961aOX1fWs2bxDDlLcpJLXbhNruixcKuJ0anHn2Pbl8e27xnfsGhdGXVwaXlwa2bp9cMv2wa3b&#10;RBELHw6ARReEA0GVRpsFZwptjk53jE63j892aRmb6Rif05POkem2kak2Ea11re8/84c7rr35rMtv&#10;Pu/Gh656Y80r7f2b+seaBsabhifbhidbhqfahyZbhyZa9efgZOvghJY2PfaPtwxNto9Mdw1NdQxP&#10;dfp55+hMp96vNY9OtU/Mdk/M9erbx2Y6x2a6Rqc7J+b7JEjWi5Pz/aMzPSNT3VoGxjp6Blu6+4UE&#10;NtQ0fqzHzr6W3sG2tu76tTWrXvjT4/c/efudT970pw+f6xluETe7ZcfklqWpxeW5BbV63T0v+KpW&#10;PTu17F9YwjGrCCilPTn6mEgqi67pPUuHHjfgIYEJOfGn7iKLqZUusg5nYhFkPfDp3l37lzr7W555&#10;6fGbHrrpmt/d2DjYuHxQH5cCeZ/67vCER4c5seZdkL1iX5VFfGC7UojdDHbzwtLMlh0zipua3jI6&#10;MTc0OjMwONE9MN49qGawEwO948MDk2P9E6N67JsY6xwaaBWIHehr6ett6ulSCneW9S0NNW26xyJ6&#10;F7NKKHGrJpO6h6sAjW+fW7pb3dhO74wlK/bF3EpgrAX5ibU89v9X6o+AxrC7VJQKLk3kElZVOWat&#10;/k0tWHAOu6nDlrSg9HG6kllBNeUmjUnAtUQxOY0Jr5a74Oi5kJv1XKWTLWaHKh+YnjcWvyTqKTnD&#10;ucNTCBNub9K0rUbhC5KhUmt2LkNqiJSzU1z2ozVNDGquYpeWMIGXkgEnPQhvSFAoklrankd0U+FP&#10;mNJiCSlyKgaUDCsOVeK/qTAmQD4rQcVjMXCGIW77VhdrfNFXa9/RAGOpBUCiTHaPA+qw6ITpTwM1&#10;6mglA0hI1KJSdl4g46azOT2vs9GsjRDgCJsD/5DU1ru/rp9kMZua4r6/xY3WDDKLRLmQrvpTXw2n&#10;11ChVoCTRKcJIrbSlcmq7aY8jzA7fs68bmQItNMjxI/7l0azGaQTtW3AYbhBwTmlDYlXDKlLC9ON&#10;tWtq+RdEWlS7hnyBrFmPsRLoFOrLjQz9TrBl8LCFvqLupRqAh0SLaxQasB1OMqrpYj319uj9bnSE&#10;5FsrSWoxIDbdieyMNb/qBCbD4DBPCZrSjogxXkGSAp/OBGYHCdbdpEPEl8aAGjVvKgURDOuVtHWN&#10;PDufNYxH4G0RMkDXjXZ8BKzbNXtcHL+B31+B9oQoYy6V7qymxeJglPKNJOEIgINaFZAj/LnSCQYD&#10;qgFMuBcThjyX9VSgizhpQ83Ij0M5RnwbQA/+ETwjAIbMJ8vnQCn6arCNlbfhDIOg9F91E3XeUjFw&#10;AvbSY8DQLsA45QRj0cQaUY2w7LarpadPvwdsZi7AhO5jC5HsAlQKRHGDWa572DxLgg3b9Fwf1FaZ&#10;awW1RipsiFVih9KoinmeE4YkcE2RRu/hzRVqRTCcC72qBbASd23lW9Qbo6eXtjSVbtmv811GpC4Q&#10;lG8PJ6ww2C42zKnFOc56HTmBSWbmfOZLmZp7omzeErdqCMMUGoKo9Sn1K7L4AQ9wMCTvdJ+beE31&#10;J9e9p916Uerl7sEhnZrUDqh31IXAt5vXADuoVW9A9yvnpDFngH2KEZGRm8ws2FVvhnu3Azk21yBV&#10;dtBYmvatVn6y/QDvkJaeQ5tk025a/eKkGdog5Yl1FG7AFayS9qQFiJbDS+mhMPAV2M6xgob10fPB&#10;DBmuax5dd0NXlyi70JjCUXq0NjVJfdK7wrqQDaO0IfWIkz+hvtFyTQ7+Co7iWqqaqkUz46IjME81&#10;4FjjBAxiaEydGDLHc/f4AKNv4f5VgBmSV4CNe4GEioSAReRsl2C6zvoezc3UYp7ELAUzhwlM2Axq&#10;HBdWs23ZPNJ6AlbL/moAJn81guR0FnE8I5N7h2eAT0K1RRucPNig1qT5B3ZWAza4NCB8xZOTyrrx&#10;cBEGG1HTfdsDvFN2SxGt6EiD3vUva1OBQyuS4yKlrhSqhUI07KFyb2wG4HFv1TJpiOsylKm5Vmfo&#10;U32sQH4OHRc8vzJ0JbwzNocMWqUgnZAnS1spirtCYcRFmxzlNjElsv1JgoKiAa5o5JL/UQWBGEG5&#10;Uq75BOFGXYGLKLqtZ6ZkI1tRWbk2DAwfB3IBabGOa8fdcRHtABlIgHlzm1SFYrVi300RR0Ht+ovL&#10;JUZlfJcr34lBon2rJzHxXFlSaw0tZl0SmExQiFQEpUceLGSYSzQSd3fW5YkWajRap34+7pcL+Uz5&#10;UvMto0RjTk4ZCb2aPLFmzT71Kf3pjF89ormVZVRvFtUZK6mYH82b9QbSj5wE42vYVt7mJm1PUCuw&#10;Wd1lvSXaTsP1ovUNZFX2UrhTC325YPRTFeOq17XjaX5jyyuo1dHHmpEoZRRyVe5cPZEMWPZ1vb6+&#10;Qc49TZF1uARchX82NrSube2q7elv6u5v6uyt7x1qHh7vmJwTHzg8uXVgdnFQRs1tu2eULSS8qkzd&#10;5f10WBVYdfqRopVEq8KpglRpP4MMuEDWL/YKpoplDdGq4KU0p6EVTR6FVD+nFU3atLKQmov0d/kA&#10;MbxEE+2eH53qeezp24465d++edK/X3LHuWtbPhADKQHtwtL44s7xRYl74U4lxxVxKoA6tHWHmu4I&#10;bAug9m3e1j+7tWd6S8/MFiFAgcOuPAouCjQKXg5NtGjhT3BmsyBo/1hD/1ijHgfG9djYPVzTM7yp&#10;Y2Djppb33vzgmd8+d/tvn7/z2dce+qD2jcbuNZ2DNR0DG9r713cObuwZrusaqm0f2NgxUNsxqEX/&#10;2qgnnYOb9Lx7uD4vdg3X9Yw26M1aekfr+0cb+0cbekfq+0br9e29Yw3dPBcYbjHuFejVY/vgRIfq&#10;CAKufSNtvcNaWvV8ZLJ3ZLJ7YLS9d7C5USESHeuau2t6R1qn5oXMx+a3SXg8sXlpcn7HxALGWvyx&#10;YFezr3ok6kknVJpqxyYr0FhRxg4uVuFAi7huRNoiSw1fQZ7Vsgdn7Gd7xalu3bn5vXXv3fXUA9c/&#10;ecd9bzw2smV4/6d7DxiyHnSH2DC3h/6yL07agmDTTefQkrTEWlSbkHh4x/L84q7ZxaXpuW0TY7P9&#10;I9N9g5N9feN9veP9g1PDQ9MjIzPjI7OTwzOTA5PjfZPjveOjXSNDncODHcKxA3210hUr3qyzfWOr&#10;ZiyiT6FYzbKq8ivYwLAiihJfqHX4WrCwaigB37oCy2jrG5T5WKTIzvtNJyooVmqOUKmWCsc9weiT&#10;LMOMRFr0O9Vdwm/jnelnk/HI9wHHL4FygXZp3Er3KYNec3rcuhki/6pnbFXDpbGq9LQZ4zJku+xI&#10;z2fdfLTN6g2ee6/KprGwBqZGEhIEq/twgprCUtpxkIHYiX1uDGOMx713g7vgJJbPWRgYEMwnqxsW&#10;FUYrg9DIGEI7us+xTynC8nrJCsZrqkVDfEm5x2iaJHk3TdUQ6UJkEGYVb2EDasruDpDXTJhGo55d&#10;ZPIQjjfjkQVl7lpkzknTPARNlgil+Q2V63SIsDkz1GuYVU1BHd3iV1xzT1/0SIX1zuiHeRR0FJQy&#10;PZgg4hrrgS18TRvYwkxGGIw4uaimmfYYHCKxLPSSu5BkgWX9f5e8HnlwVLLaEsAhC8Aykc6Bi6Hi&#10;RB4EFSOs9X8F/7JaT8wctuoWACGBBVwDj9Ho+kX7TtkYx/Cic8zzNMWJpteCW6Z5K/pqgAMJSWTH&#10;hu1EIAkDjL0W3O5usbHjJoLYJ9Gm4lp20FBWeEr9OPEq6rxEogxqFS1qQhWU61cS4MQXGanKxWpg&#10;79ayeI/phWMprrONxFzWSiEPDS7cq435SjqaWvaJl9WhO+4UAm4MIwrgXu02NiHKZHE0+8dlQVwT&#10;xr8S45T8WzOTMW6J3AMyAZ/CVpfOpaWooOMiXCf+0yJhcFHkwXoMzg5Iy1cDYJj8Ac/cdAdcajBm&#10;w5tpTM6QWwImY0a4S7Zp80IlE8j0F16yVC8iGDbGA7KyeUHUaa9aZTKFWqQI5I2MNzrIxxgJSKyJ&#10;rI0B5YJY+UaAUNXclVRhmkCyU0GwlgQHWoPTzO9RIIBDdm9S89u0gYWOdk0B1FpynlwIsIW6sUPR&#10;TYQYGyUansGZF0OyY6XM5fKl5pZdIDDJyXMD7yTiEgellWhTo7LWSlICCFy0e7Yon5Hsur+z6g7C&#10;qyoosAtmRHmdm5SpV5QtfEqrinRcDT/05ijDDUFZrZCqTm5Dexe9uQKGfWWmlpFm0Cle6LBEzJxj&#10;xRMBXea1CceyP9PqxBJx5FciPrGrkEvfRHEiW+kZXRhUx1YZPEDoUbdDd1DE0m47HJYMv2sUxcG6&#10;5kiZ0GtObFMoQFqTaVM68DAARWlpUFEy9U9gg8Ny01IS4KqP2BpROt9o1h5ZrDaS1mp21Gw0uWop&#10;ZklmigSRAaxqoBonKuuXYN6GwHCVEbuCpa3jNcEV4yKfBcK5qa9LLSzN6s5il6Yrr7CLlie5D7jH&#10;mDLMVD1a9CJjqpvHGBlSEkaiaVNoJhPF15omJRhs4JrCK2peQoKF4SuZwI7PDQTiIEdA2yq2Hy2T&#10;meqSSyHwb6bxy+Bc62x5Q1CxjkDYPEdkwfKFOKWu4Xwp3yVwpLuogaqczCpzgBHK6jzGPZuDbMY4&#10;IzHNVxkmDcacxMMw6SNJxToAz3oQnuuJrroQjxTaqmBqF6ENNR2raxFpsdFaZ7vSx4XSg5aczZCc&#10;IbHDtdqJBE3KNKLaTtOY5RtXro1A+iCueLM5nhXp6qvChygErL9R5zFFwMQ4uXeFAap7z6Qi86VO&#10;zDMbzVFW8LwQpnoVxCCdpDG9OTnD2D5p68JpQj5gh6eTjWxSVaFH3XQTEO34rkiCV6Z0gY7ai6jm&#10;UrvJvDAECCt0LQB9LxbTjpZuhAm+PCA28YuSvquPaI+gVmhv044xr/DAJlTxZkdgXKKDSTNOF5zA&#10;WnejScITsmQ/MpfF8Fb5V+GWpR8W9OU0oQpu0E6pW4+aiDQroFW5TfpUi9KAZWeta20UUt3UUt/Q&#10;pq429Wq12tnXqIClwZGWkfHO8emeybn+qblBKVGlRx2bG+wYbqjt/bhnsmlxeSrtWxS0K2zj/jFq&#10;V7MjhtXSItXtUgu5amZVwNWQVYucq/w3DVRJD3Y3mizGq2r34vxeInwFpcQKzjpxd2abUo6WpoRa&#10;n37u16ed/72jz/7+Bbed+3bNn0dnemcX5SYdnl8cmt4q2W3vzFYtEuL2T23u1jI53zUx2zEyLTgq&#10;IrRxZEoIsGFgrK5vdFPvyCbhQwHR7qHarsGNgp1Gm5vaete29qzRY0vPx81dHzV2fdjc/VFz98cN&#10;nR9uanuvtvXdTS2r1tW9+cHaVz5c9/ontW+taXirpnVVXfv7ta3v1bS+t6ntg5pWLatq2t7Xkw3N&#10;72qpaX1/Y4ves7quY/Wm9g9Z2t5vYOUf17W/19D5QZO/oqV3TVv/2ubej1t6PmnoWq3/NurFvnVt&#10;/Rtb+9e39W9o7dvQPqCtre8c0FLXPdTQO9zcM9TUN9w8ONY6MNraN9yiZXCsXch2eFKwfGB8Vhxy&#10;vxYJkqVPnt8G9Sqj7ObtMs0qO0rLpAKfHFY8R/Sxso5dJnDDnoXl/bTqcYNZQKwIUsURW1esEoMj&#10;nfy4a/+OkdmRe19+8prfPXDtU/c8/fFLW/ds3QvRSkyxFnXZUX+dla6welJUx4BeWsIelMNW6xSC&#10;FfsqF+4e6hRaFpamtbVzixNQr9P9w9MCsYODU0Nq8zM6OzE6Nzk6zzIyNzkwO947NdI7Odo3OdYz&#10;NtwxrN7BvQ1SUkhc0KnmFKpQN65vYRyxsVPFfY3XdJ8imrhBcZg1+p3mR8d9wOVRodzoeM2XJlMd&#10;TOiGq6WBHHxpWlvb40o/GymArPVNPEQQHZQsGUvmWp0dZbAKTiMrWNHi/rHHy5oKpu//jAgQv3Cb&#10;Dib0EOb8YQ1tAt5FERNlh20IxK2tZNen5A1kRUCESmvFxBFJkW1QLuk6XMqMLqVeAGcVIrASIyxq&#10;tIh4bdsJpuXGaKzrY8KdNndI3YdjWAWI+vVsP9DU3eyAmpYcI0WJIiapfq6hZ3sS9GASD4LXUlXU&#10;vBaLsUCWVpMTdEAWIWvbMi4EzQZDmgYErxp2ZqtgU0GPglKGf2Ff9Y0E1KcpeqCjZbF6cwN8GPP/&#10;oFxwr1CrMJ7dlUJBRC6ttEvFQgmWq6bxZnQLaCzsi74lTVXANcF+5rRW4Kt1asBm88PAs1hq9YTY&#10;oRJJBdfqPu1GHwaB2YyKkkH0qudYFB3UFLgYGjmLtg26FWtxIKs5YfS0lhbTXAcaDyBjmAoxW3ja&#10;uF7RMwccal+cgSqNOh839AWyBesyda9vem/tRgcU05PJml5Uu/kuAVovWmHpWxOmtFIgGxNZJxzs&#10;iq64tLSBgtZ2pmuOUbH8rrhzdWpMMgEePxIw5sWioP6KDo2QaihK8m/81gBXIw0DWiJwi00UnJnc&#10;VHNNwV0GpcTnhoMNfxWKJjQslYmqY6q/sXB3+haAjSNJYPl0sqvUYvPyQKYC8JKy5fahSW+yshTG&#10;NR8J5LOwk4JE4JNxMnRT0LJeCTz2+5OrlD6/BbJCzRsHForY8b94aK12Disb/By8WjyBXi0Xq69j&#10;iHhE0aQ2G9CykfpIdjNcX6y50JhGX8U1Gm+0U4h9kElLLtJlzfAsh863h3UMOWkGW0EI3TrBshCn&#10;dRBuZO1UxVEHeWpjcjADNQ0sHfvk6B3mzYZw/N6sBIZeLkqJUl4KXg0EdQqUsoXhk5MknB3knHrl&#10;KHtFmwM1xQCD81GbY6AVkaKeH73ivU1AsRcuz2hiLY+ZOCU0z6jWHfGl11cumNQOlEGd84jG0hxy&#10;LgDXwBxmEGDpWkbOUVKmrMh1f1RfKsGxnDLwpDNgvBI9qroRaXdqYPktuFKThqtGmD5i8OEmAPUk&#10;1KXjYTjvaDsFXIEEkI2Iney5dY4O0/FgGxCF2zUBkn2tchZwbqc3KTZajT1gs+QwafqL+LN0Nqdm&#10;7FRAJ8pYoGsUUWQzwBvAUnCOxa7mYI36jMFKQTe43bQhSQZahMfM0bHoeQYkPaGYmsaeJpDjAzEK&#10;Ks5hYPlfdb8Eijg9UkJW4weosOBVp9cAMBy0iNMvWIuB33mMwb3B21a0sqps88orFICrMNsMe/Ci&#10;PraxobpwkN38fwyrOelf5jCV+hFxlHk9uceRvJJLmXY4xsMFE7qDq458IGticl2oxsmpdrgWErME&#10;uyJkcCtXRuhKZR3i2kfV32VbbCoLbHB1gox7S3ZuEHtgm083EDQRIN4dt9ux8sqnjMVJRZY0G9IH&#10;1eeqyJ6urCflDCL3KKUhejcsBP+vHJN8b7TWcR+lNO7orHjUS/U9V5EWMcZaHO9hq7ZF0VF96xcR&#10;DOlqCKWB9D6NIxSutV191xrji/P1YBeA24aFiXVaNYJhkKq903mEF83syqymyI223h4hRvc+1daq&#10;siDM3N7STedVNe3QxalFr2gJ3yuVsmTA6XMDHg7Lanlwllhew5kkodT8KtL30K1a9L1OZiINhaID&#10;1jKdIxSGhB7re3Guaj5dZ9SqRdugKZemhnVN7Zvqtd+dtWQsDTYOKWNpunt6rn9GwGbL0PyivJ3j&#10;Qjh9Y83vbXz11y/88pJHL3677hWFAwnAKP3IeBVy9dDnOw//ZZf0vQGiBCnp8fPloFZzrXtNusK7&#10;6tHNVOV3lYqYtjRpRZNQ3z2H9CiwKsgk+CQQxaKEJIf3ik2d0FZpO59+4c4f/+yoH5579E+uP/O1&#10;tX/qH28bk45XCt65rrHZjtGZdi0jU61jM+3DAqjj4ioFTWu7hzd0D63vGlzfObCuve+TLj+2dK9u&#10;6f6oofP9xo4P6tvfq2l5q6H9/U2t721sfqemZVVt66r1jW+tb3xzHY9vran/80eb/vTRpldXrf/D&#10;qjUvvvfR799d/cIbH774+ofPv/bhs2+teeHPq595ffUzf/7o2Tc+fu6NT1544+PnX1v97KsfPv3a&#10;h8+88cnzf3z/d6999Pu317301po//Pnj59785Pk31zz/zvoX39vw0qoNf3hn7e9X177yUe2revy4&#10;7tU1Da9/XPfax/WvfdLw5/Ut7wgAb2h+Z2PrKuFhQV8h3ob2jxs717Z0rW3p/qSjb0Nbz/q2npqO&#10;vk2dfZt6Bup7h5t6hhq6Bxt7R5oHx8Uht49Mdo5OS+rcOz7bOzHXP70ZS+3swogQrEyz89sIi1Ks&#10;8cJOwo0Td4zoGhyrxjxCsMDXXX5cVpiTUOVBLQ4lVrDTwaXlAzsWdm6u666/4am7fnrfTRc+dNN7&#10;LR9v279ttzCtVMFwrQauCm36gh6winRaabFDIrH6wWKU3XPwU3XZ3a1HSZT30gZ2cY8csPsWJB6W&#10;NXeLIqkWx6e2DI/PDYzMDAi+js4Oj8+Pjc2PT2ydmtg6ObplcmTz5PD89MjmmcHZycHpib6p8e7x&#10;kZ7xkc7Rweb+nqbe7trOto0yj1gJvE4Jw032uDaJ+VSFkXhhJ6Xp3oWef12jJm+yjAJBwYcNEtuT&#10;mKBSqayqunXrtxb6NHkQegOhwe5/A5tqrtUQzjDSLakzyMaSipBYymE/J8PJY7EG4pgaAvOMkyU3&#10;hQ7FzYHyls6clK2rVILokz1g4eONcZeiLY188LV+qP49vqVn9HFKk3YZrpX2YOqpY85TKw+wtKkV&#10;4Go3StVlwJVxRxzTooYv9Z9JH/CYBcsaUB1brI+A/SkGqPFrYGfFUstBcyIxT7K/3OgYaMSpliG7&#10;BCgU/KnGJ3T1pFssObelDZvAkhEdAJg6vqPpU8RM8CQjtWehDlsiFyqaHeAx8xBBYiCcoqF0EGj5&#10;o+NgIpd8ioogdfAyTWJhd+nKU0mUhe4Ew+QUNYg1BwgODGj0dBcrZtAduMBLdL9A33TBFBnmDqua&#10;i2I0NWlXiBmjmxU9ICi0wq5BsMofEnqMoLfy0MJtZm3MNj17l1ARoGSu2DjZkVGGkXoOr2OwbYie&#10;FneB0PCWatwqwhPuyr1PQ5xqO9PBFfhaowY5tXHG5g2wQeg0Ub9m3wVe9KcbpUqZj5t31Tr178Fu&#10;itLNPtVATeFYodAkACc2yY1pwKJa3AaVtZmwdZscpTSJWZWW0xnCAavJqVoJkQpwBQ+LknXzF6TC&#10;kOrw53CtaXtj/q3oIaFldbxsNzV7mYwsGDknoJA9Y1rVOEcN6PFZuTGMp8gQmMaEcZmukIdhrsP5&#10;+iuAAVp0dHDfup1MRMxRdePSlAMYcA8wC3JwyxzBYzY1BQ9hMyzFJce4tJyx+q5wksbDjm/2RobV&#10;hI3xx9MciQtCstiNtYEo8Jn4M5EN6yAgfA0p6hwazeTgWq379RGw58oqBVOLX4ZEFz7TEMtzVv5L&#10;/KzBdt5MCcESZbF/dEkSEW8bavycaR4L7HQzVU5hIqaCn6tsJ00xU33I7yfnLpzqinUWRFdym8Fj&#10;QNYq3CimzchrLQuEOs7Pj2g1/0RDoubFKHVjlA0RWhj1OtK5ICQTppV2NS1K9+WaW1tPiYR7VvEY&#10;91Q4XNCRi7D4q41XUXTbzhpEuomsaRB+/kwGlSTfETBDs8dZXdpvwm/bDKzLI+7lclvhq/0Rn00j&#10;BGMVGzL967LNOEcvq81hpEDjk74irmayTnMONf5BrY1w3QDAwssY7YqUMc0qMMAY/2TYSIKri6l0&#10;3zExC0jQPjqeWv2QS9oTd3zAkodJD40OlnAPN6cZBQaboYKg82BWslgrmWsx+Gm2HYQZZs9XMmyY&#10;1b+MJXYbunN32ody37RjxFAqsTpZItNNudS/NaoAgcfOP9Rj1ZJEYMPIk5KtVZraYNO5wgboOcGE&#10;FJgRYiHpBPng4w2FmMNoSF/MwBbZIjoFHTmYJ+rl6JqimKr8MHYoefbAuJjArdJ5KI5uoyNLYSPc&#10;yCsrpy9hTvzpMT6mIB0rN2uxydN0dCS4Hj7hVIP/Q6gG7UNy+mIz04t12TUUxyPD/5eZTbhTzSS8&#10;ZiIxtFB6U6hSaVRTuPHwnClDfMnqu4IuBJVrg7mFqb8WEKNUDMwAwglQ2/bVEuk4JEDF4oZ9tdEd&#10;tYJWLvidQ5TCRM5ysYXDKAJWtbPKH2LfE+Jd6gWpg3Bq9F9ZOi0JLoFVnvqwSeDAUN+eDMWbqj+1&#10;JcpxMd1t2FnAqoVtVYeeUK9CpzG1EnckUTEhwMBOe4/DWvvPEKEdek5XWL0z2mDh2OgD1TdSHWV0&#10;WeoV8bF6Z+TEjobS/aRJ+Jmihq5hQV+1YO3ppj2Pk5mSVa65clJbXJTxK/p2A1eRuhsU7sLx15xS&#10;U8naWvjVuoY2+V0bmzokCa6va1b3mvr2HgHXhibtaGdNV19dT3/d4HDzxHTn9JxEswObF6WqdSDw&#10;stq9zO1Qn5Wlyc6BDbc+dOk3zz/iPy789u0v/HpgumfXgUU5HmU6lfVUTVYP/WXXZ1+oaQ24lNY1&#10;BqhGqns+/XyXweoyfW6EVNXnRuQqnOoi3VM/lYtSeHXL7gN0oNm5b0YdaBTtu8O5vtL6bt2pjRnb&#10;sn14646RBUX4bhuZmu8bGGn4w6sPnHfVicdfdOzZN5zxh/efEvfYJ2EtOl4t9X1j4k4lxF3XPrC2&#10;vf+T1h4RmB+29grjvV/f8X5t27sbmt7Y2PzmhuY319a/+vGmP35U+8cPNrz0wcaX3v7k2T+teuz1&#10;D3/3wpsPPPvafc//+cEn/3jXw8/d9uDvb33g2VsefPaWOx678pcPX3brA5dce9c5N9xzwfV3/vT6&#10;u8//xS/PvPTmUy675ceX3nL6xTefdNENP7rguuMuuvH486879uxfHPPTa4877/pjz73h+LNvOOH0&#10;q35w7s2nnH/bj3962xnn3X7GubeddsEvz7jg9h9fcPsZV9xz3tW/ufC2x6684cGLfvXEVXc+dd3d&#10;T19/9+9vfOilXz/x+v3Pv/vbF9574uX3f/fq6ufeWvvSm2tfenvdy6s2vLJq/R8/rv3zhqZ3aptX&#10;bWx8Z33DexsaVzW0ftTY/nFL1xrh2Jaude29NR39NZ0D4pAbpDTuG2kaHJfbtn1sqnt8Rl7ZPi2T&#10;830T873ERC2IhiWJKuHG4NglxVbJMKyus0RebddVoeSkvVuIUOJRNOw2MbFLexc2b5/uHe9+/oOX&#10;zr3z0uNuPO/8h26s7W8Ual1WK9dPl/cclvxbkmCJhNEJO4X44Of/3+HyhD46tNjRf9UV9rBcsp/p&#10;4tl7WPBVgmTY1yXYV6U3STws5fDOWeU2zS7I9TqAeHhGmuHekZnBkfnh4c2jI1smRrZOTyzMjm2Z&#10;Hd0yOzg32Tc70Tc93j89Pjgz0Ts53jky1DE0KDdsY3fnpg79+iSCq1nTULuuqW5N4yaRsUKqgq/K&#10;c9ITwofVPsc5aoj5MbLypwhVyYz16xZSLf1pyIOgSOp/BZqK81GgnVCoxmiNttCqf9WXFbxHXLBb&#10;rQIUnWmE2tbtWFfkThEhR/ijJyo0J1+3OF8Yg8qorRu+7OuCx+pMS/tZWkPTpO2juroPldiEGjlV&#10;RftZUjx18Vd3yC97BLjTWDS62jy7aqmI+QmwUKAuY2iF7pgG6P5sdtTuU608DXK8X+5E4Ax/N5TG&#10;kM/4IlABek+h1rRnGnQ7s8P+VdPURTizUo2ligp1iZg5rhkrkKkmB4iGhqWE6maw3jB3DishhSXJ&#10;L1FPKwFRSS0O15opCqSXUWge4QYd4MTrxmB6UYgXMbA/JbpP2mBxmA2KffVsR+90a1PgCYyU/iT7&#10;pyIVvRIm84r+EfKsqVObmUBNI1hmyIU1sW42nlUm22YpY+MMkbiSXRRFbiacIJEqhsbMlt2hlf8O&#10;+m2TRpNgVwKZA4az/kodUHqlqk3OBxtUp6D/i7YQcTJmTHlToSuJ7a3ZJLQl/Ak76hzZIFV7NrGw&#10;ansClIC4JmOzm3l/mSQb/Rq0a48AooEJQa06PkLF2hKBzHxWbwDZOnuJ42A7qyy+6XwjpK3X2UEj&#10;Vb2uLYSztJ0VUGPNr/6ls6Yd/0qkpBuaIDDDWZmzNqtpZALyTrKzD1M6uASahl+NB1LPM/sPhRjy&#10;MGcirW6g3fy6oZeuKhCXRdt29GrntWNukOOLhhCmOFR9TMu3WwNMZDHZTlbAOjiqWBzT30Wr1UfM&#10;4BkkG6ausI6Rd3rWBapBE2g5uJCz9kKPwVHFFBp9rDCSAooBRQbJTlsN5kk0kQXVFieYBc15NYFe&#10;UohIsrERFCrS2wPQyo/NxugQm+jI5YGm3kaIVOmgYwgddGrBM28OeBPDSfMMI//oSxG+x3RaxVbB&#10;5ZYvAoWWU2AFuP5VBQi7CxG0ISGZ1nNycILSK7EE+xXOjTgZBw6nHuHd5+o0cua8p0MsF0AFMsOm&#10;onkw6E3BQpjTimttFZAbJtYUK9eMPwj8Br2DwFlVdYlqJYKstC9y9SRi9RwxbbzQI5N4/8v4JAlY&#10;pTFPVs6J8JWZ4wDj6hjxvNkdSvlXTmhwciQT+pPyBMEwbn4jxAJNak+jZ/k6jISdiqq1bDgwqQqE&#10;ICY3mCRwJRyguUHkl1UmlkOkV7hcJyRVeQNM7jPz1jihASZUpCf90UwCwKL2NLhyyk5FyjlaOfUI&#10;3h92N6jVuiZdikTDW+BKiHzY11JAteqV3fwr4k7rz3v06GbljSU52Xg4vJzRIHiDDbO8M5jBYAaI&#10;Ikhv2rk0J6DsbQhHbZv5ARARjKQiNO3sCkjO90Z/SyRPBYfIp0UarVE2vUxRUqWjGuOrmUyfkVLg&#10;yAb7MssBSaNdh+jGs5qgIBkji4e2ScOnFheJ0+emoNaMtXCJRmVhXxmDvZGWN7NkzpHCBHBOEwiX&#10;A1awcXV5sJ4kFTnFCgDpGiLV8QK2Ix5WEG5Pjy1ARbcc77QRlAl/sF+Pq9RpzWq60oyovpQr0DOt&#10;4ED2uhKTSxiMLjoNnzh9zqZy7HaYXi4Gi8nTpxQNsLOOQjivzD/YO4cep1oRpFr0vU7AZsuj8rXQ&#10;N91T9Wf1EYT3ki344+i9ozn3lc96gm+Lr5Uuwe5e47uZlvhmw+qHbYhk11Zw6FYZWZ2MoPmchsZa&#10;0TV6UZC1tQcVsVBrWram1Y2uYQFdwd3m7q623t42RcsQyMSmglFNUPw10Yo/GfObbp6JAq6X+leL&#10;eFSFAAum1rfWNXc2NbU3CKw2ttU3tNbVq2DVVdfZU9/dVzcw2DA+0T413TUz3ze/OLx1+5h6ioph&#10;W9o9u2vvPIHA0gDL6Lh38+x83x/+8OBpFx3/vZ99/2cP/nxTb922PVvUikaLgpTSYVXxv2lgU6HW&#10;CIBlVcXmCl6lR+sO9Wvd776pew9t3avHg1tNq84IqS7tURbxhFKUFPC7GLC6Y2R+UWZUOVH7Zrf2&#10;TqHy7VRYUe9gzct/fui6O867+Oazrrnnwhffe6KmbVVb77qO/vXt/etaez6WzjYiXol11ze9uWbT&#10;q6trXnl//cvvrvvD62I+33/qpXcfe+b1e5/8052PvHjrQ7+/4Te/u+rux6+467Erfvng5T+7/oSf&#10;XX/iOVcec8al39Vy6oXf/P6p//aNY//5yJP/7Vs/+tcjTvjno0765++f+E9Hnvgv3z/pX793wj8f&#10;ceK//edRf/ePX/0f//btv/v37/ztV4/8m68f9TffPvZ/HXH8P37n2P/1jaP/7utH/+23jvu7b/zo&#10;H776w3/82nH//J1T/vNbJ3/1P479p38/9p/+/tj/9fc//F9/d8zf/uvx//R/Tvy3fz76H/7Pif/8&#10;v0/8h++e858/uuyYE35+zI8uPuLsG398/q1nX3rHhVf95rLrHrj8tsevu+vpW+58+ub7X/jVb/94&#10;91N/uu/p137z/FuP/eGd37666pk3P3rx7Y9fWrXm5dXr/7S27o219W/WNK2qa/uwvmN1XdsHTV0f&#10;t/asbetd3z0kVC8OVgbaRoVFkRel4Kjp9lGlQJFHNaDUYuU/TW3pn9k6KBy7eZsQrGlYaYmV56QG&#10;s+BYhLvbFOy0rBys+W3L86Nzg819jb9745kL77zspJsvuvKpuxuHWhf2bF0+tHP3oZ17yHYikynR&#10;TQoc/rIH7BcH0wDWCzTsp5/v0/L5F0Kw+z5ViLEJWIDrwR3qnbNbxleFIS9vFnbdoszhxTGZrkdn&#10;+kZn+odn+gZZBofnR8c2T4h0Hdk8Nbx5emh+Wrzr0NzU6PzM8Nz00MxkPz7Yke6x4fah/tZ+/STa&#10;Nkow36Efo8YazZTUFVbaIumH1cFSAcJ0Nq5p1lCiWa/yt2FNVSfS4EJckHvbqNuqY4SVVAQr6+xf&#10;MKoW/UKxlDt4qXCt5maL0NcBSwln8m2EeqhcLbmfaNE9LU1TizmTbjSQS8Ba9ZxjPHIQlFdIByyl&#10;6wOwCYIqXhja4TSsFgNMrBQVbUczlmSmCrUWR4ZGAdqJGwZ7JEXMpc12ZoRm+bIaEpzhcm0kxMpq&#10;LoXdqJdTBC9mjbRMRzgNGhduT78fJS2La03qRABwIGussxkTkfiWWjx3fvyxVSs4i1dDXUacDI+6&#10;EvTItAHemMhAr60MoCvOWMbKVJzp6GOsi344VDMVZJCwVxuWMmRAOuKEI3XsE8hWUmH1kt2oKSjd&#10;RMG0etKE/pacJ/JskcICWKBnmltj41QDUm9tXsw8sGTzCqeJZoRpNL6NUSikSKaLIXvThdW+U1yd&#10;RGTpFQBeca4meibCzMJjGULrDda70XJSX8GsNWDY5k9E1KWfLchcDYGs9FQqr4S+ADxiZTaVdj5i&#10;4/wK4lvhVaVm2oma/rTwt5q50VHFSUNAxHgDLVFOMGc40tB7eUzYknaEJ0KboFah5ZJLHApXR88A&#10;x2S1Ha1hVlU1oC+O2t4Yz4ez1UJ4VV3jB+trxesWEtjnRaykUmaTbKyvhmuN5jZLqE64LIPMYL8s&#10;Edl+UEPQWUjI1X4iS5ieVCJMk1RWY1ZMICcy8lGASrukVnT4lLh3hawjr9iXBQSv0LmrHTa1AjYq&#10;bTQbBtA1zqElT9U+FBGprq24NN0CUZuaDVjh5cJzakvkqISgq/5rUpEPAlPtbk36roORab7Kp+Kf&#10;jHzXhJ6wumGP6xM+9y4vcY453y5dOLIF9alOBhpLN27lT5skw2AH0uQ6CCKyRKT4eNMDRmgtNK9z&#10;ZX0KXeTQltC+1UJcMavaKWG/sMeRDRuIckDA2IRIkXciROfYrRLMyylIhKmBnKEX0/QETXl+z46n&#10;IKSrEIYTkpNspCDGHFjexlzWwuD0p0mO1F99USkxOGXb3KlYMqlw6ZrLdrbwis6O4Ci8uhrP2ips&#10;px8oLhJi/mWQGYxnUzGo1ceKhBuRQkKzWpjEG5UhIYb7gt8OfRrIGkNsrhBfDwBUbgQlXQZ9rLG3&#10;Be0O9Cq7ydkML8cMG/apctJqk7QBghA61Ho9Uc+og5xxv76hDvxjQSxDHZpJUmSiU42REoRT8pyt&#10;dvYCdHRcreGcvXOwlCoN2KtZ2ksarIp2sxhVL6ZbCbDEiX/Wc1o7yjm1edUMrbEcEMtYjvFmBW4Z&#10;bNDuLFET6dQS9o/4qDgF7Iz10ZO0Sa3zXP6smqMErwo5yLWoyX0EXbItRSecvBwyNhj+K/2zqT+P&#10;fCk2x5/MCVJ+VSwAHgg5Mj4FqNzjGtX2F0yopAozzwlO9Cko0YuGZGmXkuhaFLCmc8XPVyxxBfuD&#10;iILl6JjiTGAfCorZCVS0BxUYFro1/KGJVqAjiVZWiRcU19ZOQV2SrRC/IfxJASiJxNGYJaMoBlcr&#10;aT2i+/yumHJXqhVcDJLXBi4m2chfis7W4lhHVsQ0W2oZURSvYPIAZt5p2jka3RRBiAAx2k+xj0A4&#10;FyilZNN3CaZa1WwHr62zJCR1dLplAgckFqZIrKs30HSa6ypFAadT6htBvxXy5DjbAc6hLvrk4HOu&#10;6ioou4il05km+Db0KQjTntvw9u4YzMo5g66PYKi2cDc6BTpbKNmlhcYV/qByhvlt6ouEXZ3bRDKT&#10;v71czy093SJXdZB1VWuxOBnUas6BuSCdbNg7szdQr3XKVZIAWGJg1L8sSuIRUm1oam9s6WwSWN3U&#10;tLFOM7q2DW1dNT39DQNDzRNT3XNzfVsXhrYJjah7DYZGMWni0NTXVOlKiywH9EgekryFmj/cdu/1&#10;P77uzLPvvOjVjW/O7JhyJ0/if91ndbeAq9KVRLoqTgnBsB4/k3jYPVrlej2sYGHJgAtMVU8amFX6&#10;0Ezv2D2pmN9ty2O0ohFY3TGsZX6hb2ZLz/TmHiHVyfnOybnOcWl9JxoHRjd1Da5r6/7og7Uv//7V&#10;B5/4w93PvPrgG6ufXbPp9drmd2ub3l5XJ4vpq++v+8N7a15455MX/vTe755746GnX7nv4d/ffuuD&#10;l1x/30VX3XnuFb8886fXHHvsuV8/4tT/+M6p//LdE/7hiB/9j6NP/ocTzvjP407/6je//9+/ccR/&#10;/9p3/ubbR/6P//zm33z9iL/5xvf+27e//z+/f9y/HH3C//7+j/7tu0f/w9E/+j8/PP5rRx37f4/8&#10;4VePPv6bR5/wzSOP+9oPjv/mD0/6znGnHHHcqUcec9J3fnjqkUed/O2jTv3O907+1pGnfOf7p333&#10;+6cfccTJ3/zead/9wRnf93LUkad+94iTvnnkyd866uRvnXz2sT8+/4SzrzjrnOvVruacM2+68Ip7&#10;rrvy3muvvOeaK+6++urf3HDDQzfd8uit1z9443UPXveLe6648aHrrv/NlVfd8/Or7r3s5oevvv2R&#10;6+787U33PfOr+5/59SPP3f3YC/c+8dJvnn/9kTc+fP6dtS+tWvfS6o1/XFP/uqTOG5rerpe6uPNj&#10;QdnGro9ae9eKhu0c2tQxVNsz2tg33kLak8KNp7uHpntGwLFq2zOoPj3qu6NF8FUgVp7YxZ0zQrDC&#10;sQKuizvVsWZ6bFZG27o7n77zpGt/fOy1Z9736pOd4z1blzfv3L9918EdywKch3Y5e4noplhbYVbT&#10;/dWPwqvSDH/+/x3Sn8Kxn/9XBWX/su+weFrlFQv3Ht6N61XK4X2SDW8Tdt0O9Toj2fDM1pGJ+cHh&#10;6Z7BKW18b99kT89EX+dYb+/0iIjWAeU2zU2NzM9MbJ0f2zw7Ojct3lXLwNTY4PR478RI+3Bf53Bf&#10;a6/yPqUp051KqUViWevWN2t41W1EPz3NWNS+WG4U3TnjcdUdTMZOalJqx0oHmo0b1qrTjKqZdfph&#10;pk+yO6+SBqy5fk10sHR2tcSJcnNxqBbZsP6kfYsxYbLlqs6l/MmgYyJRM9s4P2Mfpf7oqlbkLeVG&#10;5CJd5gkCogoTllrYnhoMrvL0rjR4Swk1EcS8wY3NvXdp7/yl6cbBGQ56ACGLACSbKmjQFeHCkUYG&#10;bO0VVctqvIitV4ii9oP16z/YsB7sWotGOhooM65FzYSDt5JAWyZtc0oi8cnXqNyq7tdQeUMofYZ0&#10;zZQDDFn9yVwFwE+hWTJgJ1aWvAbnNnNgQ9sGEvsgM+2xW9At6IqtCV4uWEiPYlYzk9loJarWL7Cn&#10;OV6MpqEctVWZpWuqY/pX9o1kKYMnZWaMEDc4VvNhIKsZWs1Xw7KYj0UZCxe1SRp1faRVX4fnVnpd&#10;QTv11DDY03pWsNUKatAkx+lH1tPaBYo/zqg1MDifSnsbPWYRoe1woyQwqTpgfGRqEOoSWS8fB6CS&#10;dQRexa2aXjglWRYJLlC5im4S4v2kzrE4BibabKCyhc3JZ9KeAn8IGHN2lPWYeiKt6Hvr1OgYWMRh&#10;95awpw5koqms/1VihM3TRhgsECuA428RP4FRFsTHR8CrWQLByBAO3RqpsNq0CtdqHq9QHKHBbHFU&#10;wdGXrq7dJJxWZR0RdCSk96F0CJrAOe8n9suVmJxg10hbPfv/0oIYDjCUtM+fJkn2TNrKHMY1WmJ1&#10;1olEU0uaviYMVnAX4BHUWry4gJAA40hMkzkceg1O0rCNXKLoh+O8DbmX4OJUVmwujSg320/KsbFi&#10;Un8L1PQpZLLunrFc6/6XrgZaNYZtpquQs84M/4gFMxRkMqc2ZVTXiqwcuj+Av7gx07Cr+N+YL6oT&#10;lDs4Gcem3FASfZNapA2jHODUIp3j7EL2KAlDJkhxoppcMrlnnA8qjjo/tjp/KZeIr1rKJGa5fQvG&#10;pmu+LvgnJltWG/qR7yLylyshOucgZzzPLjcYN+IEbujsFj2rq1avazNUVSLVSReeA4Fae/pQV2JX&#10;cxacFcLxjmtJ7pdRutB7V3v/gB6FXgqG0bzZaUlhs4M5UwXQFroHrx2zlgGnkqInCOCxdpuITuCT&#10;vyveaVCxiUrj2IDn0vcS5zPYSf63riaJBrt79ESHUSNQmohkAh1abMXiosFMs2E7TBxDqr413Uqo&#10;gsaP+5EepGbkcNLaVpobOv0kDT9g6qxGllgx1FOEuDgV3bNOk3gSdMyPVVbJKKW5EWsDImoFnPvn&#10;ENZXp9jwo1vZOT7yfHuFYNFSCuaFOQQD4//kHkqIgnu+Iap3QlWoSxkRZUBCZunJvcvhuuCJU7Za&#10;ye18UvrlifS3PA8/XIEZR1UBXJFkByETn+bsaJ33EMUZLO3tRDpbUCJQqthBcYB46lAExlEFe0co&#10;kSb1x/ZIvc0ssdOwFI8RQRRzAgyZCfgBupveDJGob9SpTJ6E7Zptzd0kMEtEin7YecWIoq2JCFFc&#10;iF+fUw6yOUYn9ECkp2itV2BZTZCa6+awWONdopUZ7J2TJH2BYa3jr9ohV702WgFFk4yWzIUAGHIX&#10;U5hGVMxqMqtyHabSQf+wtAhyycPtxFRMlIuhRsdf86oQ7xxq/07jImaxTyl/Br7m7PiaaUVRXxy8&#10;aAEClYP50wXH3ioqF57H8NsJDwy4bdasFEdWEGMANg1sjGYNLykDcfT0CrQtTVAhQo1dk+ubWVfm&#10;spqkam3ohD3tS9NU+1qBqfnIl8CV7qwl/lofKQmlXrNLM3CwVUKJDXJgZnyzBAJrTsm00s1sOtWR&#10;taWlq0VIta6ltqG1Vs7VZq2vo7ZbztWBhqGRpvHJzunZvi0Lo9t3TCztmt65m1arTgMW7anWMuDV&#10;/YcAq7TuPCwNMBzX5Pzws68+ee6tPz/1V5c/8PbvhzYPKUv2oPqpIg9ePvgXRMJaDny2pDglL0oV&#10;Xth3eEFK4L0HtPLZPfvV0JWOqeZUZVIVdze6bXlCtOrWpWEF/G7ZNrB5oW9e6b7zyoJqGZtqGZlo&#10;GhlvHBqvF1jtH6ntHljb1v1BU/s7tY2vr6t7Y9UnL7/z0Ussq194W7rZ95969e3Hfv/ynQ8/ffM9&#10;j157672XXHXb2ef94sSTLzjq+DO/dtTJokn/8f9+/+//zxH/82tH/Y//PPJvvnrE//jqd/723775&#10;3/X4je///de/93fHnPi1o4//zyN+8C/H/Og/jvrhvx/zo68ec/x/HnX8V4/84b8dc9I3fnTad390&#10;2hHHnvLt40//3mln/fDH55x48hnHnnj6D0858/jTzz319J+edsb5p515wemn/fTU08479XQt5592&#10;+oWn//jiH5920eln/fzM0y4+7dhzj/vh2T885tzjfnT+CcdfeNIJF536w4tPPumKMy+46ZKf33b5&#10;jffefPfj99z95H13P/3Agy8+/sjLv3v4pScfeOHxx17+3aMvPfnQi7997KUnn3jlmUdeeuKhFx+/&#10;99kHf/PcQ7c+9qvrHrj5podvu/GBG264/9ob77vmtgdvuPk311539xXX3nXZNXdeduN9V97x+PV3&#10;PnHjvU/d8Pgfbv/9a/f84e2H/rTqibc+eeGDjX/6qPa1jzdJXfzuxpb31re8W9/5cVPP+uZeBT7V&#10;tg9u6h5p6htrHZyUMVjNfmQYhoNV6x11kZ3ZOiy3M4bYxTEtm7cJx44rJ2lkuv+Dje9eeOtPv33u&#10;t4+54kfPffDy0Mzg1p2zO/YuqCnrMj7YEuOUFOLEDqvXa9q9/jV8tXgYCfFnAq7WEsv1ytu0iKo9&#10;vFsdX4Vd96npq3yz+7ep4LJt19zCzpnN2ydnFkYnNw+OzPQNTHZ3j3W2DLU2Dra3jvR0jPZ2Twz2&#10;T48MzU2Mbp4aEwer9KZ54dgpvdI/M9Y/PdqnGKexoe7R/vahnqa+jk0dTRvb6te3bNrQKsGwZqfq&#10;MLdpfZMqg3okaliL4Kt+sCZRNfPGmAqcA6wC4Wyt1PBnp6hzhvU2sZe2g0YSDOCM+hfwZqHT6g3q&#10;XcnQEBlwRLlJbk+sgD2HVN7zqeLa8K3MflcYVye3UaNMaVXa4I82aY6tjY/OpeQauvBtnbBvXA6F&#10;ItyR+qPBpJWipnCtSdEWQo0ycrG1RdBbWFnLg+nEw8avYM5iZ3V36+BSPL3amI3q8kjkD+4Y77hD&#10;KIC1MePgwbENJ7f9L02qaWDumiko1O5WVyQt5iLpF2uVYxTJ180ITmqUCVUN5TrCXi0HNqQrIh1r&#10;kjMXcucCj57JjLQNx8VlSq5sjGBFI5gCulW8heZ15PrS1zREqGKZrLZlHlum6CYSAaiCQmI17CAV&#10;ehRqTb+MkKIGruhXo48168NEgtmpMWryQWApa3WgtLa4OulwgxrUnlu3WRHSIwQH4ZsQFpFIRuOV&#10;sTaUnvbXQmtQqwFLqiEUi4VatRcYYs1Y0t8xIlmBQKdA6RiWtGEBFve2EVD0AWdHtE6BBYX0utsN&#10;bW/cFU8ISzPYODpNWxZ/rMGtoXuhXs3iIvMkVAlN8vsbaliPW8h6awuSt183XXmQDWNqjWnUa06G&#10;sCXEgJe4ZEOjCpMK+PjrYKTNtbbIokaAsBykwoSoeYU63DsU5tosazSx0cdSereCFK7DlNoa049M&#10;VZ3SFEiwIr8MwHB+EriFlZRoYjzNyUcOQDInQA0jgm9iqb04n8Y5Xchl2QcdzSxIYcFFnXHnhoAt&#10;yUDgDbUF6zZYKlZSA1o39fGlkJ0KpDHnhnA31yW7TCmCbrR6j8lMoMvHbtka5jmXYLCoTg9a5aqr&#10;r4NqqRzEo5sCSczcRQwAkKAsp3xmjnBlizVmtvaYjjXGzHHPGv+nX05KAGsa9N8STAX2drvdgH9D&#10;fc4dx83agzCNqZ2A4YHliFrtHQW/hb91EBSEKsDJCBnlQI1mqI4dzsGpQp5cy+CCXsFaugwQzZrt&#10;rMfnCQde4qbc2Sg+VY5AITnbVSgxNW1wq4Y3JAnLHafZJ+06iIYD/Fhb7vMYwtPlEucno4nt7Bwc&#10;auvrD12WFj7wQr4m4XWpONjum6qKz/6KNRfU6irdyh0nqNXuRA4UsNmR6xBuSnIy702Yk1nHTOuD&#10;2x3BCn1XnI1WWpLQY61jlJOUSB2BW0IRgA0OmDXXmpDAsO4Jdiaa2IBH69F3OWAQyVCSBkFoBlRZ&#10;MsWnHGv+im8HCRDpFK414FPXocuHjDHRKqfqCUattJ3k1KeNrThwsqlsvzSJZAgXsOdCqZlPnrgV&#10;k/B23L8+MrB2aRyverDn90IUGiFoY2BFa3qN8OiiLyHDDJlVHIWDdnx2KiG0vk76Du7aNmbrv0V/&#10;y52am7tBGmdBm50wpCixA970Zg6RuFBD+rCsFsFCIFMCECAx0wgTSC6l7jbMVzhKBpDOgHXIrR04&#10;GaSdG+H+NxxGJhbrVd7WNnQpYEy6WXzLqQXoPeGKA0EzszErS08UwZ6ANxynpitti2Wb2QzDyKC+&#10;yL+DPN05ic1m1uV9FOdvdWuVb0QVGX2XSfWiRtY7i4W1ShHTGvDiIkvG8OwoS5c8KjuuplNqzEvk&#10;sksDeZ3jb4ScQGCLAriQglrttU4YkvXqVfxVRMWGqVDEOQIJT4aC9gWsaSW7796ten/YTgc1cS0l&#10;uddNlSjl0Ny1UhEnA8kzQgf5ijs1/nQTI8j/TFItHcRxqku0IEx/sFmoFZkx9EU+zn/VpsLaYK1H&#10;356Grkjf5XflZ5j8Zz4Sg5lpeZ3Z1gY9GrVaFSyFuYTBsKy1zRs3Na9r7qhp797U1btpaLR1Yrp7&#10;Zq5/85ahxe3jizsml5Znl91kNcwqGLUsEvEqJEmaXiXisHz6OfpM2Rfr2zfc9fT95997+8VP3r2m&#10;Z/32/Vv2fbp04NMKpn66ff+nArryqQJWEQAf3Cy36p6Dm3ftmxanurRnaudeuVVhVtVGVT7V+cX+&#10;+W0D7kPTPTXfOT3fIbw6Md08Nlk/NFrTPyzb7dqOnjWtXaub299v06MsqY1/3rDplY/Xv/D2h8/9&#10;6e2nnv3jAw/97pY7HrrylnsuvPTaY8+95Hunnv2/jz7pn7951D99/Xv/7d++8ZV//ebf/PM3/var&#10;3/nHr333n7911L8fcfRXv/39//PtI//9iKP+4/s//L9HHfv1Y0749rEnfOfE048++cxjTz/vpJPP&#10;PO70s04447yTTjvr+PMuPvOs80895WyB0pPPvPD0n1xw2rmXnnX+Zeeee8mZ5150xhVXX3LpVT+7&#10;8LKfXvDzc396yXlnXnT2hZeff/EvLjrn4rMuuPz8K66/7Opbrrr42ksuvvbSi6+/9KdXn3/mFedc&#10;eMPFF1x30c9u+vnlt195/T033fnbe+/+/UP3/+G3v3312Wfe+MOL7/3pj+//+Y/vv67lTx+88drq&#10;t1794M1X3v/zax++9adVf3753VdfePPlF9965bk3Xnrm9ed/+8enH3nh8Qeee/T+3z9y11P33fLI&#10;r295+Fc3P3DLtXdfe+Wvrrzklksuvumii2++6PzrfnrGFaedfOnxp1x87KmXHHPuVbLaynZ7ys9u&#10;POm2h654+LlfPfnK/c+/8fifPnj2/Y2vflL/1trGdza0vF/XoeDita296t9T06WWc4N1PSPqxNOI&#10;G3ZSOczKu+oen1UsM6HE04DYIeHY6S0j/eNdL7757DEX/fBrZ3792Mt/+Ob6N8fmh7YsTS8uK8xp&#10;65ICgQkiDnZVgJO6wi4pdvjAZ7uVwCRT66G/qGcv2PXwF/s//a8DFWot8BXZ8BdQslIOg3W1YHlV&#10;YpPgqzq+btu1b4EWPrsFX7G8incdnRsYmOztHutqH+5oG2pvHWhpGWhpH+nsHO/unuzvmx4emhsb&#10;nZ8Y26rcpqmhzZND8xND81IRK8BprGdiqFPYdbi3dbC7rru5pqOxpr1hTXPt2pbajxo3rqpd94mA&#10;a3PDmkbRsFSy0honLs2q22q6VVGItHKYlqerN2zwSESfmHhZA88Shcjw4ZBhpxwB7T6pgYeUQdTE&#10;LICKGHw8pSVxVwHC6WQGxuPm6QB8ByVwbzfwS1QvrpZ62uQEpmYcN4JlvLA/1qZcAW93O0/1jSfw&#10;kGxYbDvZMAcHWsHrtuEmS6kVOusBMbNp5PS8YcMkNE2p1Ldu1sz+mh9GhMIYB9ea7YRqto/XEIs6&#10;ZjKKqUcz3KC6ijLLXxHYxgGpSuSZ8Bf1kFVR3EJTx894nVaxWqE5VYAxJuGYY0ke5nuZCVgYrMXa&#10;n7C49uNgFwIFCaElYNJGUwKiEI4VXpRXDK6KXhL8WfXUiVlM81XEgKXhBTPJGDgdK+XO9lUUixEj&#10;0VCZ7dM0VajK0la69Xi1oK0adTJz98f0wrEHMzRAKu94mkpfHGoB0EUmru06LO5WfQspj9o8H9is&#10;3M2BzMMZmFhnCxCIB1PTMxtQzVuaAcrEXsBBBKlNsOp2o44MX6ausmGRmlbtcALa6apaI1M3G5Pv&#10;0he9v65GOcOr1m8UBgagxtHpY+XCga15Qn8+IGkI5GQmoPVKMpO4Vp2yBD5FYMvRM5wOkv+KUJkg&#10;wfpGiFaDHEyncRIGkPA+w54SR+SOLNUc3YE3Ooh+XDG1KipJuCu8Japdrb/yfOpJtMdG8ClXOHWq&#10;6pCbwNhyiKvDGslrLJGYXe011Z94X908NghWG68/9boQZtYc7WgwXrq8OvCWJ0GD4SrDE64AWpAV&#10;xZsunQmB+Q0Gck3dPUE7aTZr7rG0kNVRCoKlhuFOUMmz9ol0jpT0rjZJ5p1cRlU8N5yt/7RSN1Rt&#10;oV4pC5npDU7LMV+hrMOYbWgmlyim0HC2gYiQ26JGjQzzZ/CeV1VWa9RaoCx42/aDfByYJ17X1xa8&#10;v7LFKQeyCzpooWdT9ckvJEraBBELS0D7iNp1R0pvefGdpu1qgGuBx51q2MOZElgNm6pDJ9I1jZVj&#10;wwjaTH6VmVsUINp4c+8kJ+m7muXrcyPHpMhU2JJQK2uA+Tpd5xyrdPHxgqbADG2yo7QLBoSmZ2n0&#10;gqMg/GFuKCFyI5XM6QhaC2qN0FQoOtg1WE5DjntOasYsObezcCpWLU1Z8mekqvlgjmRux6kdCgzo&#10;dsyt3C6X9H0htdi6YsEVCUSNqL0ekmmw2gbmYRS0fdHWFClVLDSlEpxu44XFzVDBRZibfoYQq5sI&#10;fFYNwgjN77fYKRts0GIuzo8uDaDPd0R26fOJKpguKRo+HXIjPMCMf4WYMrepw6JrqSQGmx40L2qj&#10;csBzzrteSbSDWVYhTAjqxB053kmjhalLdBa0OU2ob6YCwfP6yAp9F6yu1bKenp4VwtwHrQTPBh+6&#10;PAH1V7KvnMhf1K2eDehAmXqFNgS5ychEBxf4WDJ7Ilk3rGUQqjKNE3/Fe7QBdB8F2Rr7FUOyqWDm&#10;GXpbOuKWQ+FKR/4bgO0SO6JxPJwCwOJ49TP0N9pnVQI5wm0aCtJMGA1toqdxUhUbdmjnZINxzylp&#10;25xrca2pGtDF3qKv1D6iSdYjEhLba1Nn8QagOnYJoADmkAZpdRP/rZlkmtPCEsTd6hdFk0Zb7jCk&#10;uO7bZSil/6oqHaU1FKhVF4/7uwJTYUqNM821msE2axpUnCPgI8mElYoJhRglq0czTF1GuLRF4VWu&#10;p3hSiD82tRVlL9mQBmkPu0sKFGgWGiGEsFOCPWXUzFjztqQEyzOmi6RBLKuEwZuaN4llbWwDr/YO&#10;NA6NtI5NdM7OD4hcXdguCa5sq/OSAe/et0V4dZ9o1cM7FAV88FP5ThWSxHKIgCU1sFEWTlmEWsVr&#10;jc0MPPXK787+9fVH3X75w+8/PbM0sftQYoQBq3sOLahXjWCqfKq798sWKwGwkOqkHgVTF3aqn+rw&#10;wtLIop5sGxBe3byopGIhn/aJGXWjaRiZahwer+0bXtfZ92FX74etne/Wt7xZ1/RmTd2f12x85YNP&#10;Xvzgk5fe/uD3f3j9wUefuuG2ey74+fVn/PjC7x91yr9/7ej/9d0f/f3//sbf/ue30fR+4zv/7VtH&#10;/M/vHf1v3/vBP337yH8++rhv/eC47xz9oyOOPu6IY0846sTTjjv59B+d+pMTf3LOqaefdfJPzj3t&#10;nPPPOPv80y/6+U8vueoioc1zLz7r4ssvEBy98vrLbrjtmiuvu+ySqy+63BD06lt/cf3t11x329Va&#10;rrnpilt/feMNt1+rt/3ihst/ccMVV95wxTU3/+KG2669+uarr73t2ht/dcP1v7z+hjtuvP7XN9xw&#10;903X3X3jrx6964FnH3nw94/+7pVnhT9ffvtPb6x++731H67asPqDmo/fr/n4k4b1nzRsWNO4cV3j&#10;xvXNNZ/Ur1+14aO3177/7toP3v5k1Z8/fPuP77yqTz3/xstPvvLsY3948qHnHvvNsw/f8SSQ9Zr7&#10;br7l4V/f9JvbLr/1iktu/Pm5V/70jEt+csqFpx535nFHnXrkd4//5reP+/q/H/FP3zr2/373+G98&#10;+7j/++3jvnrsT444+cJjfnzZiRfcdM719155zxO3PPLCXU+9+uBLbz/x9pqXVte8/olo2GZ5gxVe&#10;9X5Lz7qW3g1tfRs7BzZ1DwvBNg2Mqatt2+BE28hUhyKdxmZ61Hyota/+/mfv/e5Pj/nG2Uf8+IbT&#10;P2r8YFx9YhfH50TGLimRWDFOW7Ts3KcgYqcQC7i6Ryu8vXhX1UfkYhVkNWoFwerRXKs0w8iG/0uL&#10;SFca53ymIGKRtBIMi3qlX86uveJdnWysmCilDUuxPLMwPjw7MDitoKb+3ome7tGONrWx7Wuo76tv&#10;HGhqHW7vmujtnRoUdh2cHxveMjG6ZWpsYWZ48+Tg3PjAzJgWsa+9E0Mdw73tQ92t/R0NXS01HQ2f&#10;NNV+WL9xbUvDOoU2tTQoRC0dVg1EBX7kYhXeANrFpEqwgrygaoVdozCY9RLHkqkmbpbAYSJzU2ON&#10;EVQ/c/yrBmZ4WUGAEl6SzJQ8Xj3P7RrmtkJ3iVSM5DguzdC2wrSra2pKoVY36k3lT41ZQMHK1wp4&#10;qwLz7OfH0ZDEqaQxud4XbQv3txC8sX7kfpVycOy4bqRHvxyDQLeC1/3c4JB7pnxM9vEmVVg4XyJh&#10;LL56bqI1Y2jQb0Zk13YTacsh0nogsTWfqVrpOPwJwFkyew0Uw9oFygK60n8xAkOD3rDWmooIaiYV&#10;P+FMKY+uPEdvFf1XCqlWxjGFM6zSbEf8alrvWPUjcQs20XCqmroXYtZQUy+GQ4pk0ilBFe4lxhWx&#10;IUrjCs5Zj4bBDUerpq8OChUMg40UI2X0FbgVPJV2MmgzDc6tNkXKFNpM0z+/DRwRuxPA21pozzcC&#10;ht2lpWKSBFk/XF+jF0lXFTXlj/iQhp6FWmMqq0hevLgKVaInKt9retnaZgJT4Tat8gVLV91M81kd&#10;UnTCQgSJ5k1mUMKZ3eMH+KPOKQ5/0hPJkokFLpZgsKuF02y8VrJq3cZgYDy6+Id5YteuqFodMSDu&#10;Sg5T4XjdAgYcXtfwFbVpTTBviW81/kGkKoLb4ARXLlNSNJnMYDRHSasP2+HUSrSoVXWaLQq13bE0&#10;szHDm7ZLgEDApBulAAgN4VbISad18S3qfaILJdsXFW62XsWAQqVWkl000HrRQTsBnyIePxRTL7lp&#10;u8KTwjGCVYLXQarYOzFPmowNSjFBZBgcNhWUqBmhWJqubu2smMbIgyVn1ZOwvoFPPkoF1ef0rDyW&#10;pik5ow6d0u8nFOtKF2P9CKOzDXjm0iEnGvI5VGTAakAX9J09k2YR+Xbvr1lig1IkwTJGp9erkWqh&#10;FmOv9cG0CMEa7Oob07rGIJzLFD1A1Z21EnWzGYiujW/9WQcm51fqJyFs82ODzSupM/yXQ2REl3em&#10;1qAvlWybGkEbINbFHhC4k7Khyt0wOoZb18YceJ2z4x92MreSDMxPyJZapu8xuwr7CYSkyGL2texC&#10;waumnQOetTT6Ysg6Y+xM/LfJOq5zoVbN1PWv4FstRd9S9YAFrfELT/Jwwa6Jt80KjSgESETyAwOo&#10;CIJPZEQEUK1IWwnI9dEzIZnWR9yIKRNEWQrvyt0qLhdY5UBW4ZMKtWK06+7WEtOg3omU1CVejzf4&#10;bTRYgj3IDwDpaUtiCsWFaAVskBUA1Z279SQIJLsAJ2b+9q/ErsBgkDCInTOeg59YI7euNS4VhaUp&#10;flgswQB3KIH7EmawPjPT/aiwtKmoXuN19MFExFUoXF9jLZgq+UWktUximRBR2ybqDQ5qtZURVyd0&#10;sQczD4q8Ep5cZ6GlR5k6KGMNEW0G1sTC6tmi7nbNm8UkuX7OKsYFLSf2KdFHAfbu4wJMjceYw2W+&#10;PfVjs/GIppLS5DNe4m1LFqXlwRHKRiwdMtkQ0X86VUvnIjJ1RGIuT6QCEopVuyPg6jVzmYF7+bEg&#10;XYvumi2EW0Y+XRRZLvkDO323CdRMSSLpzbpstOjac6d7mjToJ+9bHOV8M40URzx14/C6wx4zmJSf&#10;4n1dYXodfM3hhXOwxqzIay1MSE0n3mwbsGlHJNIjuFHYlbNg0Bg3KaypW90468sZws7ydXw3St0w&#10;sdb96gKW+AIWwtQ0MFvvQUtsla9QqOOgyGVxUApXY17X1xkzI2Mu3x5DMj1X24xaS0aofV9Crbow&#10;NEMVIG9ubNcKhVqb5GJt1oZ01w8Ot42Ot09O9czOD4JXt42JXN21V71PhRakARYjKgXvdiFV0ao8&#10;KjDJTWtI/dXixqqffq4WNXKrimuVk3DXlh3Tr33w8rl3XPO1a8695KmbWkYaF3fPqaWquraqq+rO&#10;vXM7987KsLqkXjW75XVU8Kwcs0kAHppb7J+VVZVEpc6J2bbJ2XZpgAfHpfvd0DO4prNvdUffhy2d&#10;70j9u6n5zxvr//TJxhdXffLMn9997Pd/+NVjT9941wNX/OKmc04483vHnfaNY074969/+2/+/T//&#10;f1/79t/857f+29e++7ffPPLvv/P9fzz6mH/Xcsyx/3H8Sd8+7cwfnvTjo4476bs/Pueks84/46cX&#10;nn3uBWedd9G551x4ztnnnfmzn1946ZWXXHjp+ZdeefF1N11z7Y1X3/TLG2769c3X33791Tdedf2t&#10;19525y2/vveXd91/x+1333rrXbfc+cAdd9z/69vvvfWX995610N33vXgHXp+1/2/vvehu+998K67&#10;Hrjjgcd/c/fDd9927+233Xf7zXffouXuR+6+7/HfPPi7hx999vFnX3nuT++9/t761R/UfrK2qWaj&#10;bMbtjQ0qMXS1tPSqKtre2N3a0N3a2NtW39Na16l6ispq0qOqiLPh/Y0fvbVm1Vsfvff6+2+98s7r&#10;z//5pcdf/N29v3voV4/cc+uDd1579y0X3nDZOVdd9JMrzj/9krOP+cnxR5589HdO+P73TjjqqJOP&#10;+eFpxx996o+O/8kpPzrj5BPOOv2U88486dyfnHj2aSecddqJZ532w9NP+P5JPzjyhCN/cNIPfnDq&#10;0SdI83zR8Wf9/PiLb/jxtXf+7N4nbnn6lQdeeOvxNz564f0Nr61peG99s9rtfKhOs41dn7T2KvWq&#10;RotArHKJe0aa+sdau4dVnv7g+vuu+c45P/zGT4+64FfnbWxfI5nu9NaRmcWxOTWGpSvszMKu2e1y&#10;UO/dIvZV8FXAlS5Kh1Q6UVaTOr7ukl8ay/Rf9moxiF1RCDulyXFNgqygVj8e/szY9fDuA2oYi2Z4&#10;554DO3btX1xYmh2e7t3UvaGud1PXaNfAVP/I7NDgdF/XaFvzQGN9z6aartra7k31fU0twx3tYz09&#10;gq/z4wNzY2r3KsHw4KyWcS1Ds2MDU6P9E8N940M9owOdw70NPe2bOls3tjevbakXdt3QSuiRfqGG&#10;ZzLXSdxL9xo3sEm0EnlFidJNwnDQrP7Ea+C7cXjUCEl0q3RCb3G0VqjVWla/KAQYTymo0jlJdsDK&#10;SSvtMTKQ2GVD25KWVMULBwPjmrHgKMjQ+iB0NK4XQz/SU7oz9bKkMSG0KYSqIwyifzaGIYkwYJux&#10;FcYSsIqttyDJkKjJhoRkLn5XN4fXqrQBq9atNRSXiBTbbbQwwKpicCOvONKzkLdCiazfkNjwEswZ&#10;HOtJhQf0L8WJAEvgrseRBCLEzhqhtS0tRq0uqWcmEyI3Eh5mXCWrglE+xV8MMmYCK9SqCwDGNX1c&#10;3QdVB5nI34Q2ldhh86X+FP9N1xwN9/K4li6AmF1BE5r48R6j3HCSWgJ09UFoVSO3Kp24TMIN7DPX&#10;BYOkEKw9hT6pWtNZs1l23ziQ/rSASdeLAfCFMaJkHA+tOQZnRzEoOw7Ge+TKOIdX7Cg9SsCrqFwV&#10;1Sv2MvlGYk0Tv0Ry78rKMweuOLkIAIPLaIfrL/qSa61v/FDC4BqFZXJUnbSs4ghvE/zJDB+dqaN5&#10;xMdGlBqIG5uxlcwCxuQ2J9soPG0oTA4vTVIa5SWmX6tpOsTHYBKnHIWUC7aMDhOcY/oIVKOJqe2g&#10;ZvZ4HY7FTjYOuqN6NlZJTitgSUBFqtGgDkGX0JUpPxDh6xgu/ZkKR+KtvOfYnW2V5phGvRz5seXB&#10;NBVcsZ7qiZCbXg+oW/G7VuUEzgHyd4UYJR3KjkfgGfPs4mYM2QhGApyj1A1q9feSjaQDEkSnJUhV&#10;xzSwM1etlvQp1b9y6YeNjECcE+BXVhTqiR0Oe5md9UkqcgVTcCsuQfSiK7tjztCRQpUjN4g0B5mC&#10;kIOXOIlxfldnNvBP+0KTq6qzjkK6dCkT42z3qQ5sJZ0FJEdzy+74fPFzNcQqZBf8FUAFVbNvPeGr&#10;q62F/dYa1up4QudyEh0lBUscgA3PHHRqdbqts8VCEHV7cp4Mce3tdrAQm2QFf0gh+0LBNo7z9WVp&#10;e2rOe5KNy8mtrsPkMKeYZOhL3kz0GCDtdLZUrzB8tr05CLHzBcEm8ElHQ7cet7WEvEUjzWWGttkq&#10;Spy3LoP5gxXKCitopRC+UGjbgvkROQPAXFojtN2o0vhf/aj0xJy2GGbRjCRsIelMf1SalHhWTYG2&#10;isuPEtXKWOWnA6S1taoEh1NFIcwVa9aXPK3kzlPO5M3cdHgPMlfxvW5CUylp8e6m+gMcSp6TCwo+&#10;8iBAbNL2HOoRWo+z47YBzmFKvxAWUWEdimEr3e38NnRKTBG8WuPzYL/YgBG+WhYLH853uUybOqsO&#10;l2WujqutoHiEwdHlMhUoGl0AZOoI8c2aNkdAm/TjFa1yTpOBbhhXqrwQ4I4sLgmHPmLmQoFGHoAZ&#10;z0J3G8GyL760cH5m11zgAJS6Ek/CbUIaeX8pH7i9XqWwjdc00DodcYKE05jecF3XM/MYxMmFvw2y&#10;AtZG3BU7dATSEm/r/Rk7FROFLNmdb/zjigVdPy7nGnjq4GJEwi1dZ6G0xFwHHFvNriKoy3TKUB/Z&#10;mPjkyAqicE753/M2txb0NCivJ1cpHVyTwOTjSaSKFOZOjANtpgLilKyIgeFaiUfC3RpZr5vlML2j&#10;b2qSmcSjqnoCKZFCiWeTplCspmtRtiem1hhTmTv6JxwiV5vUqhwmwp9sSne2sF7XB03Oa36jnZXA&#10;SQkim+hq0yLignDgTYiBNzS0bWjtqu0ZaB4e6xqf6p2bH9i6MLpt+8T2pcldy3MSA1sJLLC6fY8J&#10;0gPKSfp0SX1TtbjDajqp0li1dKwBrO7iDX/ZLZ3wvkNLEl5+sundK+6/4euXnXb0bee8Ufv65OLo&#10;jr1KAN68tGdWLVW3G6xuXRoRWFWvGsX/JgGYRKW5zpGp5tGp5qGJ+v7Rmt7hdV0Dn3T0ftjW80Fj&#10;+1sbG/+4tu7Fj2uefWv1Y8+9dteDT193228u/sXNZ5xz0Xd/dPI/f+/of/i/3/67bx35d//xzf/x&#10;ta//7be/9b+OPPJfvnvEv/7gmK/+8NivHXPc14474VsnnnrkaWccc+ppR5/+k+N+cs7JZ5xz0jkX&#10;/uRnl5//MxGnV1581XVX3nDL9Vddf/WV1/7i6huuueWXt9x0+8233/nL2++4/a777rrn/nvuefCe&#10;ex/5zZ0P3nPH/Xfd88h9D/72gceefuyR3z1y5/133PfovY8+/ehDTz54/2P3PfjEA48+/cjDTz10&#10;/xP3P/rMo1oee/bxh5965KGnHr7n8d/c98QDDz79yGPPP/HEy8++surP76x5/8OaT9Y31gqgtvS1&#10;twx0tQ31dIz0KfKna3SgZ2ywZ2xAFsre0YHukb7O0b6W4Z76vvZNHY31HbqHbFxdu+a9dR++/tG7&#10;f3zvzy++8cffvvjUb3738K2/+dUVt11zwTWXnn7xuaf+7NwfnXXKD0459tgzTj7x3J+cduG5J593&#10;1innn3PWpRf99IpLz//F5eddcZkeL772qp9dc9U5l1160dVXXvCLy8+85MIzL73orIsvPOOi8868&#10;+MLTLjj3zJ9d8JOLzjvjwnNOPfe048845pRzfnDiWd/78YXHnXPl6efdePY1913+q9/e8PCL97zw&#10;1u9e+/DFVRvUq/aNdY3v1rYJwX7U1L22qXt9S29N+0B9S58gx3v3/Pa2k39+4vFXnHzzb2+s6Vin&#10;YKSpLUMK+J0VcJX3VaSrYpzIHBbvOq9FPWCX9wu7btuDYHjH7kPIhrUIwUo5fEidb1AO43r9ErKK&#10;cSVnuGBXI9j98K7kDAe7wrtObhl5c/0bNz1z66/+cO9La/7U0Fc/vnlkeuvE1Naxoem+nrGOloHG&#10;uu6adW1r17StXd9ZW9fX3D7a0zbW2zE12CekOjs2NDc+gmB4YnR+Usvw7MTwzPjg1KjOXftQX1Nf&#10;16auto0dLetbVVbm1/1RraJiSBg2LqWJK35XxBp16nyzsUkSidraFvCq5BshMAlPMl6yHCl9UN3N&#10;Be0SYC/0I9LfCgoGtSbqn5wnd4jNLTGhxDgIoieyDrlKJ3bF1oG9rriVjmgesAq9mRt45Yl1N2la&#10;ahUNlOtuyd7jLqrNINColiRhfCvuZ2PUxFgcsjedcny7CyznbQhSLBtBG+ytXb1xYyTBcdXqbR4d&#10;dOjkOyulvVCmyWdaQfjcnK32MvhkXItMN3MeJxt5/uBysy2mgCLMUBXKjdMVutWrdepB3LCcFMZl&#10;85a+vTPI2udCOT5BiQzKzptwLZiBO8AYW6nn4aiXhaBMF9l16YgjR+qkR462SnDX8LWlVvtYr3FW&#10;tWB4pkzyDXpLPg5ggRSS0jfUiBG0JlATjJPZfkZ/SAigBIg9xXe9Et+NFpeqQUOrNyqrkllomGof&#10;pdDazHkKxLVfl1EYV2qxaGXIRqjlTraJjyJFSXSr/aupOztXCTTLEagyk9MyM/SmPigsFiiRF4NO&#10;fcRKw1vnVNNkKIWJ2DyZcltDGqY3+s1gHIch09HXHYxy5NMm1zRs5Kj2tQby6EToPdrsryh4FtjT&#10;Ag8W3jIRRyva0WBCZzc1OTSYJ6JY8wjkKMCJ6bsJFiAf7lCj0+JFTK5sGqVWDTY932K3AfpG/EDE&#10;IqwtRtDK4Ef5P5AsFBmuVDdWybdo+82Xal8Ex8XqhElLT1Rvg3E4SEy5tZXCmfe0E8yzNo1nq2Ah&#10;40BvvK519+nRalfMkAD7inQNyUlslwstuqpUV4jc1IE3VFySNiT5K6DUtY0wtDphOlvW35tarNq3&#10;hojXf22aDSMdCxwRKVXnFUcouZSg7Y8eW+/kmhDytwbbEbvAyFxnFb9qabRF1JwLnXfCnPltUH35&#10;sg8V51GFhpbu3iq6iVm4oaNdqZVCOInBOqSZ1OoKiWo3zDyY2aHkoTdNYyqqhyuEbqtFLczhCtKm&#10;nw0cLAC1oFO3GE4/YVdVUluBX7UXkbk1zk9vg2BVSD/wpH3XgFvP7/XfAFdDXKoeKIRdjKBgYTWy&#10;7nEWMQJjQoJpsWONFQoDgDwLeYtauLCpic4KdeZvAbuSkKQWl46SKpvHqqCkIhNdufMmKceJsvlG&#10;gYfEPtkW4iYilSiau7Nhee5opYumbs0dOtckFUXbGbjomN/wvQ6M1dBbX+sxmC2h4BolsP2Hjb5j&#10;wrsWYtPiZ48r3OXzHhS5mEgNxYuZBFNoZX1MDct1FjhnRFnWLYcxsxu2qIXtBoRiBZOY0gRpe/AO&#10;hNM6A/zCqVI3RfmJTJoNNhFthpkLz4UDbh3GqBiJrTstVKfTGjggGQVDg+c6SREhiD10vasSBWBL&#10;M0whMyO0vSWZRqBNKrFM+DY1JOvoxQuUaYrdRBZaO+nKgxNI2D1diqyXb/SAas2qAZJL1Ca6Vd13&#10;N9HC45VkYDtvZXBAF53Dnluoxzn99pXiINmbE6QcypXj4KozY3mGcyZJuKrYGK5z3gxipIJrMByG&#10;Gc7ZrX1V/gjqNunK9RCCegXeu2RQRllkabQoAPL5IID3MjPTOlWYyB55YziPJmA5YuGKV2jtsKPR&#10;C5QUpe7odSHtRZNKcK7/0oFW3VNFj9hiqn8FtQbKluxfN8tpMvvqJGG+LplPcbhFU+fUK5TA6d0a&#10;lpV0E3fWQRfgVGGdFK0/kDVPYGjbdGmpIaRoBP1YNBjrV6b+q821TXW1ekHMakedkoElBu4fahwa&#10;bZqc6Z7fMrR1cWzHjsmdyzPLe+Z27928d/8CSmCRq4fVJXWHnKhmVpeBqW6p+vkX+3gCXlWvkbwi&#10;opUOq+q2Kux6QP5DJQnv3dzUue6WR274+kXH/8v53/v1S7/umGjdsiQQ4saqO2RVVTbPwPSWHtGq&#10;Wtyopn1sutVxSrU9Q+u7BtYoTqmla1VDx9t1LX/e0PjyRzXPvPXxQy+++atHn//FnY+df/ktx516&#10;3n8effK/fuPI//mdI/9eWt///Pp///q3/+dXv/G3X/vmP37rO/96zLHfOOWUo0497ZhTThVAPf4n&#10;Z5145rmnnHPBGedffPYll51/yWUXXHblz35x7WVXXnv5Dbddf9sdt9542w2/vPO2Bx65/4FHHrjz&#10;3rvuuOeuBx956DcPPXDfQ/c/9NtHH378kSeffer3Lz733EsvvPDKi08899TDTz36u+efeu7l5557&#10;+fln/vDMb595/KkXfve755988rknnn7hyaeef/K5P/7+uVeee/7VF1547Q8iUZ/54+8ff/4JPXnu&#10;1Rdfefu1tz96b82mdeubNzX2tLcNdssY2T0+2DsxLKHp4Mz4wLQUp2N6IvDTPznSNz4s/NMxJOdk&#10;V2N/x6auZjknJQxeXbPmjY/ffem915589fn7nnn0tkfuvvbOmy696RdnX37BqRedfcqFZ590/k9+&#10;fOG55/78IgHOcy+75OJrrvrZtVf/4tabrr79tmt+efsNd9xx9S9vu/KWm39xyy1X3nLLVbfeeuXN&#10;N196/XVX3nKTlp9ff+3Pb7jushuuveTaqy+97hpB2Yt+cfkFV17205//7KeXXXzWpeefc4lw7E9O&#10;O+/kU8874bQLTvjxhT8669ITzr/ytMtvPPfGe66454lbH/vDfS++8/Q7a1/9qPaNtQ3vbmj+oFaJ&#10;HB3rNrWvqW355O2PXn30+Xvv+t1tL7z3bEPPxoGJzrG5vvH5fmHXqa0jxq5jm3dMLOyUYHhmUe1z&#10;jF2X9m4OggW+HsL16kXwFQJWoU1aktgEdrVIGNJVdKsflTbsTjn7ZXZVQPH+w7uX9++o69505aM3&#10;HX3jT4//1UW3vnBnTVfN9OLk5h2zm1EOj01uHhqd7R+c7O4cbG7o3ri+5ZM1DR+vbVq7sau+YbCt&#10;dbS7c7y/Z3Kgb3q0f3ZsGPg6MTw3MQKCndJ5HFDm8ORo5+hg62Bfc5+65nTWtLd8tKlmda0EinRq&#10;da1NElzNp/WKetgIBamYy28ZVW1oUjdm8+BV0vjIFkoykHvepOhmGyfkmIt3WF6lv+W2ozc4i9hB&#10;4sndBa+a/yzBTulYs9JRxuuhjuZ7tYMAS+2PaIPEE1iiovqs759mWSvkWaqByQuIVYHgJWcvRcIT&#10;qbN2MC3NA+pi2U2xGDTuuyK3cYmoPS4XMtnSGH27b8VMDNJNICV4M7qYqqKysZnIjdaSJJTIfVdj&#10;M14HpgbIucsLVKFVtdrrzKh16+7Sx0U22n0KVMtAGYNrDg7DosVokYxpwyyoSSoVSuzsI7usoVzf&#10;a1oy0lbRodH6AqTFeGmqL7xg7Ep3VgGtjXw1H9H6NZsSRVEjttw9ID11j6sz+CqEnychzFUq2bPm&#10;CdZRho2TlA/1E2zNXxMhmZZwZGCVOTXI6wisFfeOBiqksbcTljJgj1DfjU4JrgoBVA1SMS9ZLV/y&#10;IoVwcmizXZkYjuhvQsE6DVeTjAO4MPQAMepb1Kn1/Q1qLoXrMH5PQxhx9aDWnBoqL7DrlM6FXU2o&#10;OrTJZKmm8YK++Qo2WwTvhk0ONIZrBfy7YBHUGo46fFVa4KRxpg6guvgItQJjghnCrApa6K16RX/S&#10;1iUCAPfwUUfTdBMVFlJvGIUwhdWU89NARdARwW0F+eTxS9yWQWMoteIwhIeM9jioFSLeZHQQttlz&#10;roBA/yD7bKrZM1KFaKMaOtESUxcGSBVeUw+bpzeDWknfAbzpT1q2iFgjTYc1JOfWnCqsoITNep0M&#10;3oJXDZCcIuvtNGsndAfvWghMXXzeNgy6lsuyNvtyCUNKADInA7EBdk1XdEoYEqlI/njYTiMWTkGK&#10;Mfh10yK5mg5m1mvNZyhTyEmKIjb6WpfPodYmaYNJM3LCULTBAa5G7/pgken663TAS8iTWWV3G/J1&#10;6cZCMMyQhGBgkNLKpawnsemil04roKokE6FsUGtkovI8p/FMOPYQ10BWygc80aZ+qbv2aTJNDaUc&#10;E/nHm8zw53bwVwph5ySB7nSXLFRwlQgduFhVs4q5Vx/3ZlP4cIIX5wuFMIplEKlJKqytYcBCq1o1&#10;mgOO8DiAIQZLw2Zbu6sGLVC1ZjK1ARKdaqucH0u4q99vBY7n/RX2C1EGNsv4kUqky4GJ9skPwVx0&#10;lScUcGuNEEBOemCUnNYMA70ce6t14hskV1Y/FtqUwzG6tKw7WpISfB/nLq+gGnUrCcEVpSv3dxdl&#10;GZ+MLqK/zYJtxgAme5FuqJT3qj402mAff6yAjZ2R7pT0mhBlKDwdihOvYOrZYdvQJpWYiph+O1p7&#10;e+1FZwOi8nVmki4h/oSCprznZirVRhZw61BfEL6Y6tSAoysOOLfImedQjq4moC0H6QXkk1dsJVUI&#10;as1FUuhlRC8N2Qk81Aa3SpXtAxjtaKhFXcnZbBc+Sw5wTJVgRc8z9GYP1XRTIHnCnliGK0TOAFfZ&#10;oUuYE7bYREbBDDviKyJ8l2xj/nEyZCClVpKIkQJTLdPNZgSXUpl26nVKG8rQou7jco+dMFCsyGEq&#10;+zTUroM3HCBMTTe26hzqiJMpqDM3Yr8ys6lwPt4q6dkoPdh8q7tKrnCrqbGGmv61ZtgNIQJ0pcIV&#10;NEWUyxtCsSI1D0BFC13VPqAm0p3V8Uj6r2XnrGSFiEgscCJJmEu5O4791RbskX1V2rpaIAffYt41&#10;kU40GQ6sFWTl6nUkKR01IKtp9ripRb8p0aqogvVkQ2NtnYoDPS2dfU09A43DY+0T0/9/qt6CS670&#10;TBP07syc3Z2dmZ7e6Z5pbttVLrfZZZddTFKJS8zMjCmGFKdSmUpmjmRmZpRSKWYVGGb2p+wDX0R5&#10;z7knFYqMvHHhu/d+z/vA2zwx1XH3/sCDRyOPkLT0dFJ49c6zl9NQAqv9DMDqY+NViH6/+cOzP/zp&#10;hZbn/PlnpOAEovVbtV1l6xrqhx+8hHP1Naiwu4+f3e7sr90dt/bNeb/8m09/+MW+WUWN2YNTneN3&#10;e8en0dUTqTxdw5OtA2MNg+Nwqzb2DFR09pS2dRU1t+XWt2RV1adEqm+UVSUURi6l5xxNTNlz9tLq&#10;bfvfXbTmzbc//avv/+L/+Me3/v0//vDf/f0P/8O//vi/vPHWX//grb9+88d/++Of/OOPf/pPP/3l&#10;G/Cj/va9X//+/bdnzf54zrzP5y/8Yv6X875ctmjZqiWr1q9cs3HNhq3rN27ZsHXXlq17t2/dt3Pn&#10;oT374g4eOnHk6Om4k+dPn7xwNu7sqVPx585fuQiMeg4/r17CEn/96uWbCdeSE7FcTrwWf/3SpYTL&#10;WK4kXr104zLg69Wb1y7fwD/n469diL9+4erNK9dvJVxBKtKNixeTriVmJqcVZBZWFEdqK2pb6ps7&#10;W9v7utoHewBTu8YgNGVEbTfyaQFWRwd6IDodQ4/QHnCtzX0dtV0tla31ZY3VBbXlWZXFN/MzErJS&#10;TiXEHzl/YtPBHWt3b16wbvnv5nz629kf/+LDd371ye9nr/hy7uql89YsX7xx7bqd2zftBjO8b/eh&#10;QzsPHti6d+/m/fu2Hti/ce/erfv3bztwYPO+vet27Vy9ffv6XbtWbd2yYvPm1Vu3rtm+dfXWLau3&#10;bV67Y+vKLRvxYt2Orau2bFy2Yd3CVcvnLV8yb8WSL5Ys/HTh7E8WfD7ry88+W/Axl4UffjTv3Y/n&#10;vYufH8z73UeL3pu/bu6a3cv2ndp4+treq6knknMvZZfcLKxEa9zswqqc3EhmZmlKaX1eQ2dlM7rC&#10;DtR3DjX1jLailc7QZOfwVBcawE6qAezt+2Dmh+89GQdkBYidQZz18zsPX0w/enn38SuIAohdAVyf&#10;wbP61cPnyAYTcP0KqmAu7JoDGlbBwmqiw99CMPzi5VdP7zycOpUa/6v1c7+/6N2fbfjkYv7lgSkE&#10;Vt+59wTL7emHE7fvjU7ODI9PDw5N9vaiQU439CNo0JqXW5mZU52dV19Y1Fxe1Ynoprbmoc724Z6O&#10;kV5gV0Q39SGraQKhTSPo/oquOR2D/a396PjaBeyKhyOUI7r2EdgLTybga0V2WXFBRVlZnZsqY/ZV&#10;VlRV7rgm6YSN3/jCNgfjQKIjRaabXGI1UDHCWEDnsnWqIJNn8xZ04MFBGBnSfcPKaUNgS1I67ZUD&#10;zBQ3C1WMJH1XlNknoNC/DDS2hRVr1paoJZskwSQYlb5r2tPFUKpX5NGl8lbhSUaV+KQE0txIByzj&#10;HoiJgVErfoJJY0aUEKy1PJhU4EHguqQrp6yDq+u7lVx8Pwov85koy2QNtZDlLBebQZwmCESAqueI&#10;BEqcHbnma6cPNlIdVjjN4LyFycDuP8fDbjWcCuss1Epg5fBL9V1jY4gKabzJHvscsfAqeOyOONTW&#10;YWaoMFsyqxIGU+JbAyiLkC0MA9SpGyIErqGbDqXC8rsaZZmfpK3MJFA184qFQpWQFO0faSjoPxH3&#10;436WnHBylzVXEauBTdXEzzSp4peN6HwMhTkrMwpLTH35V6ZVYy+8fm2Y6tqaFeDIW8dqyCo6VM90&#10;CZL5YVHH2Gz1s1Ezm8rqtMISYEXytOrsGmb7dOdWMBmXImSMWwUXC8Gau7bq2HJfaksJ9Nj2hmsW&#10;Njayk+aZGxMDEWziyo0MWbZ225r6lra58numsGIsqClgTVZ4JrBNVucC+bjnSlZZBfAqsE0eaFxw&#10;1uzbSdxozhM4lnlL0TcDprXTUlJecYCyMpKFcydAYi2fdZ0V6pvJuMpMiz3Bh6PNlDh3xzolMKZw&#10;V5tNuozsK94EfoMSWlgu6JDF2huNYzfxSeuB1SGGq/JCj6U8t1wn2Buxkcy/le6c2AleX8ReU6VJ&#10;XpdHRvUDyVNlLpUkWAyhpMKKPmZgMsO4bMVkAUYUpRrMqJiBAW0tsUc8IY0iwnQZKy1auMiaAfFs&#10;lIly13SCzK+azXbql4BuyEOOxU2xSqHAaJ97Gn3ROYpQlmuw+Jm9XhXCrIQnfhJHGINPznJT1iGj&#10;yPBYZLJuN/WQaqtCI7wnW2kILoo6SynWVYJXsB/7mBNXAzOgSUxzq5lwLSR4+U7U8C2WOKSiASWq&#10;g67JJWbb0qMo4TqPjCqgUnSTWTVaMMCzlFo1CO6a+9ziu3DegS1rwSe7l48ubObU6Y4ZSFGeDppC&#10;GV4lak7iAt6m/S1CTRAQhi6XmP2joTEBrVhZMntCtobBpn8DMav0I7yJJiWAzcYeBof2h1iS6luz&#10;w9B5A9JOWfWB15SAtuIA8hGijXSDTRZlNb83N0tBNZ43glKuzoYkA74THK0B8jk031EH1rJK+ig2&#10;kk9rt8bhA0a8NO+z2B6xdjIIMIuLGmlpKyikdEYUVkLNrWNdKUCVd1cpEfgAOvfIQkmRM980MUhi&#10;U2JRyHd1tKXl5hGIPpz4dXpH/UJFosrISvGPN9jSXMutsZ3cGB1bol/RkhJss1xNPbD2CAcKvh1Q&#10;rA5wMhj2vMGqaUnCWLeWVIz967mRUSONMaGxMc+4zlpQR5PpVQNS7Z13VmtGB7nyQtz3mF/PCYTh&#10;seAWKEpWE2JP4tCfJtrkiQPVjRasyIjZjZjmpVVJjouxXd/aBo2uygchhRgbxiGtYrnGs9sgqU+D&#10;/ornl/BVMF5nELJzFinkdJWygPIEU+I+m95s65xdjHBHQY09VkPMr+KMeMPwjSyasAVU8K+qjQ03&#10;w11YNR6Y5mWKlThWaUxErcgEFq3q3r9RvzSlv27ZqhqNfK2OU2JfVvXREYmqvE31hKCFlVpfcxGU&#10;tDFAmNktOrmNdRif8rX6i7xy0iD8IjwxyworI2U1GBJcqptwECpKq8uQt1TfXNHRXdc/1DI82j4+&#10;1X37bv/Mg6EH5FcnFbM08+LV3ZfGq0paotwXYPVPz4FXzaYCrEoP/PzbPwWKlabWb8HBPnn9zUM0&#10;WcWCeOGnL6ef0LY6+ejp+NB4y+WkA79f/tt/mffzT7Z9cCX3ZOtA1cAEE2V7Rxq4DNd1DbBRTXtP&#10;aXNbfn1zTm1DRmVNSmnkRm5B/M2UgxevbDpxaumW7b9dsPiff/fBf37jJ9/7xx9+72/+6X/7b//0&#10;7yAD/sG//dc3fvb3P/rlv/z87Td+8Zs3337nJ+9++JtPZ3/w+dxPZs/7fM78L5YuX7xm3cpVq5ev&#10;Xb9q09aNO3bvAIO6+8DeQ3GH486ePHIq7uDJY7uOHTxy7uTpK/Hnrl8+c/Xi2asX4xOvXbhx9Sxg&#10;asLV+MTrV5JvXE9JvpaSdPVW0pVbN6+l3EpIxZKckHLzRmpSUnoylpSs1FtZqQkpiSlZaXjz8s2r&#10;11MSkjKSUnPS0guyMoqyM4sBz4rKcQ47WzoHuruGevtGBwfHR4YmRgenxvqnRvsmR4Fae0HNjQ+i&#10;n0rbUG/LQE9zX2dNZ3N5a32kpS6vNpJSknsjN+38rWsH4k+s2rdt0dY1H6+Y//7Czz9YOOuTxXO/&#10;WPHlfNhut27YcmD37mOHDpyK23P8yP5Txw+ePnH47Nnj5y6cOHcOy9HTp/bHHdt/PG73sSN7jh3b&#10;ffTo3uPH98TFbdq7d8Pu3TsPH9528MDmvXu3EM3u37J/35a9ezbv3b1h1471O7ev27ltHaDslo3L&#10;N6xbvXUTXi/fuHbJ+pVzly2cv2L+vOXz5yz9Yt7yuV8snfP54s8/XvDJR/M/+j26+3z+2w/nvvvR&#10;/N/MWfn+0i1frN275MC57fFJJ5JyrqbmJ2aXphdX51Q2F9W0ldYiiLi7AtgVS2t/Tfdwc99Yy/AU&#10;qNdOYNeJu32TM+h7BOoVy/D0o1FYXmeeTOAnsCtcr1iQOYzcpkdIHkZo09do9/r4hajXV98+w/IC&#10;P5neROoVsUzEsV8/e/rqcdtg2/oze369buFvNs/fduVA30TPw+dILX74+OWDRy+gGrh778nU3UeT&#10;0w/GgF0npgdHJ/sGhjvaumoqmwrzazIzKtLSyjNyavOLm8pgfG3oaW5B09fhrq7RPvGuAK5cenGi&#10;J8e6R4fah/rbB/sbu7vqOjuqWjFxBUsBfUp5fkVZVklhXnlJpB4TCVzXcKuWgXGtbMDlD9jDwGGr&#10;ZF1kpA9fOREuQdrjgF/ZJkociIkE5iQOueWknD5Vo1aRllwhbo9OFVbHGlpY2cBGMBX0rGKW+I3W&#10;4uK+pNAj5hsZhtmL4eRhI0k+tUVsSiHFB5O2jf+NPkrUBE4pUC5oYiONyb3BjFamyzdEJfNGx7Rh&#10;fhf63HKbhZx1S+etG4VyPCj1OOCswBR0TIyDd6SjIZrFLhhm47kJ1lT+EcpKaXN1aIs6qQaGMIR9&#10;cIWeCwELAfSagKVaSo88QHQLnfBFYRLimYNCHJyM4IeOxFl89MSk3dLWOpCSmyFRa2CMGJ6ETqHl&#10;1aBbgVrRNSeCpiSYamLz8EmJgUG3AsoSmwmwEQIoclX2QEYNm4YVWcW5a5BEabavuTqnys74JOeh&#10;BFPPV6lW0+J5jl+Yx7b014Q20XJFVWYx2wLRsoujSohINjs0BVRuIuaionY483TlPabpjaY9ER/6&#10;IDg4yq0lYtP7oKAsK0cbG7TncYceyX2Zxeg/lB9Vx0HH0ySwsbHkpYxQNlRRFDCmx9QJC+6SgKVa&#10;mCQKY2iBafErAVRGc5ludRavWhOFJkPfM+mEab3jZ/U6sMNWjUqj666tRKS5kCNLnZsHcAtarwUe&#10;UXfmJFxhCxycWpwzhNaIGdNcViJkduwkAgxLiDViIjFbZQhbgoZWEA5PlY4OaWICA3XUEBlC0MvN&#10;QJNcoVY6XZtaaDdF/JQ4bvLX3E510zGWq6kL3WXEiEq3TGjNzoRizMy1uk2Lfbwih0WFg/hixFRz&#10;RVOb9cDix3kcoypwc/GkLgU+A7OHIRvEyeIt2ZhHSbmmZ32VUuanA2JalUNTuyxSMVSezOlxKGt2&#10;6GsAuIiUuBPPLJ0NsSjBk+zj6WKEKWu/8MrV+ZckMMCqDKjkpS0O58YYtEdNpJK8KuTGbCcHSchD&#10;DrWG6L0PQ9xWT7PHsjtSu+uzxnJAUDtTmutWrmw5I0DrAocIXjCErTz4KmSYZiRVLpJTnK3Oe7Qf&#10;l6KbCFMtYpQfgOUiXXi+Hei8eD1EX1gVmNVYIrHU5jyqIbENe0FCVTUCI0kiNCEcvyP0G/oGOYHJ&#10;4k87S10/4707moZHbtDEoHyzws/EXQBjlv42tLeDUjOfaeBqpGqmUZrPsGtclWyxdjkalyqVR5ZX&#10;sayY2VNpKU2RCpAkuPBXpuCMcLBOZy/9hcyJdV+UIYXKWH/VHV8kpHufSgHrZxIfDNpC31j5Ilpb&#10;IWJU0rKPlQ6IoowVHGV8KAEzNpjkMH7afAjfDslMxdsa2NiCIhKMp4A0oG6p5jB5HAQUCU1ZMApO&#10;UW2/shl0fdlFrC2hBxvbprsKEZcKE3oqCNCCuLP4Fg8J2oosbRV+NgstJE8tFo+83TUSxDqEyelB&#10;luPaVGOo7/MoNpJIlV1GBeqIAx2SRJ0Ye9DZEKLJSgg3sshW/K3WoLaoLhDYP+9ALCmc1V3GlZqA&#10;BrlyqlsVkoTBgF3wO8aKTISKOqtV3AmqXR8WnyZ8nXl7/5UvasrqorGWrJKEpjghxMtY1CX82BH7&#10;C+spUahgbWiNYzLWnH/0GJJkxunAqHAjVgJINURlbKZkxpIHo+xF1ysqIIz/FY413ar5Ft5nILCA&#10;K9V0bpbjGDCYY1G+0WGheQzo131xZIJl2nCoF8gz5iauUA+6Rw5WW9mIswZLG5hYrASP8FIwMyXV&#10;1BaW11ZW1MHDVlrfUtnRXds30DAy1o6kpbv3BmYeDj98Mgnz6pPnJldnXrLV6gOAVSQq2bMKBlVI&#10;FQCVMBWQ9Y9/fqn/ot0Ifwuw+vUfQMY+ePU1hMTwvk4/e3n78XMEDk88eDJ+79HIzMMh2FMzC87M&#10;XvOrtxb+4u2Vv955blVpQzraonQP1rX3VrT1Rpo7C+vbcmqa0kGrlkSu5+ZfSM88ceX6rv1HFq/e&#10;+MkX83/6u/f+7qe/+E9vvPV/fP+H/+Gf//Xf/eTnf/ujn/z3f/j+f3nzp3//41/+4Ce/+dHbbDzz&#10;+8/mfows39nzPl2weM7qDauwrN28dsPm9bCk7tq3c8/BPfuPHjgcd/joyaPHz548GX/2wtVLl29c&#10;v5hw9cJ1mEovXU66cT01OTE95XpKEtDpjfRb19MIU/HOzcw0LKm5WWl52Sk5/JlZmJ+cnZman52e&#10;n52Wn5VZlJNRmJ1ekJ2am5EMjFqYjTAkRPhmFOXklReW1EYqm2vrOppb+zrb+jt7Rwf6xof6J+B7&#10;HBm8PT50e2wAeBVtVCaGu8bQAnSwbbi3aaALDVSqO5pLm6qBVDPLi5KKsq5kJp66eXHnyYOLt675&#10;dPn8j5bM/XTZwk+XL/pi9VLA1G2H9h04eez4hbPH48+duXrpQsLVSzdvXE5KPH/96qlL8ScvxZ+7&#10;euXCtWvxV6/GX7l67tLFUxfjT16MP3L2zOlLl05cuHDswoWj587tP3Fib1zcnqNH98XF8cWxYzsO&#10;Hty8d8/uI4f3Hju689DB7QcQJLV3x8H9Ow7uW79z28bdOzbt3rFm26ZVm9cv37BmxcZVS9cvX7oO&#10;y7Kl61csXP3lglVfzl0+7/NFn81aPGveinkfL/jog7nv/n7Wr383+1fvz3vn0yUfLN4wd9OBdYfP&#10;74tPOnUz93J66Y3CmrSyxuxIU25Va0FdRxnha095xyDga/3AWAvqHUOTbWN3usene6bu9U/dGyCC&#10;fTQy/Qi8K7Dr1D1kDiO06cVdLI9eAbjC+BqUw+RgjWD/8OyVGFeTrq++fjbz+O6NgqTFBzd8tmvF&#10;mvO7I21Vj148fP76CZTDaLTz7PUj/Hzy6sHjF/fuP70z82hy5uH4zIPx23eHx6d6B0bbO/ob6jor&#10;8+sKUkpSkouS0iMZRXVFZVBittc29Da3DCJ2GMrhPiiHkdXUO8FOOZ2jQ12jw10jgx3DA839PY29&#10;3bXtrVUINGrA1Beu/jL8LK2FuhD9qMtgbYVcAgi2uBpuPSIuo8cYfWdnAW/RwTDJR4OrjXzhPjek&#10;VRlxx3jhv5AHKwMpxBdLi0t+la1r1DdLRCtIKkAU/WFo9EowbFOrRb++J/v+aQgtVTMVVbToy/7g&#10;qqtxtS0nviejxgq8h8ccmE/vl3KbUOkmcsb907vMFGWmJZdnl4LWkxM42pBMZhOqcgBZOaNQydLy&#10;K0NiuWaahIpF+RKlsyKs/m2EYdKUhnQSPqyjiZjaYDdTRXfrZjfUxZ+EJ7uK5g52wk9rgHlMlFbl&#10;srIftbLbqGu3GQjJf/hw1KqsYhXm1HQRU1M1O4UeGDCMcUcgxipry6rJrwKyInMYkBXv45NGsOyS&#10;yiY6jiCmB5BzZqWxqIcI59Juj2Kmx7RTUN7aPiqYahxo4tElYPOfxOpqWqsDRQ5TPVeJj9wCRy1w&#10;6aZWeZ10CEXIzMcKIlZxfvSySaGmFAx9hShiiTpRC4iyr9wGYU5PhjGJDf5VCRil6SUY1E6ZmyXp&#10;arbZFlb8FOlIKjhm4gUQzSqOMNQ2sJL4FdeD9zPxfoRfB/qU03XqZLEBAaaqmvBdkpO5N/cN/Z65&#10;NU7cDZ+o6mQsEJBkVBtMCpv6ZiX00NIJbre2gblHQF/SeTJ7SeCHzUi0BoFAcZiEJQQGUBHjb2O5&#10;QdxuAUudNmURUVpN1BrIMeoYeVy8t+6yIJKkkXm5QK0hy5eY6jswLLMrkCdqA/5zwlR0xMEOC8lY&#10;mOotNDFoX665YnKMLFeIbZeplQL0sCMkY/lFgrIcZKESQHmDWVYGL7O5DvhJUGfS30YXHm7+lgUC&#10;s6zGQhIu8us8+ZMgWe0uo3ZtQjUhJeblEhGxRQ1QK/7KstuwuMFUFFvynAqxK6qXsNBSZHdzNdVJ&#10;pBr1HtvqaZRu6TX+0HlINcB4Mppawq1KhEKeo82OdQ9yC2z6PxmDpN2xdpGudBUFfNhtshVO1kXO&#10;hQUCCchROsEO1ju1SzUnXnJ4QQ4tKs3FOgVN1TJEuMXf5XsT72UGjXqTLa20tTxcvIC5HsiSCWV9&#10;f3G9Rs2yrJvFFW5hp82l5huJwSR/NdoxZWqCN8aden9dc3GhwYQt/qvONNwjA1FGKEWzhTBZJ9eq&#10;vSPwDloX8orIgFVsDzk0o2W+cPtW5esSTogNc0ccYTA2JcfPKEnFLVdXEjVc1Z9bMsThp4gCzt0J&#10;M1hqdTkZjzTzh+LlyCuyvKf2cTzOVPVI6qwysPWiPuYsv9k4GpXyCjwH+CdBLwk9bicsQzQoKn3n&#10;LzrN+jGseqok/Vz4WMJPHCIfTKuG8NMctX01Jr1d5tDwZiKC8bNZbhGDoQOtkZ4BrTlM6sMDEibE&#10;FdnIzRZkEtrUxlsBazhtLxNRq57TcgqFtrqWlZI2F8gMK9FuYiS4Qs+DoKcR2+591yOX6mviPaE4&#10;PqpVNg67wHtLiB1WNIVHAseSaxCuR5BbJntJ2OwyM5+FfFQH8GlEKnVAEKhjYwCn69A+yjGGLIWY&#10;DHetweFMjLA2B+vxhpGmgrFS+nThJ1/PSgAA//RJREFUGDZbfWC7MiVnasVksOrqg4eW4b1NrbG6&#10;uB2neL+ho90fA7mKn44+UsOkIAC2rdTCYCNSN2LlB6QpCBys4qkFVknAsoID7yupXXZ0iKmCvTFm&#10;ZUW6cpIHKKtYJrZlotWtkaGdWPgm9MD1UNzhgGNSVYEJriTBSNEsr22qbG6r6u1vHBlrnZjqnJ7p&#10;v0e8ys6rT6JtV6EHBmR95SClb74zr/7hzwCrz/745+d/+PNLotYAWWFtJVi1i/XVN9ADzzx7Beh7&#10;+9mr24/QveYJ+tYArw7ffTB4Z6Z3dLIVAb8rN//+/WW/mbPp0z1n1xRU3axvK2jsKK5pzq5pzqqs&#10;Ty2uTMgtvZSSBbC6e8/+OctX/XjWF3/301/+l39+4z/+yw//849+/Lfff/Ov3nzrb378k7/D8vY7&#10;P/7V737y09/82/uf/v6Dzz/4dOGsucsWLF61ZPUG+FE3wZK6afvGPYf2atl36MTRo6fijp89cebi&#10;uXNX4s9evoDl4o1rV5MTb6SmJKen30xPvZF2C0tyVnpKTiZ+puZk3crOTM/PySrOB0DFcisnk0i1&#10;KC81D9A0NwdUWFlJZlF+RlFeVnFeXqQoL1JYUFGcXVqQUZSbWYIlD6FKeaANWuqauls7Bru7Rvq6&#10;Rvt7J4f6p0aG7owP3RnD0guwSsg6Bg1w20hfyyDBakNfR2Vnc0UbkrIqcyqKbxVkxidfP3bp7I7j&#10;B1fv3rRg3dIvli/4ZNHsuauWrNy+6eCp40fPnY67cA6c8MUb1xNSgLpTwQmDB76ZkZaSnZmUkX49&#10;9daFhGtYribdvHrz5pXExOvJydeTb15MuHbmymUA2vjr1y5cv37m6pUzV66cv3bt1KVLh0+fPnb+&#10;XNw5LodOnQQle+zcmRPx54+cPrX32JFdhw/uPnwQVO3eOL7esHM7eNf1Ozev3b5xw87N6/Bzx6a1&#10;2zbgv8s2rVyyfvmiNYsXrF40b+UCvli1ECD2iyWzPpn/0TufvP3e7N+9/8XvP5j33pzlny/funDn&#10;8c1HL++9nnkmvfhaTiSxpDajvDG3sjm/rq2wuTvS2lvROVjXMVjbNdzQD+w6ReUwONjx6b6pe0O3&#10;7w/feTAC1+v0wzFEN91n4PBttHsl6fpi5uHLGeiHH/En9MOPnn/9BAt4VwLXb56/+OrpyO3huIRT&#10;a45tW3hw7YW8G0N3Rl589ewVooa/fU7XK5OKuTx9Der1/qPnM4+eTT98eueeqNepmWE0nu0f60Cb&#10;nKoW8D85WSUptwpuphYl51RkA75WtFXVdDc09LPjK7rmdI5COQz5dz8qFD0TkA2PdIzA8jrYAuza&#10;01HX0YIsrqIa8K7Aq+hpBKAIVrOiuLIMC2zqygN361HenE114oVihEFC2q3KUqOShxw4TEzlR6cg&#10;B9pRQuOKGwXn4u6qajGwBB1EqjS+sh8P/5Ydd2TXFwR1m3HSrTmU1xKrCATyls7Hd2gN7T/Ec1wN&#10;XRWJzLWp9qp7Lz+MBXjVOuHQDC/ELjLqQg8j7KMSlbkNfA7idU4Zo5jgzg3UrjYJD0r6bFHElALL&#10;ThMrpKzgFWqliUYxwo5LdLgdEZREy849cjvA0CiBkCm0w2HjGTzpSHVS7htC6cU2w1TMB6ieOEHt&#10;LE11eL54eiMpEx86UbNoiCB2KVlNbhT8Ky8rhazQoJbhvMPdWg/UKuBaI20wMkFobeXnka2jeF6B&#10;Ruw4y8chE1gkoTEeOC0myArjmTa0oNK8K3bfUUGOApEQV/ykmmLYzaRZKycYlP5pUz1B9VyLaDPC&#10;eort2X4f3BioO7kI5a+OgiY/6AmvgA9F1WLLqe+VXdZI1S5f7pH4YXZ81FdjC90UM9BjICyjgl5D&#10;U7Os3Fo5bPEmNhXrMd1KuCuIa1svtgHhPn6dJZurJ+cEm6JVufuKMsY65eWh3Jr0G0nBwL5+z0DF&#10;LKh6n/DvAfmw8xLoUnBr/o0YhiDHuURM680GUBYcBe8KtTBeQ3dq6a/ZM+M9ynftUSRyIDjERiBL&#10;ljk9UaoTL1gJkPwVPJis1UJ3KhWQLRRNF2AMIVwNsmpFhDapPSwBm+lifAz6+zxKFyg8Fkpkb0/x&#10;vWTt8Ff4JMYK0BFWQqIYGEaoQMgt7DKZTIlLgbgYgSshq2lYE+hCVnR4ck9RaFGbFnOtwEXufIvo&#10;ZxQPrGQurXU0VECkArocTLiGVcZgEcXD0fUV/0r6hzB6BIkDnLO7lZ5JXTO6EtgntqqRKUfSJ3v6&#10;SDQbRVPMiAKc5mdYUKALN/TCjTLDBOpoOdWEZo+GjsQAMQaeog45yI29BUi4cnPFeOE8JJyCmF5U&#10;sNPGZkI4aAwwcPHnoB95DTscTApzj5CYXgIzY7M9xn5EI6Kg1c0lUKO6nsWp1ksa6oQknhT5IrRm&#10;0c4OPRMWInQhYMa3W+PtQYX7o4IBaE8PCFnaFbdXYTNYmuIMQqh9xVTb+Uw8FMpbIqbSlN3gyqAa&#10;r/Ht9mEaO9EcK7Adk61G79c6jwweJAWNESXGUilBImlNiKl2E8IMRVoSteK2hQHviiMtrFBLKliY&#10;kEMKWzatkWfPMQa8/Qm7BnOIypZUwKo2iY/JX8qnr8Q8jMIHlcT4B6UB6fhbsSyjiM64HY/4ad7M&#10;ivdQfHVbGiRaqReLHnVMX1RzXcKhoJV1qKxOLp4rRqpCrYaFDHJQcEIoHwYNcDQ3i1iUzVFZAjCJ&#10;7WZFYWQiAAxr069EX4fmMdwweVl9qK3gNbwURCfWYjmGw1iDjZJgsn+ei3jKQkAorZehmmsHhIKC&#10;ryEWQrvpaoKPqic0xHVWzzJpmUS3ATAgk1lc/FQYVfD0uuAldzHj3zSeDWUJTV3UEFzkYdSY50wC&#10;H+AgKQd1QMMqv1G9VaVH4CkwaW+xgCsLsYW/xZCAHgyzJfmZrT+3T9ueahubnYKmO4N7zVOizBFI&#10;+Bc0WlGbKI+MZ1SuDgThtIAugGVjR7vSesnDW9wLSOn+SaFvqvrNIEkFw9Kyc3e7idmkbY6VKJ2t&#10;GmVelZa7GfUOunmZ4RSmjJRhq1zCgy8doC1ShKyApliqGrEBOFOUBAOvgpPxUoL4FlI0SGCKIHWp&#10;uaO6r79xbKJzYrLDeBXJvY+eoT/qHZhOsSgZGH0vgVfZscZJS/xJZvX5H/9MCyt+fithsFlW5QYj&#10;qfUR+FXg1ZeIF0Ybm9BqdeTe46G7Dwdu3++dmumdnO4an2ofGG2sqU87dmbNtkPL9hxfe+ba7qLK&#10;pLKatMKK5Jyy6+mF8ZeTD+6K+3Ltzk/mLPy3t3////zoJ//h7//pf/v+G/8euUrff/Nv3/zxP7zx&#10;479/66f//Mu333rvw19/8vl7n81+/zMk2i5ZsHrTuiXrVq7eunELEn0P79t39ND+owePAMddOh9/&#10;9dLp+LMnzp+5fONqAgBqcmLiraSbAHUpSYCpqdkZablZyZmZqbk5WYX52UVYCrKK8oFLswrzcksL&#10;M/GzrKiwogw/8RoLEGxOaWFOKd8EcsiLFEPJCekmloLKEizF1WWF1aUl1aDIIgj1bexpR6JS39hA&#10;/8TQ0O3RgdsjwKuDd8bQ2xMvBu6M9k6NdIwNtI/0twz21Pa0VXY2lbTVFTRV5dSUJRZmnku+Hnf1&#10;wta4g+v27Vyydf3CjWuwzF+3euO+PcfEjl5KvJGYlpqcmZGSlXUrMzMlO+tWVlZmfn5GAZa8nKKC&#10;/JLirIL8W1mZSZlooZOKn6nZmQm3km+k3krO4OtbmRmJqSmA7knpaTfT067fgtr51rXk5Cs3E+MT&#10;Ei4mJJy/fu3c1atnLl8+fv78iQvnT1+6COx64ETc3mOH9xw5DNR69AwA7dHdRw7tOXpo37FDOw/t&#10;3bZ/F5bdh/ftOLhnx0Eoires37V5zfb1q7auW7Nt3Ybdm1ZtXbti06ovwcEuXzBnyRezFn72+cLP&#10;Ppv/6buf//6DOe99vvizjxZ9tGjD/M2H1hy8sOtMYlxC1oWMkoTCqpTKJrTPKajvLG2CeLinsq2v&#10;umuwvme4qXekZWC8Y3iqG8sYY4fBvhLBAr7OMHZ4EssDWFbhfVXHV7S3efxiBhJi5TY9QutXpAc/&#10;ena/oqli38W4TWcOb718tGGg9cHzB0CtL78Gan3xSt5Xtnj95tmLr59Qb/zVE7CvWMnD53epHH58&#10;++7Dycl7o4ggHhjr7ulvaWpDUTU/szgF4mdg18zyzNza/IKm0khHdW1vE9bfNtLVPd7XPc5CBoAr&#10;F1teh/s7hvrQLKexu626Fc8j3B5hQ8B9CbAQoTuYxEMRCoxEBa972BhesteruFC2VA1tS1l/rHZu&#10;MFN/xIuqOyuZVUFfqoupleWbUAKr744bXNNqizXj5oZcKHWOjdjLituj9DjQTwKyhscuwafkvqYx&#10;rZvl3ZJxQdYVKwlPiM7mUmuj9PijLci6U76p32rhPjKjTlFVvBMqEg8lZnS7ETPB7ZHPQlohmXr8&#10;WMHd3nMMka6cNmB7Ym3e+ZRRgZXPVj3dXGPlBNWhuJIKRzkGglLKTYV4sUdihptIdSqjiFuuzjd+&#10;BFuspHK/ch+kDZZ31089rk1S6tBBJwjZpMniw1SAUOpWpQHjKzCRFtdajiaamB8qNQo/Q4ZwlOfE&#10;nzjVSdO20ObUebnME1JMDJOExKNGtYH2dnEWnVsO8kkOz9AxlVgR59cfCNNdAkiHLYejxOlfNKhZ&#10;8ROkH4TU2JcObBYm2CYP2LJRvKunYeZUGewUxZx44cxXhvQCGQq1cqf0pYSXYP4EX7Eeg1htLXE4&#10;A3TcTMTNdWQJ5tqEikWNhDZCJId1VP29sW8nCmMXHCBn0rDuESMkBeaGv6K6k8MGUz42y2SzUvXO&#10;YecbOfRIN+VBG60cZCNM/MQqbJ4koOXm1rtzCeAcMD2kwrC28r+19dDfQpFLq6RwoyCufKHuByOS&#10;zRDFaNZoEJ5GzHL0Jn9ruM+eKAqSJeto2CkXn+JnuXms6CsdN0TjklnFLvCdv0Ct9DdieyyRxZeq&#10;uw+3Dd8bwDmVzNxCf8YxvN5IYnhtqnJ0yAfaqWvO0O09cQRJ5oSo2wBW3V9YQIgfwE+A/9wyCrXZ&#10;qlQ6YYu2WaLQ6WdFRAMOYgADMA5TIQHWOXQxcxIvNoamQW0GS1DuTqTJq+hopi7hBFdA9Ks9khDa&#10;6kcfBEVs8woRfha65vhQYSI0QFK1w4JhE7M4JkSYcpYrNk0hqPxGNeR0HJFV+FIwunEoZrFBDat4&#10;Z5cqSD6rxoZSDbG0FMjyFgqKa/NEl9kfy1myla6G3J5hUy8duwgVCeP3MWCQNRfUs5roS0ehTiTS&#10;ZuC/GELYX2qD64JwGteM2XhiG6lEXMNzVq3pOLdXIRdEooaMnIgv9oYVmiW2wUBCBcR8bAxjm2sV&#10;KQ37N9tjWjQb0oAoGA7sK9bjOCh+QHSZT1lMFM1Kh5lSPSp4x1fR1z4TC25zAUgCK+t+ntxIjhy1&#10;w9Gcno8rJzHQu6tHgnhClpAd52BpruuykiqxzRrpPr4TFfpyus8ys468CsnCq+G5KAJQ5DxVoPZm&#10;u/bE3WxFKYQ9WkyxuqeoUaKJtWhFljcsM5AWDJMcrqlj6xScLHF6XLlqGVZqGNXrW0L72ai3lsfc&#10;bltsAOjZaJNSYlfWWWJ9aE3hqh8MVgLZNh+0ApOEXpYbsDJlPO88fbfD4SnzofDnqQ2rgr+xCSsB&#10;RgL+FI8XgnmlHOZsQ1ONkBXE3XSnH8llOfuJljY8Dk3IR4tWLELLFK29i8aDsYwl+M1CgNJBOGfS&#10;mImxBJh5kM8UKvOAsVEWL9ygVYWGoApmcG4b7tLUCTPAvAp1XKlCMLlR8cgVd14Cauoj2b+1XiFE&#10;xOtU5BJKJ6zUWH8bXqjtqgebBoCc0jXVkOzWtTY3tLPGEXrbCLvSIkvmky9Ez+LGy/Rg6RFIWcin&#10;ypwVEQUEtA4Txgoh7lUIMD3VgQ/hqjjLAWSFRJ/HQQFOUdSKs48bCA5XbU0zrnfsUYWdb5jRltVV&#10;wi2JnyU1iB7FUlrbHOnsrR0aaRmf7JyGf/X+4P1How+ejD15iWY20wGvfgVl76NX3yKxhr1qsHzz&#10;pxd0sWpB2JJdrAGsCq+CX0XzmxfSAz97ffvpyyksgKz3Hg/cezI48wjda7rRZ3XsjtOAG/qHazt7&#10;y6rr026kHItPOHgl6dit7Pjsohsp2fFXko4eObNhzbaP3p31j2/95r/8/Dd/89aP/8v3f/h/v/nW&#10;X3//jb/+4Vt/869v/Y+3fv7mr9/55e8++M3Hn3/w+ZzP5i74YuHSRSvXrFixbtW6bZv3HTm0L+7w&#10;wZNxR8+eOn7+zJlLF84xM+lSwi14TZNv3LqZmJqcmpWWkZOZmpWRnpOVAYlvdkYuMGpxQXpeTkZB&#10;bm5pcV5ZMX6CPs0tLQIcLSwvA0DFm1gAU4Fa8QKK6+IqRHdGWBSogeQMaLY4u6wop6yoqCqCwx6p&#10;r6xqqqlrb2jtaesY6Ooe6eufGh6cGh6+M4YFtGo/gevo0PR4320kLQ22j/U1j3TXD3RW97SWtTfk&#10;N1Rk1pZeLco4l5l45Nq5TUf3zl2/4uMVS2atW7V42+ZlO7ZtPnzw6IUL8TcTb6SlZeTlZ+YXZBcW&#10;5hUX55aU5hQVZRcW5RQVZxcV5xQX5UfKCssjBeVlxRWRgkgZ0Hh2YUFOcWFmQV5ucVFmQS6WjNyc&#10;lMyM9NwcvMBhAXxNzc5KzcpMzckG9E1ITbmZng4wfCM1FSAWS3zCdamLr8ZjuX7txIVzh04cP3rm&#10;dNx5gNhjYF9x/A+eOLbn6EEuh/ejgrD9wG783HZg1/aDezbvQ7zT5s17t+84tGfTnq3rdm5ctn75&#10;gpULsSxcwWXBsgXzl86bu3TuvGXzPp3/yfvzPnx3/gcfrJj18bq5Kw+sOXRl76XUkykFl7LKEotq&#10;s8owi2nIrkX3167yFvZ9re0cauhjbhPga/vgRMfIFMTDxK5wvd59OKrkYcHXxxP3HgPBTqHpK5Yn&#10;cL2G5f7YncHTSfFLj+xadfLQqYyE8fuTz14/eUmilTFOMMQ6zAk+WL8ABwsCVsrhh09e3gdwvY/E&#10;pse37zwYn5wZHZ0a6Bvu7EBD13awZAX55ekZJckpxYnp5am5tXmlzZFIe3V1d0Njf2vLUEfXWL/6&#10;5bDXK5K3eseHGd2E4Ojh/pa+gF1xaReCdK0oLdEgxPDDaIR3HdQWlLdmR9mCtRrzfpRR2KWGNxzx&#10;n3S/Q0YEBpJ1ZOIlc6Fsb8MPsBks27FqPUCwaCFrohX9Y0GTupcsPoOFeenqoc2nrcyr9ogKd0nB&#10;JHVxiP9lGgKYQKpe9cBSkrwe4hY2+/YLvOpKaLRTK3yJ+F5uJB3+Ehh7g935xh4KNgGSyYJVwqhm&#10;R/MQioQxd3WV2d2/xbhyUuHyrsq+zuPg5yXkkUhNrIzNL/ytk0qojKPy1k5OgCishISqPKVYbMEt&#10;BmoVdnXxXeJh7rUFwEK2IiqjtKSRLW77ODsmDIyc1VhVUM3xvMAg4lG5QCeMySEoEC34atCtNAnz&#10;Ba2bDGeSI9dEK7NdIB5Ws1a1e6WiVXlFIF1lH4UCVgJXTOfwlBQAC5ZG8ToEQSZjzZG60SOhJqep&#10;XLmqDHZW10ncy+gZrA0zaiJMUV8QyQLH8aegJtGm1sZpM9OPoSNgBYHpleypwzVLyhpShcUJcyMD&#10;NiEpSuuy5a7u1ypBKHuUYgYSg77wxEJZzRApVUnYf1XwjWdZONyrNSa3JtS8EahX635xxCobSCkJ&#10;r6ploDxQoNYgXxVqJS3PNCZTo8SloHcjFTh2bpgpASdBhVGfcKw6f8p8jNfMPQIGww5U1WSURDJL&#10;y7Pg2eXxYvHAocEETo78DVQnESClp/qtO68S+5EPoXaU8jNNMc2vOs3Vym92t9fcXWQXkZu4RNuX&#10;pe+NksZAPjiLWEz8Gog69xjkp028tukKWtNO+V2UlNbGb2E+E7k7F0LM0xoo8sgQn5BNIqFkK2ww&#10;o5J3FcvE0COi1jK0RaoELy1GEUYCWpBtHzWNiXNDaTTKJGxcgRoGqyMm66wf9qRfxJGDkRzOBPaY&#10;gVKcqXsyLV233L9kYNzEGcfKwFV6ehLOPBdVFHh70PBohLaohNkUTlPeDEqqFUcA72CI6GO8m3h6&#10;yq8TZsBwd3is6ZcYXaNYUQlB6zlgdMQwErQNalrDIyyLqWpvGmlKmeIua86NqSpmmbGZNHYcZKPh&#10;q3tFOrzOl5zz8QRmeHfjJa3qnSGTnZBsz9PQhH3BgYqhVl0zbBrs2T/HiSQZJrJCcKtucNpxIkbc&#10;93H/ZSEzOF2JaY26zd/6ShbZq+5H8i2Y9LMDM0iOo6nxggoEtFhImjlbiAZXeTJFCxNxCTmbvgZx&#10;JwhNgEf6tEnCzmbEjCnKiB1QBVDdbCYGdJ1SoKg63dn55JMNhsCJSUK8jzsmh+CWJVtBLz0SaBfB&#10;m5bvAl1gtTj4QbsiZTXuaMbb/gqcBfcy9W0dDwYcRu6mUCvPiKJ3sKlACzJbMqzVzhwjZ59KWnGw&#10;YcxC4GYbYRL/SyUe6gKSYFi5bYCqeGFJi6Uz19fxMPpvsQABOigf4wdoCgdQ6dBursMCjUzIfOIq&#10;20mJu4SjLm1QKvaXm+okWynkqYOSPFXuzabG+nasWdnC+oBcRjzgLgSE46MyBEvabjqvKQUPQgMT&#10;nqTWZqmooQ3mZ262bw4eSNbPe5bgS5IzFR52iqNc1MDpM5YWPsT6OaHheQn6drcpRr4dkAA6HuME&#10;iXRVTi+qDAhwJpx2spdkw9yRGsqD6UzGvEoeV3PXVtHTcyH+mXHH2n28CM1XNZGyTxinHi/qmIdM&#10;zS3lu1Imk1lVmR83AciAhWDpOCXaBOaUBhiH2i5WgtIW3MRC6hLPDrZcrSYQDUp1gMyoxrfu76pu&#10;FvxD6oHlWXW3G3pWlYNSrXcAlkSx1tU01TW0oaKBL4VqLoIZLXBseQOk0WCe0fuxMKskN68so7Et&#10;MjLefmdm4O79oXsPRx4hH/gFTKcIWwLgvAfYibwlRi6h8+q3iP99Cp/qV7CqIhY4KIHFrwLEurEN&#10;fks98EO2bAU9+9Vd8KuQBD95PvHg8fD9R+BX++7c60EPG3SvGZ5s6hut6R2u7h4oa+8pam7PralL&#10;y86/fAsRQukXriUe3Xd42ar1H/72g3/4yS//07++8b//3T/+72+88R9/9OZf/fjH/+0nP/m7X7/9&#10;5jvv/uKDT3734awPPpn72bzFCxavXLpuy6Ytu7bt2r9nz6EDWPYdPXzw+LFTF8+fBkxFqO+N64jz&#10;TUwDc3jrZloKuERofYHHMvNzsgvzcsCUgjstLsgrLcovLSqpjORHSnJKCgrLMR0HiVQCCJoXKcEL&#10;6DDLaipzS4oKypEsUoo+t2yYCSdhNfgr0DsRsNlIdsV/cyPFUG/iFFQArHY0wbDaMdTTO9bfN46A&#10;WbhVRwamRwemR4BUAV97p4ZAqWHpGO1Fc5SablQUGkrb67LqIollueeykw4nXtx69sj8Xetmb1r+&#10;u6VzvtiwctOh/Tvjjh+7dCk+KekGqNQ8kL3FSnatLsa0HpGwKCujnIqbJ2aBeB81cTyJKipzSkr4&#10;W4TWlAHnlJdUopFDCV4XAs9EygoipUDs+G9+WQkALbF6cRHYZth0Scxmw7KbC+wKQIuf4m8zU7Oz&#10;k8HEJiddTrxx9WYi6NkriTcugoa9cvnMJTT+OXf8/Fng2COnTx45ffzI6bgjZ44fOA7l8P7dRwBf&#10;9+85dnD30QM7D+/Fzz3HDuw4vGfb/p1rt65funbZyo2rVqxfuXL9ylUbVy1ft/zL1UtWblq9aPXi&#10;OSsWzFo696PFs34z/6PfLfpk1uovFm2et2rv8s1xm+KuH7uSGZ8dSS6sySiuy4o05VW1FNW1Rxq6&#10;ypt6oB9GuFczloGJtsHxttHbgK+IbhpE8jB+Wj989+GYsOttLPeBYJ/euftwPNJY9s6qeb9YtfSz&#10;3ZsTS7Nnnsw8/xq5Tc9f/+EludZvlDMcXRDjxNdomfPt81dfP3351ZOnrx4+e/Xw6asHD5jYdPv2&#10;/bHx6aHx2wOjk719Q63NHRU1jQWFFanJedeScq+nFyXnVeWUNJSUNpWXA752NTb2t7cMdcP1iu44&#10;aJND4AredXQIjY7a2eiopwmdclpxewGnymQmjMNIHRAUveu8hdZipgoGifZRgEzbUI30rP4F/jQZ&#10;yygj5RgR9fFWjFwJzFgwCSwH3IVmGCUPJwbjZoW/codYs526g7G5Dm6wajArOWgltqGK9y59ke5X&#10;bvfNp7OYNxYobWQNUmQlzCEayvVf65yBuwBWkd5k3hL1a2p8xLtiO60YwpZgAwqEyQ1ZfbdXNZw7&#10;q7kQHzGWp3Llqi9b8kOLqcMmtGEolIOSpaJQ5V2ThFSfKUbeOMoPa6wqpoPVc7CRGUgk9GglZWc1&#10;PCIZZgEkCSir9CnNA53YrJwqNsUhatKGuQsRgvqrG2vrWhrZPDZKLxNlSRaLKQq7y4CZlD/TYmDG&#10;84JiIc9ZQ8yMPcJ8EuCWb/IrYLslQSIi1NJfQVYFqYoYDBP+oJLFXmtqJ0ehNK1M5fUkOWaQZKQw&#10;oSkz9m36E1UbUp2IeOXUcxMdSs/4X24zhX6KAcJTGE9zRPgi+Nfz5Bh6x58YLzhA2FjXQt/Y4ngq&#10;/4k1zADAQiicb1vnDHhl7i2a98uj7VArkK4ULWKFMrtiEeumeaDFpNGGI2KkKVQ2Fw0kYuxJoagy&#10;buV25pEkBYjIG4U242QZtZrPJLTzVFszIc4/sArYGo30ZE8lfyixK4AoSU4m9wq1ZqCXMaoCYjgd&#10;aGTISh7PWJdICWwb5j0M/lEkLxGjvojMnnvq2HIZs/wKj5F0BcrHLkH+p6YpnLrJ6qkcXbsxtSrs&#10;C32Vag+DY4G/smvRm4HtCX1opacVFiX+JHsM1hGiagFsbC175CBxG11VGEstNazKIbQ7Cj8EyGpW&#10;WQJgs9jR9xmBTT8t+9BSbu7jruxmCgNE8aHqExpOStVMZ7yxqwyK4hWZ/ko04pwYKVeJinmo5WCm&#10;uM5nx77TIH72uSNwjXK2QeytggKmsEw8Cui0MZg83RIGsmHsu3/rUoKvBC+8Bzk7VzU2LNhs3Ixw&#10;J7L0ETcyyz6l9+OlGMofQvvG6uKBMXLqJL0mVIuhdCJAACfgB0EatCEFeYv/SvuBMxttYRL0Nqzi&#10;+P5IDYlUvpzWyxjAYPdoqLe3GftiPC85MbvCcpRKU2B1gJFPDHSRWRXfZYSDb8HdHJN1YDkJGlmh&#10;cIXFA9JFBI9Yi1floWXol3yeQAL8Kx9J7p0ghxfrZ/BmCF6Wktl/G+voZZkxgITZQsJXzf7JLrLP&#10;Bw2HJoH91PE7NqNSaK1BxRhDxdaL0OPjjRJW/YmFQ8JI4iGlvvajzkiSxQh5NYVp+XAyDUhni+qa&#10;PnRulFrX0kZSWtZi3G6AwdhmBoBT2FIN1sB/cvvttzTHa+aN8ld9F8hVwzaG36oRKxh1vGNC3qhV&#10;JQMVv2xkFWqN6bHNb/sU8OhxbBO74k9cgMRrvFPf3iE5twrSHG9BiR11qFLZqxotb6OuawBOa0gQ&#10;6OK3ujVT6UrwL5xGEq8FIyf0MKAgihpsOieVeEE1OF4YwmE9PFN6lgfPKp29LAlb0myRsNGpn/q6&#10;oQfplx/2ZL/Dr0hIGrWyMmLlsyAZYJszOfC+yg142tGhjRfC/EGzLYYWHgruGtApSuzG4SGGlxMv&#10;EI/kPPGHmNzIG6ysMum+SKTzlhUKKFybiiwcaSoNmIgGZAX5adSKyQ1BbBvKCnh0EVJiU4FXoRPG&#10;Ozaj8mOCmrSeasH7+ICncZIEk+vANIsEiPu4hjxh2l8Z4KT+rkaqPBFMA+axMmzGh/EO+ViS1dU1&#10;zQ2ArMCrdS04eqg84vlahiVSB0kw5pSlGcXZidnJ19ITMgqTW7urxm733H04cv/xxKNntyEJfvJy&#10;Gg1UoQdmcxrk/X7zEPnAX6vnKpDq1396/lWMZVXwEt8EWCUH+5iRS18/RGLT81fTz1/eAb/66NnY&#10;wycjDx6P3H2AIOL+23c7J6Y7xm63jkw0DYzUdvQWdfQUNnfAtppeXnOzuOxqcsrpI8fhOAWr9ptf&#10;vvM3b/3s//6XN/7PN/7tP3//jf/0s5/991//6l/e+e0PP/n07c8+f+ezz9+d9cXHi1d8uXrj6tWb&#10;14NT3bZ3N9S/h2BPvXAWtN5J9Eq9fuViYoJjk64l3wRehYczPS8b4liQihn5eXiRDcq0uLAAmE0Y&#10;1S8Ky0tKSViVgbACBsC83yQqFgBUoFYBV8wvSTRxZk8hPe5RmN1iuozfllc04OGCu015dVNtowKW&#10;Ood7e8YHBiaHhu6MjkyPD0+Pjd6dGLo7PiQxMH4FH2PrUHdDf0dtT3NZW21eQyS1PP96QfrxpCs7&#10;zsct3rPpi80rP1n95RcbV67cu33nqeMnr165mQUnLSSmaMQKOAHuFBvJrpWYymNmXIZLFYoeDGBc&#10;jLigUEHDjQ4zDUzEBVnLMa0He8bP8wUBBnizCtJ0pI4rIvgvrLlYgGnxJujZ/LJSqIuzigqziwpz&#10;CotIzOaD1M3Pguo4Jyc5LS0R0uL0NFCyN1JuXb6RAOwKEHvpRgIQ7IVrVwBcz1y+cPriuVPxZ9Er&#10;6OiZE4dPxe2PO7z/+JE9Rw8Asgq1Htx3/DA42E27t8H4ChPsqk1r1m/dsHX3tvXbNixZu2zFBiDY&#10;1XgBBDt/xcI5S+fOWvwFPLGzl855f/6Hnyz5bMG6BSv3rNx7fufpm0dv5MZnlCUWVKWX1GVXNOXX&#10;tBY2dpW1SDzc1l/dBQJ2rHVoop1dc+70jU33Qzw8eW8IC2hYYNeZxxPAq3cfTgxP9l5Iufj3H/36&#10;B/M//2jbyty60pmnM8+++o5rBUZ97ZY5bpOjDjrf/PEVFjTOQbvXF189ekHX6yOQt/DQArjOPEZc&#10;08T0vZGp6YHR8a6egYamDlytORlFSYmZl5Nzr6UX3cqKZOVW5xc3V1R0NtT1tBC7DsL12ts9Otgz&#10;NsSfaHo0ioa9g13gXXu7GrogDkISJ7xv5VgKqsrwk8rhOhRWoAIAP4lJP8YnHlVKVJKFHuATSFWA&#10;thwVjTzUMuCnwJ0fj13KhkHTAayWAq9KBoyLgiJh/AneFzdLvGpXKgOclIdE96xfs6DDXgCOHTZq&#10;dQlVjBarlm6I6uSFaNBdiF1QqZQeHHfoIbKVopgKLCU14rVRq+7nLCCiGo77qhsFoVgpEY00yZq3&#10;hEeMBEf2rMYoXNUW+VQSySaLr4Nw2aNBFfYgH5MNJ0QMYsIp44xDrQRZ+diF6lMxP4CL6iUL9Kir&#10;0pBYrencNd3FbuwUMZh6kQA+SbmKOwlSnVkXZnkXDKTK7obxQS8mdSuPiVKXaDHDo1ZqYR0WPnB9&#10;YFk0Byour5RplnSolb1YyLWiHCyuUuwoo4YI8OTwJGHDJGE+08muUUDKaCKADgGW0BfTc9QYEsZf&#10;OZwlFolqv6iJWSMdwgHVr8WZySVLvEpWyXOzmEzXEFc0NdE+dhnHikm/wq4yvoprdVyWDbHlMDaX&#10;YzH+NO1HbBVSgsn6GrIyXTmgWZp+Satys9nlAaPFXKuNe9xrfcDddMy+AqzqoHEBgJKUVRJRR8+o&#10;mwzO5vfsLHUqkrTBseMbgovY0VRUtdN0AFyloQUiBQHboCDjKsiDbUrUFrAvDrOXlOvjPzQyBFhl&#10;BHE14B8VqvLHymnpJB7VKsx6WQuuocBN8kkKoTXRbFuCKEu6FVxsrSnBGwONAz8Mvy82yVwr1dti&#10;F/FfWV5lTJVTF8pn6JwrYOZsaQvCZhwWHCMGI1H2FgPGNi6yNmDtqzaVZQDGLOH2obhdy4OViAst&#10;rjKNQowwM7LYb4ZgSRUBTq8JLNVCk2p+EFy2JqoRhXJQCOoMD0yxBqG8DZnB80l+lXp0nWCTvTq2&#10;Qb9nHTjex1ezZKAaBM4sDK7cNr0v1tEtcIlpcSh4xjVW2BsjyrUaj/kSxfXvrHMK+dyjggRLgJ1B&#10;AUvYQDY7gLpYw1VFqBn1ETHKQWqwauyqaFwJYgNniGPiOt93V1RQg/xFHVHQIuoaFSWlA0JfIl4o&#10;XZbwRj2gQ2ctnDjnY1vUqlyBwLXGjKzcWbUtkRGRvV6YxiR9pi7IkIOlGpWTkwOmJUCNMqjqW8st&#10;cZgtca9+62wngCVAdJejAqMusI1SiJy0xMDqrslYIPOBjJDBFJ9TecpvMHLoJ4x2uyGwNNcaMA8R&#10;KQ+supuIaOX9VxhG5VhpIwN6VMKtnojaSBd0JeyUIdC5PrIjyjrCmyPbmfKvjLWMsnA8a5Xm5Xck&#10;wTXzZnAS0JSETErZ0d/CD0Mwae0uvr0eU5BOEcIIyAkqWXo1ozFLllJbIUxOW9UB62Z5BumnJYQO&#10;hQBGEAPnRFO+9Hl8nfVLwNX11sTaFRnN5jWwpAiKi1OXeNxkEFVQk4joQGxGAznwZoy+tvdSnxQl&#10;K65VEF0Z/YTufJariEBJBS8xuXqsCMLQkgSr2dMRXYDqdaTZg0+B6wsqiFIZa7zqkx4rc/j84leM&#10;AmaPHz56K5tRKORtx5wqpyxNikQW7AySY2E8DDaT0g4LiU1raiDBVTwyB5hwu6TaIf2YxSxNsFQF&#10;YAFFxtEYvc9OegKcTTj44jypmrOmFz+NRYV12bVV7ZQoWVerVb42XiWO1ZqDkJjpwSQuTBS4dQ2o&#10;EpAkyP41WiYHK+oVc0c61vRJxQvjHEFRhikgJiIgV/F0LyupQT+M0uLq4tKakkgdaMDizJL01IKk&#10;gorc9t4GdOaANhK9OuDoe/zy7rPX959/Baveg5dfP4CLFRQrwSp72DxT0tILoNavQbQifgku1j8D&#10;r1IwDLwK/yq42ecgV19Pk199MfX42dijp6OgWO/e75++13f7btfUdOfoZNPQaF1vf6Srp7Czu6Cp&#10;Jb2uMaW8KjEj99yZS9u37pr30Wc/+ukv/scP3/yrn/zs79/68d/867/+px++8V9/+fYPfv3Ojz7+&#10;9LezZr07e/Z7y5cvWLd++Zq1y1atWbZ5++ZdB3bvO0ZONe7cmbOXLyLsFxlCV5MSkTnEljNpt5Iy&#10;0tJykeILYjArPT8XxtQicKRlxaRPS8mXgjgtqy6HtBIxNgCr+G+kBgcW83L4X/gTksvSatwo4Jpj&#10;lhWUwOiNibk4ZvCq6WBEYRBCuIGlsrSuoqKhur69sbWnvbO/u2+kf3BiGAnATlcauTs+OjMxPD0+&#10;OI2YpaHOcWTt9IFZBVKt7mwoaanKqS1OLc+5lJ14OOHMphP7Fm9bN2vN0k9XLFqydcOmI/sPnj99&#10;MSnxRlZGWkEBwCqgAkN3VNETHYSUNRRDQenUVeEC4U+2r6zBowFXEwpqbHbFLDH1LwEmAfGCSXZ9&#10;haCLWTVAFOwISB7ssoWmivbhYSmpgicIuAVgHkRQBNgVIDa3CMLjoqyCgrTsrPTs7GxgWlQEoCuG&#10;uDon51ZGOjnYpJs4HTdTUxKSk5zwBOobjW1Bg58Adj13Ku7cqSNnTuw/cWS3IOu+E2i0c2jHwb07&#10;D+3bcWDPlj3bN+3atn3/zq27t6/cuIbLhtVrNq9buXE1yFiIh79cvXj5umVL1ixetGrR/OVz5y77&#10;Yv7y2XNXzJ6/Zva6fct2nFx/OvHwjdxL6cU3CqrSSusyqpoJXxs6Slp6K9v7q7uH6nvROGektW+0&#10;rX8M+uHOkake6Icn7oKAHZ6cGZq4O1TfXr3q0MZ/+PDX/zLn3eXHttX1NM08uYOGN8+/goUV/XKU&#10;2ARaVZDV/XK+/sPLb//46ts/vf6Gr9n0VVnEz18Cu74G6Xr/MeKLn9959GTqwcOx6Rnwrr1D411d&#10;A82NndVVDRiZmekFyamFt1KLUtLLMrOr8kubKyOt1TWdDY19rW1D3e0jfZ2I7xofRH9XUK9YQMOC&#10;eu0Y6m3u66rpbClvayhAWFdVaVFtpLgm4pzhfFisK4Ba6ZnHuQ79XdnnGXdjgk9hUYc5QQ8MMpMu&#10;WYmBeRVIKkzVsQlYjgRw9SBpBVCNYOGbVZdUtmmloiS4WKnr8d3P1g8PWmclsDAdJX79/LKG1s9T&#10;P7xwK6bh0GlG+i0Xt+rhF2FGx0h2PUTwoDGzyqeDFUP4ImudmOAgnMkN0H/tO3WEclBjRdsNCCDR&#10;1UXXa+hNqOqz5mmeLcRQq+rjfNwbi1oJXAhbZnmFtxZVbJCr2mayxCy4S5CF90ldCt7YXWnSL8Zk&#10;BGQrtoMQNzDMRPKmQLQS0rYExmSh68DW8lgJskrEF6brMs3yiwTAQnKKKggU+gGDBbK0ip0yPTOP&#10;ZX9il02qSfipBqpCcXygSy3omaSjZByao/8G6tWcp4KXCN+8KokfA/WoqanDrhx0FGyojiZm1pE4&#10;VXyM0Fo8qqObhSq/M+WRNUQ3R9DCkAZICortzCwpQwiw9pE0KdW8UkpjM6D4VXNdiqg9h5Fqj70Y&#10;abjV5JbmUzWtxeczi8vEwPFwAZTpQAXgynm1DJVOaTK7i+V7iNkA6xXaSDKTSZmoYixjgtgg9K2l&#10;OzSPdtZqgE85ReEVJGpVO9NGvAkbJ7ArqEXDVJOZbqlqoAuuFVhOmUlUEXsRmSn4J4grHzOFqUHb&#10;6V6C8MGKJxHRR7Aux2lQ7eoPqZezgdMIjU0ahPHcclbINlhYaa2MwmkTwviJvCVANbbuFFvLv0IJ&#10;QUgYh8jrJJ2rQYCFiE7AWzQd+BnmXIlrZcQRsavxql5TX62OQ07K0kC0H0xksiCru9dy/ZxBSuPq&#10;jh1NzZxJC3dx4GohZJWpVQgnWMDVTlZ6cUVbkfRTECjwoeATXcQ8zqFfDpXPjj62exmvsSM4CGia&#10;ikUxwsQ88tPSqWjwbCbKcEjj29Z8ORbIfoQEGjOQYoylGDcVqbNmXKH1cMM85Iwx+BkGhxLC4YVn&#10;zCIM1YMRSXryUUgVzDtOLK3O9Jfz1m1d4G+d5Strrn0C0k5z4b7rYlDaM8+Uale89Wiir5wbHWHf&#10;pwgJRHbxbhKCUrn9NjPjTQ0/D0juNfdXwxKvGSTmmynqglHFL1WsjnoSglXELv/WNbO/YGVFUcqn&#10;KvqUQJScarSLDHuBkNcC1FELUCXimq63aEcEphqZ6KtjuMtVRpUPQxqhHX3Sz/DJFJhSmJx5AMm1&#10;Esdq/eZy8bcywxDqhEOkMiGLKWrkrcuWZlTjPdp3oyhRvWRCpLBtjVHZbb09kOa6DXehj3UJmdyv&#10;iqn/v4CiaF6XuT7KN8S6uyggc3LgWsXN0mJgRbcro0L1tJVaL0AtK8ewhMHRBjnEcsLYpEb5+Odh&#10;JA53c12F7GN8xkTCNBurgZBbrSoN77sQC6JWpTQ5UthwN1o4J53rfDX6DlhZ0OOZVeEgBHApwVFG&#10;fm1JhQ+yFVZGj9Q/U4gborkC26lvlL6LNTJVWHC7ZoIU38T0S+1kyGQ20/KKcrv/S++ouqQCzbK4&#10;rmxefJ5eWb0PgbElAMzD8GWrqQzds5Kgy6fKXCubXUNalWb/ylgyk881Y9oEVMmAJZ4IcqGkZMXK&#10;GrtaReyGq7HD7uwl5wnb5gr8AOIOjWpKpevDHBHv1LYwkAl7AWyMX5FG4BwRDAnNZogFBmTFLBN0&#10;H9rYlNG5GimuLimqLiqDHg03sNbKlq7a9p6Gtp76zr6G4fHu6XtI8UVvyfHJe4N3Ho4+ejENyPry&#10;60ckWhERLLzKmCV2snkB1Ip+NvKyUhIMfhVhS2BiX38rSlaRSxIDj2N5/HTMkuCZ+/23p7snptrG&#10;J1uHRut7+svauwpaO7IbgVcbUsoqrqdlHD99Gv1n3vvgox/+7Bd/+4//9H/+wz/9X//6/b/6xa9+&#10;8PZv3/r1r998972ffzb7gy/mf7pk6bylS+evWLFo564tBw/vPXBwzzFITeFTvXgePtULVy9fSrh2&#10;5WYCluT01PRcOFMBnHKpa0XsEDSuJQVZhbkgV7OKoMOE5S9SSqYUkKwsAjgKFrq8GP8tQ34bVdY1&#10;VRRa43hCfQdVTmUl0pgbUEEgxsNBBqzFDB7zdU1eq4rrKsBoIc430lRT2Vpf39nSNdjTPzY4ODk8&#10;fBvpO2ND0xNwqwK4Dk6Pw7wKzyqknk2DHTW9LZXdjaWt1cWN5Znleddyb55Ojj96+cTKfevnbloy&#10;d9PKxVvWbzmwB9TxBcib01JArmaVFOWWQf/JuoYrRzGfOYZQbXNDfWsTOFXmouFCgxAD12xjYz1q&#10;ariLqs+w/OoY4ZjwgZnnTYOjjjUU3Fep/MSegkkuJUWGUQT4SmIZEFddMYlz3OMkv7S0FFbGinID&#10;15zCglzFO+UWFwK74vhn5eWl52SDd72ZhmirLLhkk9JTE1PgJSb1ffVmQvz1q2evXDp/9fJpNN25&#10;eP5k/Plj504fPn0C+3vkDMyjceBgt+7dtWP/7r1HaIXdcWD3uu2bNu7cunbLhq17tq/ftnHTri1Q&#10;Di9Zs2T5+hX4CTnxqs2rVmxA792F85bNWrACHOzs2Ss/WrRtwbrDa/ec33k2KS4x+3xeeWJxTWp5&#10;Y1Z1a35zV1kbjK+9NfC+dgwguqkZ2HVgvHNwomt4shupv1hAtOZXZH+6Zu4/ffbeP8/+7cHEs10j&#10;3feeIrTpPnS/aHWDxCYkMAG7Cr6yyyvAqiEr4SudrngT2BWo9dlrtIT9+vFLUq8Pn7+6j+Xxs+kH&#10;jyfvPZy4fW9k/M7A8ER3z0ATMtLKagtzStLT8pOTcm/eKkzNjOTkVOUX1JUKuzbV9bQ29LWjAVLH&#10;SH/n6ABQK3jXjtGBrjG0yUF8V3dDb3tFW2NpY01pQ1VRLWbwRWjxCqN1HrteQXmBe6CV7biZYNoN&#10;VIApCsgolipwoitYo8GDElcH4SsKGdIXwLBNSQgqHaBhQdKKjKXYuBjNcighjuSWQjnPgk4u+P9o&#10;d1Y9WThiXTZ1f5pYc1ciTPVH9WOdNh8VDTmB4XOczy9zhpo+qWlq8LzwEmA1Uzpe3+HFl2JKr1Di&#10;gFfJuKrkyoQ/BxHjT/TYMvsasvHNYXJ+qK+wJccfiD6pnRga5GZm9jxpMbbk002NVTFtpoZORlZv&#10;vMXDxrRcfxRwKveISCy2OCOXlF0UqHtyiKcqXoRtg3oiqp8CynUoNHljYWxAZXzM32Xgqt9Kliwl&#10;lAOlWPVWjV46beJMPsSJtVB0wArlxCQ0VbeboPI1PAlxu+TtFBDlmBW1ddRr7RT1sNLfYlXudAqg&#10;RC+kONtYKLHIbYYESWNM1OrkLTuQHZ7EPE7oPYU2JUrF85EQl2CElJ7SK5R17LXJjkdsiP+CzEPm&#10;E6hXznLFAzP4RkLlQNuiBWkEt3QFC6vJE3vJMrGM4wRHCRMSfBchLmhwU7LCRyTe1N4G6VZkGeUW&#10;hmPWdCte+DwiQ5j6TxJ6wUUZbMFW7cp2yDabFsEC3TGqWBhPrB0VpECtAKsxuokKYZzOmKlV9CxE&#10;p4BDbP1CwhYcZg3oTUb+kMET7yoXKOW+1WgSS8qYiNSOSiXWss2mspEcuqU4WVoHrczEZ5DtxF2Q&#10;99UhJUZiIZdIYFKYk+wuIITJRrs3ZXmtrbQdDsCYR4NfxHEQlTo7yQkfIMrV+yHzSgJdtpOpx3yR&#10;1QK8jwPCy0w7ZZApHpvRR8zsReNWDUd1ryG5p3NsrjWcDlJDZAU9paZYlAnUamxLjQH71gSDruXB&#10;pnat8abqQK1fjS357SrbYByzYqFgYQl3eQDJsiI8ja1cOd230hjuZ50UAjkfZEtnaZcP2IzwAIvj&#10;YaQOVUNn9ocg+xEgH+EfTcg68ryqY6UK4zqnRnMNTL4lssILgPYQDKOAU+iEDSeciwO5AhpVuzhH&#10;faYqiObBrBD2/Q63NlTIIGBWDEDQkYr+JTVqnO9To6KJGtjyThGoVOffmFX2d2H9QkSqb+l4eg2A&#10;QHVtHT4d4saFdQWM7UPW2XcZyM5hWnkp94XYVTlMptPt6P5LllXAHl1DWmvb4C0UvlKYsO74ClqQ&#10;aNN6S/tdLRi2DpNbK80wUS7jpvkZgR9CU1Qx8Xk+sYymVMc11yoQxYecjipHGnYhUILyvoowVH9O&#10;HhD6JLnjIlQluUHCAe/pWgkD68PDEkLctnburynQ0OGNTzU6cNzxRaSrd8dqW304iM8lwQ3Y3mJg&#10;j0w7PLUN5oFB+IdGpn7HNQjKrYWf8WjRkW+nSF4InCBTiRHSDlBVqxqNtL4OEBKmtfoXOJAaYwUR&#10;+0lmk4+7g1IoGw3KwpvEt5ja+nAJuyoW20oKi67D8RfKkrdT15oqBajCcDyrV0Hgq+3LtW1Vhlh7&#10;d1myZWUqaqD1Zpti1WCQH5s9dWQb5tDiX1nExZkEzj6vXNyNKQbDhQxbF36L+QoTOCQGxq+UScYy&#10;PMTPwLRArZCNKfSIb7LtcICjFtwqgUNTHHwpC+fu2cuYbvpa6Vxlkx6HYeKqJ+B0BAj1ydS9k0E1&#10;BAWbiq/ztxvKSrHMdjiWDVuxjA+bRFXLVnKqwKtqr8onNzvxYuWBvMUJxR2MVInaM8JBQLzh5BV0&#10;YYWlrbQ6UloNPFZSVFUMyFrbGmntrhkYaRub7J6aHoIicebB6P3Hk1imH4y2D9Xl1CaVt+fffjT6&#10;gkHBMKY+AbnqBUgVi7uwInhJjlZ2YQW/in42L+F9/WrmxVd3X4BiRQvWZ+MPHg/dfzR47yGMsr3g&#10;V8cmW0fHmwZHageHa7t6y5va8uqaMytqEnPyT1y6vmPnvnmz5v7gFz//D2+++e9+9KP//P0foNvq&#10;3/zsF//y23f+7ffv/fKjT373+awPFn45Z+mKRavWr9i0bcO23Vv3Hdq7/9C+U2dPXrx68fL1K1cT&#10;r91Ivnkz9VZi2i2AIgCktOxMcH1Ix80rKSqMlEDmClgFvWt+aUEhGs+IYgXghO6OOavV5lErKuur&#10;sBD585BCjE2JNabsWPAmjjN014jaQhshRDGXN+D+j/GDeVJFMdAdOmQ2VJbgmutuax+EbXWwf2Jk&#10;cAoyYHCqBKsDd8YG74wP3B7vnkT/kqHW4Z6G/nY4FQFWc+qKUytyz6RfPXb9zNa4Pct2rv1i3eIv&#10;1n65dNvanccPHrt0Lv5mws2s9DSEJJVCowvgUQrEiFPP205DfT3izXlXZLsjjFKUe8DzQ8EOTrWp&#10;vb1eL+pQZGxsbGhtbWxrwztYMG6pURRLz2EZnPkcVNg7igU4tjHLBIyByBMsaxUjqSkoBWrlocM7&#10;FC6CcMNVRo0xX5fSNwujbEkxyLpIGVKg8iAkpn44L0tLZl4u061QUMjLEXy9BQIWocTXbyWhDQ9+&#10;Xk5MiE+4dv7aldMXL6BPz8kL5+LOnj5w/Oh+culHDiGI+NA+kK4Asdv27951cO+Wvdu37du5YfvG&#10;1ZvWbNq5CT7Y1VvWrtm6bsOOjas3r168ZvGSdUvmr14wd+W8TxZ/+vsF73+67LMv1s9ZsXvZ3rM7&#10;ztw4kpxzIac0obQ2I1KfXdVcWN9e1thZ3txd2dpT1d5f1zXQAPZ1cLyzZ7i1o7/x6q1z7yz46F9m&#10;ffTGgvcTi9L6J1HoQfIwMocRNXwfwPXJ6wcIXkJ0MOlWIlXQra+++RPdrUKt4GAJXPlTjOtXwK7f&#10;PIVs+Bn+8PX9Zy/vEbs+mZp5MHbn3uj47f6BUWQ1NTS0YWQW55dlpRemJOcmpxSkZpZlo8CRVVWU&#10;V1dW1FhV2QnLaycwavfYAFBr3+RI7ySb+qLjawd41+HeloHuuq6WqlY8UpE/WpIdKcqJFOdCbgAB&#10;fBUCfunEBo7FC/bOoSWbpxvx47gEULPAGADHjsINnbHVxKXB9Qo7AyMk0H2U+nM8DYFXIS3Gmw4f&#10;BiIFas3GMJAkQbSnMvP46GQolIt3xB6KDsa9TulNVCPjBZ8y1g25QWCIAuHDGsiNBKzmS0aDYm75&#10;QHRosBMBnB6M1ZpuDTMEVb0VdKzqp0rVSFS2JJX4RCIg91Z1QKDFcURQAlGaX3nGxam+FXykWKW0&#10;8iwOGq7sklLIfcl/4m+xj5hJivnEb3m1mp9Qh3DjSZnX2JNGqElKVG2DAyP5PGUzAul+FfBBp6u2&#10;zVDWxXGvlhyvGQvMw/Gs9yEy0padB5vqnnzYfqr8iJuoyPN82wte285K+Md5PrrCALAR5qhBznfd&#10;TV3oj5ahZXJUf53AwZLMFOglzqQZM2qQhP+R/FxYlJzEWa5QK0OnFD4C5KnOScSNxqKax3IqK66V&#10;LlYdNGt3WVnIQd0kggAncsvSGIOzJCecHSkHcPW0VtCA011rjwnfxIg6wEmuY9PRBDghIgvqaOLV&#10;KqmOw3SaRCBAJdCZyCQcJcAit8ZhK1dhV5K6DY3f41xZkI+DBueDCBZgktNlEnThhTqsiFcEsic3&#10;K6eom6/i8BlJ+gjC5oqfVJ/KEEv1qRurgsMkaSlpsZKBAOoIWdUhRrFJeJ9IWK1yedA1tTIbyeNu&#10;nGAvr/kuolnhEBCDdW3tbl3DGaooWVYF1NxWZGkIrRVi4d7hS0myqVsPd0pw0d1Z5YJrRuNZALzg&#10;fZVjVvCeSVas5VjbHGI8lZbs5F71hhW16/WHz1iu7b9F9YWCXonvBdjcvikMFAtrAeHM7IlYI7pj&#10;WxFctL4ABLkNBY0zdYQp4cYpk8ybH/boVD8SUojkoFSe8FUk6o8ni8QvUDo52OA6tnzallSS2JbO&#10;CvAw4MfdrhSPpNQiHC5SKIzC08ySNkURlQb5NE5LMe7hxIa3FE6r4hBlyYR7CRGDUhF3KxT2amrA&#10;uNZ3tLNjijyu1KNqv0QhujtFYFYJP6LyVAcIuY0VAYOADTdJ2FJYhcUew1cL4HUMQ0Axr1g2qrUc&#10;l/c4ux8Jh4SOcPSY6qQ/YaVDo51HFShauUr4Fb4Cr11VYSXFslWnN0kXrSuOR17dcfk+vpFDiyjC&#10;zDPfx7Wp26LOnfCqyW09nNSRLIp/rAhVtoFcgmL5hMfkfxZWCeoa7RQJBJIeApBq9WZ0YYOrtbj0&#10;vbhkKBWQBJmOunUakDWf0T6iukuqkOlbP9Xa7LfG4kILVsjDKNTqDeOzyq1Q5Yhm55iAVPlbGQ5D&#10;1zXvr0QHSOUN+moqaaX3lqYgANe/sJ17vLFYYBrf9DWOqsOfVbRi9pJQPdePBzOau5gbVLkxtEtl&#10;/hMV2gRaQIyY0WpUEElCzAzcJbqPkJv6Xl4RDL/1CcIR4+lzpq4lu8rlt3kY32gK9y/lXiwWBDGt&#10;hNY6ayoiULjudgJ86EIUICira5NNU3m31Aix0tjiMX8vAeR3cdDcWe+1zag+vI47IvYjaY+Nx+ON&#10;M3IkM+FXyl4iDuQYY6wRP8npC5l8CXQFKa3RxWRdbtXvmuIS7fPSYIQv/avtbXBok21GExoiB87D&#10;hEWFIqDmpeeZXVUNU21DtbsVWELuXHU4oAeS0zizwdF4YUU6ufNqA3acajrpfrmdWDCnBJZA59Xa&#10;ZqwHp5LTSnW4IcDQtBJFfSSgwJMGsSuwWUkVNryjurO/cXCsfeJ2LyKXZhgRPP7w6eTDZ8gyHW7o&#10;Kjtya9+7e97fenVzw0DN/ee3kRWMaCXwq4SpBqsMWyKCxU8EMr2WHhj8KiKXIAl+An715eTTFxOU&#10;BD8ZAWSdedA3jcilO+0gV/uHqnv6I509xS3t+bWNWaWVSVl5Z+Ovbty266PZ89765dt//YM3/v2P&#10;3voPP//F//Pue2/89rdv/OrtN9774Jdz5n0yf9Gs5Su/3LBpzeZtG3bu3bHv6P4Dxw8dOxN37goS&#10;gC9cgl8SzWlSkxH2ixQlLAxVysuhNjUvB5AVibi5JYVI+gVqVVhuKcyZhdAAI5ymiocRVCrEsdWN&#10;hKbldVWQVdc2wwmMaR9CU2ohsq1tAZyDEAALnuk4iahi48QJsqKzCNBsE15UlTfV1rQ1NfW0tw12&#10;940PIGBpGErg22OArCN3J0fvTgKyIvoVAbBtI731/Z01PS2RjvqS5qr08ryruUnHky5sjz82b+fa&#10;z9cvnb9x5Yqdm7Yc2R93+fzFpBtJ2RlgxiDHlViXs3k3tMRIcE8m/ISaCYpfp0k7BA60Kt3XrW3N&#10;HZ3AtHXNzXgNL2tNE4BrC5Yau6N5K+Plg6HLjDEMTmocmutbWxrb25o62rDXHFRYhOHxX4w0jDH2&#10;EpN8GsJRUHAVGKW11ZUYnwAh9OBVA8TidRkArWhYwNd8JDAXF2HJBYgtLCCCLShIz8mBbBu5xEpy&#10;ysJrNNdBq9grSYmXbt64lIieOtfhgwV8PXH+bNzZU8dOnzgGCfERdi3ajsY5B3bvh5AYfXQO7Nm8&#10;e9vGnXA1b991cDd+bsAx3LMVwHXlplWrtqxevnHForVLvly3dO6qhfNWLZy1Yu7sFXMXbli8Yvuy&#10;HUfXHT675eLNuOTsy3mRlJKazEh9bm1baUNHeVNXJeArCFhg1/a+uuqWomPn974996N//PS999Yv&#10;KKwv658YmLiH3KbJ+2jHitCm53fR4pVtctAjB2qFb2AFJ0C1zRWvAV+/+dPLb/8stfAfX0AwrAXw&#10;9enrr59gIfX6+iGw6yPkPz2aIHadGR5Hj5zRjq7+5uZOPOYKM4rS0gpSs4ozUgrTkgrSEwvT0ysK&#10;8uoj5R31tV3NLQOd8EV3MG0Y/V2BWod6J4bgfUUHYBRTWvo6UVWpbKkvqI4E7FrOqDC8hhMbpS7k&#10;ipNarwESQIwT7vCMIsf1ggUNnCSkZ3kClw+lH+rOipIxhg2zzXFHZbsahvqyBKlsAvyEVDi7tBSY&#10;EP9lt1glPzFeOAprBVNZH3TfdaiUsVpJjtkdAFSknwKcwinBKORW6EHvh7hdqYR2Qq3SUsmwGvqN&#10;2XBOK4c6DojeVHN1I09zrQrpDKysZAiceeIzjkExmlWdlGSmJVryZHEKYR+WNVbuzkqNsfOEyRAy&#10;hwm5vg5hsjyYQievKmrllSqV7kIZfTmRs+XSO27Iip8gVIGHFVJFabGZVe8Uy/rRNgHaBh49PNxx&#10;c4BrQOII2kG5YCYvcZkkwUqfckMNevckhFQIK5kSugiRG8xeLzll4F2ClBcIxbYyipmDO9QPcZEi&#10;UUungQ8ZKSpbCVZNnnkGKwtkNVrCqFcN0R0pVllMrfgl2mSTG9pc7ekjra3ttLLPLDennSL8bNP1&#10;C0cBm2Aj6mbGrVq2qnsoCTPuMheGNikz2Ywxz4LTsMoroSjOLkNBhwPDgkGHMGGbvV8m8wSRAt1K&#10;/TD6BknbLA0z+WSlTzWIa5URVDJO8kgAPw7OcbaVOUZMrCkutY6UPsxAyYIsdqxR1PBpASq5U2XD&#10;Ekcpo5geV7G1zB+2VFh8LNePN8G+YsGvwlcLTQEMmO7D4XOKUnQCTfhnoC90iu6USKlpc9iSk1f8&#10;h5Iry0eq6FqnJZOABr8qYBmNQQZA4lkk8IZUgCY3RzSRhLQVFidJIJndgBzVK5bY8VSKdApHDFUH&#10;WltNtPJjhIKgYXHiqQoI7KVDnyMo/LNsY0Ze+FyebCVWSyBtUMSek7wapeX2bkrJrDa22hjKHeFA&#10;trNXcUeeyovEC8BYUT1mAqWTjDoAaQ9W0rJBlJvKOrjInCEJRt3LWJHSxWmZKE6QJvFUL2u1ZJCU&#10;MspNNYdvwzOBsbaNoJ3WaKmjOYk3kCAeY/sZdjSGl1itIHHTBDBg1JABcLQ15XfqYta6uDGa5XNO&#10;bCWzbk9qksZ5vJirkIHEehjgk4KCOKpJDxL2EMq6SKZbHjG5mqkYKOK/MQey0W8sZ9tAiHbKllbs&#10;mgOHTH3DPOlikD9AbzDMtDLxGifHbL3OvKWCQDiWQoNoFho3OHQZpbxWscAhMsf9bIKZ0M02ZQOW&#10;MZg1BYNJxxoRIgrSBJ2w7tTKpJHZNdRiWU2UpzR0lA3qU2FUPQDUlEV9Qb028r2EPe6tIpFwlPRm&#10;gx8xmYzjlycT1Q0WIxWnzP634iX4XWSAORj87OS3yNXszAYXd/Va+ljrcpGZrCoSxRrUOOiU6W7A&#10;g8mAKJ56VxCwYdQdqEeLS6SWzfMiCiZnVF7Zg1TVZUl5Q8U6+MkpNlZVVQwMh5nBufW3qm6oq5BS&#10;c0XLk9504iKfdqK4KY6NBl8RxhP68hiaSVZnPJKxpHMtptV5MSWO8ezW8FYmW0NhylqXuYt3fMdP&#10;IINqYX65bR3F5G+3ElJQ2dSxpL/EvTws8oiCdxWTT4kvMSFmLcKEPEGqiWibg25fwBV/Tp7ZAkvO&#10;DKT+tQog7Lizr5W1g/cb2gn+DT6BKq2RFsoVoS0qFVA25j51RYyfB2pFH1d5rjxsbL4K4cMC2MTY&#10;3AW1lIAWoLGhoQMJzDhNYlYFG4hXmwmo2NWGcAusAvyr2Awo0DBfrC6rKiupxPyytLox0tJZ09nf&#10;1DfSNjrVc3tm8N6jsftP0IU1RC49eXkXcal5Ncnz93/x05W//uzg/KSKxLF7A6++eaJYYONVtmON&#10;4tUngKw0u3J5qJY200/Uz+bR0+H7jwfuPx68e7/n9t2OqWmQuuRXe/or2zqLmlpzahvSi0qu3ko/&#10;cfTEmtXr3/no07/9t5/9+zd+9H/96K3/+ON/+88//dnfvvP7N76Y8878hR8vW7Fg5ZolGzat3rB5&#10;7a69Ow4e2X/89LG4M3GnL569mHD5ZmrSrYxUgNXUrHQ0qsnKzwFezUPabSlAEeWphZFSIlXExpQV&#10;FyNyBjQLYk5p0kNMUTnyhyBzlQiWWFSo1cAVzbQgpasDagVsQ/ECx7m+FXQ6RgWbBiFaCXgVSLUE&#10;osr6mrLG2khTbXV7U21Hc8dg38D46AACgadGIQAGTB2dmQKz2j812jM13Dk+0DHS1zzUVdvXVtZe&#10;n99Ueaui4HLurXO3ruw9c2j1vo2z1y/5cMX8ObDp7tsed+n8jYzU1PzsbKQTy00qlSYmu6TZ7ZqW&#10;r0E4E0HZVE/wQiNq9WWO4aqgtQbQqiivQBiMz+BChnpCDKohqxXs1sPjogP09d8Cu2L3mzraAVwx&#10;2BTcTbxa24orglUSjDHi1TqMcEqRa5sgSMHkmOJhvMCmVqFwg5INtBvYWuTfiHQtLIOLuLQUWk1w&#10;aFBmIpq4tKQIbTz1IqeoMCMvLw3NdfJy0UfnZkba1WQ0y+VPZThdP3v58pnLl85cjI87e+b42TNH&#10;Tp04fDIu7sxJLEdPHz94/Oiewwd2HtyDZX/cIfSABYgFrN28ewuihjfu2gT4unbb+tVb167evGbV&#10;5jXLNq5YvH7Zl+JgF6+bv3T9nJVbFmw6tCbu8oGLt07dQiWhLLmsPreyqbCiMa+mpbipo7yxo7yi&#10;Pu/spUPzVs7/+Zz3F+9eXtVWPTDRN34XoU3Dtx+MTj9CyxwAVzjDZ568JnYlcP0aFwvNrsxk+lOQ&#10;CusFLa9MacIL/ArIFh/Dh796/BrZTl89eg7a9vnMk2d3Hz6ZuvdoYmpmaHQKftdO5Aw3tgOiIDks&#10;O6c0Mykv5VpW4o38lLTy3OzKgnzIhluqKzsaGvraENeEEgmUwyiX9E4OY+meGOoc7cc7rQMwCTRF&#10;GjF1jOSUF2WVFWaWFuRXlkA8XFRVBmZVJTBYUsG7AjpChkAoi3KPVeJArR6Q+CmRMEo/vMMDuLKs&#10;BntOFJcCjqqPFzkrQNDQlkaxCzah0NHK/jqUSlEdQ9CoiGN+mGwtFj9KIExjqZTZQrJxsmdscGrg&#10;hRKGULPjxAlg2NVb67BcYrbpg884xfACN0J9oKBHTQnsa5U4WQ1XhRvFqQZtqsS9Jnv9kDI85kPQ&#10;1Ige0KRqRJkadvKFUnzzI7jn8EsZhCaW2J1vnMakrnjBwWuFl/+KT0m1qMQ6CYlNCKObC/R6Asli&#10;gJmDiOvdnCqnRqoUm5Tmr3RnwCUc8uQgmRatLSkvNXpGd9Z5aaZERaQlyjHbavRjpBDxeVte8QGL&#10;gWUQ5cbgb1WJZg9Y/wnBjsJZOP+31FnQzDlM0ksyXDbWlsayQYuTRTgpC0ZdNrk9spt6zcQOf5Hb&#10;7K21WdeolSx6NPbJNKFSlKxqxkSdMMFYDNuACCGs06jV+AtdaZwLRSUzAS0AsyoXTniWXjrgKUBC&#10;dKURUgW/6uxlf5FZVm85f4s0JmD0UscaGbXq0Fhqaw8k6TjBVG+oOEnCD26WDpxgiZXZ5I4JzNQf&#10;lVlE6nAjhhZ8JrKF8Um+b+DKGCSQ3TXstwuvLIN2RYTSoCyO1CpWAxsJO7k93xGtAgPmWkVYEWw7&#10;1pXIUDApms0lV6qOo3XIKlT43BNggF7HPsage01bu6OnSHbrnBHE8hAH2OmOpuaKRUFTk23OOTiJ&#10;tV+Af4GRE6vpggRHmAeiDi/JQLU/1aSTeJKjTZerMTmn5iYhGbhCMI+dMhHK8oHPkcKowOOZ/fMU&#10;1qKCgIrdV0acreTB1F2zMhRUqd817DHhbAxs75/p7sCtRV9QiBtLuwnJyRw5hmc8VmZ+6httKg4r&#10;FFPtEy3ui0Jio1YRoVBls82Uu0EqkKkJwA/AlXuko+Et963BqAZXOG2Q0R4hJqZUOYMXn8UzfFjr&#10;54b5YNrraMIzSpY6qCCE+tIxa1Rm1Uq4932HP31ePN6MMFkrUSEAL6j+15hRXcBjshlnB7/SKVBH&#10;HDG99lvyxioZvNlv/DZ23i02Nh4zx+iMZZKcRFBcAvygEjK4UCRwJcYw0Wqu1VDTIlvirqDIZXSw&#10;BbE4p3ywRZd69lmxgNb66qBc5chUMBXlykp78hgLGhuBfHw+oFZ1JLJVA1llxJBRUjQmcvZKsEK3&#10;QiHME5QVmc+VOwffjzSKcpXMTKswKyNh6JJ7jw6PgOVgPCNDTnM11uDBZopeQnReDqx3sAaBLSTV&#10;bAGtOFVhqqiHVivHlLSdhAw0hEpsUisaIlg9GJx5GCS+qg4QB3If0cGFNl2owbl4ckwMqYc9WXGf&#10;iChhjvkun754Ry0K5NMmzsQDmxQlv5GugaCFdigaNQuBUdfpNmoN3mMfWwJCkeoeJOZIQ5nAvL2w&#10;H/TA9GWpKR8PC8ZGEFBgg+FcpaYXuFF7pP66AQ9z7s4UX2WJW8kvbKxh48qIEqocHEIGNeo7VTAV&#10;ZeGYqzFcRAQpw37lD8RPAgwRuXbb4otoSSUYlsdY5LB72HCDBaFVryEDRhNsM8XMwA/o/kp8i0AU&#10;YS2AB8qD2cMGQ4uKVnovwfjVIqsWyTpV1Q2VtS3VDW2V3X31Q2NtI1PoMdN758HQvcdjyH15iryl&#10;VzPPEZv0+t4zhsHM9I+1xifFrTq0cv25bRfy4jvHWqFXfPUtOrISrBK+kl9l5BL6ryKiCb1wnr+e&#10;QSvXxy8nHz2fePh8/P6TYZCrt+913ZnpmLzTMjpeOziCby9t6SxoaMkpr0kqKr0K8+rho1+uXPPO&#10;L97+q5//8q9+89u/++Xb//Cr3/zz7959470P/23+gveXLJu1bMWc9RuX7di9+dCRfSdOHzt57uSZ&#10;S+dOx5+5cDX+8o2rSWlEqunZGZl52eBXswtyTbECrBaWFpcBlEZKC0qL0a4Gil8AV2qAAa7AbPNc&#10;cJ6tfjBUOWJxGjMOJgEq+NUmTB/xmiR2HboWoUFuE5SZOF/ksVEyAGoFH0XIWlcVaaqr6Wyt7+lo&#10;G0KO68Dg1NjQ7YkBQlaSq8PTk8CufVMjbSOwrXbV9rZGOhoKmivTaoovFaYdu3V5/el9i3evW7R1&#10;xazV8xZtWrlu//aD505cvnXjRkZKZlE+Ous4ptjQmueadRBmLJG017jCEAXC5IUsqMkwMKh/HW3N&#10;myH4UvKuMSBKXCEdAfyu2E2CT+sLNPPGfamxg/2ZrQJwOyUidkR/QTxPKzUYXVw4mBYD2EPPor5K&#10;Olz4THUDwp9AHxHM1KgQgI30gmPuVjoEq+WREsT2EKZygZCYZwTCUSTTlpXmlRQDu2YVkiFPyshA&#10;A9i03FwQsGBfE1JSrgG+JlxHEDHawF68du10fPzpi/EgYI/C/nr6BEDsoRPHjp46cSDu6N6jh3Ye&#10;2rthx2YEOO04uBuW1827t67bvnHFxtVrtm/YsGsz4Ova7evX79ywdsf6NdvWrti4fNHq+VgWrJk7&#10;b93ny3cs3Hliy+H4vZdTzqTmXSkoTymtya7EPKupOFKXm5p1Oe70jtU7vtx/bnN1a1nfWOfIbWcO&#10;D2IBdp15MnH/GbDrbaSaPRHvirhgaIbBu77+9hmFwcKrRqrGrpANfwP9MClZaYYR10T4+uTF60cv&#10;Xj14+mLm0dM79x9N3rk/Nnl3aGyqb2i0u627ob6lorKxFJlqyblJiblJN7JvJuWnpBZlZJbB9VpQ&#10;0lRZ2VFX19cCFXr7SE/3+ABM1F0TA136if/2gHrt76ptayxvYs5wVmmBl6LqSGUjRh2QCRJrgCfB&#10;ssIYzxQulCTg/YZhHtUfp3ZJJQ706HBaqWOgxdW9VM1aQWxQf45btKXCXORcxQf8oLf8zXIhu1tV&#10;eFX3L8cXoyBIyQ+LKRjkXr8rjHy+CASStIzm/+HzzM6hmSIKXEOP1qA/siKGNW5dIHykioQQZUc2&#10;D3Qr1T3B6SoZKqajxNVqj6fnF34be6yLnxQxIzrUKl/StoCX0Whfu1LtZXVTUENWfJ4XqfQRhpoS&#10;lAWbmIM8bFySCowqPLPNIrGJV93GJkh/o01xRKUS3ktEzVuZ7iFut0uTmtvwkASWztYaWh0HBlxZ&#10;mSxtLX2tbjNDZCtTq1JzSbEa7grEKniJKJ1g2LZY2wapiI5GftICGU3YUZCveFdF0jrUN4o83VSG&#10;gUniSLkxZlBVF4BgmJUF/BVOBDGngBUmn95Ipy5h8xw05XWKCWhgnrC0zRLYEqp4yorZbEyizOAe&#10;bSeBNDaMSmD1rWXTWnlfhdutDSYjSMMquwTZ/evsJYBYAW9ibymlJTlGf9ay8u8pZ0jJtFidInwo&#10;GSXpqmQqQeco4KSQOug8JdSUu5XJSUAa7n8gRa7kpkoSdh9Udp3BNonzjEHTCPrfSECLlZv2tE5Y&#10;aJ7rxBfZWyt2LnDQ5sQds4QdUzFAmSWOdAqiU9CkmJISTtjjKiqYKzHGlqqWflrSpAAVFNaqd44+&#10;DGbfGANHBjy4mWR8TBHH3sIQC6x8HQJXnqTQMZWucZpL1WXYPWkpWm5owpssIai04DKDQayw5XeS&#10;ANudo1WoQL1yNyX0hZQcCw4yYTNoTJ0pG4kJyEWZGuTYvMpYKTVc0g2C4xUjT9N9oiBeM8bkbksj&#10;gzhPvT5pEbJZa5Iwmk1KNKIwOokkDWgD0o6eBeaAqXjhhU1o5VK24ZNcv7TvOBryHvDbATOY8tqI&#10;goWuK0QCELU2BboVYE/5TASKYuGgIsZt0QJgk2B2t5o55LzcHgaJRlgOEPnDDqJmHaOsHaa2ODhA&#10;jGQsFe0brZO5Q6lAte6tZvkCWfcXh0iR0WSJacEXxSqWng1CcSTZP0nFFH4F/avNPLZKJ3chxjJg&#10;W15VBWjyqYwNZtdldAqIOmz3NWplYBUeGEGxSepS0lAiPct7LFLVhcnnHKqnPl84XDYn8+Ghn0Sh&#10;qrnGICuJRMF44Q03sKHTA48raYSUJaZja22J3/EnxaJzcQ4Tax9KqLL133sn0MUnHJ8cyj2O+i2J&#10;bSxaZhKsOj8ZiVnKS3isvXPRRL9inBg2QwHU5HJ5pkgtSsutbqggWq0Q9npkD9YHtMtW4RpDymbJ&#10;rOPA4Ue79Xp3wMNo26QNplqYGJKPdhYv6e00cSo7kO3EVgiTz5GTlpVpQUfuiEFyIAzFhWqyyyb1&#10;mGQE7CqjryYxyBAi+qWgQIyuD0g43QpAlsZBFQTNGETGEnn6W7xyqbmEz9mYhyUPK4pxiRFIiwsl&#10;uYq5str/4gUbHugdrw0L6wvqWmSdsExTPIP295L/dOkh6kh3RcDzKpxTTNbhIPWMX9esEG8UtXIu&#10;JQ7WEU2xFjWB0RVVyx65Qq3YALpwNdrFppJodTgZDa6AEM3ED8ASYHcpEqZamMQXgVYLsYe51qpG&#10;sF6Y8UQqMb1pqa5tqqptrmzrbuwbbB0Z75i62z+NljbkV6fQz+Yp8Opr2FDv07z69SPkwYBWffT8&#10;bntv3dW0CydTzsWlnY60o5/H1JPXM4Cp6nbznJD128do2co//Ooe+NWnr+48ejF1/ymSnIbvPuy/&#10;fa978m7HxHT76ERd/1Ckoye/taugsb2goj4tr/jitZT9+48sXrT0Z79977/+4u2//tVv/v6993/0&#10;+9//CN1rPv3snYWLPlu+auG6Dcs3bF21ddem3QehBN53Kv705RtXriffAKeacCsxKTU5PScTADUX&#10;oK4ony+K8/ORrlSUj66qcK6WVkYq4Lhj00jmBplYIEsJ1CcuHdY7T7XxX72uAbhC2w88HXCERa6C&#10;k6ToGqhMuI6m1vo2MDyksnHSoQQuqa+qaWuu62hp7O1sHe7vRPLN5Ejf7bH+22MDdybwE6h14PYY&#10;zISguYBXI+0NeQ3l2TWlicVZx1Mub4k/On//+neWz/7Nok+WbFu98eDOE5fPXUq6fj0tOb0gB6Ju&#10;hxLbROqzDCm4sGKQA7BJiZpkAoViHg82FS8ETVmOIWqNglXl1hjZttnyqvkx+Fj+xC7TjM36HS8N&#10;VLXQzMmfibV04rcTshK+itjnwZFqmiw0Dg6wKwch0H5TQ2M7GFpwvMwuxtaCaDVqBa8LtTDoVttf&#10;AVNLAWCQ9arsYizArmy0g8AetO0pK0UrndyS4syCgmwEOxUXp4OAzUaFIjsJ3XRSUpLT0xOSkgBc&#10;z125cikh4fTFi4dPnTxx7uz5K5cEXI8fPBG3+9DBnYf27zq4f/fh/bsO7cPPbft2bd23c/3OLWu3&#10;b9y4e+umPVtXb1u3YdcmcLBrd2xYs33dik2rVkCYjdSrNfPmLP14/qrPFq2fvW730t3H18bfOJKS&#10;eyW7KLGgPL28Nq+0Kiu3KOlmxvm0gitVLcUdA43wuyJweGSqV9h14Pb94ZnH4zNPxh8Au7648/DF&#10;9JNX94xdaXYFdqW1FRcU9PYwilMqTMiK1wocBvuKzGFYXl9/HahXsK8v0OL1JbKa7k4/GLs9Mzw1&#10;MzI6NdA33I5MtepmiN4zUgtuJWUnJuckp+TiRVJy7q3s8jzwroXNFWVtNTU9zUj8ah/txdI62kvU&#10;OjmEIYp2wT0jwK7d9V2t5c11BTWRvIoSqIVZmgHFipY59Luy5xMEw7gKIEaAtVVtYLlIIk5rjEW8&#10;Hm8OmBD+ZFwTFrzDVGGl++IGrmkP77HRMLAQfG3fB7Auc63ldzU96zHs2yDGLR4uFLZIoWZRj2lG&#10;U472EPkx4SiEWKHTKQZM2FZWMGuj1NQ0mxdVUZJpTJ4YWJrn+YBBoz9mKa9ToIypWJtGHwozATad&#10;KmACoBSUJsFqtM1b4CEUj2SXbJiOcp4Guzg50mCjVScIP6llrgmtE7AvLkZbV+zkKqzKot+QFMVm&#10;rQSQtuFQ+hvNFcfDC8cEkJWNc6LQ2kypeBSiNQuGgbU8k8fkx+gUIhnk5RqtAaFZ0mgK0fpbA2m1&#10;kCUFKlUz7gPkXa0i9mLWkNJR4kzP80mBOnRKblLzpYH2lMyYdX9H+IpgYKapewdiC02ukuojM0eQ&#10;4j43NqYS64plJT8nhlKhOeRLGbUj1GDtrWatjBOKEm8BlGJVWaW4CmDiZVawKVMhWEF6RCOVUS3s&#10;HCaiXwcyKS2ZKMkrlOAZGuOskrLvAawqcIj9M7FBZkIMXDH55vZV1+YAYFQTERlAajGFxfakJlrz&#10;mQGIjwkTqrMr/krhQPpD74+8oG42A48rUCsISWBU2yktKsae2x/rP+G5Ea6Te00xSFZ4a7ibOeQB&#10;lU6YGksFKcndigk9AQMcrd5srp8wOFCypXVYIWGzv0gq7ZBFhD/kGRK1izeRLVwFg6I1w6DURbRi&#10;YbFEhKq1tTzrIR6ZmVV0FYfvDbpiFBjExIpzVyC1EThecz4tBEtpgblNsaA2AFhWag0A2/uSycRZ&#10;Y51DDLmCjuC31vsqFvB6sGZbbYECTxUAhsGYUJPRvplzfNgYyd9upOSOxvhDixt9A1IsKgmfwF/x&#10;dDvv1FQ2jcrmyX1kXImJ0eCKPmMDKFvATXnpq4klMJm2hMCkcVTBrvzesGGSYZiOVm6qKCPCD0ko&#10;wWeGnlouAbLqI1FoCIgSzMb2G6my2iRSl6gJpYpgBlY/sShgc8iBkb8OV+DGRe5xxFIXoOKIx220&#10;9xImzYzMBV4lYwxzoxzF5mb1VxznXCHrgoZYHsZkz4j3ov1sLd1XVyTezlgyiPpCjXycy2r4YVUP&#10;dkTwiWDVFVPfwW3QtY7XIN/qX/WwJfL3T9k1A4MdSE6VY1XlNVMXVOIaJDxxLuMROkYDkywXD4OK&#10;HKysxUHUak2de7UZXIUIWbLH8M9QSaKO5O7tpn204FmAk71qAhMeYqilBQraY0G1MGD0+HRsnb3Z&#10;2hF3wbEvmmFL7lIrD6qec/Rpcw4RxAVqFatfGer7KagYKh5AzST4gLfgmSdFG8k1qz8qThlmtA3t&#10;HcxGskxXJKRk0vxe87RCaGo+JM02M/1D/AOfrKGI4F2ILqS1+aVuUSurMGsxHAwGb2SnJetloK6+&#10;xefO+DlKaPNhFhUMo9jHNn1AqiRg7dkLCeFOPGJgOG8IpJW4ECTXYiJOItqBNAb/JK6VCey5glTT&#10;tKFW0N9InooxS1LzGvlT4SaSln1l3duGunGM0pAMzGYMUlzjhdlsf0ybRPur0TXIVSy2uQIkII0J&#10;LB/aumI9iGVCEI5RKzBDeQPnkext04AoFEjRSsrrShoQEQxJcG/j0Fj35J1+WFghCX4IvPoCOBMt&#10;bYBXH7x4fR949fU3T77+FnFKIFEZZ/rgyZ2GjqqEnOvHbp3OqM4YutMHyojI9lv4V4lXQbEiden5&#10;VzPEq+BXn03cezI6/WDgzv3+qZluNF8dHGsYGK3r6o80tufWNmeUViel56NX6q71uz6Z9eVbv3n3&#10;v//qN//tg49/+P5Hb/7uvTc+/fxXX8x5d+Giz1es+nLz1rV79u/Ys3/7obj9R88eO3nhJJjVSzeu&#10;3YASODMV5GpKVlpGXlZOEdKV8grKioqB7kqLimH1RIQM8mPATJaXFZeDu4uACWRskuKC3KkFr/EO&#10;ASp01CwuEIuCElTSMp5f4XgClTV3QoMA6AVcB6iGk4WjSvgKj3QER7i1saKtvh7O1aG+jpEBOAb7&#10;psYGpmFYRbfVqf47471To13omTk2hEScqq6Wsra6gqaq5LLcyzm3jiacX3Vk+8ebl3y4ftGsDUtW&#10;7Nq45+Thq8mJNzJTM4tyMwvzc0qKsLXcJImW5VIGDCDTXtOKjkqtQJIqAIULDYOBHmm6T9sBSj1i&#10;ya9SEtzG+hSZVan6eSFL7q66jy9qOMAp3ZcpgIUbFX2sn5dsxKuF9hjyCrPQZKTN8ONI0t9LQjUs&#10;QK1Aqo3trU3we5PWRioMwAyGJUlXIFgaHeEitmBYylI1U2H2LDs2oSoEXg7NY8tBj0OGSpINcT7G&#10;rqmMgEZb3fz0XLTPyUBbHTTRgQ82KRUxTimXExMv37iBHrDnr1xmdNPZ04dOxh05fRIIdv+xIwdP&#10;HjtwgtTr7iMH0D5n6z4MxS3r4Xfdu23z3m3rd2zctHvLtgM71m7fsA7i4c1rVlI8vHrVlpXLNyxd&#10;tm7Rl+vmL94wd+2uRVsPrTp6ftfl5OMpOZdyS5MLytOKq7Iq6vNrWkoaOivgd+0abARwRdTw8FT3&#10;+HTf1L2BqQdDdx+N3Xs6iYvo0cu7j17chWz42VfEri9hXv0asdtPwamqFw4X64cFXykYDksUu7JH&#10;joHr87sIaron3nXszsDQRHf3IKoMaNcEF3f6reykpKybN7Nu3sq9lV6cmVKUkVGRh46yReiU01FX&#10;1d1UP9DeNNzVgTZLEwMwvvZNDg9AOTw2pB45ndXgXdHftVpIlflbSKiGzRWRkGRcAVxpdkW3Xi5s&#10;ioNzqju8jaa4xOimdvavnavAnOA8cVe0QgcDGCwZgq/ZTUcxwnzyqs+NS8BagF5w5TKXG4gXcBcw&#10;FatVjAWKILTO+k/kElJogtS25hsd2sRkI4FJ87cuRwa8qjQm67ZcFMYm+c85bVM/PAdkSigbCAA8&#10;dAhB2UKWaFOoVcxktI2iTFh+OEry5twmaYDxYYC3cgbMMlIor4zNhBRwGLL3BbmtTqIbln8I+Kem&#10;CZzpSUTmA0iVk3pPcBcUPSWRMF1IDgq2gDkInhUcJa8vGwLFMDNpAIFeO0X9mtmxChalIlpEpUkp&#10;T/ixgMakNlhBuHhhAbDxGHmsKpwmPt2+s1+FpncEk2xRI4jBWbQlkKDclAJrHajJTKJQ5z8JJ5Mj&#10;FG8UXKk6m2ZxiA60d57qE/oKUkHliyVbINOL8S2VgwKGTl0JlFsNP081bpR+wzRVgtyw45aChqxj&#10;tbSxA45JS8zcpfaW30hGF6M9mlzrQ0dbr7ZQoB1gHkcpu7g0pzTCNCZAU5KTIfpIXk0pEgM6wnFn&#10;fE7AkMFLKZ2wk2y5Blk0CdmxQd4H5S2RmRTGq2pucwSx8SRlw9h6/heO0CbAQmY16QRw6q90YgMA&#10;QUG+IOMUQne/O3NG16EM4FQhmWl9GswWeju1GSRR0dalqgnBOfgW2Wu1cuwgQqTIEKrHrOXBJEWF&#10;UcmYcbZN4lcqXFRYybgCm8mfyRwjQWuuTTAGVLNcxVF61miWMgANKRJuzLBGOpmAEF1/bC5CBiwo&#10;MQhfjVSJ2FUdkETZDYdqgV3dvNiwx6pso31WYqSnBUbCpStSOjSzVVWGi+Ef/bdUOBNUu35jjaXB&#10;KrdNpSZKNN3JihCXtTQBHlr78LeIY6WLIFhAedixVaZ8Y4vgHAeiaMPQY4piYDLqgMocHnYjWw2u&#10;z4B/I5jkUKS4Eew3zizVy7gZ8VdaFdFXlPsSfOXtKdTVRAtTucHk9yBdFlKKRs7yVPIDFo6yMIZJ&#10;vGCzPZCaB6tfLjYp6LS5HmNL745vIuz/qUs6XBTcbNDC2C+OHPzkxaU1EAESMpnE5p2IWA5tSFso&#10;x3UVRuQhDxexq6Ke8BpyBn0pwTO2ymDD4k8DP58aIXBy0bSyhCgm2ziZRQxgI7bwO3TKJ4Tu0aYW&#10;jYWYQYLYTAQXq/BJ5C+vBW92gqYxmt274/PlCosgrmsEMjSqoEDBkhKDhFoputaocy+Z0KnVdsco&#10;jSYDJNFIsGWaGlVJgo/JkIcs1pQC1KD95voh7vVGurLG0kNUoeotFwtqrpuSVLOjLvHK+UnnD0YO&#10;1qPeoeS3Vakhz4nfupAsVlnPvEDss5+7p7AOc7aJ1Jm6hrL0vLXSmexthqCAjYhj7V5DxiNPohTv&#10;VEqrDM9hbDLTTlE6UVU8EnspQE7nc5A/eAxzAGvNoSignjGYKIv71VNcvYVcm/cQCqBdBRHohLEZ&#10;QH2csiihV9YmUqOmWLE72qnwmtdXvUPRQjpXzM5qTbLrDory4j1EUwciW6yQxJfgNE+rXc36FduN&#10;yODqhiIMuVE/G1c32EhWScKxbRBMJajmQIKai1+EQkYdAAMkwVVNEHhDaoFnOQiQKvFvuOsCOUBy&#10;BiSGWI6KqgaQV0V1LRUdvfUDw0wJvjMzeP/hyOOnE4+eg2K98+z1zMuv0HyV4cDEq39AxxqSqORR&#10;SaUSuILDyY2kn0o9d60woa63ZnRm4N6zqaevg5b4CcnVyccvJh+gn83T8fuPR+8+HJqa6Rm/0zk8&#10;0dI3XNvRV9bSVVDfml1Wm5JZEH/+yrYtu2bN+fJnv/jt3/zsV//t9x/84P2P3vrsi1/PWfD7Jctn&#10;rVu/eMuWVbv3bD10eO/xE4dPnz2OJf7KhSs3r15LTkjKhCj0ZiLgSUFOVmFORkF2bkl+fllhHhSM&#10;FSVoS1NMDXAEPzGHRkJMASW1FDECmoISBC/KVKo6CPDYxAXgUwRjYAvFHIK0weQSd1cm8eJPAMMa&#10;2kAqgnQNylhUBKiAbcFpqm/sakPMUgtDbgaBTgenJwahAb47hQX/7bs93jWBgz7QMNBZ091a2lqX&#10;WVN6tSD99K2rO84eWX14x6cbln60ZtGibWt2njh0JuFyQnoKbKsIMUamMdrDAgmwP6p6yWB7rC0X&#10;SgT321LfDkk/AaSRKoe6mvdaYQ7ICmWv+VXff2I212B5Vcw1gKgM/1GdvBplc4KO1fLisnyDdmus&#10;X9pgtqRmWrIAqhO/1CiYB4rdOylK1yAk3UoSDIAf6cRMMmtk5pMp7jqSY5i00ZdrnTYW8sa4rFDr&#10;kdrTTT5hNlbqrPqpoBWzcmhBt2KBljivtARLVkE+wpzUCTYf3YwQ4HQrMzM5IyPh1i2Ihy/fSECf&#10;3hMXzgG+Hj9/BtFNJ+P5Gi+QP7wv7jBI191HIMXetf3ALiqHd28BcN26FzFfm9Zt34BmOWu3rsM7&#10;67YjgngNqNeVm9BEZ9GXq+fMWfnJog2zlm6etfXg8pOX919LOZdTfKukOrsMYrvGAuQ2NXURu/YM&#10;N/WNtgxOtI/c7hqb7p26P8TlwfCMsCs0w+gp9fjlPVhekdUE3pWCYQLXV4Fl/ROIVpKukBCTcf3j&#10;q1ffIsMJsuGXr75+9gKMq8yuT1/cgzLi4dPbd9kgZxT9eAbHekC61jdXlFYUZhVkpOalpOWnphem&#10;3ypIBXZNL83KqsjPqy8tbCovaaup7GlqGupqHe1pG+2FZhiW14GpESjb+8aHETUM7FrThmkM8orB&#10;DmH2T94VVRupggG3cLmVWsKAqGF2tSEc4kJSlH1HmWVoAlaCYUJEq3kVGcCs9bwIEs7REhNgmHCL&#10;oJfNaYDowI9Be8kBgBbEGYUFeVCVyyILpMrbKVbCxwquaGUfaqwGA6ecrpJlyV35nWYqxPiReq1E&#10;c28qgfnU0JOUwz5ayzaL4PkVVhubV/AJBaSgTCAyNEFOrEY4bIpBbS0+w14JoaXCd3I5YDnEFMmR&#10;RDEUPplTWobdlGWXdXkzwwbe1gzbGsodcdM4wS2WBgTFZQZm+1xnXAm7Kq1QhQObfrkSbrN62kk8&#10;jHeQ3mQ5sSlWG3OwbZzuOvMlaIND73QqY8uVSyTKNMapuuGqPaiY/jEURnGSYrmdIUrVsXXRwOpq&#10;r0qRsP2lZArJ6JIf4hRRhkdiARGS4jBYczeLK0QdEnrN0/KBrnZ0nCDJZGd7rRfqItGuBiFJZRiZ&#10;3HgHu1oQGpgzc7kBjBB85qCJrjKTMAE2QBXZy29hChT0wGrMQ3wLCI2txWstcL1mo7lrRBlO0hga&#10;4jo92NlLFIrjVwThVZlFJTgLaAb7PaAyyoDxiyhao54TEvCWVqMgg9jAAhONKONUTlfRcU2wxSrx&#10;iB8mCJRhVbiFKBE/ASMBFCsaCSAxlcfCJGEaTRUsLGeps5qY3qRIYcNaHEdj4BgnbletAooxuyJO&#10;4Jlj5YAI3gJg/K2YQ7N8oT4RtSD6b5HsijgvctCEfCFlCt9FJTNHBkEFGswyKhkvalrbjT38PnYE&#10;OJxhwtpNZzLxD/WlkiUTuDqp2Fuo1F9y+rr2OIKdGCbWnrcJA0VKN8EG8MFjIx9BIPYUoMivBf9w&#10;m2eMmJvc4H2MEp4+UXzmjc0zUzyMRkm4Mp1eG+y+YnRDH1FsZ8hkUuKRTadumcNJP7dN9y/fj6zm&#10;dRcpSUz5X2wb6Vmxhc6MjWFgXGDkvWsJ7wMJH5Cbg7KYjk1gxqRc7qOJLFOsUo2agGXnG7dvpQgW&#10;d0x67QS8o4bMAETNoApX+Eam+6nbHMvEqBqe2EiCKLecEd4GpBQwE0bFB/gt+iI1jKUY20Joi3Xx&#10;grcqV0ykKjenqqasIXQKO+7RYrzKeoqMx2qBG5oJBa5bOgLevGRt1VAPdQSJZ7hTwt64KmNdZHlb&#10;Z+FQ4ND0milWDrAGViusEFb4jWCkzcN/YVslRyeCzng1qs/hECWqobGzVQiZhCQNuhL8iFII8WC6&#10;TSvMWbFAMSKUszfRDibivAFamBPrwAZXhQmHojJaIz3zk8ZaMUmq0EjQ9Lq5qKlUjxYjYW6J6A6K&#10;e5VMSMe+Dohd0xYvmI3UJvEUEwEKP/tgWplMoKtjwgEf7QJnutL6cz5iUWRRdhpVTJWom4L34Nrs&#10;UDVMNXIzzRiqvE5LRg1bym38jFUcyF4ShlGyZUhpF6gyiggO/Y5VxPLQsleeBjYV8pw3+2IJfX1Z&#10;fMFVw+MJisl4j4daSVdaTwxPYrOtdub3ci6OolslNjJwtnrBtgdR9tjMMG267szsEGnFXWB7mJUl&#10;VExIgA4iUQxvpOrwJ34jBJmtTGOivlf5W2C2SV4xj4qta4jPNRi0fmBOBGvxuwzdgf+JyVmEImGL&#10;TFqSuiKE2U2nBYAco6vGUa5smwnM0IzDS7QAPTBgFaAsUBm8rCBaKxvAFlbUNpe3dFT1DDSPjHeB&#10;Yp2+N4SI4MfPJp8Rr4JivQuK9fW3T8CaQvT7zR+VBsyMpZdekGL69bfPnr6819nfnFiQuOfaodOZ&#10;Z2q6KybuDz18cefpK+QtgV8lXp15PHznQb/4VeDV9uGJ5r4RpD1FmjoLa1tzy2qT0/Ih19yxesP7&#10;H33yz799959++Zt/eue9H73/0U9nz3939vz3Fy+fvXr9l5u3rdq7f2tc3MFTp4+dOXv8wsUzl65c&#10;uHb9ciKQalpSak56dhEwSVoq2qOUFOSWsskqICuWUqZMlaEtDcJ+8dNdVWFehXBRB4f9RQFcHQ4M&#10;NyaQKhm/qDlTythGsIgKWEI5g65RG0eVLYR2piAn6V+lCLyxtra9uaWns32gtxtgFazU1Eg/BMDT&#10;E+BXvQCvto70MRMYLTG7WnIaKlMrC6/mJO+/cnrNge2frVjw0dK58zauXLZz09ZjB85cv5yCZONS&#10;Ziy5ua7k9HR+Ui5LiyBbp2Kck18SSy+alOOQJlUOSCokOcZEamFUALVSB9EGftW4lDcB/2Tpqh2J&#10;Su14H4FeXEMrAtho6maTEmmD1daY9xxfbnR90xHAz+AQ4UBZpWzrbx0NseyFg2PFcCYJhrEEyXFT&#10;YyM5YZC6tMIy8KmBxQJYH+13BYKtlziZbK0E27ZEApM4gZZTcBkjLS7FbwmHoCxlC1CqiKEfLkA3&#10;C9hfS4rySosR3ZSUkZ6cmZ2cmZlwK/kKLK/Xr8Vfvw798NlLFy9cvQIOFsup+POwvB4+Fedlz5H9&#10;++IOIrEJL3YcBHzdBeC6dd/2Tbs2I7EJC1rmrNm6dtn6FeshHt6yetXm5YvWLliwdt78DXNmrf5s&#10;7vrZa/YsP3R+7+Vbp1PyrxZWpUXqcyqb8mrbilt6qlr7qjsGa3vHWgYmO0bu9IxN943e7Zt8MDT9&#10;aMx+VwiGH78icIVmGMD1JbGrgpoYL6wl2iwHqBV4NZY/DFusgCsXJAw/eXkPyU93H04O3+4fnOwb&#10;HO/tH+5qboe1uKywvCCrKBMhwxmFiBpOS8lPSS/KSC/NzKrIzasvyW+KFLVVl3c11A60t4wAu/YB&#10;u6JNjtOGu0YH2oZ6mnvamzrROQ80HczV5FrxE4JhKNjzyxk1jHoQiyx1gEBgyCMEhPZZsEUKqhKh&#10;iTquL9dGQ067En0NVqUBJguK26CDhZ0ezPaYFRUpebnX0rD9BahcYOUYIeoerGbCZG4bME40ZtQT&#10;VaiP6UeamlpQyiqzvEicC6mpjPlJk8OCf5xcCeISKJp6lWOFUJZzD4IxEra0q4gOdcEXD1AJgEPq&#10;j01hak3HqYULytSLMclFbXVCAxtAx4rsEoSrobzI7w1PSal5Db81u1AQCRurutcOn0qu84r7ZYmH&#10;tTYxxrao8IEohpmg0eyue93bBiUwbJ+tX6h5KbF0FOSTe5Asyw1pQx6v2akyMFviIWRSpQDYxJVy&#10;hnEPwZyBbCriiHU8Cc8AUwHP8EnAXfWqJfj0nJOYQmJa2U0JRNETCNJOImGFIYX3xd+GRrVieiFv&#10;FFTWoikxJISaKJrEIiFhKSslu6LErGWDkZXrDH9ShQQigBrM520XtbkSNs+Aew3j1feVsyNpb+EA&#10;BUDNKisHTwlIhZ/olgq0BX9sRkkZFtgezcNllZZnFJfllFWy3w/trByNfq1OsBGGcpVXkGv1qhWS&#10;RPIQGAOzbbSIVEwRwZgoUG6ck2nFoErxqw4/7sbJz1iFK6KSPVobMSlRQ1RJZwNuJJ1NLGpYqzQj&#10;Mn5AgHrBhjRB30uPH8XAsf9ShMnuKaS2TKKSjBWcwwpxaEyQ2kKJrXXqb0XowUP8bB5V0cShwSl2&#10;HEeQTZCw+4BSsqTS7ConKtE7eYzWakTeK+hV8k5xaEStUnLruFkLLWypHYlmC5PKFwgxViGOkh3Z&#10;AzoqIWAJyu5KPMkkw+CYNvxzhKzNkNzBEONMtGwwz0KL0DXJVbUAJnZVxFQeLm9BiCi5FFhWEYlu&#10;bGOeSplPohCdGqUQKWqGPVhjggcaOEUSkr8SUHEAr1AZLZqgXnF4fa5BHkZPrvO3xH5rOy0LwUEw&#10;XMdPfJgIKrg3+RVUOeLOyFshDwIGJFplAMGCeoXf1XBa2IPAyW5D35t8u7GCxVYKXUI2NH63GLNF&#10;Vcf8PG+auk3HoCyPHt/kqQeQw29tD8BB1iHlJ3mTUpIZrwJXUnQ0ooUDVpuMdXGOsPs+6dgSV7DM&#10;sWtMhtcyZAp7Ew8zwseb7eqaE4b4VLAqUuQqIL2eFgGQ49gStAjOSZPJx4ZKa4AH7BPreieVwBjY&#10;BmmiQEk5uuGt5LgGIX6QCCtyL+R+JOltSTPPnYJtHZLkVakESwKNNVcZbCRaVjN0Wx/ljw2MsRg/&#10;wUVWEACf+LTQZvsDBDxO6dTw4OBhOrdqQN4wnW6HJwvQEiuacRWhHRo1WXEdaxhrPZKZT+EfY0I1&#10;SVa2hOYKPKSs8pjjlcrAlOx3T3GVn03b+nEOAEZ8pbmswZ6xsSElQbK4Vg5mlRh8QFxNt8/TVk/M&#10;Pg2DA6TnZJpYjo9kt4/XRMew3N9l4CoCllIC7BRQnOyp9AmLckfdJNRcbXDFqoha25i0pD6TuJ2i&#10;0yBuKdxIsOg+Efhb6G9NoUtKLQtWlK+OVW0DVBYnHKKnouHA7peDP5dYuh3/pW8ZDR5IqBLoMpmJ&#10;AmDVDrTxxKJE7wx5EsUqYIA1y8KqOghrH6rOhPkcdgSLiFZKhQEYzAcqCoiBQIq3xRUEIrGyGgG2&#10;TVU1iAxrrejoqR0YaRmb6kZK8MzD0XuArC9IscKDSmXv14Csj+FNBXD96g9Pla4UFkBWv8Z0GarF&#10;Ow8m8qtzlh5dtThu9Zmss5UdJVMPBh88ox74/pPRu4+Gbt/vm7zbPXanY3iyqXe4snuworkrr6Et&#10;r6QW/GH8qYvbV6x977NZb/3q7f/x9jv//M57b3782a+/XDp78bI5y1YtWLluyY49m/ce3HHo6F4k&#10;LZ2PP3P52sXEmwk3bl5LSrmZlpGanpuRkp2WW0zPanpeVjb0wJFicaplpWgmKaK1CPNmK4HrqsVS&#10;2rlK+AfY6dARNq1pbjCn6hZB9meCDwR/iGNIPhbhTOSCyGlDzopONoi2qmrGBVgbaayBHri2q7Wp&#10;v7tzZKB3fBhNVglTRbFCDAwvq8jVwcbBnkhnc2FLbU5DRVpF0dn0xCNXzzITeM3iOSsXrdq6/sDJ&#10;YxcSr8K2eiMjLb0wP7+8TM5V6WPlUMXJNWSVNkQcvpx7NP5xtPCCira0YQVE8VE0smIgsaWNrK14&#10;4ewl41VNiPkT5RLBWrTWo6dd9GkYexIGU0LvxAGX2zx6nSLGaosOIBZQ/YT6IKhx3BjjhOuOwFW8&#10;NPvo4Ni6p44DmXm0gXt1zBl9XEuFNj6J/8YimiQSZkMOaphZJGK4Mb4IG0BNozBMkXjXEsy2qRyu&#10;wE+EDwO+QpuaHym1bBjtc0C9QjmcnJGekHILfV/RAPZ6ctKVxBvXkm5cSSQBa/b15Pkzx8+fPnTi&#10;6NHTcQfiDqGF0t6j+/cdO7D70J59Rw/gBeArmuUgqwnUK36Cd924azN418XrlyzbumrRluUfLpv1&#10;wdKPP135+aLNC9fsXbXj1NbTiceS8q9mRVIKqjMijQU1bSX1nWWt/TVdI83dIy39E+2DU91jM+iO&#10;M4ik7juPcGFO3H9+BznD8ruiv6t4V2c1qUFOrMWrUSu5VsQ1qX0O8C2kxfgwZMbPXj969Pze1P2x&#10;yraySEtxc39j/3gvsGvPcGdLJ1AczK7Z2cUZ6QVpqfmpqYVp6XhdkpFVnpNXXZRbW5xdX5rfVl3d&#10;19o41Nky3NM+2t81RuxK+AqV+8hg52BfS29HXRtON/PeQLEWVJSg800+LkDlhIXyEKLg6hz2SzBm&#10;h4jsIcyfl9GRzWZCEZP1VpKrNPmzgxdoqCDzMYJVAjAIydL0goIbGRlZxUXIc1JRlRcL5wxCrfiJ&#10;gQHgCnaXOCpqNxVGonERcz8/8U0AxLRdVutYmCOUxWqmy9BR1BqmXrbSWKzHT2rNFEKr9SNQKxU6&#10;0SAMzuLcRDTK9xJCS70lbpOBRvgToNbcUvDMwFFUVrOUzC0M7eWdLOXHt4Vj3AAaQV0EZ+0VzzsC&#10;S8Yyh7a38qGQdnYgFvONg1KaKNcuWSJ5pxkJPRrBSsZMj6hZHNOt2tlofi8mXUxswknBMSG1AxGs&#10;sDTCkDjnJ0wQNMUpUINAsLuEqSZa7CJ0HQHQl2vQdBH86nddYYAtkV8rI6hzd+ERpdpW3FgO+spE&#10;v4jCRhl3C6vQHYcG19BK03ZcJYD64Buj2nLsBGArnI0OyA5KRRuFP4SmflM4k7N6aoYtUVbgMCbA&#10;gKxwjALxZiKaB41wyioKquvQ+jUbfYAgSC4rB06mnzZSmVUSySmtgERZdl/1mC2N0Esokk+YvPp7&#10;7k2K2bbgH6bd1NBSr9jSZtRq3GhLnvklsa9KD9bGmXE1WP0unagWzwZ3RGxhd9YqBiBZPUvmDVFR&#10;xDCkK8FMGk8awRqMBa8pM3thVSVDxRmnXoD5rIc9jJ0wuQ2meWPiWEyzpF6DSpAIHOZVs7tmR7Gb&#10;WKF3NoQqMbXVFCuRHghnaoxFlJkuI9GKib58iW62Ke8cuTXLmC1pJhSP9vytbGzBGDL8475IH4td&#10;9oEyzNM82JZRxV7rkyIeqbzl9SaDrgGhiwLWCVt0bbzKD+hYxWTMLGzgmkSOVCUo+EoQrd5gq2rD&#10;daUAWwMPBjW5IY3yt2L0pulTYGCmkAkW+oL0thm92JUnyaVlvQF9hbKFZN4e2eKfuf3aR34ewMnX&#10;efQwUqbrmbeIIx5nglKnPYnwRJIw3KGEzaEap5Ke9su6VtFHeu00IAv37daIfVKrIsoSeYuFBKxM&#10;GmbqgjfJqTNqM4N3auF6YodPVQEdzq69FvJ062BSrNIDq1eTDqYduYpQYz3FmbfsJ6TqgNu3YFMF&#10;k8jx2proOyDApN83Q8jdVy3AUI30nUCR90sAlSyi6FbieXOwFr56RiVBS2hLw1KfHiTixJjMZHG1&#10;JDSEvpYEx/qACzCrOiCMamwc+y9ZR3Gb5rElPxbzwA2wmghfbeRDzyHiHGwDE+dJZY6YT+mgBBoB&#10;q3gqm2g5jkJTHiUgPZwRFWJjGgoNSxWeiZBDmFDQIYchpGoF+UZ3GNbhMuGpVXHeGdrQRfs2EV46&#10;XlhBDqwNiw83MAbcwtkJ9lfBSEoKSdTQCewpr8u3BJzeKh15hoHJaRwUs2yOygMFWGienKmMAmky&#10;dnJr6aWR8kJpECZmeTb1MR5Aa/W979QLRHXjSi9T8pOmF55zmKXET64zGkSJSQ8mOqpfkEfCZJoe&#10;XSS+aC4uiwENQhowmDpUxPgl41jJzNwMSeVtjWfjf/OiUeG0kAPrL6SUmzo7DDutDTaT/J0Ck0UZ&#10;6oRxGI3hNa64WgJ47RQQL95ENcTr9zAziiBSbaWpNdboFb1ngVfZ9qYeG1kDFWtdC+4SoBbLKupL&#10;G1oruvoa+odbhsc7Ju72Tj8Yvv9k4sHTiccvbkMSjOQkSIKBVCEG/ko/IQz+Fl1Y/wx+FfmlBKsx&#10;1Aq6FSLhh8/v1nVW7Di38cOtn/5y3TvnM471jjVPPxy883AQePX2vb7R221DE1BCovtrSUt3fn1b&#10;VqTuVlpB/OHzm1Zt/uTTOfCv/hPw6rsf/Hj23N8tXPLpkmWzl69euH7Tyl37th1BXM7Z41jOXT5/&#10;JeHKtRvXEpMT0zLTUmHvzM3KKciVHji3sLwEYBX+VWho4XKEmw4S6Iq6yuLK0opayKEZtgTOmTLF&#10;ighsq/ZPAkQB+VjFaqclDZYCtJh24yfDgaPxQlQIo8aKxrZV5RWNuLKIWotBIjXWVrTUN3S3tw72&#10;do0PI2YJYHXwziTA6sCdSbhYaV6dGG4e6avp6yhub8htqk6uLLqUl3Y08dLmkwdnb0AC8vJl29Zv&#10;ObDr+LnTN1KSMgtyIQPGkh+BV5BzfaJlKGzrmOcpAzwCjamBxBhGp5l6WEOjkUiumwRjqhh+0aSk&#10;W9U+WsNe5RX8ygbXGNcag7UArlgtxid05sKueJaxBsReUFaqIzlMAgGM6hD6pXkwIK75VSwAk2RN&#10;caAQ/cUjTLZWwmBckmSzjTnBtUY7BkEwjF472GbAUaTdQjzMXxnfkvGWhBjY2OyxhQ+BTFbqmDt/&#10;ErJiqgoVXznMrsKrEBKTgGX7nPyyErTMQcgTXmQX5qMBbGp2ZlpOdiZ652Rm3LiVnJCMcshNIdiE&#10;SwnX4JS+cO3Sqfizp+LR8Pfk0TNxR04eOXrqSNzZY8fPHt8L8fD+HXuP7Nt1aO+m3Vu37N2BFOJ1&#10;2zet3LJ25dZ163ZtXr5t/RcoRqz9cvaa+fPWL5qzbv7s9fNmb164+simA1eOXsq4mFl6q7guJwLC&#10;orWwvjPS2F3ZOdTYN9Y2MNExNNU1oaCm2w+GwbvefTyBtLMHz6exPGKbnAegXmV2fQbsSmurFiFV&#10;KoRjC4ArPoNuOgglvv90ury9fOPFbWsvbLlaeK22u3Z0emh8enh4vK8XPGoHYnLRrjkvpyQzvSAl&#10;pzQrpyQrqyQTC16nl2VloXdOc3l5Z11tb0sTeuQM90At3A81weQoFlRqkIzdiR45/Z317ahWg+xC&#10;X5zibDSXipRAJJwPP3klr75KXDuoH7l9K2t8rFrizhyYwKirX6ns5Dn1cCHXqqdDyFtyvDD+i/UQ&#10;wHC6XwIHLE46UauaYGNUoNJBYXkNixoYIYwXUqsFojU1IIX71KGYngaQn2T9Vx3aLdIRqxl7Pqoe&#10;LTmbK7yhYSnBrfyi5A89tSCHqb4JZinxjpkGS+GoHuITX80IFOMUjSAilAJuQQYS1uCfzlsO8mDW&#10;OvnIpjxHwM/+UnWLISyU3ooCJds45UFlodMg3zEK7Bmu116n1WfYTneLcfc+IbfQBdAqM+6sWFO3&#10;ZjWLQ+QpUkqRWsJywpbALzKd8k3P/AEK7Di1cFqzDrXN40rqcS7cv8frp+6XKCMwz3JlMtwoiDdd&#10;bpDwGB/Dn4CizMfs3fJPJ90QBuPMkjxQ1BbPMifJmmhh88wSO4PKsz6GMyksKiYSNtTyrN7iVv4U&#10;fjFkpTZWgAXzXspCQfmKvMVrAFdg1FxpeylsjjaeBaIGfHWrG9Kw5F3Z4Ya7EEWtOmLMNEbx4nuS&#10;WoHKI2kp+auQIYCrZLEGrkIdshTqY0SJMt0WSMVqKOuppL2jAJ80fAqoULvL6CBMpklCQl5LSbBa&#10;mBLiyjVa2YQWlwRpUfBs+teRv8EriGOK7cSHyXy2tBmtmeIzkymmi88PtxsRZAWFGwJ+ZcGVOFnx&#10;S7HIYvlvzR5T6IsPxMKcCJUFUN1UBjjZImGLaUlU6nvNRWORw5hGZGwqQ6gF6XFwzGNrl8krYi/A&#10;Fau8EahCWjejSnSfeANjyqSj44AyY8Fd76/LAd6G4LpUGDKOM/AqSmXsoyshd5mIHaHTqMbV7kSd&#10;MhGG3DBC62paTLEl2rDwWwxoakRFoxHTunOpG70qHs1Hnsdc/kyShNHRbNrZrLgxrYoFmHdiwkof&#10;r2A87dO4PAKlXIuZBylNAyRX+0BJkVmVNhX7QqjJd9SuM0rbWsAcy8uxhJLXpEKGCd0FCwmzdUAq&#10;MGlQho2Rg243f5HN28JgG38YoBGold7aKLXogxZFpyb0aN7GMLbWQKnUqgigmTUKSNT983Qw+g99&#10;enjFBRUlpjXU3yrt1hygXLKYS6GDAlvpWBPCC9PdjKAHE0Hn2FtKXh1Cq8XgBF+qdYaagrKRHDbL&#10;zSaoUEnCgDDKGbJ8oAKH+XN+F5y0eHq56hEreRjpqXjpSN7AyJEsFevrHdTR48LaXiXDJBSqxHBa&#10;eCaFfChwjfKQBLcmAMUN0n+rEcWbeCiXiPRzF1YJPZQgJXBrkpk0qfC5H5DeX4FSgiX2d/XDNZqX&#10;S35VR1KVF97NuZLgYmWvGuB5VYgRJ+PEJnlHOdOl/Ua5VqE1Dg6X41ucYkUFrzvp1SEBiB106PMh&#10;PYjah1Tu2oZYVFLgSKMZv/Z/EqpFMzNEY4aoLR8lI3DXCMiiCwlHyXaWLXxH0sAOub54bZsutsQ1&#10;V8mlZJeN5SGreZJTjqzjxenAEXPHJrPlZj4tWsPEXTS+tOiShHH2w9JM6NfKx7ZssUCqdDhrco8Y&#10;G2uD2RYFk36AJRFf0gOTCsNGhm6roWrOQUvsIf7WnDadqwhkEnLgCkFACT/YfFvZhEumvhpSVfoz&#10;MbQqAVmBHCAGBlitbMDUEM6oksr6sobW8u6+uqHRlonbPVMzAwoKBl69A4r1+Vf3wa+iqyqYVYqB&#10;5V9V/9UXf/jzqz/+z9d//PMr4NVv2IuVXCt8rV99+xRdIp++nOkbbT2TuO/jtb/91eKf7Ty3trq9&#10;YGCiZVz86shka+9wTddAeUs39MCZlU1pmSXxp65sW7n54/dnvfm7D//1vY9+8NFnP5s9//fzFn6w&#10;fNXcdRuXbty6cuuOdbv37zh2+ujp+NNqYHPlSuI19FxNy0pDD5vs/Bw0XEXrmqJIsfEqmFVwOzB8&#10;onsNuq3CuVpaHQFwBdEKyIreG6BGqTKlxBcCaYjY2X9Ful+6LpldBEIVebaINSIli6oQc5UC9UoC&#10;kOAWRxX9PIqrI5F6FOYqIg3gV5sauttaB3q6RuD3C2LgoRmaV/tvI2xpDBRry3BvdW+7+dXkisJT&#10;mUkHrl1Yun/7e8sXfrjyyy+3bth69NDpa5dvpMPZmwfUzW6x2k7YbjHnVvYvM42kScaFxvgZg7em&#10;jg4gT5aQpHgXImWEEkaUmtlQKsz/Ct05QFU4FvQmJR5OD2Y8tah+F008UIk821ANQX0KfCnurrjZ&#10;QkGHxxaRqu91FiCQvMXwdgmA0JShXxROUzPMY0uoSadrIFTNygJFYKdsbY1pgMG12u8KgNrc0YGg&#10;JvyKHXTCApTLb9EHGGvsjrIiXTHUmbvDIG46JIlSgFSR2GSpsF9jQS4xsCsQLFBrQVkJ4riQywXj&#10;a05RQUYOYoezUjLSwbtiuZaUeOUmqNfEK4nXL1y9dPbS+ZPnTwG7nrpwKu5s3InzJ/AC1CtQKzjY&#10;/ccOInkYDWD3Hj24Ze/OTXt2rNm+ac2Ozat3bJq/Ztm8NUsWrlu8dNOypZuXf7lx8Rdr53+8+ovP&#10;Ny1cfWjD4auHLqafSy1JLKrNijTl17ZHWvpqOgbqOgbre0eaBsbRgKp74m7/5Mzg5D34XUfuUjN8&#10;5+HzaSzwu4J0faasJmuGY0hVCNbAlXSrl2evH/dN9Oy9eeztnXPe3794/cXtpW2ltx9OTj+cunNv&#10;fOrO8Mh4T88A8rHAZxbkFqcXRrLzS7MKIjl5pXiRDQSbX1WQV1ec11Ba2lpd1Yn+rq1tw90944P9&#10;kyMDt0fhdEXz4b5J9Xcd6K7vbGWDnOpIbnkxsGt+RWlueWm+VAPIh6PZkpIQ+iMsByDCZN6SuUTe&#10;bNmriTmF4GBJtDpP2K1uFK8golVVSJQXYf7kr9T5RkJ6ljAAzChS0JDAAnZRYJV+WklqiXbET1KH&#10;KVRDdyLdagKuUv2wkgtFrr0zer4zN8TTCVV46UWkwdVwVLMFMqIwEsp72Nje6VmHiVaTltZqqSBL&#10;L4/9O2EuKmRFsIrZiAJvgwBYaYUSJdmbijuVpjeGhaRzKVtlyz2FCUvkyH48Vm8RRUcBv3UZ+Ilb&#10;gaOYCH3F09pXKdm2nH1CeiRdxbKK+iOxaWbS0jmRvVJ6Y94VTQmGpjc2r0YOkylTS3xNPuOTZm5N&#10;IfjpjOMDj6uMrPyVZMaEdoKR6DqLI8+VCHwK0P5FBFQMbQpw8s/Fe+O5z0HC1qkqFuBoO9nUykpL&#10;nb2pmG4ZOgYgE/WBmiY04gvEm+OBhFYkLSYqAQIyavXnqYcFmUdlInvWADwq54nbjM+Ica1gYxGl&#10;7dL2qMWNXs21mgfG8j23iyA+jmYX4ett/hRsIzpyvpFzhqmGBVaW3ZSRM8yJlR46urmwsII+BW9J&#10;HW9jCw6xPxl1nDK2N9CqhGrR1zKCKoGWGFIHxRwdYTCrFChC0EIZkFt0WhZihKRJZkBx1L1JnbO9&#10;pqJtGY3jLxX5SVYZx87QGpuKxaJivOlAJqP32IKvBtEH3tVYMWohkzhWTW4DmCfG5lfYkcyahNcv&#10;/GYPJCWazczXYZ3GrWhkyxY7r47DAir4IjDGPAuiWF3b8F5HG/YEh60LHpJhO8VKiJTESwhlwbgk&#10;74qsLNwgBOG4/aH3CUAg1c4GkCr/qDVOEEYK5whW2R9If4LBUnRkW13AeKFoQpIAMDlwKZBDYrOR&#10;thhjqmF9Ts0kYw2WbppEJeUouhV4jO+LFC3hHoU0WguJTUK6vGd/PMZ0wHKiWyk3FRfKkp6Ad8zI&#10;Sk0LJiV08dHaKlQWdcxK/Ix2Mja1GtJ7Y3zcrBY26+6UZqFKjlIAVyeKBWJcOWd0BajbEF7jGaAj&#10;aRKJdibMY+yTZNFRINCVQhxz6h0w4KMdg2KFTK/BUId3eUmadaNhJrvRi46JYs2FW6KFCTF+SmMi&#10;2peamhppVQ1FVIZOtqoX8K90zdLi7vKBjjlVtbwvGzFqG7w2YW/+Ieua7hEqoyYLrnq+ClZhtBDG&#10;lNQRApGNNLoWH2gIxPwnnevoSKPr2MA+SvOKEFZZwUfA9CxBr9hIrlDnUYSwYoFFw5JVBo+niF0D&#10;VB9DipmpjXS7FLKsbqRkiYE10tZLuzzMqo3KN6Y6RSoyBkyWzqBuNdfKVjfaMP6VzpTTfaMlBl6h&#10;3hfxzFwzmRzrfnUkafWM9h7weTfmDD5z8I1Rqlk3Jd8ebeEWBe24KZGTdSi+6MJREYcwUpZRbjwu&#10;MTWzCfY8fxGuAv+5O+JogsKUJiJ8GYSkVVMsh1l9FVBcxrYB2HS6W9Ewc1WklvleKajlRFULVoVF&#10;WSNNkbDZZmAJHkaxxMAG6h7EfjbaJCVqBmmx4q8UzoRNomhT9D7UmEAXxdUVQK0Qu1Y14eKqrKgv&#10;B1itxkO5qby1q7ZnoH50ou3OTO9dUqzjD5m6NE2KlZJgpi6BXxVqRc9V4VVBVhpZ/+drvABkZSAT&#10;8CqjmGCxe/Tyq4do5YrOrrdyzsxa++ufzfnB5+t+fTP/XENnUd9IQ/9IXWd/ZWtXcUNrdnltcmbB&#10;maMX1i3d9NE7H/3TT9/+27ff++EHn/1y3sL35y36cOWa+Rs2L9u9b9Oho7tPnjt2Ov7UeZCrSdcS&#10;UhJhW4VhNSU7HbQqBMC5pQV5pYX5kSIIgAFWnVMacWYpCFVkKYEOVfNVgE+8Y4ck4nxEpZJkoIW1&#10;EbQSXal4P/gwAYcMTQX79Rmyr24uyk824rkfKa4pL6uvrGmpr2tvaupt7xyBTnIIeJWdbGBevTs5&#10;eHey7w6TljrHBluGeuFfLW1ryKyJJJfmn0tL3HU2bunOjZ+v/PLzVUs3H95/5OKF+KTExMyMTDQd&#10;LS7Mgb4R7UklBgbuAhPFqTY4TFlVKamlHFe8E4JSGxuBWinl1VAxiWrk6dY1bFaphqt+xxysw0Ud&#10;HYw/8aizoVp5YNQY06EqiS9SncC1QpJArhXeVMBmHEBSryiRMACMFmscVeJVOrFZTBF9bYJa0msa&#10;gB1uLKEvzah4jR0kajX7CkerYoTxjj2uMcGwWVaJis3BMoJYNlfuAhbQaIAiAq7uYEnUStzC/s9o&#10;DcLkZzYIBUGNYiKSZpEGBCoeDg7w1UBNqEEgmquspLAMmCwvr6gwk7HD6Unpaf55MxUINvl6MmKH&#10;kTkM42v82cvnTpw/dfz8yePnTsadPX7oxJGDJ47sPXoArldA1u0H9mzdvxs/N+3duXbnlvW7tq7b&#10;uWXDbnTNWbNu++r1O9Zt3IXcplULVy9YsGb+3FVzFgLVHlq99+K+s7fOJhcmFiOjtIlZTY3dFS29&#10;VV2DDb2jrdAMj9zuAe8K7Ere9SH8rpP3nkw+fI6oM/R3BXZFzjA1w+RdvyXvSp2wQCz+6wW/uv/0&#10;bkZN/vJzO3+zd/mHB1efy73SN9X74Pm9h89m7j+ennkwOT0zNnFnaGSit72nDoqMSFVhQRmBa15J&#10;Zl5ZTi6Aa2l2ViQ7szw3t7qwuC5S0VJT29nY2N/WMdLbPzk8eGcM2BXUa+/EcM/YYCeCmno7a9sQ&#10;SloBvJpVBtK1uAAXJlLNWUWi0j4W3EXROxeiVqNZdTolWUohcbSrje/GLiY6OIAlbDGojPapA8gB&#10;N4UMcP6Xfm/FMolrFWqVWMaVfdOVwE5SqNa6GSnbw4TUX5kMiRipBI51nbGVlI9FPUfwVMIaMBkz&#10;d2oS1VnB5i2xEseXiNIkaYx14jHBRuiqBXMmgJxkBGKTKXUCKE2wWOh7Uvyv6VBidTieZJd1kJJ7&#10;tIrMVJMO8kaiMW2yVVyla75YaFLFfAkWXwme+dBXVdohUhTQyhcK0IhpOSOdwEZE+80gPcgsrnF4&#10;IGzkULWK2AlMDv51nFLodqlf0bDKFQaKKKo65h+K2WbvHLO1/EbhXguJAXeBVJ3Ba6Unvs69T2Mx&#10;PVAj82PsiQrAieQLHkNO2ELaLh+OGjOMWbYAm3SImEy85iyX7JR4ZoYzEchQuc2sL+6F+5hQScrG&#10;s4R+nsaTrDJq1UrwX/62Ul1kBUSZd6sWJ8ENq+SRIB4GLmUjzGiDGMMQjUPDVOIp98UVzKRC2CpW&#10;Tr7F3UnuGCCismSYkav0J828hdA4L6fulK1NHHyMCRPmuFHoi1mOdbkhXUlcKyGiPk/uUbMrOVoJ&#10;Nd1IhpCV7U/d80d/YohozCbkrB42Ij9jHkIz1N6qEIEji6w9uv6te9XQkurgH2Hy8gYgkPDakJh7&#10;EU2CDULioMUNSN6WV++IXZq4XKURJXQM0mLxz8KBAeQYkIsvpduQktrQ7ISviVpDEjJ3gTy+EpWw&#10;qUZ9lGQLCprr9pExNW3AKb8r6xPkJHH1Ys7qKFH5QhnyLPYV40l0tMJ1FDIk4zExjCe7qpRwjLrc&#10;5VuP8SHGCR7qhArB106W25iT1Sy6WGWY5OReb4oTtmKcRZBGHnZ/ryArph2gFnkjwCercRbUE8XI&#10;UJ0twajzTUydAVyZ4azyisGMKT58xvQg71Pq6hlND1ZKkDSZLvLhtfS3wccoCErGNVyiVFESk8M3&#10;K2jBjA1G5kizKg0z43N8HLxhDL5Sl11P+gUDgHk8qELHGvwVGW/Rg7gd5EOdBaEO1qzQP9+yAVEM&#10;GmO+CBxeZOEIRlK9zCMvbbxBY5Qbd1wBq4bmG4XQ8HXMD4w1ODX/CagA7IRMEUJBEKF6NlgAg98G&#10;hbBAmmuf4mZZosJOxa41dbUl462ijGTSkssC+QML+W8Zz6MuvmqOqtBaRbzqRRRSim3Dxhci9JLh&#10;sU6p5WJXDP7Qh8t1k1hcFiV8bdCHk1k1phLKJS7Cl5K+1ldgscmWIFAZuThKVgrgJz6GU4xt1sEM&#10;dln3LMXn1QKUWIgjWSAZgwd/Qh4V09loOx+L5LEBftQJ0wbUyvatEmbrtLJvnr3HYddE7dImqu00&#10;Me7FhLBUsuzpqsQImppMQatEGihN7JrNNqo7sgW5n8TGoq4NqTBEbtkDwLCTnSTVEjlGPvOKwMbr&#10;0sCxldGUg58nS0SuaWEfSQm3uNkYnBhjRN2a7rgq5INmvtRZSrZmUYWF+Rb3DueCKm57AinxpeOU&#10;fKmE/bziSJYqG0PcQuilGRSe0jaLB2PPG3eCJWZ2FBMHFdfAhj3Sn0u9SbQMUguo1f1X2HylFlrZ&#10;0sr6UtzsO3tqh0bbx6e67t4ffPB47MGzyccvkZl09zldrORXAUSJV/+AyCWRq39++cf/+eoP/5Ms&#10;659EtMrICjSL9OCniBQGXkVTHLRyffz8zp17gxXVaat2fPL2wh/9fsmbRy5uKq/LaOuuaOuO1LXk&#10;VdWl55dcvpawfc++2Z/P+8lvP/zh7z5669N578xZ8MGchZ8sXPrF2k0rt+/ZfODonmMnDx0/eyz+&#10;6oXLiVeu3Lx2NSUxKTM1LTczoyAnPT87szAXGUskVNFYtSpSqtYawKj8GY1TYqgPRiNyX9BwCPcc&#10;ZRdZDCzYQ1wKAgcxv4xTZqgyU20tqGaPU0IsjD01sGEzGwx1xuEytKkWWowy0Ee17U2txKvQAw/2&#10;3h4FRoUMeHBmCkvv9Hj31Gj72EDTUE9Nd1t5W0NhfWVSSe6ZlIRd544v2rZu9tqls1YvWbtn+7EL&#10;ZxPSU9MK8nLLEFcTAUYFTQRtM+f0ygQWO0S6CdtPr2k7g3/JfCqaSG142dxIzk90XhVmU3EE/8Ui&#10;2yr7skZltECwAdoR5eoDDgDDaLRyOEqZ8vgAl1LuCwxJBEv9uW5uav6EWxwarhLhm5ilcBo/RVyL&#10;KRXA1oENflclXUmMTRSNE6F87OipAWoVoOWeUgasDkP4L/OEFeOMsCskafmFKgiE7g7aAS6tje4y&#10;kblgCSUJOnRGreyAovY5gK8oZwCy6jX7vgq1gnotL62sKCgpLsK5KCnKystLz8lOzc4Cjs3IyUpO&#10;T72Zknz1ZgJIV/y8lHDl9MVzJ+PPnL107gxenD917MzxQ6eOHT55bNfh/Vv27gJe3bB724bdO9bu&#10;3LZxz86Nu7dv2AXj67q129Zu2Ll+824YXzes3boKzXLW7Vi7ZP2XCzYu+nLn8mX71uw6uyc+5Vxy&#10;wfXCmozKZvCu6JETQVZT51ADtAzIGR690zMxMzB1b2j64ejdx+MArvef3kY4MGKWniqrST1ynr76&#10;5vlLwVdYW4VXoRB+/vTV486Rrj03js8/tf29w1s2Xz/eONA88xSg9+GTl1gePHx6996j29MPJpAK&#10;Pn67b2i0o7MHSWNVxRVobpyVC1Bfmp1blp1ZmplRkplanJZWkpVbVVhYVxpprW7obW0f7u0c60f8&#10;GIBrHzTDaPJEwfBg51B/Q1cHOoohOwCMa0ElTdrQ2OM2VcLIbmab8VTW474KyMFA7+IqIk9gTnaZ&#10;4psMG4MM2KQZ7saqpYbnEVunyG5DJlZcK/7WMw0qxvG+dLAOZ7LYGDlMeApYIczuNWJKg2CYPV2k&#10;VnNSEeRRoiVtaqWqSEnCLqlzYqbCrtXCIhtJOdoaaoAkxSkNlvTKSkOE9cdKuq6V468wkwFYctFZ&#10;3CaF0J5usaithCT1CkKth+Sqq8nQ+iGs2N9lkTCmpo63sOSYj9GQxxk20lVyG4LcoN67gNld4CqF&#10;GN0XkE4uwhwiMW6VcpI8k6fDC+4w91CVl5UKZ0Jr+gRBtNp0Kiob288/8QyZmMtpTAK0traaoQUs&#10;lAlWjG4lkTMJZAFU9xbB58GvgqK0olNqYaqIiZOZXcS+kgCxglfkb0IskeTZIeZKZ0QTDHeORT6T&#10;0wEA3MQzS/uNBc/9zBLkJGGg4s8JJqU9Flpx1I6a4oi/JPiURc65xNxmLNADQxiM6GA2l4H7CY3B&#10;gZ9r4AcAZKW1FQt2RxJorl9FB0ZYhUPKyGgdq5q676nlDMGhMCebpljhSR5VIBY/9TV80/HEokAx&#10;7cAciJCJkcLqXxJOg3uiCrJSuxuNdDKGsWpUyU9U8IKMZTIqqw4EusU1dJlio40Mo3iYsMcbYyKL&#10;X4SMXzQpiiDrEliL5Li/nWtGDSDkQjWzYZHSknA68S0ob8T0z7UtNKyygyuGjmhVAleIe5VCrI0n&#10;YvcuYA1UC0M0GCyLDqaiWFFHQ8UGzNclu5VHkfiKylg3zpHw2HGyscPiyxKAJJpoxXZPBufAP1h4&#10;oOSYxQYo99iKAqrhjep9mrDxqjWQAxcnJr8lIBOQqlg+QlDMoTX9jZGHLDrwpiC9qGSfnvuKHiGf&#10;o/GqMBshmYY2JCi2uWYmFQHPjgo5Im9FyeK6BRaV/jnoww25DeZBVte1degcEQ+TwtWNQPe7EG/r&#10;GkoQiCqESWdBWb6Y6WpOb5pRs+rgsVRxSB5UFQWiMDIgNCM9vG8wbGAshGzy1orNBkNWQCkiLiXZ&#10;UIEphMMwKtwK8TFgM8x+2jtE0jpplggwCG7NOkpprFQnxjgbThOZeGGOH+dYulkrUlWo1fe44BBW&#10;JySJP52+w1wQnwviZ/UvJWyICoMD9nMDWzFdFouSwZNZVzgqCKENLM0WqtDAwwJVdkwE7keFjZFO&#10;n5YvmvJs7B3dEUQy3DUFfZGIENSkn9yOVpmoqY4z/jFqxYH1VE8VAdQCoZpmhF0hjBY4GkJENhWz&#10;iY7EKtHsax5zm5A1erkY6MawrjXShoLcEbGyPrOsZSic0KblKLVLzlMwPlDWwa6jM0Jgr65xgKwd&#10;fX0t3d3RECAyrpL7cujyscF6DYGuTT5EXAoG4xTBbVc1CbbUlmSvtgEb6dPkUFzz1eoqqQhTHEOF&#10;EllpTNaRun2eShbU7YyN5jAr3YocvsewtfcqLFJQjQ+HTKaGhoYOWEl5onkV6BCxtq3ddMsB1S9C&#10;zyePHx9qUUksJfhou3Efcb5SLoXbbeUN7W05RZZVlTZaqCRo1lUiDn5qqDDfVQw5SWBRVRYMK5CJ&#10;1RNx3QQbaknS8R2cUBccibeJWu3XxRrM2ZLDR2INOVgcCrDcxFeVTbhBYbpTBaKVwUuNVbXNFejF&#10;2j/UNDbRcftu3537gw+fTjxBxu9rtFGFJBgWVkSSIiKYkmBEBAOsAqMSrFoV7BdAsPC1/hlppc+/&#10;UiNW/C0QL6TFD9Ci48n4nZmBjq6KuLPrZi371Zfr3t1/YmVxRRqERAiAzy1KOB2/bePOz9/76H+8&#10;9/4/v/vujz7++Bdz5763ZPncFeuWbNi6Gsvew7sOxR08c+HUKcgwr8RfS0pITEu+nnrzZmZqclZa&#10;FgKWyksAWXNKCtBIA3i1vA6zukh+pFh4lQnABqWQmzpFidpCzGUJS9hb1Vyr8RUwqvvWlCFPGPiQ&#10;8bbAqIy9BbuID2D2zLWB32uDyBaXDPTeGLq4rGrr2pqaezvaR/p6poZ7b4/0gVyaHgfF2jc93js9&#10;0Tk10jo2WDPQWd7VEmlvzKkqvZmXefzqhTUHdny+dsmHy+bP37Rq7+m48zeu3sxIzSjATsHjR9bU&#10;ngLZwqWNFF51DySPJeBJoFbZK0RjWlhOla/RKfvccASaWZXeXtwpBfzgY1u6uigGptoWC+ysaDYT&#10;8KqvO6LiDkYH4wUGmGV1GFTgUW3MxgtVTLTQLI3jxk422GAcKGySf/IY8qIW3NVmS9tMBhXv43vd&#10;58bgluJhMa5mVllZUDayuXEourH4bKIwAdk2qgkOgo7+SXC3WguNFbp+FACtUau65qhJLEEy1ozg&#10;aAyJKP1eW4k3AYr0TklFOYBrcaQMgmGQroCvhWWlOQV52fm5mXkQD2eiCXByegrimi4lXMVy4erF&#10;s5cugHc9deEM+uXEnT15+OTxvccO7TpyYPeRQ9sP7t926MCOw/jvwZ2H923bv2P7gR1b927ZuGsj&#10;uuMgZxggdv32dau3rFy2edmijV8u3LBwydYla/au3XduT3za2eSCqwXVaZXNhXXtZS091e399R0D&#10;0gyPtQG+QjMM7HrnAaLOotgVpCvMrq8AX1FLegQLq3jX52Bc0QvnxddolDxxoyhl4bH180/tXhZ/&#10;DPbUe8/QngpBTU+ff/0En8dfPXl5/8nze4+e3rn/aGLm/ujE1GD/UFdTO0oGuOgKIBWGuxUe14zi&#10;jDR2dk3PjORmA9PWlpS31FR3NdX3t7crXhh06yCkB1ALC7t2jfQ393TWd0CTiFjH0myYz9F3Cl1w&#10;0DmZ8FVlmnrcNsHX0XkOByyim6jyVXtkXAvKEGaAE3AFSCpgITd3xU9HCuvZQWTLkAJBTeY5qRRI&#10;uyzu7Wp746Y7eAdpTBFxkuwQgSklIJ/yhMG1UtSDuqSwqMyoBLeM+3ICk4NO1O5OAbzMTJLuRjSA&#10;CqNYicnSKIcJ+660QgrI8KTFNWguVuhoEkLSgmGxnB64jMtpHq2k6o6ubXPLWT/R1Lyq1WpYwxsy&#10;OpoXqZrMWYpRq8qpVGbxoewKviB3kD0LutNCqdBNSrTkaDMEBXKL4iAHrLL7I6a+drRyCueITVEy&#10;NrX6D4mzFBoMYBlFiSGTib8Vm0oArBBpTrT0Dr6a8mMhZ+uEAUS1Nmp0HcJkGaYUjuQ/CYgqqvMj&#10;znzlxqhTDo82w3eVzatJaaCLCWJVU+AprkTHRDWtiCZOacLTIrSFA6KEZGBRfCn3wnQaQSbgpaa7&#10;lB8GEKuQWlDBAKWAkIgOZvKwGFDIg2EyZXNXGOiAhKFpJ2lcYeGxaVtslfrlMME4dgQCarWNE/uM&#10;P1AqDL2sVpzG1LO05EVzjzhXY1saMo3GJATrGmrg7izKBUQxpiUdqjRd8JxCgAS0+K/pVloB2Q6H&#10;71C+q7WRHUWNQeBNOnIMaGUjCUWbSnUckdW/RLNKcjKWllA2RBbBQ2tcJxpZUUDYEkiOGzCdAkGE&#10;LeS3+6ttr2WrVdRahJmF4QGV2bwkiuGVfhQikajbxmuZLbGbxLGmOklmUohIjFpG+1xzmdt1krxS&#10;cg/ZqgaQ4yKsgNUlGwgRTSAiACTYvZMMqkUOtcFyHDKlJEI278qkqJY2Hmf1QcJXEJJpk/x1OHfh&#10;XiCNK4ejh6yYVX2pEo8caCTYwIs5AKQoyo3OcW2UZwlNZQ6dFJG3omgEX3lZ6qxxUOmuwdMB3XhT&#10;Z1cdWoCKmiYRStKPpQ1+UiJbkz9eIf6LTZUcl8dWR4/AFXNrd6nxXD8GDgXn1NUj4AcU4PHklnBU&#10;1DHvPm6REk0wMo8XQ4AxqSrQEeYl4G1ENPHbjVp90LCSunbo0ABceaM0liPmjN67cQU6bUh3RpYn&#10;GWlDNQtvu/T4EdtQroOZN72Liow2ADZqxTGUI58jzdQo7mI+7A7mDchNAUuWBgFRK2mA1KvJPQMP&#10;Cmsl/Q0IVseHUERKG+mQBVkFWmz09W0avBxOlglwnwXqSfBQ5FeEvTakCTJgPajMgjLDE++TguAB&#10;F5tKyOrPR2lSNbymEABFIplj7cwUG+knikcjpXdRwIn3i6KRthag6sFjpwr/kL7fEJ6sqlNUMsBt&#10;1vt4U+U5lml4j5Zu2cZXSiWlZbUE2mJ4THBBU7u6EdPJh+efbvr252Dc2sLKZy3VepxehzxSGTWN&#10;WslLm48Vzgey4rESPLZLGSsB5ykbrUBd6NFKkKaZB3lmDBhqaJ0YrPZ9OlwcOaRYHTzIy5whZM6R&#10;xijl96KsgC8SUtXFLkW0/L02eHPzRDhbO22YbfAfSkUhlJsHTUA9pCUpahUwgIy30TXLBBoJ2Dzi&#10;Uk7cSSbzZBGBEMRaKo9toOoSeDXAUV5WJrvwE6gV2FVFfTe5UWSanIqs90NBJ7ZWWmjXaDDwZGpV&#10;x1H4LREUDOwKCWt9a21DW2Vnb8PQaNv4ZOfUdPe9h0MP6WKdBkFqyEpJMFKC2diGFlYxq6/+9L++&#10;IrkqohVIlXZWEK3QBv8RZOwTeF+fv0YXjWn0dH30bPLe47GZRyN37vb19Ncl3Dq2ctOHuw4ujb96&#10;oLA4paD41q30C4fj1n08+813P/+3D2f9avbcd7+Y8/6ChZ8uXzFvg/jV3Qd2Hjq2P+700ZPnj1+6&#10;dvFKwtXrSQkpGamZ+dkIBEYuUVpeVk4xwWpeWVERopXqMQcFeiFqLUJKcE05UCvwDByPDPsVWFKf&#10;W1Ir5mowJ7br0h5LiKiBQjEhxq/wk+QqDhdTlwDeMCoosQZIq4UrmGAVB7m2sqW+pqO5pa+ze2Sg&#10;b3wIkHXo7uTQDJKWxhEODLq1Y2KoYbi3qr+juLMpq7kqubLwekHmsWvn1x/cNWvN4o8Wz1m+fcOe&#10;U0fPI+gnOyO3DBHHCIxhH13nt5GWl0TcPVQt7cPZV4oSVbW4VA1QbY2OFon4eaUch/6rlviyqCTF&#10;L250jR2dTR1dsr9CMMy1SVtLhW20CsMxaaLV6BdfoQ3A/JVyTfOlhK+8yYuwQgulWmac4ADi+MBT&#10;raPHNq3YNkJinQW8bupot0/VVlW5WBUfpYAlAlrKtolLQ+ebKHZV3hIFw2z6yo8x4RkicPiT8cL4&#10;1rZYHwriWHFrVDFIXA2Ugn2U4BmoWMeQ1GsdICtMraJbaypodKyrFlSuwm/h4wDFV1FeFCkrKC3G&#10;Tyy5RQX5xQj7ys8uzMvIy0nJhGaYguGrN29cp+U14eL1K4Cv569eYubwuTNHzpw8fPrkoZPH9x0/&#10;svPwAamF9+6NO7T78D60e91+YOeGnWzuun7nBsDXddvR63XD6q2r1mxbvXLLyuWbli7d9OXKbYu3&#10;HFpzIH7HhdQTaSU3i2tzKlGXa480dJa39lZ2DtT2DjcNTXSM3O5Gj5yp+8NMaXoM0nUKoWgQDNvs&#10;+vTVA6DQF+JdX33z4umrJ60D7adS4ucf3jjv1K5LxenDd0cAWfXbZ/j54itc18Cuj14C8SKmGL7Z&#10;J1Mz98cnp0f6Rzo7+5ob2yrLawoLy3OySzKzy7Jzy/MyS8C7ZmdH8jLLcrIrC/Lqy0paq2t6W9Aa&#10;B8BVpOtY72SUdB0b6hzqa+ppr2xBKQspTWV5SBiujOSDeq2MALhCYkA5AyT9dahWQJ8PnQjGGFAo&#10;Q5vU3JWpSyJsKMtUW1G6WwVZWVLEiMVFxGGJ5wV9JVgDW90wfk+5xBi6/BM9TYADTaiaZ4O8HK/N&#10;u7I3qXytzG0S2tRUJPzW2mA/LhUaRFZDczAqnoT3yF66z41jfriqaP6lpzT4K2p21JVN2EnPF/ll&#10;RN+RDKSpVZwqPyC8KiOJMSf79+CLpIpq49NZH6NMV91PsMGxcrDtLazsY3opg4w5D4NJi4flODPX&#10;J6I1aIMZvIRDzUAfqJrtmQIQrePOkgYUl1MD7EOagdZWsrtgGtWWRs9lwemoktbAVaZTHjq6WD2z&#10;jc4G1TQIN2RM/4xXyRko0olzbB1MhRVr5cxS0mc85cYLMLr4Ro0Qwj/wdvoVxbfWA5t/9mtje6u3&#10;PDWyr834Fl9nwypRBpuv0lsLJGz1rzG5tyS4UtWb0zpcg3xAVsAT9jEFYFQOE0yLINVsfOUnxdAa&#10;29NSiw+UlWcWlwHKWi1smTRfVNZ8z9DWImkjUrKL0dxasYXkEu2mtVGTEDeKBu1BxVkkFoJGkSL1&#10;KDUaBZaApgCE8HaSR5UYmgZiQVnjRvKc7GPJo4z3/S0sJKgpEL7XAJUYiZCVOcAAvVinsbHznxCq&#10;xF5A+goLlZUFRX7SmmnZWYMyWdSuOF5RqdiSEABL5XMLmtwAqxRJC10sqy2JTXWdQciwNoZZO0L7&#10;xI3qcYJPMhqEr0VJMf8W0EuGTPxUmm5Q1fqAWxFOSCDw5m1zLYDGWtHCan6rbCTiOsyttb86boEJ&#10;l/8Wc1anK1lXydtKNKoH7xCeRWfwJsbJYgmzWQgqHCJ6SvNUE8VWCGvuLskrZYeUUpgV1Ldgakhm&#10;VTpbwldsv23iHkvWP1jAjA1u6OiKeWhJropotcQ6ygBT0OX/Gpfq88HlaO+4NMNA4ySQSSUBOoLa&#10;5SinpdNCUElBqFGRqIP3Qe+LzH6kCrGpBue6IImj2H2E9BQtFoGjE1ul+gKhlHpscpMwHQfXCtQK&#10;VGYkEyyOhK8xkpNYlORhFEMaazFiwb5/OffkKiR6URw8c89l2wh3LlsjpFOlqlZPBVK1zM8UojY/&#10;aYY8Wq1UYHqoVrp46XzawND6VqUnBM8gjgPu8gbGQixk4WhQoWQUPANc3Bw51nXr6whZheptJSUy&#10;xEGwStmSWutRRdAFZSyOLfed1CtbpxQJZSnotcXOSUqFo/y56VDzrkZNwC1mSgmlwHuQmCWLGIVV&#10;wRbrz9vZq6tSsFNFCgN+b62Zc7G4xD/eeGInDpVQGjAB62Ik9dWyuzh0mkUBCa015hV2r8c2jkYj&#10;gs1lizWWI35TGdhfRDEhiBeocCWjtZBYCm2iRA97vAlFQ1NHJ17w3DEagTwtKRqR/yrKsA26A5Bi&#10;enh8ERCjKhQWq4euRSK6owp2lgAUdKG8Lp84M/acZCgJw1prKR5ZcYiGZodoK+RzmOfXrinOV2fc&#10;UwdD9NDqxsywGt64kkLcrvqCA5O8cMc1KryPJlF5LgAbWqBoYDSOA3UCEpZvUAklRq00zQK14pPO&#10;eZK8mZBVSTm4A+BpB/qirBoZ8D1N7T0NXf0Ng2Pt43e6keV778koGttA08uU4K8fRRuxPv3mT8+/&#10;BtEKdPq/Xv/p//3qT/j5vwBZIQkmvwr2FWAVCyhZeV8hRLyLXqyP2Nhm7M793vE7HVhGJto6uivz&#10;i29cvHbwasLRG0mnL18/umvfkvlf/vyjWT96+/23fvvhzz+f/+GylYvWg2ravHrXzs1Hjuw7G3/6&#10;9IVTF66cv3LjSkJSQlJqEpKWMvOyELME5yr1wGi7WlqYXZwPfrWgvBiSYADUqgbMODElRQ4weBJM&#10;dkE4kxplAm0rSUjqO5QMBDTlprU2yMlERwzmLiygCiOAQ/gtBKgAqM31Na0YtHj6V5U3IgQOTwr8&#10;rG3sbG3r7+4Y6u8dGxq6Mz4EMfDdiZH7U0CtfXdGOyeGmoZ7aoBXOxozmyqvlecfy0pccXLfwt0b&#10;52xY/tnKL7fu23n2wvmbsOUiO6oywpgosEmikhQLrMKERAo4y6jg8JJxNrgwmH/G6FYpbyldCRk2&#10;EopTEszoo5BLZIWw3mzDPQ1TW3lciW8dvUtRAIUtoVOOs9CoPBfpSk277mY4MkT4ViO7VQaHnEXv&#10;LKkAtZIKbsZNFTp2jGo2qkFcNjcGo7QNNC/JWycDu6WNgSuWqGCYNCw+5r6sMexKGTDWgNVGyVLH&#10;O2NhqrM00viVo5iMTtnBlddp6NJp8YKPEtWh8qcwjAcGV/geJSAvq0ZXT2rIyxCYZ/srcBHimsrL&#10;CGvFvhaVleGdglIoh4shGEbUcHpuNvXDWZk3U1PQKQctXoFgr9xMOH0p/tyVS6cunj98+sTh09AM&#10;xx07d/rgqbi9xw4fPHl0X9zhPUcP7Ty0b/2OTet3btq0e8uGnZs37tqyff/2zXvweuPa7WuXb1y+&#10;ctPSFZu+XLZ50YqtC9fsX7nj7I4TiSeSCpKyyzPL6vPq2gqbu8ra++B3re8bg2a4k37XmQGQrghq&#10;mn44fvfRBDTDD5/PYHn0grwroOnTl4/GpscSClL3Xju77fKJQynx3RN9T14/evkNmFi1yfkD+lc5&#10;senZK4QSo78rcO9LkK7T9x9N3ZkZnbwzNDDc3t5di9lrpDa/qDIvvzwPTte8styC8vz0wozU4qys&#10;ioKs6qKi5srKrsbm4e6Osf7uyWE0dO2ZHO6bGu2/PQqzKzrltA5017Tj6Ya5ZXkOcrAIX8v4orwU&#10;2LUITUoQMizZMHAs/uvCE4l3Jnh95xG1IYUFQftTmJzHHPiQPiB/B50aeLIoaphEJdlLRvERqskR&#10;Sh0s5tKKKrBfFKDLQly7W/UrpNpSZ4snFN1AFJRqoiX/KuddZBSVK4FJrB6+mptJXuSpKX/FGYuf&#10;sy7uuzCqQiSFptIicW7ggjv+S3rWfTfdyxAURTTq3xtm8TDlilILWzBMlkUdZUz80uXEdgPqCyBt&#10;sBY8W6FmIpsquykjlKQTJpYGEov5Qs0tGVmZDyQuIBbFX+HioiwOB7C+FbesFgcscTonytQzYTWe&#10;CK0ioxhSeloyQEEMLI6NBjqsROAfZ4TzaiuWuR5B32iWkLqQBFaZ3DLQKVEDcRabceK/gHnAmWy6&#10;Q9K1jihROkoJnhlSxTmhNMPuuIMT5J6xMLWa0+KplE+NKmJhSKzQnKLBKg6IsbFicQgVJfykrJIo&#10;VxnC1gbTXFlb7zxh5jOpLw6bjKpwwDmMoozVWpaSUmYsy6JM1Cp4j/9+T3JkcrXqMqLGJApBNY7F&#10;F4jDZKsMrB3f7V4m1AxHAZUhtQ+iN8scrF8LdGHe5sgfNWvFDgudAsnUtGDCARKgDciWqFXKUqwf&#10;SMzg3uJkvmkw7FDiSvaqCVBTkM89YNHnxmuobUObrA7xYOT9Qm2Apw2TTlK7Ymj5wiJeSY6VxyvB&#10;rdODgV0Rv+QsX/ppIcFVk1zztzoCMgPLc2hxtWlVhveS/iZwBQ8OyGo/pBgbxympMiHzJ+V5Cnmy&#10;2MDwVTQmeXlRwayduHWQQb5/xoKOmKssqbaJU1PBUSxK/ClZMufZkjezuaikwhTiikkjJJA9T2Va&#10;+cc4i1XJyqPW1lBp9zk3NRiglbGZHJ0LZprKsySDU4AtZJpuvduQBqKYdlZVE1iaiiJVGkrd80ZI&#10;Q8wJyT3Tv2YyKarEZF1okzNgyVC9cMttUxSg4hE2b2zOORpxxL0I0bLcHX6jPynkRvWj0J0bYJoW&#10;M3w1lyvYH44hO8dGZZY+qsEsSsmonIQi2YhFFUtrVs0g1niV8k6l6dgTa58Gtj/cdi3PltWZKDGa&#10;kMSKoBgqMSch3zLGSVq5KuGQxKLaI7sXVMIgnCZolE3Rd39jOQ0/AlcqwNXTxQAPpBxbuRJsuAUR&#10;0T6jpyTMxjvmxq0dldyU8mDhEAW9cpDYpErFiOsLwsCEncbzSGauoHBUU1LhHB9zFYaryQFG4avp&#10;WSB/iIoJWTERZ9OUEMYjPOz0Y/KQGrQEZiKNhQ9Dx5QQzkRhSCDl+CdGgzGJQYxpVGXBrVY4PjES&#10;rKE1oOWFrMuNJ1GWb2Zfu/+QPavcR4YMuZbhekcoiCiPyqBRj081HG5GPCluhtQnMwiKth91fwFu&#10;b8evOAsXhGZTU1bW3aZPZWNcfbTsSqpAyCrETlmHyOdYsx/XUMyjemwH/TDPGtev06eYU07QKcz2&#10;WcAWovSQU1ZmeRUPgkrCvOiiEgNfOKh98O7hFCXxn0otjh5egEypeU2PO0VZCcAhC8rGQqIIqc0d&#10;7iptAvaRGlFiMEmCCXoJb0ivQcnJlCb10VHvVjzRKopq6LosqCwpqSmqh4u1r753uHlovGPsds/t&#10;+wP3n449ejEFtBlTBcPFCrAKyPrtn+FifQHIStQqchWoFSwr3ne3G7pYv4Vf7sGzr2aevQafM/H4&#10;+eTMo8HpB/0Td9pHJluGxht7B+iTKC1Pzci6kpB4Yt/BVctXf/j53J98Pudnn8/7zcdz3v3iy89W&#10;rlu6fvPqveCcDu87evTgiZPHzl+5cOFa/PVbiYmpyTcAWfNgnyNGNVKVMLgUMmCwrOz9WF5iWhU/&#10;wbViod0Rcl92Q6kBqgmnUnUudrJR0jI0q6LjZBD1iWaHXmqqZXAFasU5ImStbkWgAJLba4rr0Mym&#10;Gq8bOltbejvBEcGe1z8xNjgFyDoByKplvGdqCF0ra/rbS9rrsxoi1yN5x7MSN1yK+2zvup8t/vTz&#10;dUvXHdh5+PypRIiB83OzITclp4RkyHJwv0Ct2p6gq9eNkRNK5fGySyqvU11THDascZACZSqvBMOY&#10;ynNsGG2SrgxZwVQ9yOOK9Zixl5c1OF1ZPJKFldUWWkCDcABYTppDD0LaViUTIP43CIRa2KiVmF89&#10;VPGTBWu5rPHauly/1nr4jQbA2hIm/TppKcasWuULrEjUSh5YRYcoJWs+Foub5Vj5/P9x9RfMka1Z&#10;liCaP2VsbPrN2LPXY9Zvprq7qqcgsyqzLuTlYJAiFJJCUjAzM4nJ2cXMzBihYMZ7b2b2vF/yFnzH&#10;4/aYuck8PBwOn732gu0BrV4qsKmUefNah+2DSK0wLZamVi2tPbQSWtMrC4grcyNRKzSoeCCNCb+O&#10;wwbwFeyrnnc1MXi2FYJhPEC9pnHNQSAWgC4ispoyyB+uT8arG+qBXSsAX2tqENeEYTnX4Hq9eR0j&#10;Xk9fvnjiwrlj589i0Oueo4fAux46feLQ6eNlRw4AskI8XHxwb35JIUKG8dhRgr8Febt3bCvanl+y&#10;Y0shpkCt35C/YX3++p+2/7g+/8fvtn3zZd63P+xev//C/jN3T9+L3ahvupPprOkYSHUNZQbG24Ym&#10;O0ankTMM3nV8/sEkeNeVx/PCrssPn69iyM0TyH1fP159stTU11J6+eTuK2dOVd3IDLQ9fvX4tY2v&#10;Dm0KacNAsC/fckwOZuRguCsI20fPXz548nzl4ZPFpdXJmfnhscnunkFsN2SG1VXHKhrT9Y3Zhppk&#10;TU2qvjyO0Tg1tW2Jus50rLe5dbS3e3qkX95vxGiPLc8CuyJkeHR+uncS7bSBTBfK1GRNKo6gJkBW&#10;/IX6AIJhTCem5bUFaQKYvckMbfdoxKJHXScKX6kHlmWDh5+zMzy7VbNJyan6jkaUoomAqEBwOtAX&#10;iqs6ilUo4BRgi4dVuARdxDnUl+Jqj89a9oWwH9GAxMyuXkzAysbJSKGQhCRvpzJ4GTJsAar8ZY7H&#10;J1iSzBgQiHnFzuMIxaQdswr5M/UnHyZhlUW8TDrkSUTIjWXDK4DZeLjR3yS1GqrTUME6oVDCMff0&#10;3U2WJ4s/kWXATb/JJMVhBmLGVYSIUJuzPDyGwIRyVHNpADKgkQh6qeVUCDC5VmqtGctM9I57OqCs&#10;pIVEN8HMaOZW6Ur6ZuwaUnoknzwGVvJg0sWAS0xF5u8yTzjE3AS8ahbXX2IUADI2oSQkfpvGl1DK&#10;y4c+KxG4F0xDehS+pSGxstFy82Jrc1KrRrx6LfBBiSgJR4H1ahFNJs6W04mk9RUrzk+RNdUE18CG&#10;ajVBrjqelrJZsZ6NjqoV3FW5Sxxu+GkW2rjaplYHQXFurZzDv2NBL7xhjtSyUmAt/Lbxhr4a81Ra&#10;ajkCNKQYG7wRpmo1DDXJkUptazwNhO2hMmLepAGWRjfeAgQYYnWBQsEfKl0WKMIwUm5YbSb3Noh2&#10;YPKUiJeDc7QPBPnkdNUDhiGAJftpzbIChappgXaLJ83SRoufkLdWBmViqjBER2QgpbbCeEF7bEJS&#10;OUAorbRlRGYqhpcclCTQhIJkiuxZhUZaim3qcnEGKqo3IwLEFk2hiyAE1SlBrhWGT/8vn/f2o2ej&#10;gy/MB1JvhsHLWAVsK0U0U2tNFXHYdAwcUxYUdbZsz0ClIAIWXCWKae9QC5hdxYZhORYzi5C0SNJ8&#10;i7gLwkiCE0+alm5E6I5ONpW/XH0NEWVRy7lEmtTiRoBHGZluZb8njOrV6crZP8oWEu7VxYXg2QiQ&#10;TJEQgnlgkjnRhBUxhOK1NNcUSysqjKQfqnlrYk2xml00TGUfUUNrFHBHaI0rCP76OmsiCIDHX0IP&#10;nrAB11QzUcmtaWqrFyOILQHUHXYXPA/8clN5rPJVPGkulhXLvPga0NrpZ9QhC67anEqc56XTA7tM&#10;NVMZQtGLMQzfE+CrpylqNJn4N8Mt/0TO0aotYBGIjJ0qqnK8H8G8egE2tQKvQjjXNYSZcgPmXc1S&#10;es96qxq3yzvNtCfKbxSi6zPUWM5eFAh6GePJ5KSAjph6JU4VSmA+FD7kI02Enrckd4Qnrxrna6+p&#10;SaG3Cf0K+TO9U99ALSg3Av4JTBU2MrKXQiJ0IJOlMOTdmipTzUYyAy/7JTW3+EUiNOxT3qv0uzpP&#10;tQGprSKmFWS13xU/hJ/TnY/f4/1untnyKgc5qnoIMcVcQR1OPgzwWeuH9QpvElZD5WA/hfSSLXFH&#10;gEeVXhG/bqIp16L2KvuH3AGxCleKWTdQfM5SBROwq7QDRvVqx4QoLwV3a3cIZLrb4q4WpxZHpQMP&#10;bKY1kly1ghqVAVpRzBvEgdHcbIzBw4/xUbRgBe+Andg0jVPEq4zfdgUy0fUHhbDyrmhzFWoNs169&#10;R5gXpYRh/a5iRZBlgsLaEzIZkIO1wCHEEE4OI+nGnQhlUCrdnmnqSvUMNY9MdkzN9SF4aeXh5NrT&#10;OQQvwYP6wrNYybK+AF7V4xUwqjTAiAimedWoVV5WQFaMZoUkGAY5pLwAr95//hYqRPjoph8+mVq+&#10;P7iw3Ds91zY+lR0ZT3X11iaz0gMf3P7jhn/5+3/6f/3nf/hf/tsf/tO/fPFfvvj29z9u+mZj3vr8&#10;Xds5zObwvhOnj586fwrDbC7dvAqwinDguzUVd2oqauL1SFqqS2LmahzwtQ5TbbKoZcGyJvAKMoFb&#10;GaGEChL8ahsFvWRWcajjNAHpxyAljV2hH0HHDxK5NLVF1RuetPTg+EFFm7WJDoOCgF2hqU62N2W6&#10;WvBId7ekulpSPS0dw33d44MAq+NLc1OrC7NrS7OQBN9fgJF1bHV+cHGqa3q4abQ31tda05G+naw5&#10;ee/KhiOlfyjY+A8Yzpm3oeDY/iOXz10pv30bE2WRm5rB2FUW4sBagKyQ1xp2uhCXkZsh3paiuJEh&#10;Ekb0oHzUolKJBg0deTYJlQU5tPx7Jh7ZEJHP0xFNxLHKE84lM0EtLEM1w5m8AKAiTfvnDjbjTx6B&#10;XcSERrBKfA0HJA51SAB4mXVGOnkkHq524TqfHL/LZQDY7u/rGYLunVlNznDWUFYiWJOrFgybjDWa&#10;hf1Vr4CA7e0G+RyxqQ6douPR01m18NyY1EyiAOXAG2Umh38qqZisO5dcA4TwwGeTcrcCl+ZSmjAg&#10;B1JhfAkzoiQbzgD2KHy4GXsB+winsHjaBiY2JUDDwv4K9vV2ZcXNivJLt26cunzx5KULJy+eP3Xp&#10;/OlLF06cP3vs7GnA12NnT+0/fuTgyWNgX/EAdi0o272jpLDkwJ7Nu2Bzzd9elF9QVognG3Zs3lxA&#10;/fD67cCufPyUv+Hbrd9tLFy/uWxTyZmCkzf3lCeuJNtrmqGNwzDEwWwPMr+me8fnB6aWhudWxxaA&#10;XR8auy6uAW0+v7/2bLVzuK3oTOkfijb/+eCuK7F706uzsLmCZTVkhUL4t5NdOT4HQ3TAu0I8DIHx&#10;+2ev3j5+/mrt8dPlBw/nl1anZhZGBkahu8YAoYbGDFpLFRUN5WBc69J1NenaqlRtOcTDzY2x7qbM&#10;YGfzSA/Mrv0z4xzrCqerzK5oAEG2MDAxhinTUB+UxxvuNtZxpmsmUc2c4RhIVzwQOIxgbThgcc7y&#10;1MYxINOEjKy/iVlynoKKEN2J2Mhju0ew09IYuYp819DkVbt7gjUJh2J/qEl03xRkCiwrzhGiGqIp&#10;flDXfxQnRGjAsfgSBr0qRhjyTjwEaKk9tnJYVJ5iijxbXv+l/r7nC/ALQzGgyP0gjlP/HUofZjLB&#10;dSkSmPpe1bpeI5PGluYSsoKrZNAgjnPK/UxguIrTpEDeQ023OiPKLGsYi+o7r8otVNEUA0r/qFXQ&#10;iIeI7aSWkKlARBlIGwXdir+kmoUJRdKy3mgDayoI7aJa2mMTuWQUTSpaZytBr7Aow2uI/5UbHAa0&#10;mnUUgAqa3hzlayQJsIoC21waM5mYn0yuFUgHD+pY8U8sLTlw2JvZXLAImVnHMhYFakcvesuQ+ZBK&#10;nBnIAKWcpEoACXRqiTLWKDeQxvjT2A36VqNosmiaO0P3qKyOYeKJvJzA1aLxiL+c7eS+AFZHFDdR&#10;ax2csWkqzDX8Bv/M/k6KPsI8TaUnNjOz+jm/WAG5BMqCPYJtoVtgPtYTY0XJEv0qrdcpu8iwtWOW&#10;EFfIVuS1H604LAhWkR/rTCapdgMRyn0WuEceJcCThqNONlL4cBhpY2EwvpC/ThIP6wLe0oNwgs6b&#10;u9OTY8RbWirsgGI8DLzl41WjQgBeG4TaV0IRVp98GLJ61I0ZWu6VgGM/o1ZsJQZGS4gIeXBSI1KI&#10;ASQmVB0pN7ZoeoJ/sbIqJogDeUhpj5Julds2hCFDdm9hsOhWph8rAcsjguiGVQXJOF8Nj+EJo5Qd&#10;iy44fEWOZ+XfMK/FnSSzpiI8A1fp/pMvLmberLwVjCGjIgYmCHdFOmHGJoZqsEdiMbN111g2KQ+V&#10;3iw1gr6W5bLpUKU3BVrVXQDCP43GzX2/j+mczhOcEjg6rpcoVqHuQLK5b8eLi0AgI3Misx/5ZA/v&#10;6aZODBBFJTKrcwISfKf8fjnqkinBBITkggLfGBg2LrYht9o9vLoJ2qlpJ30LNqwVbkZxvjLKvBrc&#10;Grhi4kVzSmKG2d9iqI9i+gKs4jWU/Tb/k/tCONwRPo5atWjWhDOfC58br9IKojuBsaulsGJcmaNg&#10;GO9IIRwzUDvjAeCKDetMJrdU3eNkBo/Hw4gbtLVVoIjEmvcjXrdcGb8C+IGyTICTG8TAEqiVIh8U&#10;qRrZalDKcanBZhy0xF5gUa/i9ESk0y/KvaNjDyvbAz0FHbz4TquOA4iNhu6YwXNTE39/M5+GeiGn&#10;RLgr/BvNIZ1s4Z26tbgRix2HneVGhk8EbuoA2HgkRzPQ2I8ke6ypQtpH9F5iN1ndZNJYy+9zimxh&#10;EDVol+FrIYaEFtqLIYCqLoDIXgsc8F8eZmAekmpJ8bq2ExNtasXxcTyMS/EKde8czpa13N0JXuZj&#10;HRRMflixZAHB6nt4JPOyxp1umt0Hm6M4ZChiC4Y4GToRytpZGGG96CRUSpPKAs0bUGSXWHeK1vAX&#10;OxduK+w4+f3EZSFcB6pI7WV9bXjk5NYUBtMWzv6LGVfYuiycA/RCDReeczCmgFwbJhOkOgda+kfb&#10;x6d7ZhcGl++P3384Bcfpk5eYbfPg9XsPtuFUG4BVDrAhywqAqrwleFn1l4yr4OvP+N9fXnz4+dm7&#10;j09evVt78Xb12RtD1pmVh8Mr9wcWFrunZpqHR1MDgw1d3ZUNcch8Szfv+Brm1X/41//0r1/9wx+/&#10;/sc/fv3P367/YtvODTt3b99Zkn/w6P7jp46cOXfqyo2ryFuCP/Bm+W1AVgyzgXMV/lU8kX8Vw1fp&#10;Wa3PJJItnGqDf+IvCFUgVVscKf0NM2lwwDMrSKNBcTJSKwtUb6CCDS5GmreqIHaVLhfvh6gV34Dg&#10;JaDWVGdzvD2T6Mxm+zDJo7trfAD5MWMLqLPnZh4szqwtzawtTt6fn1hFBPNE3+wY+NV4f3ttR+pm&#10;rPLMnYs7j+7+8671/7rtp28L87YeKCs7e+py5d3bdTUVjfU1qQQYIU7g0PDJEBQk2lxhS0KP2vsO&#10;VcJVjrSqxOcWRBiFashqQK0kV0Ujex1FztPXZ0LSuA4BB55iKijLV3hV0cwbDryxaN+695AxJi+6&#10;kuQ09obRwQSiCpkLWJSHHyEifpRrpCElGqEJFZ+u0hGiFuXLQCajVuwRQGVcJJUgZWUvl1+QldsB&#10;AFW2W5LJxOEaxmMcjtcBuXGKSUUv9hWLzc6O54iQfFPgn3TLXDAkaVkFTbWwEbJ9tjn5sZEqICjt&#10;rESzVBcDtWo+Cg2xdsBaPOz3mBbG4BywsnjgCeBrHTTDjQ13a6pvV1VevHnj9JVLF25cu37vDhAs&#10;Br2ex6ScSxegGT5x4eyhU8cBX/efOLLn6ME9Rw4U7S3dWVqEJwV7du/as7twTxEeWwooGN5aiDMF&#10;ZOyOrUXbthRu3bxr67q89et3rF9fsG5z6bpt+348eHH35YozlYmbjc2VzT3xjsGmnpG2/vGOoeme&#10;cQY1Dc6vjnG469r00sO55YcL04sTJ+6c+ftNf/zffvjiv+z4trYtfv8ZBBcvENFEsPrLW87FwUzX&#10;aNarprxidg5y196+h+X1A6LCAVwhGH70DANynq6sPpybW8RY196eAaD6eG28qhqPRHVNqrYaBtdU&#10;bVWmvrYl3tCWqutIx3paUgMdLaO9vVMjQ3OThKzLc9Mri5PLAK4zQ5PjHQO9yfbmmnS8KhmrTDTi&#10;L543gHEFmo3VV+UUCugyiEL3CBxHNPHqGnytvCC7aULOX4c0VTlCd7wlyXrK24pu9PhrL6ubpCzJ&#10;3O5XPz0IR0nEYe8zrccddhckQRgs5IN0XIp1w1ga0m68LYrVd+Qv7qewTVoMpWqQvV0WFYrBt+oK&#10;/+WHb9PuHRM+MUaYViOtDplhADAU9qQ3RaUAGQKmMhBEeb/Aip6YisLYfjQZeagi9E3Z93T7gLg1&#10;HOLYhhOfT0yuaBkkWiYmlNrOclQHRkSCTVpbu3F3xq/3MsgKcBE0EjBFM8washdJ6EuATYwnA6cQ&#10;U/BdRt5UA1dyjIx00sSgMF+nlQN4FNtLtyoZV+JeUzuW5jLHiItKO15K2kwAV6NWT/rkRBwFBhmH&#10;YznxoCiPUwDIu1pWbVetik/uNaZSZRF2jRRrkatiPhXpHCYDkVcXvjXjKqkz8QgWiV8bpflqWE6Q&#10;lxJ+/4Yu9vttDCYaEoYXdiP6hSu4XtZWEsUhWrkNXCsLFKO1QGFrskVE+1KjbIglWpzCRdesgBkO&#10;H/KmJ+7nIcI8WycPe6yoM5ZIjWofG7I6Q5jzLds59QRxvqQNhV1lN+02arUxUvGz8IOBveljXi4H&#10;nyp1SQ5YfA/jktG9QH9FbzNZ6m3hKCPsOYV6kXdlN4KOZE3C1W52UrEAJHG/RrMOQB5sxS/LXx0c&#10;YpLpUM1N2VGMKkELJ4J0dmGEbhItDY4hglYb+jQOR6UDVm9zXSgOJ4TB5iKhCSYhvbYew8Jsia6V&#10;28R2jmlkU81YQlGXhII8aVugwWBbwmDD1gKqCzrQsiV1lsOlHBmMBolgKhmeMMHpM3Y1yyfNoZbW&#10;CmEQniomRM4w9UTcHYGxK1oMhjV6BP3o3NffSs2DHNczNsRx5cSludDaiPrm5YBSVYKoAYNMOQkl&#10;UhVewtUNdTlBpiJ8KX81/hFKlKTWwbAElpRZClOpRucVkJBDVK2hoN8gqkpoWdCChbJqGg3akYdT&#10;EMgKYcI/AS3zFcIAfL8OtrBhgzA1xKkT1soF7dw/mU6N/B2tFMZbhyA7LmSwZBCFiteiioMaFVHH&#10;2ow0QCoGKYTiymhqXSgxMyCHhLJcF+NAI21uGYa76nYV+GpdT7UpGIwsqTCu2niDWVZH0fo7fa13&#10;7prRsuSdIdHHfK/LSkYxk9IXyIymkgCrxDjtht5vxtsKdfMCEsC/Xd/8ZmFsPicG0zQd6bTF3KJa&#10;6qar2dlOkiuLdNXqYztwKIU6qUJZ3D6/Tc11XyDgeWmJ1ZZ2UgvANi5BclZ4CwtPspzVdsauETVN&#10;nt/MvLGftgx/kV+i5NKglld0kFvIbqx8Jm+DTY4VuVsS9hVDIWyhb046bsuoS2rCSx053MiaQKul&#10;5d50AcEjJ4yl1enANgFpZJPD5oeNWk3Uh74VzMC85dAqzK1N6BgCnDj6C7cunnoAhzxZ2BTHc49d&#10;DVQYhQAcESm9lhv8Bh6WNxu9e4YquTJxVmT/gBYUwmQdNcWTyK1R4KowjJyrMgYb0jhlhBwXQZoC&#10;VxHciqgSEIPQx3aAXURRDu4OIyKQqZtp7c4MjoNiHYAkePXh9OOnC09fLD1/s4rkpFfvH2sQ6ws8&#10;AFk/YfgqA5Y4gpWpSzKyErUKsv76V3hZQcM+f//p6dsPj17Dxfpm+dnrhccvZx88RXLp8Pxy1/x8&#10;2+RUamQs0dFTHUtdvnS1aEfRv/7zv/2v/+2f/9//9G//xx++/L++2/DVui3fbdj+4/aiLcV7du05&#10;WLr/6L5zl89ev3Xt+u2b96oq+KipBMWKeTYQAFsGjAdQKzAqppLggRxRRfIAVNC5CmYVkUthgA3n&#10;rKIxH+KCpJ7FSU2DpdOAgG/Js3myqLhKsq/yuMIATFUwH7hiAMG2Nfd2NPW3Nw92do33D0PTOD8x&#10;vjSLAR6YPzkt1Dq5Oj+0MNk3Ndw23J3ua69uTV6uu3vy9sUNe3Z8vXP9NwXr1xVu3X/25OWKu9dr&#10;qm7W1dRlkY+KqQYZD1zVmF+moTpQXRclxY/pkuKTEdiMo5gMU5mxRJjq1yEIZznuVCQdEsaE9uhG&#10;/CcBKkWz0aRWo1aJgT3nBnmHoDp5mOkLGcDrhQkHMw9gts/CbwXNMCcAm4MVHgjUa8SaojT0TGPU&#10;61w1a4yNVxnsRLqV0l9wrT1DQ5IH838JdwPuJSAkXoX6QCvFLSPBsyUJFMNrng0WuHtoiEnIQqdY&#10;EgUdsx1g+KpoZSNnLK3PILzI7+SWp4WY03cYvqVhQmRrNVnHaF+9JyQMQ/5KCzT1pYBJQOY5AlZs&#10;Ld2waIfhHqEBsGDRMWIXM3Ku3LkNsHqzEqqB6luV5ZcFXC9cv3r26qVzVy+funThzKULh0+fPHTq&#10;GCyvpYf2weyK4a6ArMUH9hTvKyneW5JXXIDHtqJ8AFr8BQG7ccfmvBK8kre1eNumXZs3Fm398/bv&#10;v9z27frSLbtPF5+6eaQycSsB6WJnY9tApnO4pW+8Y2S6e3y2bxp+1+WxhfvT00sTjS3xP+z46X/5&#10;6g//01f/uuF4cd9k36OXD14yeykohAFc+YgMrpj1Csj66S/vfv71nRGseNeXGAb7+t3TZyBdn62s&#10;PVlcXp2aB3ad6IHUNNUaq0vWVMYqy2OV1dAMt8TjbanapsY7qZo7EBK3JuJIMh/p7ZkcHpyZGF2Y&#10;mVqen1pZgN5+AlOOZ6cGxkehoZBaOAautTZNxhXtHmiG4XdlTjXaf+gXYMSuZuF4HJQyt7B3gmDB&#10;V0t2rNiKYjGg+F8Njcs5j6JGuchJ3keEbNHooT8FL/KBck7XfAtH5UyhTAzPOdxFSJhTWzRZlALA&#10;brZccd0GYNO40TBMVdIzLgbODlQjwDaS8vF2hpIgaJci1ZhTFS0T4/1d4j72wc2mCE05PopUIRAa&#10;4LHuzvQ0KRnECj4XThELpSCVIBLmSMLQQZaizRyvKl7eXk07i2gJzWve+BC8KhCrSFfmzhg+GGVw&#10;RolcwdQkCl8B4WOpsDFxqSGwUkyJYoqpIfXER/OQIdCI8uDgUDUT6wGZIGZpakUMr3hsx4K6kkHh&#10;oXhXojPbOe1eBC4QnYu1wEWMMMHw3iLhZr7Cr3UElAcdkXr1SD91IrD7uL5yvdryanWuMCrlxGpA&#10;NFcn0ghb0vK4ze1CkYuNVZOKk/QVw4kI6DS1tA3TelrInYagWechc31lEqZolASsOGFsSWiD1TLQ&#10;thK8x6//TgCdjlYJStHpoanSGmU9wpAffRfntZo0kC/OmdTUANO8Km4NwbyBDhXd6iOGGEyzRsWR&#10;AnBaBsywYkQrAa86ZCiXMIxmgBCI0lBE1hmLUlfcjkoXuIi4FItUlcpiWlEdRiEpapjv7OnHf+VU&#10;qYp34trJxtnH4UXKCgu8vEC/AHYgpv1bbf247DlDmIyEZsNKPyDlM4lWrazX3ZgWD6yjjpucFpdW&#10;YXxzAMMhUoLVualsa8TdjXBUNLsgSgE1FWy61aiVHKzU0Z6AajRrh7d1AuzcuHcgIT5+166DnImR&#10;mWC40AhxUfInsK14laAE5tUh0gNbHWrju7Ss3CMmTLRTFEbKnOTOBK87GG3KPcXhNBwtQ5zpubgm&#10;qykyFCbh1sBVj4k+tFN6wo1xrFcE2kj6A1lVk/QzOBRatiiC8lF7QXMuQUEdR844fpYr7oLe000i&#10;wo2dMw7tdF6uvp9eTZI2MlX6ah6V2hE2I1iSITPgUq9OQMLW2UZ65tAg4EXQBRBrbkEX4jRvQHGw&#10;FKYafDIhQDcPXO9w5lOLqylnxi1uaqIxJmt+bq3Fr0phayqYKEvoURBFzGdknfU46QBZNQ+GBZY6&#10;CO4jmEXnZgdkchpTwPNBxsOv0ikfBR0pqVXrRWhha6JcrARUwleCu5TyEtSJbyQE7SX76j3iq5tb&#10;Y0ETHu1oQ1/bHT3txpBVaBZdJGU7i63FNxMYK/PJNKwd2iZyqcbRmCI0QSwJ5vb0aFwd53zOWx1V&#10;UoZG0iJaf+410p3ScU3aWTlaPqQWhW1oT7imlWoXcNd4AlAU+OyPay/wGCB/IvpRDFJojthI7IeB&#10;q6h1+uJMwOpAUoIFDX7WU7HKZ5FB0pVHFDc4LbJUQrphYVztdrIPFaNTwONwZRCVyjQyRmQBtdJ+&#10;jE+hiwEeVfJgnuA8VfFcriQjAcFUlt0Gq9af44M+LHMaaectWYlt06lHXHo+rfG/R7BaCK3xv2TD&#10;xFDxPaRwQRJK+mvKSNU89iM0TojMhT4Wpj7Q78ihTcaaYonmeFtPc/9w2+Rc39zyyPLDKYxzfPJy&#10;5QUpVgQFA3w+BcsKvPrBs1g92AZBwX97b6T6819BugLEvv70F2QvYXDrs/cfn7z58PA1VMGvl568&#10;mH/4bPL+k/GVh0Nzy11Tc81jE6ne/qq2jjsVNScPHl2/bsN/+ac//Ic//Ol//9PXf//1D//67fqv&#10;tu7cmFe0dVvh1l17CsoOlhw9fQSRS9duXbtx+wbzgWurkbfUgCI1VlsvyGoBcLwJRmLY2ID00Ldm&#10;3hJGnjD7l+G0YN6w8cktA7t6hiqnelouSz5QcA6hPpTrQ5xGnlCWeAXbDvZ3DYHbxxUYZw20wbhI&#10;oqkBAry1pa+jc7inb3JwcHZ0bAl5SwSrM6uLs/eXJlbnx1dmRxan+2dH20Z7s304EyForDlx48Lm&#10;/YVf7Vj/x20/fFu4tfjkoRNXL96qrUKuTH02DciaaMNVCFJkjKPELlMYDPop8uaZMrV8wB0ZM65O&#10;kGbXQ/INg1UgPbKUDNxmp0Neer7B41vZRlFkrhJ0iVrNT0ZwkaJf/lA0VCnH64r5RGVJTtLozsvD&#10;Q9raSx23PODlIzUdakFvTjCsI7Mj1oQ8WAwvYeKx9MwBuPIigxXhr5M1tbvVaUyahUPYSYQpPtyO&#10;VouHsYKenRPZBHgdwNmEFQSqd5uMnUHk/QrDQOyNXexpQOaEfdb4n4iVxrcJ5BD85B5cKhpleTor&#10;3JhbiYvkxCZCVouQaXb1MnucEgCtcptI1Zp0rU8lKhvqyutq71RX3a2puldbDRtzRW317cp71+/e&#10;Bna9cuvG+auXhVpPnLp47sT5MwcQ13Tk4MHjR/YfPVQKs+ve0sI9JUV7SyAbzqfTtWAzSdf8TQXb&#10;8kp2bSrYvmlX3oZd2zYX5/+Yv+mP67/54+bv/5j33Q+lG/acL7tUcbY6fSfeXpftBu+a7RtrGZwA&#10;du0ZnxuYXBjpGGjbe/HY/+e7f/+fv/r3//mbP56ovDy3Ovn4JXKGH79AwvD7FxjrCiPrh1/fffz1&#10;HdythqwffsUF4f2nX99+5OMdgCucruHxgYLhF6/XnjxbWns8v7g8PjHd1zso0jVZXZmorMnUAbUm&#10;WpO12Ya7ieo7yRro5yuzDbHObKq3rX2kr3dqdGgeCcMkXUG9TmI6zvzUwOQI20wdyJFJgGutiDeA&#10;Za3LMKgJCXNucOA8wsHmJxplzIcizZh3TU273BbKPdL4Vs8XkHrOzAQ79R76AJwj4GF+lbdLeURt&#10;XHIaEyzQwjbUsvkG6gelsIBVIVSWM2AMF+lUFGErzyRjey0oI7ln7hTUq7hTsxFSDituTdQrJy/g&#10;fwNqDdIng+Rgo1VdSnSHRJ8MtoPJYX0/hqGoapISinData4MXCwCWauDD9C9UmQMSVfWD5pdx9U3&#10;jhWutsVXfAOqBZFGkWzTyFMcGEtrbAS1mAl6AQIF9dmPBuuLryIpJfEwcY1YpRzfGPycKuwFwpVg&#10;rBQofE+II5IqWAtDxC7FCpMRTcwYtSFqh4ya0CmneHAqLN22ykYmjYw9FW/GRkbBIC23viookPlP&#10;Tmo13Uolmjap1c4sFehJFmdO3ptG0+pkpiaZ0fcwS8nSNtbzURaSQSVxogbMcvEEhrEYIG+J8yOt&#10;KN7jjWAU4IQn4qMMp85SoO4jitZfTnD9nU2kQGUAEqi6LFu1JlNfIaaetLjU0sQn1AFidxqqGb8J&#10;f4omVaIvGFGz1cEjGvGHAquAXqj7canF7FOaYFEbgV7nlBrxooC4wmOBOgMwA1KXcxU/DSQMuWwI&#10;ZwLjXJnCBCFtDg01JX+rBZAUGQNFFVYsSbA1tDb4ajtq9K2IdcY6C2pSlo1/EibRV+mjAa/TLKpD&#10;mWIDkophFg7Mq/hppg0LhZpZtRaXk1psBoMlWLyr6T6HuDLXNwyMoT3Vi4QHkB4elHTnJMo42mhq&#10;5TZxYBX2F56IhaY1VyxxQK3EPELgVjVIgtujczjwjRIT0oqGGtTIWVDKJ22YrxXoUM3IsXidXJB4&#10;Hsb5KACWozJQSaPwxX0a/BtzkjswzBYPAFf8kwtJSwCjUNlvU5vDXgJsFk1bIQks4btmXokgxRYg&#10;pOxHO5nYKWIICfkUH0XNpBtvAaUImkYSShY9AZ5F/TP/Oq2bGFapSa0ermOYYR5MpRJnfug4Nx/L&#10;79dU0oCWfTbykFBEDSt4M8Dyf+rUIA+JFxnYE/n6ZDghB25JrRm5HLQztsHDiEKwhFBKM28oQ7XF&#10;VLOnwatAMEaQL0ozMuJGkJU9Aovrcnk/uhM4aJ6kqFsDHAUmya7wsHlFbByFCREpebOYPRZQZDlF&#10;JZJgqllibrHfoFYizDAqiVDc4mRwqqjzsAHrmyBHR6w5WT6q7HphxGd4rKNoCfCsAVayrrE6S0PL&#10;XOkrw5IL+TuGSg5YK079xDHF9m1GpK64U02XEdHqMaSEsob9/CvjCu7KUkPxzm3+0P43Z5KZolQv&#10;gG0OBywbwRrUYfGAh727DePpAvVJpB1BJBypALDkYQMKauqIdU4pV416dbVpeOXRfnHLU4YCIlt3&#10;E9SL4U3R7mVx9Ya16j5oRrTwuQxLmrVjcOuTS+Ioza2V6hJP3E0wy+rtqehgLj9WCtuQHuyoDy1p&#10;tG2HrMV1d2f9LZUjjlvuej9oj49IZlPQbgqQXlOSjWtx4ysSTSqpffQq+cZjQsy4hi6ANJycIIqH&#10;TYZikDiCtbkLZxlu4WlAVkShNGZr022N/SPtk5gVujyytIas4IUnr1ZfvCXF+uY9IesHUKw/I3gJ&#10;PlUEL0kV/BeMt/kAotVcK1ArApkIWX8FZEXw0sM37x+8enf/1Zvlx8+n155MIit48T6Cl7omZpv6&#10;hhs6e2tqG8+eu1i4Ne9Pf/9P/+Ef//Af//jVf/36+3/5bt2fftj41bqtP+zcnVeyv/jgsf3Hzhw7&#10;ce746Yunr966eq/6XkVNZR3Mq6kEjIWxdCIu2yq8rImWDIfNduIeD1IFeUUcVyMzG6J0OLOE5wWr&#10;UkbIarwNDmaTbIoWE9zCVgWWw6NrEFIm7NkAXSAY7hxAEHpP2wDOvs7W/u5MT3uisznZ3doy1NMx&#10;OjA0O07t4srszP2F+YfLcLFiaAdmTg7NT/RMD7eM9sR6mqtb47djlaeun99UuuMf1339Lxt/+Kpg&#10;e+mZEyduXLmNsKV0ArJGTLIhXm1FEKUSUESQahArZY0OkZaIgM0vx0ebbvW1Uc0aXiGdqMTgX/U1&#10;1OvBJB6qZ81VEkpxMipae3K3RrFJVgjb74qPo1Nj9Ejhse5B5F0jBbLBpAt9D8LBUe0f5amq5BtL&#10;cP8H7CrUjVc4VVhIT2yn5gwpQswXFi6bVL6epGqTLQ97fZZhzkG7y0jh3mEgc5wgGlHLMbmMnuoZ&#10;HoKDgOeRLsLSWOJSzGaENwis3fTQArVq7JNSo0m2u3/B58riYmNIaJ9aYtGtMq9iAShX/k0WMTcU&#10;pcIcAcoJnyZd8WZlL/NTHngrUTFDm5DnhGwtMK41iVhtMg74Gsuma5Ox6sb6qoZ6Bw7L9XrvwrUr&#10;565cgmAY8PXslYsnzp0GZD188vjhk8fKDu4rPbAX2HXPkf1F+0qLoTA/vG9nWRHEwzs4Nad4R1lx&#10;flnxuh1b1u/curEwb93Oret3bfuxYOP3Bet+Kvxp2/7NR68cuFx57m7j9XhbdRtmAg41dY+09o11&#10;9I12lsfu/bl40//6xT/9hy9//08F6+JdqeVHc2vPlwVcH714j9E4zzEdR3iVwPXTX94DuOrJu5//&#10;wn/iOV6hZhhyYgU1UTOMkbCvHz57ef/hk4WV+1Mz80NwujZ3pRqbahub6+OtyfpsY1WqribTUNcU&#10;K081VKYb6psT9S2JdG9b82B358QQxroCuOIsG1+exakHNf7Q1Hj/6GC6E+xR+l6s/lZddW06Cd61&#10;IZtCRBNjt6HKbiZqhT+cvCtv90Aa7Ao1ZDNOXrRmWNYMtFGUoiddT1D8hewP+zApPeXNRbFGplUD&#10;WAWY0TXfEYCmMfAe3lwCrCWeITOm1CJnQEpQikabTEbBMBkyhwFWg7dWei48EJZRl8nUZZlR7+eK&#10;RSBiRN3CZmg0ICfAQlZKxKWExxCsQoxKYhMXRmcgWzrK5cmlqJjaYeRKRORIXhdMYYTiwqu41LBJ&#10;LVEkftqZVfhfz4PJ1YHiCYkszJdKFy3DsP6Kk1RUoetwccKGf9E7P2MzBfCGgCVFEBGb6Dv5KWQ1&#10;ISAhmvjKgrw2DW6TLnoyH9YxCZZboekRLUCtTKsVdiDD2YJrkcbn4H8hzNRQHGIfC5VhOoVPNYuj&#10;iPS1gatNy2pq8J9ecoVpqXHARK4QkqQClfSpTKBsAZiCzkmFjc8jupXMHMGngJidkiacnU0L2k++&#10;1hAaLAMtDifgOLQGmC/FZOa2jt95sIoRAjYfkb29jgKroubYYLDzOKeExPtJTKsDISEZiUG+X2+j&#10;RxnHEzY66VnOenXGr42agKzAq2BHsXCgRjsGhix8pdGUrQtCaNZYSvrBi0StHQjmhb8OlBfwMFlc&#10;fGGdhMGITsaDA29kEDVeUsYv4KKoVA7n5aEgdTslkdj0npYrizClyIF4FMiU8pMHPTcruzIessIt&#10;oLcRkjmhCsyzgosjsyu2hjhM4kY1VyzsZPIqbNkiIcObFQ5O+pRcNE8/9QXoVMbiURtAbyruwcw0&#10;wgYBMuc4H9LLBPYe2BMykDW7SdstjCTWvmCvAseWlAbkNsUgURlLYCCekwe68sGUMRNkohbNup3m&#10;J2H8BvEnM+hoOIRuirJM4g0SrYSsFE4LsnYDxOKf6IAQ4XssJMWKSvQRiibhKTbPLTdtK7mI6Wun&#10;q1PwgJcMwifBLewjajU9vVPx5cK6RImoaQgDVOsHFBpITkKyiPwkJgzITdejHOY0JYuvVQwpN474&#10;K4LSHCK1kNLcHR/y9HKLRfFaQoZWKWt0jb18Nv0LiQlv0IGMTaebhwJ+lMxE9YggIq62hFsy+ipL&#10;AKCIkTze/qqxoJAnB4htyyIP5MPQMKAFtjmyyqhroI8ljNIRIgo9AkIjntqBdraS1lAZJxqOhEBr&#10;c2M6cEjJUiaKlaCDJ0YRXjVtbYclSLUbzfvReB6ifa6mxpxEuowQrRzoxyh7KRg7ZR42c45FkhSQ&#10;m0LEXWd7P1lB8ZwURZOmI/oNgmFPOiGKRrmmJ8RaIkstEraB2e1P86gcoyKlNM080gdK40S7b05n&#10;6FrZuN17B9/M9QI3q7lK5jA9X1Td69w9T5Gn2jJMcxGv7uPW665FAp2Ityn0SCea27ruWfhWwd5B&#10;RAvbBWTg6saHWiFuBgfe3tIvLrAkA+7jEDqy3UMVPZbQWNSsNZ5L6I4zC24T4AcZcYEBRHXSRayN&#10;JnLJD7ZRrJ9EfSCijM+pQwtZL+xZYDmdm23Xqytso9aI0w51f/BhOnfaYZgi2QiunMVFroCXRIV8&#10;yEwopKoZhpAqgXJEwhCuJKiWUJkhbDNRl6qrT1e3dMUHRlpmF4YWV0bvP5p+9GLh2RtA1jVSrB8R&#10;vPQMkPUjIOvPOWEwbKvgUki3BtKVT15DFQy8+u7Tk9cfMMoVA12Xn79aePZyfu3J2PLa4NwylIfN&#10;A2OxnsHadMvNu1XHivZ8881Pf//7P/0fv//j3/3bF/8AvLol78dN238s2L2tcM9O8KuHIYc8f+Ls&#10;pbNnL5+9dO3ivaq7VZi82lgbTyfTiG/F6JEWBIRmkLQUb0pm2prAo4JTBb8K/yqNu20wC1AYLJIZ&#10;W5V0HzCJwoGxedHvc0qQgtYshQBUI2QdhGfY3QGcTYBArb24C+NI7sj2tDf1dbb0daW6W5v6OlqH&#10;e5ETMzI/DckiwoHn1pbn1pZAtI4vzyD4tG9qBLLGTH97TWvieqz88M0zm/bl/2HTV3/Y+N2X+Zt3&#10;nzx6+MqlK1XlcOJBCYy+FXpVDXDfycZsEh6nLc5iCVkZXOTBRa69dCwF/7avz2ow/Q+8q89KHiSq&#10;1QD/1NfoxKW7awC8JQONKCBnTG4Y/qEnhIXi7WkolWyYh679rjlOlWhZxCyOQM3FITbG2wj70bES&#10;1DRqxbfhe/A6D0vRklYLW81r4tQ+Ug4paW21ARVxSv5FxCmRABd9GhKAlUTFBCYCVHKhwpZYWk12&#10;dVYZRMVErZhoEG5zbhd6vK26ZuHypay+oDqG8Fs50oSsxq5AmDwABJWJWnEdk5zYomLgUuuTia6F&#10;qHF2i00NU2RNL3verLKaiYTtlXWOMbKIAV/r08lYNiN1cWtjJl2biDWkMKwpVtPYAOB6p6oCpCsY&#10;VwzIuXzz+oVryOm6ePzs6eNnTwG1HkLOMEa8Hj249whitQ/sPXrw4InDgK+79+9B2vD23bt2wvi6&#10;v2xjQd5P+Vvw2LBz25aiHRt3bdlUuHlT4aaNhT9tKNmw48jOgxeJXeuyVamOxiw0m33Zlp7s5fJL&#10;X+/68T/++R/+y7o/HL51um+iZ+nh7OqThUcvVp+ALwXyBHFK7PpC1tY3xKjiV41g/4cnomExHQfA&#10;9c2HZ2iHvX73+AVG7DxfefBobn55bGJmoHcY5V+8vqmhMl59p/5eeawK01yrUvV41GZifNIUa+jM&#10;pPvb28cHEC88ujjFYGGccQSuM6Ozkz1jQ829XVXp2E3Mak40gHptaAIYZvh2oiUL7Iq9o+cYLYNm&#10;MVxmzY1ZRA03keoPXgxejaFukP5LbXFd0l1iGV8ZFgoQAlGw5+IBrcCc/Ks8PMbzCqZqvg5fz4Ec&#10;2SzZFMYditpRyUfJlAb7pZRBDoKiqxNoFnib5Ae9SwrAxz0ISJUDAlpBnGbq0hkf1axgWX3xFsDS&#10;gjJdpgf72zitx/ZaIUP3eVlrsQ0tFTFJC/pac8WkC12WVQr7oKBJ9BLJZwnoyKZoGqLb93TWKNxY&#10;CRdEQ141cTDKeRLBgAI+Z6k18DNGFRscCGcFMgfUmoOpljuxSo8iiDwW1OpXvA6cxpErnvtC3hX3&#10;a7gAuE9Rbrm7R82gPaWtnJYSvR9bSVFBIdnYQcfdQK2koMVYAu1zjq6npDrHlBszRC0qYyWMDuL2&#10;ZHoTH3yb9j6+ARC6LpOlWjjyHkYUThDwslNgXlODUUx9+69IRM4lNWTlVFGxrH6FuJ1LpQaEUCFo&#10;SOqu1a34HUeJivKiWk9Yi1N0CRSVixuClxiro7mgBHKGGZwgqoE8BquGi4Fu7e4VtgYVKW2wJqwC&#10;WEIDzJxeTHnREFQgQPwTY2/wuhKhAlNPwacoIP+cMoppiGWojxhaIlLAbkB2fA/BKqbsaHoqMTPp&#10;SkB2Q2XGSbPZQIQspbi8u8Sx3C6UQBPK8yiUcFFTPUQym5sljOf/EtizhSAinseT8ngwnBaraSBK&#10;HKUvUbosiTgAWisQTNsaxfH8MZPu4Zzc4ORCvV8NVm241XgYo1PmWilTmwNvLRvGw0yyFQsM3XLy&#10;dRRc5EsJ/olji+Z74TrGNfGsJnpn00EqDjNvBrQBmzmfKRIY60oRembytfIyB3Yo002Mipm0GEsD&#10;xyxHByFCGU0ySc291iRaHXoufYgzliy10tEfjkIsmOPCaEiQY95MpgPfhHgj4ajqdTmrQ6VrNGKm&#10;1OkvQUrhodjRiBcDXSJnM6XRpYpEEyZ2OMJULkdtBzJ1nF/K10lfE5fip/WinI1In+YRK8GJNfOO&#10;h5UsVgF9ZFYd5SfBqrowzJK1eFL6NFXtgprMC9HsEwlsiKk4hMZXZ13uTcaSFwWaZZROhzzenrcE&#10;DtMQnfDDAEBgwNc1wiezx2rKhJgB7muQw/CyWqqtX7QLVJpn3s8Umt8SKJHfaJv5vzoMRL3Sshhx&#10;oSSfsdE49lPRLyBXCZxYp3IZcgSpzGwOXyEUN34j6U3Wl1JebrfOLssC6TiVpNbluOe+WoEMoGUK&#10;kT8nhlC8qKaPamwGnhhAiuHnnMaccVTsK8GYtjMJFpenlr96M1oxG9S24rRtT83hdq6UKm98LacH&#10;UY3JmxmXgQZjbiVrdy0QMAOMqjR4d8MwUh4zxq4Girw4CE6TpYc9Rott7tTdEN+nFYTAtGozMD4v&#10;fDPDEQiqxxlgviWrsRJ0vLl4ML/fXQYN0eXe56Gr1GVDVuvYHTUpRyL8byzrudayC0p6ykMdO9rt&#10;LUN6YQbLrpStragYxVnrIXaIpj4wtMER7T4Ujw38CidRybUlrWPw5kHciKRN+LtsZM12oGhLNGbr&#10;G9JV6Zaa4fG2mbm+5fuTDx/PPYMq+O0DTmT98OTdx2fMCuZ4G1Csr37+lWD1l7+QZTVe/eQnzBBG&#10;MhPeCZT7CJD15fv7z94sPX01/wgs6+Pxxfv9M4sdY9Pp3pH61u7yxtSV42fzvt/0d7//8j/+29f/&#10;+cvv/vmHdf/+4/ovtu9Yn1ewcVdp/t7DZYdPHjh57sTFa+cv37h07dbVW/du3asqr66vqcfAUvCr&#10;6WQcUy7SRKpJEK1NyVRrpqULUkwck2h+twCfO2LKBkWQq2BcA8gZ4OgXMY3UmgpWuWeqUCtqyxlz&#10;BVqSYtpeXNOoB0YQLrysbf09qa7WdBfylno7Rvt6J4eGGQ+DSZILMw+WAFln15ahWkQl3TcDPXBf&#10;tr+9oT19s7Hy5I1z2w4UfJVPS+G6XZt2Hztw8vrla5XlN2urq5LxxuYmxDuD7cFfHAwaFcs5VThh&#10;xamSFWTvScm6BLTcucSHPqpVAgYPiOW1dro6hMlNDQNFJwIYrenM7eoepIOXWUFi7x1HjAJLInZ+&#10;yoHV/iczmdwgUxCr5ZTcaFQikMX10FejXINeH+oeuAq3sA9dI0CHAOeEuAEAsy9GdB1FBHdDIYwp&#10;rJ68ii/h5J4ehpkzPEmoG6/jymDfLN7gLxQ7GgKccCXEw2e37y++DFoM7LFGijTj13IKbgfCpfnN&#10;yjQOKU0+H8kMa3BrGD/LSGGutaTL/KuoJ6YuAYiGldUqG3WjpWLgynf29/lLiCioAG/CX5pgAWVB&#10;90k8nMimY+kUcoZrY401jfWV9TXlNZV3YHm9ee3yjWugXi9dv3rm4rnjZ08ePX3i6Knjx06fOHLq&#10;+METRxA4DIoVrldwrXklhQV7d+/aV4pHXlkxEOxOTHwt2rGhYMvW3fl4bCra+kP++q+3fvvjrp+K&#10;jhacu3XqXsOtekxC7UhmOlN36m7uObN3/Z6N68rW1WQrR2cHFtdmVh7NPXi69OD58sOX9x+/fvD0&#10;7aOXyFv68PwVwoR/fWu1MP4CtRq4+snP+BucrrS5vvvwHA+OdQX0fQHSdWkJpOvCaO8wLomJynhl&#10;ZbyqIlFVk66vywB8NtZn43XZeE2msaqpsbKpMdbV1Dzc0zNF0hUKfMx0dbzw6NzU4PR4y0BPQ0u6&#10;KtVYl00iQxjAFWOoG7JJwVcIMcCSIZypGbO+6B7PYr6rNO06v3j9V4JRQK2qA32n4IVCpZ0rPRNr&#10;uhFjp/PmQlmE8Il7vjxJiQ+DTNfjUlDC4b/IarazRPE/nUkbsKVyJV2C4hwXWxtihN3txSvAq8gL&#10;1PwbEIAsOYxpLRXWVYKo1TdE3RQkNTJGlSoYk3ucWEECFgUzYJ4Gt2j8DFEMfU8hikkwVaU+Thxz&#10;dQxnkq4K9zsagIXt1Z4OGiKi3Ai18ud0vWIFFTWac0SragllkQCAMAeYW8+2L/tCdRMnNUJ2Opor&#10;CQLMSIpcq9yUtKFKNysgF4a12u2ldkMYO8eyQVk5+C8CN0m1LQ9Wmg/2KTOiQLRCLYwH1LmcryMw&#10;zImsilkCItWmk5Ir6gigs4CtgW+2AZU4XJy83MLM6MJnsXkpjVbIsAWegiEBf5pEFbrkkhjLAIjq&#10;FbpEU+2cS+oVpHlVckvOTFUkMvlUv1PaWPK3wW3bTYUwx6LY46tN4BAnjYvVVKKQG5wjYClS1QBV&#10;3I16gEUNtzxS1YQh/lJ/m1PnArXKKxwG1Wg+jSXEBGbCZgpbIkw1oyXJZQgK0iAZUKks05kPDMxG&#10;NMvBqsgo1oBWACdFQPnbwpd74g4Bp7ejIb5U6fZDhzgvYyrBSxKz+F/LQQWYOZBXmmFyntaymo7X&#10;9rVGmpCVeExHj3W5grsk+nNEihpddGM7ctpcio4DdryEbz8T2uw34EARce3cantZFYb8OcmanR5x&#10;s9aLKyGZ+9FUPv5Kba8scvsWiKipdNf/mp2XtEPnngzovHJ541vFEZ0kmqNFVo3ueUJQlPWApjjt&#10;NRwIpCtn1WKT4rdY3DOD1ye/t4ARo0tnO1d5fVQ/yac0Fx7jXmjz0wjT34QqqS+omTcCOQYDVnSY&#10;tMyNJHG7CJuaJ1sLBi+pL+UrdbgGYU1xmLEvaGBgJCDtroJYBVldu8snGUbL8pDQ6BcSrZqD4gG8&#10;ejEKxVXQrrwQzJ4l0pbaxNjMGsjAa1FLTF7LmI14TJLgLkQiQVmtFATUVcAJprksbTVQBMsK5MOI&#10;b8bwMqeKmEq9SSMQNSl5odddgZBDMloKwiV75sHMI0EoXaFTUr9H8mAfDLowsRVH9kz1n+e/mTwU&#10;PqH0CMWouBSKdQ1TsWw0XA1gFzOtCpQLi0Lre8W6mHjET3i8hIowpUlFslI1MkECE6fBcoaHPmJf&#10;tOKs6LRkCK0RIEEv+o4aXCSZK6XIVr3KdRxJDDj8M/D8RrDmYCUrwCwiBpm4JgNqtdbadzI1m9x/&#10;JaYy9hZlClU5zkr+0xZczoQM6ly2A/wln62/kbvbxHLgVx2URRbXYYMK5sXimVy1k8dBUAoDFwdu&#10;IbF2tNrervXlHWXnkQJI63s9g0ew0y0G1y6hK6HNJUzLIbp4uHETCChdA+01Mvh0lCv4GXw/ugnC&#10;9gIACoyRDiLM1XTwBn7I2khLPRWfE6KYwqZWoS/ajYhUYIZgw2wVSy50TCIQYqCr1BmMLkxDNxtv&#10;TqXakKabSLQ0pFob2ntTwxPtc0uDKw/GHz6df/pi+fnbB68/ICsY+BOQ9TkoVgQvhewlkKtQBf/1&#10;PeTBQq3Eq5jI+ulXGllFsUJRjOk4K09ezT98Dmfs2MrDkcXVwam5tuHxePdAVVPHjZsVBwr3fffl&#10;D//191/9p2/W/f7rH37//fo/bdz63fYdG/YfLinbX3z4xIET54+fvXwGYPVu5Z3b5bduV9yuqquu&#10;bqiBMLgxESPR2pzNYAZMcwYDV9Ot2URzCowrtMGcvIqcpE6NKiG8Z8CsmVUrPwWZqPa0cFpARc0U&#10;XcRo+BRKtEIYZF3HADqDOADQRAZYbWsf7E33tDf3d/VPjo7MT0IAPHV/cXZtZe7hCqbazNxfHFua&#10;Af+DQR3Zoa54V9PteNWx62d2Hi7+auv3X275vuBgyZGLp09du3i98t49DOoAk5ZKwm3FAwm4RY0q&#10;9ynUE5FWVn5m+1EhV4alNicUV/NIfVId5yb5LRhxC8bOVfeYzGpi9dXYMm78PIU1RBwZ13EuCA8h&#10;+jPFpn5GpyIqfWkVXcNejJTDwGP8Wm1GzoAl9NV8Kat/md+rToENrmzHiKu0+t0dFrxHmU/Bod3J&#10;POTPk1p1hSHSw8NoUDphHt6kWHVSCDDL8auVld+bFzpdMENfie1O7WLOQ47wMzsXOpVET2EXoBXF&#10;j3PCUCvKUCJbtQD4Q3yP/JDIUvIgHJ+wUfCylcAy+jqCWDN+OSQpSPSxmvTKCmmH+GKpVTkA1j5Y&#10;wFcmNgGNZFJ41CfidfHGOkwhbqirqKmG3/XmvTvX79y6cvP6jTu3CF8vXzx3+cK5SxeOnzl55PRx&#10;INjDp47tOZ+ke+kAAP/0SURBVEretezwAQx63XPsIJKHQbcCsgK77tizO6+0aCumvJbs3LJ7x/fb&#10;N3yzdd2POzb9mL9hQ8HGraXbSo6Xnb5+6k7d7fo0pgRX3qy+fvHuuSsV51v7syMz/TNMacJ0nNmV&#10;Jwv3QZO+WHn0isD1OUS/75/B42p36/+Da/35rx+MXaEcptkVb8DbkNJEtfDTl284GufRk6X7a3NT&#10;C2OD4zhDYWGIVydqquLIFq6rTTdilHS8Nd3QDCF9ojJVV5VthNMVQobWsd7+2fHBhamxFfSPMBpn&#10;AcphhDZ1jSBpBSRQBilNwKt4IKsJltfGphQ0w3XpBKLaEm3gJxBNpyxr7np2kw0CpYIhLFENpkBQ&#10;iwrlVjUMcydUhSIhqxw0bOYC/uk6jHOBZx8wMCVysj5CM8w7tUZXcLgo/waVrPAPcxBYZYViMqQb&#10;SIzjipdY1Pd0crAYfCBSRCo8Ol0dpWHNjkywpH/902Z63XcWwMaJKRUSbVAhwNLjW8yLshdP/50t&#10;kIrEV5XIikh3duUpaMZeGIjINzCESYvKv2FORBAP655F8sPyKA8UMFhF/SYBlwJ1ZdDzbR1/PcwW&#10;r+gqx0XiFsC+U4SqWUdxkkEnbMcse9PRJBgL+ky6qE6jJFs1G7kuwEsRsyRagVEpLwVkRQiOZvMA&#10;PsB8K5so0SyUugSuiDvSUBmyWaF5EVI/zBUbTRi8yPysDS6HrQgzoGXckdkjwBMgZ8lXDUA8a5MP&#10;LACHetL7icqfzlupqcm7coFBcErTKiQFV2M0VBXjdiKPq594AxK1+t/C6x5iSZinMGUxv0Kt/Eby&#10;SE7HIZqSD5YSVo/fIdClIVOzZLTdgSchy5bjlMZXz62RtpZwV+QqH9Y30gYJykjIKvdo6+0H8ENo&#10;soS4gVMCxyiAyg/iq2qxGxRWDOzqXGLQlQTAJIRJenA9BSZlntZG115XNwWUr0Yba9isj2+gR9Bi&#10;KOKpBxbQ5YAWjkKhKtj64RCepLggznTVzc8MntWkKPeFeEmpiwAJFnYjJbeTDZuVtEbqlahVJDae&#10;UJ4uxlwwXoprBS+T7hfjjwNREJpA1xy6H04nc/xXZFsnn2lhPccL8eOK7aL0Lszz8CHok9N73xSl&#10;a1xC2ShwGP+M4xKDqhQ3M1SiIEbARDm5SjZ3yIMV1Bb0tCj6/YWOexWHGdTI4iGlZ9OOMDNsYTaS&#10;gVzBu15Xl0vuU8/M1Ou+EDgMKQdBjc0CtpHp1K0jiiiETrWPyGxbuEgCkEgg6KyI4iIY4wakdb8S&#10;GhC12tYIfALoKFTAUGX8qIa7ElViNV0xUKXJfBEhyWBlJDoFGMP10VwuEZd0mJJ7mU/gK7lrnC8i&#10;hhm8RAqGGfNgL8RRKmGeuKKJ8JcqWXGthknGhLJyyeqs/FgFg0n9LuyN1cEr3r/O/dLQ3eD9UIeP&#10;VhOJhZxwIM9n5Jx0lEJEukKNJmUs6jOqEAGT8Iuh6ctNrTGbij62rtgzchicq/VlA1i3Q168eJuR&#10;tRUAmFYTaYCBe0XtWg+M5qgUrX1wHDBbmHoe6Y68XokQp8xNh68yV6ncIGtfqc0mMtS9RDdsFG3E&#10;1awjo+A0dU80zlrCB6wdGw1KsTaXaKRNNOsYZ2FR71BKhcXxqiuhtOcgsRbt6cm9OjDUVQlTc7Ak&#10;XlpjDxNQDqPPYWzdI3n8i77mRgt6KkFQI0yTVNqqko2oMxL1C/ijRrB4RTQyv4EUKCtgRPUMakQH&#10;LqEs0/0cqwOkylUGYkd+qUJxHDeKIokJwIrP8U+7b+I57/YKOgKH6l/NcRVgcGYMNiYZLbJnTPNi&#10;Q8QIOfjuUCUTn+DyhaBIPJjrk2wFt4DA0hiylzIYMdAZ6+zPjEx2zSwOrqxNYLzN01fLYFlfIXuJ&#10;qmCOt8Fgm4+/YO7ii3cfn3/8BcNXybLiL1XB4leBV9///PydKNY3Hx++fLf6/O2SIOv0yqPRBbhY&#10;l3smZ9pGxpJ9A3XJNIKCCzZt/2//+O//+7988XdffP/PG7b8eUv+D3kFmMK6qXjPzmOnDh47ffj8&#10;5TMXr1+4fvvq7fLblXWV1Q3VtY21tY11eIBfTTWlAVmzKO7RgoESGEnIqDtBnrRm4dcFjAHXivAV&#10;2XcFXLtAuZPmMmqVQriXiJQ6YcYvcQqLAQ+PRipUvWsYKUzUih2KS3c2Bk11T3vbUF/3xPDw3BSm&#10;bkAPDLw6s7bMx4OlURTK85Ndk0PgfxqBV5M1x29dyDtQ+NW2734o2JC/Z9exC6duVt27WVNxq7YC&#10;1TM5HxZeVAV/bmNJwMbWkodFa76RHwiIAoRWP46ISOZMHt7KyYtymEI+Ng9mE4w8uqQlZlclCgQO&#10;yt5Iak5Qx+OQfKabKRS+avKHVesaSBPENVQWkN40dOTrUkzQH8uMbpbpARJTiGEPtmOKozhrp+8K&#10;CfMsoPJZZwcpWSJVDoXika9JrXiFY1f13HZcm0IjhpaNCfcgPLUImFPXIiJtZ1ZZE8jOjkZe+QrP&#10;FG4JJVrwQa0RkCqTgfXNVk3jRbQ/cDw4S0ncdbDUAljyncLnws+SMcv7aj+w46Pwvxr9SmgtgIqP&#10;YE3xnI0VO6v5TnRR26gAh6AdIuF4NusYJ9CtSXDvTTBvY7hrrAGcfCoB+ArS9W5l+a17d+5UlN+p&#10;uHf9zs0rN69dunYFf89fuXT28oVTF84irgkPjMkpPby/5NB+PNl/4jCeFCFzeH/ZdiQ2lRVvRWhT&#10;WeHm3Ts2F+/YVJS/rgCMK4Drpq+3fP/Flm9/LNpUcqLk9LUTd+puAbg2YJJoW2MntLfj7SMzvZML&#10;Q8Cu8w+mlh7PrTxdBOn66OX9J2+gFn704h26V88R0YRI4RzLmnvyG+BK7Prpl7effn77AYNzPrx8&#10;9e7p81cPn754cP/RAma6Ts8P943gUE/Xp+vuNlRAKtzYBMCZgM21vomMa2WSyuHG1iRmI7eP9WP6&#10;cf/8xCg8rsw/m5uEAmJ+enBitLUPlWGmOtlYmaiviNdXJRuIWpuIWsG+gncFslWmGtO22ONTq5cZ&#10;Exq8R+GMVGx2jRFECQF6Jk2gLtT99N3Hd3xl9tAxa2l9jmvlgAMY3zg+h/Yu1S2M5EAVx4mMsj6q&#10;yBQRokBd9lj55cy3p+hM0jMZpxlUy6xNQeWgD1IsE9u7appLVQQfJoOL8X4AWqmBAjeo6CBVelov&#10;3oVRw1sFbUqGBA+bYqLvgldW+lh01emS0wQsjwAILJRRq4krUbIBHIli0XgeQWjppT3dUOuoglPz&#10;Wjksx5tRY4HCxsTHLaeyVFt5yGwrYMEYJiyJrBlIBfZ6gmsAEf5Fr0gYY0EHJejoKJRY5kejVo2Q&#10;DWlMeM6pPEKqzDqWU1JJwmEMj52r+GcIZ1ajwZLg4NEFyBdRbPEziShywphawpAnuotFLIseh2aY&#10;sNFWR5vj6KqVJlTTa6gBtnIYDlvzZx6Ho5EWfbEWmCLb6tJEwkY3tkwzeUuDW39n8yqxlgSxBg8W&#10;UttznANvor/E0sjkCegsk6om8BJoMbMY2I/CYLmKgWA9WdTjVQEy2wbgL+/GG5zriw9iEYEwsW9s&#10;5LVGl0eYh0nKC4o3k9GVANgpxH6glDQG9hQcJj/pL+GxJtASgpJ+JMtMGlmHlMG9lXhOpgq9AZHs&#10;eJ3rpZFNzpoyRJfMXbJMIWHvDMfYaLZn0AAbtAvMuCFEtlOTIXmCKTRFQTgyLno30BKggU5q+XCo&#10;MdI7qROWZpi0PjYg2VEmcVnh7dgqGVx5pcCnHL2Vg5cmZEzu4xBnZozlDa1MV/ah4y6Rt4M7N6rR&#10;dUZRBklWmdW2cJ3JJbXDlVCFM5YwVZOBxDeSZ8b1RQwexcNCudhW+JTlKISLzjIVZuB2UxARuVDn&#10;DAu6C1IyoMv8Gz7lE9tgwzFOFjQGdGeGSpeA6CeUKOuwnyg0D1+i4p6+RPfYjIpxKaFRQRkD7C+G&#10;X+Ram9f1BYJQk7ZSHZaUrxMNKi+KH+f5GfUIHQtksRnXXR5ITtP+rN2NImrV4WPpZqVrgBlEGgFz&#10;iiTUliHqFibkAuBHnT8EtAZYSPiKOEGOQuU/TRTjEkzsIWgtRZCDdkOUMQXqUWYvc8gURYbDSSOm&#10;EN+C8FjOGXesnzuvOnd8Y5DDRKIjMZDkJSxGkgsUmaUDqErxOupXPDSiRlJA1XaoWbFxpPYRoao6&#10;VXvW+4U3M5Z6kb7UP+cWAHYKZIekVbl3nNmrbF6BYWwQ7Ee2TqO0XnHg5DBzwNUj3QhZ+we6B4eC&#10;8DXMKCM9QqOmcpUIVhXGq1ObinpHYRGRajBSsIma3zavLp0zBdj2y9E9HrKaAkqMkpzwBtPsJGk9&#10;ZkYnBba5eWYvmJg0bh/ffX2T01HNHrlvfviLI1CUPmtZd3msHowKXJ5c1g7ojGN32UOJuJwYg8GW&#10;vFNSleyC2BukzhIa4ctFLinuxYW4Rnew/vaUS2mDqdUkAyYsQaIpoqpwBGKbCLUSiPp/DVkjxEJ7&#10;oX6OGAbL7FgmuxY9uURcFu7ryB1hlG66nVG0jdlUYzZRm6qvS1dn2uq6B7IjU92zS8NL98cfP1t4&#10;9mrlBVTB71FxIkiJqPXdzzCqvXzx/vHa84VHLxdfvnsE4AqRMFTBwK6gWD/SxUrI+uYj9IH3QbFi&#10;ts2Tl5AOTi6vjc4u903Md4xONQ8Oxzs7KurqTh8+unH95v/ry+///quffv/thi9+3PRVfuGmA0dK&#10;9h3afeBI2dGTB06DYsXE1qvnr92+CgtrZW1lHYavZuKJbDKWjuORbEqBX002pZvaW1oxdQYAtTXb&#10;hFk+Cg0G1yr9MxpG2Ra4EznnBnCC/lVISZngSuCKRkA3knuAQOxdVC+AgbraniLH8DrOlH4ONMp0&#10;4S7Z3IjI5cGe7omRgRnMs5kDvzq1ivmrwKsreA5b3cD8ZM/0aNNIT7yn9V6m4fjNC9sOFn259ft/&#10;Xffltj0FB84cuXz3ekVjDVKOa5LINU0k21BYMB2aD0YByU8udBodXTyEiJ+d9CujpkY6E9Aq2dgX&#10;zDDTy+nBPoqsB+YUHCacC0mG2Gqzi8GYqgQvXszx130usbUkTg29nKLkVohykmCKpoOUCmpuLj4x&#10;MlTTpCtgS+I3tl1wZbAtlm8LSNjIzf0UdgfcZFG+EX9In+oDPUX+Ft4BGDF07hgWGgPrR0HM0sUd&#10;ZSYBomO7cYH9iu4O3Il44gaT8nV4j5MyyNQ6r8B4D3l1DjoKtlUjSQmDubR4SJxM/bNFy1aVYy0Y&#10;AoybFEEIiVmS0jr3TSZj9ymcFqDX8XhBuw4rNZyrErEzv5p7uRsFPSXH9Liifs1mSVbjDtjUlAYC&#10;QVODUuFMPJ0Cam1MJqrr66rqa8urq6rqajD86dY9ZGrfunz9yrVb1y/fuArgega865WLeBw9ewoz&#10;cvYdO4xZrwdPHQXjWnxgb8nh/QV7Swv2lRYgcHjv7k2FeZuL8rchZ7gw78cdW37I27ihcOv6wi0/&#10;5K9bX7h+S8n6vadKzt86Xd5wJw5Ram+qpT/VN94+jOk48wOTi8Ozq+OLIl3Xnq88fvXgyesHwK4A&#10;ri8jpyugKVhWPd4zVRiCYXGtYFyJYPG/kBNjZA7Hur548/451MJPnq8+erq4ujYDtfDwBEBRU02y&#10;pipZUwdtcLK2MllbEa+pTPAvONj6phiAa6KnOTPU1TExCOA6toJQtPnp1YWZ5fmJuenhqfGOQeRo&#10;ZqFuKI/XVSYb6puSDc1pMLdArbWiXmFwberGJR2XSmAhnpgkXeWWIpbTKESgCzfEJcjijV6old5U&#10;3Ws8EC4gLpWLJFfFCjLvjRmzVIQqlIGzbcLcNdSiDEPiuBfOG8ePusQiO6pkJoFetqg4lQ1VcTTs&#10;wMJgMqvUCpnvNTSlnJigTsovLycRoxOe1Iry15qhwf9aWqUCGKdMgKCmrNzhNQmnrAqOTlROVQQj&#10;XRBGQ3ekQgqfUoUstZoWQGSjAnhlz3FtaXdrUNhKwEyiUiJqyhj54IuGr249CwDzrzEe+cZo4onT&#10;jOwcJMksMOyCmV1vcW/sEXClJPZmv5s+OzFS9EUKOyCbCi0DPkdKDqCjiF/sJgj62F/g2NUMbMZc&#10;SA1i5URW7uuwPemws9mVRlYN4DHaBHPGebBt2D4kC/FczQvgFMzjBYqm0MaZQcYmXirIkiMzI8Ez&#10;ULTpVoNnQgChNnwbUKuhuxKMuW0NSxEpHG9q/Z2iZQi0RAMGts1YTswvdcKaEUT3pkNuhd9QlbLM&#10;lY2TwuBIxEyEqXkwZG8QFAzpL3CI57U2AeBpgI+H5VhuDoSmxF2CHGlTbRMlRWCDq4Gr2VSYYGFt&#10;RZ4TYKoExnT0+bm/GT+q9G1UaRJwCpeGvCz3RSSjFVPBECnyzJ6NK9icU+LZgRmIQWlBecToIBPO&#10;Z15UOwei0hZo5tZQmeyoWizuVfiYlhCXIJNXCvqJrSBnF0HjMblJudiEl7htIPIRFxcOknWalDsT&#10;plIZIoWUKfUnzMfq5AwbkObJMGkqKBkCr6vtyZaGrLx4v0BySFUlHJJn0hwUKRobG5wyp7PdGJJE&#10;VrdSqfC/nmeLUwgFN64UnGXajTDhXHyR0l940yVq8mhN1fSuv/EIvC71A56ORVVDay/YA/NvQvKC&#10;3+6iYdlIzckO6jKdBJq/zQyPfK1YZlb8jgUWOgqMsdlCXS/Us5DXP1pNt+60H/nTjh3OYWNgOe3x&#10;YPskhvEaKeHATQrrLcXoEnfRyqjmYggeYFEu0g8VpJLWmXzD+ozAjMgnYOwQrmtmTEcdf8go2hd6&#10;SVKJdsxsALVi3AISUGgko1g3JHASQPbjWCIjTV23RgcJWXnaCg26OOwNXH20Yx2hUra5NNC8jv1g&#10;aw0eQn65jSjSHQWvGqGpUoIBZlA1ArVSjyrVrpGtnCqM8CGSkcPTomhsXmxY0p7ihH0flSAwtC28&#10;MT0FBz9Xl0mLVfC4HapzrUwGKtMgHPVElDXFqy23G483y4GCVBih5ciU7se8xGG2adiStMmZEqPo&#10;AFA0lOYkgXx2/JX6CwR1htCyxGi2m/gfQkSbaRV6xBsh1oKjKXD14y5jOyMwrlThip5lKLF/XTdR&#10;Z3e5l+EKHrUvylD0sJiPbZAfKQtC0BelU7jvyoOq+yUBYVS1S3nuaEThZzxHjwNhGNyqZoBV7zLR&#10;SgnhMpRqLE2INqX7Wt9GDGmFsCyUegi1mv4SxuAy0A0oxhWHgbnZHAIxkLBOWJQsK2bTgKRnFbhq&#10;GAOhKZ7oe5j+InFjFkQreMiYFHHViYaaZH1Dtr65K9431DQx3Tu3NIKhrI+eLbzMjbf5+Bzjbd6C&#10;XP35FSDr83ePJ1ZGmodTAzNdy49n3396KZb1LSbffPxFkPUThrg+QlDwc45jXXz0fOrBk4mlB6Mz&#10;i33jM+1D45mefsiPbl2/XlJS8uU33//d9z/90w+bvtyw/futO9dt37WxdF/BkZMHjp46cPTkwTMX&#10;TlwCV3Tj0p3K2+W15bWx2oZUYyKbQN4SUGuqGfNXkb2ERzbVkm3t6uiCxrKnC75WPABZW3ugFMUp&#10;zIjgTEcLwCpMrQCoACSaqgpTMdN6gBkAXDsHsPUIbzycE1vPtkyDDWOept6uNOAEwof7u5uHGLk0&#10;ujgzubow/WB57uHqzNoqnoyvLgwvzvTMjLeND6QGOqvaUueqbpWePozJq19s/HZ94bbS4wcu3rl+&#10;t64axA6aCMiAQZapUoJRTYJoBSvCRCIPOrIY2M+NpfGXPKo0sUSM0LuGrGPaSi0Q0K2KR284ZoxC&#10;QbQqnlfwjKSf32zIyjcLi3ILqF/DRg87ktwCNqbqKCJOM3i2KJcEtbS41Otyw1I/7F5J5ETl4a0h&#10;NPohMZD0DrAyo4fTUUmEl8pSCghQWz7YaHlvQrMGXtY+AFdysLg68ZTBsd3dgfQsMZkctCvlLdAm&#10;YqUwjojUKChNRQGbbnWYFh0ZsqmzGxtlBIS+pyKaneGUy15yNLHIYWJg5wOLL7USmMts7KoZNlbT&#10;hFG0RKqC+o6Ykv4Z13+MSuakpchcjXsENgXwA0UQ9s3mRrA4f5j7iz5JMq6wufIJVgGy1Uw6lkrW&#10;xhrqYo3V9bUNiB1urK+ogeG7Eq5vwNeL16/A6Yq/569eQtTw6YvnT1w4A+wK1Hrs7KkjZ0/uP4n+&#10;0AFIhUuO7McD2HV7aSHwKlCrGdf1BVuQ0rS+YPNPOzeu2/HTN5v/fWPB99vLNu89XXal4lJ9c1Wi&#10;o651INkz2jI01T021z+5ODK9PDZ7fxKk6wNMsnkB7Hr/2duHQK0CrriYwBUvjErICpnGh4+OaBJq&#10;hdP1F5tdNdMVjzfvn718+/gl5+Ks3H84N7c8MTqFZh9u00m4W6sSNSBd7zVWljdWArjiFUDZhuY4&#10;nK7Vbcn0UFcXbK4ArkszyBY2cB2fnxmeHu8eGYi3NdVk4lAIg19FyLDUwjHIhpNtWdCtCFqzMiXV&#10;wQRvpDThmi+1rRJchXysbCJXIelW0OKGlAclHulWIsxJ3AjYaTKT4qAI9+LmRWAm/lMKUsKzHOnq&#10;TiUU4wnyNxyfgw8CrDqu1jlPbuiLSiXlSwJWQNS8rnlXD84hMozUy9Ya8Hs0wIZ9c60UdKq5ilEa&#10;Ok+vYQUrcO40IL7iVr4NNb6580bsqXJhDoiSfTwHhPAnPEzh4NdJXwuy0l4UMops5WUWlLSN/FFO&#10;Q40yomTnMczWGFhictl9Izmx8acXkoFMrOq5tMaT/EJJdrlqEsQp0Iitea8REAStoYK7dNsJiYiG&#10;NHBVog0JWOw1EqRAgBgtkwvQinOMahYLnKNbg2VP6VY4ACxXDh9HYhHYR9CNGmyDZaYiFfWewvZ4&#10;uWA0NCxmzEhCRpTdtkqKQsMCezmouBFrbMhKil7gRbQqV1+pUSTejINsajX8+Z2dn95Y2pf0tWok&#10;DMGqeTlDNUI4TU9VHJFmHwGnMdeHPk+/aIRpm6vZG0BKBlsxtYj5RozGRb+H7lDlUPs7xfwAAVK9&#10;IAbfQ1DxNweS+SsOZAL3CFcxoomQK8WpMPK1AtDqt9BjsB2UyymcFqQF3LtiqG3fNTBWxq8FsQpA&#10;Up2KSCEcImJE9VV8GJMrn4mbAnuovR/ZjEMsajVIhsk9cnubMMl1UHiUyy0QIpGkuXe7xbHd6CUI&#10;d+FWTdm3w7X4/X0I3WHjgagVu9YNGyBzccVRD4OiAndlbE00zM6dqCaB2b/xQOGQPoWjSgeH/L1G&#10;fVZQaDEY4csmUNTasWjcoIK/AiYWJ6rCuoBU8YR41TNgNRuGEUoCCTS1Enp5gihJey8hq3DPR9Up&#10;p64Yu0fCeBQ2wBEkkWSIiRLt4/re4mpVNgoZku4xYGBdTUI0DnAX6mY7A1nQR9ZWfIPBMK50uBJJ&#10;zMkvV+MqBFBZb2zkZkoWD7utgEnCKy6hcmNyTK2rpFCLzqNipIcR5GAbWwyztCgYas+NwOn2Kqr8&#10;KYorlFDvC7Fxkb/E4B/fKcFqwP/mGI1agQmBWmEqw01FsrHwILrT1uYlXjLmsMUsQ6WSkLw60Z3k&#10;Q8CQ7ObIJeJuq2Wfwfcl6kARQex04sGaCceAQgsAjbDNnRQqtxWddSK9cYkERdaMJ1aWGlaZnwR6&#10;JI8dtNBKkIpWQdZWLrCZQ6wjsl5cE+Mb7MY0yRCgqaAjukhmpHVucpfZIksoGIUJ8/BA+0OXdZzm&#10;amGEHH/Hehtsu2vGwCoPv3FGqzsIAlqiK2lNiQ7FYGflzU8FAVC6WWI1ttQsCAnDmPBERtoUuhp/&#10;Go9GhXkoxw3mPW9WdWpQxeP4ETAOgig3F9TlIc3u/eWy3kgABzOpUUVkaQHMZzqqV0V8hAEUS8MK&#10;NeKgqArOxdIYORhzmnc1AYu/RK0IXO3v70FirSp78bH8OJ6wPS+BmdkzEmiy52l4ieBHlLma46xc&#10;PZO34XxC4lXAOcwvbQS3kEX2UjzZEm/vy4xCFTw/sHR/4sGjWRhZCVnfPXz74cmHn19gHCvA6uuP&#10;L1Bxrj5b6p7supC4crDyaFVb1djSMJI/P/4K1d/rD4KsbzGO9f3aawQvvVp4+mph7Sln2yyRZR0Y&#10;mWrtG0l2YLZNw+njJzdv2Piff/jp7zZt+9P2gu927t6cv3vzzt1bC8vyDxzbA7B69sKJM+ePX71x&#10;8ebd67fKb1bWVtQn6uPZeCybSLXAucq8JTxAq2YwyQaFPolWbDdcCnDRAySjnRXPMZmmrRcwBpua&#10;024AP+Ae7BmC4pTwA8+7hwY6B7ANGWYrklDUq4J8bPs0zsEQFPCfSQTnIJB2eKBvamx4YXpiZREw&#10;debhCv7iMba8MLQw3Ts70To+mBjorG3Pnq28XXzmyDc7N3+x+ceNBdsK95eeuXbhdnVFIwJ1wJXB&#10;hcv5q7Dq4baejgF7k9Ihq4NDS65LOS2jvCW2mdQHEYnKy52PRg5ukZJC12TWx1Y64MpDqInjWaNi&#10;ggo90o0T+ylG2MJaHn7wz0c55zzynTOs9graZwS9moyK/GQfVHjRWl8NE9IrHmFqd4BcphK0B1mB&#10;NQVOaXJGEeW77MFxbrAilIIH1eNbqR9GRzJoj5lhQxhMIWVXBjUu6/I2NCmwu/EefKG6lrgTcXUA&#10;WdGGwNemO3DkUyFsVlYLzMGbvulwz0rAIkcrTRmRYZhHQi4gSnpmIkkeFT1cTawa0KNG2koqrPUF&#10;vDSeF9XMDcLn2lO5KT65OTpArcyv5kAdxlnLfY0CnWOZgGmxzNyqVGWjGEUXhlFYpFtbW9u4Ebpa&#10;cTHHjQPlPqJuU8n6JBhXmF1jySziyFKArwCuGF8M7ArSFeJhyIav3b554foVkK6nLp3HX8zLOX3p&#10;/ImL546eO733+OGig3vLjh7cfXhf4YGyHXtLtpbsygN2LcoH6QqF8Oai7XjA47pu54Z1+evX7Vj/&#10;U/5PPxSsLzxWePr2sduxa/XN5enuBkzH6RlrG8JY1/mhyaWRmfsTy4/nVp/MP3i+9OjV6tM3D/EA&#10;6foGccEYdfMzBrq+Icv623AmcbBArT//Suxq0vUj4OvHF+/eP3/15vGzl2trjxdWHkxDLdw/hntf&#10;piZVU9FYXtFYURkjcK1JAbjWVydr78YqylM11a2JWG9Ly2hvz8zoCM7Z5bnp1cWplcXJpfnR+ene&#10;idFMdzuQan0WqcLJymQ9iNZYSxrCh2wnagBOzELDC4wrFMX1UKY0Y/giHoyLd8CBm+nS8AdJmjtc&#10;RpKWWVmA41QLioRF96ll41sP7zsspDWY1LyC1Kfog2jwOytPQjsIifklCn/SgFC4HngWE6AqoBhP&#10;GrMg8Rz1pOBiFcwSeRFC53Sq+giZVS6n7LW6rTh+X0OhFDJstlAYW35AFa7WJZmlECiQJllFDmmG&#10;cCNm3UuqyZPkI70xYbZiI8QGs3R05IdwRLSEQqeKaCLSITsin510rOrI0/jKzWXxmuOa8BdfTnAr&#10;156kf4xx9XOl1UAuSzhmZtHVOPeFVkpwxok5Uj4LrwrmsK7G7iC5ZXgZgCvhmzOZgBilbSaMlLkU&#10;VCpRK56YcaX4VPYKs+UKbSIY9uwcJuxwwigpUGIQrL4IITmTgwFVzCrxKsW9CotytpPstf5Rgk2x&#10;dyTqDXDAXVH5K8jKZVP4MHsiCt/BMv/OrCahLWBbJJrFD2AOrIeOhuQrJd9aDCyzJcOH+FnMq9UA&#10;WVN5QaoqylHuUCSIBFqV3w8qb4BIzwNROWKHm16eMRXNgr78UeBYfr+ztijWZbIWAapGvEbaYL7I&#10;CTpSIwPmmU83F+roMGw1xU85LzdQ7S4i1UfhK55MY9kk6RexT+Iwg1HNM2wdNGWKmIpBIKt+WORD&#10;YrAYzuCYFaqUxz3KrcUhi1dM+hE1kbniYeFHGCmphXEUMHXC/SBqILHjBjRmFq6W7FkraHaakmNL&#10;i6VhJqLWLFasEU8bNXV8phkEepGkuGBXQpcbLpIBlVY5bBx2gywfxZLL8OnznywNODoQaDhdhVQJ&#10;TYFaUeWDrJNk2sN1PILSnzJTnSNafeEwnCYS1opIHE9FPtbd3Kbljr6giIAS1JEeUi0GAkKTSIYl&#10;bAeoLMZ2plRMUDMnxlC3giCQLJlu/wAG/F+tGtZXLC7hHBlRgWF/rb/Bv0LgJ2GMvYt4p9ldXdQo&#10;NnZfkyYBiUkI+Ugi0WBpGyQ5B0XUBKZOKi8n5hnxkovTjiA40abjEavuo0ykJMco+xHTiNqFKiDp&#10;x3BnApQ1E2gLLgXDEgk7xMgJUmptsEHDTN1+toqkgsZzbna8OWq2UQ6EDWVJT3Sj4r2BK6gbGzev&#10;BhF5a6AiFKKjw0pGVircqBuRsM2Bn7azEnbqmOxmRPCAbw86xpToK+DK+gyoWwSsJtyYlhFf5xXX&#10;FuAPWdGNDYudDtQEJKnoLOt7xckELtd703sWKn3dTrgp3MLMadG15T07h8jTbmSJmdk4CEp1bV5d&#10;TES6ynrtYDDvQawXUasnKtkgLYU5nhNbOvDJ937hOjdlTCLpsOfRaxbaR50aKyz6deTzCma6KUgP&#10;1Blx4e5jlXOVNOopvEevq+plQ0HSbmFpFayWWbqGpgePRH3IjFHRbJMbC3qLNnOpLYGJxXiPAeiu&#10;CVOdwKSa3ltYM10RjUOtFytvn9S2XBqpqrUkUaJThSlBxz851wGJwbHmVKYdwuBEQyYOO2uyNdHR&#10;1zQyCVXwyNKDCUy4efICRta1V4SsT99/ei4s+vLdp5eIVIFXrWWk5Uz9hR1Xdhdf33um9uzwXD9Q&#10;KyKFkdLEcTgfnrx9//D1uwcv364+eTHz5PnM6qMRGFkn5zuGJjLdg7FU6+1bVQcLy/71h3X/508b&#10;/huGsu4q/qmoZPOO4k2lBwoL9+TvP1p25NSBC1fO4nHx6rnb925UN1TVxGrqEnWNSF5Jx+LAekCk&#10;nRg0gkhVQNZmkFTirLBlMHOVQBTYFc8BA2Rk5QOoFWCDI3Dwnl6OsSHFCmwz0A/UqjE29LUyeFZ+&#10;SIpLeeqJVJSYE2AyCbEWPjs6NDA7Ob48P7m6NHl/aer+8vTaysTqwsjSXO/cZMfkcHq4t6ar+Xqi&#10;9viNS1v2Fn2x5aefCrYVHd578cbVG2C/4g0YZ4KUHTAndM9KFuu9g24UGNck+PA20q2KoWZHKdhZ&#10;hbtsivbu5n6PnNI+hBRdy84FARhDfZn7ErSvPHJySbwEbyZwlKsUuic8JaXLlUNVJxqbQbTRitQl&#10;RjX285HGoxpLyLlckLYSZ4rw1LEnb6ehqVGrZQXiWukozr3IwCEl62IH5QKEjVrtpGVok+OOCby7&#10;m8FBMYVbcuLOjk4qjUMYL/oyGLxpclUNCO44DK3JSY6NWnnF8/RXnVw+zT1nS21KUcq/Md/SH+tJ&#10;sBJF4zkOmx4ESmueDZEqkvNFtEbbk/0OEVyc9ItNh8Rpek8YFsCAHxxRWDZLTy1W5wPCY9loiZYD&#10;jiVhyy4AmqSKUPbPgW1uwo/yd9sBYpPNTbK5pusTiYZkEiA2jejpRAxSYUBWm12hGb5TCbPrLeQM&#10;A7hiyit417NXLp08f/b4+TOnLp4/evZM2dFD+04c2XP8UNHBPfl7igv2l8HsumHXdjCumOaav6cQ&#10;KU0gXTfs2roONtdN33+37acfd2zYVLJp6+EtpedLL1WdrUrfzmIYwkC6e6RlYKpreLZvfHFoZnV8&#10;YQ2k68z9Z/AUrOLx9M0ahuK8fP/kFebcfHqJlCYkDINi/eVvH/EgZP0rBj4TuBq7QjCMcdAArkpp&#10;evHq7WMMxVl7PL+6Nju3ND4ygfMdMKCuLlVdk6gubyyvTFRVJ2tqM/V12YaabEMFZuQ0x+q7m9JD&#10;nd3I956fAuM6tbo4e38J8HVscXZwcgwzq+KtGYiEYXMFgq1ONdamY7hU4pFozQC1xpszOEPrMyn5&#10;DNnztVAr5Ef6JivUKulTsK3ixqr5NByo47ZFYD6lBpJxkZJdV0qRe4iFHIvnNhptyCigAidTEhIZ&#10;ODhHaFMIk8Q+GtmM4tcJjn8CtQIXMflJPltAXOqGwOVykIHGz4hxNfxjmaSyFq+LAeLtw7CZ3W3p&#10;mcnrktFlZ1YKYf6v6WV/MFoLFo1KYSBvnGObOGCG9QmVVqyIxGx5MYSKgcGYkU4nFCs3pnsQjoaw&#10;Qyc4kvuVsDGifPCFkUcJP2ewmos7djKr0moYTWqOV2WnSkGnqzhBSvW8C3UxutRgOiKHkDuaJ+Lk&#10;JINhgUyuDkS5jnoKVJYwbfCEglkEXBJkzcETXOUwYClC2pjZq29Trx+MKL/fo2X5/dIwB3spQWlQ&#10;zkoAHOTHwp+iEoHVDUq52HiAQjBtpmkp3A4IRcJDDmEP8lTas76NqFX4x3NZiDyxHBjoAtRKQ1Qv&#10;9KIETsy28mAfPqcGmDgKqB3bSI5WIvhowI6RsDNsSLqK6QYSIyEp4a50iZxVY12uGVejYnObAD9u&#10;JOCbjY0VrsWEpwgYc+vbvpzuoPkTeBiWVGLLELrLH7WVmf0M7VGXetzZ2uuWB9sRKrZHI5i0AEZZ&#10;QrP+Kz9nmIHLRcLqCDFiWzNliupKHlVhlKjpO3dKeKgJnWqnilHx0BedPz4ug7TAYgCeGA7mDscr&#10;1c7y6HIxcmN41E1xthBPLfJLYfyUI3akeRCQ9hRpUb52lkv+3qZkcGAPgXCa120rFVfszllQzNr5&#10;zU2kRh39q1AINyh72XvQQnGgWYAf7Dv3ICJmlU+YKg4qb3AIrl1eIELkd8iV8RVQzTlFqAv0Eloo&#10;SZLKkN8k0KimF2+mhXG/kA8122iUYhue+kxdlHkUaTXVREDiWSbLrS20YCRvKtX6bS8bXrSn1AjW&#10;TCDJN6l86Q8UxmBpFQ0hYBcTgXtySkg9wtuDMDM/ZQzmBqc5N3NlAVE7PpfXYnxKmcZhfppadGIa&#10;hWYJ1Uhg4gvJm4kuE5wzBwu6VQiWNyGnyDLuOMwy0aIS0IZwIHl0rWvlCYi9w33HXDtuEx+lPGaU&#10;FuAoP3N3+BQBNmGwBLpSewqpEo1bsWa6VQ0Cv4dlaHCNBgkrgaKKsDDIgWeB7mq+g2p8DmeHqlPA&#10;JBJJshnr4kxaSxBlNqYM2HNczawqkEn7HT+hsD4z5Ca6eU+NMpmUJBwOp1zL1q5aiXK57xiJrCmm&#10;jmIiahVv6b61gyXUueAQKeHDkCiDo9eUMltIsstG1LGhKQ/gQLcqcyLsdwFO7jszluxuaGasQH5u&#10;yd060Ymjn4vm4uCSwoM/IrRV/bPWN19N7l3PeS/X+GV3FgxQWaoqb8YAwxpLz6t04YISnNMsrdjk&#10;4lEPjJ8wlMWPArV63CWXSqwvNg45sSgulZku1nNGQyOtCmZPl0CC9TGDZ5gVjJslmtk4YRPmV+tR&#10;4qLpDG3HYNv4TD+GIgKvPn6++OL1fQxLhIUVj9w41vcgOn5+9eTNo7HF4WRv4kzV6ZJLRSfuHats&#10;qZx7MP309dqjl8vP3+CDa6/e3n/xegmzWJ88n117MrHycHh+uWtytnl4LN7VW92YunjiYt62ot//&#10;+cf/76Zt/5ZX8OeC4h9K920p25dfdrDwwIl9B4/vO33xxNkrZ27cu37t7rW71Xcr6ioq6isBWWMA&#10;2Kggm5JgWdswH7Ud1VgTUCtEoSj3gUs7+pmiJADDaSgdYER7yV8RzSqESQwqH9YDm1AFOm3vx/GD&#10;/gUJWKBZg1gISmFpg7ENDziLmjDZtbcL6aNDMxhpQ7w6Df/qw5XJB8sTq4vAq/3zU11Toxnh1auJ&#10;uv1Xz20qK/zzlvWbd2wv2FNy5PzZK+V3qmINqHoB0sCsGurQVRvF/IASJF7Ff/E0p/SDfB27SJwW&#10;a6el7aBA1zowyEya9PMBgyOH4b2KPjJqBTODR4Raed2gyhRzuZSfZzZGclZivGiwKrGZCFteJRT0&#10;EvKfzP0aQvtaBFRvejYjRKcBpFhsOzaJsnix4i9ykbycFiGb9ZU9lRcfniDhlaAKlqfUmmFK5YPT&#10;W+wxqnCdO32gHIlmJX332BjGYmNgbwcnG+WCtUyQenSQUGtgU3XCauaq8X+kRvGpauDK8UjqYpil&#10;ZzoxgKVEyEDLajlRp+3EYAuAAaSdfsz9qBsogrvwUFaW3NEKAMNfoFZY18SsYtmQPoX30O+q0CYO&#10;btU7w0AmpjFrXEozdhZKUuL2DmwBLIwRLKTCGaQNAx0hwSWdBGrFoy7egL/VDbX3aqrAtd4uvwsE&#10;e+PenWt3biJk+OL1q8fPnzt45vShM2ePnD199Pzpw2dOALjC4wqutfjQ3p37SjfsyssrK8Jj14FS&#10;UK+bi/K2FIN9zfth+4bvtq7fVLhtU/HWb4vWfVO8btPBbXsult1ouFzXVJHpjnUMN/WMtg5Nd4/N&#10;98+ujCw8mFh9PLv2bHHt+dLDV6tP3qw9fQvS9THkG68+Pn9D0vXdz4Csf/sohTCBK1hWolZPx8GY&#10;HMULv//4EjNdAVxfvF57/GwZauGFlYmpucG+YbSx4rWJqvKGe+UN5dWgWzHBq6mxsSVR19xYlam/&#10;l62vxkYa7ukcHxyY5VCcKUiF7yPie2l6aW50ZrJ7GIKdVkx/RS5xZbyuJoWZOglg13hLOtGKoSZJ&#10;cK11GYZ7q7sdxnpzgjf7laGkMftKjS6lXjwAOMBMU2d4a/tNSgjVXhZ/KXYBZ5w0PpGICdVvKzoU&#10;wKvtkJsCAgG4WjeXY2X5hbjLqxJW15sQ1xCONSpKYmf8uv4B2aOkKKtto/auUkus5pUDFiWKKxO2&#10;h6gUAxYCfQclI8ohyjZdZbEeDgkd0vQGMlZ1ThSh7CReF/w50iLitziIRdlUXEJnHedCj6UTDAW2&#10;/VYEkEw8IWfr8gP3a+dBWilNKylCdzPYTfxLT6morKCClLLSJj6pfxnGgUUiS8w8YSslCS4sF7V8&#10;l9Y/U68ayuoQVpOuHjNJiCjiTeGsEDBjR+PKE2K0+FXaEUTyggxmtq399scZmwTalmFOzFLy7yqZ&#10;SSnKIgvliwQGIRdlcSgIVciPAdb8u9SQhlE6HgvEyp92SAbHYuOQoQU8wRMDY7th8SV4BV/4O29i&#10;z1AxlaccIC4EyqyOflJexsd1mSY8aMkVH8iVD2CSqNVOV7lSlQ3lWGDBKnlccRdh+SjyTXN7qBeN&#10;9MZ2XQqjYmFM+9gz6cmo1C1rEK38sZz2wfwVaoY9phWAjeQkgCsoUOqT27irlC9FdK3mRPDNmme3&#10;ANj7nisbTfvFVtPEVLVzQuxtsHQ7KQpLIt05D6lIeEBtc3AJ6mgg6tPcVJ1UQjLoCUXTkHAq4pjw&#10;KCccoz6ac9ws8a0Vm2KkgSc1P9OLxO8MW976akFZQmiqgkkR83AMA3jInAvKap6VjAeyjzMsjv5Y&#10;HUk4ZM21Gg9T+y4LO84TVv9RHpI5ItG52MsaXirgqulHZOqMWulxDVReGE4b4rWM7hgJO9g1SD+h&#10;EaOFJbiuORzYxKYfATZLZeF8NtNEhmQRXcZynIAhCij27A0Xvp66abugeSrpLtgYw5PA/bovoIQe&#10;Y1rPGSOSV8aaf8gXVnU6pL9l0Byv+5K/BuLIANWh7ZDisF8oUs6OCBNrvj0oIYmJRPI3EgXZXivw&#10;zALLHzEUDywu/xmwK7BZpBMmUiXLirgaiYSdicLtw6Y74YS5Vk2dVWyy3JIOvOXwITkqLTVhq0ip&#10;YKas3bxkIoKGceGJRHe6+MqnyjaqAI/FeP4h0oC6F5oHIDPsSBhNp9AjOFeFjWl10z1PdlApwHll&#10;t4yZ30B6k2BYalLyCQrStODQlZy108LzmL3EFadqV1lZPDgl5eCVR/dOJbWYRefKkjLVUWcm3wFp&#10;FOLmrKHCqACrpFu1JN6PXlMrmfG3Lp2qTaXiTc2srWkMRoEOZonOvYCQHYmsEW3mRgTg2XqAZBr8&#10;cARuec3J6XWDUlpaa9+V3V6x6J0EbBCu85vxQzbY4C6O7/eGVZtZ6oMItRItC5D7aNTXcl+z0JSy&#10;1ILh37KgTqDBgzGSHYgFCtpgW+MAtFy7438tGHYoa+RdZEQNdpMkhSHWRWNI+NDIkFBLiSXTNFdF&#10;2nD2I3jCVrRacfiloLCtT9Wm22I9A6RYp+eH5pdHVx5OPXo6//z16htkBTN1ifSpHiRagVpff3z+&#10;4MXq0pPF6ZWpWGfj+cozFdnyodnBxYdzfVPtPZMtK4+nn7xcfPJy4cmL+YfPptaeYBzrwNxS18Rs&#10;tne4rr27vKb+1JGTG7YV/H5L/u835/1p87YvCop/3Hsg/+DRokPHSg6d2Hvs3JFT548BtV67c+1e&#10;zd2K2vKaxpraGB61YFmTzZjCCvMqIpcYEazBNmlIhcG1agorSjoPXxVTKquqMEar0lnBNoPUwj4K&#10;pBaBq95G1Mq/2JUgYLELAA5xY8Uloj3T1Z5ob8IU1qaejq7hwf6JUXjhppbnZ+4vzz5YmX+4CiMr&#10;FMJDCzO9MxOtYwPJ/s7ybPxc9d3dZ459uX3jn7duKNm/98KVy1fu3L5bX1uXSoJvUSQsH6bmvPvE&#10;muJgxhlHKs8e2tCe0EXMSWlqqbCrwnw4nn2E5QTnApw5+Cq+hQeDpAdS02j0lwTAQYiO96uDydQf&#10;y27tz+RHoirW7RgShmB93XnhHUFVOOfxoJblx1maU15r9pIBVyC6GXPlwF7lLXkAqc2r1iHLwk3c&#10;7gxhU69swcgs6nhef5DUonTFWiMiN7zuYa1WCIuiJMbDA3G7IMQgrLW1VQHCuAFRaot3Kq0KTSVK&#10;nZmXrstpAKhy5FrUwIXERdJC4lYcXU76pYEWxxit0XK3CluGnDO7as3oSvDMLoCu59ynBKt0oOD+&#10;wtexrZAVDCAEjCTVcUh4UvOFmBbWa4al6XsEifXl6BTANYPEWlxUsVtR2iF+HBsT+xeXIDQ7cM+C&#10;6QPNKRikM+lENoUHhxhjKmkyVllXfQ821+pKTHYldtXj2p1bF69fO3Pl6omLF46dP3fs/JlDmI5z&#10;5uSe44d3H97vv4UH9u7cU4Js4eKDexE1vK24YNOu7ZsL8zbs3PpT3qZtxflbirZt2b193a6NX23/&#10;7s9FP5Re2H2+/HRl8lays75tINU10tw/0T4+2zOzNLSwCqfA1MrjuYeyuT558wCk63POdH368sMz&#10;qIUlFebj1799/PWvJl0/ArU6t4lzcSKnK1KaXr9/+vw1s4XXHi8urU5PzQ33DqM2i1fHK+/W3b0X&#10;q6hJ16Xa06mOTKw1Aca1ulnTXLubUhiKA7Xw1AiAK9XC95fmMFQZ46nmp/rHhpq6kQ2eroMOpYkN&#10;vqpEvZXDQK3YZXXYqlD1KwLDyqBgEpHchsykMuQ9JZV9n2jQq6QxGgCuUke3Egki1BD3iakTnDPk&#10;pImwDpY9GqQQYYZqtp3VHU5k8jQa0uY8fKNHEzmur3Kv2AhD2tZKYM9ykxzJvla3/p3aSN5YE1wt&#10;3jHGtsjZNS09PtKU4YNEm6p++UF9lfIXWR+6Oy9A7rEdcglZbilzrFSKLLldQ1qibNKVLIVwtatT&#10;AVrSYKgzpSJmtenqkfdrFVcEBUDU5I0IWTU2BpS43uzUG0EnhmJqzIeqX5qP8Lw2lQH8k1JXQIab&#10;UfNBpDcmi2M7qyhQuZ/ESGnoDgChSVfGMslHCTxF9lERrYpu0tCjELJFelM5TNKr/ga4kmsV0OUb&#10;9FtmXzVTh7hDwJv4kTCbw2P5T8/4xEMQml+Ln9Y4WSI1DeMRfPV/SVrs+B5ZIOlrBXDVKnTQ15rb&#10;JTa4Ct3SZevRBdiC1NnCBUtbbTOxK+bS4gcU+RtmompuqmOW8Ne4FKDUhJsGnyLjFLkpMrVGs1jN&#10;xVkAjO8xJrTwVU45BfZqDipmvfo9wK4k96SctPpUsb0c9EpJbd+As4vwYDaShvp4QBOhvyy7YnjE&#10;rpC44LlhWGthNz6uI8ZCaIfomvLF4c71YjeCrdwQI8x2As8KRgQpPfizep5LHhhXsihEVggBEuFD&#10;1KSDQOctkQmn9EpigZ8T+63xGFrBZqk6LaIWdhWM17aSDZoDjryV7MyOyNJg2SVaDkEXOIC4+n4D&#10;D1btZbLQCkCTVzsErxHVaxPltrOjekze4jsJLDshDoddObhVuQD6dTPn3rNma/WiPIf0B6JGp+iR&#10;u0CRa8rPCPhBfHWYJ8YjVec8zyJ9lcOlxVOJf9OFgEuiHBrWRgoste5LhTupHjzUNlMQdNRsy32W&#10;3yAe2KJlITQy1bjsWhbC64WwjfYOMbOSY8IcBQXYBBVZuLgzRjiMOSHp5wmuasvhdcUR4wAwc0jJ&#10;tOE0Uw0kpyH28FhOKW+JYG1BEZywGtYcJhRl8VYEBoZQIg8WJ2qlhlYTX3B3CVpNwVS2NkIcNAsR&#10;1nPBmmsu3Zwe/wqf27ABwTP9uvIAGzv5fiPJMRXCloHhv+gikw4wkKJ6Mw577XccD9wjYvOC/E8w&#10;TA0IpfJqw/IWwnuM4L2Bor2gZozNy1khrJASfq0IZKX4aqXsZeVGU+YWJQA603n51pGTaxLniHQ3&#10;Ss2oW+UrVtM0Muctab0YnoRVM5PJaRz28WJ2bnNzjVAryVUP5rXLVGJI5+kTSSoTGJ9ClQDpHWE/&#10;JdNGmHp/7rlEif4t1wQmWr08EobY10dqS65R3oNR0OcIbdXu3IY2DRpmew+2afCj4YETno1aI6Im&#10;+OgEEtjSZhEfnG/EEuqvs0A3QPWuV+gomViS53TrEaKgbEVBrBoaq4mDLdjnCF3kwBS9o8APdTcU&#10;4YALNTqsJHMQRQiFW0M60QDLFpiY1ljfYNPkdPfc4iCygqUKXnr5Zu3N+8dQBUPr++HTSyQDI4Hp&#10;+ZuHD18CoU2PLA71zfUtP1159PLR0Mzg1cYr99K3h2cHu8faL9efvFhzpGcsvbQ29vDZzKOn0ysP&#10;R+dX+6bmWyamM/3D9cmma5dulG0r+ONPm/95284vC8vWF5VtKNqztWRv/p4Duw4f33P63BGA1TOX&#10;T1+4dv7yTQYvAa/WJ+tAsSaaErFMHERrqjkFlhXA1ZAVeBXW3GQzZ9vg4VmsoKocw9MNTyMkvoRS&#10;TZYHA290EU1ZjQmYRDMhXsebgVeBWm1txQgoQAuQq4SsXa2YatM+1Nc7MTIyOzWxODd3f3nhwer8&#10;2ursg2UIgxG51Dsz3jE+DLxa3Za+UHO34MTBP+/Y8u3Orfn7y05cOnej4l55PeavxuNNmP2IiyfZ&#10;b/seHThk1ApSXUcgzjgeijSpAiaBPByE2h+TqEh1+qzMkeoW30p/G8KNQE5aXo4jJ4brTDOmhoZI&#10;YZxHPO+gcchFf+mkYIdLfx3WIkUxyVUW34yL44WR02LkzNRMHVwSUVlKwyz/rSErM28Zq+umANEd&#10;Nr49qzlYi+gghzBFDluyr8ZjtnCLUKUQl40bwz8oMBFBJAuAT5yw/PoevAfyAbzBQ2Kki+Y5IgiN&#10;k900Kc5WMvCRMJigUXeN4GFWz06XAqXQCVJyR0SdJub9+ku8bBKQU95sbbAv10qWot3Xeb/OlKKR&#10;FUdRJ7Yhru0OEKYzln95WOIWxnGgkaMVWw+/hVsDegGA3GHcDreew4dxNeDPEeQDq8POin924aKB&#10;nh1uZ1hr9AVaW+KZFOlWzMsBsqJ4HggW86xgeY1hrCt419pYPZ4gargSOcPVFTfv3b1+9/bVO7cu&#10;XL8O1HoCOuFzZ/afOn747OnjF2B2PVNy5NDOvdAJ7wH7Wrh/jya7luSVFG7YsW193ub1+Zs37YRa&#10;eMP24u1bCrds2rVpY/HGjWUb8w/lHbly+HrtFaQ0Zbvru0cyQ5OtozNdk/O9M0uD8w/G7z+Zu/8U&#10;8cKYi7P6+LVTmqgWRkQTGmRMEv71PVCrdMJErfiLR5iOA+D6y9v3n3B1AnDFBerxU9hcny7Nr0xN&#10;zI4MjOFimKxLVd6tvwX4mmhJNDaBLE02NhO4lidrywFf25IJ2FyHu7unhjGVanxlfhLTqgBcHyxN&#10;Ls1i5HLHIOoxCFFSVUmYYxvgca3FJaiZWU24oqba2dR2ZJrEXGHclG8B5lRp+VEnGkevKxb90+cj&#10;O0EGhDaYGG2qNcNbnklO1mkokoFMhE49dt41niWmluaGKCYxqyZIzdZCPevOrIk+q3zdveJyerSs&#10;7nSkFu2DlUDX9YneIz2we7Jq+uNvi4RRSodh9WtVrdKJac2zwFjpSoTHqA9VFfQ7E0e+PJblUhqH&#10;IE/nLatM1cBzAVf8qL08pB9E9phrCWpHFbHGHQETkoimBhCgg0SrCCSyCHIaKqmRmRoW2UJ9aY2k&#10;VcrRgFbSLczBEUxVAcBKQGiQlKYDXLlVNbgkl8frfBzTk2YrodeFFpdyTkJKXk7RLGBzXMNvqdEV&#10;myr3LDEnc4mJzEOubw7EWuiKQks5WGHBzMFy7gkwbSARSdiaocVXycVKsBakvoLQ3P6iVbE6WDYL&#10;g/URYuDf2ScpGBaMoDaFyqSL6y9xMIOb9DMGk3CWOorJI3FJP5L2DIZSfoTqSr5HlWIIAQbWghEU&#10;oEXzUYiyyIHI/Wg2FcUlSzT5M2N2lkawFr+CMa2el/PZ0ikNp3AykarYTv6Wdd5+gkQoxkp54K/M&#10;nEw5C/Yzy2uDQFxuTyI9qX952FlHilX2JrbsGZpkbIock4ytB4qGMEwLY6iG77S6wJJgq959qLlM&#10;F2plsyTMPsJoHzqS2a6gGVVHmyEraVsZLwn/NPuUU4WIPIkemVzFXGXCWryTmV3IW3L4M+0oPOUo&#10;pBRTGkLP3btSHW+JPP46iYc/4dFbGsds5zeN3bakCsQahwuFSrj/G9RqOYRRq4FrDruaPXbrRU59&#10;nN6ktpqRrdWOYghlAS9btFkikkqdMLHKnwdkSd3KI9tyC8NIbjHVB7z0eHiMag5LqowMrSERk8Y1&#10;smWcznU2O2QUtAy4D9cpnvbWbPPqo2Uw5et2oPRUUvwq9c6cgIIWyS6aKDD3y9f1NlNb3FbKK5Lr&#10;mKZfX/1tYRUmd/BS4FcFHXkkUFkq9kAkqqbaCKcZbOCBaowloyBc8JJFNJo/aKkwzV1iLdRnZXgm&#10;SyjhWFtzsfoSVIeuRJDT6JaAW1pgP7SQeG5wbkRkxMUtr8GbwXMlCbd7AbgIYHebkwQz4MBYl56G&#10;YahN8SB68f0GqJU0JreJsRxRK36CSj8Vo6rSzK8GB52KVPK08riSENZQJRyQVih4S/r243PBAqfc&#10;UeTOCPeyUpckWg6SHtM+XC8YgHXbloGQaI3wldyyZTx8v9gYycI5L87TL2w65a0XD3C2+Eh9Jg3X&#10;kCXBLnAtqGalm/OpRr41LIzZeO87t05MUEtWamZGqY/ulEfHIYsPsbICzMEry8aZjklvK3cByMmI&#10;qAnANUpbJWQVJ2bPoTlVjSGhZtjNmqDtVDVvLj3k00gqCWrL9AueC762A68qh4molb8rvWgojGSp&#10;BUxCGY3KGLRkYzpeHaupiddCdzYw3DY+2Tkz37e0Ovrg8dyTl8uv3j588/7J+4/PMIWVDwj2fn79&#10;5OXqzP3RgZnu7GDqevLq1eS1jvGufkR3DrWerTx14FrJlbpzV2pPX64+fqXqUKLt5tzK0P2HyAoe&#10;nlvunZhpHp1MDY02plquXri5e+feb7/d8I/bd31bdiAPeLV47/bSAwV7DxUfO3Xg/OXTl6+dv3rr&#10;yvU7125V3IIquDZe15BsaEg1wMUK1ApVcCyTAF7FMBs8QJ9iKCuH94B05Sso6VD9UxssIys0nz09&#10;w9Ch4IDBTQEndTsIyY6BHqDWoBxmm4BEKxFIP1lZHIdArdiSkBhAEow00VRXa7qvo2NswCnB8L/N&#10;3l8mv4rspftLk6ugWKc7J4ebh/saulou1Zbvu3D6x907v8rf8nX+1tLjRy/cvH67pqomESdkBQPG&#10;YaR0JBrPhOQe6UjxQFeCBCPwFVonGL2jhFswcmxaSVPq+Stq/VCMysGkpP7Q0bA7lPG8eDCqR7At&#10;dEZ8IQ1EqwhGXWHoFKW0gYec4Zn6KYqY1hQuEaR8D+vXIJTlIsnwjzKuOdkOgxkhGQCYzNs8LO0H&#10;9hhSQGgIaAN9aoguxIUFsEtTxz85VT0ICLHMoA0puFXXhmef9AiWKxsAm6o1dqUyVry0eUhtUtx0&#10;OAcVv8vThAZRAk4cGFTkqjPFeDONoXKbwIpr3oaioWLc8tEpTOhL7TE3de5XpIIOINao1RZ0rK/0&#10;DrTaerdSGEyXCuCNpcK4AxLeC8qijEGVwkGg0Uwd3JW0VQFltbLYIETmDJcSTmbnjgpka8sBVrG5&#10;GClMjASkCgECeg3ZdAsaFplGCFmzKZ0aLQlMAM6yv9OAaNxUHM/xF1NeAWIraqtvVVaU19bg76nL&#10;l05dvnj66mVA1iNnzwDBQjNcevRw8aH9eJQcPlB25GDZ4QO7D+zbUVq8vbggvwRe7R1bC7fnFedv&#10;L9q2uWDTll2b80ryNhZtXl+4cfveHSVn958vP18Zv5npqO4ciPeNNg1PtgO7ThG4Tiw+JOlKtfCL&#10;pUcvVjAaR6TrE2DRd/Cv/oIxWvC1kmslfNWTj7/a4/oOmPYDpMI/v3736fXrDy9evHny8NnK9NL4&#10;2NzIxByH4sCoH2uqqU2W16drapLVjc3AnKn65lRVur4KOuHmWG1boqErk5HNdWBuYmx5FmphAFe4&#10;03GyD02PdwxjokcLDK4VkApjuzUlcU1A4joUwo1NGXRtGpuzVH1LtBVkSrzhor4FrKXqnvd3DZSi&#10;xl6MpZhzqhVc9lgF5naz+H/OepC+VAJUMF5CrWBZ8Rc6f0IppQ0x2DYyZJI4Efh0B1zCLt6XOd1K&#10;NbNzm/weN7JN1drnxfoQzLBsrjKphjhiL7OVwyyfNBae8NISM2VMUi6nez1azChK2dTWPL+GTAZS&#10;ZGNCNYihvNNQTJBtigvFPy1oMuPiLSDeWENolSTssAljTsKHCOVaR+lP/Xa8iMA5C07U7bbUshwV&#10;zcPCyRAgCjHOMVJOqxEQ4ywZUpqaTGthsLFr4J+EOY1srb8lRyXUxy9X2jOrKWIHjrHxi9KBcqyR&#10;ADZxLMEIIRVzkkQji2IFo640pog+5WEAyCqfHfFnkCgrIMqULKpfWSZlwRWCBVaPN/N3jVf5VUDF&#10;AqSm0/BOynuz2D4hQxiMNLyrnNcK4OcsH6tPXdVZMmqo5saDLJf0keZGvAA1UXAcxdiaBgw8pCbB&#10;YM9Bm8cv1xcCtcLZGPGrkDPRv4o3GIgqe4lkrEGajbIBH8Jbiw1kjl6yYU9QJIkqfIu/UrFqqop2&#10;ubdU2HxaL+/pYF8kqmRYLmGnGht8cxR6RLgSJqB2Y+2w4WwmJh8rAM9EX5aPzJGKqFFpaCPvHClT&#10;gUaKB8ykSUVgmJQ7V63jVyOEcFoLrAxktUDwE662WXwzyojAGDOFG9l3gU4DUaIaRBRJGoxCyRsr&#10;5ZVtLXSzogBSEV9sYuXwITaUkBu7I67U8WZrqvENuW9j50NSUk319KRHRQ1zkAbYb0maRRETD+tL&#10;nLzq55p/w4fDXS1D1TmDuzhu9uoG6ZTDEkZYNFDWzijyhZJLa6dxgNAaTWSA5/BJoUfckoXEwlxQ&#10;w1rH/4jlIwSSRJyNIuc/W2nJg0Hfj38qpUnAVbsMrziAR9iDaknW1tLV6KrHG7wttQ7GFP3Ltp84&#10;dk1LkgdDMJg7184Qr462D7YteXIzgWYa2bDQl6h1pzhHKW81AkeBOuqboqRwgGczxIQiG6PUXI34&#10;kygIiUcc3xqGdpLAxD/9Nouf8aPeaJSVWsDDNHxKnUXzhnDaHJXHb9b6Wqlrk5VBZpAF2uPaE1Kg&#10;TJMalZErwD7SwFJsAa2yWFyJl4KQ3tODgglTt1LpV1EcA/NoO2sQpfJplTulvFmjO2X8ugsrMplH&#10;oIlr/5w04eFIM9ssuo9eDpp7o+kyxtW62fBTqB1Vhmrwg9oieHg4pAeUC5qSgaRqMSq7oz50hFop&#10;Hu4nnYhUmzCnkYdr4JAj7bFIaRK5UNTjXm5dgK5dn63FoXfAqXFQGUFflEF/wU1f9xHUHeOhKFuR&#10;LN+KacW28q6JXmQZnSuyrVNQq4tqScqDtb9Q2kIsipIX9W7v8LDTmOyeDQZFsa89Q0OKEUZvm2k9&#10;kfCBFW2Uc4tjDKctC3SNP6EyggeSfs6oFS5K6GMRvVuXqK2NVWVbY0Mj7TNzfQvLmMg6cf/xLKDp&#10;q3ePNY4VXMfzDz+/QvAJE4M/PF18ONkxnEz3xGLttZdqzlytuxDvaKhI3bnVeO18+Yn8Yz9uP/zN&#10;pn1/PH9nX0P62tB4yyIUgKsjM/Pdo5PNfUOx1o57VXXHDhxft734q027vtm885uiss1lhwoOHCvZ&#10;d6QYkPXIyf3nL5+6effa9dtXbt67icetituV9VWEqdlkfaoxnk36kWhKgV8Fy4oQJs5c7QRxRz2w&#10;7H/kUZkAjASmbpxrrSLHcG0hu6UH0A4uXGRZoRbG24Rde8zH8p9+aOwN4QQYXQDjvs4uBLcsTI0s&#10;zYKNmV3DYJuVGdS1KwuIIe2dHmse6Uv0tt9M1R+4fuGn0l1f521aX7ij9PiR41cu3aiqKG+ob8xm&#10;OKmiBdBakTygK6HdwEUMiju5rANoZL+G7J9UqbgOk5rTccVuiLSIekVZuyI2ydcRbQo7OTvXHCab&#10;Fzw4iQk9XpU2SF3GOUPLAUvKsbSUgFSnOil++IqE9+CAVB+E/4tmFheVjTleGXLzon+TOsZuozAh&#10;MRU9nwLVljrnuFNbW/FVIF1xsrh9E3ytoYlDfYEDh+jhVHcmiA6wYLo1eIvpDdTo2ihLHb6QJKAp&#10;wo2sDfZIVTZ9BOzFlNpQSphKabGAq2Ew1pQR7ry7hchobE8pNjXXl9gDjSSedMaxTDy2DTh4cXlB&#10;k4uYkmnjW+mKeWLiqPPcHUo52IPARQPXRtwX5GWVDgICZo244D3IM3K8UqqDpb4JyB/C4A7qgbH7&#10;wpNWYFc8OI9HWgN8LRPXmpCt3YSThbwrZikBaDVz0hWGMzekiF0Ba/G3PhWrqq+rqK+7V1dz8dZN&#10;ANfTVy6fuXr5GInWs8cvnAfjehiu19Mn9x07sufIoZID+wr37SncW1a4p0SP4l17ineW7Ny8Y0t+&#10;Mfzq27YUbs3bvX1r4ZbNxdt+Ktqydd+Ogxf336w539h0r7U30T3U1DvSAsEwRuPMrowuPphceji1&#10;/Gga2PXRy5Unrx6QdH2nuTgfQboilhwTcZDP9Al/P/0FCmGMxiFq/QiDKxnXd28/vnrz4eWz14/H&#10;50fupW/VttUMTPZPzo+NzQxCLZxtw2rW1KVra9N1sLnWphuqknXVmXqEM91N1Va1xBq6spmBDk5z&#10;nZsYXpzG/Co8RpdnMWkZ2cI94wPprhbYXMtjNVWJBiiE67PJBg5xBVkHmSRSmtBlQMFGOIpX2NrW&#10;Tc0qLebhaVeyfdwO/g0xeIxdtOxIlqLP/VOlc1O/I3ktqTBJcIPtM+TlRvjT4BO1rgkAATaNn3Q6&#10;A2V3ONhwsju9D+cOWdYcsiV5axuqlXf6OFbE42c4y02Mq5vp9sW4KvDMPDfQ3b/2l/h7iPHEA+Pu&#10;yTrcMmY2dolasS4U30oXCUbUSY12sblOczefYF65ygLwol6UyWLSWApBefSicFYBS+U+Cje63JI3&#10;k/W5OTNxNuQ2USvGUAOrONRKBU6b7FGUGGyYbUdb7oHlz5HDjsJRyLChuOaYqpvAGk9+T8YpyVZK&#10;GypUY4TonO/KL+wQr4nxpZIKE692cKiKKVbMa0228hXm+2Csjj20QsjCqyTGKecUVDbo1XfyPQiC&#10;on5Y5KpoRfry/A329Ep1zLhjq2WJeOVu/R3+YVlsDiPhA9bIUTwcnJN84tk7hG0SphqdAr9Vp7L1&#10;SDd20JMoU85xtUPS7lZ9OQV7EMghpBR1OQl0cqcttK45eIlbViY08qV4IiwKcIhesh/8HjF4Mq1F&#10;s4y0pwntpLknVKYsWaprgr2QQMVZL0azjlySZl3KVUIU6Hsp/rbbk/0AcbD2rwIPe60NWWkfBWeN&#10;ial6GxbJvK4FyQRsGh5DhKzTQF0W2UEFgazuw9lFGIbzUzBSfSyV0QqI4u8qFMpImyJh0dGOXAJK&#10;RAvAZCY3Msx4WFrKg5k9wzNTIaWs2pFqG31cAn3BJ0M+nSQ0MWJjKoZKgz2R4Rx8s4Cj+CyVGBAn&#10;MN/FGcU8E0w/GprCYBzkyrmUcLwhJ+iNPK6WSRAxehyOxkbxTJMRgs6HKKqXENFJzrLIO8WKBJFF&#10;3bqieWOqgle6o1yaEo4S5+CfhmRW81oeaUaRpyIKCPOfYQxsuHD4+/Gj+GZRvsoP0DXOPK2JVsdC&#10;ogRBvAEc/9bPmDUS46qMX9RDogKs9Y2aZLzcy6pKBCVMpRk5Cp6lpTNcZwkg3XITpmUjMGDFaMol&#10;YRKKOQaTAJXhS6x5YyoG6w+hKcvztAzkeE0VKrqDKlm8oYfAg4hLcMXIEwdw2KTayCDSmzFx27DZ&#10;0VaUp4rQ8Ay3HK2n99h1zLwoMqgKQSEWjTSoFLuy0g1zGg2r3PDzRhZnLl8rmVJuHOw+bSK1BuSE&#10;tDDb9hUTtkGzrUXSRHU1MiJhtu7KNM1ale2PmEfFw2jQ8gfNVQtR20ql4s0VzQuzxNSfs20RwkvE&#10;S3yW3Wo2jP2cRG5R5Y0Du68TJLYGSCqGgcUcvlDYjD1v52F4Z1ka4B1hih67DO0GiZAl3Ih8rWzM&#10;iaa28ko2nraqOCgyRBZl6S/VLiYrHk3u9SqIk1HSVciCwq2FxCZqmt+WnupE0CmHbc7gGSVp+Q5t&#10;qGBkjr9y8FIMDJ6KwbYGtJINU3mo2kh6RawOSTnT1MAzwLTCPDj8WOirXkdrjxLEWDOUtOAks7EM&#10;Zpw2NrcnhkY6Z2b7F5eGVtcmYGR99nLl1dtHygpGmfgKFtYPv77+9Je3H34BifF09cls/3hLvK3m&#10;bpwwFTkryY7YrbrLJ28evF597uT1sr1nN+8+/sPle/vjzXfGpjrnl4anZ7tHxpt7B+KZljvXb+/f&#10;e+DHrfn/vjn/z3lFP+UVryvem7fvSNHxsweOnTl47PTBc5dOXrp+/k7FrZt3b9ytunsXQzoaazCO&#10;VcNsmhozcdBEYImNV/GKISv+gkQCwQhEAX0vnaiYdjPYDxQq7TRP5GAGFrSzKZGzMTnVEyKFXrwT&#10;Dw3IQeMAB0lXa19n2wDi3DtAsTb3dXWPDvRPj48uzUxguuODpZm15VkGLy0NQRI8C5feUHqgq6o1&#10;daH23o4TB77YsenL/M2bS4sOnjl16d7tew11talkQyaNXCUcvTg+AWYEI8Wlm2sV5hFpH8SoPELA&#10;wilDC1Uv4qAgpsCxBP7N1yUnewE1iU1tw4ore5by8i4SNfgnjxNDPolUbblkZomDvnzVxf/i7P6s&#10;GhDzz+uJ/pdL5Yser2M8bh0qZu0Jx2JJmsGv1eQqqogZgGx/rLEcRTotpAr5osW0AWzTv4ozmuFM&#10;7Ffq+i9I5uhgngVeeLxoBG54H6bpiAX9Ld/oN5jedB/H25a0MzXGuN4yh9lNOvKlAoEWZnuPuEnk&#10;LCheT9RFhWnWK2IjLh2q4nX5EyJdZbuVDsKbi1UpV0TcLwE815e0fwCfIFdxzpIwh2eVEnRyrcyO&#10;Zv4W7jjUjpqeddfJW96jj9yPoGBbFCvJZ/wlhd6B5WzHGvFF/BdPCkSUgXEFNE0ikgrHDNUZuLPw&#10;RcmGESFu4IqWUKIedGuisSbeCNRa0VB3vaL80q2bF2/eOHuNNlc8Tl+5dObypWPnzh47e+bgyeNl&#10;hw8eOH4UwLX0wH4Ytgv3lBbvK91ZWlhQWli0t7hwb9H24rztu/N2lBbgydbCrevyNvyUv2Hr7i1l&#10;RwrP3jhWnbqXwagE9EOGWvrHOwFcpxaHgF3n748vP5q5/2T+4XOaXTkXB2rh9wgkJ3BFtjAg669/&#10;+1nAlQNd9Zf5TGBc33168/L985mVqdvJu1tP7dp37WBVtmposm9maXJqfqx/FHsKCKqxOllRGa+o&#10;StZWp+tqMkgVbqzEXJymxqrmRgzFife1tYz19k6P8nxfhVp4AY/xlbmxxZm+yZGmnnaEM5XHaqsS&#10;jRXxhhrQ1E1Q92QamhApTP8Fe6Yye/OuKnUSs5rCjECRrjxByMFy4A3hpbUDSm+y6yRyRRFwSkDr&#10;FB/cj1ywhZxeuTdzfKmNrK5wcOJ7TAN+lxpgABVhJBfG/ogpFj/HO2kdcoxTUBcrMUiMq+M/pNmx&#10;6QkKYRgJYa8LqNXwKcBgVgLSsnlRmS+DWl2mWaoFg0BXXB2nbLhslgmTxWpIwfAsvcgwhc3FekYZ&#10;wjkklcPJuGVH7Ch/kXQoaCfQtsyvwmIr2DWaLmsxY5R9G2bnCDgoNUZkrIt5siwKarGt1AVVALSC&#10;NlgA4FIbAE2lio1jCJMto3gCESupTltShRgFScyd4gQnHnbMEj+rOGI5YFGd8n9bunDNJwKS1VRA&#10;Us8NE2QnRPIr85ws9xWmJSlIWkgRxwbMtiiKGSZWtx7TNG+gfMUjmjukrzWE/Yps5HYRaWlpsiOh&#10;TDxiwo3xG9ytDP5R8jBer0lngeLgsTSo42+LhLQY0npRin4Bj+UCZQIt1aQUlFohbPcz0KxGnvIB&#10;jGovK9KV8E97Sp3e5HkqhnNR9U/cb2oea2s46n2AhXGHAA+RZiRjKZIWcPeOZEuAfkLPiZHVWySt&#10;xc88etyrUIZwoCLRchBkDWBVYcJ8RTnJ+AmL2n2oGYZZ3RfKZR1w5l1DHoyEwRR/qy0hGMN979k/&#10;2IDYYhwq09ef0IYyF+3gKywYH9FkGmXPEMgZC0nJaRu9OEb3YGSm9Vobvro/ZJW4JebWx/Kz2oNm&#10;yLnN9Yr9rvIYs1NgQlhUbYDZxNWhYaHPquHkDeIV9wNniCTWIYdJuk3jBPoVrSqRRpTedEEybl4d&#10;2XL6ORdXZY3EmcRLHg0iRyVzZTEKxRJZa2XNMZKYZTeO8NjkbY7IlW4kuNJNtIoxIzp17eJyx6Su&#10;q3kXT1wMMEWs4ahzU5Qltz/xA/1LhGESWnNH6DCTxdoTUITAyc0qhF1Qlt0NX4g9jFtARcyYbI0u&#10;v5jkwahVVIosJoLrSUya4DHxRlTSBYyKXxH5rEFHuiXgnUqXlWRXGwcIB0H5Gj7OVqtxDo1PMsBg&#10;ecj9KoE26HijAtGRD2xzqmUASMbi1dMvBjEJBs0RyU2j0pNTLrSReTBo3WX8Ju2GpfL0c4f02vpo&#10;5bO4Wf412MMGxMZ0kr4huthdLoOhoKW8xMw+ljQIR01KnpU46qgkJ8h30hLjkSwAZoNDP6c0FJIe&#10;dnLmIJzXhQ9+DwrKfkqbJEQ342q8CqMItpsVAarm7ctVkS2jKYkpZsPoWLLWOjQaeO5QrqP7sTs1&#10;/kU0pCnZ4tzt7L2GBgBXPGEwowpZH5+h7pc3CY12I0lyUDqGRS5hkyoDSUEvtudhqQQqGJdqDln8&#10;rcdjBrmBwkip4USglOayBhxLxS/PR2bJaHUIVmmBk0EOSFUqRFa9oGsQE+J3epgKXkGRWpdqrEs3&#10;IjG4q791bKJ3Zm5weXXiwcPJJ8/mMZH1LVXBz5EVjPE2fAiy/vzXd5i/ChALU+vE/MCdhitXq85V&#10;Jm+mO2PV6fJzd44fvlhck7rd1hNrTF2tqD+VaL7VM5SemOmenOkaGEaWX31N4+UT54u2F3yxceu/&#10;b9v53e6SLSWlW3eVbSnas/3IKaQEHzt3+eS5y6fgYr1172Z5dfld2NDAZiA7BoNYIf0lTKWyEaU2&#10;IlvJmpJTZX4SHmSSFbWqQSnBvuhpq/Z2YtKJxtvCGY7cL8aD27rsyCLg295hUDGD3YO4iOFFdDDb&#10;453NyZ7WTF9Hy1BPH+vXWeBVEC8gV8GywvY2tjw3xJTg4exgNyys12I1JedOfLNr65+2rv9p9879&#10;Z09evHPzVk1lRawedW1tGjJCqNap7bTe1ahJPDzpPitmRWzyuDXWcjgQOcAIygLk4AE1OCN55dIM&#10;StfuLkhSA9HKw5JQiqpRARu8bi7RynOeqtF5xzMd2ezMffDhFKmFraX3IBx+Fa7MTn4iA+yzyVce&#10;bl6Rru0DNM+7g+NuI55jmwPIRdlIXCon/RpLYzEkKzD5GZBhAIdyjQaiVays9bFGlULCQVTvneh3&#10;6gkv3YZ8il8yzY5LKzhGDjsVwuSXm5om5Rvwf5Dr2xbr/7UQ198fMbR83bHATIGSKruLLlaNWY4u&#10;DgacorV5kobv1GBb9JXQdDAKTaPhAkaU02LZ2+K1opPznEMLT4kDlvobY1tJrm3LhwG/R/4ohopb&#10;ACcIIoiBSw1ZcfPCiaOWAS9H0AxDP8wAZGJaIFvoTttiWXjCs/Fspj6dakgnaxKxmnisvK72Omyu&#10;9+5euXvn6t3b565dBfV6/trV0wCu589iLs7+40cPnzwBxvXgieN7Dh3cvX8vEGzRntLd+0p3lRUB&#10;rBYCu+4ryi/Zkbd7xxZMx8nbsHnX1q1F2/NKdxQeKD5+6cTVqut1mZp0Z6J9sLl3rGNwqnsUUW5L&#10;w3P3JxbWpgBc4XR9/OrB09cPn71VtvCHZ68/4qIkxlU2VzyMXfEi/gK1rj5ZLk9X5J8u+WPZpk0n&#10;iq7VXx+e6l95uLj6aGlueWpserBnAFixvjZVXh4rxzic+qZGGFwRKVwFm2u2/m62voKka1N2sJM2&#10;V2grwLWuzAO+4gowujg9OD3e0tsRa83UphM4u6vgEAbsx7Dl5iwegKzoueNegL/MFlYjmIFM4lcl&#10;FtMsPdOqaqzb7Oo7HRV2ThtWgREKGIJJqmQF88KYDDGKivOQM4sWOYHAQJYyDIniNUrMPLNQySwh&#10;w1a1IgN1o2GwauXTs0YPl5xfRr/S3IbOsu7CYTmZPoMDT1MGtMwhGtc/RIlZ0DyKGqGGmdmoIgax&#10;LkHUaiOli3ZJtFhUm/A0LaxChXDXeJhfLsaFfI/mZbqqNHKTPlZ0rsKDCJs10dOICfW/JtNEml5R&#10;cXbbWidM3svxFqqW9VXKhdKDH5SAUeQt8bYcdsQvRjohQVYGSRKbre2gIYHaQL0S6AGCCjwbOmLB&#10;7Hz0bJGAkgR/zLWaeZJeFcW/SNeIzg3IU/sIy0zMKWgpgCrParR58QR0Kx50wwq4GcAH0lF4ygtj&#10;as1AmhnCJlStB86xfFwNMYfGMMS4An6kHPEg4AQXR7LRVk/ALWpxo2BbfpW4YKMdYyH9UBixY8AD&#10;rBXcmzahSTAsKhXIFqRiO4Arl1uYECDZbk8oiq04NR9FzipKAJbQETNUeXCzJBXeM2QNa25fsuJz&#10;Hc2s/RF01eoWKE5ZD/QhzKxqNS0wpmRaeBuAgX0FDmhRQqlZRCoMlZ6iGKGgtdYhLnwVZjCGXB8e&#10;XgpMxv/iCLb5m90mAP4I7QegKAKTcB17BGstotXDgbAZuf1FSgdKkzkN8oVHM2x8OvGUFtw1lcdz&#10;SXZ5FcQ8VpiELJqaznWGMyuKOorb9ZfT4xoFPqmVEIad2kYIhhZPCHf1ZumKSZvbjGouF09MYSlw&#10;lXNH2GaLZBtcGC4tr1mo2rVZSKBR2ym0aXxrMtYhqLySSkLmjqCZVWbnoDMNVacuW56G4mBbosFI&#10;QyLL6P+AWo3nlT8eEBSvWUrw5/eLbmK8hCpyCeTChA+Xd/Z3uZjjl8sHwvpJ42qEWBTpJMSOi75Q&#10;Oj33Mh5z+1BkroX3O3EUOSmBMFtaFONkowsAAKBWMFSga1B5ePiEV5NgQ1NY9CvcYialdf1l4pGD&#10;9bAYPGs0ZdTTVljh6YbkFXEosTYsAQxflFoPXVjSrbL12lYqvo7m0siu6QSsoNAzaLQji/EhhlVy&#10;tJIT1qVfzkxUuuwFCGyzHxF4QsUtsN0rV6d1xeR+tagmXZk2IVspUaUxqt5PMMnpo2xe6DRkj0Y9&#10;HY3MiebTCI/x8PPxk5NMc92FJI3cvMDYFy5Pidw48cJ6IWrLPbDOd2IASzZ0afgJjlO6A8hA5qqB&#10;0MZmrQBIKdLe9QH127ZSC696fc2lU7LLtFJuExyoEDjVpiGxY2scG8RmWiw/8CT1jYqFNEzlIA2N&#10;8QiJKdoRLqDZd5dCkuDBKc2CqdZkKjI6BAj7dKPjMZrdav+hq3PX2TodgnPV3jn9ItolVAjbGocK&#10;FZW6eEU4KUACIP0/hXGsdan6WFOstatpZLxnZgYs68ijRzNPny+9evMA2UvvPiB46QVnIf7Kx6e/&#10;ErL+8leUieA03r189wRc66XyEzXpimRbXXNP6uK9k/vOFhw4lx9rujs21TUw2tQ3mBgebx6fbh8d&#10;b+ofwrCG2oq6C3uPQiX47ea8r7ft+G7X7k2HwdAc3V16sABe1oPHy05dOHb5xvmL189duXnlXtW9&#10;qvrq2hiMrJjFGk82A6kybAn6RrpVBVaNTPDXLl8ePOLchGaNXYMHGFgODw7DBIDBO/sxHBjDwyTX&#10;d+6XjrGBsdHB8VFMysEEnfb+rua+zkR3S7q/o32sH5QLk0VXF1C2YqIjWFYMthlamIK7tWN8KNnf&#10;Ud2SOnHz8s6j+77I2/DV9g0Fh/cdvXz+elU5KlrUtSRhsmlsfJawDArWBU0CTgMG7WixajKpGh1J&#10;SkpvAtNlBVoMZWluB2gk+SalqHC7k4GMxPBZISgiwJwZkhHourLZVsdj3uxrdHEw56NDl5dBNwoj&#10;kpaHmSKO2FriZUp+AUEpXnAo0JW5wF4+CwfCLUPyB/tj1SMgejS0lhg4UvNKQ8t9QRDL5oIX3gjN&#10;9KlBqelWi+p9Zrm5A25ZDC1Bsrcet62nT4tX58BYpRaL/jWnalTMLR/OR77I2x8xqpYN1CW+Weha&#10;iDrQp8aKYdnEbEO6PwiSk4clkEk0asiBxqaatYIYH8gthmUgasVBS4sHh7GFzD/bdDUlS9Zi7gjn&#10;0qnDRYrbYNiQ1fJy3zf5ncDklG+g3UYeNS1rK84XaKQhCQaUpWAYbhdlPunYQzlrzzPtCSBvE03Z&#10;2iQmNqf5SKcAXO/V1uBxp7rqRkU5BMOXb928BOr16pVTly6duHD+6JnTJ86dPXLq5IHjx/YfPQLq&#10;dVdZyY6SoqI9JbvKikG6Fu8v3bW3OL9kZ97undt379iwQwnDhduAXZEzXLC3aO/pg6dvnC2P302h&#10;7kNpOdLcM9YG7Do2PzC1NDLPeOH5B88Y0QS1MOOFNRcHA11hc4UeWONwCF/xBP8EZH30Yi3Vk9l7&#10;9cCGw3k/Ht5x/N659qG2+4+Xnr58+OjZ6oPHi8sPZmYWhgdHMS6ooTZVUZ2sqohXVCZrwLjWNsdq&#10;mmMIFgZ2rW9PJbqbs0NdnVPDffMTQ4vTBq7TDxanVuaHZya6hqH4Q3IqkoRT9Xo0NqVFumYR4gin&#10;N+Ar+6QskMjWsCWhPriE3+5g8jxyYoLvStjLvNEr/Mxh/kGO63l1XfDT0RJppkQeKOlaw2SdMCtV&#10;DWKVnSy/+TYWwJH0V8WAJYpy0kWAkH1tK6Qin53BsEZyhDNad0OpAHqAEpUmpTKMXXi5ZK3jZRde&#10;NWQEXC0YloIsGoVKGlNpoMBILjjJiolfycVh5GJQcpJjklWWWBqSSCRIB2I0h0/iWNOkpH/AcDY0&#10;4Z2kH4FxTGw62cfgKDC0zNbB/grRpAYa/i+Wr9EGkRPYZBiBolBriO0lvGf6cRiEYwWvEAdnt1Iu&#10;CjgjfzLBoag+PAEiwCobS1MESsk0CUIHBuE5F7WdCNZSWXOqArQsqwzLPX+VpKCY0tp0EyTBmtRK&#10;xa7NwyId6aFFMpNAb3CDGsQGJK9Vw1fh/b/zQlib6ugd8jPEigQ5xjOS4BK/ASCBaIVIFak/Bq7E&#10;rkK8pv7o65WyVxudW19oh+SqIpcMXEOYk8JvCYzxv1Ci4jvl3uyTc7ULMcVgXM21tvYN4Gvt58Ty&#10;kOmVwJLihKj7QlJO7kc1M3C4UFGMnwupzSEDWqHMET4H7HTUlYG+obWswKghoEZQYK+HoEBfLu1u&#10;zv3L14laqS42T8vfUtKXGXzz44piIvvkuB0X3MZmbKKwNA8TMn00m9yzGt5AUdlLHJEq+KeQYbGd&#10;NgDjEVC0NPEGilgAuls5x5mWVJ+uQYsfjWD1QW/htNC+EmikVqUlOFiL2doRy6/8NP0cxRKiyg1Q&#10;rYAN50/I9JInU98gxtUZwjx7Dc/EBzLbkN1rlvvslFvr778eCGRTu12dAbV6UIrqeCUD201OuOiK&#10;32SXI2eJW4BSwpQXCkUwJ0ZCXD4YnaqkH69axG1qIk5w/PPKS2+hp7molKdzT7Y9E4/Wzpmhcm1B&#10;XpTaSN4McF/Hr3iil5jMMKTH0XNmeg1Ww0VcB4loTzQXlPAkStmyHDN+fBLF3kRoBPsRt4rgIXTW&#10;QkS2C8GKsjPP7GpPYjkqqE0tsoATD+x6UQ3UbqisbdM1PUi7bIQSowB92m7ZaDSZrDucSLxgNqY2&#10;T4CWkbktcEpAPEZaSTWNY35YzxFkOstEnV2vpv9yUcNgW69+AG/kUYVmjc2kfGapSmolqMRJk9p+&#10;aRqZ1tOIco9iorj9PYgVR75OW/6T7RIX7lGCUYCLrJLDJnKH1YsEGOY8IYV+iYZVKxefUonJf9oL&#10;wLu+dIxecrJGMpSKapNoUPjQ5JVQX0ioMqvshotpKPwiMktwEvlEAN5gXwMHj4C9Eh2ZlwOXKT4l&#10;DzabLPhfPBf8joQDOozNyZjztFoBu8bqR5I27o9EGFWVLodP6vjnBgE21n70jJDgXdQ/g7iRImTn&#10;lJr4IgYgC4dCWe64ZpAt8aZMYzZZlyZkjTc19A62j5BlHVhYHHz4eOYFVcGOC35GF+uvr3+mDM9I&#10;lU/w95e/YUziO/hd+8Yy1albyfb68vj1quStK+WnLt09euHW/vbexvmlofnFwZn5/snp9pGxTHd/&#10;Q7LpzsXrBwp2/7Ap7+stO7/bVvB9QfHGPQcKDp/cc+DYbvw9ce7wqQtHL10/d+32lcuoistvVTfU&#10;1DTWxpBsnE4ksmmg1iaU3QhDaslCCSyoE8Z+YAWxcfBwUyO3cZCrhC2gSwpG15BuBX/lECP2SvDQ&#10;Yan2E4XivOwMD/YMI54Xor6W5t725r6O1pFeMC05iSBUwXgAtaJ4Rcpo+9hAy2BPQ3v2QvWdwpMH&#10;fyjctmH3znzE01w4A7xaTrwaR8MLikGcnihksY84StcLGQ10of+QkgEOLJGJVPNdhFskDIYhqsVA&#10;BWiHk1HpxcW1lwJXc3FCLwowE8fIb2C8EDiWgOfxBgCSOkRwNzcZ7YjXDeFDNnAqqMnTU3lYmvy3&#10;y5R1KlU2wVep/5VJrw0OurCouU6TZ3i4+cUnnKgR4K7cngR7vxljQwSrE8EK20BsQgAPJXz0Cq4J&#10;DIKy2taIWqLo0OcylMU5AtDoLeDNKzjHVo5BqUGsI5ECZlbbyGeZ+6G+4/jaGLX8oBsfxP0I01/R&#10;+OgdGgSCdTckiId1FguTc0VMe8q/GkTL2hTcqlF0Fq2tVPwSveB+SozKTiheVFcLLDqp7AHcW8ON&#10;D0ulnh1vHE508xXeFw0LsN2boK1XONYkqh+MIvv8T8qDgWOV7cR9QepVYB67mHoi6kqagVfBuzZk&#10;UvWpVG0iDrVwdYyCYQwWRkTT7aqKq3duX7l96+KN6+evXTlz6SIeAK57jxzef+wo1MKlB/cX7S3d&#10;vX9P8f6y0sP7dx8oy9vNlKathfk7y0C6FuSV7NxZtmvX3iL83Vy4bXvpjoJ9BUcvHbpcea6uuZIz&#10;XYea+sY7h6Z7Rmb7JheH5+9PLT2cXnkC7IqUphUA16fvHgG7QjD85iP0IG+dJwzgCtT67M3T1oG2&#10;vVcPF5wvzTtbcuTe2Y7R7ofPH7x6+/zNuxfPXz968nz10dOl+w9n5xZHxqaw+wAy66oSFSBdKxPV&#10;DU2xRGuysTUZb0s1tqXqWhO17akY1cJ93TMjw0szY/fnp9eWKBhenhtbmO4aHgBVjtO8NpOqzSTB&#10;uHL2MsQg3SjbEHKTMTrVyGUiWMVzEKPqBuS52UjBQWQO/leTIHXHF1IlAYvPYkQ86hne2nThQs2Z&#10;kz7ZBOsOrDSMYkedisSgXbGCkcWUiEuUBhrZZhftZcVJypo55KGwy096NlIOS8sa3CvhdskZsGxR&#10;uRLQKclS3KjYki4+0V/cKAmMo5k0foMBKn4CQLEuDU01umn8Xf8XsIALeNOqIr0cxsHPMndKLBpB&#10;cpTMxIk1LuaN5KNxpvJqglEDFUH5scWhHtpCdx7WUWGWpn9yBsOwcTxM1ZHIGgMrtzAzschPkMSm&#10;pUj0ZlgYRgHbDRo5YIW6RdKyfUCtsua7iiMFw9yJJiDuXACuSA8NimUSwsZKwlAWrhI3BTjgaB5C&#10;IXFUXACAW6BTv+6Zq3ixIQu6HqtP0as5RfCu1GBrSYx+DXbC5B7nQikFCtzs76ynNZHIz3jCCnOi&#10;QRDh9kPwRkJZU22UUttWj7BmuJOxcLahghe14VORwlQRy4CLNyiymT5MA3EOetUkWA/F0eRVMq54&#10;wpRgzB3BXg+TXSBNQdQwLbIArlgMfANxoyaRCJJpCKrQjrPFCJN4ZJCdk7WX+B77w/ZUG3xpXrVX&#10;GOBew2nl/VUMtBW5OnTwBL+IA0gsqzleYlrQv/gvZT6RFsdHKEiWUVP4luvowa08PSSXZSSS+jc4&#10;JQRfDcZIASmQjQcZT1H9l08YrJTndmCNcgphdxPw5YCXEU3dE/VjyHOaGpWRlfNUBDLtq1Q/xiOn&#10;rM4X14r/8lbyeSjUyshvaWW5yloLpQFL1ArZpPlt4kYNw7SdGLtYwJX7EQvAxoc6FKJwuXkjLytq&#10;CEIIimapCuaNMyogeBHxyexzLIfe9VllBUnRSqpQohQSZexjmfsKpji3A3GpyrGaHhKTxIWY/o3c&#10;ZFdTT6TyxD1GVzdxZdbDuOGH5yjFXJGzNFER4Bwa1xCReY9CMuIc1x/yK1qo5mmBAUWz08/fEkhm&#10;toGvZYKvnpdrYlY66mh2DrZwbr2wHXKL58KIjC6tZXK0KobE8NISaG8Hk8/siGsuaGhhhk4TW4+C&#10;PQxmMF51tBJqkSCxE48qiMW7lEKPKAg0d0EoLi2070zqzoahoxbj4SOKeWAB5MVwTWwKwjQUmUP0&#10;dDW7wgofsToi+oIoOlArRvXWXZN7UR4S1stlqFhBAVRu/H54d4G9FbYsRIpvwz7Sg6Nfo+Ao/Jcb&#10;xqaj8T2ysIqsjrS4gbaV2JiVrpCbtFWmQewyDag1AFd1WOTMCYdl7tu0U1jemdV04wMPVbRcNv8v&#10;2TaNt1UdwL9oSRjMS7gr5lnlBTAhbW/mmtQFwK3dByoPEku/RHqQgCJ/GyHMYFsVVa7gHO4aHsye&#10;2WPqycI/Lg/hBHMvcOFlDSprKw2K/iFqWUUlOdhGWwY3IRrhyNjLukmkTRKSAlq8kmjO1qfj9Ui5&#10;zKZq4FhL1CeaGrr6suNTvbOLw/fXJgFZn71Yev12DUbWd5+ew8UKJTCYVWDUX//7Bzx++ds7Pvkb&#10;piMCu74BDfvw6dzYDNBgqiZ55W7Dmdt1Z+7UnqxoODs42rSwPDS30Dc50zEylu7pr4tnrp67Xppf&#10;9PWm7f++dcc3O0s37j1UsP9I8cFjJcfOHDh5AbNtjl2A3vDG+Rt3rt24ex3ZS1X1VaBYkQ+MXFOQ&#10;qyiyBVahCQfd2sThq1Ecjriy7t6hIUEv4jduVYYqccOKcOYwG+AZQhrlKvMI0QHMUzUcqHJM8BKB&#10;CwsuZdlMZ0v7YHff+NDw/CRzRB8szj5cnlGpCknwMFOXRttH+8HE3mmsPn79wraDu/+8c/PG0p2H&#10;Lpy+VnGnMlYHfrUWVrdskom1jP9FP5oWfQAV5veEiyonamIVuvuQrMvmhfYdg215SRxgI4/IJBww&#10;PGKJcEJckA5ppfv4bRaycpqLDJyU4CpD2IexlOE0Vvji6YaORenujOiU5AXWqNV2euMxfVwihYBp&#10;uQxS2gfcaBxrsMozyC02Zg471Jcf96XDHhACdUFHrHXu+NfFCh71PpCZ+AvGVYQ5T0PexTzzSae5&#10;O3dqnjosnXtZFxZeUa0EdovTeloeJJEGmCy0zqYgtZUW2qekTyUveW62qlhf5gDjkNPSkgc2SowW&#10;T7Ij+urlJtURmCOTsX+NJ7WpiWap/lW8H39UuiGLhJ1W4JsaRQFaGF9D3MLwjThSo2j3UZ0Rgrjk&#10;kQ6rbCAKsGoVvaBsO1C3oDXt3yBabXl1+8D0tQfeWrIB+IqLBhTC1XFA1lhjOpVoboLfFcbXysb6&#10;u9VVtyvKb1dWXL9758qtWxeuXT135eLpixePnDoF1CrgeuzwyeP7jh7ae/Tg/hNHyg7tyy/dtaN0&#10;V8EeSIVLdu3bDdS6tTgf8BXUK6TC+WU780q2Fx8sKDyx61z5marUnVRXQ9tgume0rX+yc3SufwJO&#10;19Vxka5zD54tci7OK8zF4UDXF++evPmAbPPXH39BQ+3Dmw+vZ5ZnLlZfLzy/H8D1TPWljtHORy9g&#10;0X/97uOrdx8wFOfZq7dPMNAV2HXt8cLy/anJGQgxwHE1VMbulTfeq03VxprjydZUpj2TaksnWpL1&#10;TbG69lSyv71ltK9nZnRwaXp8dX4cqBUpTSvzI3PTPWPDEMqibq9OxevSyapEDIwrISuH4mQgBcdW&#10;Be+KGTlQW+guw40cbqZqkdjzKSY2DFHjga2jgjYiDcZDDWNtCBGsR+NIxaZiRjdrPUEN+ZlnEo9C&#10;jkS1sblQahLNgqoqNofp113y4XUgNNkjNQsnlItcNheTvDIow8KKDF89WFELKgc/VORNw+lPBKG8&#10;JUuXfct2GWZ9sj7C13OaROkWOfZCBkN+FgtvApY40KRuxO64pDc/FNggpd6SbBQNJlKNTldNvuR3&#10;mgNDsW3WUGbAz9k9Eq4qv0Y/YR2lQTU3o2bkel04CMfBvNIPCxnRQ0ueVtMutfX4u4zOYoww6CK6&#10;FDkBVHJlIAJAVtTtoPGAFfEG4gKwdJ+Taz1DSN8TWUqp1pQmOahHjR9FxnqVxQMTnUUhTFxxsKxm&#10;XMH6mh30xCP1CMgLBoOrUrJ+J/FtGBTrpBxuI3KVNKaaSPTPezprXbalJtMMLlQDV4haQYrWAUM3&#10;I86XFJyThMTEam4KA4o9/8Y6YaJWRQ1HIlIZJi1zbVREEx2zqOPZZlAOk37FI3FBZtomGtxumh4h&#10;RaJdvFKxEltyO1o7jpYJEaxswdYbA68HVa2F4CFxKhCtyMIyTHVTAUpgscfUSDc0kexl8KzQL2Gw&#10;3pPriKiqxpxMQiyR+Dirxewr/dVEq+EKTgmgbuFtDa1SP4mnK8GV5wAxesp+0aCIlrcTL2JHoC9g&#10;7OotCfIZD3dlRGzyS9gx0qEZJMFqzER9I26ZoNHXfFqshcafoH4CycYPejW9m7BUNlwZgpo+Nfsa&#10;JMGKgBbsl11Wy2yK1Z8yfMWlzf5M1kDm5ZztFM3pMnAN3gNB9FwsDVnBIAcNU230KcUjGSBFaTfG&#10;aepu0FZBxyMuplECHjNmBDvdIXaLzo/chc+CTAInVeQy7bBmcg9bbXU1pD1UPQIhuOs7xsAyXQrV&#10;eEvgqDRl9HGOqw8DsazQJvDoVV8qBEFhi8Uw2hv4RyulgdpsQ3jtHITAYksGM1dFKvVoGlTskLxe&#10;Uc6w2UKviF8PZKAEM+xSRc5P3niiX+ESCs+TJZa51CNSpHiXyFlGWcJFMaVaTo6KNSXI/cscY45+&#10;tZFS2mMCbC1GIGGMWnOVqIcuyrpmPbOQnqCgSrcQSaWDJwBO6ZzZ3w3jZ3Qk4BXPVg3rS7aWmze0&#10;cmQvt1La+11olsph4lINRzXOl9QwGlqTm3ATIWofJ6rvPYjVETJhRLAPS5zpvKUpNiyn79Xt3MnP&#10;wQmWYz5xQFp3536HKkL1Qdgp0HT4yI/HH+Lvcu8rgVOxpVqjgFQjpjTwUeZ/VMdHBKmSdcI38PrA&#10;jrhVjk6dCahDK6XfMvUqpR+PQO2RbiGuIdbZGmBDi6DrZjV0XHAz6ZEdaEa5OCVV0AgHA0pSNHdZ&#10;cVbF62uSjZWNtYnmeO9gy8RUz/zi0OL9kbUn009fLpFl/fAYkPXdpxeErH+BHvg9UOtf/vuHv/x3&#10;pJ4AuPKfP//1LVDrx59fwvj65PnC5Cy6s7cqYqfu1B6uiZ9t6aqcnOmZnusem2gaGI53dFXUNJw+&#10;eHLdzrIvC3Z/u23nN7tKNpYe3HH01N4TZw8JqV44f/X02cunrty8CCPrveryyrqq2kaqghuSMUcE&#10;Y5gNjXn8y6BgJAN71bSOSogN9mA2wq0sNSaxu48PRgHjYqW/GNaqM5f5W2o8QTBM7IpaEMgfdG5n&#10;S2t/V9dI39DM+PjizBTUgGtLhKwPlycfLI4szfTNjreO9iV6Wu9lG89V3Nh5pPTHoq2b9+zadWzf&#10;mRuXb1SVV8cbkDgNchuVq62nNJ32kPE2MyYOXHDOcnGgUJxlWCo3ktQo8VFkJtOXQdP1lqSK6KMw&#10;WJcmZ95KaitvM1a5kxpU4j02OOgX+BzeG469CBE55prnmtlRjbdxJ0uNG3OtujgE5YUIWMEnt37M&#10;9xI36g02IPiQhiSHDURJEJ0Mz8I34E9ZPaOhpt5lNG/jmhCFhMveYlmBbgp6ootVAHWiizsSOD3V&#10;BvIVRiTzZ2W4PQueqUZYKxRKWBtuZCRy7XzxyvKIklDChls2O/BBAWCepH6DtM0+W30ie4fmJMd+&#10;T456zQRZMrUYlvX6ofQBHh4UDDNPWLfLQL0y18rHQESrKtQKe1Nui1xXlxufuy/kNvmAEajGLsMv&#10;8moAUb2ztaUQlioYocrmvU3S6iNSqougRmabdcLpFEjXGKaIZdJ4BZbX6lhDRV0tgOudqspbwK4V&#10;FVdu3rx2++aFa9dOXbiAiKajp08fPnkS1OvhU8cPnTwG4Fp6aF/R/rKSA3vxJI9E6y78hUh4556i&#10;nXsKAVzzdufl7d62o2zb5rIN2w5t23dx7+2Ga4m22hZUYQPp3tHWsdm+6cWRuZUxxAuvPAJwXQbj&#10;+ugFBMNrz+F0DfHCmNT6emltId2VPldx7fDNM+eqL7aOtD5+9ejtJ7jx3yLD6d2nVwhzevP+OT7y&#10;6s3j568ePn62svJgdnphtGcQYteG6nhFbbKmIduQbE2mWpLxpnisKd6YjcVbU7HOTKKnJTPU1T4x&#10;OLg4NbIyO72Gy8LK1P2lsYWZntERzOgGLkU4ExQWSBVGlxD/hH4Y8FWCC7gDiFqtrnJ3wPcUHNK4&#10;iYsvVTdZHRnfGY1aNWHbNlc2lHmz43+ped0JcMLqS2wk6yvcXu35Cg4+SQ7DAJuo6pOy1JyBIZnv&#10;/hQrOczJQNH3VpTQjvZlL14LnLtP+Xasi5VFEKwzYV6tTaXllQ1FplA09Jj8nuBNjYJFPxOzokBl&#10;zWWqq6NhcoiDWFS42qo9ixNzxjoHplh7SNRn+aRCiZ2tI4mlgbFygAVunY+DkltJPcF7GIpqzeOk&#10;4jK4Rrkk/FElOXMTEbUy0llbSZVeq82lBI2WZ+N/Ndw1oGWtO7dqpp2g0Xm/uQAny4M1qRVfIjDI&#10;JednAW1An5oAo0jYjLFWRNCUWwyI1+jUX4IHo4k5OgT4yFhd8BhAMkoexhsogA3xq8wc5kQcbXmM&#10;zMGDk28cdOQ8IYJdWfucpuO0IUHZLjClkAfXZTB5hZAJmUCg/gDYwEDCUpyAxRakpTyZ+GtYSA6W&#10;+DbQqsCxjBoWxDLKYpyPgoXwJUKzYjUZistFAssKkbC+E0NTej0r1XSfhy8p9jNQ/DxoIie0IsVs&#10;mgUeRumsYUGR3NehWESGnYFXlO4XAM9v4zvxc50DQ0Bu2j7oIYFJJtONATzN3UDg3Cvc6DzscJaG&#10;UaLkS7VZhPnJ0bsvYiwn9OjqE95anifAtCjpeGhy+o65YkI+fkk0A5bmVU+blMjW2UuUDUfIENsQ&#10;INbb0/JggCIeSdLu+kTCT1NBHXzkGlmpRTX3S7LdCc/9Az3DI3Q86tSNDk1NYZVMQouq0CytoIfx&#10;2HzrdZRVneetM4dxRnUNDAEM482EZ5G/V53vkOWTk0yTcIa6UrYuW3ANJDDjF5WcYCc7vrxuGgBL&#10;yqtbPi+jJt+MefCXzTmPbMV1E3c+mpwJWhgUZBef8pzUc1L2gJJpqYkVnPZoB/FOUp2pwS8gwfpG&#10;pUMEBgL6JUalzEYTTZRpzJKd7hGPxpE7CE1Kav88rDUQrRQqu+PgHC8sMGtWDtV0hFVkfZSG1vjE&#10;FRuLNt88QFZAI4qNIwUd7h/ufcqGEUaqGgoa4QeYqufspGoLBJ2wIqzATgPqA0LzbgRWkLq7IP3F&#10;K4RYSJHRN0sZyG2O55oxQ/DMskb0rEWwoIlMQWNpWZrr7uKa0hCRC2Yva2TN0iu6Gwm48kt0+vg0&#10;8Q3SHKm+MOx0mzlBsRq7sj2h7UArqd7sfoEXkjo3OAyFe83E8rYq5bbRr3D+521o/sTtAx08LFVd&#10;4tvwbIIIZzeOTxSgus+RxPaNU9/G5Y8YWm46MDAurA0DsE2iqbbakioRNI2AdQDcfRxHKe5Fxajk&#10;1mIh3NFQZcxegMyQOoAjAbYrfkclyUUcJl646RNYMvvxQi1OEiy0aZzDFIEEM6voRnUNArIiion8&#10;aq4a/uxXjHyJtLTxAGMakySRqEEBkzCtEcLgFMBqRUNVbbIulmno6GkaneieWxxefTAByvTZq5VX&#10;79befSTLCjj6SSzrr8KowKuCrO/1T0iFBVl/ffXu07M37x49e7m8/GB8YDTd0l0JvNo90Dg+1T41&#10;0zU60dw/EEtnb167tX/P4XXbi77ML/6mZN+motJNpQfy9xwq2HO46OjpA9ADX79zFZLga7ev3q68&#10;DUkwgpfq4vUYFxnLJJNN6RRqvmZog5HDJOAqlhLFNypvjLRhAJXYRW4WqaYVW0VvIYG9kEDvMNKh&#10;cR1AroEG2CqVR/oFR+CwNHGYXLa7MwYit7u9FSktk6NDs+MTK3NgVsGvzqwtTq0tTtyfH1qc6pgc&#10;yg5313RkLtfdKzpz6PvirRtK8/MP7j5x9fzl8lt366vhYm3MptNSYFKEqakqnGtCPh87SPpwSVh9&#10;xZOfMIj2jbXcy7AAlXpdM6VSs+NhgYCZQ0fXMhwuUsA674e0PMe6kNwz74cP5rCcY2lNLaoxJBlq&#10;RITioHWry4xrOLAdTaezw5yqaUx7L61/sQ+fbT6Ftfjo1SVU1w1c6sVG+gQBRM+xfCaZ8dcR2c5Y&#10;4knHG5nnq4Wa2E/czsvdIDB1LIlmImdvkD83Jo+CncK+5mWHaX88nXHFsP/ZcmVtBFSi9oK6YQrZ&#10;f1gMneO96Cnw6OIBxlPbPKo0wDQp+LdEXAepsztKHhXr89QQhaN3nPwkn63j6LUfqd+hxIONyNB8&#10;VCCzWpO6XLgzpeOcbW42FHhh518lRWOp+CvhyOGSYAnJtaLLA6m8hk5TMK/TR9g1pB5yfX1M4rPs&#10;ggm1YqnwYrIZMge+Arwaw9gSxAsBysYZ0cS5OHW1dyory2tqbt27h8f5q1dAt544f/7EuXN4nL54&#10;/sR5mF1PHD594uCpY3uPHSrav6cEpGvJLtCt4F23Fe8AZGWw8O78bcV5+SV5BXvytpViTNQPW8o2&#10;7T1beubW8cr4rURrbVtfamCsfRiRZwvDs0ujc6sT82vTSw9nV58srj3HXJy1p68fIaXp2ZvHK4+W&#10;Gtvj1+pvX6svv1pf3jrU9uDZ6ptPbxDRxMcvuHzxL7ArSNe375+DdH328sGjp8v3H87PzI8MjwH8&#10;J2NNDbXJ2ppEDZLqYhgK3Yzg5WSyLR1vkWy4qwlDcdonB3vnxsfU0gJ25Vyc+emBqTEMf463ZjHE&#10;tT6bqEbrLZtsxBWsjagVPSz8dc6wEwF5VHgQvUIQcQMyke57mfkDNdyVRaQhc878txLKIwB02+UN&#10;l41vD1SX05UkodkU3jRVCznMSeo2PCEMxtxU+lB43zR6tNnV4kr8lxMoMGSVQjBN03Hh59LIPeVc&#10;CSGBMW9YwKs1yZRM8kStzvIljiCmCsNg9SUsC/H9gUlSJpASd5nHa7ZGSyXdX0h1IvIUByb0FAWv&#10;Ek8yVYhaYhTkROzKgrU0VzZUOvIiJ6aoJiUNmf1CTI/LElTmLshZ9EpviOf20MrZS0hP/C86Gi8q&#10;fYrInzN7lNyrrBYCV/+u+VIzfGoHEMrinXjdg1QIpynKxZeHoB9aJmFnVd6vRdR2zxIm2Jiqb3aE&#10;EL2vRK1G5pqiyp/jw+ZKJjlppg6QsLGu8D8hmB8mFMm7OgJK2N6bi2lMYd6Mon3hnyToF2QFcAI7&#10;bPjh1CWwjuRmBf8Yj4SFA6rGF2E1YPLEllVEMP4LbyYUlPGVKFRBSp4iY9wFMTAVv2ILtTupKLbk&#10;mN8MK3D/YI7OJXwVEsboVMq4eSiIBDc5Hqne2ThR7pbDvsRYki52LpRFvHozkT0e3MSaR4TNpylG&#10;BN6G8Vh3oFYrgY148TaAVWBaYFT8tSabXHQnLgdhWwvsKaFUfQLrBKyU0KlLBkYnM7s70p3zuNGk&#10;DTIz7tYAE6IcpMhTHk4UNLhwAHubuvShj2/2YY2tir0GAtwMp38uQ2xM+prnmPjbzyoFzRohuWqh&#10;r7a/BrFS+YwlgRsQt0bjZ0+ptcCYCxZCnjXTUh/H6UTeVeZbelYVvhUo2SBvwHtwM8b0jrCbDMZ8&#10;8RKKEPrlCckSP2Sm0SYh/CDgaj0tsVPEq2s8pvNvAwvnq1vU8SK+MqTB1ZPjW/SFtorpdYIosn9i&#10;53BFw7WSukdP/BPoso3QOlhXSK5UjGTI7/1Gy+qWs/EqkWQOteqKjy/klFHHxxO5SQDMSd8WCYfx&#10;YhHUJ8wmNNUq+04QgecAMgNFrPwe4ElF6qFtgUsqbiFKb4p43VwVpfXijcf3HqIpUXBeWst6mbos&#10;VC8UjaPISnXyqATkehgdhdpaw1S4cbRVfTOzn4QbUKjJ8BWDOgjPyLgSm+FLrA3GRhPJIF1rEAOL&#10;WA4lZuBd2b8fGMDrTrfC0ZijjgnC9eB7nAnkiSzCnCZjzXBaKoy1MzPMD8on5nuq8WG0wfmFgL4i&#10;zK2ACASsTM5IExEDbAKTIWHSjYue9SQY3GOwAGpzwm+s22fE3uvCFVXnOjAMV1yjmyMSHnACFklj&#10;F9xYJHHXYXoN3myfJP5XllQukkY0MZjRCTGuxV2s46+ZWFXP0ZhHyXpFWLX7f1X0E34j3sbyY79C&#10;uYHwDJbKmTdYsK6BwfBfAZt91nwClmggk45Gmjjsa8VdEHdEpK1gIkIWE2KQvUTImqiJZ2s7+wBZ&#10;e2fmh1ceTD16uvCckPVRSAyOICtRqyjWv/zfH/FE1ta3tLlCG/wrpuA8f/P+0et3a89fLT94PD23&#10;NDgx04nUpYnpjrGptsGRdE9vfTJ988zF3dt3fb05/4v8ou93lW4sO7ijdH8+speOgGg9D1Xw8Us3&#10;Lt64d/M6ZrGW36qoraxDVjByOOMN9clYAmYwbG3YwFqRG0zgDbwK+WUuK1iDbUL2Ep4AqfaNDOOi&#10;CuchnqOIx7ATYAk8Z9yu9JYcfqOYVowYae3DCYhgdqsncA52gGJN97R1jQ4MzIxbFYzAlem1xcm1&#10;xfH7c8PL0/3z4y3jfQ09LTez9YduX9x+tPSn3VvzDhQdOHfsavmt2hTSmOOgWE2qIPkGLST6CfEr&#10;xCeaxsnxuVE4cMSqKTItp3doNwTCoQLMYKuhjr0wq9NtFOLGiB8DooBV1aQrx5AyxUDxQlpr07xG&#10;wtgyaogQjXwGwPppuzN8auBY4sEWdMIU8IuJJfOPgx/mAr/NRKJlq36PjK9se7nzouMcV29eCf2K&#10;TxPjQK1yCEPiDCdhRauac4Azx2RGRKtwmn7US+jVYcq6QqH0X1wR96SIVD0wJspd9ynpxCazi/7r&#10;JyENC5dKxA3gKhpmxgq1ou4PVgvqlg1uOWxGyjqFe/NUdUcMq8P5OsKEkVKX5yN+At9JZYQ6BUCG&#10;kBxj93nv++NK3gr9MgbsmZnPZVypd6CtTX2mLs5MMTAON/j0nlWeBXEs0KmtrbKwEsTiR/EcSntS&#10;9FIreMItP67UKAB4XJSUjKh0N9z7NLgrhYnuQq1QC9cncCmJAb5WNzRU1NberaqsqKm+U1F++eaN&#10;c1eunL18CZrh81cRBX7u2JlTx86ePn7uzKFTGJBzYM/Rg7sP7N19cC/g646youIDpTtK6HfdUbqz&#10;YM/OgrK8HWVbtxVvyCvdtHP/1l2Htx27vPdmzcV4S03HQKZ7KDs40TE60wu18OQS5uJgpiuA6wJ5&#10;1+erD1/cX1ibr2+NbTm+u/ji0Rux6pah7gfPH7z59PrdL+/e//LuIxKGMRRHOcPvfn794dPr9x9f&#10;v3v/4vXbZy9ewen64P7DhaWVqZFJHIHIo0JueV1DqqE+VY+/8eZEvDkZb07FmhMNzfHGjkxqsKNl&#10;vB/BwhjiioS2qfuLE8sIFp4ZnhlvH8JgjkxdOl7eiKE4dLaDYsU0V7Kv2VSdgtmgFtaobSi0lVim&#10;GVESdrlRHrIkaNIRXuV9qhdlJO/LFNTQ+xYkwSzGBFDZetYEPhcqcqNwvCq+TeIIzUxypqbcRg5S&#10;8h3NsiaVBIw2zGFXnr9Cs0S2FjeRb4ymJYeETtpiJdbg2zRfh4KLIP11+iOxEKldWzqJKaQNDqMc&#10;NF/A2ULAFLk0I4FMFtVWDjM1Rm+QltWOAOWhhkSlMJUzSH893pJ2WQJUQ186DYXH9CmP9tDwEQlR&#10;gQiAXWUio7LXy+khQx5VIJskpwl4VhDLe0FZAnLGMjO6mUSd7KnSWlsPzNfxKXOtjdnmRDMulZQZ&#10;E8EKV3OQp5OEgYyYwMRBNf448DAXhhdhnvjKZKL014lNmhhEu6XjXW3YNCdqby3BsNoBynwlYGEs&#10;LgfqhIc/5exl0tRGrQRrXb8zFuXYTzlXpct1GhM3JWp9R/ji92ic1Tgj4VXnXOH+Ska0Se5W/MX3&#10;4EXHCwfWVOAW7wGmpe5XAJLzWiX39egUAVfSsFx07DYRrUhgwg8BHyJWER/HfzEOitN+CZAouzWh&#10;KuLFR4lpSWoGJKa1JFiTSLkiOg6Y9wvmHRSBsH5obHDsqtaLLlauLMEzHl4Lo1ZwrVQsd+KdmjpD&#10;GzAhGZsEwSmqTobQnY9pQ2i1IggJ8KCU3wHfrUxmUlgxLvQM78Ur+BSlF+JamS2MU5pAi45HbCtA&#10;fUtzsYMMjDkLp7cPiLE2iwFchI4At0Aacu5xXFA4nqLmlpac0gKDJY8Ppfm2BcQ4oB2REmoI3NuE&#10;WultDqjVRvYoJipInbGRmRoCyzF5XfZsdJYyQzJIjgcoltbasT3DdFzhYfVpSDsb1XPLUERRl8mA&#10;3GNkObYhPigva5hbw6TWAcNOttN+M+vZHBSlKZHfXRc7sanU6EJ53ywUp5EzSjyyuNSgxbhOsC1k&#10;deSMhcISLC9wVRXSUEIsixtCFPOW7tC75SwKi3Qrk1rNJTKbROmamr7gjwR6MEhVKadBl8FBc2St&#10;tYTkh6Uqp5Y10uT4Cs5Go1OCxWS6u8lLfKRz9u0BON84SvUTl8c1BEE7IhYY/xsCFZx077hgo1ZQ&#10;PSAK8AR3ILqCMQgBdzL3VoXMVXoydwrf5tG4eJG/JSgIPZK1yoSs2gJQPxKeacoLht/4boTDzLWO&#10;7lhsxhtfeSuR0tQNjzUQ+yPoMSEZQjtapwlBpgChew1iVrm+ds9iZdlxCCidEVaEpkKDZtQteMay&#10;4UVOJxKwxF9yJvpU9xBDdDzr1ZiTLI2obIshbbPBfVcDSzH6RdYyPyd52y8VE09/W30cb+gCWmgZ&#10;80tYyKJ81yrwFo6gF1fqXAyhcdW4wsYUNot68scjxjUch4EnYTADfbnQF7lqVA3tZbMqQfLIYECV&#10;nUx2vihsJqgQNWyJmNNdCTv9ZBjGPcxfyzqYzI+BRJAdissNoTI6EdiC5X2IYJvaYMC8ZAsGEmYa&#10;0qgvMXSxqqqxKtHc0NWfGR3vmpoZWFgef/B4/vnr+6/fPXrz4QlUwR9+eQVQClXwr+JX//p/fyLL&#10;SlMrSVdTrHi8/fTk9YdHL96uPHu19Pj53IPHU4urIzPzvZMzncPjmb6hWHdvfX3D5YPHtm3Y9q+b&#10;tv+poPjHvQfy9h7YWXawYFfp9mNnDh0+deDMpVPgVyvrKqsaqu/VViAruKoB41hj0ACnoaPLJIFU&#10;WVu3Njeh3Gdl34mA1m4gVRzbymEiZFKlzgG2QqpMyhkeivyr3N3iJHEIYUNJUAr2CepiNchwSCRA&#10;h0Iq2Q282prt7egY6eudHB6dn5wUxQrIOv9odWptaWQVG2uiY3IQdWp5a+J07a28cwe+K9v+U8n2&#10;oiN7SLFiQg9SozA8FkiVfTo6Y4GEwXbi2BPCFHFqwBnwM48xnjgasWshgEebkkxjhwU9frNzYkTl&#10;gVRRy4PBQItTjhRvzkRi0GicOov/5ZRaM+2RfNpQP2fSltkhxBQ7/UhnnOQMuiAQtUYg0+Y3Q2J2&#10;czxp1h2fSBusppVsFDwx1W+yJoJzL6x1/838YZpsP0cKi0wWzMbvUsstTOjlMbINV36k+CKpW7N2&#10;JPamGJjXsehqz5WKZgVZW6FrCLceNqx0DeQ8/eXW+nq93BEj+SlHuttPOJasv8XqAJSar2aysWhh&#10;TkPVySim1Ge9M6WU5BzYUYJwus15JEuvK8lxGKwqTMtvEFzUBZnLhr+OOfBNDfk9vMfhaiDFsvC5&#10;Q9F5SVRqnS9ZxPNsU8rayh3B5gW2PNACY4Spq6f+Atcf7NyuFkFZXZRCcJT6GmFhyDxzSHgb/qIT&#10;ASibaoGrnA/mM6VTJmDxTxKw6XRVfX15TXVFTc3dqqprd25fvXXz/NWrUAtDM3zm0oWTF86dunj+&#10;1MVzYFxLjxxAMhOkwgV7S8qOot+zB8+LD5SBei3eX7L7IAKHd+zak7+zdGve7k0792zJL9u4Y9/G&#10;/Wd2X6k4V5e919ITa+9Pdg83DU13TywMTi+PzqxOLD2cWXo0d//p0uKj+XRPpvDsvi/Ltv50pPBi&#10;Y/nwwuTrj68//Pr+/a/v8ffTXzAaJzw43BU4FhwsgOsHCYbfPHn6cu3R09XF1enJmaHuvhbM2qyL&#10;11Q2VNYn69H1a8jCo56KtYApjdfj0ZVt6GtFPlPf3Bg7XPcXZ5XTBtJ1BHOwhnGgtqCTVRlHyBNG&#10;ucYAWcG11mWS1ck4Zt35VKKvR2UPNr5JVzVbiWNNv7sx7YAJ39pUdUAKxxZwUBTagyaDjAlAtS+R&#10;PwTTHAcQBEUYyQCej1YSqdEZUKtvbbwVqrrTOcsnKmtJuuogR6uat0h1k6M8wih73N1t/DTwWEiB&#10;kvlT9J2yHjQgFEsVeEtxpIK1ijuK4lHBBxqqkRdlRq7oX6EvFMPBPiq+UaBDBSpTSDziJCBGP7ef&#10;0ygGf6UKZrCTRvho4hdLGioWmbBD4ECe2RSdITHNfQKllj3nuGisQk787BcB+YA/JdPVDB6Rq4TH&#10;fEJuj1JevYi3WVRsSGJWk7NwnN0jdapJWih7xdyCtOM34+NODtITPnfaMJODjL2j/CBAXw4NAfMn&#10;zbAidUgoyulKxhX/lFiDkPNzRpRUxIb3MhLz8TsgFmXzBpOk6LLcoFh6OPnDcqXad6oYHoJVRyUF&#10;dbHCijgPRrwrnpgmlUIYSnciW4BPQRFQ3v2AeTa+Eu8JxOJTEgbT7OeoJOArCI8BI4EzmXik1gXt&#10;oBxFE+J27dukDZKHmshu+WY9OcZZu55NHBlQ2Q4BjiUat81Vf+XFdaCxoHhnMLVqWo+9viRXQbcS&#10;9cnpikcgbIHu5D6l2xhUO04k4mR0AThrFLvWs1vtcDO61jQX9ml4/EW9GdOn+iDFmaTjUG6iCB4a&#10;wjZJaKCWPasae4ORtmGMqhhsJLl9liIL6mjITTQcCNQuAK38uvbNBuspfgKgMQb/Z/h4MNn6EKda&#10;AIdmk1Kv1JHSuSTlcGS4FTxm/JKn/hL6krOiTBpi466hYex06bGp0aUvN+J4tRM1HgY23ZYWrEJF&#10;PFGZgHAFqlSEUg66yQTUiigmUmc8n1X96waJrScmCjdgfonPUqGOoNpi653B/byeEtFpxfFBDTtR&#10;d0Ch1myqBWHnZwc/JxCqejN+MD1IIYoGxjIU1NY+jWcQprVpCocf5wQojo/owhpjQlap1/B6GNNq&#10;66kyct0LwA5lfJfytCNBOBGLkWe4cEejQXOVXCCKdaQR5Tqt6rcjUiLTr5ua5DNNxoYhqCQDQ/av&#10;RtRwMoTAqp8TporzoQ45wFpp2zi2hFwBl42YnCQqNz6ZVSLtoMsFPcKYGQ2S6cdZHOxwZBKkbVMU&#10;StDC8Tap1BPjNEN0t0idFmZLjBy/dh3ziQtQ1UM8GPCwzdUrG4ps/IRKKFeB7DVI1C2uo7dzcMD4&#10;nIutOkwTg1CMQiDAb7DP0JtXhi4up3G159CgbAWQs0YuzITQ1jDT6FuOBOHctvpOB5lwlKXltdzm&#10;KAsU7+RvwHsozXJyrw6VaK1tURY3Zc+PGCeTq6ELIOCK27lHbkgYLJObE7Yl73RzygUuyZwgX+Q7&#10;ycfiy6WrdLGCSpEFqErq3KALL2RO6imJI3WwHp9D6AJTn4YhyfbD8hfEDoYxNmQSjZkEhMFVsZqK&#10;hopUS6xnsGVytm9ucWh+eXT10dyTl6sv6GUFZH0OOErIqsilv/7/PuEBllUPMK70smL4zYdfXryH&#10;MPjDo5fv7j97bcg6ubw2trAyNLvQNzrR2j+U6Oiqqq07e/DIlvVbf791x1fbC77ZVbzu0LGiQ8d2&#10;7ztSvOfQ7vNXzpy7evbijUt3q+42ophLNtQlwGY01iUbE0jYVVSMpkq2tjNQCk1uevCgZjTRKm8e&#10;6m+BWG1bs6xWBQO14kUJTSkGzgUyGb4KCUiKCTCJHiWAPRTUwLGDPV3jQ4NzE+NIXVpdwBTW6YdL&#10;Ew8WIAkeXprumhlqHuup72m6ma7dd/30xoOFfy7YuHVvYempw6evX7pedbe8obYuhaBgBLc0o/UJ&#10;YOy8X5kVgyXe1zcrSoS4cFuhHsFxaxapGqMKvYhIjEKG9FU8FNmziwYai1Eke0yXoxJ3hElMV6Lf&#10;J8ZV43ACghWI1azOgM0olNCRqd8KMoEIbcoYyWMpDJWlWFQpbuygeQgqL0oWu4bmjhuOvkRzrKsN&#10;JgJ4Zm55duALeS9WYlYIDQ6DcKSTJ5Dj4R108hBM8kxn91BNK/clzaOy7rTv3RiSSmnKLH/TIJAX&#10;gBoKIkPLdCXZDYnoPqmteGSTS65CbwFdLtyHCgJgi5Zzqorf/pMvUqmOiyr3go5P4W0cwLiwM5VX&#10;5nOz3KKyg04YF0Pe7wJqJQms40HXRoJt423vfYk/FfLsfLjg7tMO8j7FpUwiZLdpKD/W6SNClUSr&#10;HuDMQSYH9bKJVqNlOyDM82NHWxiivHRND5LfFeuCaa6kZHHVEiXbmE6Dca2DZrixEVJhCIZv3rt3&#10;9fZtOF2v37l9+ca1M5cvnrtyCY9j504jlglc654jB4oP7lWw8B489h47iJzhXXt3F+0rKtq7s1CM&#10;69bCTXm7t2zbvWVT0YYtuzfsPrHr5I1D5TE4Xata++K9oy3D0z2IaJpcGJpdGZ+HYPj+VP9E98Fr&#10;h/9l25f/dduff1+28W5Lw+Lj5VcfwkzXn//26eNfPuABrhXY9WcNd0V008+/vv/489sPMLsKuD57&#10;9Wjt8RKA69Ts8MBwVwojcGLV9cm6ujTGujZATBFDHzAbr0rWVTQ3VranGntbmkd7e2ZGxpZmCFxh&#10;c11bHkda2+xk70h/uqMZXOu9htryxrrqVAzZbDXJGMKZMO4IvQxkesMvgN3kK3wg/COXR3TFYF/G&#10;GYG6yAOr4BxkEaIyAIU0yVUVBlLAgZfCG0Q1hUiaNhxCnwVW7j5TnhMmMgQbTq5Lq9u6ZwcQsClb&#10;2Bo0VwtWEIhW1clOy7py+wHkxEx+nqqK3reAqwMdyOJ4lqzjmljfyjSbC8oh9qGykvlJojqJx5RX&#10;xBIUCEJ5PYRV1riGFCKRKJTIyl6n4jPECNPASHzIX9eDylYJPDnOQ9CAf61elnNTsNYVuC2segJU&#10;yRQouguJYx1DK2DJ6kg+Sg5lzdlQ+btO4qXul5sR78R72EqAz1bDaWk01YhUm2wD5JZgmMhZHxfA&#10;JqimDFPMcJiXKV+rq32piAnFZS3EPiL0hSXTLKv5WHa02zqxhEZ8fFv0TkXnwkuswSjRrFcujJKr&#10;mMbkFF+jIIANTh9F/DTBvbygoIn5T9bWnmoD2EYdr3aVnaiArzCm1iNmKjcCR/8LQEWBsnhLcKfQ&#10;DztPiF8uU6tRq8fbeFIrw4oEYgmMsZLd3Ct0xlJmTIzq6TKWCiiTKihmtTNIYeMvwYxEsMT3ms1o&#10;V7SxE2t9tn/IJ8t9SpJaWcrKXA6TZnkY8Yix6JxcNBaANCzimkCF5zKE8RPStToFigcTfJi2cRpF&#10;51J8BcMC18pzj4QG+VVaUPQRH7JBA6wgWSx878iINRii4OA+ZQiqMDn3mjKQQuAw9qBJS/v37HH1&#10;hGUYaG2bpmlWgWyk+HAjhycBTJpsVNjs2g48kYQQ2DUxuZ1TL1D928v19Vc5LApfYnertzkPYmho&#10;Bwb7x8bx1zHUFgPLyczf8mbBX1x3sF5gemvT2epk2qiVgl6O1iT6tY0W6D1wtiKHdfqRrcV2QyHu&#10;Tp4vUipWQokPvBHcj5obZnRqiGUUIXm5sj3cPhSFxfpGljwLq/xXFJnTjJRGEMEqgS5yZcFbKKLV&#10;fAXkpoK+oSj0yDu2pR0H5Uwgxa5o6ykb3QhWImqCHIlvpcEgX6oFDgyqDuAgHvbq4K4g0yOn1HJz&#10;OZYpGmZjctLxS+oUUFGMrqf4Ulp5WQ7Cb0bYifOdHKlzArnMsCFJWJtgaH4IluQ9gzwh/dhmKdkR&#10;iFhBE+O8x0QaWrHNoQXgGyFpBEnLfCOkfA7BvxoxmpNkhxEyokei3Qr/gwJ1mZ7iyT3clbSnKk+Y&#10;rzidxX0BSaMtTjZizNXoeCfuhd3DQ9YTmntnm8B6P7G1WCM3DrxHNFhIKiltXotmnULk577L2nKv&#10;DjST2ERBax01msKoNYQYAcYoWBWfxWYRj83DxoAh5DOrsLaPzsDYFW0E7KP7tNvhBMnBIex62h7L&#10;4AbUXZYskyisHJsEJaTQAv17xgyUQCt8WLdzVI0E/Hg9AmA47xwMI8JQcmXn1qihw0GLKH04k0mV&#10;MQvQbmg1m2FkjWWTyOCtitXWIsu2pbF3qHVqfnB1beLB45nHz+afvV599e7ha8YvPf3wy0tQqb/8&#10;9S1oVSBVo1YD11//+7uf//b2419effzlxYefn7378Pj1u9XnbxafvJh7+HRqeW14fqV/cq5rdLKl&#10;dzCearlz7faBPQd+ytv5VX7RN8VlG0r3bt2zP+/oiZLjp/YePLb38In95y6fhjD4VsWtqoaqZFOq&#10;MR2LA12jHMwksm0YJgkTXbNHswKJgWV1zU1qCPJXeFm5cehrBTbrHgR64XYwcAVexV8G7YhYI9eq&#10;xCagenKeAJP629YPqwXSztsSHS2JztaWod6+6fGh+SnUmpOr8yBMYGSderAwujI7tDCJejQz1F7Z&#10;FrtQe7P03OHN+3auL80rOb7/+KWzF+7cuF37/6fqv3vsSNNsX6w/kAD9IwFXEHTOFQS5Y+bOmenp&#10;7qoii957710VWfRkMr33lumYSTLpvfeeZbt65twvovVb643NEhBI7Ny5M3bEG+5dzzLPOc1EyVwh&#10;L7S3X/nDCLZp6Rwq0ppPigsIg11pCi0GZ2jUSoNTn+qWedOUJTxqpK1QYePFXJ3/KgjNd8IIdHUy&#10;qEhh0JLU6CK7zSkXxtUZTgmTB4QEMfo6srLdF8If8BjnsGFYIWC5RnyW6hwTQRRLnlW4lhgEkFcs&#10;pRnL0tSqXAsyn6t+bRA7bHNpMKQPpZlJ72z0qNq8XETZsFCOrjGR6oRqo0rCS0krmxrCyje6Mnph&#10;tlOI1F/R5PNhx9RZ1sFjqESj2SZQUcrcmux9iAaYgqmLTaXflYtWcVAbjZeMKL1p+zQJ3rCjdr1q&#10;jxDWDskkwpH1k4tVlbDo5Mzx1RwafZHej7pEizPkOW9zEwuJXT09mYVnYpanZwWSIUtrEvFoLvod&#10;/YXDOQFmdroKWgfNktzmzisOcyrk/B8KKAmsgmTWdga4RjksvAoTK4DU1ye/qxjX5s5OqYVFtx4/&#10;c0bLCZbTAq57vzuoRahVHtete3Zt2LF1066tymciomnzuuUbcLouW7dq4aqlS9YsW7lx5Yr1yxet&#10;Xjxv2fx5y+d9teybvy39+q9L//bXVX/911V/Xn9w7aG6PY29p3vGWodVbL84MK2Grremr9yembky&#10;car16H9Z+k//p3/5v/+fv/kv8/atn7g+8/iN2rq++vizek0Lpv70s7q5/v4zdOvvCpbTr/Cuv0C6&#10;fvzpF8XLvf/089t3n168iM318Y3bty9euKQiS1dbT1NDB7U/AVeRrnK6Nve2Nva2nulpbhjq7JwY&#10;7J8ZG786MyNbwb0b3D0e3bvy4Pbc7WsCrooib9JNuLP1dGtjXbsaw7Y193UpnEmo1TdtUGscT1p4&#10;igmFUuAuWfSZTpBVUQVhRsIWopWHqecDyZbTpDHZGZ6eIdaI4ChS+UycWKyZiomaO0+x4RQ3EFcZ&#10;syAnM9lKijwY5EZQkxGshVRulpOtsoRY5Vcarqr2HSmvYG0tTxhYaDlkEkDDZBZUXOuCY0udI3Dd&#10;/YSKOZNAp7S4VWTJ/XFMFI5WcKC7ruCYs5OuxCyZiYWehZYkj9fQzvFL/Mn0JkDRiDSsLLClSquJ&#10;yy+2vtgktWGMgPWbMMaleQodhvDujdH/srG7JwAbdG0Fr1lQ2LtAD6ujh1p61C8dOyucqpOZ0nJG&#10;CDaiXP27jYGa+mYmVhTR5mYRsdYMsfG7gq1Mf+pLhT/FoOpnRMLWCUMWWrFs06jtsgFcIRGFDpq7&#10;+/WntHuFvB3ScJFOrOVP5hiZK4ef1E9DBWGG9H1xOJAjkYQqBVlbtG8OK9IL5QaLcUVYKyOret6I&#10;jK7aeOqF8W1pbBMys1/SNYVfw9y60wyYB5yjrqf6RrbETVbzIsynTKR6p/CxPi0MeJBi0+LVSVzJ&#10;AYpqPFJyHciSf+szI+RVPlkDNvlAxkjYrJiJ3V3Wp47DeMdo01rymUz9hw7N6NsIKkIGUx8uWeN8&#10;jZs7xatPDPyz6dliLwbAm1/196YSI5GM5ovE8zrTiG+0kRhol1AigoiAJSPdkmumzyeOR+C9FddG&#10;OwAeo0f/NJhUGi3No6JSUPfn5t4+JNnGmZSInAAk76KkaKaYJvWPIMbRqoDk4OxQ/GG5ix47pnAG&#10;hy8FCMGsViHm5urp0DM1fX5mNuUPFrPEZvIT5E2omjZME6Z4cZt6epvUCthbCKIzYLPSmPjiYQMS&#10;/SyMqxTmrttFKgzMLmKJoh4x11SCZLmXOR6gEHTGD8WSEWYyyknPJGI7zNzOFC7TDmdmsBItXgn3&#10;xKjLzF+Zy0I7RyoSN/qqVYBv+uU+br0lKlxNCiEeTce5y5lIyIyMJN8UBbTvwvZJGHalBixqZa/j&#10;KC1AzXQn3LIztFVlACCB0Ixwgk6DWrOpnifZ1alwSzVpRA5EP/ESgiKwahmzemxQ7wxkZV9YNJdt&#10;V194T30SsJRzspCHCI9196fa6p0q+Vi2vwLL9bMkHnnAdc64oaJzKf00IhXT7EGAWULPTaqYGiUi&#10;pTRBpf1PkuUL5V6UtMwUPTgG0ly/qcVWuD0xTmxwLJqZpmtYAjgBrtLsmTmvkdUpeYB1S+9ZF3ri&#10;IOXClASAAxEhJYOMltjeYx/r4NuQz+ypQXIt3TRMhRhdW+ack2Si27UAp4uZgKp4zuKIY5JtBG4G&#10;o7IZ/7GrbWVnZdeqdpdOtijDmEd4BQZKJrZhJ8jZk/XEtFBWYF7r+BMgGc02RwFg2maAuuGKAbY2&#10;HoLRRKKmpxKOCrIq+MdKVM1IyP4Rhmnt62oBSnW29rQrVqSzv2V6dujarel7j+aevrz58s3dN+8f&#10;yJj68acXcqj+9NvbX37/ILz6u1jW/yhgFdT6Hz/rTf1JH/j8y6vPP7/49KO8rI9ev7/z4u3Nxy+v&#10;PHw2d/vB9JWbIxYGd3T3nzx0bOOydf/2jSDr0n9etvarVevmbdq6bPuu1Vt3rtq5d+P2vVv2HNh5&#10;8MiBY6eOnmk829Te1NXf3TWgpUdBwVr0qzqyIhIeFHwdGhiFLBLjKoCasBmRRfqpQGCNm6gtn8bQ&#10;X5rQWxs8I18rR82EgNG+Tipk9uiEz+saVx1WBvXh1qE+Ld3jI6OXLszeuqYppmxpN4xXtVx5eOvS&#10;3etTty6PXJrsnhg81dOw/eS+hVuX/3nl1wu3rFq/b/vBU0ePN5wVXiUieIgJqLTBtMXicDAZtfyk&#10;4ChfuZSNCmdeMtWZL+ICsOtSxK+xqxW/qcfZEhkZeYm8RmugOxI3wMhxLfSlLCII4TQdyFVzg1RD&#10;gIL8NZUUFMKljlO9joO0gsfegHRAMfuXDqXhSLljlwz5YEImlJzGbldmNMVNMirTzJKrdlCJKwtv&#10;yb3FCw7Yzv7+QNaSyVR1cGU7E8/rf2TKbk9EUGscB75TAbRSg/MVaoup1c7Fal7QaWkuhe/U+NaF&#10;qhLp5JHMc62YUAJ0U2mKp5SxFZdlfOsF1KqNTP0riNF6fsYEySV+clqwOpc4+d6cjVbNuN1RVbEN&#10;DBYaNAtdjlFk/1pVrBx5PnpPfRV4LyCE7bUxiRSWmLs6xbiiN+bDaQ0lYfCoSGBdLKjEqfhQDAI8&#10;p+HNH6y2xaIPyC+6EqtyXD0ZA11rWu+ygpt+E9TU3tsr1NrRG6dre2tXl4Fr3en6egULHztz+viZ&#10;04eOHjl07IeDPxzefejAvsOHJBXesmfH+h2bN+zcsn77ZrXGEWoV16omrgDXtSukFp6/fOH85YsW&#10;KKVp5aKvl8//18V//cvKv/7bmr99s2n+4h2L9pzYeaLteMtQU9d4x/DswNTc+ZmrmkK3r92/6v/6&#10;t//n//F//Kf/tOSf9zcfv/7oxtO3j198fP7m8+tPv378LHQKxQpY1c/aYsb1s7pS//wrwPWzgeub&#10;909evrr/5Omtu/evzF2dUOBrU5ei7OoaOpoEXOVutUi4ra6rsXmwo2W4W/lM8tBO3LgkTfKVh7fV&#10;JUv3k2sPbl2+efXC3KxuEZIHC7gqp035TA1d2Fy51syH27uunBHKjtLumjZPEGbq+CVMMa4oUGKJ&#10;bnLqpMumed/qA0eN2rfFREXyYOIeKCExjSmd5wo2to+mmK0iO3cFpNIYY8UsScJJZqrlM8V2xGUY&#10;Aa0vPXCdJ4e2zEzH1EOmvemigFhYFot+s2idDtEFhab/Kgkv/Srx6yKCYyw2VFOR9ifaU2l0YEW0&#10;4YabaIpusWsJoq4kzjBNBa2F8wSzpNlpOp4kBxeUMQFrCtlj72vVCigiYebhf8DYaBiNPpx+RB9K&#10;bRLpTW4nabaTWaK+V71hm3vFGLuBqvcxNDhss9kpUa8gZ/9X4LSpUdbssF80w+mRafoU0B6AEAgq&#10;3Nvcoya3ClBg46NjJVbWH3CqkzZDW6vbBTJgMa76fIcUtfTdodtNrKnBX3oHwk+qYzXj6Sd/WP+b&#10;eGEyhI0S3cvE2BXutFL/hmK18pNFEC4oLs1gogeWjhewilCWjqbtbtf5pYFNALR5swH7MJPnJDGk&#10;WdMEL4mZmea74Fq9AeclVZJ3HKa30LlV56IQfbaMpuOoO+26huEjR1JuyfhJwq2XxBdjdPYZpjMJ&#10;5OaTrHiUKwV2zkVYfuKq0f2GgYyFVX/iPLMeQCuJ2FgvfAgty4apZhElm72LPzYFFe11+FhjVAsA&#10;pFlCZAuuZtfQBKp2IK8sOueQjbEQiJC0r5j8JAFXKW8jxE0X46Qxu+7AFVKTnloZKwmusq9kXgXq&#10;Oy6Yw+GsI/Nv+grN9QUF2eUSBeb6ih4nRG+7IsBzroqHIUAIBQV0n/lqO4r1vdEJhzMMueoBxCNu&#10;dtF0qyFr3Js2mlok7F4++Rc8qFE4W+os3jWi6ELAuoJVriI/2vOAJyyqGJYg2yn42UYY/CPkEN9j&#10;QUGmWF0mB32FbTDvWhbfTKMZ/iLWoq5vqBAcmLJ6bbaRftxJXbLPM07a9Amg7Be5Mhts4OH0I+cw&#10;oxCeApMbtUq27aOMmLmQrpXVM5xGUWkW0S+WfWNgSoyWuTp/2Hfw2DKjNObub2Gz3pdbVSAz01P9&#10;Iz+Nl/ApSdLmX9HNwgLpKPABKYRj2Y0SmPWbqKnmbdo7cozjl2ZVmsjGhwxwnRjRXLOkYRXslzkZ&#10;ah/nkZZ0UAeWcFPy+6ET3XKQgmKeQ9rf4mMvnnYLNEynpwChX33msG0pECSdtZZ1BDZOmxaLoOK2&#10;DQ2LstFcUxV7iC0t4JzV2leczTb5WXKDo7/NLDbP9TzIa//LNuB8Ew1ejG2ZjoeyiOW4VkGoZQvn&#10;bMyclQc8xHuezcjaE47ls7GICXm/NLesNVw1aeaZaJbMoYNaoz+sNIcWN4ZYcx/FpImSBjcsC5yY&#10;OrDB+RlBFKSebmRSTIn6TNJx9SfH4epZq+hsnWCq2cswo2hKQGxTV1tTV2t9e5Mga/dg+/kLA2JZ&#10;7z268uT5DUFWRSgpSOmT+7IKkcKyKitYFOt//PSP//jlH//x87//z1/+8T+BrL/+Q5GbCIM//KS4&#10;pifvPj18K5b19fUnL6/cezxz68Hk1dujM5e7JqZa27qO7Ny/9Nvl//S3hf99yeqv1mxctHzd/LWb&#10;l23fs2HPga17Dm5TXPCBI0oMPnK6/tTZxrOKC5YquK2nvaOvU8yqgGvPUJ/kwcKlatEh1DqoLN8x&#10;dZgcPT8tXcC09MCaiKf5JElLtCEFwBs/FHZaR9M5TNgRTSJxSzG9JrWCLi49Rgd6zw/3jA91TwyL&#10;Yp26fnnu7s0bj+7devrgpvHqjcd3Z+9eu3D7yvlrs+JPGvvb9589smDbyj+vVGObBat2bjh4+uiJ&#10;prq69mZFg3bFxUqek2QdusANNU3jG3g4r4jGm5yQOf+rc8zNOd0b05d5HI+leJEuX8ngQe4r164t&#10;u9q7oFaWykeKb8JILLlloIuqLBI+M/gKoJI+K4bQ8VhGXx2NqElOOLcoRWlva3eGPxxLtm96Fr1n&#10;JS7VVdYMg7HKjJoXhY00JEsfGsfMAHg0QyKWttJvQxFXmLm059E9M/fJXN255KOmzqw94t7aNeWG&#10;kOy+rc58kWGzi2WudUZCHP7Wzybf7viTMx246VlsXAJRuR86AVXb6SSt8nVfrmt64RQA+YVX52KU&#10;jzTQ0cx2UB/sdDy0iUa3pCLcJoSzve55XUOSpbBVXPSxERa2POdG9Ng84zgo3JqgQIfUUJpTQhfF&#10;mO8eAqujk4qS8iJHK473QSmEoyGvaF6GzhHQyuhOOBNnSxQ6/pPE4crERidcEwx3DfQJuHb196sj&#10;jnTCAq4CsUppqmtqEoJtbGvD6VpX98PJ4zK4fnfsh0NHD39//Khe7Ni/R8B1065tWjbv2rZ68/pF&#10;q5cv37hmzZb1y9evWrZ+1aLVS8S+qpurFnXH+R8L/vLVynnfrPn2q9Xz/mXlX+ZtXLDx0Jbvz33f&#10;1NfQp7LzhYHh6cETLT/M3/TNf/7m//t/+ev/Y9WhjQMXhu89vyPU+vzDs5dCoT++fv8zBtcaZI3B&#10;9dd//CypsHTCv/Lzk7DrT78qountBzXF+aimOI+fv7z34NH1q9fVjWmwqbO5qau5uae1tVews0N5&#10;wk09La2DHU19bcKuraM93ReGx67NzN65Zle8PK53bzy8e/3ercnLF3rGpHFrO9XSUKdwph5Vu7q6&#10;pChxcyxVu1R5bOvXa3lQyW4sJ2H06izw+b5kUMz9kSTIbAfqRZNbOoeDoHJKULu3CikTp9CtzJrM&#10;0+rp5l6pyMr87w62qIRFIMlKUhdoGpVvVu6rmMsNRGf+MMgz3Km2lghPM6iaZit5yMAsjCXALOQH&#10;3XRI37Xr0NxmoWEriW81kzdlKlwqmaQbZHjmr8kbdKKgI5Jj/9UAL4yOu7CO6Kr8gvrS7QYeq9hl&#10;2ZLkGNksWlg6GGBzRSUop8ptFRFqASDfHtGyopWAKiQyEiUDm+rk1BCkASmk+HrccnQ8y0JBHe8o&#10;KzGiDokqmBqqU7y0vwKGOZFAFfzWHaC8Y6iplCbMrj4oVrPKis1uantoI6o1pAesBqq1f6hZvWFR&#10;sILCDDy1nWywCF5tp4TZ+gl8FaZVCpTsmW7A8yc8qCEzTYfWWuAUlhUJJbPqWi6RPi88aSpSlkhp&#10;hgGogFiBE8uJk9VEC1OgCwxtTK3gYefNJrRWCEpAxU1cYP8qeXDEwPyjfqrNDH5XBMlpzMOA6nAG&#10;iOrXyLi1Tj5QBfaaHGZHkBaXcClwMrlYluxm1ps4aWHRDBlHsfQmBVLGdgsSoy5Clo8amWqFMQq7&#10;2qGrTish6kkvnDWq1ZL5lD63fLJqBquRoW6hM6Z03PEaePKBT2gx4hqJ37R+XQ8nXAGFcoxPAPep&#10;UasV3aUNsSCrWE0EwyZRow1OvpG98iT66FvisEVNDXByXLPrEYaICBdFUgkvBXn+4SrSg9bXA+eo&#10;ZtiStoIMI691ahRMmrhQezJHUpugzawPDTgZ7pTNSMuc8Ir2wQJZ4WEo7dO/VwcRdbrrGumsIyKX&#10;24EBNkjMxkUDft8gfBCTae5IYe5HVk5yrUajElYq90dd8+bHiJZ1pdzUE7cDV+aSlWoKLh6k0HTR&#10;mnJ/RCEjjz7hmZkJ5dkcWXL0M2pyk3zaSFw8mwG1Zo4YEsN9TVm5ZdJDHhPOeXr8GLXCQ6L9hueE&#10;D3csU21yVuMnA7kTFASENloIuAqMtOGELXESkmA/75RtLlH19GJlIz3rop+N5k9CI+O6fgkvDVLF&#10;3TrmDOGq0WjypeLULf9rMB9m2Lzxee2LTir9tP6Zj7n0gNrZxvWidi4K3koBGxbU8MxsrR9+oUzt&#10;X0W9QwgZinrqRH4qUMKIHsnXr73K1iqHE3A2mNNl4HuBqVExaarto8BhKnPuinQNZGVxeGaE3Ia+&#10;JqtV63UP1cJkVjEV2k4nCcPZ8qx1a2KYFkpOUO76lbRhqHLd9JP+VfJC/cjnxAtcVLXbqS01Vt9q&#10;Xk9wa0eQszeb52lu9iVQxCiU6WkmygGllWDPE8oyHy0ZodUcGuaKdEcmgoBVwdSe4QH/FFmqwcTF&#10;atSKKVfbCYGm9ptCX8qIJm1LFROdk1jplNfC1EdgVe1t1GJBicEDIlrbNMeqb29o6W4anui7dH38&#10;9gMZWa89f01i8NuPj95/fqY+NxIGy636698/qquNIOu//89f//E/fwGyys5aWNZ3n3999fGn5+8+&#10;P3738eHr93dfvb355MXl+09mbguy3hqamesaHa9vaj24dbfcaP+2YOVfFqz46+LV81ZtXLJq05KN&#10;O9Zu37d5x/6tew7t/O74wWOCfAiD6xvaGtXhRnhV7VjDtfaNaLY9IJgKWJXO1q81w9bM24v2HTwW&#10;0WP6o9Saso7PCH0JI0FYTV4U3ZpAV8bKg4m/tH9Cl5j0wAOd5wf7psfGrsjFKjnfzRuP799++vD2&#10;0we36F1x+9K9G+M31BpysnW8/2R346Yju/511fz/tuRv326isc1R9ZJtbxZt0qE+FoO9oFbHEQuv&#10;JiwduUTUoQ5hcmWBIl3kBmHvw51qU13mw2DmKpjYDMBqjS5za1mwVpTq3DPtyiYpPZpza1OLqNgc&#10;KQpAG7aNRhirYp4U/Q7pJxq/9FyxTrWg1iClQB0XWcqZrLiygMxQbbq+LIiNaEL1qZJcnXd8nlMS&#10;8rbxWm+WLDEz4ayhgGpvmxOYYqf05ROeFjgdsBT3R/wd6T+ROKLCBfl6T0ko7XzQLhq8OWWtGrfS&#10;escO9oxYbKsGwx6o4skvTFSVpBpULG+nE1YJJRLdWhnaKUA4Mio9gfhebjLWa6STTcB8jQxHFmSn&#10;gN8pgszEj2uXQcWV3T1GX99YGLQw4Rx3I14XQzHhpxiRr4YD93/5SYrKIO12dL0oukzXjuo+Q+P6&#10;9hEJ7FX0cTKTjjWotUqQckC6U2GDjfOTA+Hv0tr0pyRaexxqTlcM5/qMaHM8rmL2evuaOjsa2tRp&#10;uRO/a5ssoU2nzp09eupEsKtQ66FjR3Yf2i/Sdfu+3QauUttvXr5hjdTCqzetW7dt44Ydm9dv37Ri&#10;w+pvli0Q+zpv2cK/LvlaUuF5K+YtWLPw3xb/278u/vO8NfNXbF+x9/iu+s4zvaOdfWPd9V11e49u&#10;/3bDvHmbvq7rqbt4a1bhTI9fP3jy5tHTd49ffnz29vPrj6JShUvNuHpBJ5zlt3/419/Fu0ow/EHA&#10;9ZOAroHrsxcCrjev3pxVsHBXf3tLT0tTV1N9R0NrvzqytjT2ttR3Nzf1tbaNdLWO9/bMjI5emVbZ&#10;6/KDW0KtNx/fv/nw7tzt61OXZ1UyUyaT2mU3dbcJwVoLo2Cnbt29sXgM6qdCd4Rd0UZhj/cxLeFb&#10;FdEavjSlnCQqRZjG5WlZe3lIOcvNaU+YWku9SbGOgxFeMU3SnQRBcorj5dGvuCMCh4NCUVq5MXIp&#10;YXviFyWFaFXpgf0BSFSmgk4PTuCFrws42EQx4SkriBeCURPdoNaEtkCGwdZaMGyiyzZOmyJJqCFv&#10;Kfyq+9OQORqNp1Yir5bm81A48ZdaN5F1MhMO94j5kZAU5jCeY3svCvi0lAzdaABIbLGhLqM2Dcfr&#10;mfkX26cZZgNpBd+GQLasd2RSUx1cwQGuYFEygVFH+y4RYM+SkOS8jnNV2wneqd7Pm/qMoCx4uDCo&#10;OFe1F4bN6dGa6KaQvbRoKQM4hDhZ69RIij6FQUUIjTMRQrGiZ+OA1Rra+3HqoiLu1SxCeFiTE1jf&#10;PwnAIEk1wZWl2FkdQJxuNElgEhwNVSgYKX6VFqYGq/pA58hYsxu06kXaq8rFGiA6PK32ibPnZ9Xp&#10;WGlMRTdrqycrLOrZ8u2IgfW/fIsXh/rSVAZvZGV69gaAXc3ac3JkMSBEYRvGzy1eraR1ACl+0UL3&#10;m9N39BFhwqqUuFNQAC1Azq8JtjL1V0E7Tj4Rj+BSH12XUnAP5zPZTgFIk6vsSIYxO+gDozEE/pmz&#10;5eTL/FvEGtLiiJztFE3nVchMgFyMncKB8KWAPTcKgnS10JfesEiFwaVUhmCcrCswsjXVDLz0BYA8&#10;NZ5JbZKKBVWgLoc+rm6fLpzuYYajm/cZzOPElVTO9UhVz8/MCJYIiqQBj/XGpQ1sLLKhf91CqbT2&#10;5fIWenEXIrcMjZPBbWa9HjCqhbLamOyIhogSA25DEJ1lGMVrXpGr3LPAS2ywoaCPeDJUqYUb/Di0&#10;WbhCMxhn25h9BX779hdc4XlPWOVEMZUbq2YJMgYLtbb09rb1SWhXg8euIEYua/Gw1kk9nvhftzNJ&#10;qAliYwQwBIdIeAPDDHByKi/MJEfQ3645kLB6+uIEgCUcOKYR4y7iiwO8UZH5G8MlulSJUdk1Cyqa&#10;Ra8L/AB0JeaXyYS9xNoSZ5ZqtGEXAdvYWQUvVZUgLjjZMPrVdCtQNi4X95qHuklck58uPKuCRc1F&#10;wIr3sfKJAVr+iLM9P8C3OEnLCnb4WCP2BBKymFHEKOUYXtOPJRvQoZQpQKD2qeoUPDlMvbJY8Q4y&#10;5GrycMXEm8GJ7FZQMJASYZvKNH7Wmo7+Mo9PLA17FGLZ1lawMVmvDiQMie3HJJ/kjlE6DydJmGko&#10;0Sxsv5+1dvBabauN5Nj566rSNeWSkF2e/uIDdAEFIOHSQCyF5i58lDnbk9JkhiSzRrdrYgwzQU+S&#10;innXRNrCuDKVtFIRoukP2cK6KMI7sRmODxWcQAg6AcYI6SohKwG5Ai3uMjps4ApzIg+n0WzBYzgn&#10;9V2aFvQrsbZnROqyHoWFaEoEIaCElN5mxS8Nnu+5eG3i9oOL9x5ffvziOn1ZFb/0+flHt2b9/Osb&#10;UamWB/8oclWQNYzr35Ub/PuHny0Mlor43ecnbz8+fPlOXtabeFkfz9y+NzF3feDCJdVnz55T9tJ2&#10;9Vr8s5I/F62eJ8i6Yv2iDdtWr9m6UpLg748fOvjD/gM/7D9y6sjxM8fOKMxY3jBY1rbuwZ5QrPrZ&#10;LVPoqCggPd11VxkelplT43B+ZHwGYlm7H2Ujrrwx8VRlHDzm44L3GhxhFdlcpy7NTl2cFXbVO/rV&#10;8mCW3onhlpHetvGBwUuTUzcuC51ee6RmFfduimV9+kByPiFYsaznr1/smR1TUPDWs98t2rPmX1Z9&#10;9a+r5i3fsXGP5tuKO+5oaezuULtFaYCFgY1X00dHzzgm+ok5iZRApsRI8cNAVqiVE1J1HOHqAIOI&#10;galRxtspXAH+KenBQbxZoVXiJQIAGr+k4Fqv61M0mlKtOQhQI1brImOEU6i8kGkgny8BttB9BcO4&#10;sJUTOCpcAZXQmBY4kICF5zNZa27grFKmH2d4R8MQWhVcEwlb62iKJnA65Gfyn0MyWzqbSKEi5+Yd&#10;CmHUu/24LOl3ZdLsB4G+PdrjmqrZtt4/hjkVBbWLaKUBWLnAAwLDVZYUBrYtDBU/Q20lEMu6Cbe3&#10;AckX6J68KI9MjqC/xfLaCufnSncS3hc9S02F4TGh2UzgK0to7SiHq/xkAHCFhK0PJ5OMG50Zcq85&#10;tDNNWX2NjEgbzHUBalXcsWLMdHwLavVlRUaXP/z/1042euaA1Vhwg59d1+BbatumkXEUk5J1wPMx&#10;uOpWJjV1c1enPK4iXdt6um12bW9sbzlZd+bE2dMn6k4fPyun6/H9R77b+/1BAVfBV/Guwq7rt20S&#10;Xs0i9nXt1g1L1ixfvHrZ0rUrpBZesGLR14u//mbJ18vWLVm4Yv785V8vXCkE++3i9Qu2Hth0ouGo&#10;bncd/a2Nned+qDt4rOnQ0HT/3J2Ltx7fePD89qNX92jo+uHZ608v335+9f6nt5+lBCZPWN6HCrv+&#10;buz6O9j1V2U1/fbxR/rivPsE6frqzftnz189fPDk1q27c1Ozo10DHXVtZ8+2nIZo7W/Xz6be1ua+&#10;1pb+tqbBtubR7vbJwaG5aXXJuvjg5pVHd1QOu/34/rW7Ylxn+8Y1ne5p6Go929qovjjSayh4XB5X&#10;OxdUH5FOuA9a3oEXVMHcuibnT3W5VQ9Bh88HdhouuqJktVeqRX7m0lAHY4XvTgHAEUlphYLHJHRk&#10;LlHqFOaNKKw4ofrLUq70IstyRFOQ7ZelWKw9YRtVDwK1/oozFoCqmW38n2Qd+f28EyQZihL0Feuf&#10;raGZWlf/ArYM0RrBYxUlY+bJqwrV6XDTYfkZtRSu0jA4krG4WxFdalXamMrgGtVnVsu819pM4W2M&#10;ddzfWLmxjPNlEH+x5REwF5GzCc9oer39AJAEwaZzbMKlYP5MqDpGmFSqMHADY5NiR7FS+gNhXzHN&#10;6qvLCoGgWqfh+rggZZCnUStgFQAcNDHC/oYWFhoSEBWP6vRgfTt6TJyuDr6NatoJTGr/oU0SMT7Y&#10;1N0nLXF9e09jV5++5U+kNk3I02ioY5jhjjWAQBsjS7cVhKB+DASGiQU1GwlkFfUqbXDrgBKGyRCW&#10;eRW8Cj9GXPDw9MzozOzIBSGcGfrrJBTLaUzR3wr3lkYy0LNQvsbG0g8T+2QHbMKQQg+OG3yTuUx+&#10;dHBmlXskug+rsXFjutaGveS8MW6J29h2UxtQ3cPTvC6MPFZJS9iJkI72wMxntRK8xXFUcxRdNcmA&#10;III1jg3LGuMusDyst8bHjHQYTseFcZ5Rp3G0UkBdcFqBNJqCg17o34Onjr7zsK9ByIKsrSrnDNCr&#10;xlNqNLSkLpmtTWZVJMe68q1KBSoYHEp1HPEkEEJAMSJVZJxOeLJkOrUln6y+2GIZNfdY+K58QPPy&#10;0QszQpiQ3jrXC3S3BrvqBEvhIL5lWFYimowM3aAoDVoqoyOoNQgcoywINgA+SFWwJ1LnGM3LllRt&#10;l8N5epu5to3NuD8WOFSFMVYCzuT6xigP5HM9jNtxkAYrYapXtGcBCQ4ugm6NZT9jkvy6YEhUGX5R&#10;oEU4zGhTDTaEWwRope8qOcPWSCeYyvuOJzObHTgd1Oo1sJGmpm0FMWq1tIzafOGE7WIFFLmvV9p8&#10;x+maOnoZ6oQSlc63qEx5oogzEeYx0SoEG7pVzycQ6fjY2IyKTfxVSyGN043WHtFQyuDY4trlTAsx&#10;HsZVyvOwrxG96xwGwVrEm/wkhMQcbtJNkrFUkd4OEHIBFXlSQlNs1IzvNNrvHD5P8kD+IXLD6MJC&#10;+3nJFWRoFykjetpqdst00wmZMEupMlSoNebefD4OZ/37+OwsJbASDsyjVPNjRNfF7OqOvj5/OFJk&#10;isYybf0554B7/0YgUJslG7Lmi2qfDDGC4tEy4PA5nhFSHHE3OU4G6Bdf2jnVg8kzhY0GmDU7EzhL&#10;ebPigiDZyqnLyv0aRR99gIcHMjUssZ+SxQqhyYGmIsiEIr6ZgIq1IxS39B3VNuBideMTWYDQBksZ&#10;qL729Wqx0NnS2NnU0tPYO9yhvqzTl0av3714/8nVxy9uvHh79+2np8arrz7/Qp8bcoN//6jcYBTC&#10;anVTut38+Ns/Pv7y93eff34pYbAg6+uPD16+u/P01Y3HL67ef3rx5t2xqzfUlFV32bNnGnZt27Nk&#10;4cp/m7/s35av/XbNpqWbdqzdsG3V5l3rN+/esPPg9qNnjp6oO/7D6R9OnDt5quFMgyaxvR0dfR2i&#10;WHuGenuH+4bGJZ4UaSMKaNC+Ox1ooVaNLdlLIotqZjzHyRDVQ6dW1I8IIMWsCqk6pouwLv0q6lV4&#10;VTS1qxI6c9Tiq6dzrL9rcnh4bmqaoOBbuFid9ikh39zDO+qyOHH9krJAW873f99Zt+rY7r9tX/a3&#10;jYuWbF+94cDO706fONlUf7atRalLYrbVi1Usq15IEwFSHdOFoMtfzaJR+KvoYCGo08iiOTe4kuc2&#10;hJ7OUp3egkAReRoUcdZFLqtjmljRiAMLvEwcUak6OcY2wb9keLhraC3gWrfWooyFSRuNgx2uDHGB&#10;+rUImWiBi6sMpUoACnGXfK8Ay8LKQphAweUOoNNeQEgVAV8vtnUkjE2iLaZE7qdVqXPjd00dR5A4&#10;Xlkm0+k0YydnQqGSMUaDU/fyie6dMeS010M5s6bEe5baZW7LBSTrS+0ODbhKq9USa2SlKyRw1cbG&#10;TFRJm08pLdc10wO3FXEUubsfu5Uls3kj6hqBHEo5VbPw26mFOcK69MKpsqBDkFpWbbK6DKN3/4s0&#10;w6PtX30TiLzTQtxQ1qkdVJWI4P9UJWyMz2LDbRS/WiSqT5uo0SkNPqhVGBXGFd5VHwhwxfWaWgmF&#10;DOdLa3do1spNqbRcimLc5w8HLpHC+qQwajEk6xFAK1f1xSkNXUW9yukq1JrOri2d7WcbG+qaGuqa&#10;G06eO/vDqRPfHf/h4NEjymfa892Bnfv3FOC6fdPmnVvhWrdvXr153coNa1ZvWrt689pla1YsX7ty&#10;2dplS9csWbpmsVrjzF/69aKVymr6+utlXy1cu3DDrvXH6o62dgFcOwdbe0baxi4OXbx54dr9OQUL&#10;p6Hr0zcPXsiq+vHZm8+vPgBcxbjqpgdSzfLbv/9s1Przb0Q0ffpJlCxqYUjX959evX737OnL+4+f&#10;3rl557KBqyqDDQ3dTU1KY+pqrO9S1yvZXFtbBjqah7uakQqPjl6duXDn6uUHUnPcu/X4/q1H9wRc&#10;L1y5ODQx0tLboWDh5h5RtWqB093cC3DlfgLpqvbaAzLe604iHMsExpD1jyc8Z5GLuWFZdfS5EOIe&#10;LxQCpZxQCD6L8mRxIcaqck+fbBE3ZKXsTpdvLvOA2PRQTadWF20jtkI3l0KPVanlT4nnpH9pRbqq&#10;6Nah3kiOcQJZDeqJVtGSmpHSnhQ+M0gy6U3iKk3MpgUOOCKaSs/8S1yOX5hBRUpZ0nzs/jOrZKwI&#10;z6QUHoXlDiXUE0mtXYpwYDU9bS2lpfLZGifbRcj0htyp810CWcgGNXfSXBrKrUh5K9tURaia4PGe&#10;ZpTKWFn+CX3q/aoAvI7+gJlMWv54KOiM6vQjcG/PkAOD0g7HGrcKcgNBkRPbEJsMp/Cxzm2CgFWr&#10;G4l7tci8GrmcVL76ulgvvXcl8jZ4VWBheEIOZD7GInK0X+24h1t6BpTPJPmx0Ky5VvcFYmSVGSvM&#10;BgsH6apfE9TkPCQWA05QpT6j+CW6wozJfYrHtTQ71RGlNeuF5CoJwQaFGsROhTsFfoCQoeZqWmLp&#10;gUO0Ii32v0j0rDfBsX7H8SogK2X2NBPbQ0egUKb+FwTDoWENyXhimYMNgmLWjizZXU/TG5MKRzGX&#10;uqTBgYzfEnKy6HX9mkKCz9cUKnQ2WBpkYQD+VbaNnbJ3We9EdZxcYo2GFtTO4HDVq9ySJ31co5sF&#10;lyKJRKStXYCQicoXMJPJfa4Q7SPo9Px4yNiUGNhxXefmlAQJhGaJIK5CmKKGt2cgpJMD0ErRHaKv&#10;KDZJRSKLNWQ1cNoMZ4pAkUNEYBBpbrClvl3bJnxCjUPCD2vxXZUoIvD4VGO+jU81ZZ54WX28pAPh&#10;zch3A2YqOyulBFTNkHiYPOPzZMTcCyt+hqDH3Bpy50r0eR7JgTqhQKPL1bTM7DGH1bvmOYfBm/4q&#10;Li7NNrUEwQYAyy2gtPQEpldjEl9TMVtyPhjV65SIBNQMWLkLC6zSCtV8ppvilOa9gPCq/w09fpAK&#10;U16xkLjwqwGlOmq6iWcqADj58gIWkewfa78hVK15Dh+YvCIgvRXdOqlkZ00hk36tDo6GqPQpkeKI&#10;wCr8KtiVd4aZiGurmNRabFxCpzLvAYCZVIS8JXwoab2SK+uU5mgOGZTaKAuBDKQEqKuwBeFPPpZK&#10;sJo3R9oXbtmktGZmVcUByBqolnl2PL0VDRs2FcBZ465jBnZzqSLSdrgxuj458SJrtOIRJKwlaUyh&#10;Q7WnmdmbSSaDitdG5pkTZ/AzpBlb/YpP2A/yHBdI9QGVVEvsU4yswQlMi7HaKlpMPx07bPU44kz7&#10;bEO6FmOeIShP9MQs+7uw+FonnKW6tCFVoHd82mfenFl4gCvKVQ2yM040L1dEUJir2iQbAIzmGTiB&#10;PtAxodKW06FEinFMcYNOoNVO8Y7zhJjNE68ypVuHZpZDbr8J3yiMpM/LIqV/VNm+vr3lTMu5hvZz&#10;3UPt56cHL10bv3FvVpD1yQs1ubn35uOjjz+/FF796de3anIjbbAcrdIG//YPSeMArhhZ/10vPvz4&#10;6+tPNGV9Ki2x+rK+eCvIev3hs0t3Hk3duDd88VrX9GxbV8+xgz+sWbruz1IFr9i4aMWGhRu3r9q0&#10;fc2OvZs37Vinpqy7D+08dPzQiboTwqvHz52saz5Hh5vuVgmDuwYhV8W1ilmV6S4Uq+KXglotblSW&#10;jJCMjqP2XXSBEKz2V5AVUbRRVhJ0NcIXJmdn4KI18uZXz0PP8mFhe7GsfecHpQoeujQ5ffOKCFV1&#10;UyQo5dFd4VU1uRFelVR46PJU5+Twmf62XXVH5u9Y9c+rvl6yddXmg7sOnDp2rKGurqO1ta9HEj5y&#10;kkb15KKdJr216E0NttQ7ClMRaoV6RT1BC6sUaAI+UytJB1E6VFXxwj4xKFEVgIr7FNhQUY5h8lW1&#10;TOKRrwufZsgZrIM10+hYHYOW4ED9KX2egkUrugx+NZgkeuAgnBp6FN4T/AtOjlIgLKJ/1vrB0BE3&#10;W1Ls/emJxU0enrPg50oMHA1tMLBhEntUgaU0oybYVu/owKkYoZix0OYRV+MXSJ6fHy55tsYLQBHQ&#10;GVG5AMMkg/2A1sRu6zK0hpyLPR3USlMcX86kCWB2iEyxtGQLo6UF/tBdlO3kLNLZSsqr05L+wEWZ&#10;nJH38cU16ppFRM4pYhZlUJWvUz0r2chaCrEFuuqnWrBrdUspPuFy/hj/B7Ia6nNoEkJeWzQI5ofP&#10;YwLnNkWbqDhahVeTHqxIYczhHNZy2sS1G3d0BMYROacKoKFAJywiXSebG9VqVM21EludwXFfnGJ5&#10;zZ/cF2ewo0/GV8HXrqaOVpGu51qaTtXXSTB8ou6MgKsY18Mnju45pFaue7ft3bVx55Yd+3Zv3LFF&#10;wFVS4TWb1um11MKrNq4lqGnlkkUrlyxYNn/ZmqXfLpv39eKvvl3x7cKVC+atmP+XJX9bvH7xvh/2&#10;nmk+1dbXNKjpzMzA+OXRizen1ND17pPr95/dfPTyroDrs7ePXrx/CuP645tPv7xXy1bRrbK2WiRc&#10;oVZLhVEL//2zPiDS9fNP795/FuP69OXrh0+e37374NrFq9ND5/tkvqjvqFc3V/1s6dUtor19qKtt&#10;pLtRTteRrp6p4ZG56elbc3MPVCO7Q9KbPa4Xr88NToh66W7uUSOcVtGtchyoEKZ8Ji26mcsXXUxP&#10;vsmYJ+A8rCh619BTIrdULY+ncuqWa5ZrJCWYaqrGOemarB+yrh+l0G9vDs/o4ByQcJHsouqqqYUd&#10;K5gJUvK3yzNab4ZuDeUoDpb5oQVxgYiBpqFPiwPTTCYK5CroKLO7ULv4RbEEQhVmBhhSinmsg4Xj&#10;kkuYkGe5lfrXTI++VDSmMl/NdTFRdMcQWwtByET1WhOq26MjcgwC/UnkxFUKVOluqm93pZ5Jb/Bn&#10;wLY+jy7SNXGSnKrWsllbNilRPgBRZMAoe+FCbWQtZLIVwrG5mmKFCzWCZQ3uqVO8uNpsMa68bxgf&#10;zFmTFgfu5gNCnu7sqjuqamqg3Bh3FQqlbUCUCpsIpZcxCZj3UEcqDH5OdFPPkED+6J+EcBw6LPoU&#10;KAXgqVjpNIFM4rMpWVJSoBNpuHpeYuBEAbdKGKywXzeqCfIsKcFIhe1lFXS0ZDdkqXODS1+ZUJGh&#10;KAWAB8ZBrQBao77kMNnRmlb1mGCTNBs9sC2abLw1unCMganeF3YECMqfQK2mZEvCsFNGMYhGUQ0f&#10;zTjApKHUNV0JIqLSaRq96uxSy87S1DMnipvcWHFuMTeXgROfxYBr+xPRREHCnmP3no2L2OjXeDXz&#10;bOuKvzSkgZVyfxpOZROVMGnxhdr3mJ/CA+0qSuk5pIRh2rpS1AnwDomXy96yTI3VkKkkIWfMk+Li&#10;GBlzNXy1tcSW1IP8K6QKa509NTnsF+7UYjyPXMonTwH8VCLYNqSqSaWOjNmdVwXmUW8GgWPdLMHC&#10;7GYcnpkBhH82uQpDrp3i7mCMHXQXrjVbqxfKrshWeeMTzl66whSaLk0FKg42xGzuR7mBcoNIypFL&#10;g0ApmzGSZsTtL6U7mw2qK7Mgh1CvcVlEOE3bGOJ/6A1juqywglguhW0iuLVhMspnGNFMfRwNleOS&#10;mUTh0IhgLQ+DAKewssFRWqcpXFBrEHj+FKI1/KS2QR/QmkUaK0DYrdUkCfZJZR61RBAZxEYzLLpm&#10;YIKGHABjN8vx04jHCbNGT3+1WtYfyjqdSzUVQwQerTgHnb5Nrjjo9IPbF6tPdytUABx3kwxZf3Cg&#10;HkuorC2LDfOjB6G6qgZeRtOIdrEK0AKdemaTcC9qIr46AJZ+TLLZxqKR7xqXQs/mmZocYDv6dA5j&#10;54tgOI2LCilhaoLzymGG0R7nnarKW6R9msPJF6p4iXwAQjUpNfEQFkMg35jth7KggRMfw2hXnLTJ&#10;XC05jf4YRWjzJ+FsHf2SmouLUCmv5GxJUKppEPgQ8zC0FKqRJ0ktjjwywsjM48uX8nWRKGPClEmy&#10;V6m5Ohlw2wp4aMthXP0nZLHENY0oU4Gg4OQwdQ1KxiMtveysfa19nc3dbQ0dDX3D7RMzQ3M3pq6r&#10;L+vDiw9kZ1Vo8IdHEgYrMZgmN7+pyc2nn3//KKL1l99p0CpJsFCrfv3593c//f3Nx5+ffzBkxcj6&#10;7u6zVzcEWW8/nLp2Z/Ditc6Jmca+4VMHDq9dsPKf56/81yVr563avGT5+gWrNy5ZvXHptj0bdx3Y&#10;tkd9Lo7sQxVcd+Jk/am61vpmdTvsamnr7QjFWqHWASkYh0SuTmhaLJYMZlVgVYtm1XonfSaFXaN+&#10;hGVFMKyfIuedyTSNMFgDqP91wAzsNKrgSR274c7R/r7JkWFB1ltXEhQswZ6yl/RCUZ8X716fvDE3&#10;PHehdXzgeGfjmu+2/4+V8/9p8V9XbF+/5+ihw2dPimJt6FTySq9AKS1MHLQDJei2w75PutWNmy1H&#10;OpHKVHTyOp0iDdWvKdJFR0qRzoWVQE2dDHqhjdcuJDYpsKSAhyQemXaLAjllGodyIcT1EBXyLaUQ&#10;LcGiwTM52aw6Bq9GiZpP6jPi5dJIKZSacYg7iw7JBwt2DfTKTNdbwo0iSXhcBRE1+ArNVcDnLbI1&#10;QGUffUMo2+OCS7hfMp9SkSEQW2UaYrE5oFp0UVB8tEBJZWvC7auAg2h9DdhKfS3fC6BCMIwmP7hd&#10;V2I+5v6uDnYqA1icCLGERIEZ+Umpjhms2t7Jv1g0ayWwUUFGOCILLUhnS98gkKTJsRJ8FbxRe4IE&#10;/3MDEbR2PrOZzBGGy/lMOSKVyjq+WdaZSlyQZJBqsHGlIuZoan8zDhUznGvH5R69MGSVokENpdIL&#10;R1cKQg+XMGqVhdy4zKa62Y+Gy6hV69R5kgCnFErCBuv9qqErju6UPGIDBvn3O65poK+pvbWhtbmx&#10;reVsU8OZxnPCrkfPnDx6+uTxM6cOHPlOjOve7w7sPrhPCFbUqxTCG7Zt2rRjyxa5XnduEWr9dsWi&#10;pauXLxF2XbF44aol85ctmLd0vhKbFq1a8s3yb//7N//yz/P/vGDN4q0Htx+rP9ze39Q30T00MzB1&#10;Zezizcmr9y7eejh3/9mtx6/uPX0NcDXj+vL9T28+/qQgOnTCv/37LyWWSa9DvQJiwa5iXD//8kGf&#10;FHB99/7Zy9ePnj6/e//h9UtXpvpHJIFWo+mm5m4lAzcJtbYNdnYMd7cOdTYNtDcPdSp+fFTA9eac&#10;xR13bqqb68O7N+7enL16eWRKTsIu6WKEWrUonEl0q1ArjXBc80rly6g1uUdFNZDyKIWVapbCDMTY&#10;NdOV3HAMGq0UqPnJq3jIqrxeTnV9hsKNuxuGvdA8PBMtS+UtEHCYUA21mh0FiLqIRjB4LKxGXzoB&#10;eEfFfeFPIzQAWKEuHDvqJeFM0Daa3jPrrqgR2WUFt4CFVRprWLEwLlHwBiMw2/fcvsb0eJ4pay44&#10;wgwQGk+hU5C2MaoWF6ODukGAVtXCrukD3mWMrNBdQyPSGBdjatEVA2o0RQ+ijiE2RtxoQmNSJU7J&#10;21+5VW1pjGNWWIlQ2y9UaljTDrGGBCBhT9WgKWS4Bly1R4HEQqHeEV37MetGQszrwE69NmRF6Ntr&#10;sXEQsmCw3qFHzKgVrBX2DkkL7afePMKDynASZB3RsdM/jolrLagVUFeRbDZDFqmw4KvmuLrZtYhi&#10;wimKSTWZTCbQCoiNAVUgNtgyr8kTRjz8haQ1lC1ZRNhfY2qtWsLCyjqHKu12REum4U2+JYLhmuI5&#10;LVWrUoddo0VvzDmX8J6YKu3RjeYZXa5+ItP1/4ZoJdvJQFfHLARmnNNwVmYddXjcXJh2LDmfgloL&#10;2276Pqedtpx9r5y6Qd16J7A8HYr0WvR3OtYmPBZvjKXX0P3ThCoFaeunZMD6GaLSeiTA7aAgojSl&#10;xtuYjQVFBD413TfsTPCsMB5wxeSwQTWoBhM8zgS6UOphqUlMVY8YBgRCPttm6ZSz4P80jGLo0kTU&#10;q+K8d6UZ2lbPOT2rmBUVMq3E7Rhvu99JabiKFZ6MXFzEhPQk9CjyzrLa0pi0Wi3JPaFz2UfBmNDg&#10;htPFwo4AjO0EYCNzJVAK165jqGCl3E00SmAjBEApFj7mEADRgBzPNuBUg8C1EuGuCEED0uI+SnHO&#10;/gGcvVzVtI3xKVcRrchQfQYybTIURERdLVg4dNN3Xq45AWfoOVQ2zswIXwPhEmtk0Cu5AdLltNO0&#10;OI0NTlataUYAWFys3mvNrmCJIQGs4UktIBG7nNjGsVRGrQ/Xwt4JL4HT/ghfcbTKvjh6QeeedlwJ&#10;zwBd39kLS0NNNE+gErFbZsb9EwKowzotNRQSCRujcn6GoEA8XH11+IRMqQ25Q10yXWNq5S47eRYy&#10;VjbjwWZUfWITgJwELD1WkwiVhGp9e2A2074qQDUo0Y/SIv1ldzxXdpU3zs/ic4vEjqPm4jF4uxQL&#10;OEZImOwVj4c2Ix/qUp/3BvMVyPaUKJtTsZIA6IVl3mSxsiqntoZl9fyStKfA9Wg1s+N+8Pt0dXUg&#10;wDtINedGDcnXsL3eDGq19BEsEVGf1hBIEIY26w/HYvDMAqhQWxc3vPH0nZY29LbxnH5UYMwBYEQ0&#10;VZJgwQ+pgjXXae3tEsXqqY9asra29bV1D7ePTvVcvHr++r3ZO4+vPHpx85kg68fH7z4pfunVj7+8&#10;/uW39yJaxbJqsTxYFOuPaspKVvBvbz9hZFX20qO3nx4Jr754dfPJ86sPn1y8c3/y+q2RS1c6z0+d&#10;aWzfvfvQiiXrv1624dtVW5cu37ho9dZlG3as3rB91ZZd63cf3L7v+93KXjp88nsJg+ua6xoUZSxF&#10;nIiF7tZAVi/9g2Pilwb7R/qBrJNjas4BOg2AEVyPtVVc66gm9KX5jefNZAh7xJA7CseKnQPh4w3W&#10;+axyoW7OA50j/R2j/QMXxievXVITxeuPFOl576Y8Zs8e3Hh0VwTIzJ1r49cv9VwYO9nXtvPMD99u&#10;W/P/+uZf/7z823V7th8+c+JcW7ONZxpeTSX1dKbVFieMU9OcpkZJKK8d/Q10cTNYXe8OyEm0LyCT&#10;54LvYKZJK6tqtAZBldz9QONxXDvfq+K+okE1LkraNobDyKRzEWmv/QJCwGdgWWHBk8wsURqLKDYh&#10;GfxfYC3oDl6OJOFKdDomlkyaz9Boet8xPCDYgOfMksN2cmlUYvgwhAU4VflkQYyp1wSSJf/ZTYxY&#10;eUx30Q7QpoUeRbpvozXQV9jjJ32vHmfxdFg57OENmRxAbk2+ahzlWouTPMAyRaXceZKgluElaMBP&#10;rmBgX9EcrzwyajWmuNAjnWCER6g36bVBnZ9Z+O0DZS3xdaxRoGaAbg1mxNHAkmKoyxCuFEBvaiXu&#10;zYOaOuWGqlpXzKXmcnEMOvAJ23Poaw6lSg92Soddt8zYol87VKufiuOmy7GAK92kfB6GWQ19Gu79&#10;DxHosK+h8bN3GdJg2tqHo0x2sQPgnXNGqBUJsU4b+XT6etVyubO/p7Vb+UXNEgnXtzafa2nUCzGu&#10;8rvK5nrwh+/3Hz6knq77D3+373vluu3QIvi6RUFNauu6ZcPazeslFZZOWIzr/GUL5y9btNjNXdUd&#10;52+Lv/mXBX/9r1/9j//PX/7pnxf+deWOlQdO7mnpb+iVzO5Cz9TcyMWbE1fuztx6dEVS4QfP7zx8&#10;ee/p24cvPjx9rWDhzy8//Pzux98+IhKuxTL9+8+CrH+vfhWsFXD98dcPP/78/tNn5TO9eP320bMX&#10;dx89uXHl2pTEjv3DvW29bXVt9fUdasfa0DrQ0TncDXYV49rf1jU5NHhR7aAvzd1XVvndW1ILP7xz&#10;896tS9cvD04oL0YJ7226gRPwZro1sUx6Qfcstd3mV8QR9FIiQ4uCHfUOzjqe4LkeU2qBio/6NznV&#10;YRRcToIeEEOuCd7goBJDLEkrdtZU7ZPoq+mWnFluslrMWbp3iagIwvQDsWiv0sIqqDUxwlKWxrBK&#10;WK44pOQJF2esNcDGWrUGqgW1juoiBVUWaa5EnRLNGjXYNAdhVmtlkswkGw8dQWSHXbTEjsIpEryQ&#10;mZpGag7sFFisoTWCVBA63ToK7+Uvitox8/BIjsXWBn8CahyYFIgI/1ka0tpqa7hYKXW5AwfKptam&#10;v9K2k0RfxxURcFu0wYG4hQsV60bDG+Ne9LrgdqTC6dljPByYqiXfBSCnr8oFBqriaYksVhpwP0FK&#10;Wok450JWQ7Qacnv7/VcVRJB2ApdC8MoN62Y5aJXFsg6qaglF/CfLL0vPmwTARsBZxQKpmY2saPgM&#10;00k1gFOe1aolqbvgxJ5qKlUf+IPlFXwbotXSVvhPUp1iLjW000/H8JIz7NYyoF8lIIe21Qua6Hhn&#10;9LPWjtb/XvS6MeIGc7o7BZ1ga7A2gUx0QMIOqhxdf6OJflOsWH4xyjrriLl1KDvTrRxvXTn9unKi&#10;RA05rouQYx9qXqdaUFm0ygZs04KvGQRwvtnXpAoXoWw6O5lrBVuacdVsPoDQJDBaSiCZc3fzscQF&#10;B7VaYs3FE3Wu6uuB6CFgQ8zaX1qao+ZOgZPQveaAVQarcUKWWCbzvexFJYqOrRcU7SvfJz0bmZqQ&#10;YIYmsnpaMzdSjkKQj7efxjw2WGY3Ab30dBE4l0rG/dkNm4NRayZyfW8IzwQv5d+1hU6cJv8Zys5Q&#10;nPJVOk1BXdoYHHhma25clMOO3gFQuR1OIIf/0Q1gjAGsHXVwjhNuC7fJKDEdiWdS90dXrdyiNvWt&#10;0i8LZ7K+ogL8tM+h0mEAwwzS6ELriR5M8x6TUcwhUkTXJ8PuBkymSsKUKx3MqOgzyLqnaz1q+aif&#10;BtUg4YJLi0qZcfDhKJCVlKaqN0NIRR4Yap5kSjZjriXMZPbdDDlSc4HkxAX7fXjXgUmoUSNDZy9Z&#10;TuxkzqjNLRQ37Id0NY0v/j8WVp0JFFyK9hvOH2xcfZ0+wzlAu1dOBmsU6b4TKjIF3Tzhami5yPCs&#10;Fyh9cY0Pk5ufgCuf9kQRJi44ZCy4t0wxM1ClesLkNUSB1U2p5btC7/Bnir7O4UzjVh5CiVhAhZGU&#10;4GQ1p6Dwh1lsvo6zDvEeBrPEUbjpLn45zslUoLWpTv8ySK68W7Bnhq+ZFtMBonrkg5CdglMYXQva&#10;MxUuAuNCR8cNWMTJ2X1+TShXOv0UYWeRemYObcitk4TIJZ+3ANfwh8Qv2dGa/jcOFoaMxf40KNeQ&#10;EvK62/o7VbNv6VXnU/Wvb+6Ua+F81/Tloetq4AJkvfXszb3XHx59/PGlFntZ6XPzy99rLCuqYNGt&#10;hqxSzcn09ez95ydvPtx/8/7e81c3Hz29fP+RspfGr14fvny1//x0Y0vnvt2HFi9a86+L189bs23Z&#10;mu0r1m5bvmn32h0HlBW8ed/hXQeP7j984tDJcyfqW+skn5ORVXhVS3tfZ0d/l8KBJQbOTxntJAOW&#10;MDgAVXgVRCq2ber8yISgKYExVpPCF5lWFVTTeELGRjCsEYvpFxcrOEePV4XnaRR6OkcHhmYnogq+&#10;LpYDCyteVv28eO/G1M3L0u91TAwd6ahf+f2uv2xc9s/L581bt3zroT0nm86pEWtHf69KAwn2TCwN&#10;eJWrkuJR2laRAU7nG67TCP4FX6WY8KXqhsAujuTcs26C+5VDuTk3zJeiZY2mN3CuJv4MvuKErEoq&#10;RVfsc9VoE81CkngMgYRYAnhYW7S4knTq2wUhYmcdgMUtVGfwHhDXdGuI1nB39DjBtQiGSQcUwzNI&#10;y4xDhMfxdhoGU0WKYjmo1WAGna1gTNKbLCoGYydYiyxoa4OB3D6+xY1stjz9ddEP20Ph8llJtPIV&#10;SqvnlHsEuf+I1iSLdZo0ux8DbRV6zx0mdzaT2ORm1YD3H8sEuTNo46t+sxZcGH9mMVAs+2jIivU3&#10;73s8bTrwcS8S60q0qc94MLkLBQdmhJPGZFkvpHduj6lH5Lti9M2vPhn0+cJU69iRq1Ry4JIdXVCr&#10;Lb5ASh39YFfl/WqxMNhNj3XGBi1b8Fw7H5K6FFibs6hWzgjH66Pv2HkXAVMyyKnofSyMPYUSNSDt&#10;U+Jav0TCQq3g1dYm8a5nG+vrW5vkcT197qwEw98dO6JurkQ0Cbh+f1C8q+KFd+zbtWX39rVb1kst&#10;LOpVcU1rNm9YumbVghVLF65cumCFiFb12Vr81dJv/7b02z8v/Pp/m/eXf17w178s//rbjQv2ntxZ&#10;13mie7R5bLZvcm744q0pAdebD+fuPb1xXx7Xtw+fq6XNu8evPj5/++MrpMK/qr/XJ7GsaIOjFiZV&#10;GM2wGdef9Neff/0o4OqmOC/evn/y4tX9h4+v37h1cWJ6pHugU2ntgqwNugMPKhNYaW1qbNOtYGHx&#10;rt3jg2Nz0zPSety/JdR658n9O1IL38PjKuCqcKb2gZ5GF8iU9NbUjWAY+DosAbaghTJ7QK0hXVN+&#10;onpVIhh45NW0P+Y/XXmxCCiUfkquLpgqNwjdO083V5lTPQFbYpHFUPpH1S5qW05UBLExuGbKVPhV&#10;G8T8oFftOFHAzhO2GJhZa0lz9Dww2cKOAqa9iFCZuZmIE8NSaLLHBzzlA/R6PVH5JfgGkslZxHnT&#10;s2L/1dNFbq2JL3bcrmaVYxfUvntWwJWsI6sXDVz9AU9ooYIrLkQzNIcbFT2wXqMVBfUAH4ISsSgm&#10;wcgi06SopkNs0Ir2yFgGSanmzGAQY9rgl2h6a5RsJMeBowKoAqsCjX5HGmnE1YKd2kLzxpZSg+TL&#10;rLhGrppQLdJicOkgMbT6iRjYzWm1cv0UTNVP9shtWoGEUSN7d5w/rNcohIVU9ZpsJ3Uo9vt/cvAS&#10;dkTDLcJgUd5GPRsBLfZLAQkp/RJcZJGwidC+86L+hEVHWhRhbBSK9NcdX6zFxZIalW8Mq1phaE9t&#10;ZShT8d0wn+7q039epxqcraXCfAU+XbfSSdpwkpm0JSQtufwQBjWGSZs8QVY6OfQze+G/Okl4nL69&#10;SZnS/6aNrxXF7tFCAHIaz3CKcI4WKzO1GUdpc4Q4upyROk6MZqoaRYbuL8oi+K0NVutaUKuZ/Sq5&#10;geYutY6mxpYsUlGm90kwLSpfs7ttwhg+BPqM+3nSPUi70CoIB3dKEpXW3+EjpaJAqNqkTNk3yO5b&#10;8g1UMKgGpcDyMb9JJ9gKQjB1RodgQ6DRJvoHIGgsvmC2co1xsXF9OuFGS+imADA36QH8swFFDMw/&#10;Wi0sTk+HRuNDQ5QMtSbfQmJJGKq5TItv1pcr/UsrJjlCYi1cfvZJatdqotCS+qNJuXuuCLW6PweB&#10;45TujB8cd16TB0OgaduCNwK6MiDcQRiEL51C8SEPqazoRliV+SGUaZASBK9rASA9Q68APJOrpWQe&#10;kSo3ZW1VGm2bOcxKaiyxeTz06katiLtSdw/3G6YUG2pcSbaC4FMNa5q5mgnexDtBulafbCVTSrSP&#10;82Ydo6XNduIX2xAu1MOIpPD8rKTOApxi+IGIBma0dXEUU5n1xuuSWS8b5qJGqj/mb93RR88qIXMH&#10;jDn0q6QxkVTsaKV0r8U9a347MDuj9EVWZFcb07vYa93Aht48SiP0humBGoOrJ+v0NXXTINYQejl0&#10;oue4pR7s7yInhukOnSrT7IH5UOr0sdnUsiI8jHGkMOz2gVTIs8LzeUIDIUpPi/Pi0hNn7coFmw0e&#10;oD0srALErLOd0mLEPC1TgRr+NL4FvYdviS4rlWzT0UxzNfiJ1TFhCyKNAJiGAcYzgH/PQWt6YL0I&#10;Eg7qgHpCpVxCCP2mdk3wtSxiHcmQFH6bZgpOCBN4jFm+5uuJGpY2WB1uWnraG2hvc07GKqVotvQ0&#10;dQ+1nJ/pv3pr8t7jqw+f33z86s7L92JNk8Ck1qyycmmBZVUCk+ysf5ej9R9A1k+/vJbl9cNPz/Gy&#10;fnr46v29F6+BrHcfTN24PXr1xvD0rJqvtZxu2Ldm6zcLVv3LorVfrdi0ZM22FUKt63eu2vv9jn3f&#10;79y2f/OhY/uVvXSu5WxjR2NLl1ysLa3dba3KHeluE2rtHOzpHekXNBVqTTeOsWlksWJWLWUke8nA&#10;VS+UKMPukx8DvNGoDgmaekyIp9Jwab4u4bRs4RIpjM3ouanTWz4OhST1DyqO58rM7K2rUgWrEavb&#10;sRK8JFWwKNaxqzOiWBsGOveePrJw25q/rV+2ZPv6jXKxnjhyRkGkEl2rKDDCrFFTxpDwzP65g8XX&#10;7a6bXLm4DHRdOOJbaUwQsIR/ij8UgiUuC4TJFednHDdhn/9ohit+zELfYnI2qCvZSFEi1IhTUS6p&#10;cUQX4H8Bw5DLVTXV5N/N8wc1aZttbtRcZFDIwWykyUkTdPwJtSHI9gvM01cYbRo4pZeM61CWZoTb&#10;0bebMQYcpjtuhLjoWt2MJypiXABoFEub4jDMZgXBZokWMyLCyos62m/qZOgbpfmTTnid9twGdXUU&#10;ccR53PLcnNmAaFxjciZ0yohO++IIItCsR4/9ZUe0m76jurhmQ4T9GjqODqRBf2G0GfKKvUZnoYg7&#10;j4ClNCU6OEjSY8I7uW2Gu/ZWOeXIeC/ugFQDAx7Qy1TWWat/01IoR7NkU4UprVS+6awbD6qwOhUH&#10;itcKYBtWpBYjkEHIv2uvw7Ia3wqX8hWlpxF3WuBusriNf4CXbtzKlht1lwjoMKimhTV55SAGweqE&#10;qeFzryF43kLi9Ps1FE+qk85AnXVSCEuT3C5I1t7a2NGqPOGG9pa65sbmzrb6lqZzzQ1n6utgXE8d&#10;F3Y99MNh/ZRmWKhVTlcBV/3ctJOerlpWbli7eNVyEa1LVq9YsHyJXi9erYThxV8vW/iXxfP+uvTb&#10;f130zT8v+Mtfl3+zePOiHUe2nGk/2TbU3DvRMXZpcOrq2KXbF64/nLvz5PqDl3eevL6vYOGXH56+&#10;+ST3vppRv/n86zurhUGtWohlqgyu7ogjqfAngduffnn/6cc3H6UW/vjsxat7jx5fv37r0tTs+Y7+&#10;dnGt6o+te3Jnf4dwbHOnBCaNShiWbLhvcmj40sTE9YtXzLjelknh8f3r925evH559MJEx2BvU3dH&#10;c09HXXvLOQ1Rd4f8CGriCqM+IoSpCCWiOqhs6q7CuWomP7lKWJ9y6ZX4eo6C61aRCaTSlNeJGcv5&#10;zBPZz2vRpEktiUY3pFHMk3oTAXCCxEr7Vlu9yt2Mp6EkdaEWknsSLGrQxSyutuZAWetp7RFzLgm4&#10;1MFL+ZhW696n8i/kcW+Ctwo3qvheN2U0F1VDtga9xcXqv5oXNQErhGLgStJvyF7aZEyqq62ZVbfh&#10;hA8rHXGgImNJ/aN0tKb6JAKKjCH0t+A9oRsbYkPA5r8sUdTknPhYoxj4TLyKgYi1Pjd2vTrEjiXo&#10;piJOVe4BYTrdF5F2Biqo1QfIZkBD4rCv9seCRc2gavcFsAFNbsQqF1iRcwa7mvJ11xyvStpgYWYh&#10;Vccy6YrWTUx3LYCroKK5VthRWqcGNYX+jk5V4UwGIeAuQQ7rToGUFrte6JcNlVhgGqv2CXNCk8pm&#10;6bBcu9rIlcWRyAChngVbphsNmcBZID9NSGprQNIkAEO9ihfWnwTTq4479OChTmB7bZrK2DUKHisI&#10;kA+U+J+0AHWDI7/A7AozqRApOr4G3Nv+mjY8sOTWfMZ7CSAxnWJxAuNLTrRTjpwWDTtvF/IX1KrN&#10;hi523pK2jS9y36ABoQKrgpFM0+qGrYWGKj5VEGk08fyjCDF1/jRQTFdbbV5BraJwRwkQhjSW9dGw&#10;vE0QV++IbnV/Efhbl3ByHAv2hg0rfFo8M4GFyCmRE4NvdaAlxogbtpI+UshIhyik4y4T5No2grUu&#10;NC1VHKVT0KMZ4CIHNRAiUIrQKfBMQq3SMwDUave8r1jdLNLyyyIQ+2YNKckTDiYEhBf4zdDF35tB&#10;02Z0xKALuWfFqc2TCDgN/yyOZUIfrSx3k+QVG3V4oo8Gu3CGwaL+uuBSbogG6ixoIchJR+xq9MLG&#10;xAGr26XIVcuS9do7yJ/KtDI6UotCrX6hspiCfQTbcSrmGzXprGU1eT3B0sxLvAu0DdSHoXON+fWZ&#10;KISDZ6ynLWxetKkwftPT1n7jJhVcxGhqE7sF3qU9rIeUE0lvJuBXCLCXZBcmx7A0zjvJ+o3cLGxO&#10;+cMxyEXKrv1y+1ktCprO+yO2vHr9aeyEPzOolWKEzXVaYdwvtflosGVQnBXCfhbaiGuzDbDZjDdJ&#10;Tsqe0SfTZ4ges67+EncEKgOd5lFqWRFFX8+5i00r2RKVVpZpYqbjFRQsxGlGuLDilcHVfCzHLig3&#10;QrsQvDpAUU85ZIWPhcXSnK9vBIVVdjCNByW+ikE0jTEDKUPCuKpdkws6lTq+YmeMxRObOXoGSvsi&#10;ego1Y5nj0mxZnwwM9hTWGnIGFvUvXlYHkrmxB+ZVKFbNPoXHxCJOyqau24jmBGAzsXbiD9N6VGBV&#10;MxhxgCrPSx7c0NGiqVJDR31jpxJBztS1nmzpPjNxceDOw7lHz28+fX3v+dsHbz49e//ji48KDf71&#10;jSArucHSBv/+0apgQ9bfP4hl/fjziw8/Ppcq+A0dbm4rLhgj64PJ67dHLl/rn5nrGx5rbmw9smH7&#10;0gWr/7psw4INO1ev2rp89ZZlG3ev27hrze7vdhz4Ye+h4/u/P/XdqYaTTR2NbT3SA7e09XVoae3t&#10;UPySFjW5Ef4Umyp5sCCr2FRBU1ypBjCRyOoDY0KnMqMK05YAYc2ZpMGRkJiEqlhbQ7RC02nEtEyr&#10;I+tIj3qxjg8Oz45fuHH56v2b1x7cvk57mztqxCqF3uzd61O35oYuT7ZPDJzobNh+dP+3G1Z8vXbJ&#10;mt1b9h0/fKz+bF1bc3t/DyAQlh48YFgIADP4jMvROnZDVltbuS58XWNwdfcmFDE6fDpwTmPiRuFb&#10;UyE3gosSzlRrPJsTNYLPMCq8sEyUW4FjWnNtGkVHsclrw2mYtPBmQq0xrGbRCsWjhnALEIoBsvY+&#10;1E3SaLVy0zjWkbpNjvGPYniiILDmcJj1V1c0K5Emv/gwHerLtVa+N4xlqODypg3J2c0Kq8Olh2vV&#10;wUW6XAnCdRokh8xXqPEwUh0uFh+UEoEb36bWqa3N/o4rjssJuvk1gDxS4aykNoy6iVGgtIo71ynt&#10;kYu2ObHPZDjVQpiE2XwrYwyr4gLoLiOvfTRGhQeuMG2sy86LqgzAPnalnFegYCVsZsy98hx6Lzlk&#10;eLw1SpYY6BtV7wN8UuWhiGOLgTcJrO5gqrDo3MR8CKqNdEstkLmz3Ox61Zj7fCgq6Oics5Ka+tfg&#10;xyoAE8g5S/+gHBbU4Y6aQqS+LnFfZndFtovpVUecvo4+tcPpaunq0E/xru0Kzu1TQ1cVws6daVBW&#10;G8D1+OmTymeyWhiba5yuQrBSC29XXNP2LWu3bly9cf2ytauXr1u9bO2qxauXf7tiybcrl/554Tdf&#10;LV/4Lwu++qd5f/m3Jd/8edlXX637dvN32480Hm+T8W6qZ/ji4OS18cu3L9wwcE0+Ex5XAdePL95+&#10;fvnuR90hlU73GZa12FwL6erEJmhYq4U/fVZHHAPXt++fvnh598Gja9dvzYxfEE7rUHh7c1dza3dL&#10;R28blTvJTLqbFS/cNdrbOzUycmkSxtXhTFgVHt+/cf/27LVLule09HUJtaqbaz3dXDuae7G5SiRs&#10;H7vmJ8g9dCH4EZbMBU7jZHlEOuTKLGIlZT2AGIMhjVpdVRGSpKyQPPBaxph/DbVQKmvwpZQemFdb&#10;A8xMzKjSemMEvVSEw9A6GVjwoRRlIqCzxxW1MNJITYbNjgbNajYbvWQwHtAU+QnwNdA3GUJJFa4t&#10;hUH1OyFU9SK9ZEy9mpK1ylei2bTACa2KadZNa4pI0MjZf3U4izfAUjj18cIFmu0sfW4MZ5xOjJvU&#10;yU8GukY6UKyOWfIe2aBX6D2UifyLuEMCjUvLGRCpQ2QFLJPwpMkteNU+QZTANRrWINYRTVb5Cimk&#10;Tw+pt2whmNz4NnLfwHtWYoZPUE6oNblKHQMgKWffypUJ8kpHGFCrer0anQnWJr6YfjmjE0KtPUPY&#10;XIGsY5q9TChDuEQx5UV8laFYg2cA8SbKhPQieU34kIClSFFh1+GpGf0UL5pGL8XU6vY2bi5qFtgk&#10;ZNBmMKpep3usfgICbW0tcU1y4gq1EiRdXLLJ4DUJTs2gcMLe1KCprN8Ahqyj/AzGTpcdo1a00P4X&#10;pw2XoKb0p3GesBFpooZMf0MzFkm9kPyAboLlQMaLrHEkXcm5YS5s+FeHJ8eyi5uXXqNQqcKrdDH1&#10;lzotRupf9JNWX4f1ArjmhcXPSVUFAfIZWuCycoKmqr6swqtyHXu/Cn6LtFs7qy91pyLIUr2p6g7X&#10;J8QaJCfVXMPXIFLtIx7mIBarYUvQUXHGltAzrU1gL9e2P+nyMP3ruCCRLgOzdciKUhpe3ZJj1PwX&#10;1KtQ5wlqWPKrGAdkGNHiQn+VkKFkuiK3DhwCEZlZDUtsPpa90F/JcwL5IK7u0pCauxMigoUWHBKz&#10;GnLPql0LaHP7SFFNFXTa8BSK2OsPmDfj6lOx6nbru4Yew9xrciND1wrtBl7SqrJTGnPtI8LaYlwM&#10;tGO6EIwRBSzP16pxSxKGIgOuwX721JA4/LDv+/g9IqPVTFFyrJTJuWNW6DFHMHg7kDiknGlGigIZ&#10;SUbVN0dr9TlVfEBLe9iAT9ca4kxOSx7MtyZniiQv0UGkB5dOsMDv4PZw7FGeq4Igxpv+N4DSybHZ&#10;2RCwhsElG8w9dcxeuner8Xll+nWVPb61POpi9HKNwN1ryLlVsczOVeKdBpmja9bOyu33c3/F8NKh&#10;QJkAhaw2KZHV8nz1xDEQLrOrWl0/cUpBpKFYEQYnv8S4vZaamGCbJGyBCowu4FpRI0OEJrQmvTeS&#10;QxNTa+gvwmB5bWed+/RExqxt+5IkXAUgG3VwAYbotkpK80VnVlHLwDeLD7BqlWkVosEwswpmkMyq&#10;4Tc0w8ZVODLl/qv+xvBIUQgXMXAkwfayikt0E1edhDonpViRMBiNn16rO2tjl/rcaGLU0NBxprHz&#10;bEtv/cD5zrmbk4+e3Xz2+t7Ld49efXj87rPIhJfvFR3869uf/q5pmbqzfvr7v//89/+QCk6TsHef&#10;f3398RfHBcvI+uH+87e3nry8+vDZ5bsPp67fHp290jN5ob136Mypc7u37l66fN03C1d9tVb86o7V&#10;G3etXbdj5bb9m/Z8v3P/0b1HTn2v/hMn6o83dTa197a1qJlhT5vUy53qcCMX60i/G7FCqAqvDo4N&#10;M+HWjBniVEgJe6rSgGVtVdsbrK1ohof00zN1hq5Ey0wqbFZHATwPgBFta1QvyNp9frBXYzZ3Ye7O&#10;9esPbyv75AbRncoKvgtkvXMVinVm7Nxwx8HG40t3rJ23bsmGfdv2Hj10rP5MvTJONZPuFxWsIo7u&#10;4Qx+JoguzZDrVrCr6TJgrTY1l4YTmFQJ0muoV7depKMVdaIyofSNzkoTn/xhTQNRcv6HmvPE1NCx&#10;YvZilNCM07rcUtzJ9cI/Gjw4Axa6LyAtHsUgGS0Clgg740UsGl0QXYFzVbRv1KTBM+ATMbpWlrrb&#10;UDFJcqUY8Zp2+2KOTVkqm+TdcdNRA2/pqwttCzEIADMrSOkhwBXUavhk2hCba4WsQGW27IJL9b6u&#10;ETe5LWJUo2XfOkr7FlBu8LCjgwGrYSC1bREza/cdvERxDXuwHxO+WTnnHDoLp6spR6CgtSF024oG&#10;W0paE6Siqdl4bstVuFq+zkAR6jK/2v7gsppdGGGqmTejn+T2GF33OHHEbGf8xi4uWOuri8UBXfH6&#10;2iOAnF5L7iRRzichSaCd/fUjL0vAahjd0K3GwMU5XBtYk9Wc6m4czb9kDL1rPjNNy2fXrGcGkcLe&#10;WzmfC0RtTtJOSWdISiTByREnW5mspji9imWSzVUvZHPVIvGwmuLI4Hq2qf50fZ0WqYVlcz109PCB&#10;I3G6qi/O3q17du7Yt0c/t+zesWnH1tWb1q/auG7d1o0Crt8uXyTqVah1/oolf1u64H/M++tflyhS&#10;eP6fl8z72/IFX69dumLXxoPnDjf0nusd7xwTcL0yMnd7+sb9S7K5Crg+Jlj44cv36uylgp3ugVIL&#10;i3H9JGa1CmfSi1hef3Zz1x9/+e3zT7/I4/pOUuGPn5TPpGDhB0+e3b51Z/bCpZHB0c7O/rZzrWcb&#10;2uoa2hSZ3iDU2tKjuIH29uHuHl1VcxMX71698uj2tcfyuN5XqvC1uzcvXb86MC4yo1siogakAAD/&#10;9ElEQVTtoIVahV31gsatdMDSOPfL8qoaq+Ao1nQPMqy+gavlbDyadaCpHaMkguTEikmEj5M4pAMy&#10;S5GzN5A1UNbcuA5reE7QqV4DegsHCP40ygXomvGzB8orcfWfxyITHpvqg2/9LyBhEKaTe90+B6Ab&#10;hBlSt8aUal6KNczTaVvDIp31ytNTw/8VaJp/1As31wTapXdmEG9muf5G6NYwn5p0gffO696opmgX&#10;xy7MWq7MhpkcCgzG5qolJDBAelxMHuDfWbC4FJNlizTV/UrAQRZIFvrUCCiRQLWE3vQ3sdgYHFey&#10;fE3tVnnFlhybqLPGECOkhwjNttTUCnzVz7wP82EJKkpjULo8ROoKQVStjpqkwoJ1oFbJZm1JFfsa&#10;plAeXeNVgqA4sjbfWnisF3wy/OrIpIp0dI7VT3XEGTzP6z+FdKbzDWG50HdugQOVB1IycwhP6F0N&#10;FAbiMzoCqLCs+piGJgRm3KokKlUC4wQCa+VJA46RNepfUamttF3VbqNgzvspD8jOqvUHqXoNIF6U&#10;xuc1c7ogrSxHwt3SMvqRBwNcjV1RO6vCYbiYPCS9GeoyrLIYar0IxnMamNOGjVpLT04rAZAQ+2LT&#10;EfVFAqYtKgX8mSKfbVh1jQEvsjaMBrb4bCGW4VTd5zaGYb1vpJ3MJKbauqKsOfT2A61jRg1qjZyA&#10;n64aBLhydI03nMYk6lhZWThgnQWN4Dl0a+AljKXrDhoKARV3fI2ltrCggYKahQfzxNJd6Ot41nVd&#10;gTYDVtM/FvV1cQ9iKyWXwm9S0WhVbyWfgg6F0rnhKKlxcThEMYGXvFO5pEFEhpE4A2PZZ6pRgIE+&#10;nOl47g6mZMGHRkeKWStxSsghFIFTMYTCseKfu3U31P/C9VFhyn6lHhZRh6CFDAbnZ9RTEbMoVTeD&#10;VeCWq3EpeViz6lqXza65D7rIlApZSR5OxYHimTWx7tBjsa6NpqEQw0+GLwVFm5qrLdqv2GuLYCam&#10;RwNpfdh5WkTsBu5q3gDB4s8UqYyOoPTkKEIZc22YJaBWf/mrEzdf0/EalnMqQn0bxbmKgY46PLZr&#10;CiV4uRQU3KShYvzC6GbN3INCumIt5kHFGV5rViRTa3UspNcAxCZqK41VnajE2Rhlr/tw2H9VPXgi&#10;eQ1vmVk1JHOSSyyug1A18+9VMfnTouHy7oRK8vOM7BmiIwrGqwyfYNFkuvih6+lpsY1pPuTZEmSp&#10;dUcGn27fGpIqQxTZHuUPM7pktBBqnTQs1Mtx3+UrQsNW+xhxQTGvBmZnBqAPQwFFuGslVT5WEzPn&#10;RIoqMpCYmkK60SJ7FvsqxRFEtMiZfHUSU9K9JrPtiLvUPnRYsUPWvopjrNA1M3Ikr+ZX0/AmrOwQ&#10;amGNAIV2NblxBz+2XOtv6+9q7RM4lGv0XEPH6Y7BluHJvotXJ+4/uvbi9X0g6/vHL96DWj/+/PrT&#10;r29+/E25I29/+f2DKNZ//O+//f4fv0gnbGHwi3c/PqUj6/u7L97efvr6hjqy3n44eePO6Ny1wanZ&#10;rr7huuNnd2zYsXD5uq+Wrf1m2dpv125dLq51x8GtW/dt2nN41/cnDh0/d+xkw4kzzeJ765RN0tHf&#10;0dLbJpa1e6gXinW4T01TwSTCq+BP2rFOzl6QmNMhTJptqwowOYHclAxhTd8tAwbN6h0jGcBMhKOG&#10;/ZZVT9jFOqJeqUKtw0MzCl66ePnOtRsPb9+ShfWRspfuiWu9dO+6tHkjV6a6Lwyf7G/ZdGLvip1r&#10;l21dtfXgzh/qTp5uqleilUoAtJ0YHgAdOfjKLmKTjRYUxMsdY6QqPpxdQrYuOuhyIJ2btDzywNEg&#10;uAWOLpBQoznHOM1Ee+adiikN4goerhGkEnYKJwgjWSxa+lEZcJYTO2djFtN6BS2EEAsNWPspUISq&#10;9gvhVoSjpP5UpC50a3zXBpZubaIEHSVmCX4AKSPj1xcFENagUYAxQNHlIVOyxM+ycAfgnC8VJVOI&#10;dPSpMpkSyBQ4hNCAC1YYic1T2UJnxYSE3z76HhlXCmxvTvOn0K1hn7I9GecUAkpdzBBaH/YlWWoQ&#10;KTLiFJCoNSl3laNeV1xa2lg04fazifCtAp9dU9DRoZJY1QVAdxWjW0KbKX4lZqm64+Uem/WwhjQV&#10;A2RSwIrUwty+/st1E3hpl67GSw4ZQnr1c6KMpUKAxlZiBOdO1yTl4cyr7kfZKu8Lp7FlwCnEOAeL&#10;8ZQ+H3DuofORqkj7HJSqiuFoKJP5Wb9eKGbJhb/imJX9O0g1/5IP5zA5lolwJmGwHsEwIVjl6vf3&#10;dir2vE/hbF1qh5NWrooXVrbwkZMnvjt2lJ6ux3448MPhPYcO7Dq4f88hRTTt9LJj885tG7dv3bh9&#10;89I1K+RxXbRq2aI1KxauWfH1skV/WfSNUKs8rn9dtuCrFYv+bem8f1k2b/HWFTuP7mjoOTM02S2b&#10;64WrI5dvTV67e+H2oysPnqmV6+3nCmd691io9e3nFx9+ev35F3WxVkcc7Kz2uH5Z0hFHwFUe159/&#10;oZWrgeuzV28ePnl26/bdS7OXRofGuprazzS1n23rbmrvaW2VS0L1u9629sFOgOvU4NjVafq43r+p&#10;MPPbTx6IcVU7nJmrl/VQUKheXXvz2bYmYdeoaVRHU6VS+QVJGOZsR2qBSUQnWCqzfpLyJKIcbwO2&#10;r74vkDIl9ep8K8kjlG+AhbhJMa8aHAYW2kfKO3aiFgCZp60+GeeXudn4w5n2FLLUlGwFki3udacZ&#10;v2Aq6I+xYUGYfIWwg3lRYQGh5ciMg0ujjDXcDSHMtlXvuFNj0TZjsquidHXvIqCIpWp5GiUtU9xp&#10;BV7MhJ9MAvCXFRorJnVpZFKGL7qzEvZrI6TnvWAcwxwbD42/hNHEFApVWYdoYbCVw/qr+FvYLOxv&#10;zhD2m3oh06m2TX/VhxNVWzJHkZpiZw0CiiQ4ZmMBVzuBIVSd3lRiX0IsVwphK43Flxq1imXVAoMa&#10;LNlPxlD2N8wW21l6tei46OY5PTqpwZkVXhXjKrAayNo3OvEnMzwJvDWkdjvQlr5+wTm3KkmcDxLi&#10;KGkDO92pFTQYRpEEXaccGTpaJ5wPmxjEv6pAI4s5k4QESiRVWcBVmFvCVP4xQcGJ4YVQRnKsMS2+&#10;VuFbBtT6UsM5OMzMvF0DKAyqvis7T2y0Da6BkVCdIscHhprVNMmGZu9OCW0S3vMgYumEq3SNJ1LY&#10;nJ06e2iBo3gklxys4TaJb6l6wLbkwULUNvE6b9mOUyulDUp1OUFkqTU5mJNEpcK7OqfXeAl5ADQX&#10;sJDLyed0QpiyO+w7tC3gVrSt1illrD2uFB3MJLM245bSGDbnQU2UC408GgU4zKSbfPL8c3qbaf0K&#10;ItpQyj9yVVTZTmGk44DNYmEtsNNyU/5kro/8JH01oogkTrm1DLvs7UmWd6QRhl7FwW+tBdk8qREw&#10;tgLeCLPZNljZaEqd5+H4WbTWdMrRxB0564QY13Y9jSrvbmEOHbIV4IqrE8KtAAzuXKyKlRMLeUGR&#10;YKzQyVVAkVxRdtITrUTRC/tu8qjK7YPD4URig8zSHpbVOgErIs/cUin5G265ws3eBVnB/TqUUttG&#10;PkHVqpsVWjAcd2VwbxG7Gm1aDUuegR4PahOq6gMeY+ru0+6IA47VtwNobe8s+Vt6hwAnBxKgjqbR&#10;i/GtdT5GrbU0qQKNYK25HLQBmWCF6KuRwNQvZPECe6MNpquTGyO7424ZHJ0MIxdArQaZJs9Nk8ZM&#10;qxdhU2uoFWEzTyagrNlLkJsBkjYe9aPsrNCq6XJcQ4CO+xKGDLjN7LDiLpx3VfSBRHe4K6CVhFbV&#10;JnEk+U9aKrcnHHW45RwRU6wwrjoW4UxSEdAH6GNptFlBylQQOAGAlGZRjC0hBBhS75SxImYtw0im&#10;WZmBmScBlIaSctpE9IQx0NodVyIuvGue/qaJrmsl5wmeEUggnAxbI4vdaEqa0YRY002xpiJJNFnU&#10;O8Fj7s6H4pFZpht+IMam/40uSQg9GFdpg0VWDKu/t4Q9A62a0ABZlcAkO2td50BD30jLxOzg9dsX&#10;Hzy5+ezl3TfvH79+/+T+8+tX7k/p5+tPzz4atUob/Pt//Pzv//vff/+f6vTwSZrhj7+8fPvjk7ef&#10;BXHvPn8jlvWaWFZ1uLlya3D2Stf5qabu/lM/nNq+fvuC5Ru/WblhwdI181ZsWLRx5xqCl47s3v39&#10;zsMnv/vh9OHTjadON52ua6tTKgle1t62pu6W9oEuKYGl7LWmURyRss6ArGJThV1FmQq1wrueHxZG&#10;1Wst6S2ZAGGKGp7KS2HoyX2xs8YAHOCqRrUdQ709qgVcnJi5eUWq4OsPBFnv3X56/+bju9ce3p6+&#10;PTd69ULvzGjTWPfe5qPz9q7517XzN+zZpEayZ1saWno6NOHm3FBqt3kMn4SgspQkggEqRs70aUky&#10;E2rlk2lkJdSqtjeFfZXGtXQeZm3BrgZUfMCK2ZJvZC7OjspYGSvMSSoPkEYt42mJyTViY2HOcxSh&#10;FVBheywc+AIz4qv8Qw9PodaAOrOayIADt6gF6D4gykW3Anf4xO+qa2dk2PZIsWqADcAbaISfOGAd&#10;gKTNM/h071wThmL5wi7ScNhCBm+DaUz7YHO5BbWy1wbb5gCLCNar0lAQ0GXUOj45M61TIqgVJ7MV&#10;ktFJhhLPHhUYXAGw3MHCeQa+5rZDGJUv0lBM5B04mC1EpcEANKMuYcpJxsluF1yY8FCI2jWqYypA&#10;uDoWGA9X6WNaIXDGgWNXhT+l5uj7XolZrkzv9i3Hl2vXIhSl6WXnY8M26zyXBkGQNcJ4/5UmWG5c&#10;DLYPvrW7lX6qqVzkHMiBNk42D+yhdqHEOoWxYa08nYHzftGlh+8lmphynuTWWWFo2MDRShTN4Ece&#10;jDPfpwSngUg/41i9LxeG85kCX/VawcI0cdUH8kIGV8mGtTR1tJ1rbjpZd/b4mdPiXQVfDx39Ye93&#10;h3YfPKBs4V0H9olx3b53z7Y9uzbv2qFwJnXEWbN5/apN65auW7V8w5p5yxcrlknu1r8tW/j1ysVf&#10;rVj4N2mGF3/1b8u/WbZ16f4TO+s6jncN149e6B6/1H/h2qjy6m4+uHz3ybWHz28/eXVPjKvMFFam&#10;OJ/JwDUUa4Cr3a1FJwxqlcfV4UwCrpIKv3rz6MmzO3fuXr40N67I0c6exvbuprau5uaOxkbkMM0d&#10;A51tA50taug6MTB4eVJWBUXECbXee/bo1qN7VxXOdO1yz3nBAVKFHSwsyKp+ZgoW9guV1fq6hP/1&#10;vMhQ64ElgQ8Jw3ar6ppyoxpehEfNLCgPKSrIVbetvMjj2FZkncYEuTm5VzcE8E9SRZwDHFVqKazr&#10;BbYvT7EIYfLMpJAKDqHQM10HvV1uR0eTWAqLaQ71n9VzniaVhCcoDavqagrhGgFbM8TaTFTYi7Aa&#10;+Xw+YLpVewGW1kxbHxA7QtqOudOYRQVZkyQsECFEamEtUE07yFLatJoks6dX6xf01WcwypmApfPW&#10;hVl6vzvFlh4z7ueSpFvya83hxY8ZhawigfR1hVZMixDDVz5m1i2WVH2jEGlLr+h0iFYNjhKYQkcH&#10;n8PhpZuO0ZAQgV4LQGltAGMHRBUcnrQjEZADAD1h6TSL0b/r88KMmU1pzVFok3SLfJoYKreThV8l&#10;RQiSVo4njSo64T8lgsWqVAPUEUKD0xA1ml7PO2FZDbSSVZVuqyV8CBvq5FRilCMeBpZUTXSildWi&#10;rRHG08bZU1pMraLmWvs0IpQExAuzBLKOYXwNEiY32CuPhjncrwOiCNc1r+tEJfHDCKbh34NmI28W&#10;ZK1BR9ch6MuSuCbnDAG0zEqLgBWtL3hANSUnYnTCURc4MjQ2ZYeS+TyDt6woYtKSvEl6ET1w0LIW&#10;DYJAJrSqBsqtStvUOZNwZmhV0J2ukyqINZFI5X1QH/QdMU5GAlB57u6TgFb6tdoEm/M1Z2QIZ9tr&#10;6YTu9jmGW57LJmApmDmqVKNNaFjtUQQMokBz6cY4TreS9H0JWE10rcsQ1J/Sw8YO1VSk0FQU0pJz&#10;0f9Y3mE9SAIoLuT24dH2JN5xcAKuxiceBBtotW06MTCUO+8H1JSWlRZRQxK6n8qAiveaS+l9Fkf+&#10;IBJGioxa1dSlo57BqBy7qFjBTlbPglpn1G01Xlx9QDuuXwFm5pwFVv35JDahZdUnDdJ4X8As9Y4Y&#10;ccNgVxwyACNgL7iLSqSNYXkfFjFKYCcqgYiQvpRknS+RwjV1q4cLOtflzLS9EdcqyKpOofo18jMn&#10;tQB0y6PCXT3D7mJvdj9Aj0ahfB3IrOmIBB6kaumx4ZjNIo5lO6vsE605NdSAvVQQ4muFYbYk2H0j&#10;Sxst0omrg8W5VOmxQ89qR0L+W5AMUVPtuxW8zIkBgQZpgXlJz6exR+ys8EIWDOtXyyOJSJm4qHs6&#10;nuE4bQJ6XSLhEESYZJUj9AWseJoJJWuUjFO971gja4kxLesxY/9MahDmZtk2Y1Qgqw3eHMGIe2Na&#10;Y/uNn+NNBWTamsvrcCZVf1Q9+zXZol2hGSTmvhZGhgQOnnfduqSnlBAdHv+ofzm4BrdOpsH6m38M&#10;ZDUzrMHUackMg0xg5ZrSpwS0hrHTRGvmoIRt2LMUvfQwxIs2Bt2pcmgUNSTI2j2qe2lvuzqyDgw0&#10;9XS29HW09LW19rV0DrYOjHVMzvbNzA3duDv76OnNF68fvHr78O2HJw+f3egYr9/XvL11ounqo7mX&#10;H59+/u2dJMGCrFrU8AZhMB1uHr9WXPDH+8/f3JQw+MHTy7cfTM/dHJi+3DZ+oalr4Pj3x9YvWfMv&#10;KzZ8vWGHetusXLlx0brtq7bt3bjzwFbFBe89vOt43bGT547XtZw913pOkFXOLrW3aZcirp/sJQWN&#10;yMva77hgEoMnkQeHJnKTG9ApdKsYZvWwqYhWs3BK6AGp6sOSyZmnxWuKWFTDQnNjuT8G2mSXFei4&#10;NH3pzvWrainxhN42t57ev/HkrvxjM7elCJzqmho61du058yhJTtWfbNx0YZ9W47WHVf/2FbxPSoi&#10;iK0yrgO0mA6Fxi9GSs4ZpuwlriaNu1AQIMlDEsztEfgqpKRzhgoOlbKgVt02XTrxJVAa4fiOVJGr&#10;ltHa/JkWrI5KKhJfGwuD7vS/AoG5PANQcy/KeetQFuB0kImhhZW6RnqBLuWTFTOW5jdiNUOOnZ+e&#10;FrLFXWwhbkKbhH8EXyMH1WuWIj0tztiss+bFtbfcG1PJGXLvTfAy5bbSzJPtJOMqEeJWILPNBTYD&#10;IAVZVd0YJVvIMV2RrepCIPmWqy+soBFpWsIWUhHOsAKrftONZMri27hlzOadUoJUtZeJuxZru1Ia&#10;iCvYm0F5pdhW/zC84R59YmAbFjUBFy3u2ofPmufz+JDBcr6xmDV1KaSmx65soj5A56cuzuozwauR&#10;ZJuj5tsp1qimc2FqAgyvRwBKBF5zA+F/hWZr+mR9XcS9sTfzdSWPKvlSbLAGLSUAca3Jsko4uRb3&#10;VgmqL2pzFOa0gVX9qAQ+6Qw0i17k0E6BphATJjYnW8oKYFfKLja7uj0vtQaChQVoB8TkSyEsHCv5&#10;K651pQ2DYNU6prmuqVHYVaj14A9H9h85LMgq7Lpj397texUsvFeM65ZdSIUlEpZaWDrhlRvXrd4i&#10;7LpygXnX+auWfrV80VfLFnxj7PrtmkWL1y9ZsXXZtu82HG880DF0bmCiffzy4KUbk1fvzt54cPn2&#10;42sPX9x59lZik8evPz4z46pwpg8GrqFbZabwgrXVXKvsr4pu+k3YFcb1g8KZPjx/9ebxw8e37t6b&#10;u3j5vEJjWhQ30FqnHPXmrqa23tbOwU4lMzX1tTcPd7VPDQ3NTalZtO5RNx+LcVWJ7f6Ve7fOX1KV&#10;eUT3tLqOZrVybVaInRcB1zb1dO3t7B2Rub34vYkXdjoD0rBSIHDbYWudXD8ixyE5zzWTTqTpPued&#10;IZLEQaf76BHMfDJtY8KOOovEs5GiddIV5Ahi2uOFa7WbyZ9xxiecysBgU7dSDFRbQWkfz5dwYKas&#10;sbzG2wlE9OzXDXV0PvP6j7g02cX6pJPAiwywpuPzxI8JsNBEc49MKGx5ut0Er5L6a9Ir3lRjopKT&#10;BJows/pHVaCnynbPIngsFkJP7w2C3GmGrNxwgbaSCgWYSkW7qj/hWzR9iizUjU74dztgnYmrm6ET&#10;mKpMJuC6eEfQEGMCA4zXtHQeKh5gD5q3tpDVadWTFjjAV29blVYrbyrCYE3jHUXk2F1/Y3bNlYIk&#10;ObHBQa34RhW+a+AKdh1Rz1v8rnS+0SgL9mjKGBQnZChWM/jQqAZg5iYuCINL8xvanOpjQlZwpMh9&#10;neITy6iHDJlxoolpAJsg30osKhQKNWz5cofhK1tPCQRAywoZ0PNtauBTEa0JIg4EBQcmwRnkoC6p&#10;2n5U2nbxsg2F26yAqzqadvPMdqqwo4bCnmHtq9orJYQpZ1iUrnCD5tN8zZD4jOLcxuVaxpcPgNO6&#10;jKKTWaXNA8NDvqkBjIAT7xg5Mw62YgK81RqEjjVGd4lKAl6mI05lJ7bENy4+OE8hsWJzNVyEsLIa&#10;M7Stigix1HIZYB91aym7ZAOlQuemuU6FKNxtxQnjCDBSoGIOBGlpgS6yBDf8LJR7zKj+L2+bT7jI&#10;A2oXtuOsCNTlao8P1lplOgm5LqWDpSpDSgMOMQ9OQ/6akpLeTzCvlbQq6qg4yvcWfGvQBXiwBzVl&#10;l1gx1aPFqN6IVCgCS/B5hQBBmVYsWdyqJkINFyvWVP+ScGO+yHFKkhDTu3VmxjpnYD8uU6PWUMfw&#10;sSpVWONdDKKVqDupSxG1wrklasjq1kQuZYl4GMrRNcIQmJQMLacxSIuV11PJoFbH4WpVKZZbAcsa&#10;gK9gHqKnYrk0nxD5qCuOhsG1oaMWYCczo+eVC7XqYylAGt05m97Y2FsL6ZfE3QoB2inqB0NeJC7Y&#10;Y+jZs4PNkq5cEx4XnOx3PM+GZI45M5yS2Uj00k4Yig62ELCkGRnsad8DXzULd6QTQk0lpuJ0RRg5&#10;TrBnSTMqkSfxx2aFNXKykKveR8mA0wc1MJX6H15lmdZ4SmVIg+Hx6ljIR+cYg8lsD4ATnqr4mfOn&#10;TMJMbXF662RgDlexx2FcDWXzGQ0aT/fAXVqVGOjiHpcYbyosa/BAQdR+2Kezax7nnDPZ2px7Rq3R&#10;qFsMOS4Tpgq0zGWdNBNXZ5XJ5Lmp29j0Zy7ijUd67VBT3YF1zij5TNi0p22gp6m3o66rrbm3rbVf&#10;rqeWruHW8zODM3OjN+7O3H189bEmXnhZH75+/+jl24eXb53feXrjX3d/vfzYusbxlpvPbn74+a1U&#10;wb//z1+FXdX/5tPPL999VhLJg9cf7r14e+vxiysPnl66eW/y0vXByUttwxPn2vqOHDq+YdXGv67d&#10;+u2GHUs375aRdfWGHas27VovyLr/yO5Dxw6oKevJ+hNnW840dTmGpKdN8mDkcP2dEgZ3DHR3C7IS&#10;CatprvaO8BgLgMkKdlPWNFx1LDAMmxgeBMD+MEfTIB9dsd5EHnleGpNBTex6x4c7zw+2jvb1TY9N&#10;qRfiXbVjvXtT/Oqz+9ef3Lv66Pble9dnbs2NXZnuHO8/1Vm/8eCWpVuWrdu94ftThwWt2/s65LPV&#10;FFDTaI25OgyFWdXrwtS5JEGAdspePrhwVj4tdb1ICs7FaNEpeFUfQ37JyRP/vKjX1DLCjiIKcD5Q&#10;1gZVVQBYWnqCu3SuarUsOmdqabQGormOAneDfJBi+lRn+wkw55SrcFGxR1pZzWaH1RTN5ciikQGd&#10;XcISskfyK4gR0IjKN2RdaeWqvyabN7LhIBOtCv7NOF9bUpOnAl9J94XEs9w9rk5iup2lzFUjsKoR&#10;C7ABzQZ5ltXqu0Q5jku0jEXTOmE2z9yvPuPMYRBa+RdjXfaIIfUF5RGrMYopwMV9Gn1HKQXGb+9K&#10;lj9Me1UHTTnLyv2HgGHV+kMqGsXZempKuZLO8g6gLjZj5xhZQIEmOUHlOViVlhi+NCDTHWuS/AQ8&#10;jlI3Nw1/NZR1ZT2FcUWYcEH/6MBtSj+UdVAi6MhcnEFXX2VEgWCrEoa/HWNzNt5fByCnuXHpDu0Q&#10;ZveFJpk5bHxRRJezKGytx5biY0ytXg+rKhbcivF2mc9SgtxLzb7qVykaIFrdsCcnhjBqh23k5HUP&#10;yfXa197b097T3drV2djWCul6ru6HUyeFXQ8ckc318O5DB3fuVzgTP023bt+wfcv6rZuEXdURZ83W&#10;9au2rFu4etnitSsXrV3x7eql81YuWbh2xVfLF8xftXjBmsXfrJq/eOOiTQfW/tBwsG2wsW+ia+zi&#10;0NSVsYs3p6/fn7v1+NqD57cev74nS8WrjwQLv/tRRT01rxZ2VbBw8bUKrAq1uheOf/79R6UKf/7F&#10;jOvn1wKuL189fPb8zv0H165cuyAaqL2rqaWzsaW7WbfETqUK97Q0y9Mx0NE82tuhBLprF2dvX1PI&#10;efpIC7jK4zp1ZbZ7bKCus0VS4QY1uO6V1ULtcMCuQq3SrYhudUaDOEZ6WaVXnIZaD2giBqkp0DbP&#10;ijBU3DGZU2uzvgn86eNochXIGjbVNAYP4vCZAUiCkZkgpe1cTfdERxzDVGYy7qinv+qFtKxtap3g&#10;hJqYV+MExOrlp3xmsElRyvojQCPVyZA1HlcoHEPZgOfMVGsUK1pi01rhJPWztbdfdGWYUvxxluYa&#10;68ahmvilSVyZQzotC5oN4el99PTJLlk2u2KPNZXiW0ycCHSol6RIskDTsIzCVjW6FUIR6EhuEwRs&#10;FRfsaXm4PXfT8fsMSGKDbPmMMDgRBlZKuzOQHJoQtt6FNMVFglrkqIb3bH92J1lF4Fh3jdFmCPEJ&#10;2YXnc5JTuBN2M4gXlOuRAawKvqrL4LjWiUI44UzkCY+O/4mmQAY29iKi5hVpCXtbmFVwqSGoJoiA&#10;Iu2emVKwYnhnBMaJXDJUA5PYPloBSOBNooPR6xY/KrFMqQeIWa0crZqLS1fNCIJa1ZfWZHegbIS+&#10;FnzG/OnOrj4SCcWCLzUKpUIDsgrFhwu0B5ITxky/Jh8I5p2gRRg8/cr7rkAEL2F3dj0mpRSgbNX8&#10;BnYeHpxjVkFWtLgJWC7xS+Za0+RW72NGFV9NJ1WAa7jimkI4Tsg4RTlNS2BvlLQgPUECkySkKGE9&#10;tbWS2AaXFYK3s6cRBrNVZIVRO0Ct7b+yp6TggN5Nz9JZJ8ZCNsDATycQybH01HINyexi8VXnEnIb&#10;W1PZgGEjN4ymidt1oas0rbKkIVjOsudqQXLsTsruWUz4W6bXJlptt3O/VkCsA5ATIBS46yaliRo2&#10;0efhCggHuGqsHAKEp9TuyhDResc+wyA3JN9spG8BtTIPQNStbqIqSa8d7X4INE2/DKvg03xqMVym&#10;bXkNEQ3h7+pA9NVmoc3HuvJXQphCIdqw5M5yX/CY4WsFOdCdJnupIkh5p1ZBrMCw85ZD0pqnDaEK&#10;Ye4bOuFPQZK2jogxDoT2LgBEo17OEgia8mT2qAaq4960QpV90T8Kw2tAwJNeOYfD4hweM2aeyVuy&#10;1dkNqErOU1auEYt3F8BvXgiU63DjKGyZWxtqGjy776Kl4D4foEfAbMaH0dT5KYW02DN4ve/uF5rk&#10;aUpkftWTM0gnU1XYjMOyVjxVZmnM+/WcUEfcgpOLQYCyS1rM6YrzE4tNZSgMXM1UO8HLnV3jJ9T6&#10;YVa/5KkMuSEKcl+fDJRpAiYRKHoWFYYq4NBzNSZYvCPpZj4ABTGmbgRQo9aL0iy3MgXpnTy/tRSu&#10;uKLEwcwGJzTYEHdhphQ6+g9uVV10YQuTgJKOlCqZt/f32tloqV4skdqMCd0EcGxKGNzc19XU13mu&#10;u7Wus7Gpt6ltoKFnuHFsuufqremb9y7ef3rt8cvbz9/Iy/pQrVnffnr86v2jm/dnz3Ud33hkw/Ij&#10;G/e2He2/NPrk3ZOf1b/h72JZBVlfffjxxZuPj16+k5dVcPfGg2cXbz+Yunx9eHymfWD8XEvvDwdO&#10;bVy3c+GydX9VbvC2fes3716zcefqzbvXb927ad/h3YflOzt79OiZH042nAQHGqx2CqwOdHX0kRgs&#10;4KooJqFWzbREkyouGJVjwKobrtrTKMgU1Cp0hGdPEFef0a9KgnXWDgrS0Wm0wUO4WFWcHeg7P9w6&#10;0qeZX//M+PTNubkHtxS5dEPtbZ49uPH03pVHt2bvXZu6eal/dqxxuHPPqUNLtq5cuHHJju92Hj93&#10;oqG9SUI7cb9CzsJvmkaHgDJxZ5loDmhFuWNhrTpwluLX5OT4rDoBzqQcE7dYRTBG6AE0JaPLK/Ep&#10;BHwiFanYuZnHZ06v6Gm9xhpqC6LlqSxVRG0JDTb20LytVFvCDLM2K1SJNXKBBnciF0sJZwqHGeRA&#10;i07TsKIxBXU8sCBDvR/ZsKAOvWfSBFXgiiMyfl67bxiTPB7jN5zGgmrCb0F0gYtRmXocOIe5DLE1&#10;mjD0rwGuuVEEwEfomA6iCRMySIYEFh4bc1BT79CAUGtFIJf8NlsxnSpkvjdbFd9mICJbUqUixSHP&#10;s4Y5btBpNMnOTArWtQTDGI+bm6CUVBJap9CUEILeT9hV/iVUZPJ19YKD5XMgG+O16dsBgbUEYKst&#10;MAXEKZBbaPBekDb3BJ/2QbwxVHskCzI0p4qKmPINIVVCIyq4SF0sVwIR3Kr4APvd2Dnnc6FDkQKV&#10;fmNGksV6WmzbzsrOjSgHzjdAjmmGyPWRYnDN1iZjycwq4+8T1ePmdDQNGqOH2N5D4ZW4NkeFCA6W&#10;wx0iWh2bqUnphbpPg1r7hFq7Onp72ro6pRbWotY4Zxrqj546+f3xYz+cOA71eljJb/tEum7bs3Pt&#10;lg2bdmzZtHPrmi3r1+/YvHLTOkFWGVyXrFsl4CrUKtIV3nWZgOuir5fP+3rFvMUblmzct+Hw2UPN&#10;fQ0Dk73Damk/N3bx1vTlOzO3Hl+9/+LW41f3nsnm+uHp60/PFSyspjiohemIA3AVZC3dcYJaMbgq&#10;Uvi9lk8/Cri+ev/x+eu3j54+vX3n3tXLVy6Igevub5e1taGjQXQrBte+NgHXJqUND3f1z44rH+6C&#10;gOvDO+ojrXCmWw/vXb1zY+LShY6hvobuNgHXJnGtve3q5qqEYdGtXUN98r4yXIOS4GIVTglAo60x&#10;V1yTljCr5GZBupbWbqmJx6edv0YenH42kvLqmesgSRu7gE+wSrUUsUyKMjOJMDizJqjd4mNSPq08&#10;LHjWhK88y2LmhuS1QrARD+oDSULSg17wskyAqy6vlis7wtM8rcOfysK/QGt5MkBjiAJcLZqlB2zC&#10;O439YlgFrRlT2NcqHynZPaAbZbsGMQZ6iBwW2wnDaZ4jU9PM4jKft1nS83NDVqNWKNYYVrVOpaL2&#10;jArOsHJLVuFUnQHEP0YSG7pVI+A5cBEng2lNmZo1BbgKVTp7KcxqSXVBrmibK3tt/amNwbjnYp+0&#10;3hhdbWyh1gyDqy2n5R0i/TxvNE9rXXSlnVYIEwFGk/IDCz8L1mps0/GVVOE/ychnJyq5LFmd9ifC&#10;YMKW/JVRnyanN5Ld9KSx77SweTr82g12oKQQQ88GXgqqsdhKqvWoABA/buTXVrTqQEK0Gn8b0A6N&#10;NvUOBCoLCqrjS2KNkqOb2CetjVAldWGtjMV8Hdbe0JUllkp8ow6wODESiaqVeCOxYgrUecdphRJp&#10;dTBMHMypwfhsgwx0d102O9nQ/Isk6RaOl/weHSfzq2WXjVGjFg4136mBrdGAFQVqmyskMJttNpgI&#10;Xy9xkDquBmgd0OgNRvyZJi5634PAn0KEVqFh0vLBdhbGFYAHlqNxDmpSlaOc9G2HQDi9cKSxoZp4&#10;5N+jpjYqLg2gcqnDQCpXyflVabtiltKm7UQTEbpTKk+hInUHCU+bilf4VXNQ4fR4xuiuYa8p2xBL&#10;vV4LLRDPm25alfhWX40w2IrcDt0fhdmsENZPL4QMi3fF9WqFZ03NC1Z3cK4hByeMoFoKN5DM4RKN&#10;PHObMHEB5AuODVyMjNZ3Ddoa5SKy2txaaLOacYECvYy+3JkTYW3oZdurrDX12jKPcZXRZKDVy0HI&#10;uReXUXJyUvCkfxb8aakzn0y7l9Qd9TDQDMmdV1g51PGsAqiEJ5m5ejPKjDZHAU7P6A58639P2pC1&#10;rK6PVqEdPtyUGGrfBRK24le3VN1VNKSJU3ZR0DoC24ldzgDBEi+cOF9rC/nGkl5LrowBdgAzA5Uu&#10;5AF7QXrmYJnHmAaECRTW0ocFIFFXVvn7+ViSdV2IdeiuSeMwHtnx7JcTC6lYlYa3U9MC/IGyCfCk&#10;fuH1RKUMf2WrqjCDPL00qdNn1JqiUuc6XwSMTToU5WFqFl/yKqoZvzmNkMCQn9KIZjJtc6m7lRjJ&#10;1Mg3M0hQ34Gv0ZPXCh9MYaP/NNQJ0OVXrWFSF4t04HpHGFiHj5glV4vcdsLzbHdwicgzE0pzcVGT&#10;jivsQQrbPgmDG9UUobu9vqulvkuotaHvfPvU5cG5m+N3Hlx++OT64xe31OHm1Qc1rXn8/vPT95+f&#10;vf/M5En9GDoGGved2X+w9WTrRN+FOxfvvrzz/OOTtz++eMdnnr16f/+ZvKyvbjx6fkVe1rmbgxOz&#10;bX1jdQ3dh/eeWLd+78LV2xas3PDNms2LNuxYsWrzEttZt+z5bpe8rMfOHD3XUidVsCTBrT2tINWB&#10;ru5B+a+6O/q7tCiHSU1ZhUKl77Uo+vzErE4DRL9CRLTlVEaOI4X5Va1uDFw183aqMG9qXl5IV4ZO&#10;I6NyoZILBzpG+trHBgYuTs4w4VM71vu33Y5VquC5Bzdn7l4du3ahZ2bkVHfj9hP75q1fsGDD4n3H&#10;Dp5pqVcrxa6BHqkTcdJO68HPsBtClE4eeCBtY84Z4jk3p1mugqQKpSEKJ3BFkFJrSwC1/6t2mVNn&#10;0ek6I1Oi4pFliAgjymxek37w1dREYmy0AQGryToK76oPGPWhPk02rFV/+CqDWkEOgBYigoUEgtZq&#10;QA4EbnFvZVYEstonDGq1SBslcGlvY7gVWjWxTJakXhB0NElrzOZuq8GcYQuzI4GUnMxAJkKn8hl3&#10;VWXcBF/hgqrEqcB1GDmzdgLMUKyi/tha6ho6DSwSVgFDtDDEY7KCoxBOKFeu2RrFWvHhhbIuUNC6&#10;brM3zupDyvGH4KUIMars3wBOxfPqhqAztmcETEWD00qyW2NNeYFd/4s4OSZV3jRT6tFDYZGCCO4A&#10;lwOcFVzDeOHGjVdLKyzHMsGy6qpx/K852CqKjOAldzDG/kpL2zG5wVU+wA2uAYxOge8i2ywxwj4f&#10;okap1OPaR4adu7cxqnXIfJGa6NIXOob/CIBrbHBijSv3tSO1HDhMoS0D6BC1gmlTR7B4u6RApUoY&#10;2bCAlt3OcXczvMKxncrIHexX8pDa4SjnSYxrc0dba5faZ7Wcrj8nm6uAq34qpem7oz+Id5XHdbey&#10;hXdv37FXDV13btq1dcvubWu2bFixae2yDWuWrl+9YPXyr5Yt/GbFovmrlsxbufibFXr97byVC75e&#10;Pn/+6m/X7Vzz3el9ChbuHGsbutA3cWVs+vr41XuzNwGutx8CXB8JuL76+FyM63vB0Z/VMExNreNr&#10;/elnK4ThYH8T1/rpRxlcf/2kPq5iXD/9aI/ra3lc7957cP3ylanR8YHOPsme6xvb1Z+ssbGrqV5L&#10;d3NTf3v7+f6e6ZHRqzPqIB13Q/q4zt25MTw7qeSC0y31Z1sbGrvaGhws3NrTodC4RJ0njanm7taB&#10;0xPZhHaxXuvqiP8lhu0iF6qaHfRo7jQEmSEcGGMkKMiRRfpJeKef1GI4a64lZGgGrpqJJam4Rr1G&#10;GBwqwnA0AjdTPp7SaxEyDKqMVDCMbqJ6I9NN+JM9axYVCo9o2zT5BwvA3BopAIZDwHiORM5T3jGL&#10;KDgNcAhXiejPUIgGmfaduiUMfKaoSGRuJlfYNpO3meRnngzIj53KILMWOpP5Z2BIgoGAOSI2R+n5&#10;EkmsTYKOGnFurqS/Vd+T0gGUf2GeX4J8gdYGQWANhy0JgQd1B9tHWanXAue1ACpwqcXPCoOMIrqo&#10;nTGyQk8K3Lk1q/N3yo4nTRAKuqidrXnWQpDyuGxuOrI6ZG7c6tReuFYU2CQt4faMCjfTd7hmByaZ&#10;ayWQKrRyaGiH+mqASpAvvVhi6jMQyiAWjbHhFuPl0GfXCYC+xn46raFV7cbEs6t9Tiiz7aY0NbEp&#10;FIir3qdJzYV3Bf+4p47ds27uUjrB0gjIgDaK5QC20IaBFmHDaiUW/QrSM0QMDMvx0JmhFqbJFgrd&#10;ar0BKc865HCbztqK/DVgOO5ZQVY4VXf9wcvqPGHFMlkjPYXU2amtZPZ4iq9pPZZIo53UY0L0hXRN&#10;bJJza8BRhUl2Z2RLbRMoBbmN8jnY2BHSdrqWdjgBVGnFqS+15RgvqBEal4Fdr8A/8Fj6o9gzYIUw&#10;EVDmYy2+NRBlDCvNhgW3gG0DMAbK+gpgPMxkMpAL5Lbf1eWuoNaizvUFbwFnlG9FNhxxprNbVQ+e&#10;1RZqoMQS0+PYYK+oiG3NRfNMJjNFAVKvNLORVcny1Oy19otkKQuAY5cNkR7Rsvl2k7e24wa2mTED&#10;cFpWxxYCFGPijTQ3mlglGKdZkUOnI1c2yYzLkXmM/zG4wrf1glo99TS9bJVszSCaL6r9S+gUvtQY&#10;EsjkMGG9DlLVry4ugmPBt874iW01TGlAWkBmgGKms0GtgTSetxVV8LhzoWxUK4SqgRCbFDLcc47Y&#10;TT3rqkyeGj2jUAyugscanCjVMT8b90arzMKEUiHPAFpb75JoGsBcwoeMMNE5A+8Tfelcq5CKoYxq&#10;83J/hvl0xNg1MrOy2BVQFyQcTJ6RD/sKwEOkxOONB5WjGjCysjHFeOY1p3PSl3zgDJ1hgNvepPOk&#10;56YJXtL2V0I782acEszsoYsrF5x1pyg5k6KpmZMmagWZZ24Hm+S2HBFR+6Bn+/OaUk5V8TWewd1K&#10;458wPB4oTwFRbfkdbWFm2DGh8aump9EKhh7RPA+wTZgWbe7sLFAyhyhWWNa6ztazcjp1NzfLyzrc&#10;Nnlp+MqtyVv3Z+8/ufrELKvI1dcfHr//8fnHH198+vHlRy0/vXr38dnDJzcmLo8MzQ73zw7XDzfV&#10;j5y7cHvy8Zu7+vDr9w+fKzEYyDp359GFq7eHLsx1ShjcMXDy4Kmtq3d8u3LzN6s3zV+9ecGaLYvX&#10;bVu+dpua3Gze+/3uvYf3HD75/YlzJ+rb6s+JDulqbe8VD1A6ssKy9nVq6R9TGg0LAEk21NhWHbDk&#10;HKaAUqS/mohr2u02m55/Wxis8SG9yQ7MtKnsHu5vVh+d4f7+ydHzczNz929JEnzr6QNFcQqyXn98&#10;5/L965O3LsnI2jbWe6z19MYDmxdvXrp+74bvTh1u6JRIjzmf40wJCh6bhrw1svLl4EpBjZn3hVZc&#10;8aa/LGusmaVtQ9CRDX4LnskZIqFB/mT6kTXrdK2uEQKZ/MnShyY4M1LVMJY14rfQvxU56QxqI9VK&#10;MhBW8A+EWFlJEKwxodSzxXdq0S8VAZNy0t8CWd1bCBqN7zLRKlhlMhwakNQlQF1+rRbvV9Zfg6yE&#10;BokJvCDKF9hjrTunN/jNqlctuc+YuLPBtThaS4uUQGXB1DHdnEU4q4ohQrJigB2rG7+lrjVFcBeD&#10;ZQ2JRX+bipvpwaqTkC/hVGYza083l5rKWjjTqy19fQpMBYxJnw8CjNE3UJkDWqhdRiCJyrp7mxg3&#10;3R0fadUh1v1+8Z3qnfzV28/5FnoT5YUjl+IyJT88TWjS6QqtEP2uHBcci/IfsrWtELYhHA6WXlBs&#10;qo6pSw9VcSGoFRiANNRqgsIAczvyuWe5AdZuFZoht4NFfW/01nrYY28O4s19tXI0xMhaVN85gWvV&#10;k8IbkxYmLasIVQKEsx7HC9PEVfsonXDngBQZ+oAqODa49na3dUuy0au+OFILn66XCeGM4Oupc3X4&#10;XU8cP3D4u33fH9yxV5HC23bs2711z3ah1nXbN63dtnHN1g3LN6wVxTpvxWJRr9+uXrZg9dK/Lpk3&#10;b+Wi+SsXC7guXLPw6xVfrd21cufxbSfaj3WoNYS4pMuDMzcnZ29P3Xx09a6ChemI8+D5u8evP714&#10;8wnG9ePP7wRckyGsF59//Sjx8Ief3r3//ObjT/zpp18+/phU4c+v3398+frdk6eWCl+/PiNU2NrZ&#10;dLb5zJkWddiqr+9s1J28UdTrYGfbaG/fzPmRuZlL926oF46qb1oUfi7gOjo7pVyAxo6Wpm6auJ5t&#10;bRJ8VSaTuFajVh5bcSaXLHpZlhTONNDfCa0Ny5q7VvTeefLyQKfJDSZn9LR0lIR41Ow60UQxuGqq&#10;llCJYMho1pzFDewJRo01JvOihNFYVRfVW5HvQQjZKRps6cAknQmWv9oTZxtaQbDo8qy7pH+ERH9E&#10;5whylwRjBQIzn0nUaIVUQxRnfpsQqfQ+Bb8h11KVn/l5aE8aiBp9aLavNajQ7ymZr46qMU/66Ggx&#10;f1a4ZeCx94sptOfkAiCRHKfJjag+0JMBnQ2YvLZYEtyYRWpWtsQC1QJk3P3Vub7ELHnl8FLaBqFW&#10;ZuzGF8q1Ij+oYA1zraHxnHQVhXDWwD7azomp1SpdSXTbB4TXLJ51d8nINrH7KtF2UjCV8cm+yM4q&#10;jbGCe7UEHhoJT/zJiUSGYZl2u6mpUKj+M+bdSKVBnhoRQ3nqBA5kSoawjocAXgKEOMxBAs6wjdMV&#10;m+gfSD/9mtwm4KshqweXPQz7mu37AkRLxC7fVdytJm9ZT0nNTSce1L81IBcgkV0Lw54drMy3/Anp&#10;acW16rXhkA3ZXiAYS1R32Fd3jjJjnmMchB8Ul66wSWCKm1dIlbBiDc6AuE0prpXGJKdlUC7RNa4Y&#10;AZbCKJp/L99uIXuRrTrmxw7YoOKgPhcIwsTqnexLMJivTyuoUWU7bZgkZ2zGfN4dYiAhi7aWU9/+&#10;TIKaDCNBd3ack48KmWZOuHJvgrEBomYpc7o7kAnTNqNk8x4ZTqZG6azrz/Axk/Bu7gTw0P3CTW5c&#10;eTU0tWfStgHjxoDeBPn6esYDAIz3FR785swn35X82kJogjSdLYw8OJA1YJsSkeF0kGoKV9a4Jj7K&#10;7Woq+6LBieWpZkot4+TX1PlCn1bVBN81qis8Xxra0//Iz0DEiEJBX0W/SgJT8KfkqWJE83UETf1B&#10;8ZIPBG2Cskr8LDsetrY0JvV3GaRFVVu8UkGt1sGynsQheLrGvEpHGQVplU3KQWdqWNSAUexYw5Ze&#10;EVCgMLdmX1mhAXB4V41e+Ge91vFyYyFZgk3Um8MHt1fUcfZI7xRhcMoWrKG8r68TXgpwTRRTDHta&#10;9H4m39py/KvZwbSrMV8Uqqqk0VQtCjXyYbDZcWuSQyObsCXjIYQ2+8K5IYpJgmGaCWc7yz5WntWg&#10;QQ4BXCgbWYsOVnaRyN5MWOGBPSEOewlpHG9Y1a7DojjEwJnmxgoYllXscSaURqrM16FK3Lmxoo5N&#10;11te6H0PpKEo4KyywvOLexf2TiYTsS6WAiZIRtyp6NZM7vUiYNWorExV9ZxWfiBxX6psDg22DfQ2&#10;93bWdwuvNtV1Njd2tzT2yMvaOTYzdPnGpATA955effRCfVnvvnj34PVH5Yg8MYP6XHj108/q3/Dm&#10;8y9vP//89s3H549ePRi7Mra36eCaExsPtO4budR7//m1Z2/uPH1989GLa/eezF6/OzY913F+pqVv&#10;+HRd88FNe5et2DRv6dqv1m5dvG3P2q171kkYvH3/1oPHDn53/LvvT3x/9PTRuuazjR1NjZ3NHX2d&#10;3bKw9nf1KMt3SFLnAb12d1bkvvq1dLs5T/ap86iArwmj0s9E1wojKZBGvXBMtUElJbZK/zs+ozuS&#10;Sl0qF/a0DvYM6D+uXrpy76bw6u1nD+88e3jz6T11ZL3y4Ob0rUuDl8abhzoP1R1ZuWvt4k3LNh/Y&#10;9t3pHwRZu7xhwgA6N0JQpL+O05goMXDcXQdhbudzuwZc48CE86xyhnTal9JJLV/HgoU/insR7ppb&#10;A7Ia9QmQhGoLUrLas1Y9BLIWkirVlrgujTS0SboPpGtOUGsuvfx7zVgYvJQUWdAILlZoTMS9pOmA&#10;Vw1WtYjlhsf+YoA8r0ZEMyJX3X4Gt6r+sdpsCNgAy1roTg3CBadF3eo7GzgHLs6qxRCwIpknSRuy&#10;8dWmx9w3sss0etH+mlMd4asnFDWk9OBaDlOGxRJxrqN8BdZZE4AhmV07ABLnqPFOSb4tYQGRcxet&#10;rLW+gZEZ5yI2dkdlnSfKrFZFQ5hQqMCgEXhZ45zZQQWeS7OtW6Lu3k57zgqzJToNuLEQelREyznu&#10;vttEOhStL+tPPSu8tBvSxCZgKFvZXEMpx3dqbjZgGHdr0dvbEhwa1r2O7YWmDMrTx3daV9bQi464&#10;F3QJnVJWua8Fn0XeEo1A1MuV9NpRz7W2NxnzdCGSitt23Nqh5Gyv+ujkNLDOOZphgQEaKeWEcdC0&#10;bg4wgQKrJa2aQtWwU5rU07VfS1sP8LWxvVXdceR0PdfUKOwq3lVNcdQRZ/fBvdv27ti8a6tI1+37&#10;dq3bjkh47fZNKzauW7J+1bKNaxavX7V0w+ol61Z+s3zht6sXf71cdKteKKVp3sINC7/d+u3moxuO&#10;tx1tH2vpv9AzfmVk8trY5bszYVwfvLj9+PV9AdeX72VzVQTA608wrh+16MXrjy8fvnp4/dH1uftX&#10;7r649/azbrYftAi4/vjzewPXF6/fPHr+4t7DhzeuXL2gmXtzZ6O6gp1rP3eus0F0a1Nva1N/W/Ng&#10;Z+/USM/06MSNS7P3bsjgqtvaTYDr/ZkbV4anx9X/RiJh4dWzbY31HUpl72npkT+2UwU4VfF0rqaz&#10;miRCIlrb+sTEdrUP9Mvg2tbfh69VmjhfccW87WJrTK1QQZrkAwEgsQJZQa2mW+mCYzRYTZWZdVgP&#10;XBytma+GkvUU2lGjFZqtNGvM4QNN9dPzSaOAaOvoicBfY+YMNWWjEEGMAp9tfdI/g3uhXquMKG1e&#10;Aat0KMXEW83nIVEhuiAqydcN1UmzT7N0oSKTlhyLrCYhhU3xhISYEsfEyprb2tevTQ0rgBQxQjlk&#10;a0TqhCV2fA+MaOTHaQGTMOFgLoE4sJXFs/RKtUy1BiL8PptatMF2/FntTEikDpm+XTvY2kfKVEhX&#10;RqOkAoWTcBBxaagDUg3K0y67mykv3NAU6lWkKyLqP+QqE99jk23oVouEpxXKq49lpzyeY38K4DHY&#10;g5bMTylOre8FxIplFj42PgETao1yx5KTZIWwPqYDn0zaEK1Rk7rlTInwEZajEuA+MR6mEtpEIq7r&#10;AdnPZFihDbC+2QpsInYIWUH5GY63WGdzDAg9shc3ONm+2ZIenDgowWlL26U0HoeYrfC5CwDsXSSd&#10;hZwcUjmznBNJEtJnCqQvpwLrLzRjYZVBoWkMG9LVOUyFFnbS73gaKKlTKy2C3LpGoBEVJXkVQJFg&#10;VFZrnFZhKjT9VvxyWmQ7+dVwGvDp0yUDrmoHDZSsPi+oe8xma/HDJYNKgm0dR9rkpFtsrbNo3JhM&#10;do3oNPhoMLQlspKaawL1OXfXGU4+yhZFFHbXBCMMqrrCggRCRnEJRT0b0BLUyqUOHovcH52G/kU0&#10;o/thajolgEqQN5iBDjRUCgIvozi1+RbIKjgUls+QsjRHhQdT+Zyk5Ql1vhH1Sn4sVkkat7qewv0o&#10;uNShzUmHi3YfO3R8vC78IPawXRC2KogoIJY7o2EDGxBHdNWHSXuqsy7sbvEMB1y5QG5TIqDUel1T&#10;H8G0EvFeuDB5UZ2mCVNhe0zQcTO1BjX6YccLIWr9Aq4CuWlYSpUxyKrGvGmb7QRWJa+KmHdb0fBy&#10;AVqh4LIxDs4tLIfpGtBpFU9S4nbNrxaIqO3kM+IYTcyGk6SAWpphcIxktAuBbwP5FxV0IGvKDXnG&#10;hDIt2M9Cx7S3STnWFdkoSRg0KxLdDsRo3Kq8IgIMN5Uw3oharQYEN+JKtZnWAb/JAgnXyoYZyacp&#10;OQrMNA2OP9DccqGINc52iqJABkjYyJcxxCtoZbK+gulpEWeW8KTaZmjDcJFZjuuZrrWLhhNl1lt1&#10;5pSaF4LCGxyjYPgK7ZTe0chHq2wwk4JXOQG84w5DNsgHY/gr0hyIrzbXxCyN4J9QUmA2TTeTZWLK&#10;hVmmnlVqp+TH52CrOhn2dTX2KHuppaWvpamnsaWvqWekc3x2+NI1IOv9J1cePL/++NXtZ2/Vs+Hh&#10;m09P331+Lsj64ceXAqs//qqWg2re8OHX3z/Lf/Xux1eajR1pPzJv/5L/svlfVv2wonuy9dq96btP&#10;Lt9+dPHq7fMzV/uGppu6R87Ut3x34Mjm9TuWrtmyaPm6r9dvX7Z934bNu9dt27dpx4Fth44dPH7m&#10;2Mn6Uw1tDS1dLa3dMrKiBBZGNa2K8laL6Fayjob7NfWH/2F6jYU10UoGb7KtqpYBXCeKxpgnKali&#10;XCdmJT2Am8V7KaDF5F6F3X7Jg0cuTs3eunr9wV0ll9x6+lBmMNlZZWq9dPf69I1LQxfHzvQ2bzq6&#10;e/H2FSt2rNv1w8HTLQ1NXe2a6onYMXPFvLzGJrmbrh4oQAtDDlcoqhOsQEQduzSnSU/OWFXNQ4bf&#10;4wxxm2jTetHGU4XkNPCvhjSV2dIcY+hWE8iUt8KjZrHxzFLkoqEtkbwhdaNxqCFGX7AYaAMvBaLK&#10;eVvzNNrXypnvTkJkX8ErCiUOYhy1oCCYVmA1bV3BXU5gSrPQZDVZGxyLIwAy66zB7FQBPCDoFypU&#10;YwurL1WPqmGqb+/BNpTGBKJokTLQp5uMrbNoaIkOnpxQUUMXCJAy5GEheEPkGgxzLIISUxqo0dS5&#10;APUmR6cSe+fyzED9AazmjmcYVuArODCNhV3XoK6UikNAsouPUM1fEJo52FIIq418ooyLebWkW7mU&#10;QMpakOfwhO66/Toivgkw4DY4uCeteVcnCVNMzH3PVlL+UcyqIa6MyjGXsqlsNsLvpG2VBKlSF/Dp&#10;RMddf3uUC1Ga+Febdd0IJ+rrYGMOZRUTlcpIhi7MfE5C07/uQmwXbsjkoibIznpgc8VBrg7JxU2O&#10;uu6HXXpt5pYOrjIROEtMuF1gVdRrt6AX3Kza5Ay0dneKdG1olcS/+WxDw7HTJw+fOLb3+4MHjsC4&#10;7v1u/84De3Yd3Ktl/fbNMK4CrpvXeVkvg+vC1UuXrFthxvWbvyz5Zt7KbxesXTh/9fxv1sxbsmPh&#10;moOr9tXvOTdwtk9TnstDU9fHLt6evv7gsmyuD9QR57WChZ++/PDs9cfnb41d335+/fjVgwu3ZuqG&#10;mg+2nfq+61zrVN+VR9ff//RWmmFo2F8+fPr53afPbwRc375/JuB6/+G1K1enNIVv62k+03L2ZNPp&#10;08oWlk64p6W+r7V9tK9trG/w4sTotdnL929de3zvhlDr0wdXHtyZvXVt+MKEqnXnOlvUxLWurVnu&#10;1ubuNtGt6oijyICuwV4V+ETJyobdLpW1+uI4BsyjLWaIR7ObzxPjzDPLtiOTB4hp0/1F4bGiW0W1&#10;DZ4HrPKO2CB6hxZZYpnqULZz9IZdPEzbEkZoMaO9csyTbU2yxMyxwGaqogosnCpatqj/THLa0vkl&#10;okUbkEhhTT471MJziOYCCTe2nwi6NQRYjS0Ias2MNwZRcLjRo2Bbh1Cr+T+3UfUcmFBPT7Otuc30&#10;GDbITLLY4OYedRsSXw0EKDN/GyGZGzsQlGydqnlMIIDmsVFrmsALLgMbe36O9FVLQoUSbRuNKj17&#10;kqVUhVRp1/TVbmUE7RwHr8mDoq8EdRdKj521rhiuNZlEokbTEQbpsm2uCtCFmxyTFaUEEsX1GhiY&#10;NSSQKYxrQqHikhXpqv/6U5SfiVCyxZQdRqPrNq3qsyphtACPe/vQY8fBygBIMogd+QN3XLmT2fqK&#10;fgzbGbOvXgjaiX8z7VYUyAmSClceW7C+0duD8TXsa5qkGxDaH+uDHUEyR70AY3f4MN4IdAy4DeAs&#10;JLBdnWH8A/lCZoYvjfjWzB7OSf2VxpJeIadddRLAvzuBlmIhKSkRP0+cn71YcctA1rKd9vSq1Y1+&#10;jZLZfXHYwihXwT+4jywWiokxYUWVatzgv5zKyT3DDYg7F+wXRStidKNxHOfFLU3ImP6a3QfVC//A&#10;r+JPTuKuNiCp0ekKE09v4Hdoz1BMbBuTGDt+aYBEdcOgmrtMikN0BoqA0GreMQX/uIenfhUY0xhm&#10;I/MVQDJ2pKQNEd7oPtHg1UlgkmSZI1MiafmVvfAWahAEgWo4NhRuUnBix3VnIKs3nRUM1el3lJk5&#10;OuPeoWZioxMOFRz3Aonk9srG6M8J8IdeL5BX+EKBRk4bAh3pf4OZI88AshoD6x2KCzbKl2Beu1JF&#10;cMHeTFN9tIIFjsK3S8cyhXStcnRzL86CDRK/YuYHHIvU5vV+eqCFNrT6xbdLQ6AoRbMGpKTpQ2jn&#10;m4nimpHV1KuBnL4izhMVQVFt2VXLsZiWPINT3aVrgGtq9k5wKSyxco/IgKlavNiyNUmlQM0JTMWE&#10;0sykTXxyEGAG2YOJ2DjFfmZ+pIPMRLWbJRQrhFK6GhaGk4aBmaJZM1zEw3pNqrB7HkqYBP1YiKDC&#10;POsd9QcKUcyw+1jE4Jow4YwbRY1ogK3fzq8p61TPGCCBnrtKR6yhShS8lZ82L9LwJvSpntmq6+v5&#10;3TmkHCCmgN6dKDYrVx5Yxbqp0tekZCmJQxMvJBdidllfLciqgcoxKmkWltZnMM19IWtPMSKPGaa2&#10;ACRd40mUhXag+aozVzQfdXsMzSEKijP1BCDRhIN0zYH+pt5OEa2N3a2N3Q0tfQ3NvXX9Yx3qyHr5&#10;+oQSgx+QGHzz8atbT1/fefH+wauPj998EtEKy/rxJ7Gsmj+BWn/++8e//4f6DX7+9Mubx6/uDEx3&#10;bjm64f+2+P/9vyz4z6u/X9493nTp5ti1O9Oz1wbHZloHJxpb+04eOrpl445ligvetGvlqo0L1m1d&#10;KqJ1C0Trlr2Hd4dlPd1wpqmjqUti3X5Y1j5oVQkaNQGVFVAcqZ64mpuqTA7RnSk1UlVLf7FKyokn&#10;MbDDloDxnOfwz/LjAVlnpoVa0al60Jg9j+u+2qcJ2fjFC5dvX7+mdqxyf0GxPrj66M6Vh7cEWSeu&#10;zvZMDp3pbtx6dM/i7SvX7N5w6NQPgqya3plsZ3YOZI38uPQu4pQw6QSmypnAKeFLIwDVujhElaEx&#10;jcqs9P5DlYTrvYRUo7vLuR1Ym+v9j7RqAJJPADtXDbqiX0jVJlr6QIK0rAhWzOe5j/mBWBgt15Vc&#10;9+GdqFVDYwZ8Bj9kbbY+4mI1sCmdVwP59FeTq3xv4Gt2P0AlnwnErdjdUHkko4gNMCZhCzmmHl6/&#10;o9o/zWZjaEw2j+WpznKzqZVfdd8Au/ICiTJ5vMhcdSaQzkVSlFnl5F0l7sgtfGusZkjvHKyUmYJm&#10;vdcByfw1bGEBXS5IcXV7qHMlVppnnMA1tlOD5oxfgDQr94dBj7pZlSDWktIcCpEPVLLtaqyg9H28&#10;wj0aZ1rrCzSVqVt43t1TC+Z3yTWtbkKj5UC4JhgSfphYJmCnbMk2AKtZcfobc62hqPe+Mxo5TwLI&#10;YyRO8eWPLC5f50jhkK50Qtb5abG3fnpskQakshY/dg5BygTUntxlJzcxH6Y/6Ah85w/e1vqlEyaW&#10;yUSrvKxu35oGP1zp9rgOCbIqmQn2VbZMZeQODChbuLWrq7mjvamDbOEzjfXSCQu4HjmpfKbvBVx3&#10;H9y3fd9u/dy4c6timbSs3rJh1Zb1KzauVSvXZRtWL12/at4KBTItmL9igVDrorWLF61d9M2qeQvW&#10;z/9q47z5e5fvOre3caihR66yi/0iXS/fuXD9wdydJzcePL/z5NWDZ28eqpvrq/fPXr5/9uD5/cHZ&#10;gdP99Uc6z7SM9jYMdR/sqOuYGXzx8dVnlMOfP/8CGQtw/emNOuK8efdEwPXe/atzVyeVbtPQXi/G&#10;tUEdXJUn3N+u9q2tIz31A3hce2fHJ2/OXXpw+9pjZaGrJPfg6v07szev9E6O1ne3nWiqP9lUrxua&#10;IoVbe9ULh1auCmfqGe7pGsLmSl9cm13VC0fPSq5NT2kyrwhYjYTNQdA4iUKuun2onnSanpG+q9ma&#10;rZWa9gi0CAOrllF5hSzystRLvBSd4TPZ+2NnB03SkqbpTGChIFrcJ+QyWBfUitg4rRAgXcLEgpbJ&#10;W9IJY2CZdi8WCZp6Nfvi1phSDidQt3A5Fv0GZaS9qvZIgFC0YRrACMg4N8dz+KS3lAxIYTl2kFwr&#10;T+S02lhbIwvN3LuGiovM0M5Vi4EhUSPMDOVmz1qaj4JaPapAd1ymI5qRaopYuu+YWNKaixnVGNsJ&#10;QUMih6VKYAcrDplrSjueVheZOQfnG58bpUsV/IVSFsOM8DjUqwy3Dos63y6yVxlL2Hp1AphKta6Y&#10;f68GjZhlfwbxsCCMge6fIqNt6esPJRg+U+jRrVAB34nnpWBgbXSyp6hhVHCOgx1kP6QzhphWG1Ax&#10;T2YoOWAgrtIVQ2rh0uFG8NqvbSB2uJa/omBRj7KVriV3N35ijKzuNRp6k4JBwoGNIbNhJg9j2gRn&#10;gmn5otgOyw4GTQWRJhs2OMR9XOR+QZVK35cSJszHbLtFrOuIo6KpTrfidL5p918pYzjEWC801jWL&#10;b9lsN25xmcSBrlTTmcRHmWCFA9DI9suRImE1CEyYzcSsSLmZmow5cDFMfaLStB5dk7p6y0/nPJH6&#10;q/A0K40DWZO7GwFtbKu06kF4QDvNIpZIr1Sn2lovEeuyCgSk7AChjR491GyGASE7FUUx5KG7yJCH&#10;ZHWoSwCiwqhLhQ5ynQbQ4pxxTTI0FwegagTCtYbXzTuCwUAd59BWpQdEFJVzlehafR4Nc2FZ8XRp&#10;AyBpHVaWwKpU4KpxxnAft6r+pG+v8ZlRqAbd+d4aC+iXMLeKLTcgd0RzIKudyYxh4nksplJWlk4b&#10;iLisoYblwoxZvQnZSwSu9auWFju+whDRFTKn/P8hFcmkZbGDZs3chQ2E0qQx9g9Pj5JGwHTW81Ez&#10;jU6jjb7U6X+FcrFOUrPbEnccWlJLLfjRRlzwqkNfiNV1vdMUtKEaM9fKLmu0TI4x1KvBZyDrlyBN&#10;gysmx6QKl4yoPwLXL1SGRdFMW+HEKMnDeZZoBybumU5FsghEJ6uJaXRoDbqhikWxKjuzNNpCErCc&#10;JwElg0ipQc6e3IQKzvHS4lpDoVu1WlyF3tOASdsFmaQKVTJj1q/MtJhFafajGbNEv+0DfcaKzN6c&#10;sMo8DIzh/8pk11woe1EjT74IO6P/pCjASYKWG8nGF82h/zEP4zzhTKG7+ALPZu0cFJmb2RDDYyJF&#10;P/vGSj/DdGVMJ0Mp5Vpl6OrvUUFdkjA1mpcD6lz72Za++t7RtqlLQ3M3xm/cmX7w+MpDQoOlDb4j&#10;bfBLhTCZaBXLKmHwp5/fiGj99fdPv/37T7//u3oMyoX1Tmj2zccndx5fbuk7/V+X/bf/wz//L//r&#10;vP913f5FXcMNE7P9Y1Md/WMN3YPqYbpvy95VSgwWZN24c8X67cuVG7xTXtbvdqgv6w9njp5qPH2m&#10;6ayI1vbedgUvCbIq3CgUKwzemDo0DgwgPUXca3sh74ezgkqdvTB96aLMq8KuIgY1g4d0hV9VI0pQ&#10;Si1eWFeEzhkO4thQz9ig+txMzM1IFXzz0b07Tx/efkL20jVBVmUv3b4yenmqeaR7X90Py3etW7Z9&#10;9aYD2483nNYAinzQTC5T6sKOpvgS+jGI0WrwAtKKykPCHNN3pXXqH5yrmZoXuWZh52rHOgJ4Lhmd&#10;AG4ykZak+jWQJldTpu81RGGwh/DelIKtIlWqk0R9AQnptMltymoU030hu1ht2MKCLd1a01/nTTXj&#10;Fw02INPuxDFNKLnHmkTNIPgCCbwE31adRblxVQA7LC7I2QgkOEoftgjfEtO0O/bVl7TYXA5cuVYL&#10;B1LmWotOWJsHyKklGGtjjKuFXbXodUjgfC8YyXyjCwHWGLvRFEDdGLX2sYBbvenQLK73YCr9dPMY&#10;PlyOrwpPbAAYrNjgI0X290YKYcITzpABJw+cVjfavIQtB7kByHVoDJszpHnTrwlkNncKTI1RNjRm&#10;4TNt6C12U7Os5syVU63aAVg9j8Wct6a1YUTTPso9opJnhjY4LlkkvlW6cjnNbGvMDlKhqDwp3hKU&#10;yck2lw5fShA8rq4rUVSKRqAkM+v+Vg59zmc4eefJ+fQrmmdf+3q0MaSlrRR9qo11nXMr2WpbX7d9&#10;re77auWFh4LNE2qVaVNOV4KjpYFS1LDCctUXvb9f2cJqiqOGrurmKp3w6XNnT9WdOXLi6J5D+3cf&#10;3L9z/96dB/dt27dbUuENO7cIvm7bu2vz7u2KF2bZun7x2uUSCS9au+yvi7+SSFh064K1CxauW/C3&#10;td/809q/fbtr2f66A/UD9d2TXUOz/eNzo7PuiHP38Y37T289enH3yav7T18/vP/sTsd499rjW/c3&#10;H1NXrYfPHt+4e/N4R8OxvqYn7158+uWzUGvoVrXDkVr4009v3316IY/rs5f3Hzy6ee3mpZGJofa+&#10;NkUKn2uvVw+zlqHOxoGOpqFOLR2TQ32XJsZuXLqsJq6yPzx/hJzkoVrKXu09P3yuo/Vk47kzLZIZ&#10;N0kqrEym5m6wa/dwn7CrlN7S8givtvX3kjyvAqiGF3aURIYYaig043ctS6lQYxal7U0mhHpA6xmX&#10;Nq2RkoXh5Ff0sZHOMW0QapWNxcRMmBKyGKqWELFNlad8DbLmWWn9GjNSTXEBjZ5FF2ZrTOebrmjm&#10;pW7Mo3ssDlsmjWBsnLGQriZjyNp1chITXc/wmZ/bVCgobnOccIQmz+J7acjiWSizXBO/QJVMNvQr&#10;3hyjdLbNlfQgRov4LLQsOSx2wApomB+qoVb9ahCBQS8xS26K6Q40xe6neb5m0UJPUKNhRwUsI/EF&#10;wdr1FvgDpjNEjxm4eInTE9T+4exCgJgdoKBTSXRb+5FDi/UEXUobDO7VbsJBCl239tHSMtG80v2G&#10;AY6vFY3xoAbWWmV/xswZY6jtFGpFr6tuN255GmFw6WcTChRXajrwTJLBaxBoc7OhVGZ1iZlllA1o&#10;Aw4DLK0BZmfClzrMCt9tEKlRK+TvoFae7reVGza5ShCkERuXNTjcCHCoKvU0GUhmXy0DSJQz1kfV&#10;BlJsCMtnrBXoIkgJpopQmZWHR2VWilgUhGOFc8Si4W/LmRfLaPVF9qzaamw0yxdBcMMPM1wWP6NB&#10;ZQ2cBFpJVL5EB7lZSNXPQM8tLomgVkNZT0atgM2cgy7Jsq0aLl68eu3i1ethC2tXRc4e5O8DAzrF&#10;pSiwFTYB2U4GSsdUn/GqJuhFIJY5WPWVlQuUzwTG632Mf5CHFKXiEGDbkHkTH6XrPDG2UVnklMVt&#10;69Qr3yzYX4FMwtlKax/N2ksL1gQ+gVptZqixi9UFXNBvVBzB54WXdhau1cLTBRxyKN0cyI1MhXlE&#10;rzkPCYMr+liRdR7wyqmPaNmo0mDbFbXYa10+0LNZUkAYS9hOKE10LIXiiwQljUlR3jILiZmzHAgP&#10;i0+nUgTxpUEsEx0dQJIOL3GItCWyzFPd2LBE5urzcKoV/Rj9qm7QucmG9yiSWmNOQ1lYNf7F5jfQ&#10;Y4kYterbwhsxJMwmEyzkeWEmHH4qkLpE5SwxUbaKwQyTtJlITPeJMf7xpNDoPQ2BvDgdoeSaJlCX&#10;YqrmQJNmPmtTHI9thW95Ymlm7OeE25Ma9MYmV4I9PTiRR4btKQAswLKEzRQmymsonw9PpS0k1/eC&#10;6GIcULYT15yl+Go8pyxBlDW1sJE5A6IpacjYyLPDx6Z4QcsZ4/PUjPXUDD43h6wHEm+mRSrKW3cW&#10;sTg89jYiQwq/yl/1UGGSFIq1hlUYBEPxmsiTKFfKBNDXZat8lBO7Yv6NYQk5HOVw8EZ0oWEzajPX&#10;GqtWsm2YaEK2RC6oCTHJmX2K3u1VU77GTvWP6dRPQVYbWRtaexsGzneNzwxcvjFx486FOw8uPn56&#10;7emLm09f3X5ubbCig9/9+EKQVdA02uCgVlqz/scvolv1JzW5efvpiYjZi9fP7z655Z9W/o//9Lf/&#10;/K8r/9uh09tb+04PjLb2DTfWNR/eunfl2m2LhVe37F6zedeqjTtXbtu7UZD18IkDx87+cOLcSSBr&#10;R2NzV0ubmlMMdksD3DvcJ1wq5icyYNtWi0wxbVc1GdWUtLCpntpq9w0LAU6A1apdB/1aJQYG6ILw&#10;BexFsbYP9/WRvTR76e4NxWxKEnz72SNN6WQAu/LgljqyDl2aEGTdc/bI0l3rV+7evPPIwWMNZxq7&#10;2jsGejkP6bmqawFY6MgcePtwqtYDI4KtCM8ihdARyebp6OscCN9Vo+hdjLAnsDRKYVX2t4f25EqP&#10;FNMBuUNCniEwC9llvivuvtwZcluwJMEVEN95Uudygo6DfyJRtsjTdBaUXVArSMw9dUrHGi4cS15J&#10;1+T2wvCadw3jGq0vwNjE2hf6NLHVLj/5hQWf/lInYHP5aN/dpRbc5TGxXsCfDEwCI02zZgO8TFci&#10;s4fHi1zW9lTeMfVa9MbQwjhvz+snKVBpwFPJnms3hNwHDJgTEMCG+antqqjraEbaxQHBF1nzkjEJ&#10;0ApkrS2srVIOB4WGVlUhCXNExl/Nb0rDniJIzhbWKnRWutqH7Gs//HbIYWuJDfx0OVgDDPJ0JFIS&#10;jyK44HLwbcFS+dKXtVKzuyzoMgRA2vZXP+MkCc7DTkAXIUBY9GQy+RxgkywCd5+hbI9PsOruxNrC&#10;r8ZWY38yJ6Re57SPuL1GdJeyS8HnhXxO0SSXtmtwjBvKkWHVsFwFyPbotpyeokO0p9ZrlVGipwiY&#10;56lNU5y+7kGJh3E7RyTco5/6pFZo3rWpo71BUuHG+jMN506cPf3d0SOiW4Vd93x3QLLhHfv3bNm9&#10;Y8ueHRt3bd24Y4ucris3rV2+cY10wovXLV+4RilN3y5et3Tx+qWL1i1RnvD8Nd9+s3b+vA0LVuxe&#10;sfv03nO9db2ihGYArpdvz958cPX2o2v3nwFcH764e+nWzJ6G7+btX3V2sPWOaNd3ry7fvnak5ezZ&#10;oY5n71+8//HDux/ffxDRikhYqJWOOB+VQvzp5eu3j5+/fCDgeumqrqABtcBpUhPX/o6WgfZzPc0t&#10;gx3Nw11t5/vbJ4d6L09O3r4yp3sdBldV6B5eu39nYu6iCnBnWpuEWuvbW4RadYtTcVPUq4wkWjTU&#10;qh9JkIKplZoRajUreEcCWdMijlQO8yIuH1BvyhWa8nH0SsGWuYhSWdavcD8uIvsFU1mFX+L8RJ7J&#10;FAusWxmUpP/i6eysSn1pFfpgCZWVdLGqOmbVLTxsY4zMUBFK4nt9x1Zxmdtj+t8YrSHeTPvW8EbC&#10;VElmCQMZ9WyyiMNAShkryGoy2WGl4ZxMmSRGhw9ryoeGEUCYCWfeSYwoYkmTulEj2rWEALCsLY4/&#10;/G6gVgOc6IcR3JYIKCCJoJNQm8gqAF2NShQE0D+Gcc0MOXARl6XJv+hVA9GtYcZmnP0t2NX5T/oX&#10;EcstfQT6iFZVDG1CdtPHFc9t4o387XGuJiOppqb2BqAQtsk29DLEtb4LX6ugTlyRSRKOXxQKuyT9&#10;gvRQeNKA0TG8PqjixDt06erpaOwemBR+DzI6Z4A76ATKQ51rCPCL0izIomfdNEuvIb3QvpH9CzFo&#10;zbe/3XDLiVDaPFtYeb+EMBW6NdBRK8/YCZgJvxWVZiJtjbXszNYsE1hYorF8gpo6p1pQyL2gRyvg&#10;g3gThI0/O31onLfkogKpS7Tx5StozVrM0FGNU6Ug1wsVdClCsDuplKSLTLj+QNCiATBjGdcfwoBR&#10;lRJ0aODB8smpS5fGZy9CcrpYwKViDKxzVx+TY9vO8lG50XRYaWNlWbxgao4O+M1dWzmPcYEiwMaH&#10;6e47tfgiuE36o6BPdmqrLwwClpAKp6doJaUIU80VmM/TyFQfcwaSIn8TTeSSD2Z3SLY0/CxOV4Cr&#10;834SR25xY3EXuO7gvaYRqDW9ULjSRs6oUU2pS4E2ISrtpzVKFF6FYTOxmQs+4wOT6TuOuanSM9rE&#10;IwWL8n4CZo1OcV+Q0l4ggREjVXnnzRpJ2lqAyppQXKusIVpTJsj5Fscpm5pOiSYbKQ0S7Om5iPYF&#10;gG38GRtbuTUbl0IauJoYPpYNq5CkkardIG6AFqI10zL8qxLKqtm3O6QFfFbkW0nCYM4R41zJF7Xh&#10;ys1XZDYzenFISZWEyTzY7tBMsg29XClAsB32wK1B/fn06oDe1Hr82vxSvKyl1BXxsNPqTQhUUNDV&#10;bpMYJhszF9Trtr7ePNJC+UJGBbvGUxoHXcVgMPkGAOiIAP8yZQloTL+4EI+eHoEW8ozUsU47nNq8&#10;3+x0McGKESI2GcRuRrQUbpkue8JX8KHO4cxcTYMw88t8OoAEQOsNc4pvJuVgDE/E0cWlKStTSQAt&#10;uk3BbymEo83WHD2kdPpnJgxWn4dUz4lqErvW10cnACYuUrVoZqtDkzPBwJW5oDjGbIamaHZzQUlJ&#10;ESfU2tbb3dLd3tDRcq5V85Kmcx1iWc+19DQMTfSMzwzOXh2/effSvUdXnzy/+ezlrRev7wqyvnr/&#10;UAlMbz8/Ey59b6I1qFVI9bd/fP77v//8i1qz/vz6w4/P331+KtT64u19dXYdv9h/uH7P/E3/tmjL&#10;3zbsX3y8fl/PYHNT+8lte0WuLt60e5XkwVv3rN1zaOve77fvPrTtu2P7Tp47RgBm81n1ZW3tbu0Z&#10;7hVYFcWq6WmPUOXIgNGmRO96c9B6SMh50GmMkWZv7OWDp7KPjolsbbaaF3pTwUvpD9Q7qkiMLmUv&#10;KS54+hrZSxIDy/F1XVnBT+7PPbw1e/fa+NXZrsnhU51N2w/vW759/cYDOw+fPXW2VdYv5ZEowcI+&#10;beg4a0aKXzoMYYSvxgkVYtFpFnmtTlp3oOF4lQwhozsj2MKkBRrFMg20qAKHfZLDBwYiMinnPJE6&#10;WnwmlSCXhGKkTMINZ1F8rSmChD6NFj1AqCobheGXiNrbZlzNZrjoYxRarJVh/0CACZI1COTiTWxS&#10;oRCjVuVWwPZ4B8s/Vlg0GaQWUSMWdajSBSnnAzsVsJRiU+TTEZG6BFDlEvkC9JnABesLwcpVyyXC&#10;W0boqw2DtfPPCY2zLihvNlDWoKsU0YBbRd7vbyzVIk+yq0puLaTKVGdQpesFJbEpMDI7WwNyBd4b&#10;r5p2Rlb9JXfK3trk9MZeyzAyqmUlOdY5rLUXWb+/wqIDG1ZR5QDUSeiFnXZPLFBoqRE40ZrvIldJ&#10;EusaZR007poItluFReX6orEtkmAc4HrTcLFWObIs3Hetcgs1xZ1ivYY0Ko/srLEliJoaE75ZXwtC&#10;xVzCkaYDrcsDKyeYM9hz+YS0z6H3O1bjB5ZX+oL8arVqkRYX0b6dtKoRZNEmCbLqwgGfa/Qc0yWw&#10;qkWoVWJyNcVp6exsam9rlMkTwXDDqXNnDp84uu/wIeUzoRY+tH/nvt0KFna28I71ShXevF46Yfla&#10;5W5dsnb5vBULFqxZPG/Vgr8t+0Yv5q9e+Lfl38xfs3D+uoVLt6/cdnTXmc6zvfL0TfdPXRm/eGPq&#10;qlS6kK7XBV97Rlv/vOnrdcd3T16/ePfZw9lbV+oGO3Y3nRqdu3Dv+aPZO1enb8/deHr3+ccX76QQ&#10;/gWdsLDrpx/fCLi+ef/s2asH9x5ev3Lj4tiUjldPa29LU1ezBDUyuDYPdDSKcR3tbZ0cGrx6YfLO&#10;1YtIhR+Ibr3z5OH1+3em5y6JUG3obKtrazrbqg46bXLse1E4U7dygwVcxbXaF8NPnmv0TOY2aOqV&#10;HCZUpqBNnK75UwRNeU4xc8hlFbFG1cIdvTEfpuFNQIfn8LCvtZ7wVq5hGdPcLNGMmk6bcrAkrRJS&#10;QZ8QmBLHLJO6YiQU82lmSM5MvRPgyrzRYaUyuAZh6k9MIHGZJQizEDlhXJnKInllAWIw14ULdKub&#10;gmkBwCFm/yA89BQ0PWaimaIQxpSydOI0u+Y5M9UxlT6nETba9AdFR8MXyzCR+LqZSHJ/ojy1tVNz&#10;fs1RNTcOLUTqkA2laD9FLwfoxY4bj6vGJyprlNJoj1FfBu2HB3aGVglnIspYOS8Dg4HN4kgdcIP1&#10;EhLRXVQDiQ34raO2ozVNj6TN1ocN1gBQicsKG6z/pfMNXKsii6wHDmo1OAQK2zGMwVWI2QQuaIf/&#10;FygF5Q4QwmaqGvQP3afTFP2nUas2WsiWnqjGwOA962x5rXdqIBbAKeX66PmWvgEtjkgGecP+2W+p&#10;bXO6kr2sWQ+ZRiCEAOkQrTEZEsajEoU3NYcqKCIS4vSbocdRLNRG1yHrotSNtrOYOUvfTga3+mQR&#10;IdeUzBYkp8srBLJU1gmUSmAX8c2TIK4c/gxggGvqOr5lu/+NB5DQmoqSEp6k96bTQaN5yFVE8aPa&#10;X1PKVqUC/PC++jzW2mSFp+kzVCQGP0CUudbSTdSgDipSkEl/Uj4TCeC6fZihTUOXgEyY20H593Cf&#10;gq5dGcqZGqjvK4TXkWREiGv6XTFlZGTr8w7r4spngV4QCUa1zFZeItSi00ghzUyRM4F9MTvv54I8&#10;q/G4qhSkd7jvOATY6lMygdgd19KExhPz4+wZJ9bo2523BBFn2OwbEJjNctxkF/MvgVLWaYgGNGp1&#10;YGbIRupevrOEDnWHWwjk4WnVumY5LrZPEz+GNIVd0I3SuB0jtEsVqRrWAJ7hGRCFW54BqvNCfeM2&#10;Txi7fykx6sjqlGA7K0co42ZTa2SiAZOpehAHT7kOotWYNmNbUGuxrjl4KV+RNt8pnzNDMqOSGWq0&#10;hYW7qLlYq0Y4kTQHPQJfqd97Bkz6JU8mfTtCXFtw07Uo1QQOWSLszaiAG00zekoEemcqVs0RaRPv&#10;EkDgfQR19Jw0n5lpbtFVJmTFcDEzEqNWl3u9UxVvnEmn8XZodlrawrWCNg1KzbsyXwdmJJwpMMDX&#10;nXfWbsMCMnkW6pQwrZ2oXnBIUCgUAb0NGahwsP5MmSYCvOn0wAq1tYkBCyYnjQmqAViOqNjTssz8&#10;imbbjLrRhcn5opQuZ6ytXzgSPbUtZmBPsr9YIoP/Y3IjQlOotbe7qbP9XGtzXWvjqaa6kw1njmsy&#10;1n6ua6htfGZI8UtXb124dX/uwdMbz17ekTD45Vu1unmo7qyCrO8/q8b/8qO1wUKtP//9w6//UALT&#10;p59/+/Dx51fqhaO+rPrk6w9yZ919+PzGjXuznUPnNh5YsHLHXzbtW3Cm5Uhr15n9hzes2fz1uu3q&#10;cLNk7balAq77vt/x/fH9B47sOXziIKi15ey51vqmzma1tOke6pE2WHHB/WPiEoVdh503K3WfwleH&#10;Iga2uY6uDDku5nZoeCPbagSQHk86bTCvLVpEoNHQFI1qlb2kDJIhlQ6uXb56HyPr7acP5fW6+uTe&#10;5Ud3pm7NjV2d6ZkcOdFev/X7vUs3r928b9fxc2ekmpPK2oZJW7msqghq5YL1GZWDGHbIFFO8f3Qk&#10;SlOibL9fC0WrciEoyzxeL4y3s4bEwFIKycwv9xDdAVLiYeWmRn3+cIN1UHy4Td/9Ko8ZJH+RE+ek&#10;Enb6IjQwF/dF76C1xXRKdK2xqEYvHGONvP0C7QwnEq1k+GprrgNvYnH8A6IoUuFMXrnKHAaenigp&#10;tCmzKvvlQgA1HYs1Im2NTSBIrMhKKVUwjAVRW+laOglxMZr6y4bh7Tc+0dZybugY6TJUqYg0acoc&#10;Pl6MGGjZ3+tLlQdH7tvlhmZxTYC0C0OlsJXXOVgZpTCNgVu5GCHDQ0RXSVS+D5eOrFIBjNJAmL5B&#10;YZVZzxckaVo70himzrmTsI9UapwW7m8B2OsCsZoazjlMZgofgf0aIiNGuhk7eRtxMncnEf7TqZIA&#10;octKvuiEUQULtcoGnAwzLdlU7thVT9qiEI67hEcqA8V9Uj6LdC3moOsEjp1Vh8YI09vpvxau3pcM&#10;VScDeONVRjW1CXYz11QuAbCuQSzhAn6apNaZlfBfVR9Xo3Q1oeU24nIPimuD/NHOPoUzDQTBinRV&#10;wrA8ri2ddHNtaGkS6XrizKmjp44fPn704JHvRLpu37tLkHXXgb16Ld513daNqzavU0eclZtFuq5e&#10;uGbJ0o0rtSAYXrdM8HXeqoVfLZ+vhq7frPz227WL9/ywt6H7XNdox8jM4OTlkUs3Jq8ZuF6/e6l3&#10;qOW/LP3f9pw7evHW3NT1i4fbzq49vv90f+eFm1e7pkZ2Np1Yd/r744PtM/euPfvw4qPyhH/98NNv&#10;n5QqLOD6TqnC7549f/Xg4eNb127Mjk1JKtza2Fbf1N2kVGG1b5VUuL6/o2G4u3vm/NDVmem716+I&#10;cX38QJ4IAdcrd29NzV3qGOwFr3ZDtDZ0tIp3FWRt6u1VFIIUwlqEV1WzE+mamxINw4mq0UxeDApd&#10;+gCNfihHikKl2xXz8Pk1KYqL8mXqZSLE/d7o/gXXqrlELb4ErsV0q7AA8jclR2IxE1sWwQVTpkyi&#10;UkXKRIsJMD0FSa8I7WmaVFMUQJdumEA7oqG4c9IsR7PT0m6DYBRP5nVxoVL0bAFaMkRaQFdeoEUl&#10;9AgtsQOcwBrR64U4yfqtkvsyUwqRA0dlwSZY5g//brbG1FplezSHVNgy85EgHd4x2ZYIIShWM596&#10;XxNsQTCjHgJZI0G1hBADZvg8zfyNn0MyMamIoDqMa831mjYuxbNpcauOi0N23AzFfxIijfJUoElU&#10;dlArRLRfhObVn9T3VduD5DgWYkYPVg9fqw65snaT/Zs+qIKOztfF12v0ZWE0QU0g4FCOgRmtfb0q&#10;k5joY4PUyUcvMmTJrWobHJL8mEJIlSrs/YlUuHTQgZYUZSwCNmZi5xi7cYtmDErTmVITVEtb6W2D&#10;Wti65SDhZA45OwoWMcx4aNWAq0CLiiYt/5KaBHyvba76R59q5lcrNzZIOALXuGStni1i49J6B61y&#10;7KBSO2t8kyCF9ReZNBUO5yRRY8hgEpBlZtL1hlKA0evYZbWdRmXwkMAe8pNLPGxE9ilOsCVFm67R&#10;AAZYJRvtOwcl1SNdhPRZVgKe0JfBai5g0KAuVKfLaP3GrhZXSB7j6x/Vq4nWfFduCvlqX/lcfr62&#10;y9lsSIx/oFoVO4KB1t7axCCZ/OTfswSop0CQx7xLU5xUTKHi4dR14o4p1VVN+FNstAlDkihCF1sq&#10;atpg1M4jXBsenKRPR6Fa7lCF7vOkLWMV4JrXNarQJsNijwwvUfhGNCEpknG/c1UJRKrh0jR04uLF&#10;oOiMcF7HIewIrrCsHFMLeoNOSyxBYWCcTKt7aG7HmRKlKGhqDkKYwrz3CNnqBYnqkQQXst3Vinw4&#10;mJDbccndNdFaZqVFxVcDRdm7AMWUz/2PsC5O2gBP+qHuxN2Kfol22iKxL+xraqLQiS6TkxZIYLoG&#10;EEVxkL8TfU0+V0ljJCiY3inA1T46FwvKrCLcYGBeJs2FmnD9FV9uJnOW2lYlds/SrHrN3MUeudI7&#10;J6sKdxTkYLLdVYxkRPuFR8biZA+CJ+UckXIrIFDNKVnuU5JhjPpIILaHeNgUdLNhNfurGQCzakXn&#10;aeWbzVSJw4lxqzZWRKHqWNcQcmbkduRKs5TZcxmTiWRZ+WRW9hWhUOHKKjo9zEMmzRo0Gbo0KbRF&#10;lgk0kB5+nvSRlu6O+rbm0031x8+dPnTyh+9PHTlw/LvTLae7BtsUGnxFSlgV+x9df/js1uMXt0SZ&#10;wrJ+ePz20zPnBkserFY3QNYff32v0ODffv/882/v1flGkPXtZ3XEUZTI/edvFSty6+Gz63ceXpq6&#10;1Pv96XWrtv23E/V7uwcavz++fc3meWu3zN+gHKZdqzbskDZYqHXn0VPfnzp3/Ez9iVP1JxolypMw&#10;uLe9vU+tWds7B4gOdj9VGBLPeqF9Il4NI4R2UVlHJlozQ9WMfPKiptH5VScAUs/qbAcQCkbqUHYO&#10;98nLOn4p2Ut3bjy6KxerVMFaLt2/eeHutcG5qdbz/YcbT63atXHx5jW7jxxSY4yOfkUZ49ssEMLy&#10;Nk1NEu4dVjwSA46LSSRqHOnXap1kpVXm15EpHUfSVv0mS3bBYIOkKLNkXOnpmeT5WYGOAFed5/EC&#10;qDquewV3pAk94Gpi1+jJg0jRwujJYr8Z13LJGbZKv+qM6vYqKnVJjM2toyqglHuaxrB0hTWXW6EC&#10;jJ0a8wCzGnyNSLWyp3J1m1t2q6fgDWsQXGqxad+UWoQYkc07/8w32BI+hC40ObHRFXvQ1P31ghvA&#10;ugBUiTXKfca7ZtyYxjznBVEILjZ6TKOd81UIXJzJ7qFaLltflXmKuVVYWB2XEXVEsuXcBGwc8GXr&#10;rDUD75TbotkukNU5VUH4lgcHhVqKXPYdGbZOY/9aoJoVrVHGsn47daPfC2wLai3i2OgOwjemXJI7&#10;UnTX3JoKH6tm1LrVUEBxlyY9m5Cah8QmVKx4VouqlhMS97iNrNChQqGYXQOP9b7EArkLBaW7RBJd&#10;dyF4k4vmL4IB7hqUXAKRf3AmwmDz4VowKlfpccbtgZRkKXtIXWH0BRJpiRUEXOCpUICQ4wQ2DM7u&#10;+ybPyZN4YS3C6u6YJQk9RQRfQUOdmvcOIBLu1QxHj7mBgdauDhlcQa2tzfXNjeeaGs7U1x09eUJq&#10;YbVyFV7dreXgPi2iWzfu3CLIum77xg071dB13bINK5ZtXLVi0xr9XAZ2XbRg9eKlG1b8ZfFXXy+b&#10;9+2qBcs3rdh5eNup1pPtw22Dkz1Tl4cvXQe4Xr01c36yd92ulduP7v++8dS673f/1zXzVx/eNXZp&#10;avTS1IGWM1vOHjvQ1ni4s+H0UOvco+vvSBX+9MtvKiCqlev7zz+9+fTj6zfvn7x4df/Rk5s3b18a&#10;nx7u6Gs513bmXHtdQ1eTGpud62yq72vTzU3AdfjKzIU71+ce3Ln55NGdZ49vPro/d+fW5KXZ7pGB&#10;+s6WOumEOwVfO7QIFygNQTZ+QVbBVEFWmgJI4i7iWqBUz0cxq+g03dZeDx0XlINg41RKRSnXuK+U&#10;0ikdF5hNc7FNBX8ajlLyZtpTTcBoF2/46mBOx9b49khlvKJzU9fTqjRbhp6R8svJTAUfmlWKyjLt&#10;OYQeEx2quCCRqEP05tGmEnRs6JvNYIbsvAyAdEJVMuGPrEBzdfqvuldlUGsQaRrDAh3t7M39JBRO&#10;Spz6mOIkhSmCHSwt5oVn6e7oE6VuNXXnfaf8hOpLyk+gkBYH+oAYodZsh4RsA+gB3IRi4NtM+5mR&#10;ghQFv1SWSa1cSDI7EvQXi68QvpnOkoYbx2UErfqYHZoliyd7ocytGFaTHhwiGnxhBKsIq5Ze0W8O&#10;/bWomDQmqYIFLBUUTBRT1famVVnB5mDdmhWwiuDY8mh9XjgtHksNJTQxszSPi8bUBz4Ix7CQXkNa&#10;jFoB6061As4VG6r3J7xoEScLkaYLKGyGeFERldND0xewyLqRTBTCrNwErDa+BvmCxFJf8WodTm0T&#10;Y1yjII2KMU/yE1UED2LwKteAY2Zh/N0rxSLvL/RsDkA2IJlSQddAa7dIjf7ZGcjGwxZI57wJX6q1&#10;ZWyLiMif4Rgj+9ZIWi1ju282FYDN0SrAm72ouoNSXjK043C41FSj13Qp6tBYj8HVGNQKKjaCUlcY&#10;mMDx8Q5xiUy19abrXoWUpp9KiM1wAmAkGOCiwdYG1FTBIbHZZk10UtkyVAtYrXql0qFUZGmhcI1v&#10;LamlfUh6saSK49kbAC+3oVyTkaEWqOADRKSws7IKwatN1ePEEa8U7YCOJVNX30td3LLSoCkXsQgW&#10;DzIMjeZQOENlEBE4hElVgoVcFLckjBpElZmWLrU4HzI4KublLhktOsDVimV4XdtxtUlOhKp6BigA&#10;iXIPkBgG2KFKZiPj6+DrdKeuuROLvNYgNqhPm5ckYVPirmWEU433o8YGuBwQuFVcjqZVnZ5C2cz3&#10;x+JTCuorTEsgq8WBZheLc5JBi0owOmFvakWWcraY+nZux3l604dfcikdsJ0bsbEuscZ6nZx34yvm&#10;E3qAMb2wXDmjESaHyBYfl2yA6V9zuRzKomTLtE+DXLG+GqKkaxSuxuXbQt1k+zOwpiiDH/7AuleS&#10;pNTjGRZvjyE3gS60+fF8HR7MplZdOBwgorDcm8f9USO3szaY7xKmzVyW3jYgqMScwnpJ5Vi1VCXK&#10;izPBYmCfHoCcxJZkHsywFFxacl881+dg6WeysnL+6MMIpG1KzAgjtnQ2lV4gNKWGwmCKGBRkbevt&#10;auxoPdvcePj0ib0/fLdl/65tB3ZuObj9wMkDDR1nhyf75m5euCNz05Obj1+IaL338p1Y1ifvAlnl&#10;aP1J2mASmNTn5pffPwqy/vLbR7GsH356oWDhVx/UueH+y3f3nr66+ej5tXuP527cnZ6+pLZ+3x2v&#10;39E3LG3wiU27lq3btnDzruWbd67YdWDL9r0b1edm/5Hdp+qPn208Vdd05lxrXVtvW0d/R9dAF4uI&#10;1mG1Zu1TULB7hCSWFrDq5paY9IIA/aIkteRX07CAdk/3XWVQEUGjDfVNU1ZB1m49vi5OX7p17dr9&#10;2/Kv4mV9+kDy4Ln7t5SxOXh5qnGk5/vG0xsP7ly/Z+uuw4fOtjRqGJmm2zxZMWkRvBm1+oJNCnQu&#10;/0qpaIDKFgKtlUaTTpjeTl0g2iNdHaTpjE5Z9qyfwg/ON07Iqn7VoSyzQPu9E1HDpUGZBsuAoj7S&#10;7QYLgG8UWYKyUqNxMcg1uwlOdRliU+VxuYoTCYl1nLQuAGltkfbFQ6tVVf1jkzUVLouT2fiWzwc8&#10;eHBKArDP6hJGxY3IwCPXEUa4ql1NdjCiDFAWHjn23QkCFKoMHS2pKKZTbiYaB1i+KvtKqJs5ce66&#10;kGbGqIajsKmx4MK7joZSS7sdAKSFIcHhcZwG90Zgkpuh1RxFx5FLNQqUXMixDEQroUUDFb46qypn&#10;aTTJ2vHq8HlfzIh66HyjLsZRnSGKODbqdkZdSgYWxaQWmZXHK+EKjm5iRq0WA2s9AmkaNyhNdy0O&#10;72pYzseUoV1621RtonxTArUGi8KWK/nM1SJvIYF5SJEFBa275qz26JURKxC9hFHrIjUAZsOkfdAa&#10;glT1pkJ9U4QKdAc0UuDgncLPG3X7cIQ9Lpg2wvVog3WNm5YP0i4dcfDuohKiYJTqRnUHiGRa55jE&#10;VrqfQM+yhZro2hxOxLQqAm6SlJ+yuXaIXezrUTscpQrXNzfVNTaca2w4eVbhTMe+B7geEukqtbDg&#10;q8KZtuzZLsi6bsfG9Ts2bdi5ceOuTXqxZtuGlVvWrty8ZvG6ZWJfl6xbtmDVokVrlyxbv2zh6gXr&#10;tq/c98Pu483HukbaRi/0Tl4aujA3eunq+PTFkbrm46t3rP7L6nn/tPKrhbvXNQ10jM/N1vV37qg/&#10;1TYxdu3B3bGLk4c7Tg9fGXv5+eWPgqx/Vw3x08+/qpXrO3XPfv9J7XCeBrhevTGrpjMtXeca2uta&#10;e1pbelvrOhoaulvODXQIuPbNjI9fv3SJXji6AT6S2OTGo3tX7txUlHprX2d9R5tsrnXtzWfamlp6&#10;uzsG+4RalZlP5xs9fWJqlfyKVuQ8a6wv44mZ/IuU41Fj6Z5jC0AeeT64KeMy2dBsSrMFwiOt5vX8&#10;B/KGwFGzCGmfEdEleNWQFV9rQub0mDbXWptz6gWaRPckT0hKEltqXTliWNVfC7B0+9aKESXxGOUq&#10;bVbSnM/xSOYtMg0GRCjBOPNnXtDkBtBoUi0PAumcNQtiTgvcsD7CtA1g1XQudX8rdNxvpuCIgPZM&#10;omLbBGO78SzTddNjJvlIIKqpXIHW/pNSXUen5YYFi4KtjGUCYkOuxnnLxNJgFfLSCCVICt7YplbY&#10;Sj1QitG3SHGBLS6ZmVcDNIFNrJ0MkRt7HdN7J9c6OwlGKtbWRClFTS1k5L1jJWqcI+CKQlib2zFU&#10;1LyGyAWVWdWJ2pbdLt1finJaOyBVZLgIszoW3zpQy/N1T6PdGSU5QFHqBqYH/YO5Bees/oWDNvUa&#10;S60Vz/y7iNYReSnVwLNCrcF+YUoDVikMVFDeFJ8Toh2NayWtvZEGorDqbl7qZKPIWaPs5QSNM9PE&#10;NAg29Q8dfh1a9JYOQLZB151LVQ/wroUujmI58F7bjEY0UddpWAQFD/gvVLvbKLHldhjri3QNAFB1&#10;bMTjIVKnAUyykYuVV8We/IvDqXNEwMAxxyJ1gBoVjR4HrAEVV6+uZ90XkOzb11rDkO5lynHJm7qk&#10;KT2A9CDu4hPIHSEhVRqccdqW+MLz4YahcvCS/l2fcd6y6gtwyCBk41Uyhwxl9TpGWbOgzm0yioYG&#10;19TZt4xY2yNtTb2Kj0Vqm7VxhrCqqIJTVDP1CkAN9tZ/uYxCxc5IHsZPD2bMOS7Sh3KMyME0JqG1&#10;lsh6hVWErGmKUrQ2nRiuwHG1VkdE0K/tTBecbHMxxCaqyrctLXSjVW8Yx0Qh1abHrEYGbFnj4lJQ&#10;DMcb85tvqVVn19KOJbcwDqjqlK4mROEZs4cht6VWKTpaV2OqsGpf4R2MS+R8N23TFMEC5Mu0lUAj&#10;VyKhZeLtNDWad2qArVCRKee7bOlaaRFAJnvJYld0jJl8M/VkxgnBnjJBplMhRnLvDsYGS3vCpw+L&#10;FfEcAmDmuR1e6PwvENo2zsyGTf4gYA7kNqoHxIbHMFXO+57HU7xnnv0lH6UkNpuVYpZJrSQOmTSC&#10;qxS5EfpSJ/Y+ZobqOGJimatsCco9pQzh9GABVP8KKDKSB9nGmFfliwRHlWTUzAVVig6INY7FuepZ&#10;b2Zmnsd7YbJrwBl+JpPjHDvPU7/oh3PeomUwm2S6gPQLDxTfpZ8SdIkYFz1olVez1K37jx7evG/3&#10;+l1b1+3csnLr+uXb1qzds27fsV31nafGLw7dvH/ZROvdF28fGrU+/fhZGUskMDmE6Y363JAb/I8f&#10;9UIGV0HWdz+qx+DD528V2nRHy8PnV+8/nbv9YHbuxsjkbMfweOPw+ea2rpN7v1u/cuN8CYO37F69&#10;be96JQZv3btxz3c7fjh1+HT9CUHW5s6mVlnJ+js7+juhWK0NTrcbe+oSZKqpJ9JHTZrjUNVUWDN7&#10;z/uZ3QYAOOLIzNIUaEF5S4KpQ6KGpsYHZOSbHO0+P9Sjy+7K7NzdG9cf3rn++O7Np/dvPL0nU+ul&#10;ezcmb8z1To3WD3TuOn1k9f7tmw7s/u70CSnlNN8N0aeDEkteCPxcqq6PYBCK/zk1iGjCa9rFQFNt&#10;cChiZR3ngtLCn5xxqu3X3NqhX3JJUPJIeo2VBdFxkZRbSjnoG8d7pA1T3oHT0QNl49ZOad8MVZG/&#10;Fn5Yo1GIqeQwFV0DyFb3Fp94BrG8SCkw8XW5mnJ2FRlCSQ8yfjN8CvrKF5k+LRnC2rCc/IapnOrp&#10;d6IXvmNA2tCTWdi48i6mIlmKnpH+OvYpAb9/gHlRxsJkasenLl4UtkGtoGkiN3/f82O1ddKy05gA&#10;WjVTK9DFR1a7VsOZ3Ip9KdWupurOafqUezVHljd92w9w4i7nSGHQ7x98rVzL3pfg/NCGAtK+ciES&#10;o4z1gOjMKZx8ZLraMKBa5Qq2ZqSg1sD42mjH4emjwK0mTKaelV5Qp9sxW1CoSW98v7F6cilZnS7l&#10;QtZj/4XgK1AzpyhGcceeuSUyd2Odw+DGwhgX3jgEsuOggKza2gmc5HCzgYs1QjVj6CXNn6IA5yQM&#10;BZ3agaUNNFUK+A+Z7MG3dByNCVA8b9YuvdSMMqRpTJWIKaHWkPZG4BSAAP/pXexI4T49Q1lo4qqG&#10;rkkVbuloP2e6FbVww7mjJ48f+uHwkeNH94NdvxfpunX3dtGtG3Zu3rJ3+6Y9usFuWrtjo9TCS9av&#10;WL5x1bcrF85b/q064ixas+TrpfMXrFywaNXC5euXrNm8bNd3W040HOkaahqZ7B6f6Z+6NHzxqnZz&#10;oL6j7tCZQ9uP7WnobekY6TvR0bjiu73f7N8xeGn6yZsX1+/eONl+duDi0KvPr376++dffv9RXOtP&#10;kgoDXMW4vv3odjgvXj24/+jm9ZuX5N7r6G1t7mpq6WltVgJfV0tDT1tdX3vbWP/AxcmJG3Ozd+Xq&#10;v6dkpltPFCl87/KdG+cvTsvFerK5XsBVXKuc/K39Bq6DfTK1dioESwdO9S8EfdCteN84EEWDZoES&#10;j0X7m5hv5AqqJmxfdGRJCU33RKvVqASZNisdEEMblMUOuHCtKjHDH+B05V6XmVhq1rGkAnptcLVr&#10;Eg4pxBJzaXKDmPXBrxLIhAcVTawFwwoWjta3sKMxEBkpMIvWJNAxyIZkBRyFiTFOY5alCrKeyA5Y&#10;KXmfwauJXwkuFUwIRAwSrtEnhccqqaW4nDwVBE9hhHRQrjkkJs9As+hJM2kneRjOLLLhCIkTixsm&#10;NiLhsEfmbPheqFqrgoNaYVzt8tVriCjj51B0EJkE/RLLzEoc0SpcEDabrNYS46Rt1oEg88hGVoBr&#10;wqsMoMIgsoQCBLWauuUgGcuOCCkFRppItBvT0lm+w4k4AWmBoBUyLLyixxRcYaUuOnK7MZOHFFsp&#10;bVc9OgG0kK4ex+Jfpd+pv9eiUyzFuEP9IktOIwtQ2WYLAOIn5MQtwNX8akAOUmHDIW2qNk8ZRUJ3&#10;AZ/mxO16NdfqUBm0W6l/ACDtwDbAQ3sM0E3RItsgUtvFADhb88BOl/7SbDZFAqTbk1Q+KqKcawBd&#10;uClKOpRKb1A6IxELplWdn7kIb07JII1nOS5RRJdhCbltzUP2JYr51JnEh1M0srxW94JAVkCslbSg&#10;TY2GiUFKU6U6pYNe2sNStbKiO6ppU2RklMXmmmKSO5SSPgWGjAm28r6DezHTxr2pnGdOAFvkOVmd&#10;VA6xE9wSQYg7U5m/ddUgvKvDqMJIu+OzYXA8yWiMIzbmKcLdsBC86KJLn6uExVHbQ6tZxEVRfsZV&#10;r9uNEWlRCEf7msllZlrRrIbxywM183snzlEIqPR1JRqXdCXDHpC83WuRLjOMmm+5WGjPKndSWD6j&#10;srxw1g6Zup5oFkBrAaEnlJC6xcuaQmNBWY6h0kpSAtCbbhFEVp5nrr7v+9acaGKkJuaTs0cV1Vym&#10;m/pMofUMXNMUp2L5ivMtPk9/i01chp3GeDpndPbyHMJjhg6wMISoAJJ84CJXiFajPooL+TWlgXAj&#10;oRCnnD8U4BoWKDXXANGCfmPlLeHG5SFXeI+STsn0wpgwnCdTXmEzT2Rht1J/NaleaHbrf0pwlAlh&#10;d4yo8kVVZHGGhI1z1nKH8EkBQh+meqLXNW9YzUoHdLduzbgi+CTC4Gye3gfbeMaZMnNAuLYtOUy8&#10;U8kRM/N22q3FdabF0vmQsbXEOsPo0VMxEXKAbXarCbJkndRlyEFTEP3a2tcj6rW5u/Nkgzyjp3d9&#10;d2DNjs1LN65dvmntso1rvl29ZN6ahYu3rFi1e+2OH3a09NZPz43de3z9ycu7gqyv3z8S0frh88tP&#10;P776DMuKl1XxS2p1I671068WBn968vrjo5fv7z19c+vJqxta7j65dPPB9LU7Exev9o9NN45NNQ+N&#10;NR09pbDNFWu2LNq0c+WWXav3HNy657vtIlqFWk83nDx57niT8qGkCpYkuL9L/KokwQphUhSThMGD&#10;5xP9wuzZLTeEgsTwCHtAUvE6LNAXYSRMncBezKLCfv1SF2vCOj2ulODWkb6O0f6B6fMTVy7O3b0p&#10;yGpVsPqyqinr7Qt3rp6/drFnevRYR+OOk9+t2Ldt0/f7jjXUabqm9o+0uUoADIAk8bDFPp0bjrM9&#10;sCv7wWTgioE5uVCR+6IBFsFFJ0zj7dhc/Q5/AtM6KQo+tvqvGmrVNwZEBVWGSzSpWKV2la6qXFme&#10;rKvlgEtOpuaKmwD5HKUNeoD5pEqJRADPvL0F/Omw4oC68A+1P2kbQvkaxNY86pzV+UcDMGooucTy&#10;mUIh+rpIxapUo3xlWQas607zB7fQwCtu6UHVzZWKkkWnphMJT9Zfw6AarEasYZeEdlyI3alUWizu&#10;KCG3uYdoNwVIhmRfdw5TJLsRL2Tjc/XVCnyhW32TScgQe2RFa7EnWGRhearvzHomRpyfCqne15UY&#10;+WvqmEa8XOmh6wvC5AXrD6gLv4qmIEnXojodM1Yb2NS8wKVGdJofR4mtfxSNaW62CNQRCafbmZXz&#10;gm2Jawo2rhrSmC8FlFI3CZAOM2kkr2eimk4hVA5etddUdx6gLCiXckBJUcogp7Jgu3WCuHTcNeC6&#10;M0cRDbw0OUyNJqoE7WB13yuS4OxaMpMyMvaslpExyqVs7XtglXbmgc3ig2XBsA9o+t/oV/Cq5RKB&#10;uznVI2VPzQVBsr5OT0BTrwOq2qj5Sm8P+Uxq5drW2tTWIrXwsVMnjp48dvLsqcPHfxDjKpHwrgN7&#10;tu7dsWGH6nE7Nu/Ztn7X5g27tqzbsUlc65qt6xavWapl2brlWuYv+3bBigUr1q9YtErYdf7aLStU&#10;wjtR/0P3YNPQeOfYVO/0pZGZK+Pjs+KNh8dn1QxiYOfJQ/993YJ/3bJ8yaHtzaO9d54/vPv0fv/M&#10;8OX7cx9+fveLiFaWT+XFrx/ldJVUWIzruw/PlSr86MnduaszoxMDXQMdQa31HU1q093c19Ey2N0x&#10;PtR/cVLVukv3bql9640nD+88fSzgOnf7xuiFyYauNumE1da7QXnCvV1tAz2t/T1dw5L7DRD9oIcv&#10;qcIswq6WGrkOZZ2wFordClfzvauklPv6cmkb4ErWputrYSY0B8sUwjbX0kjCbAd8DHAAB1wBIJ7J&#10;FFIEgpf2ljzfibSs+gLqXxTFYsUoETBW0qGSFYJiJuwgAHrw+IXAqnGsMCc/0/zG0yF3izBkTYxO&#10;2Bq90BzbaDBeOXBsRHM+l1AIh6fV0+H/R9V/MNd1pmmCoLp2zG7vRM/2ds9E13b0dPX0dJmuyvKV&#10;qTTKUhqlvKUo0YjewRIgQFjCkaABHbz33ntDAgQJS9B7iqIopTKz/sk+5juHmogbiAvgmnOP+e77&#10;vI95XQ/TAWfhJ92FzL4RMuTr2Ctr7GoY6YgZ40BhAY2uUZ9UaE7hRkJwlvtaVyzcRwOjhsgQgACa&#10;avYHZcO2y8aiX20DmVVwy8KrIUwHGTr2tYq4pq/VcBKvAzjpiarcSNHOKONdB+ojsC+gGzYb+mTi&#10;UiYYSwPLpFsP7NEnco4xUSsOvLfe3DoFwJGC10gMImGbS0FpaqALIZxjqYxdbQ0NbyPrrRWkOCdo&#10;axYpzCOkPCjucbGF2I548qqZWONkgDRIgnHfYcJ4lka2KuTmpeaW98mawhGnIa4Rc4j9ReWAdao8&#10;RXT22B4J/ODYIcIz5MoSQfEokjIVQBWJJ/5Qc1zoUI0FwzrGznCSi1UvKym27b56F8JXjwvikR7g&#10;AY4Jd3pZGXNFfljhziQScVICtXqXek8KLZO7R7qPPdaeaBTG5Eo2zD9Gdlx9QMJ1I3m1TJyrpP6K&#10;5v247YRf7Skl0afmk3G+/wvsij+aL7UWn8LgSBVMRS7jjuCvQ+CtHQJEaGZ6QxqTWFDpsbnf2ExC&#10;WSaakeco+mE2wSu1GEsYikXcLPxgw0zMvFo1aupIV+DPJXmtGXvpPZSxbPLWvCIBKrEijazSeNAe&#10;LLs/ihvGHjrOwSgRPYLhCc7OMcNg2OwJVG5TGcAEDVgkJwvlmtZQc6HKau/vg8c1YlGCWFfJzCai&#10;SRQLsEl2LlVCJF3GuwPaGQarp87ay/DDCNlQzX1HIRYNaxW/F4TBEtnG4lt7XDXcLBA4CjpSnoG4&#10;HQE81pTCwBSRxlsuZoaHQJJFClGwh8GuGwNbbesNYBUugM3l3nheoAvv3gqmrrcH95WQBNQaPSbo&#10;5bgce0tirtuWV7UGRLMrSTWiCk0txpg2uGrxAMecunSw/NX6Q5eAoiWpq6Smy5Gk4tjtelVREgJp&#10;jMAt9xUfYpE2f0ZDfYiKTYbwpggTiQ9Ft+pQ6lkK2XIbwqN6HI2jtH3fEYAhFqVskhWhna5YUkhW&#10;GPF6P9unZ0Y3PpSG3N63MK/KvhWEcCo6FTel4SU8P8EOMW+MmNYghKyvXMpWb4JtQyAzCDf8BRCL&#10;quDe7jr4stpaKxrqTl88n11YsC816fO9O3HblXQQt+0H92w/tHf3kaQD2YcTj2UUnC+u76qbXhhb&#10;u7l45+H6w6eUB8PO+uXz+89fPPoaXlYkBv/LN9/94esX3z158vz2w2c3Hn65cf/J2t1Hy7fuX7lx&#10;9/LarRlA1rmrAzMLvWMzrf2jNX3DtXUtp3KKDh3J3Z9VkHKsJKPgeFbxybzi08cAWU+dO4GYEOQG&#10;g2ht6miEkbWpswUUK4OCFRrsqYy40zmAHHUGfpLkkUaRRjupDa0Wtm5QpwEzZsFSwpo1Njs1OInD&#10;ga+MAcxibRnqaRjo7MAadmX28sritRur124hPBNV2uplxAUvz49cmWkd7zvTUg0vWUJhVh6CV+qq&#10;gPz57UPpuJLAInbRYoHQndEl4PUHx9dxYgGZaCilsSsQKYC0DbfSVQJ6ES1AP4l/CcHiEsYJjKIH&#10;CzUDbNQBIfuKO3iuuSkK9Y1nxCbFUIG8ZZhqw6uAl7MzhCLuVPBPqWDDiA9hkoovLs56FbMaIwdh&#10;Bo7yU09T8FWrKFYAYrOgy1AMLOsznrfeEstiRXrzLwZsQrByvTryV3pXVrGaEaVmmYy7PKCENC49&#10;JXnwvuKDOeRTSNhCaN4X1DRwFc404ypKE7UBfb+M8CFyJjoFT4hmxyigPp8lcbWRrYNSjKilUlHX&#10;Sa/pjTdQjy5qyyjcpTKfrPUqJlEFwNxgCvhfIgteuYpnc9vUuxqfTsOEQqcJmErXe5DFcknRr8a6&#10;7hSwHaaFhRsgrK62jtW27HMR0Oo1v5cbzHNGLmKsder+iM41B+sJzx53zGtKEDQaekRm1QiTmnyc&#10;/8CB8riG2dqKdzIW/T7i1aIEcKixW74q2ZvQ9RvMrpHqWOpxpUa7X8Dj60WeYb80QYSnCGdqzFj0&#10;jsLPPC6GoNJFS6qtrwalBtLmSkTEkSfcex4D5hRl8a4c6Kqsh0BTg27FjVcW+hQ407B7AaW6u5ra&#10;2prRveruauvqqG1sKK+uwhzXsxfPgW49WXaqtExzcU4UFZ3Cz0IAVzCuuGXkZyVnHU45ejgxPWl/&#10;8oGD4F0PJ+xJ3LsvaW/ikaRdh3buTti5J2nXjoNfpOelnak40dRZ3dHfMDDePjHXP7MwPn91Zm5x&#10;tr2/IyEv9fU9m5JLc0sbLraMdq7fwyiy+7cf3X7w1QPLg8G1Ymj2t7+DCubZ1zC4gnFFvDBThe8+&#10;fHLr/sObCGeCVHhgtLcB2uDm6srGKgTI1wLBdmOUa1vzcG/v7PjIwtzc6tLCxtry7Y2lG+uL6ysz&#10;Vxew7tW2t1Q0N1S2NALBNna1g2sFRnWGsAJWUKL3NuMbB5nM2MljECTSYxgE/4oeVIUQBuBZeIWL&#10;SxPyKM2TlINXEMkMsaMOdrF0zhUvJmIYzriAVyEtmxLZDlaPgsGsl+zqZ4ix2AI+S/DBJFDEBEr0&#10;y+k1JLTkaMX5QG0wBXesADkRh7NbVUZG8ah8KbKpeDu6gSTxlRoRf/TcCop1o9xglcEyxFF9CRU0&#10;LhPF+WqzzWQau0rPSMiKvzj6KJadWjlr0IjHGBUDfIpxFduJ2FcOcyGAYiwwFb/kOfksMJd95lF9&#10;CeB9Ue1zg8HPOepVLVf2N5HPClEnKaJo/g3uAM3SjSgVsRhQqz7DRBjiRxZXzHMlBa2MZUAhpDEh&#10;stiDZtqFWj17xegsiFhFHRtyAgoxjclKSwIb7Xfzn0a61tC+RHcgDAkFHdtrPySTePEXgniDT6W/&#10;Yn/Jmkg+FuJp7jhBO3PThrvGut4szbYh6JdgmIDWkUtAsJ7BI9aXcBdnpP2ikkqz8WABsOSynP4C&#10;3I+fPlkpY4aiQORhmFAqsI6nswMhxtLiW9PZ5jytvyWoo+QpfHz2J0w1m6r2JFhhVEuuNYtJIuEx&#10;0KTjLb2cguvxrUR3aifwuVY1a9qSFcJsmej8w0mg/TaM2TYj07MmmX3UAd019YiqbjDpEm+Lo2b/&#10;BieiIsKsC+fRIRA1/2w6OhbWCj5R5R9gJL7MGAiuEDbuMQlKxTYDvYR9KKY0ZO0qKcoGdyF/7hxu&#10;c/SXoByWi1UZbiP9ADxiWalAVlOcaGd4iHQcJzdISKlTJaZbJaLzgCKuTfiVZ524cU+vMXkLSGAm&#10;VsiZ2yCsS5uElyHmhFEWhTZk6Ddbp+prT15W3ud6obhd+f4xs979ZuHMqFkeNaSFfAQyjQlVjnCn&#10;+ZUNXM0DiwOndBk7iu00E3Fcv4hVjP302YOIzgWHVMrsrBtwmixVg5+oT1tFDQkJTMlLnFXADh9q&#10;FFQ/FJSyGiaUklEEUlu8kSk4FZfEgSJjLQz2zCGiR+wQpyvHA2wDjPfwHj1YH5YPM1pzNYYbdjsg&#10;K76ByPeqRveOMsKPijYjUuskyQpqM+SpEzo1NvONNRyrAVMBIj9FhrhEJrUo260ZcpM2rOrITFLw&#10;OTiBt1ZAiBu6KmStx1OdJ9mhwIMnsPmmLWENGu6HiCaWSvqa5AeRxFfYFZsnDC9dcVAdB7LIPCdR&#10;qI+IXDqh5EK3xb+GWR0iXaVCF5lg7OqzxTW6914MALwHDNdjEom8tGhV1XAB4bPejXaO1OCs6hzC&#10;BNTa3NkJ+Ap+FT/rMLmhteVibe2xEyeSMjN3HDz0+Z49m7Zv37xr19a9+z7fs++TL77YtGvHjpSE&#10;PZmph/Izk4qzj10obeprnF2cuH5n+e7jjQdPbyKK6cuvH3z9Ddr5z373h29w+/a7Z199++DRM8Uv&#10;PYYD9tqdhxAVwxA7u3R98srK2PRC3/BUS/9Y3eB4Y2N7WfHptPTc/em5B3ML00tO5hSX5haeyC0o&#10;zS05U1hRe5FgtaOxubMJRtbmTvAAGNDaAZiKECbYWftHoUIEtMDRId0qk5s5qAHp+kgWWb4I+IQE&#10;VHiPgXzQ1cKpMnkJ48Qgi4BXAstUf/NgV31/RwfGnWA29tq1q1IFL9/ZuHZr7fJ1sKyXh+YnOyYG&#10;ENeZfCJnb05q9uliWLlaeruhgqORnm8nP4IgDc66selpldoSCesEY09QUV6jM9OaZkSkQeJXkNWB&#10;NLrPTwFoOjE7PT4zBY2lb1AIw+YqRkuOQVCveryQBpzkmkhJZwQxACyLFH9GeMNyUwK5MG6Hk0i4&#10;Fr10txqRevXjJdbWCx9sGEsjMRtrdwNXY0JBXOJVdqsVZO2lySwfLzrJUJ2E7JPcwE/eV7jWqczk&#10;uiGPK6lmmUsd+WPZiPKNLExg2DXqY6/qejUJ7H1Zad32m1qXgec6DZ7JwEawnr8CkYV7OkKkFn+a&#10;0tSewdWEChUDPKFKkLwijI0JIc9uZhknez2RyperLm46oJZgRKpv/mphMBeoAKFFK2mzA840repP&#10;EZhz4lgCSzl++aFiyIeDqyQbdiWsIAhHhBN9udOiX8WQiyi2upj6Z6lq1Tjg6RpN/QliBPdKRLQS&#10;FZPqlMZejChPOYsC8L7EjbKk+immf8UAE986SVgyBwFardIW5/PxWq8o/ehD7ndggP0WlulyL1nP&#10;722gMpkqHvzdLHRMHUvAbAcERc7mh21/dTQUT+agG5eux4S85PSmYd0WFHx1oL14cqUoi4IOs6yJ&#10;cmMpsul0VAK4OvAKKJ77eqkT7uho7exo7WhvgVC2tQWMK9TCF6sqzl48D7UwgGsxg4UL83mjzRV0&#10;a1ZBTlZhbuaxrCN5mckZqQdSDh1IOXjocMLexH0HUg7gzsHUgwlph/YhbTh1//60A8k5KaUVJ+vb&#10;q3uGmzE6e2JuaO7K5OziTP9ob+7pvA+Tt5+oKesY6524Nn370a3HXz388usnz7999s3vIH55DuD6&#10;7e95B8D1m999BeD61TdPsW4HxvXLO/S43oDHlYxrS3dzNaytbXV1HU11nc21XS11fe3to/0Ds+MT&#10;Vy/Pr69cvbF29eY6foJxnbpyGfaWuo7W2vbmqpbG+o7W+q62egxRk8HVFCvwKm+Yska5BCVazg3m&#10;cARHTmiFVHeYX3MmWn3HA13VGmPRKGVvMLVJo6tUEdbSWAMVI6qZriQ8IvkefhVcpJcBh5L5/Cwj&#10;WcAIFaNoZDgT6cqQIRzUhURcUMzCb4mFjiFMaJTI2Kl5rcSfKh5MURAYqxyVU5KSTxaEZphEGJKq&#10;jWKKTd5asya2j+aR9n6cwyhXmPwU0ZJ6O83jIBdq26fAZzCORmiWEbDYeKkg6UZBUqligMzeBcpN&#10;01iIcqUeNTQTyQmezLRtkAe/dImScBZvpImblviyAteAH2xbyDAi4vWQBdNmmp2DVyZxSvJPAIqF&#10;umNi7CcVOEILgxQdHgO47lhj8abEjNT5EhGgLhp7xZ5mvDpISIW+9nsYqd/SKFR8pkb9KC02amNQ&#10;ggsMCaxlbtpY1BJqAAxKhSWeBm1orhmICz+5NXqwBcOCrOCRoUwGvsKvYFlprDU2hpzYM3LMcJKe&#10;DSJksuTi8WOERiks2NdmOOMVXStGkVsuDMMOCpsoOrRi8CiRxcarQwAdFI2U0hgr6kqfiIpW79Ng&#10;qgy2bx9pU8SOXyLAlqsYYuChyWkcJH6iXrSEieejab/EXbQgy9rahMgrsLXBvS3DqhokOBeHpqYh&#10;EhZIltdXSB6DeonqqaDGweJhogxVSWW8PCL1Lzc1JDaxEyGtL7sSIclWDCpkGBweE6zq0hvwFcKo&#10;G5/oEuJbdq9UtJAkRqyOE1euWrLcaocoBMuXq7S7/tUwUsFL2G/Mf2J0G/qj1IpwpqXlGb4mjcFM&#10;y6PHE8KcdYXQrUrJsSKOhFcJuSUAlj2ARZIXLNPOVInD3creEqEFjr761gbePJrsjUk9b4k7TRQS&#10;tlmRS1KRvDQLGiMot8NV0LgUICdpVOYuO4EZihLPidV+QOgreWMns+OP2mBmElA+yorEYTnGQqYr&#10;I3RqxsNjEuMoOe4l3MRVhmVdApIJRMVymraC4LErxHAqOkuqXbwCMhut9bWz0eCTQ1zFb8dTaimU&#10;lSpY+9MrNY+Lv0KMlk2WOlXIIrfoDCHzjG8Uzl/RF4/xtiMWjJBRM5kN5t4DWygE7k+NR1IKqGEw&#10;LviM/UwX2HfnGhp37MnUgQikayToDSpEyzK5l1whWVzHiQuTnnqqEi3Ya2Ok6q8c7x/e1y1wv5qO&#10;Y7eeb4TBagZH37Kq2lUVscimPWzY0yMtcuZ5otxgKTmtBkd8l9TCnrWg3FpdEXoA0LX2xvd4J9O2&#10;RPtGCE7KidgVTR8hIgpSamy8Q54V3ezS0NQ0SVpnOzd2tNe2gl9ta+zsrG5uOl9dk1NUsjchefOO&#10;3Z9+sfvjrTs/+Gz7O5s+f+fTLZt37t20Y8+nu/ftTEo4mJGaciwrrSTv2LkTVa2VA5M9Cytz1+8u&#10;3yfdeufZ1w8gPANe/f2/fIsQJoYGc8jNxkPYWR8u37h35Qa8rDfnltanAFlnryBQtL1nuLpnqLpn&#10;sLasMu9oIeKCDx7JS8B01mKg1lPHSk4XlJ4tOXPxVDViQaAK7mqBnRXa4LaedqiCAVZ7hgEquvET&#10;XKtMrbhqnCNKdIpfHTbjaZOSB7NZABdr7xi+OLCK9gDvgWsluTSONW2gdaCrqb+zC8dtce6SspeW&#10;biMrGFzr2pWN5cnlS/2XxxuHOk82XkwszDiQk3r84plKiAF7OrCyWWpOoGLXHPlGTNiecalNBb7m&#10;FfEK1Q0XnTspwm84K8bHpqeMB4xdicCHMax1fOrS3Pgszl5iWoBYJzYZtZIKAxSfAgcFGp9QFqi1&#10;CzJpegLxUzMwAcgF4LETOH5WVJLn2fhCjqjgwFX6vDLm8YXAXolwhVWmkcw+yH11ObPRqeloFk1Q&#10;muEWjAXMxuF2YgPDm1FUEG6YRuPOoCXc2ieyiwvxaqnRmBM6kClPoIFT15HBIfoFgcl0BLeQHiLc&#10;jFHVrAmTPA05eG3i60AiYdGqlg3TrCsVMXkV1KNOeiNGiqzjRpvGtz52pqzdntCqawEwTzzlpbP4&#10;th2AqJv0jsjPKNJJgQKSDZPV5PeOuwBGvLrjLyALud0mMJKk/5aeBTUR8IAwNkZLjT+4oJozogjF&#10;jQxhVMYdjcm1UEXmZM+2lfqXannR/hKrs/VDTEsQS01yrPslZFVeUWzhDqpgfRx0T/wr0ncx/yZG&#10;j/ijyV6fhEa5mBQdpNSCu9G57SAxn66MLxbzJs9OpPUVsDQG5g4XORyM695UP1cnD19BeoQwwdVH&#10;VqJfJMRqsE3kPQ4RGOL/bdyNWwAUNejv4mCl31bcNFhWYFeECSOZCXNxqBNubwN2bevqJHBtqK+p&#10;r62oRQD6+TKQrudOF54ozivBIBykChfkFh/LKcoDXk3LOZKalX4oLfFgakLq0TTwrofSksC47k89&#10;tD/l4P4UELAJB9MT9qTu33N4f2r+kdLy0oaOyq6h5qHJnvG5odnFqfG50aqW8kOFyfuOpR6vPzs8&#10;P3rrIQZoP/jyxROmB//u64BXf887vzV2/T0UMV8xnOnF4ydf3adUGIzrg/UbN68uLs0MjIFxrUGk&#10;cGNXY2NXSw38rlAO97XDzz8yPzOzsnhpHYukGNdb1y+tLo1fngWtWtfRUtXaiBtThTta66gW7mwR&#10;cIXHFdRrS18PUKshK75GKcolEnEsK4nESBUcy4N5B2UGK1XSnqxGYrbDTCA1UBE61be5AoFEn9qc&#10;RZQrGZ0rE7XOcWLQ4CClCSFALLs1MBPsVH2o5CTlMHGaqIW7RA0CriRjFaGktALKNuP71gmbVsFb&#10;SECrwbD6IOJacUZ5JCmpV1VcIFexDCJQLSQnq9Aa1XJE7KpQFafwMEXJeT0hgUhwke9FsMfKR6Eq&#10;JvwIES0XNUYIFJ0ye1kGk+dULBMwlxCsaVjLSIUtWdVbnOxNij8CtgHiaoqH9ekkurZMWgm1HAtK&#10;/CIxKe8rgJbJw94kfFiyU98DXx56GuyopgyVIoQHv+I+BF2XcooCHkiEzf+ZNTJ6pH5V+wKMZSRP&#10;FYyMwDpRjelHI/6Ik8RjANU4b1NaXKdXeWtsWwUu5UBXNQM8GNYINpptY6ZRD6b01O8Y0m6DjRgY&#10;VRrUtgGg1j78JBsuHTktl/jilJqU7F9g5BScrVaBOFKn/rhsFWMpSbegMrlE7w0eTkmjHQFl7bHz&#10;fu1XNjTFfaB00MvsHACHi9T1Y6ySD6RuxOP7VCOxDKxOHywfjw9LPT23AfFXPNimo5VXTBxrgTRB&#10;o+d2ykiJbcYHxEY621p9jvDRiPDlLzfwAySGCFkUOpEqNfeKMsJTKKANulCyhQCBvDyEb6WipNSe&#10;/R4Y0B1Dpd1lfs8AFVsCUCrDPQFboPE1RlUqBYYSAcEOgWEQltOVKfF9RBfzTNPAYjsE3Lji1WLh&#10;sbpWlnk7uVeqHi5MDm2SxptbbkMvGm86TAHfklFEaQUFgt7Rl58YTr6RW3SM1lQXnPSUpEQqF0Qt&#10;ekaO1MW8yUwfxCoeM60VinUJXoqnGcOZ2e9nVBizfBQjDDodjQMIEMgo6vVlr3WWidKDbXuLyhfb&#10;fRV4GwUFEeRLJMy6TTw57kPWG7zZARCSUcRrmlAlbyByFROqKG+Wli/+4Dzz1blUrDy/BvAX7xNB&#10;NRWgdohpb+A+sPf47KwVrW6CcgtFSBKlq6LSlnuQN3pD/M6wBMiY37gRf3QeiZkK1p0RJUISQ57A&#10;YO/UwcJ2+jvDzQ7DXTMeriT8agwq1HBztwkChlTf3bhUmucgaFSpraOsfoFJaYFYpi/wyEpPzigs&#10;qcRp+QvOYdIpnHYjWxpYINR/hqwkWiX2E5MWcGxwt6qdH8gfBoFgVg0QC81s5ml9uE28GMP7L9oq&#10;ZAn2WhIcl6eh7I6wrt2/eIAlbYL6Ko41uQFxXK093Y3t7bUtLeV1dcdOnkzKPPrF/kNbAFC37vxk&#10;y473N297b/PWdz/dgtumL3Z/unPvZ3sPALUeOpKKfKaC08dPV5TVt9f0jLZPXRm7ev3yrQdrj7+6&#10;C23w7/7w4g//8tvvfv810ymf3wXRirjgu49Wbt7DmJz51Ztz19am4GWdXewfm23vHa7uHqjsG6yt&#10;bTpefCr9aEFycubejLykvJKM4lN5J8qKTp8vvVB59mLNBcy5gZcVQ266BqAH7kYp3DvCIZAkcwZ7&#10;I7yKKhxVr5kfKy1JuaDKlDuUcIiVNHhXPGwcZymuzf7hacyCxtcHWkuDHUM97dhDsxMzS/PIB15A&#10;4shN4tVFeL3Wr45fm+2ZHakbaM8rP3mo4Ehy4dHj5Wfq2ptAI3AIodoZxldmC92OiWlMi/lNtKoT&#10;xAbQqM4QNcWITAhNQ/Apy3fqHgc5b9Y8W8RTEQwYB8KLC4Uw6GLcES4iyjWUVWENoB4Emarg6VQE&#10;plVBT+Dn/oUify2LCLOp3bPzRWTw41rfVKQ4EBnPIlzEVdF5AQ5di7LcJEihxFS4wtJTGiyN98yd&#10;Ugks7tFg1dgsclSaCrNDmIdPxEgI1zHXalwntSqbOGZZiSoJiSW9lqCXq5YQo/XYusyVYCyFgqGs&#10;IZAfBuyqdYaoJhpy+9IJSbwdmcbdXPMrC61FOh1M/B5kPJI3XhJoyYyloXCzkl0AQUqsHsxgi65Q&#10;48mYG9RuCdZc04YCY9TZQuGPy9kIkJphDfLVQm1G0WrYIGmJp/Xyk0ZuFANXI23BZsqDRX3zBAsp&#10;WTqLjAndkYHhU7ZP9kSMSAMQVXB3sLPiMtR2Bu8rvk9J1Mt6GvheLcXxp5boV9SohhVH+d7DnKJM&#10;l6k/eGQrDUfNJ6EPn9XCuvosQ2C70Ke6MaraDf42j5Kf9Y3jqAIZYl8qCKxap2ZBl6HOkxDRbNTq&#10;dwzKZOxPVIaonxUpjEwmoFZA1nbMvm5vhbu1pqG2trG2oqbiQuWFc+VnoRMuKC0uOFGMCa64AwSb&#10;mZ8N3hVzcdKyMxLSUw6kJh46nIzJrglpyfuSD+1NPrQPBGxa0p6k/XtS9mOI6960gyn5h4vPHatt&#10;q+gaahkENTU3PHkZFV13Wf3pXXmJKaePdk5AIbx27+kd0K3PvjFwBb/6/IV+GrKafcU4HCYzvQDj&#10;+ujZV/cfP719597q+o0rl66guYN4ZATg1dZBMNxaW9/VVNvV1DTQ0Ts9Ojw/PbW0gFThRY4Buw7B&#10;8OXVpeFpJjNZKlzRVF+NUa6dbQ1d7Y0RcH05/wapdTrzGTdDEhJ4Bl9tRJtuiPvb2fpbekejoERN&#10;lAyZvbZTen5pHFMi7RjpUHnxZFuTktRSF8UXsyzhWa37oQCLSFcr6ZReyQrZMkyBVeYwCaohElL6&#10;3gjQGnB6ZkSoVFVgEykEqiyImRFH7DhP61MUsEIqxT9p4hN+U1yrpHwmWjz82TRSNDIHaEIRPxwA&#10;S2yiKTCOkiGoESzH5cwAJKhinQDMwFciMtlCA0A1IpOoGMW2I3iNVAErwNAQr5Ln8xAdq5SVpeQd&#10;ruoOfldkBvV1AMXoWFhDatBnmEppsaeihLEplBCDHcFUG/laSZaEuad+ItSmEd2qYS6ysg4Ov2Jm&#10;POTB6tCaTcWjKcgkV0mkbt2vnJCYTANg2ef5NECbTk5S5C8/leW1YbNEHg5PTkHyOojYIbGsQl+E&#10;wdwOAVeAsR7AcSFYYleOtOlv7NEwHoljGRaFsltA2mDSoJEoCN0LY1QpgYG6Sf9i30X0Yx/QlHTC&#10;ksuyz4GLhGIDVPCRRpx4W7ZStgo0sIjnuvKcPIRGcugQKGVYq/Ta4HSN3cM8SBxAJHZbDL7ZfDhg&#10;8WrM7NLoYe36oEP2qWYkHKumFX9FzhZ7TMebocfMdqY8eAykK/YYpv64O2BWMxhZBef8MZ3MZHG1&#10;xdimqQmeJ2B5pwCYtKouEuMuUoWaKxNfe87Tol5CvSi7zNXLCQFUPPq45uUUNdGKQ8PQsMhaAKiG&#10;VgImxKplwHaD1cWyvHrus6BmiNimRsIsqEQXbIVIjAqwSrSDFeGlbhl0JV7ke5NLCBcdN6X9QIaW&#10;+1kB0QLn7MhojQjCBruyZYoQV6DkJHOngiWcAtLd5fk0nvqAmwlPF3kEBjINkmZUhK99tjQ6ilzl&#10;yGx8semPnE6mf6FanZibQ4FlE5QTdyLaVoZGxUuCpYmpTqlHuCsYQqAEYAfYsvcmStkiYUPBSLsr&#10;P6c5QwUIM/hKwJVzyTwOh6c6FR3eJ7wEYPz2d4aQoaTUfAUdAhZbpklNnBpdi6eViNe6OLHQeCQE&#10;w2KAJZgRG2w8768idwHIpYSq0QE2rD9cRZnQsDIWD5acD6UM2w1RtxV9B34JccSLa0fX2XpZ1BMM&#10;GiW25IQDxZ5pwlCkEgz8s4y+7uxqk3j0uYU6slI8CmwIvVtCptasWhuBLsayqRk8AFGARiKUmOzK&#10;YUuqIIVaVWGrQ6FYHX9qwZUQruN6Ghuvp/MTGaaSOrZX1rZYCRFNDuAvZqdV777kx6QGp+PL4N/C&#10;YLIKDI7G90pvc2dHQ1trVUNDWUXF0cLCXYlJm7bv+OizrZ9u2/nRZ9vf/eTzDzZvA3B9Z9OW98i1&#10;7vls194dCQmHMtIO5x7NP1F8tgIwsra9r2Vosnf2yvji6uzGnaWHX95+8e2X3/3+xW9/9xzu1qdf&#10;3X387NaDpxtgWW/dv7ZxZ3791uXl69OErFf6xmfb+sfqAVn7hxua286VnE7LK07JKkwF1wrIWnQy&#10;F3NuzlacQfwSQoPxXhjNqgSm1vY+JgbDvNo9BNyO3GAcjn7Mk4QyXCJJVsyCecOAf9i3UCc6UFR5&#10;vFjB8PUEcVo/KDtqSqF7nBzrHMa3RjcmsgK1Ds+MX8JQVkJWD2UFZF29tH5t/OpMz8xg/WBbfsWp&#10;hIIjGScKztRW1na0YBShBw+CY+dJq5UhRgJxxwFXTRjtG8YXSdZhka1Qq7WaGB7L+FZnIA/TVYgP&#10;aG2kSUhnMvm+/0iueAayYaZJUU7JG4cqkSMiuRSSbIxm9ZpEIDxhRsi6t3RjHmbIoRF9xz6X+ztx&#10;88jIjaLKKL2GGGkAfJ216LaM8onWWZjCjeUJdgYCteqTUuRiv1Z8MUYUK3UHuiJw8TruO9L0OjTI&#10;qlSJNskr2vUqqYLVpODBlG2LLecVKuRpC6LEsezoh8HRvKxEIHOpiWyKDKzyRRS6aS+bPgZFvma9&#10;LvHS0+ptstcEKRpzSjaWx1jqU0uXsSZYT2HwL3mF8oqjdADzyeJF2WjTY4JpNr7jp6tzQfBmoI7J&#10;dk7NNZeId/FgUjwMIFO9PDLDel8RStG8NzyXh5WiG/tCiRXVYmPLwIrfuFFikQKJerV+rJ6NWFDp&#10;kPkxJYwPunR3BgnziPQi0p5rci9aTiFKyl5TeY8txzXy5OQzn+Q68x2aTYARdTbFGDshTw4gkr1K&#10;VDLRyp0ZneTeDDwA0VNuXrgjo/Of3+A6nXg/dEw0SVtdCentlTwvwMyOj6ciu8mCvW21vJlYdwGI&#10;qAFxEW7X1trU1grStRPZwt2dzW3QCdc3dzQ3tDRcqDx/5sKZc+XnSstKT5w9efzMSQiGi06WAL7m&#10;FRceO16cX1yYkZd9KC35QGpSWlbGodRkwFfdkg4CwaYmIGoYo3HAuO5LP5CUm1J0vqSqtaoHddlU&#10;/9TlsanLKK5Qnze3DjdPXZ1Yv7d69/Gt+18iwp3A9TnSg+FuFVJ9gZlk0gxLLUyp8NffPP0G+Uxf&#10;P3727P6jJzdv311Zvb5waWF8YASOkrraJkzEqYE1o66jAfN1moe6O8YHhuY5xHX2+rV5SIVvbSBV&#10;eH75KtQr6OXVtDdzFk5LI+jWhi6mCitSGKbWHnR43amB+gyFgetVEyeoh1ldU3ZL8a1Rosfjqece&#10;lKW2ejqHKR7fGjXZNdDBky+l3RVpwdZz3Iym6EzUq/vR/urn2ynbiaRuHHKLyRoiBonEQEICTCK/&#10;JtIGo4JSU5tI0oSBzGth3qGZHpT3HP+p+Sb4CIjVZdy6cB0LUXFFI1PQxFmrwuBbbEDA1YKFYkdU&#10;gwV6g6DR0lFTmqYDOe9UOUyoyQUOsXsB7ki6mqWTYJYPBlySSFPhOxraYstoPKMkkHMeQsOAX7Ju&#10;djiiSjSfZNSKDYOpVeJqBsq4U+BcKMtaQ2HJjNhgwRWm8IzZ4OYlhtJ7ka+Sk5aBPnQgcpAsCTlv&#10;oaaowNcqrCKCyArsAHIUlIzSH1vvRogxj92SKMdDSJRwmkGRh7XYNeqjaP4W9aKZPYAx+lcxLlah&#10;u368YDBhmKbgyGUqKhl0K37tHgEKAm6kgBkgJJIue9xrCBnqwqqEbw46wSAhRm5YmNzDySso/qYm&#10;gWkBZXHexGjK6JoALLI4iyUmrvNbsFrFNyuax0CtHq8ql6x9zJGzN0A4q4gZeBXMmZrdKugeuGge&#10;bDYb3K6wplqoWx5XnqOh/eBeCFErldUzDMECipbOQUlf2lF8CncU3yLEfPM12SlRVrO6JgoTZvSU&#10;EKZMsNgzjuHFpmoOjWbYADpyJ7j5xHPA01zUreE5J3+vrNUCqA6y8t7DzUCdkmAlLZG5pRKYIE36&#10;ZBxErkcCbBpBpLRhpuyK/bb5mSIBdQqksqDwnTuZcmvJj9ngAOykLdZPMYWLbsiwqEWOJwnzNqlI&#10;N7OqJoV2kUO5NMwWyyKXFV4DhqYGzERfEkgI3fGRwRlLzKmQWLOL+OKPJ8TEqNVVmgpQeXSleInw&#10;myRekTXRf+S3piaa4E1Z9JDTIK3qGlE4M3CtbN4Luji4JSJqAhY1RuWIQg/OFtQ0fW3ciHU55nbc&#10;SsT2A7d47TZni7/brcr9oHaazWkkotXn847Fc2MhLrVSIgAVHcTwJ2weQ2VAnmsnOG/JyjRNDKd7&#10;BLuIolb93Yyr6Q5X7aF2jAYzOPfI7QDUBCInCUdxo65PFlxI+DxqzMlJPjQRSGDNhO44Sgr9ka4/&#10;fRbtTCVLKUeXI0wNVgf48VXa6kxWCe70YD7F6cqsTcV5GisCEitqUp3+cJhw8rAHEVXY9LWqymEl&#10;FHgYhwYHmR9tWvb7iQYM9jOn4/DgBhl28MiZzzGikOQP5SB0jGF+pvmTWJwZ5M34pFg25c1r6+kG&#10;WG3pgp21u7mjo76l5eT584mZmdv27ft4K5Dq5nc3ff7R59vf37TlnY8/f+/Tre9/tv2tjzdDJLx5&#10;x55t+w7sS0lJzT5acKKwrPxsZX1VW3fLIHxTs0NXrk1fv3XtzoP1R8/AtT7FTAXohOFxffzlzQdP&#10;rt99tHb7wRLmsq5szCytT15dnZhZ6JuY6xwYr+8YKO8ZrOnurS49k5FTlHLseEZO4eHswtSCE1kF&#10;J7KLTuafqywrr71YUVvR2AZHK6aztnb2A68CZcEFhyBolJKcXwp+VdlFqHRJ6OHGECOrClG4DyqM&#10;jflGnCoEohWlEiArcJ3crYM9Y0Mdw31NfR2d+Iqcm5pfvrKMaYQ3167hdhtDWTHh5sr41bnemaG6&#10;/pbc8yWJBUdyz5SU1VXXdrRC5wbeQN+h9D5Ap2rUGhXEbAxZc47D4cuckv6gNXABTZgnwSqn8hig&#10;Gp1armkkQIQQbNsYXOxQ4vgURReManMqoq1CZ6owvkecCUQXIrSd2F2EMRrjwYga2/nQbQkhXoQN&#10;IipF00WahZhrdfXvZo1Z1ghpB3Dr1QYfPLjNHUQcUoiksAj4nJo3RygL+4UJJfEVYSQpckzgJNIj&#10;aM0R+pKM06g1ntRi32Nk+5TXVHNKjKi1bcolEuNK1Ke8JcsQeP3K5Gbg5BE4vkhNjQqB619qD8Xd&#10;NF/Rbgz5Pgfb4np091AhcKF3gBN1lCSkRRnudvEggjrWx7GnPULgL9WnBoTSbzuawTNmwwJiyCS+&#10;iC5QnTxhShCeJRQX4LRkrjIHKkragnAHjxtrxWN48RTNoSGwVI+AGWYAbPG8KHeFBF+5Pdoz/Fxa&#10;l/ChCICxYfY+eL8J5inkXCS/B7fSCArALK4VP42948k6bmT4RTS2ykng4SQ0fUrcyNXPfDKjofxS&#10;fqIPiqGsDg3WgcCjuoEouMscoKjtIjt0sBDrrHbgsHhytBp9ZmJjSDUPsjdhmO0TEqcN7oNJxnaC&#10;bm3FMos0pu5u8K4dGCrW09XQ3NDY2tjU1ljTUF1ZV1lJtfC50rOnjVpxKzhRklNYkF9SlFtUkFWQ&#10;n5J55HBWZnpOVvKRtMT01OTMNLCv+1MT96YkbD+4e1fS3r0p+3cl79mdtu9AVkLBuaLq9prOofbR&#10;mf7JS0MzC6MzV8bnl2eWNhaBWm8+2rj75NaDr+49+frhVxh4I8YVwBVE6/dvMHeAcSXpCsb1+UOM&#10;w9EcV6QKL84vTgyNdjchT7ihuqqJNtfazoaG/rbW4e7emdHhxZmJlYVLN5avSSe8IuA6MDXW0teF&#10;TCZ4/qvbmtDgA3CFkyIYXMHV4yBaZSBpngIjwlJJ3VzUT/fCwpxeSWqBakjZcZgKh98Yc0ZDVkmN&#10;GuDxpyZx4sFKaeEAczcsGEGiaMxAqFq8FunmWEqxGcS3M32FV8Pr4B1NdcQ2Tvwx9N/JRdFf6ncX&#10;yacUKNlZDd6aezRgVoyxGY6XGmNRxBaqSHVI6ORMYClAafsyqNarBWDlDfMDTPO4FciqW4A28uh5&#10;7A1hC8lCMkYeyCKFcOBOiQ74RzBtUf4rtcERsjMryWrcTxEVJ+NkoJfoAQ6AlsJgWs+E5Dnf1Ypl&#10;+W+J0oXhJTnmHxVZjOfydQy/jY0D9zlIChDsHZ4FdE2gCyVp/wC5VjkxeOz9Uf15/NlwB3CloQs5&#10;YArmFY4NyUaRSNUO1eA7VThwHGnlqOGX7DMwGxltoj7hZsmDlcCkcTsczmMjK3TCJlrBwfaOMpAJ&#10;AAzhRkCelLNGA3wJz4BhUB8j4x57EDBAwBs/BdMZCESoOTqKJzZ29+DjCGtJ8y09M6k2k8Ni9qxe&#10;Jsmu88DuSpL1eopTm2OBNPF2NJjIcVhWnNoHS7wqlt+4Di+I3eIThWA10nwDuhtwYsOA54l71fMA&#10;Ow3USm80+xaUKINwRsQWd7UChAkg6VbV1BPBSFPiJjzl4yVO5mfxxCDbX+VZBSAXdiV3JwhnyyJd&#10;4B7G47gdohe5HPEiPqbaGCZy4XgRbHMzBAiNJAEzmAmkmGKhRDYUBF8Zbi6u3g8wjMSNh1IXJ7Gr&#10;gJNVBNhRDmRyUpSmyFAnjJfFR4MLQoZ75NzO4DJ2l86NKEeu4Vfuf0FuS3ZttWV2mcy3QozC6qww&#10;gkaUi5e8mlyDFA8QCV8FbBTJI+gl531cmzrZKEKtfDV1zT2SAUUtrbwSBiM0j5CGlYoNS+718tUo&#10;DbXHTAWuqj0JQhhHhCMC9t4FZYCL0j6FTXKT3jIwvJditFk84VNIts0x3PBJhtXcI0+jNCkV0KRb&#10;uSbi0AvzRxIUb4PcGnprsUOiSdWSN3A1Z4Ja3MZU89XmHMj4RaZi06HRR5Z6U4MxXBNQQCt7m6Gp&#10;g1X4cVQlu+jk+2JHKUxL5yqKJCoabBFUIcuCTE5pzpBo6wMdR92XtjZgiVDGEXMyjTBWAg/gwom0&#10;30b1+Lzm0k14otBxhWpqRSQ5WxsUI/AxjnZAS4Ug2QSyba6K3LSYzb4yIpOYjoscj8G4K2BASsGe&#10;Z9sCY7Ss0yPqYmgcK/7FmJlggRaB5scoY5mgHZIHzRJE5BLwKsBqbWNjA3xWzc2nz59POpLxwdat&#10;73+6+Z2PNv363Q+BV0G0vvfJ5795b9Prb3/wzieff7jli03bdkE5vDsxOSkzI7ew4OzFMnTc27ua&#10;+4e6p+fG5q9Mr64v3H+w8egJRGj3nz5/cP/JTYQz4XbvEbysK4Ssd69gLuvVtcnLS6NzV4ZGZzqG&#10;J1t7huu6Mei0v7qqtuRo/sGsguScwtTMvMScwrT840ePlxWeOFuMUTc1jdW1zXWYyNrV3+WhrICs&#10;+ElznVysytEl8vGQGMqDRwbAzFgZq9DgIJEVh8lRWF0AD/C1TmAc61D7UH/rYHdTf1c79uvc5OXl&#10;xaWNtZVb60uIX7q1fmVjZW71yuS1SwOXxiu7G3POlaQUZmafLITyrb6rAwEKjkvQkC361bFGsTDy&#10;FBYlz+lAi5CUKB3/ov9C0gN5MSAVYR/EZ75Bpit1mFTNa4GDlRjV+WHECfoLvADgV/H0l7SetZ04&#10;CT3cVaCUTBRuHJ5Juy9LfMkgg8TU+UDqzhiqsarDzWeaL8aI4gt+QsKk0DEx2cuznTQjQkGdoxbk&#10;pmqcRa9gWlVgOyScm1NlA0hErgEqtodzRyD/tkVc7lDBJOUJS1SvS4DdB8MkzSnheB4/Jd4k93c8&#10;6gYCjWAyl/eb7yXZsAUIwqvMLQv/CleuxuFYqmAFqT61FqsgLvXTvT1yxAXWDpuhPcyFQogUx5Fo&#10;xyOvvBx5p7kfaiWqh/roHCCow+Zhm3GsrQ02vA9soeLltKRgs3kIPFOUgg4P1nL0rmcLuTcBkACq&#10;h+Z2bhg/rMLYvf1eJXSKujHB/U9/qRjdYBbV9lvL4IvL2D6SEKsBp2aKrapyDOrYcR9S685AbzVi&#10;HL7l1N8AYoOK2AcxNFNwrjpOKXhi2S/g4ikUSieqP7JXWifGC5zTICDy1qbW0IDgF4Qa0GxH+sJ0&#10;t1Rca0xK67Rh4yaSx3vacxAV+7josDpwK1C+htNccvt6B/E9Jacrx+FgIyH2geSHOuGW1s7W9p52&#10;MK51zbXV9TUXqyvOXDh78tzpSC0MurUk61h+em52ek5uWnZWdsGxI7nZwK5AsCmZ6QlHUg+mpew/&#10;nLQfKU0p+3cn7duBUa6H929L2nkgOyGvLL+8+WL3UMvQRPvkpcGZxXEkDixtXFm7s7Jxb+02xrE+&#10;RSzTvadfk3GNkoQD0frbP7z47g/UyCCfCaQrPK4OZ3r67J7muK5ev3FlYXESpAkW//K68qqWmrqO&#10;+obupsa+1o7x/q7ZkcHF6Zm1xQVlra/eubF8Y33m6nz/xEhDV2tVW2NdJ6ytrY1dbc09HS29nc2Q&#10;Cvd2oWmIZRNdG07EsWNTbe4YdrqiG9L4SfMZsrOyXCRsEWxTNcJ6T9RREGGJm+UwRXMhivkNk8x5&#10;8nuQO5csQl/rzoKWzXGMgdoR8xRlC1nQSygr14OEFZqqpYJHqJXmSpZMJm+9VRpJgDsAIDasKf2R&#10;3IAtTmYLWHGJswFpqREy/LspXGyPRzmgUFeJ6IExqmMFDi1IVDFPpi3wz1TLUmBIiki0Uww6YlMn&#10;h7BIVwzXIcge/MRNxlFzpCyhjSSJYjwr1ZpQ8IvYTimTDTtt60WwcGsPrsqXHLL/5Y/pnyTPbLGM&#10;iMPYTAsoy9ijEIGkoaGjY2Ozc+Nzl0CzYQcaPWF7XomkcWoSRPpv7gJNeaEGWOy2JuL0k8mU6TaS&#10;ARPDWCwqsEccTJmrUJnRXUyd0avJdgLGzxASQwELnap3k/AVn0L3JkN9BxsBUIlasZUcgupEInCt&#10;2AZAJjKKAEUk94igGDtMHm8MqJUojv/if0ULBwMt3sJzaIWvwpgjM9duQnCfyk0aE6RUCJNM54lI&#10;FCeoLCJ3AG+K/1KZLJaYEl/OUyUAFk/LXWdhOjoWIVgokqrbCmudbeCrvbuM1jT0FWfM4CTNsbQT&#10;hzSmMG0odEp01tIiGyCrRpsKj3EeDM+Ml/2C0FDRYeKsHQ4X1jhjW3+ZFUYVqCGrUZ/XC6N09SkI&#10;/7w/nVocH1/uds+hcgw11cJImuF0VsNXgVUfMu98yu6p1JX6GhJft5TiG/eDLgnKHuQlxlWHpE28&#10;bOxxRTMMOx/HhVNkPW5H7KutsHbeCsei5UHgrUlC1BLbwWs+LaxT+tXLlrprgcgl+MECJ9QX6jBZ&#10;WJ0w7JXLQjjzcvzKd7ywy1bmoyheCHZHCmCIJLEoq5Vr8xsfTxEywhvMvWtNDDquwPvxBZ1+5Iwl&#10;l7+BqBROdlywUWsPejdKumKYNr4pLWzWPDT2bnQgrJCJUCvbkGr7cbHQ/EDK+Lmg0ALBrwS5FzgG&#10;1vvN6mjvPWs0dLZw2wy0vHlUB0g+hxtlvQraDXpa8cMRRcwxJPRdoFXPNBpV587BEuNhGVts5cWH&#10;VbyQXb7UGcZO1GjgBMtE6wZdNaoU5s+oHCQSZmIhKCbFLIWjJu3xqGJFvYvEvQePsaGj38I9goCo&#10;o3BRkz8Rm+rylJWoyQcf8Zi2crFukGDIzeIyQOWgmo6nhgTxc6hu1ewIPj0LKQNWtxDAokdRKNYD&#10;c3Y5mNXW7q5OmCaQeNHdXd/cXFVfV3zq1N6kxM07d763+bO3Pvjo7Q8+ee+Tz979aPObH2z659+8&#10;9+t3P3ntjXff/WTL5zv3bdtzYH/S4ZSMrNyiwtIzp+rhaeppxVU1Ozu2uDi7unrl7p31x4/vPH56&#10;7/6j22u3lhbX5pZvXNm4u3LjHm5IDL66fmsBwuAry+Nzi0NTlzEbqbF7qLZzAI7W6tqGkvzixIy8&#10;gxm5hzLzEnIKUvJLMk6UFZyvPHO2/Ay0wfWt9WBZQbHCzqqhrExdQm6wHZtBPUgDXpAHg1FEne1x&#10;ptb4xapawp4JrEKDXaODwKsYyto+MoChrLV97a0g3i5NYSgrKFaA1eVb5FoXri9NL82PLkx1Tw2W&#10;d9UfOZOfUpxdfKEMTi1QrPRsQ8yJc0mtLiwU7ODgTadhhwlYNIgsAoFPZ7sV9bwilKMW5euYBmRx&#10;T18iZntMEXa6xNd9el/F83hkKzs+eC6N0JYTq/Vjvs7YlaiJxl2PnezD9Ev2SjQ/M6Kw+KYuu32x&#10;WDNiMBmzUoaa2mAF/Hrsqpoy4myJJ/Er7piANRsZN3fixpztpoKO5A3sjDVa5nhbuSQ88gfAlQdX&#10;kUJGLLpSSF0ax/ICpB6EWk38xRpOa3EV+KQkIeE9zHwmxogylri26K2V+AqWT0Gy0bBWX54iYeyu&#10;18VuKKKhnWor8KL2Za4da6aOK4OmkRmo81gY2GgxdNRcGNSMF/Q8G/wdIkncDL38+JChoKrawMlL&#10;oik+HykrhI1ajWbdqCJCkwfYdbkexm6FdbaGVdZlmHFVSwuT29gxiRsHdi54Oo5ThXk/sLgKuOIe&#10;xmNCKq/f16DO04ZwE1/qsHpLmsmaevZSQH1BDExQir8YxEboVPHXUg57y6PtJ05WELGMiAK0fjt/&#10;NNGeGlETCcjN1YcTQMlVAZpGX5dUTuqMDeFVQQMcrOl+Te/qcB6a9tcO92pvbtxfc9yx8ut6QhLn&#10;CeEd0RvFGYJVArNke7sgFW7t6mhsA2qtB9d6ruLC6fNnz1w4d+p8Wcnp0sLS4/klxdkFBTmFhek5&#10;+Wk5ebgP1JqccSTlaEbq0YyUrCOJGYfBtSZkpO5K3L8rcR8MrruS92479MXWxC/2ZyccPZld036x&#10;Z7hpZKZ3dG5g7urUlbVLy7eurt1duflgHaj1IWbbfHUXjOvzb78EcAVYNdf63R++8aAyTNgmdv3u&#10;mYAr5rg+AnB9/PjWvXtr69cXZi8Nd/W31rXUVDZVVrfWNHQ1NiGZqb+1ZaS799LY+LVLM2tXF2+s&#10;ErXe3rh6fWX26jwGiQG41kIaLYUwuFYQsECtsLlqMCGDP1AdtfRBQEvu1HhEiM5ok609Eyr4rjcK&#10;sj4OGUgvq7gQpsj+u260fZkAVHBRGHtjbYsb63h9PMbCY5d/qIVIhCqBKWhxXWkIKFIEqxuqNVML&#10;5PlxoLGgiYTUDFFiKCbr6h3jMFc/3aHB7vtT6izzp8lbm2Pxqy2vpr68Gf4pcE6eyeSq8GoEWaVq&#10;DvSsqmUbOT17kmk+GntjgOqbIU98HygM7CD8q71jqLHtCWWMDj8IF3O+aVChCrYI02lwjoTBTGyR&#10;oFp9Bx5B6/7wLHwWfCL6jUVBEV9Iu+raPhZI8wVJxoahMGYK5WREiiG+42DBBeynwFh4agJcK8MA&#10;XPcrw8ZBwXJ1CrXyvQWogBNMuGkiaJ8jqqKMHE5ztTw4SnIy40wykIZa4pyQpktCVXlCANACFczg&#10;tWbYuNc6YWBXhw/hiYrMhXI4BPzaHkkWERLwoSE4PJtwTqCSxtlDJpAaWkmIGT4smtHRZITp/iOZ&#10;Vb016VadMUHpGkbXyscrhYD0q4GVNcjUh8IkWwJp06puWph6xX9hGaWh2YS4+Gr3G2xNNmrFffzk&#10;qUABMN/IvHSA0Iom5mk0OoZXbkSdqHOOlKzpbgUI44x040SEJDlMEmVKnFJgMj+jTMw6iBw/y0Mg&#10;IQFDoUIfxWHRAaLrwwrNxopx63VZKMjkTHGvPM/uCBjKyt5MB6m1wQheEu2phCEl/arxA/kBuVZD&#10;VquFBSwJXyWxZrvIO5wgR7jXogiKTrVhymdjN0srgrpi+unMJwo56AEmv8rXBJxW48dOXT9S8+h5&#10;1WHDSEWaaPXYWAFXwl3NmCVOE97QlUkFixShvJLZt1bjlqiSi2CEG1WxmWyxWg+VhDqIfAX0FKk1&#10;Eqw1hHNVp0AOvbXTUEL144wiKltYAei+52q4raClAR+NebPsWXKYCg6QOB8UIuwR4GxkqC/2vPln&#10;e2u5exU77JXaWJSaMS1wOttlHTdNraAv8vOKEfYNr6l2D79CZCDRIdMrqPuoaK4AGrXBseVVn1fY&#10;jyW4ZXLsamukgWs1lP7SA6sXYM2wyBDzEuqnWnUp4bRIYDlY8A1EykXrrIsVyyPFI7FkoXmPxmPU&#10;EHokj9H3Ogg2szFWVLQ2Ab8eqY2MWgNUCoi21TgNy8NczppZDdM4VGE7LwfwwxyRKFY9zMUWzxz0&#10;jyjVi9ELhdbRHF0TU0GxGYXlBPmlrLzUC2i6LzsdOLgiUuRoHUDYkuZJ0MIK1AquFai1tZvC4Mq6&#10;upJTp744ePC9Tze/+8mm37z7wW/eef/N9z567+NP33rv49fffP+1X7/z1oeb3/ro803b9uxNxAyG&#10;9NTM7LzikhOnT527eKGjuw2XFMKYF+en1lYW7txe+/Lpg6dfPnz46O7qxtLY3GgvGsSzgwurl9Zu&#10;XV25ubByY375+tziyuT8NRiu+kam2rqHqjr6Kzv6K5o7MOQU/G3i0byEtOz9R/MTi05CGJxTVl5a&#10;VV8ObXB1YxXsrECtGHUDuhWoFVnBmGoDIyt+uijH/FJBVpb10MEiuZROV9BEyAomZyJH69QE/KKK&#10;AkL+vlDrxHDv5GjjQHdtb3vb2ODolbnZlauLG6srt6+v3F5fvr22uLE8szw/fmW2e3LwQltt5ulj&#10;SQXpx8pKLzTWNXV3ytTt60vXrOQMYeaN9P+4z8hKGdqxKgplsQ5jhjCc+ZqrrPRvojhrZYUVWRZr&#10;PAx9fRaN4zHaeOLVcJ4IBvjs8iLjLgkRL0UZWF6w+OAEQ/VAHTVHQGEmkPJpLLa0dFNWPTKNhFXR&#10;WW1sjDNWgAeCfF6JmhxI2GkVvdCIWFYhK1+nVpmK8wyKAF3pYc00uYEzVgic3Ra37cwK+mNG6waX&#10;CFtYhbH5Xt4h9op7dTWc1nVEtCZo51xlGYCVloRAZhGqVM4LX5Fj5GVLyGrIx6Q3X4/iAwlFDFeM&#10;YI15CGzEFZuN5AMEZlS2xn1GLzV6gNLgfAcfROubu2ai/hD2C5UsGijCvZg9C7rJumvct1KDN9Hv&#10;VqDoTdlu8Kaa4YyAK3G7/2X0i5eSXBzLDhwEQdlrcOs5MX6ib3gj5jDLqI9fFQin2WDuGEqnjeAl&#10;s6Y6A6MIaw3CEWgkePM0V39YE55hhzMTy/y2nLc66wDkPBoXf4lTgqMOhR4TYoG5zZYeEO5qCXUf&#10;00jSJ57WVf7KNorUy0a27sjgLFKeGTfM5HM47uyS4Ps0xHcBmUcxwoFBFS4NAmbrNZwKxg8r7b3p&#10;aB9Evq9zyyRRNlLtY7AwPyl+ArWCdOVQnM52pDQ1tDbXNNZX1WONqzxbfuHMxXOYiFN69kxh6Ymj&#10;+flArTmFRUePFRzNz8vMz83IzUmVWjg58wjo1kPpKfi5M3H/Fwl7tx3c9UXCni8Sdu1N3bcjede+&#10;zIMlFwtqO8p7IMOc7J5aGL20PHXt+uWVm4uIeb/98Pq9JzcfPLvz+DkihR/D4Oo0pm9/D6IVkBW3&#10;F0StuGGaK9TC33759YsnXz1/9OWz+0+e3kGq8Nr6/NTcSEdva21rdU1LVRNUzz2YhVNfi0lqkwOj&#10;V6YmlxaQu34NImEspLc2rq4vT16e6RjsAWpt7G5r7u0Aam3obqdUuBujrfssDcMgHKbOCj0aTDoz&#10;El9qUvOymERXXYsJE4CwHOFOSw98IkR9jmgyEYrngu4DUlJWE7vqNgFFOjXaMViNOFiRgZRclvUK&#10;aoIjXkd5qHiueV1VWUr3ZH4S2jEs17U9zONkJFAgeOTA0tgRo1bALVVWrGwNpGNGV8W2eDK5dq00&#10;xB28Bdgvg1tW6UH8SGVZTMZaAWohsbNIAB3xeeGVBTA2pnU+jutq5bnQ02eIQV+hSE5CqmheqxEZ&#10;NK19oyhlQSPhywuvwCQdokchZ6Mn7Rkytw6Fsj4Xu4UhTA52EfdrgZ4dyEbj3jDo4waweZqFIyMr&#10;X4oQnVYv7hCDI2meSbBJi4TPTvEpX4cvwl9fsV/ZSmUP2KU7NEykZW0qXETQYnbR2IxMt+OXhFtC&#10;Lq5gpxCj5J26Ucfs8CEiaazdJKCpTiY5yV8B7oGmjO9JV1K4PNiCU0RAF7uSGtqI5iXdqiEopkwd&#10;4NSqYwBsjF+BWtsFgN0/QAyvSWAdFTpXsbutifXhB/rCB29B8pOgvATDL6f+BF6UO4TmXkiU1cOQ&#10;ThhnpzyZ9rJ6R3F0LXLGFP9LAC/fszGh7azGxsSBmhBLej0MXAruU0NB7ChOf5XHVUQ0raEOFvK8&#10;XJG90tyGVCoSrYQiEgMYxAo/Y12mk1ZaXw3t1dmDZCziRmcRRaS/gTo+GvhPokTbTekpFTkc8bp4&#10;RwTVAgdqqpBxLGfJoqeAg6JGholZ2VCltSDm0dTWSF7OLgkxKt2zfCMDaVKvGsSMM8raSOE3trs4&#10;iprOMWYI41esaEQ1QcaMAoVMYOi88FjwohKuIwSlMJj7nB7OgF09PCZW2DrV1uSqWE1JsrXkOWyJ&#10;kxWYiwv86TabBo5TgusqwUhVFrWAOV2TyXCLI8JizigO33aErBHKDdoz+6CErPD6WqlZbFEeE0bR&#10;cAOwYZpw60hnnJMUMFOUyH2LK4gkp5TYJH/64Thig2AQdzw0hZZXfRB8dvGiQRctNYtCSgxWhVQD&#10;ajXO58LHrwTvtJiRZpdK7Qwznz4KfnHctwraGNuEsEsu7AHsOnEjQfTIOkzYlX9k4jdLW+I3RSjj&#10;YZ7K4/tmhgVfZTZWCWspsney/m5FsWpZicrMb/gpbDqIMzFl6uNCVoSqOVbz+mILCU9qKJBOd4tB&#10;jXnZzyIxZKBWwmhEtNg1hRIleNCFkvgVBniZAcu3FroGakUGA9hd5xsbvmq+bqCd+dFsmZMWUZ+I&#10;35duYagOU8YPDhxWBiUtORQEqBWQVT97TbF2QCHc2QnImpads3nHztfffOdnv/jN67/Bzzdf++Vb&#10;v/jNez//9Tuvv/HeL9764FfvfPzepq2f79i3fe+hQ6lHUjKyj+YXlJw8VV1X04ms3KG+mcnhqwtT&#10;a8vzd26uPnl099mzx48f39+4uTYxPdra01TVWl3RVtU52j5zZXRheXJhaXJ+aXx+aWxmYWBkur17&#10;GBlOF4FaWzrOl13IKTx+uOB4RmZ+AuTBRSeyCqENPnPsQtXpmsZKDGitaalFAlOTQpgAWZHAhPgl&#10;JAZrUkgYvooUIiEx82y43JhJI5UgS3mE6wLTArUypIerEBpngx0j/d3jw+2jA/X9na04mxbm5lau&#10;ceTgrXV4WaENXrwByHp5+PIEBh6eabiYUpx5pCTnRPkZTHFoBmcCcowOCHynkCjwjFaiNXU0cK1p&#10;kD0fwJED/ns8sCpEmvl6B5yeGpvhXBwDV2EnB+2SMrVAwLAQNzOuXhgD+UljOSbraOIr21Uc6mOi&#10;1U+XSUFYjiAWyyZ3nbhZZsCisAZmcKpTxClJ6B4wczBSCnIA7xEhxICH1xTrNkIdQYigm+U1Fdm/&#10;tdwR1fvC0XUUFBDh75oi5og7rwZxI89oBC8FpATwCdwu7ze5Pks36fYUaCeKUACV3kLeTgcIQykd&#10;JtOEbGFP+tElM46Ljq8mO7E+IN/L+99CU64MkYPdWyuiNXwirzb6OMHWoU0KvUsuv9ZTqDfnnoKx&#10;jfeAeWNpoZlR7/1jdQYFGmHwLBcxbl6QYZNxFYoLx8vbLKktUZypb0HlQB7a9a03JYz302NRdADA&#10;WvTMHjMGKehcQppxjOGd/OSmgG7h5AzvGA1KdSclwtghFDpy7BP4UUKM5wrd8XALHhvQ4oR0Ki+s&#10;oQElEisCmtpfinMVSm9/CmFUZTjFLRiDTNwoBBDWtdDX7UtfOFpyw9Xk7xf/qm9tkbQ6pup0EK6b&#10;1A365DC7yKlXvOHwcepPFHqHZ3n51fCkEbp24Y7hrKNhyIbhbu3s6+nC3JduJAuAbm1tbG+tb2mC&#10;7OV8VcWZixfOV1aAdz1+BsO+4G4tLCwF9QoEmwuRMMyuGbnZmXnZoFsR4Z6cmQ6R8O6kQzsT9m7Z&#10;t2NH4r6dibv3JO/ZlbRrd8rug5n7805lN3TWdI20Dc30js8Pza9MX1tHD/EaxC+3H12/95TA9cnz&#10;B4wU/i7MwvktZmsTu5J6BeOKBHgwrr/97rkY1yeQCsPj+vjpLaQKL69dnp4bae9tqmmuqGurbuys&#10;r2mvqeysbRxo7ZjoG7o8OXltfuH68tLN9bU7N2BwvbK6NDY71T6ImSiErNUdzTC4Il4YvCty7KQN&#10;tgwtzI2HalewE0JTXLaKDiaYURSQ9LoGsQB4zfhSI6HKMF51/2nbZsdWCAqxtIS4hIW2tTMLw0CO&#10;9yN5nSoHQlbcOEgSUmSF2VoHa8uoHEPUHnOqjRxVak7JwGV1STT30fWPmQ/DTlOmYmgRDEmNscOl&#10;TOGKnqFlnZW25MFArUpson/ED3Cd5vCniNvgc50/jGcFlA4U2oeyinLRIICV65UYwaBDea5m1xq6&#10;unFT0A+nlpg17B9DzYYtUSiPcKwMqGTmjOb8IoInoRRkr5yoVRNoAy5V8SwVngty8d6cRiFkTtjl&#10;va2jGSa+GmcB04aHEZNrigp4TT1e0co0NoosGX6FoTuRm9mMthhXGVwNurStgmchHNl4zP8lsvIk&#10;IkEgs46WFgPPcOCNUo9Fb5LkJM5RjIp3FiCiOUANtjEjymGkUAgDCJGnHUWgFsW9Yl/D7BbTp8A8&#10;0pryvoTBdBLj1kLfLDcMVLLk2uDHAXv4dpyPKkBvga6YpZBq7bzfaLqMAS0PlSe+AiUCsnKilKyk&#10;6l6YFxVnq/wuyJKbYLnuRx1PepnYkvIDwX7tGRhrTfaS0BZ2FayiZTm0HMIUXYUqa58orFgq2TCO&#10;iGZdjHtxa8DcJv6FDfMdKwEieXAIJeYpRZcpGx7xcTHodc/C54pPcV666nAElTi+0pTwxBtpQLKm&#10;EiHzDgzDhM1ylrqbQF2EXhmQFTfmMzHBTPSdAFVI5Q5vBJ4QlwoPIsQApEb1uWyFDy5KvAjHw8qv&#10;b0jG64FCC34PiYb1zFKCK5ngnUSnebP0TpttJugihLYBQCUONy/AV0pAvUAoUArhXniM6VzaUO0a&#10;Fexhj83GrZCsy4LVwEabRHxIx6Z4GLCgwnui9WKKVe4mpJgCA5t4dMcdD2C/X0/0GFuyfArmcUIA&#10;VbiIFpMyQoiUN0FW1sqgW3tRCUkh3IXve7l30MtkDY0yKHBBtJI6i0/UEDt2xkIE5wKfPJGUtu2T&#10;QXw4eV3DZpeVmjNEqpYPtmJEC5l5Wu8043bSDio3TUTo2wWXA21s+uBUebkRTq5VWSOA9LjPuY72&#10;cQkD0B0dxWJBVmSaNKBTTabliwdrq3I7g/pRpbx0g66JDVy5GTgEw7AbQMTBcedq+QdcTeyqrjxR&#10;sYhi3ze0Nh4WK+5wpoBLw+BNfZDI1Uads1VkrKExTtPRwd8bGAtADnI1YlRk3DXXoQ+I+z5DPJ7E&#10;RZWhrK1xYqTJuDpWWnQBh9yAVoWR1cAVXGtTW1tDS8u5ior0rOyPNn/+k9d/9eN//s3PfvnOr978&#10;6Ge/fO+nr7/781+9/5PX3/7nN97/+RvvvfPR559s2bVjb8K+QymHM3MKSo6XnTtbW1fVCYg3MjA9&#10;BZQ3sbq8cGNj+fGjO8++fPDo0d0NiMEuTXX3tTU2V1fWnj9dUXqx6ULnUPP0/ODMwuDM/OD0PGJ+&#10;23qGa9v6Lrb1lLf3Vl+sKj5Wknbs+JGS0zm5RWm4FZ/KLSrNPnmuqLL+PLjWqvqK2pZaEK2N4loB&#10;Wdvoa0VpS0ZFdrs+VLGeLalhp05mjnJZOH+IibIaBEIMqSULC8hAy2BPfV9H02B318TQ8OWZuZXF&#10;+fVlxAXDkYWfC+vXppcuD10a7xjpPttYnn48KzE/reTiGQSKYNggbepcCmggN2r1uYRz0hk8lArj&#10;ZCPs9FXJhYhDj+T6Zs/UU5rlqUYTiieA+hRym7vGUkEv9i/gHDGHjhxjawMNjmApD8pMgtUw6dfn&#10;edCoS/pIFloifOJ55pxpnCwpMoblMrXIOM1jUfC+0NZqrxIfqttCXEegYqdrGFdDZtioNVJLvhwo&#10;6pNTlKCAbiSq98KLfeXFQc0XzuXCGR7rJnzCm6/zygCAIfs3L73g2/RsIWybruv41dz7w82oFZDP&#10;K483RtgbPuFJiq4nJ8dnZjh2KIKsRjhmjHVpK9kIF6AIWENNgRnKYagNJmqyylpJBKFvpeUFQJoE&#10;OA8oTpWg35bow1LngM/tPtUMFYvDzcfa4DqAIC6sYy+T22iV1JCb8BkjsB00sUKVPNxiBfkKgHxa&#10;iIb6SUsGuYcUwrG6WCDQ4bfa5wG0qw0huMiDazD5vfcNp6jPUqlIiNO0u7QBcsPGil8T1wz9wsQj&#10;j8tmjBwy4YladVKZ/A/BwpD+mi/VhUCQbD2wPOpBP2wkGT5sSGnSviVix8+AWt2Y4KtFFmue0lrD&#10;feZEPDb3PM9/8ckGusLPoKY9bicilqNrB1eTptTSp8BPrb4PTwk9eARFggTD/oAIZ8INkBW3NoiE&#10;CVwRydve2N4G1FpRW3224uK5ivLjp08VnUQm03HgVdyKT50sOXUSEU0IFgZ8BXBNzzkK1JqUkbYn&#10;+dDBtOTdyQfAuCKZaU/ygd2Je744uGNv8t49KXsPHU0quVBS1V7VPQrg2jN7bXxxbXZpY379zjXM&#10;J7v1+Prdp5jgCoPrIyYzgVP9HchV4FVCVkxwBenKn7qRcf3tl89fPHn2/CHmuN5/uHEHqcJrCxMz&#10;g23d9bWtAK5VDQCuXXW1vY31oDmnh0cXpmeXr2C09cqt66u3rsPgeunqwsjMREtfZ2VLw7mGGiyk&#10;9Lh2t0Mq7DxhGS7Mr+IrTDFLIlrVEiLWwOKgMlU80Ih67lJXOVqMYlStIfLFENqRcdX0ePV83Yam&#10;qk4o0YY4Nd8Fg+X2Io4SPON4FZNwVPPKZhkNCKSPVMErrE7dvufBVVMSJZMKJ76IKygW6ipB8Rep&#10;ZGnEpfJZ2UtmhvErXt/gljhLuURkZZWsiztmWfzBxUkq+UVUU6yUjtXFEcjkdlq0KBsXJ8TSoDs4&#10;3NQDQS+BKyArKLSmbho/PQsGmAUVuOAr3pouRY0sIX4RaghAyRm6gk7uEmryiFTZhv0G0mK5g1/3&#10;JWqNwqVM2Aqck06TRZGg9CWgjRJkzce6beGPI55v+BVUwAi2wdY7bymw4eLNeAzknWWMkEKMbHEU&#10;huF902IBtQq7UutMz7HShightho2JFDFMFVaYk/mAaASiFUEM7cBoE5MLPaaSUv7Y8V2ojdAaESx&#10;qMAkESDTmDgvpwWNAY5+xV+ARsjgSeRMPlNMtyhiRfVyP4q69MnKDVAsk4A0Hk+6mMiNg3kMiYnN&#10;DB0tiiaYtKE3TCt1NDOPtKAszjC+NZlVZflyB2q/cfiNpqrGtT5bLGKwhWN5OuJ1/BiJck2XE086&#10;VYh8V0xaSjIt1CfRso6OH+amg08gvgVpZF9IiCZmxLZ05BQ8m3PGW5hCx7PC6NdAk9KK7B6BIpS9&#10;57nzpX0XD29UqYBie1aB/axHlaOVIuHgZdW2Mb5YH8e6X1+Q/Kn2DCll9Nt6ex2Hi1qQ813VWCFO&#10;k1KUzeyg7eQLgqFVQBwXJmuGfdORMuGvHcKCicS1WErJPCQTspXXiItcn2TDIlfV5BuD2Bt9LDT/&#10;WNCI43VILG9iCIkinEen12ToOfKi8C5c2rQT8CJ+vJGbysoQ2YKXdVKxsRCSP6kt9Fx44yJmMhOL&#10;Oi3Z0N1jYDvwzY0NBpWk6a/4b/ugpsIqUx7sK2prvjXoF7GdAt68+A1QGeysSdzcbxG97L8rWkDH&#10;CBLl6WnypayVA+nqsTfRoYlGsPIa0ZGyn1b8J/aYCzvXZy7IHJIUub9IL4RiQlCTTjAUzTbvUcQV&#10;0q1Me/JNta9UuIdQE8JLzdFxSIYqWknXRByRxhT+jJkfbg89wNiH6IX1ALhqhD39kKxNpf1zo4HE&#10;qfhtNSxImzgsxGo040/XuybEXCKTCBJAJbyUdhE1NCgj3FGtw3Kcrya1s9rAQYKIO//36B0SF6z5&#10;LE1/SVtx+mv8vm6gmEXB1zYga0tXV1NnB+40dbRXNzZeqKo+eebs3kNJv377w1df+/VPXge/+u7r&#10;v/7w57987x9+/Ksf/vQ3r/3y/Tff/eydD7e89f5nn3y+a+e+xOS0o5nZx0pKT18sr2yEl7WrBefI&#10;zMzY4pXZ1Wvzt2+sPnxw++vnTx89urOyvIC8jE6Yl+oqL1aUnT534nhZSeG5orO1p9r76/pHW0am&#10;Oocm2vpGGtt6y5s6zzd1IGOprOhkFhKDc4vT80syoQouOZ1XerYAROvFaqQ9VdY2Q4FW09jeAMja&#10;3NnS0Y8ZrT2dvGE0Kxib4HjUISOJbZ0wYpls3ZRk1FJb+kV57nG2M7lWqA8a+7oa+jr7Zsamry1c&#10;Xl+6eoN4FeNtOJf1xsrMykL/3FjLYGdpdVlqcUbmcbKsNW2NoFaYMQY9Jy4rphBDhMcLTeenJAxi&#10;/nGhke2E9kHqDGoB2Lmz3iG0tHw6uQVmztznp08hryq88IMigGjEfCyXNSVyE7w5TtYh1cJIFEWL&#10;a43OUgjGKJaWsJakq4JPHbRrxozprMASBjwO5sEJTFOoYDCBKzZGN6NoPEAIEM+i79H0lFk+CwTM&#10;X+EnoKbFosJjwQpOyCoWy9eFPyNWP/zdyhrl3IZ0HCIlwXijEfldFd4mVyE2w60uN/Vk6CCYDAhT&#10;Ymk2koSs2HiycR2iBoEWzhUDy824puC99IVm3S/u8KUsPHZagRoHbO15YIx849pvHgwmklOvgA0D&#10;/Y7+CI+4V93wOlg3CIFiIl3AMniSnYir0TX8mIZP+NRozShniELuSNcdoo9NnH5P7ktOFfNd8GBy&#10;yMKHQp74RPjy4ihpNn24i8IE8gA7sfe02706RXN0+Gpe6BxQHFO4hq8+EwxTo87jy9xdIkAJfa2Y&#10;xSubQWVvxcITka7uJvAQB1MxH8kzk29BayhfX0biiAXlvwgI7YyNJty+lNNLOBCSlnU1uc+os5eO&#10;UyNV3qIMBS/aPlG5toTLR+oDZFL0w3SNtGpJ7gWwiW+1+MeHz+DZV4d8rSOjOFWkE6aEXl1IAmAs&#10;FyAV5XTFz6aONiS61zY11jU3VtTVXKiqOHm2rKj0BLAr7gCylpadAWpFPhNShaETBmRNz85MPHI4&#10;OSPt4OHkhPTUPUkHcduZsG9/asL+1EM7D+3ak7hnT9Ie8K5JR5OOnS1o7KntHWsbvzwwe3UMjCuA&#10;6/W7SxsPVgJwfY5ZOPefffOYg3C++0qDW+lxZTITsSvDmX6L0TjfffX826dIFf7yqwcAro+fkHFd&#10;WZsfnx5o6qyuar5Q21ZdD+Da3VDb29Q83NU7ReA6s7xwZR3AdQMe16vXV+euLmA+NkTCla31lS2I&#10;FG5s6m4Xdu1AAAdQK8R0LhgMgdShDrwlyQCUcGIpSbQ6U1dj8CKDWPhmt9EUN1SPaONqcI7FEYq0&#10;RDCKUJbQJiyyjAWm9zXCqx7xAuAq7OqilMI00aey+IXkoaD1jQV3GmfIApVVk1SQzjQOdlyMqdOg&#10;VK3etObyJv6MIFysKfCqB+EI1qoYFvAzxyt0beUwFVUORlYYFZ8eKl7BRQBUZ1WiwkeKlZ9LkEmb&#10;J0pfQh5+TNs/7aMUMjI2MdqKzIPCL/YPSjEa4T7jc1KbJv/oy6WuM6R42lsXYLbAM+APinBnR1kP&#10;7O4D7misIDlV/CRTiHKd/Kq4VppsY3+l+XASJEStJK9BqUt4zXk70fCPAHs0PcnmSRwJokrJaEGs&#10;WUxoik/wQF8bJIIYOxyNDwoSWcBIkq7aQYZ2muNC1GR6E3+BRhchusBFfeOTDhbGTsQNf5HZlWy1&#10;8opCCK3xEk+RMJuInK1QK0la643xCUnn6iPoVwlimesb0qisg7UQ1xsj6TJsJ6ABJaMVDCOZSf4w&#10;BCApvFejQYwtua/ZLCH0lSwhQE2RseZardc1GLb83fQ1h01p3pSk5wG1mg3m2RMoUO7nYDQV3rBK&#10;nu9oqS0Nvfjs/Jh4a0h8LYv1hWEq2FoFnM1I5eI4WZ3lRO/O2pV/OlDH9JSSTZXqmGw5J9Aix0wU&#10;a9SnoD+boBfLxyQJbZ8PPBP4Fwiz0Uog8pGajoiRhlhydwZOPAXJ3fH4BsuxLj92znSmwThNfMJF&#10;RzJdK+5wmilpifgw4s14wQAoGtRJ60tOA2+BzyXGkpQsla4K730Jp2VnxbMcteV1h6BaxaUFw+Jg&#10;Q6Swhb5s3ypbyOmyVogZUHmrtKvRv+DUUyIlvSNLn0j/xvEYQkRGpMzkYCwBozjioQiaokz2Rp7V&#10;gFqNpU1iG7UalKKdj7Sq4WmSkwa0QLMgXa0HxtczMC1uei8GBmA7rS7GI0nMErUq2lQWYqt5neYn&#10;8TB1jBSEqwrXtwLPPYF8ZS/ZFiu3nmlbK28NEY1axYcEa5lRa8wlBpiqaS7iIkBAEbISx8KZNjPN&#10;88cLC9cWVrTYZteRrvKt+9JBwYnKKtBhPIruZFmPFzQWJWPpafKo0UeB+fuhF+0cxtrS66EgrplM&#10;sOCDx4W4+QQnaal4tQ3MYb+cxGjOihVwYKXEVEReL1e0AFEmLhyJzIoK560GjZCr1x/FLCEYmVEx&#10;Lg3N85NM1h33PlxJhzaHesxtyLMV0YqkGUDWhva2yoYG9PLrW1vKq2vyi4/v3HvgN+9++No/v/nT&#10;n7/52i/e+enP3/6nH7/xd//0i7/9x9f/4dU3/uknb//ijU1vv7/14827tu86lJCSkZmdX1B0ouzc&#10;xeraus6uNnwTAbIuzM+sr169c2vt4b1bz758/OLFV7durYMG64Duq67y/IWyEyeLcwuzswuzjx7P&#10;zj2Zc7qiuKr5XGtvXXtfXVPnxfq2s3WtZXVNp0+UHc0rOXLsOOboZBeV5oBlLS0jZD19vgTa4Jom&#10;2Fnr69vqGzoam7taoA1GbjC8rECkqvtpJ7OJUWySaDcCm/gvZqsGhzELR75iKEhJeY2PdAz3N/V1&#10;NSLVaWpsYvEyLFiLGHJz6/rS7etXbqwCwU4tzQ/MjTX0tZZWn00tzjp6suBsbXl9Z6vzeIxacZFS&#10;LIBrBEeTnBjZG5yT/gZEk05IFdcsKhUaWTUJzOBWSnhhTob9CnQJXVBo6qMf9yx0ybBEpqeAGd0U&#10;NLr+1jnA0h+nkMTP3x8OzIsIGAMoxUDIYMMMnke5SsY5YQ6KUkYxaXojtoSkIrEtnNeySh/bPs1a&#10;8JwMxsKAWjknU8HFUwCBBqsmSHVia/CJw43J2erCkTvA60wgweK10ZyJmEwzqCL61E4iiLIlHgca&#10;wmk2pCTQCBZ6rsOiywKm0iVm7ov7DWh/HJ2jaUuCeQHy0+mmv3iZMgh3k8ig2g+O0Y6BvTgc4jE8&#10;3fd9aHzzAmi8JHAuvyvwtlpysfY7An6hVSdKkGtjjFojcayOIw8K3xr/VWaysovV17CUmioDZNv0&#10;4UqhqhwLIO6093Urn4zdCi6w0tV7kg1fUOAQg6MUghVeTWQsm0EC5zjtRbSGtCSJjWW31kfTqBh3&#10;MSJe1CeJd44aItpynDYAdQoBxthkAbmQCmYo6L2qjeGOiu/zTpCgc26QCVj3CCwFpzopCmY3wa6l&#10;lUczvpq8csacudslvOL0GHUHAj1LQXKUR6CGBXG7ehMOR9BBDGOQecd43jHL1IBwqA9pZJxj3Eid&#10;FfiVYcLYkzqrYdmwqBhZA7i1cG42JCUNlfW1Fyoryi5cOHP+XNmF8wgRAHwtBul64njBcWiGj2Ec&#10;TnZB3uHszNSjyGRKO3A4eXfCwT2JB/cmJ+xJOoDbLqBWRApDLZy4ex8Y16zEk5UlDV2V/ZPtY5f6&#10;pxdH4HFdurmwdvcagOvtxxv3n92mx/VrAld4XDG7VXQrb5i5DdT6O3lcgWM52fVbJTNhds6Xdx48&#10;unHzDsLWZwfHuxo6qqqay2s7auAKqeyoRTJT+0h3H9pBV+curdJ2gYbg8i3ohJenFy51jYDla6ps&#10;qQVwZapwR0tTTye7xv0Mt/MxImun6P6QhaFulKosxC8pn0mxlApr5H3TAArq52FShxpAg+hOKlwG&#10;ZQu+2kpKCXHQ1sZGU88TMVKagK8bSsMJGS+JrIi1RGmwwlfIk1THHGCDZQrYmFFSEDoJpnq2RVR2&#10;MvUXlbx5IydL4dXEPZJmDGykIKtRqNlUIDcwrvjVSZMqqMS0RXgVMU4SRZPMlG6ZMNUAFR8tTFhQ&#10;EavIKA25FbwicSVM6JQcB/oAEAHyAGhIXylAS1T5Mo6X+0H/oohSwjqHyLj+d2oPYAX+HqJ8IsAf&#10;c2YyxxrTUupMVILdO4SNxzrA3W7s6gdg5xtPYUKEiTdLsg2GrdLFvFYybASu6j0YzkrISuMosZwC&#10;fklyRoHAgKxk5MiYeXgpBaJsMwzDuol4Yk06idKPwh07m4nrwowgM6jCsRTZ4mF4F+xZ6oonUWHD&#10;OPoyqBb/wq6kzDhKoCVY1RYCqilGmPph87Rmg7G1ALqKO2ImLT2lnrIjAbOUqGJKJU8V/LNCmKDa&#10;NO/Q1HRIjsb7AngIudnf7BtQnBsM3suq2tk4MeHGy0xDkL3rHYpr7pSyZInXRb5Tb4nmEA6BejZq&#10;VEh2K36fO9OTfJWKEXhUgkPRnuwD4RWAjYeHWsizUUEObMyugUzkTosma61xssCf4FqlU8dfQuYQ&#10;t9xJSEL7YsIJPu07xU/Jd63HDhNr+I5i1PH3oWlAC/5XEVAA/BNEraIEleqkNCCCXtgyAX5odgXI&#10;iafC4o5y2PhIAbxAU6B0YGOerKwUzsgNRuyhE3EFpTjAJsQpEWGaf7N9RVw6eWDG1Qrt0CkucYjv&#10;EHZG0jJqgIWWpYEnSDa001JFtGxXZ5jmEhUorq7c9MW/sEAwg3dqWv0hFrg0nUYUK7YKuFGRSDYv&#10;yRrx0lQp2SfnPfIj6O/BPkqoGaZvW9SKTg3wG7LHBLDDHB1lLEWRMNCnSYntEKxRhJriNgSijzNv&#10;CUoJAkXnStfhN6W1UiprT2Wwo5gb41d2iYkN8PJh9bJE0dxU1eIsHy0a8UeLWeVIHukSPFSlKBRi&#10;dZZrOwvkcGPRSXmneE7ibb6yFJ707nLMpjYsLvpRBTJ5ZYaJrFZqqWxlfeMWg0vbly6U0EnBST7g&#10;1wTIJyXFoBF8AbA0Ia4WfGVlrxk/rkdDjSjCh3+xRi6ujCMsrf+yrvJ/+elctjpcRCyWR1ZokE88&#10;1TBSSpvDdx3pujkgf+9/CbkZ3MdptCa0kUQNPbDG2w619nTXt7VU1tdVNzWW19YgLvjz7Tt//ss3&#10;f/jjn//s52/85Gdv/NOrv/zRT/Dz1z/88a//8Ue/+ulr7/7qzc0ffLxj645Du5FQmXjk6NH84ydO&#10;nb9Q3tDY0tkFocnA7Oz4lSuzS9fmb91cffTw9vOvnvz2t988efLw0qXpzs626uqKsrOnSo4XZedm&#10;ZWZnZOZmpOUeSc/PyCrKKAIWrSytqD9d1Xiqof1iXeOZ0+dycgpTcoqO5JVkFpbmnDxbVHwqr6g0&#10;t/Rs4YXKM9AGVzdWNnc2NXY20dGKkT1DQOO9vSOoQjhG0oZVTYVBHSByRkyIBatmq3rHMCsLzTus&#10;XcODUxCJjPUxh2modbC3CVNzpsdgvkJRtbixxqxLEK2CrJhw0zMz0jDQXlJ9Jr3kaHZpIeKCm3u6&#10;TI+T2hKnx1g1zeSUm0BCAHW42IcSs4qrTA0vEaHyF6A9pM6axjJHanPgOmPR6OwKZTSPuJojgqMc&#10;eeXTGzeoRi319Ilt7b1H/ti86jhuNMIAralWUDyYtcHMW+bjeWmYXzJ+4y61JpmptgGwWTyitYgl&#10;Ed4r1oj6uTh7Xe7jufgLpLYx0WowJvAWkpm0wexGkYUWcrOQIV4eeSfEg7O7RPmJggN8+Zgi1rMs&#10;0MDHoTLT+lsLWMyCEmBE0NGXj/9iXAqqDZcbV5so/8w8mAGYYSdeBPSafbb2zBO7KonHBnVdcUQd&#10;aiRhrxIqoxTm2+lm2O8tJ87R66v3JAmuKmyvdd4VvKPT2EBO5zPxthKw+WEF5DwwNszLJSKKYoFj&#10;qExUH6jmQP2J5cb7QjaimUAEovie4gVipt3XEbyvnEFKzEAykPhKzVmxrPiCI9PrXh5bb5ENWENo&#10;eA4o2yaMhzFkpQxYO5/HTnJr7Vt9Rs9TjTCqe0/EhFF3QFdxEAa7PwKS1lHDOgODnJhm7Kg/KADv&#10;xgGNr4KslrWHtAgdCEsbghyGces6suGrR8BYb8G1xftcbaOAut0+wD7nodeoWH9HoDekY/RywhYw&#10;KocVCZZrC3kaAKkixR0/GequeDx1BKAZ5kwyANe6liZMI6ttxDTU+guVlQCup86WnSwrg1oY7GvR&#10;ydK84qK8ooJjx4uPHstFLFNqVgZuCUcO70tOTEw/jHymxLTkg6kHcduTQNS6J2n39qSdqYVpBRfy&#10;63sqesZbRy/3T4NxXZu5enN+5fbi9fsrd55sALU+en7/yYtHzzBn+7uvrBa2VPjb3z+HThg3cbDP&#10;wbh+/dsv7XF9+uzu3Qfr128vzS/hOxffNRWVTRcqm8vruxoa+1qaB9t7JgaG5iZocN1YWQJqxRDX&#10;m+tX1pbHL013DHZVt9ZVNNdhjmtNe3N9Z1tdRyvWWETchXovDnXTUDfchDO5HDm00gMFJK9lVpPk&#10;daxD1HbhzWyt9beUOkL1Rk7V1Q79qHaosoYhNBKTRA4Q4AIFM8gnglhrXDlYgfYNQFmCYYYMKyBX&#10;OJDMJxAT30sFp+APJKs0joqlxFlBxyWwnN8R7wIkRtPsIKo7kkmgVQFZ8V7aErGRwo2mvqwl5iQY&#10;ZUFZIw0/0cg4RhCFTyEYzJVBUJCQ1QQsQXskdrMQGtAUUJwCZjguPbRCWN0gzpDBgMg4yFk2IthC&#10;VC0hlRNhxZaRaJVqz7QWN9h5RsGBTE6bTl2ZWk29Gq8aYNvsahexkDAjl3AfUMU6bWwb6MZYJGx1&#10;qlCVUStAMw21/DBWqOrYkOkWisP+4nZTggxmbHgELl6nMfFVFJyFQ0W8KtZYHlxnMpEt9Ec1EAIa&#10;DFnBSDyitpYiaaXaoiEN+6vzmkHoMUMINtEwGEa2WIffUstKXpSRUYDNuOF1gFdhGQVPy7E0lChT&#10;NIt9bW0zdpw03JzWIzqXB4ybJ3wLWTKey6dIzi7OkMJjcuJRXJBFyPikOLScCyKilaBOoNGic54r&#10;kphKa8psG3N9DgSyc9VhXJbj8rBJnCBNLEetOgorQrwBr2p+vRg8TkVnHpqhl6AdSKRpXFTuGrgX&#10;whitEKij3okaELZQm/rHEQR9qjMjhH1Bs24pMn7yxBVrauGxH2kaU/8KkNVGYmnceQIMT087IArt&#10;DOfNKviELTHnymoWDmEqs3xZbDFIU7G0/CziSIn/6Z+kRJbxRaxaVJGzUhTjZ+pVRaE0usAhkmMR&#10;fxLuenq7OtkgOvjtwuLPKxooETnKmGZkBW/k2AzHUYMWg/jW4NlYzhJli/1orJVEU80/St0s6w2V&#10;isKESa0YVHjL9ab0uQEWTk/HIzHEsuL0kzCYX6hE7P4eVZFE7CeDqzT5vAC5SopExRUEK2Y3Vbhx&#10;lWzISlCqSgsCcpRHMuiqX4D+i6TFtuaKryYLKp2eVb7YSGmMKYUVTKUZ1bvOnWnxe0wFsB7P2+kb&#10;US6VgTi+TItRDIkmYYh/Fv+pzGQVl2akRZgQs1mU6HIwwEKNE/BTyN4A6suya2DACW/izfwAtdVD&#10;T922UpeDLm3d/lfxZw+GNF0RnPZf3HFXAa2iX3JTfnDRXEED5gossMdklvBcfzoeLDPtYYRGzLWK&#10;j4pyPpmnIqaLRZIhayRai1iLgH5R6OiDEI1ILRkoAu9GV13YEiUuKjOZbhkaWZu7OkGxujBCJdTc&#10;2Vnb3HyuqjLz2LEtO3f/9PVf/fDV13746s9f/fEvf/yTX//13/zkB3/707//x39+9cdv/OjHv37z&#10;7c3vf7Rj8+f7Pt+6f/+BtMzM/MLC4+XlVXUYyIf6ahCQdXLxytz62rUbN1YePrj11bNHgKzffPNi&#10;dW0FSLkGvqyzZ06AFijCMNOjqWkpSYdRSyUfzkpLPpqUcSy18FTOmQsF5dXH61vOn68oyipISs9N&#10;zC5Mzy46kl9yFJC15PSxM+ePA7JW1F2oBGptqmrsaGzqamnraW/vQzXTzQGtiFBCerCIVtWaLrhD&#10;tKn0e0QRAjPa1ZNj/ZMj/ZOjwKu9qNfHhtsG+9qQPDw9jnLq8voyEoOv3VxfuXMDiZeX1pfGrs71&#10;z41XdDfllJceKjySe6qgqrkeQ1nEWHIWC8t6SbtFcLElxyMioi+UTRJBqKsiRzp8lST5KX/gShUN&#10;anYBjeeOzyqHKcKlPr6RZICUrG+4rDiadYaRSxbP+wKxUTYwS2q4GCtGfH6QmGIvGSAppYlneKDL&#10;nKljoWNItbGMglYxvRTdFpR+jTEP6eXl+VIdGg0ljt2kwc5KxkOgKGgKTAn6+pJZNygIvB909RHe&#10;26/rbbB2wLDTgkyLM6XU8GxSbrZYTXW7AmgMSle7Ew20xLJKui9+1cuO95XGk2h2tA8rt5MpO61I&#10;fHUej454YLwFJnW90z7ALwJCTYI61tZ23XPnhE/tPRatgX4R9yvtyibhqR1iCbRszPYbC7mJ2SO/&#10;rT5XAM+xy9QA3tpsfjQuhu7aOL/XsU/s7MgmOuypv5GQle8bOnTCjXQ98KUIyPnpBCxNwmurjKjN&#10;JIdtM9+u5RcFa2iu4Q52KZAtMbyWRKcTeQyMoC9OPxlWI3oTDRfHCBOIclU0UGTyE95aXmsnJDu3&#10;SenQDNPigsn1UPS4waHPbbdRfEy1wgcW3UtuLCXw9xoBqgdH6RrRe6kvJlobj3G7yh88appYdEBw&#10;a1Exj6Zwtc4HDrkl6NXTPSwKy3IT1+dO3LHH1SJh/qoRr8C0wK7NHe1IH6hraqyuxzpYAex6ouwM&#10;GVei1kJwrUCtuJNdgKE4R1OOchxOckY61MIHUhP3Jx/al7x/16HdOw7s2Hlo5+7kPdsSdu44cmBX&#10;1oHiysL63oqBmc6x+YGZa2OX1qeXbi2s31u++Wjt9pPrYFwfPb/39MUjyoCVKuwbUOs3SBIWfA1R&#10;wwCueMw3j589f/AQyUwP11dvLl66Mt490NzQWlnReBGotRo64Z6mxv72rvGBoUtT08tXFq6vYIHl&#10;7cba/PLVkZnx1r6O8qbaqpaGqtZG3Kpbmxs62+vaW4BdoW8Xdg3jALACtPTwSvSF7P6sNWjkGGTg&#10;YrligsdGJ43CFmHLulEW9MEOGvSoSPJT5IZlzhN+5VctC1GEp8IbyOxcoFYH1VJgCMWlkmw9LdK0&#10;p1lc0Ric+0J4LJ4JN86AwVezInKsczS5KtZUcAkC3WGKkA0EnCEsXpECZv/K6TumXpXJJKhMcTJJ&#10;VEBWFM+o3mX4tFk3ANqYs7UeGOScjLvmbw0abQZkwJCDbBSjE6UryffnzF3hNcYvRUSjgZggYVCA&#10;mg/Tr9SQsnr3MB45kJW3TE67rbe/uZtzVg15uM2avitili9ImEokImysea1OZgKdiTwtoDPiaqf8&#10;+EbfL3ytmlijfU0JrvAVkY8UsIRDYindS9DA2WBq9XQcMZYa6oiHMTFFvkELTYV/OH/VEIgoX5Ng&#10;yOMxIYr0mnSGzBm2ohh/J9EKBIWpMJx/E8CkMbBSpOw5JETkeA+9PhOGuc0hytjv5R1t4IoPj5+A&#10;tS29NLiyyaFOgzcGr0AIrSaBjqgMx4FGJpzzx8QOEU4OsclKlKbu1MJaQlxJan3YzKlK6UoK2jS6&#10;+xC2HUs5zFOcu8tkmhTC9q9KxUrgCgKWzRs1Ttw6MkumKC1CXNKDSrW2PlmNA76OGV2LHGTo5d7g&#10;fmZzhRckrsxYrW0e2DuEAtcx6qXdGsCvAJxCRETFCmc24+qMKMqS2WIIdHc/OFXsAeBYgLTRmRln&#10;AtseidfBH6cuXzYM5g139HijfYAfculUAvC7ByiUS5K0tdwAZk3BVBaYDdc3YBHH5+YMyYQt6Qv1&#10;6GoXdhYVE+vypfgu2Gn2snKfy4IrH68wucCq2W/TrZSk2rEWmWCd5WAMEyHYINdkqap5JPivApPC&#10;ppoEdvKnqyt7UPHi1sY4aJS8Xxj0F9OVvAB9ekhcQBWi8LlJQlyMBJ9As+SfOfaGdbNFwqa4ZWrl&#10;pwOj6Ld2ppSho+emYq9i93LzGNokZaOkj/6+Ny5lWanHYMtNWqpRzdIt+N+kCTRxJMNJ0P7FuNdm&#10;YH73QOEmiRoKLPMhoSC2aE1z/1yvu8uAm4loHFYCY9ACLDWoM8dPyxFdkKEI4GsGmRk7/QJ77gIE&#10;D6rLTfkgKPy2mIdcrrGupimYmZFDjEEOJl2BGSgJs5xSikpBUFaxeCKVctgkTkwNkzziLr6zbVVW&#10;qop1jJNIKimlWbOyOqeiLFhkXQWy6hLvJFxkMXZgsFlNKrdT1BDnLnLwb3c3xtugNkJWcENr67ny&#10;8oycvI82f/b6L9/46U9ff/XVf/67v/vxX/3VD//yr370V3/16l/8xY/+7u//+Wc/feu1n7393ntb&#10;tm09sHNHQmJiZnZWEZxV585eaGpq7OpsZ/zS9MTi4vzqytXbt9bJsj5/8s03X7/45sWNWzdw6dfX&#10;15adPXOssCArJxsUbfLh1ISkxP0JBw4hLyTlYEL6ocPZiZnHUk6U5VfWlZ2vOIHE4KyCwxn54FrT&#10;849nFZ3MxU+g1rLyU+U152oaqxrb6hvb61u6Wtr7OOqma7AbdSTpVoy0IWsE+OdDj293QAXOv4n8&#10;q9g/5MQw7qV3FO4SzEUb6MXMUpzSo4OtgqwDMxPTS1fAACB1aeXOxvJt2FlXLq1fHVuc7ZwcrOxp&#10;zjpXsr8wI/1E/sX66mbkLkthq6PDU850IiGr4tNc7+qM4mpDua/oxEDj4ESaorzfV5xXAP4MXR7O&#10;ZRmbhiGfiUcGq5YPKDY8ZAVHxns2hjheUq5I4U/JX4U8iVc9ZjN47YKoFXsD+0eQLxj2CPJ1dTi9&#10;KfRlLH0XjDG0jqdJhfAnqdaphI8yhHFH20x1pWGAdBkhiZfYW4ukH4Pn6rqmgALvCCe5mjhakL+X&#10;B25VrWWBvEKdvWxwaMhttTCpQqZhCXVIn8KB2Gxxku4W+LQI2UDIKWv4KdW9KHpyrXwkrprvZx15&#10;Z2qf0KmBZZmHWFDNOlgvhnY9uAXmPB7x/7x+zS7y7ZTZbuAUnz/aUXxAjPEIcYVLCbzlINWSyL8A&#10;OYeYn0hBIFCEwg7sE+0MPtb2KXhF8rsH4BThQzGl1gMbADt03MVQkAAA//RJREFU1zIQ3si9G4iG&#10;yTpEbqJ2PYrWmpHQ4DAY89EUPpc1gxiVZ5pkwJEwmENxYW0lcvBEXPx3GFcudi9F/sGrPCiiVSe/&#10;2NFocBEeECUAx9oZHjhDVqNi8aLYTscEvGzWuFthctjrrX4NWWJelnlopKDxMqsVGPuwf2QSqgHR&#10;pDJ+yzXN0wz3bRj2y+q013eB1ofAxJotj4Cro5LZ6hKDjU5iaw+HZjOVSk0BDdPuA6THw5Aw3IRx&#10;OG1IFW7GraYBSXQ1IF3PXqRguORkKaytx0qK8ooLwLgCuKZnZyWkpaZmZqRlHd2XlLA/GbdDCWlJ&#10;B1IO7kva98X+HfsPH9qZvG9r0q7PknelFKWeqC5q7K/unewYQzDe8vj8+uzyrSsArjceropxJXD9&#10;kozrE3pcwzgcsqwmWnkHUBb/wiwcSIXxyOf3H395G4zr+s3FywvjfYOtlc0Xq1urqjvqKjvqLrbV&#10;NA10dE0MjszPzCxfmdd6CyPGtQ0aXCEYqe9oAWqtbGmsAHZtbqxrb23sam/p6WrpQY+SXgz3CnHj&#10;MGcHlev09tobsCjFuqQT1GBiPSMPVzCdWkJslaIBKgfqMGBJQtOQ+UIJnsKWWPp2iALtGpSQVVwr&#10;ZKuO+RTeYxQTMTCnuZAFjSmrECbkHFCW4qQN8WDAM4ctEY4KuDI5SUlLUMYCDNup63mtxrdW/9L1&#10;GgFOu2HtYiUy9wYLBBqO2i1oxyx1y5CvwnrJLOIwcsakGiGDCEioTYUXUKNSjmcWzXjB4a8m/GyZ&#10;BGhSxhClrGT1BABtqMQf9coGwwLhCtNhPpEH24IjxNSV73GteLzbBERAcIZy6qc4P2VQOaHWaB8s&#10;K+Z9gmXEA4xaLeGW4noY81opTTbpB4wkHjUE/MhH2g9MKJo0wB7G6srMKWbSUluJdRU7zMQqGV+j&#10;8yCon4MAmnuZIIrjd/ThxU8SIuInU3/w+ZE9rTxehwZD8csgZqFTZSCxZJEMnSAE7+5t9iDZYF7V&#10;sFmzxPyLMRvPBpxwzsvi3he7SAgnny1bC5orSzwmulW22DAzhlpZk6sIcdVOF0IWwsRhA/jkMFKh&#10;IKYiaZSwt9MBSHiK2xvh5IhstJ5Sg4YNmGqLYwOf6RxdOS2JHrX6u4YQIUlFNPGwgJbttf7JVoLp&#10;bv3LXCtSrCxq505WYwPNnuHJoBPGZ8d55kk8DmQGirM4HNLAkBUcgoJpJCbiFZ9sibK9vnyw+hd+&#10;fMheipA89ptYVjAGMxNzc4E6tlXAWBHfbaJbmQyklB0zEsZX5PTM1IlwMyIyXzc2Oztx6bJjOYF2&#10;OIUC1iAhCn0zETCr1JMgREeQbyc9sGKNeATNmXszCPzULzBOE9vAtTKuI2PIatTKx2hj/BhlNYXU&#10;X5HGuBYUPRKNMCWFG7xtRK2SDvKkssKZXE2Q74bGoY3vHh3k/+IpZH3t82TkkspiKxUj1GofHVhW&#10;3lRsOdOSJKrkstgMQ1aNlMQ26CtcaN9louYxUGZplaPjOh15ZbOriBF+cOwQqxlpaRNqDShdXJD5&#10;EFWoho7Bq6mykk80sUkSw9g+wsac8SMeRkg1wGAxvZw1QnkkIbRjTjnI0TSIOQq11SNMGyUY+whG&#10;5xU3UntA5aYqfhX0YUAiC+JoqqGAtEfRvFT94avUgmS34Y03VMmR+XFl4xfUsNBp1O5mg11Vm4mV&#10;yo4FpQVjLj1DsyBUiqFkFBUTxNWa68ioGDy+ra+HqgTdEBoM7RlcUnXNzWfOnz+UnPLO+x/94pe/&#10;+enPXv+Hv3/17/72R3/1l//w53/+9//9L/7pr/7yR3/zg5+++k+//MXP3nrvzU8/27RzzxeHEg4c&#10;hq63pOBExYXKhrr6nu4ObMLM9MTC/Nzq6rXbtzeePL6P+KVvf/vim29f3Lt/d3xqvLGx7sKF88XH&#10;S7Jzcw8fyTyYmHwg4VBCctK+Qwf3HNi9L2FvYnrCkdyUjLzkk+cKzlWcKCo9mpmXiF+BWo8WHM4p&#10;zigozQFqLT1bUnYRqPV8bVN1UzsHtGLUDQa09gz19I6gfEf1DLw6MDwZUJAHsXb2Y14fK2AW00ok&#10;gscVA0g5pBSixwkk4gz2jA01D/QgfqllsLd/anzm2sI8e/8QrYFlvX7t5qog60zvzNCFtrqjZUXJ&#10;xVmZpwpPVl+s72gF3ccX10F3Y4LTLF0xC8fG3QQcaLdabMmmyELjssi7qu/mLon7aMCfAockUYM8&#10;2OKR+GyXMzysJ9Y+4ByT094rYWiBebZNrCW2cVQckWmf0GSxoJpOb8JjSlH4gvwvySI2gETvC1H7&#10;1Xw/Bmyh0NdcU4M3am4lYQ1CBmEbQyacpU7uNW4Uqpcm1npd4bGA4T2RW+0n/0Wa2yDm9Lv7WVR+&#10;KlWLCE1ru3oTipJ2c9NNNCsRogJX+C2oNAOgEt3XLwjnoZrf4ySjNUSJcTyIYixlfKXmE8I8p8er&#10;RJaxQjZaq4W9qqiZpQOnXy2mxfbzKdL+REsTIZZPKnOnlqCH4B/NJeKJrXBaybCtB3b4kGTGYYcH&#10;GCxSlAjTu0gUnxS5PPQ2gQdu0EhVvTleSg7lctqTen+C2cLD0OV6tIzt03iYP2loqIm4tv0Ve9IT&#10;YqIRrMHkj93LcDjFVhniCtHB9glBCj+OwLBOJJ4wDAbzsmmcHKCp6FbDPJ1g9uIS6QlpyzUdkpYl&#10;m9dJHgQLkkD7Eo6dI4ayvtZ8thi1unGAO1iovdt1Ucv4yhByCu9N77tt5BaD2lXqH2mvsgHB5ogO&#10;nCYCqKEQgrsA471QO6pKgJanAT4L5rhy3QZkbW1GPlNFTXVFTc3FqkrczleUI5bp2PGigpJjhScK&#10;C44XFZ4oAe+KSGGh1kyEMyUeSQVkTck8nJiedDD10P6UA3tTDmw5uGN74q6tCTsOZB5ML04trSut&#10;7avrnuwaWxieXZ5aWJ8DcN24t3zr4dq9p7fuf3kbs3CYKvzNUwBX6IRffBeTrpiCo0E4gK+QEH/3&#10;7Otvnzx/8Qg64YdPbgG4rl1fmJkDq9ZU1VxR21lf1VFX3l5T1dXYPNTVNTU8tjg3t3aVCe03ry/f&#10;XF9cW56cn0ObCcNvqlrItVY2N1RDIN3Z2tpLL4ZV2VglLHSCjIjUK5s1+AsrMXVtWOUqVykINzyU&#10;1YMJ5aRjVrDjmgwLUe8Z8gngsTvG+EmJeOW0JKvpcFZxkvKLCewZeUY5Msr1IPK0v4/1OVOIhYoN&#10;4YSkWOpH6TbB0Wp2155Vyo9lSfUID2BUwGmLe+0FBfL0H0PVasVyED/TvOoAJAqMtSV2tAq1QnJM&#10;llLZv2jMSfcq4hc3gElm8AIQgcaDNFVspzae9DKxCXk18swEJppUisLeJljYLS3P9MNsqCQrZkiv&#10;eTEiw+iJtSZZg2SxsnFT3SbAHWB1TPvTY7BnhEXFG2OTBHc1iQfaXn0KODqJV7V52HW+A8D/Ct5S&#10;jlYmUwnaEUB7mxx+Gxl2qb91Ko/IMVOjoxwGI32zgatRK/k6ARsmMwk68gMoe8kcpgbecOYNgesI&#10;whhJA+LFzVBryi1hKg+/Jr6S33M/QLZgomJ+nRPjuSXwfWaV7Dzyk7TxVuEau2vsjc4nOXoDFcyx&#10;OgOYWANeF/NyYF6FIZueT41yDW+tkCEnMzlv1qruqFGhjGxH+AaGzWY/KmMRjDQ6PTM2MysOMxxa&#10;hiFJ0KvTiOi0SbOnjJ0Y1KQ7kQucSNVifV9OnDsiGGm4pT4HL0IPYtaV4+gsLAHkpdEvAbDnhefA&#10;ZMVzDU/NSGTPiCz5jUnPAqZ2EeEEC6tJZocnAzzjWHMPSJjNW9g/I+CZ+QrAz6zVGDjWyV4Ao3rN&#10;ZxrN4mWJXZXkhv+aMPcnxQLEppdwvqGFgn9UGYjvonxCf3SH3qsDmFuo7ICECWzEP7gziphQyPPI&#10;g4mIti2TfKZqPjtXqftFScE2QRi3pe3hNlgCYKREvXcgG4mCJOQIr2w06wZ8jGxVa5Ky4HYy04iw&#10;UArnMAnDr+zMT3w6hwPFnDDMwCA5nTbkeo7Llk4knmy8Q2AvMTmDlDRYiNy4hwwZwdKva4qVWab6&#10;r9A+hcpCyBQqM4Y6GrGjuY6coCN9o7NkBGuJZgVxJZMWgSxmWKzI9zS6NqCGmp6HidWbRSOCyqxK&#10;2QcNo2iF9FgeGfJ5RqLIRovQdGnL+czb962A2DCPvXFd4gIxQix2avEWQWhlRermXkMkR5S2OZhy&#10;zZmLuFAlJD4t+GPNvaCgNA+GmxvA+DZ1BIijYqz0Yw0UxYSouKf8DK8ASo2TNghZBRisPRapYo4C&#10;LyUDD8vE2AYWfxa8qdg8M2nUjTMEYgBj2eHVQS+zG91oPNdeVttZT5w5s+vgwTfefe+Xb7z5s59B&#10;BvyzH/zgH/70T3/wX//Pv/zTP/27P/vTf/jbH/z0Fz99+1evvfvOrz7a/ME2zEw4uCc5IzW7KO94&#10;+fnKpjokO3ag9J2jMPjS8tKVu3eZvQRVMIXB3359/9G9mbmpltbGc+fOHD9Rkp2TnZSSuu/Aof2H&#10;Eg4lJgG1JqYm7z+0b8/BPQdT9qdkHso6lnr8DJyrGDkIYXBaXnFmbnFmTlFGTnFmQWle/vHsk2eP&#10;l5WfxqibOni72hsxo7W5q7W1u61/FAUr8SpuQ5NIJEJzJAJLEL6y4idqJYlkqlAJWJDQtyP5E16+&#10;SQqDG/u7Wwb7hmanL61cxTjWxZtrnMt6e31hY2lm9crY1dmOyb7qnvrDJ3OSio7ml5242FSLeQw4&#10;hyUEJYChUS2ODVdTxtUqjotDhiSnZ2Vs4GouEdcROx1CgDy1uNrIyx3xrqRVsdJqpohXFV9uLs6E&#10;dXnE6b4masUL0hrq5VGyCL6seSQX4npxYkUigYjrM+RjJpnaN2bz1EuSvkNrrIt4Xolq8DlQLbqv&#10;jxnZqmPW0Wd1mCkVARvTlRycEwKuJZUUqasejQO6ef3GmNzaYHfNnLUWzvZAgnHyk6EFoYujeuQF&#10;JY2sFQztG3cw9TAKVgXASHr7WqbWFEtlaAlx/wD5WJUaB/xApyqoKZBmQzICmZUb5EdqA1BFkLsW&#10;yOQnEtQkzWvUGgCtymIiKK1RblRp47U0ac8YKHqai1OvqRTlJA+uJ7z2g9PVZksCJNOJVsh7r/og&#10;Wp6q5QurkBlmroTCsSRXvc74BWOKlQ8TPvRwY6JE9SA8NsYfzd0KPV3+Uvldv6cZdiId8SRRtNAX&#10;MJvpa2JsUbVgWblUEqHBUkv1rBoHLzfGr+8Pol4zvhnD4CKCZ80yEb7lllhba4bZOFaf17YO8qW+&#10;lCS9oaXWiFSfPQib/VIAt/GZrDt2NVOsgZfy9eJWCKevSdTg08PrDK53zT2Wd12idzyX0g+k+vGA&#10;ktX395pv8K9Sg0MrB+0bcSATxDWko1E3QiTc1QWdcHt3V0NLMwyudU0N5dVV5dXVFysryy5eOIWV&#10;9mRJycmiohPFBSXFCGfKPpYH4JqRm4Vs4eTMtPScTDgygF33p0AqfHB30r7tCXu2J+6GTnhnyt59&#10;GftTStKO156q72sYmO6dWBidvTaxuH55+caV63eXbz/auPv01oNndx99df9LJzNFBlfkCQe6VYwr&#10;4Ktm4YB0ZTgTUoUff3nnzoPrqxtXJmaxw9tq22sr2qpru5uquxtrepqbhru6Z0bHESJwfRkLL2KZ&#10;Vm9uXF1fAXBtH+ihPLitqbyxHrxrbVtzU1d7W29Xc3dnc08ndC4cfut+7mA/Goi4RY535rQ5cNgD&#10;b2w0Zay3xomFkYTKMfLNFlZjVzzFQ7ZYHCqVF6ygAnuDzFj4ir+iYGYIDgEty28zRtTrRjFOBIry&#10;lHpwIEs74zpCDLt4Alzk+BxgM/lU7XE1fUpc6hBg/RFINWQae2yMNMB4rhW/DJGK5rsS70WoFU8B&#10;unFKTqzOJWpV3JHfy6JLc2ZErUBDAq7g/FRyY7UE5TBlFarwGmGdrZREmyIprWpGLSrUJieqBLCE&#10;lEwtBqWBFCsC6Tgu2PCVSuloM9AFAHBVVjBhiPSn7BfgIxCxM66JHCy20DZXUdPY88rloZwY34CT&#10;ryhCiqgmInxZmxLy9fZ5+Cr5OjNvem+H61IerQRajwz10Fd6kaHUxc6F/FKJyY5cwsfTxBr+xfN1&#10;vvcvaXEHUAQQqRPli+EUWAKpzad4WBDgFmXQgq9+TalkfUMQaAh5atZmy15LYOMdzYPBaTTc+94X&#10;QrwA1XwXAWl8Fg4p4qgeQEqqgoEBaPXEZ9GLa9yOMBsDSCWdVdQQbhqqq3RsTrkUbnTgkHWwAFc+&#10;IazYxlPwYd2u0PQhPhdPhLEbpKslwdYex+lBRKE2oDuFZQDzThySRARIvteXK2leNiDsgaQNWmNa&#10;cXAp83ZrRPZr7W3egFo174eEtuYPDXUo2ylOvYpG3TCPygcuGHoVJqxALEphAVx5FKQktwihsavL&#10;WnErjRlHTLWwYKqeaMhtlOglw5+X+SVqaUckGGGqMaRvlIXI2AAYNjI7AzqRLGUYXsqpA+zAyZtq&#10;RCoSGyeeAlQEU6kLYNYxtwQglkSuIKL6EUGWrEpRFZU8n0GtGuY6hCk7BkIqQ/kTm2FxrPoIJD9t&#10;bY0aZuwCqiSVu0ZVrGN+/TqE1poDgQMt0lIMsFhfnwwGpXiKRiURtX4frHpwq8Z74BymtlamUDQL&#10;ND/Qs3YEaAVNRTYytZh8Bf4iYO+ZkwpcJe9KHoYzPFgaKkxbdJ/Ow8BumYR01avyXdypqGxLa8yB&#10;4Cc22PjfiN3VfNSDsJsuZITSNMKTgaA0DrBxXRizr8YJrr9Z8qoWccvctCcgtPkfIwHNM1AQi2fr&#10;yX6m14zrYNZYLLOMP4VjXXmEfrze5fsEr+skZUhajOQpHSKpvANFuo7NcNokk2zhhdZQDXOwKnQg&#10;pIFpk9UqWReZnUJp6GJOu0WRsCxzTdLiMEkS2dfWR8ja1ovRrN0YolDf1lpeV5t//Pj2vXt/8stf&#10;/v0PX/2nH/7kxz9+7Uc/+slf/Nlf/8mf/Pl//s9//md/+vd/AdT6Vz9947V3P37rs22f7NyzZX/i&#10;3tSM5KwTBScvnLnQhMTg1laAwZmp8cWFS2vQdm2sffnsybfffP373//u22+/uXvv9tzlmfbOlorK&#10;CydKS3Jzcw6npx9ISNi1d+/uffv2HwJ2Pbh7/97d+3ftObh714Ed+5J2HqMSOKewNAtDWY8WpMnL&#10;eqz4VD4ga0FpfvHpwhNnT5ytOFvdWA3I2tLdCq4VCuGO/k5wrdAGIy0GNxCtqGg9lFUDikhuiFli&#10;je4bUask7u0YZTQ62IHRrMN9rQgZnpuaWV68AiPrrXXGBd9cvXJzZXbtyvDidOfU4Nm2yqzzBcnH&#10;j+afO1HeCMjeTmjHFGKdG2qRcBKMWNaosWL28nuzZ0hGhQQvAUJiQpbacAzStkBwxUkqGsCrs5SK&#10;YqcB+UzD5eCCmzVZ4P/tj1ALD49RY45rHZcsX2XhFDV3pyuIWCWIYHVRAF6Oz04bjAUsJJWj/Yr6&#10;cle3KGyJdCUmP7UohbfT1Yf7UeQSRw35XUzECahwXwUyVhhA9CAFvdLe82e43Bw/pvnPJJkl6DBW&#10;J1TmC7oh5XgkojjSyKLmouuLO03GCnejeF1ziXaEle6IG2eraHAc2EkWaOgjgPwl5tfFjsBtXno+&#10;kRwGK92EcQuPbzC+2jVK8AZZuFKmBLRwxNHF81A0Q1beIJ9Rf1N7g4BcyWFBpEp2nf0I0bwRS0ly&#10;SRe+IFwwsmo1469RvLmQpLzB2rfKBKLkW3iVcVw4UdGwI9mIvyNUCaQf3ppucKbdcoKOuVOCXmcg&#10;qeMTkYEOOcMelsjZO0opRCISAy0cGxxieQjBnr0VUTtARCj3trsDhOhc2XqEabVXpffWaWPYbArX&#10;g2RpLWbvgw0aAgCfBu4dxDntPC4C1RJ7i9XXakkEHp2NeE33Ky1g0W43AH7pdI1O1/D1ER8mN0d8&#10;PkcKHX+VBH0+aFiZjQlcSSAr6crNCLdXwsglneo4zYyivcKbbiXKUs4Qu5Z9vUSziIbp621G8Htz&#10;E4BrVV1tLaTCNdVCrWWnzp4pLYPH9UR+MRhXDLtGjy0361ge8plwyy7MS8o4nHgkJSkzNTEj9WB6&#10;0q7kg9sT9wK4bknYuS1xx56MPUlFKaU1p5oHmgamesYuDV5eml5cu7R8Y+HGvdU7AK5PbhK4gnGV&#10;x1XAlUj1G6cxGbUKuP4WNOxvn3EWzvOHj5/du/f4xo27K0tr8wCujZ311W3VdV2NVZ0N1V2NNb0t&#10;rWN9g/OTE8sL8xvLWHtXbt/AHNdLS4v9k2M1Hc1ArTVtzRC2wNda394C1AqRMG5QU9vW7tXDX47t&#10;GJfNtpHIGw9WRP2JWoj4kDcbu7BjKQYWzuTIK9QhLLmJVMnHyt1qYMlKQ+MzSPYEvpTI0MQP3qKl&#10;pwc3pxDrpZDcAdTHMimkH3liYjTrBZBMRTh5BYDhGFIJghKFSqKIky1gURO/8Kky7Qmuxh5YnUHI&#10;Y0XigwHYTNhaT2vGMsiDo8k3VJJCKUliluQZUSvoSkFWB/NaomzoQdQK1CNuVqiVMlXLTv0Aoyri&#10;RvkZCbWiASh8uv5iMjIYHvUsCar5eGBDv45dkLbpGjCbj7Ui2psE9CE9NpleTgnVByS/KH4VuIxm&#10;V5GunQPkqD2RSGN7Rl/B2xOdIqOIu947SCFGGjLrzKgYfDpOinhDc1yZl2Mww+qfdJw5wODiNfjU&#10;TqHr1RFHck5aU0p2WDvCQA7nhHODQlywPc2C+2Su4XQlfUwltN2hPGC4KYFJGHIcr2nUyihdJg+B&#10;gqOv0mpsJ0LhPqGj5MFGrTDQ4icwKnCsb4Cs/MjcfsDUSaC4CLHTWCsGMkx5oWJZoItIzKpdSdsN&#10;gWi+xbmuUTfcQrcr0JwYw7gXwcUohMkRZEBTLRhVilwyYRUqrrlLib4IVDR8GT81FSZwrao5uLKL&#10;7tPMGEZvE7bZukkwKQ2DFdSkr9lx4Umg7gU10vgjPqknCyNRifw5TgaJomPFr+h0aoxj4tRg/qW3&#10;2ZlSFDxz2io0zy3oIAqEMwYZs/Kmp+kgJdTXZFQDPKlwLflQz0lWYcow7JxUr1pC3GC7miSwtMMT&#10;ISu96IkCDERDXEwqkoxCLE3An9ozCrChhlYUKMfSeMwsXJ2oNUmoWoBHK7IBEh5PrKiN1FQYj6xw&#10;uK6qOiUMBeojAtUGbOK6gS6kv+V6N878zyjr0gSyN1UQkWiQXKjcue7ck3IRrDXiDRN95OLwyWD/&#10;KkGv9IdmVqPRuCQbx5D1AtQqZ69DYnxHSF6scki2FASVo9URTZTehVCrYIUV18opO8xzisCYkBiJ&#10;UKNWVgOCyhFHHdJi8KaBcJC+MeBze0dtOVP9YdFdYJl42nMnUH4ckTwcCxRNKw1EjQuRYDF1M56F&#10;u4GltJeqpKPM3kg2ZtTq6pyAxOriCCsGWBJr4Uh9WLdm7aVeE+WLy3fuN1EZ3gxr21QnSQCmqEmx&#10;8QS0+BrGw+KPHNgDMRJBSEbqJsxFcKUVQkcCL6Rxi9ATUiFMwgc96YbOtgZkeLS1MS64rjY9L/dn&#10;b/7mT/78z//9/+8//sf/40/+9M/++9/+zT/+9Q/+/r/8yZ/9X//nX/7gL//xR//0+k9+9KvXf/bW&#10;x29/tuuzvQk7E9MPHslNyzued/zi6YuN1XVwko4PD81OTszPTq9cu3Ln1vWnTx5+991vf/e77779&#10;5sX9h/dmLk03tzWUV54/UVqcl5eTkZmRnAIDa8LOPXt279237+DBXXv3bN+1Y8eeL3Yf3AXUmph+&#10;IBcjZI6lHc1PzSvOyC5EdHD2sRO5uBWeLCg6VVRWfvZ81YWaptqm9uamjpZWTJ/vagXXCuJCnlWC&#10;VcmDOeUFP41OHb/k+6osZT/GoaeaA0vEQHNfd2NvZ+tI//D87MzK1SsQBt9cR6AlWv6Xrl+bXlkY&#10;vTLdNNJ1urnyyOn81JKs0qqz1e1NTd0dRLxREJf57RiJ+ZyxENdyQSsGhZRciCtRRidYqKrtvSTZ&#10;JR51FLKaDvQdsNkae2NNJs9SnE5YJTyAVJ2vQEjK+KDRr1wo5GOnhsXJcy/f1Cc/0mLh/iUkjqan&#10;GsW5CqcwWDjfAkhcUPqW4fpJwXnEcxpC++OQwhU9yEWJSeNUNeNAcOKLTmZfgy4uQ38n8hAGCYMq&#10;TtOS1vfi5veyis9tLCyqXhX9LeDVkoU+cQjRgp7l+NZQy7JPRKDLXYFXk+KDixLPBJ0Ppt8dmyyK&#10;NRDRmvlJRavml9LdapZeQJTQzlNt+THxvqOIMoKXkmS1TkUTg4FrNZEetMGRPFhtLxti2cWzadMI&#10;Kr5DoCWK0kpRaTdsVucHVD+O7srAfA5yAo00HSRFDTi1H8JwVzKlQOncYEJW87GAiFIX07FJySWb&#10;aN4zXqBI0po6hh4YM11x+LS7bNlw9JQbQ2HajVYqdfcIzpk2HA+AlfRXs1jdy9C4F+JkbYnkyuwd&#10;GGG6a2DU6l6GsaUOt8QsLylTCz6DGzmeHszFXE/xkfXVF/aks/3VMeRZFPmceVbbL62lNWJflfL1&#10;8kuEeml3Kv29oEj54GqJGFcm8PM6VQ/U/RScMD6XDFwFv3GOsVnDd4S3Flur0GkDVw9ulSvEDwjY&#10;FclMSCVAMlNTayvcrUhmqqqvhUi47OJ5j8MpKj0O1IqfGIqjWTj5WQV5R3KzDmcdST6anpR5ODnz&#10;MH4mZKTsPZywI2n/toTdO1P27U0/BJ3wvpwDicWHyxrOtg41D073TF8ZnV+eWlydXb999ca9lZsP&#10;18G43leq8FffPvnqt0+/hhgYeJWxTJG7laj1uVEr8oS/5CycBw+/vHP34cbG7aWltctD470tXQ11&#10;bbW1bXU1rXVVbXUN/e3d0yPDi7PTa1cXbqwu3bmxfOfGwvrq5MKlzuH++q42QNaa1iY4XRtgyujr&#10;NmRlHJqufR9inxto0bbDSfd/H81Aoa/mu4Z0zGjWC7Go8C15To2HwRFBmLDzhA01A14lQI3ynFii&#10;s5x25nAzglox1UbTbmxkdWqxaBW3zKSGje5TmieSz/NXSdVKDGyW1Vg0drEaPFMboi20hNi+2YBa&#10;Pb5VP4GVFL1LPOy/BJeswC3KePJPJF3paAXS00QZkqjMkQLeE8tKka1pUg40Ja0FlOdRpoajeABj&#10;fSTERamPB1DEKrWsha4mAvkiAnGGqTR4avynoax2OJltc7zc+cLkvk8a1pwtxgsRlHI0qShZ1Esj&#10;HDvajx1LaGooK3cura3fv/+KJalkjaV4lnpzABDchKfjZO0Xje8Dz4A8lFGTFBZwTlD2KqSHCt6I&#10;m/Xf+fnVBuAL6mXNL1NKKgMuPz8mskxOkxFVGrJe3MLgQPFF9l86RaWkJZEtyTE32Owr1c4SDHMo&#10;K/OTqPh1Oi4OBghV9xWUBYXwYThsOZ0Vxl2gNQqmgf5laqVUWDgZUFYTSvmm+MiMh5at1DfnIZkT&#10;C50bomJusPkiW1VFydIsapJd+wcbz+NB2a1Ewo7PVq4VQ4PNtTqUTEALaIqPIWQVrNVUKMmS9Xgy&#10;b7pEVesHsaXqAKlhdQhwdhLey9DsU1Mzo3h+kNDWhGXtUpLhSlFWQLQ4VZPq5tUdfCW2mYnEfhjd&#10;vNH4XDy4ube3HoPIurqaEUIgEC7OeQq6YulFg6pZLCV3nYXNMWp1Vluk1KVkDtc2OCtIBKGRIwci&#10;0pUAbBwksFKFWAZpgqinF2jeNF4fe8/Jw7Kw0lOKLdEpx6xdoFb8HbsXrLX0aeqx6WjiFcQ/cAut&#10;LMU2uKA0X8pv08ArkhJ0Aof4GX46F5p24QL0gvqL+T1UOf6X0TgzciXuNRB1U1Cv5tm29GDYTWrn&#10;rVCuOhS2ZZLHpjRR1HFApKaIxWOEO9xyOWOlK8ZTIIjwhCEUrLDdMhmYWjuSveiJ8L79POKErSck&#10;JQuhpn1f6u6bV2QlZzjq/UMOXE65UPKKpfQDDDj9d8FIV3JY1ORqM49kh5t4LSsn9SyVDtLx8jFR&#10;TEvMhrnXbrZTyIG1TuiyC7iaDTZ4COK9ifGpS3NqKASOSFAhzAVh1S4Zngp9BiPx1SQExUk4DoCh&#10;ElnyUdZG3hUqQMNmaCP5FDwXpjWQop676OLeUF/GNtufWDGzGuYbEY8FrlhWQ4WgYn3HNyjqS9A7&#10;SFjthqQKwwNqW5urGhsu1FbnHS958+OP/9vf/PX/54//+P/1v/7b//F//n/+m3/z//3f/t0f/+//&#10;23/8P/7Tf/vzP/+bH/7jaz/7ya/ffWvTpo+2bf9098EdCYCsxzLyTwCynjxXX17b3dw22t8/PTp6&#10;eXpy6crluzc3vv7qKeDqH37/uxcvnt++dePSpZnO7taqmotnykoLjuVmZKSlpKYAte7dD2p1D4Ar&#10;btt37dy264vPvvhs266tew7tSs1MOnoMscRHAI6zkTFceDSrIDOvJKegtOB42QlA1sq6qrrmBkDW&#10;tp4OQFb8bO/tBDNjMaSJVo11GRaKCOSPcGOw50VGSqKgkRnEqk/Am9AE4TTOmvm5OYwNvEGKFUQr&#10;FMILG8uArCNXprsmB042VqQUZ2eeyC+5cKa2rRGiNUDWLkfdROQSdju1tWpX+dzj2ftSYYgyXeG0&#10;amSYArLDWXUSUS67VIwg4hmIy83qAJfaAkvkJMPTPYBUplCiSl6bvLTd38HTe8QkW6MeY2nDIbI9&#10;1EtzionVj5pEKh1EPKOVElDDEiGlKBKZYdTR1eeumWPAjS3DjcQgiUTRVlaBhusrpltFeVm0HMzA&#10;2HWSpxIs2b0ZS5Tdw7L/XPf9HcplXMoLyZXtyNCnM1emsTFGrR4JQ4RJRahgOQXbUGGIBGPeW4jV&#10;oQNTlCDBTxD9CkcJZlCIaImpML9QMTXnlto6Loitk7EZIPYgHvZ1Kh5SoQbRyG5svEA+GXU2XqM0&#10;O6EyioZMAgvdMV1W83Kls43io8T6WgOMj4OvadSgvOS1LnE/4GYG2/oCAWyKez2aWIJVnQM6xwKi&#10;Exdq9ttJ5mZrcXMjgPsBu8ivL+G0GdGIaKUD32jWC6yhaYwAfSoKN8oxAeAtHttADkysUKvkwaET&#10;Ry0uwXz0RJ/zzjeKnKLi1UOGDXd1rOmVvlf+6sg4rX4Nb6LENbY39BAtl7Bel8JdbLNhMECjbaXE&#10;k2Lz3D/ySu7vnaDKCWS+BP8S6gMg4b9uPLGvwYPLfSiSOQi/SaVKzEz7tMze1kXrrFPnkRGbYZqR&#10;GVcHE0An3MgwYeqEqxrqEMsEqbANrhiHg0E4YFl5O14M1Ho0PwdBTZzjCtSamZaEGxjX9JSD6clA&#10;rV8k7duRtG9v2qHdqfuBWvdk7N2dtT/7TG55y4XOkZahmZ7J+aFLSxOgW9duX6XH9dH1e1/eFnC9&#10;9/SbJ5AK40bgGuUz4Y4Mrl8TteK/3z599uIxgevTO7cfXN+4tXTpylT/SHdDR31tS01Nc01lc01V&#10;Rz11wrPQCV+eu760eOv6VQwbu3l9fnVp4tIMvtHQeL3QUFPX1tzY2YZvtIaONsiDYfGwbMTSd3Ot&#10;2F1gROx+p1pYIhEesqju9eA34FJlF5H5IP+hYmkQaApVNEEdUauFxM6LsYqEPbIoQYa1lv5lHKhK&#10;kuSHpBO8uWRVLDDv2IzKYTZRBK6ZRsllWZZbVExuZgCnGROD/VOKDILksCWUgpJAppjZIzA5pZZU&#10;sLgcBB0xtZiYQq/PXCjF8PaNwhvIMGFl93BGjgN7RWwCtdJMKxMpMbYQI91bhprChCEOyuiAoEA8&#10;p4Js0dUCThFM0/YIoDE62FHDhpRET2ANCaP8CkTgfhdzdYbK8U+/OwW5g4SjBKsYgIpRN5yESrDp&#10;BCaOb9WAWfOupl6ZxqTtIHAluSxsiaeBelWSbcgckmQUDlUmM+FmIEoMpvBYZ8nCEqlgHmJx40mS&#10;wrLq4pGamyoDKhlaiYcDbGPGEj17o0wtcrCVTMDSBgttCnDSCmumVJgT7r7gxsTGgBs0ag2mWTmM&#10;SW9GwVGmcMU04uyku1cDbPx4DnHFT2YIM/+arCMgHH7FYyQVJkJj00IqXyBhPl60LT470I7HjVrE&#10;S7Q5Pg6+VJmuIe5YMl2IOS0r90+oMUnzEgrS/6k5q6K/bHMVVxxcl0KePJV9XZF9BSOH/oIuA7sc&#10;cSlapWDNlesMMkiKS9UrBLU2eyEMnubUJo1v4pZYwi75tETLYlD5Uxyp05JNLzMICuqLkL5L669S&#10;rOhZpSdWiB23+q7OiqYm/GxADim+QrA9TrjlA3hRUSZBkMNdxFNIAg9f2MRyMlapyOPy0QYhAFco&#10;FihySWniSKAIOGPGqFU+VQiY+dnxq4lKgLRWKLgkrg7BRZIly645oiPFv1MBG+HkgA+tBpQB0rZ+&#10;bK2/zFxahaRc1V42pqquJe7i5B4pnLn/UalIsBqXZSYVA3mrJ0Zokx+KEl+vaBFIpnAaNlTpGiRN&#10;keoYLQmhX4t+bVW1H5V7wK+pYa34l+fxgCzFsVC8MO8HyM29SvhtnbBhIfct6uygKuSaTnMdig9m&#10;MtnCF9rM2iHBEubd5e8A/1TqjDhV6Z8DbR4G0zvtnX/UHuZhtcQu7HYdYjtGtBu5Y8MXmBgbb0Ng&#10;pSIdrwiW4AyM8S1du1JUGkb6Dl2CkxNTly+NzU6rTGFR4tdkdRLlQula68dGujY1LYAH4IAa68a8&#10;h3kzRyC6jAssK9R6DiZxJz4aYum6XxggEMUGEmau+LLU9Q04+QZvjVcmMSI7K7rRzV0daE7XtDTW&#10;tDRdrKs5ca4sOePIh5s2/fi1n/+X/+tP/+2/+9//1b/6o1de+Vd/9Ef/w//0P/0vf/Kf//QHf/UP&#10;P//Zr99644PNH2/f/tmu/TsSUg+kH03OKsktOX/iTENFTVdT20hv/+Tw8OXpqauX5zAU5tnTh//y&#10;+9/+yx9+99WzxzdvroG/70T2Y9WFixfPniwtzs/LSU2FZWrPgYMHt27btmXr1i927tz2xRfbduzY&#10;uW/Pzr07du/feSB5X1p26pHc9LSctMz8jMKTx0pOF+eV5OWW5AK1noIiubq8oq6qvqWxuaOlpasN&#10;t6ZODLwhaoWysXMAUL/TSAyKTfpaNcTSszpAKnpqKwp0HD6dwAjz49inFgR+wtp5ee4yhrLeUHzl&#10;7euwsxqyDi9MtY71nmquSD2Rm1F67FTV+erWhta+Lkf78CQM6tmgErc90qIAn2Dqesi1KBpc0abR&#10;0Br9xW0IHFk8Msa6pkbRSJJV23pgOgkx89OoNTA8eikFy3GRDNNxeEXjewq6FV4gXB6/Z2fFlujp&#10;2GASrUKJhNYqjKhQNftqgkjnG9lg7EOdoujroe9seyGBVtzfMWEoLjHccELqxGbVFSu0rcvVO/KP&#10;wu38LEIa9gQSpQgN8gyXfNr+VbeBXCdQMGJKRM40rkLe1e4cuT8lVo1NNLvNsTPNZOK/SnUWkGCr&#10;zpAjCGKDWdRcKwCPQJfRlJtc2kvydkKYKopS2goTufC6W51OGhMS3PChhBjjOCijHazVXG8xjk5R&#10;wy5JubLpW1uPUc8OxwUeopdW5NAFMC3p/SN6WSYIvKlaYz6UQVUrY4L5ZCWB8UTSIkaXpvdShIQt&#10;pg0ZSFGMsA6KpiIp0yh0yqIGAU8Y7wFvQ0y3GuZJOM1GHhlUdSiYQuSIL3xxOHhJMJWSYKy9sry6&#10;X8BzXjtfYC/EKYlPCzHI1ntjX2EvIQTLbQt3Q8KaafgnS63Wz7CRWp9Dv4m6XLVI3O60lYMnFQ8B&#10;h4ohCCAOkXYnUV9PxMZUMbilEr7ptAPtYOeXCy9Ddz8tjlDDlHD9ZU9E/oVgcNV22gtgszG3TRiM&#10;9KDgq8l2RsGjVgEHC9l5dxcG4dQ2NdTA9llXW1FbDdSKSOGzF86XnjkF0rXgRIkVwogUhs01PTcr&#10;NetIihjX5KMZCRmpQK3705P2piXsTN4P4Lov/cCetD3bkr/YfXRvzpmj5S1nOkeaxub6Zq6OXl2f&#10;W7qxsHr72s0Ha7HH9cnXD59hOmuQCkdDXIVaEchEaysALXTC3zx9+vzho2f37j66efve+sr61bnL&#10;Ez2DnTUtNVVNVdUt1ZXttZVdDW1jvQOXJyaXFxZurAG1Xrt98+qN6/PL13C5QTF0sbG2qrkBCmFg&#10;19rWJmBX9GRJ/quR4eMoJT+9rEEMzHnObPhagRgwIYth/irqMtCnDmFCVvMAIACiW7thq2G1bDQr&#10;WKtkL7cXhXv1FIv8HXESZMDCYOzoSWksOBoZ98R/ElmQFNUMGL++WFZxpDzKpH895MarnNcHoVBp&#10;9KJKmEE5Qk8CfmznWW3r4a4mZiNuliylY5xAuhqyUhENKaWQHv4oDy1+coIOHskRtePotjjfeELj&#10;Z/juFD8LLhodaJoMIRuxoiTBQRss1CqGmaNSJL8lqjIAVthvoFiplwaPyEEwFEUTPIt2Nt/rhwFO&#10;y2crfljOVX0WQlb8SsjNsTocctvWy8eAScZ/X7EK2QBamxLNaKWmlJCSsFCoGoCT+lsRm9D9WkRq&#10;PTBu/gAGP85Gko+UhKchkyfKUPFr4C5OVfQjviqmcaOaV+NY2DAAX2zSVdjSlCwNk5wrGyTXFrvi&#10;9Q1WPV+IjLHSg+wg5X8128YDeIi3NTzXMmAO3QmSYG4nH8xcXPCHeC4Nrgp/opyYA04VFuX9AACv&#10;lgBoK9J0cGxK8upkSIzrlU0RM0KEPw3/TMHZ7uwN5qESYWvulKem0oPYkmEIcBiBg48MqS0Et8C3&#10;vGKjTCZPW3Z/yPp4mZWttlL3iFU+CTo8URdYCJX2YbLdWYeDu5rkarBfi36UvBmfTgSdUq+iUT34&#10;7CSTlcDEhGdZfx1yiw/IUUmYTtbT3djd3dzTw5QpzmUhytJBFPwm4iKlaSOriVaLFsz2m8lkiqz+&#10;yws+It98DXvOTYyR7PB0rK41wArUlZBD4mGsZXiWhsRiyeDoLfza1NsDUE2S1nFWLNeYnuVFCvtQ&#10;+l6KPAPdqpE50VBBbmSk5UNODJ6lHoGTaYkwibqtHlfpybmjeB2tjGQzRM8yNlm4ndtvjCeYpxkz&#10;CqCKmEYNClPAsqyntqfyYwqsKmgXpZtkwLLjyjgqIpelPFllJg+3In8P36aEtWF6rXoHQsuoazHf&#10;QsJaFbJ9ALdMP1IcAu6HhBLyXUHWyEaJYJ4aoqwY/H1vYI+fUCkjLotvYU8yE+dFL0euJJf1qE7C&#10;8s2zlJ1UI152Xli1MIvYSJhVS6QEtj/QtayRnnEFHmn0621QRcv3NTZmU19iBBZ8ZCfCbINIxUe3&#10;UtS2D613FzQu940zDbZNmeJ9UZ66K+z/CtLwvdQ8Ync/2A5l4gpRnBIV4zEmUYVRSRGYASArJaGa&#10;savLHTrf9PTW7o6GduPVxurm+qqmesxlzSo8tnP//o8+2fSbN9/+0as/+Yv//oN//+//w7/6o/8H&#10;gOsrr/wP//k//tef/PC1t3797uZPtiTsT0KIRwEqnayC00WnKsrKG8prMCpnuLtvanh0bmLiytzs&#10;+vLS4/t3v33x7A+/++bF8yfrqwvofrS3NVdXXjyJwfeFqJWys7MyExIO7Ny1c/e+vV/s3LF5y+ef&#10;bdmyZfv2Ldu3bQPdunPrQSSDZCSlZR0GXs0qOJpThKk6WfnH86EKLjldUnSq+AIAcE15ZUN1U0cz&#10;WNZ2JP32tDd3tUEb3N6PdDoULsSuhqbADJJaMFLVc1mpEAbkG+d/yUrh9JuAIaW/ZaAbM1qnrlxe&#10;WFvCUFZA1qU7GxAGz68vzSwvoHhqGukurj17qCTjSOmx0zWIC25p6e1E158CUQiw47HP8kjrFlJz&#10;1dcP1bNCOBigatSK44h0IiM3ymiRyaRmhEUHeKK1tQJjSqmV61KaZwAzilHFoamlEhnq8ESS+Ww8&#10;cfiTx7GQ7A2KX57MPjMjjBrOXhGSPGlZZKuHIpqan8UnLVsh+DWwVco10WifaKFzyR51oFTQ6Pzn&#10;FSGWySX4yzFRPvMJLwNVJVV8EH8GZbL+G1CKqHIhZ5nP3S2yIML8A81jQ4zpfin1Fz4BejQNqO0J&#10;Q0cCzmHbgstUFG/ORlt8nUoxSyKRJCQOjaG7sJNaBiQqFYlMLGfXKA2WRICAHHhZNhfQQOF80QjR&#10;GRgrFIraEO898tuKrOcig28x58bx6iYsiYCTGmfSrBqwxfZa8/ARs0q+lwG/YbwquV9TpuDVDZzM&#10;6wrYy1dM4yU+YHiYX0f6YRKnnt1qDpYKZIU2SZAsilI9tZcMLRvfRI+B9ZIXV2cCz23AAANvK2zJ&#10;Y2vOEKlaYVcjNNxxYrC7b1we1eg0F2pMgndUw86cs6IEdCLh9Y1URVPzL3i1aF9xDCy5Uy2PPqvd&#10;JTQmtLjUr28Hhz+j/cMAipw6w++FEJiE5xqCxoxu1FwOQfdxD1SEv/aherhErfoaIi/tQyAuWuNq&#10;+WE9stUw1eu87rORAYyKOD0ObFOTK+JmBzkgh/lMnY3wfGKdb6zHBNfq+toLleWY40qp8BkOcYW7&#10;FQphBjJlZwK+ErhmHyHdehQampSkrPTEo4cTjh7embIfXOvew/v3p+/fnb73i8M7k/IPFJ7Pqm4/&#10;1zvWNnapf+7a2MLq9NLG5et3lwBc7z668eBLJDPdQ6rwM4cz/Y4eV99efPeMgUzh/lfIHH7y1YN7&#10;T27fvL9++8HGrbvrq6uLE1PDTRiB03CxsvFidXtNZUdtAyayTQ0MX5maWb+6cGtt9e7NpVs3rq6v&#10;zl65jANa195cDdTa0drURaK1BTfqhNG7pLZItx6IhwViSdtE7lZSMhb9xjSpyRuVEHJX6T5rb04Y&#10;ok8V5jXFMkm2potUE57Uv/PgD9GzrBZUJcZkBnuIwTIWUKs1wJYKA5JZi+toIuocpaql/xa4A/Y0&#10;hTbhxl4MIm+0ygVxXwhkIqKDGxblrkfCajPIVUZ1flAX2+Bqj6sDjSUhFg7USBvjZwNC/IwyosIg&#10;TLlqsQEEriALBYMJTMTE8ulW8wIXxMCVUmdpg60QZj2vgCH6SYlpCXRtOiV6F4kqHCu8o6xgP9HO&#10;Vc/4wWOkHGYmsNCypqIOkAp2lLE2iQnD2FQzruCT2/vFtXqWrtGLvKaB2wxErXBaQFkR8CPCEdEq&#10;aWiYy4o7TmwCbwk+ljBVgNM3+pKdqCSO0ZlAhvJ4GLTBozOziLHCJ9cfPcbHo0HluuSzmPbkqUF0&#10;V+qN7JUNZktlLpN01X+1eYSm3gDAbOc4g1DVAygY1pwbPB3aYIAusK+CstBbW05sMlbATONJ+emw&#10;GXFksUOGhGwpA2ZsskKYBFzJ9XPGqXhLbI9YUNpiicSEIU2TGrgC3EoRSvkxLzbRm7xmxHgL2RK1&#10;QmRvwX2E9Ji+q/xVXmZSFAQJpat2/MSFCvRoqTBeEFeFmzHKPTamonOagnjJg80Y269rvBpTr61I&#10;OqWHmbuR6uUoVZgubQca88YhojCOAiO1IPkNjUO5LrFtpmH9MOfiEvBrjJDVGkps07UdTVUlcgvZ&#10;JO6NqX1F6BvGyrtQMNGKDcPbESTb8Km9R6pZ2VQyjhIlMiWLVIZnJmEaWBjHKgCJwxdIUfK0EO3I&#10;qByzf9buSp8cTK3OuSXVSV2rWFDS7DgWLkCD/k1UrZxaUWgwJ9kSc/J88LGGBxUBv4TWVKGwq4cP&#10;IsKZ3DKPpgXnEdq32ZXaYGFXavDQlRSuIyyUNpgAUvJdJT9pjiu+OBmzTJ5WHXrXlyHEyNQoyWru&#10;YeqE7RjBHz03NSRSBHUrewRqmbPOQIKlRFNhaiueAjCPUoDgU7w69h5elhy1AKQZFRFZWJXcHA0t&#10;T+FV7meN2wljOQj1qXkOA3Us+nKtporkpWZS3VPXcMalnnvEspi7Qlvrz2IsqjpYNX2QmfFfeBE4&#10;USmcU33p8ijqy5qFUP6TxJZ4gMcb4kUgHvYL6hNJ3aThh75DhK9Cyk+X2emlSM/DV/G+uOHtNDwD&#10;5wxBrExQwK69oFhxw9d8RUNtBUqZmsqiM6cOpqV+un3bex9++M477/7yl79+9Uc/+cu//Ov/8Mf/&#10;6V//63/zR3/0P/6//+d/82f/5c/f/s07u77YnZmWeab0DBr4dZUYNFMHlrW9vqm/o5uQdWx8cWZm&#10;dfHK/Vsb33z19Ltvnn/97MHtjWWowns6Wqorys+cLM3Nyco4kpaSkpSYcBDE6q49u3bs3PH51i0Y&#10;+Qq6Fdj1821bN2/7HKj1UMrBlIzkpCNQCAOy5uSV5GYXZReeLCxGxXXu1PEzJy7UkGitbKhpaG9q&#10;6W43TAW5ikY7UCtCYsGmirsz1QPgR0IJs20Aa/EvkGADE0CzDM7BrXt0oG2wpw2TXTGmBEMEry8v&#10;Y8LNrev4CXkwskCmlxaGL0/WDbQX155LOZGTfjLvbF1lXUcL4pdINgZbdeBXDbrCMXLurixqQokG&#10;PFGF7UEXork8p5TNCPU1LAc19MLlg7+4uSPUTcFzrPlUbLU7OzyjqEIPA3Lg1MWywHOeJ7xl87Jt&#10;67rgVa/3Cu/owl1NIm6kaEPyZkGp6xfXCQ+MTYJaPIYU0WSlvNia41XbJWgBLAnmxocZyMQSuIED&#10;NLCxrN2vI0Ai6Tvl0NFQnIggNZFoPYIRKZ8l2pO1exhsY796EIu6H2TGTLy0VyF6mwXwwkBOPkyt&#10;KLwy3t1DoT3J1hjbSBUIkGleVKvqpl1kaGeu2LG6lgrLCCo+n1OX8I6Ar7RIBO6XWUdsJIWsu2jB&#10;93Lk9hkWNzogVDS7UTWCCkFDRz0JxieSj3sksuASwTNETDJcqWbLdUDZ+TIV7Nng+t4Jnn/2yKLR&#10;OLiDtYIwVXDRBLKGhdpQiqNJc7Wxqwhe2ua1PS8F0moIOrjYDlLgYRx6BKKGoDjvUvdBROfSrCtR&#10;iSWdBJkGqzwPrW3W2J6wGIYvDnyEMMXX55g6PkGMw+9BMFTsEAH60hwbHI9S1Tp0HYcgvuiCeNu4&#10;XYsnIauaOFp7FfvnfOPgjI2OC8QkGFEmPYI6UN/zIevKjb9r9HUWLjSew2qbuudoAM/rQtjVedqR&#10;BVcrRoROYdFs7urq6AN4Dpl//s7yPgRqbWxrbe5sb+QkM5j+G+qbG5UqXEW69fSpk2dOHz9ZCoMr&#10;idaco9mF+UfystJyMtNyMw/nZKbmZBzOO5qScyQpO21P6qE9qQf2HN5/4MiBfWn79hzetSvti+S8&#10;g8UXcqs7LvZOtI3PD8xeG7+yNrty6+r6naWNe6u3H93AOJwHkAorVfgZPa5fYRYOI5p4BzHCAK5f&#10;v/j2GYblXL+3OrE4MjI/uHTj6s176zdurVy+Mt0z1FHdVFHecL66raqus662u755uKNnbmR86RJ0&#10;wtfubKCTuAbGdW1lYm4GeuDm7vZGeFyRydTBG7ArUCv6mLjT1N0ObRFMMeZCHYGmRpt0bYzfJ3T0&#10;v9zTdyVGsBrRmHIiMEhJyt5gc3XlqZNNti9VyDJkEhAaK/pF3ElXnjypFDI6AmAxe4lpLrhFJtJx&#10;S5QNTeUYYlkbSVRCicvygDpkGVumUECOiUrlDW8dEpuEFKR2DiDWIcZkeqNkJvzK6BygFc/LEa3q&#10;m4XB9Ljqp6Ej+TxxwopEghRIMFXzeMAXAnjj74avVBpDWEoSUQG/9A+LUfOAH+lbA0zjKzMlRwA+&#10;HhREnszyY8uVqbLk242395GbVPuAGyaNcUjMZYgU+UuiOaJRIUEAVzHAZC6lEGZqEeOCAlNsEBjB&#10;NgES0a2gFg0RoQrG0dId/cr/ElKCEoTMWgAPxGZI7hFixCOJh+UvVVov/0uvqehcQFlsALhWK1et&#10;ZvbQHmJIuVuFs0fqOrqdJxQDV+61iG52M4ANAGN6uYcjDTBCd8KsHbzX0OS08TPlymgtoOXAGaRM&#10;SPI7gmu1bNgBTvQZyzEbw3Ibd0VIEnLgv0p4oqI15AwptMnBv9bNWjvtDgTn8WjMqazCjD7DE0HY&#10;0r7o+aUeFRNNYaVAl2wSMZhqfZ7BOFmtjrD8wFeXeFdLiJFmzAsAqJX5TBFJ6+FUJO4G0EiWDNUz&#10;f3U6WrHsEGPW+oqGVkQzcaDvxGNppfce0Mkwjt0r9y9TaoFzAFmhKQU0Ep7kFBZxrUTFNmfaHuAZ&#10;rRELLc09m9MgJbQ0hAk36iKHkN5gsmKrTDVBHPBrTWwzbCH4sOJXucO5/ZTFokFgzTa5O6FWm2bF&#10;bHM/OPBZSmkGMmmNU0iS1jUuJa4MNKrUJKeylADM0HCZRlnJrKPIcEvsJwKTshNtqh7M+zw6Cs/E&#10;OyqVSulTooU5mYYFLj67JCVUPlPnbAMznhhB36Cpw6+atOFkZlI0xEjSDJN0FXY11HQMFUfdSIZn&#10;s6vBsGNOjO4IgMWlSC2jGpReSjfgifc80iZ+jM40lozqXDJ9Ny7Q/SI0MyMdx0mhUhXiYeZODf/w&#10;HS9l48shASwpLBKWqNi+PlX8RJ4Bh0sq7JrDsFPFegh28gXiUgD/1bCQQCIJGJDOxdNh31XpqRQZ&#10;mnglXWMHPYwzwZawvxspilkxRy4sliwWG9tcZwATRc4KipjmsuZZ4Rz6apS6leWpSk/V3N4PkQLK&#10;lS4gK6oZpL/iGx1FD4OCezo7+npQVrb1dEFDhRso1ot11eW11SVlp1Oyj+44sP+TrVs+2bz5/fc/&#10;fOutd3/5i1//9MevvfrqT//7X/zgj//Dn/yv//rf/rv/5d/9w9/8w5ZNn2WmHTlfdra3s4u8EXRQ&#10;3T197R1j/f1z4xNXpqdX5i/dWV/+8tHdb58/ffHVY/CUc1Oj3e3NdZUXT5ceL8jLOZKWmpSA9KUD&#10;+/bt2r1n57bt2z77/LPNn23GDbzrpk83ffjpJ+9/8uGOvV8kHk4EaoU2OKcwK68EicHHCk8WHS87&#10;Dpb1xLnSM+VlQK3ldZVViC1uQxpHM5AqsCj51Sh7RgE5wdeKbcXYm16lDRmyAr7qhkMJP2p362B3&#10;82B3/8zY5NV5ZC8heEmQ9frSzfUrGysT1y71zo429ncUVpxKLMrIOlN0HkR1bwcoVkwAxonhc9jC&#10;TruMQjVj5adwhWx4NtYKQ2r6qKAU+ynRuBeZ4ng2hiRbXOy4qB2zFMSu4kJ9vhnxStIpMkpAiP/F&#10;eavQYOd72zkPx6bDhwz5Ys2kgZk3OBgXLS4N8zbdJFJck/CheUUlKhFX+GIxdMGp6KvYLK4/i68y&#10;j2aJIZmRuWkiNXRkz5ZzG+AqmqQSGDC1G6SpUdYa7oe0G9svI483OzVqS5l3iuCcxpZE5kzvNAdi&#10;CfFyZ6rXJiY8pLwSNktP4fEzPGomG53yKgmDwJiTxrXBxG+eEMM7CkOSFp1MLHh+zYbBrvveY4LX&#10;gELlKBTdKzxXAy1rY9NK2NJixa4HEq04/VWNDGcdR8Q1N8nqdyLYl85Sn2CeZ+MEJi47/LxcIS1s&#10;CWumViGpKB1XixRWxb9Zxx5NtI7KdK7wbmoE4OrOhVKFjUV5SkQzugaVyaRTDisbTYNGjzrVuXtN&#10;n/J65ErF/YyFC3/XdcGXFUh264HBWpTwRDEEbkz4TLOCINIGcyH1HpMsmfsHDzaViquP+FN9Q7Yg&#10;5QTxKYrPiLaXJaZW4phr9akuojU4L7S3qeCNG0xgw0bhAWG7wQcIb63IpejmnhG20Bna5vNNooLT&#10;VnaXhQyUYEQ+auJ24/kojQl6YI4h9eVjcI6bosKAWsFOduLW2I5M9faG1mYmM9XV4lZeWXH2/Llz&#10;CBYuOwPSFVLhnKJjQK0Zedmp2RnQCePn4dyje9MSE7PSkrLS9qUn7UtP3Jl6ALFMmOC6/0jCnvT9&#10;e9L3pRak5p3Pq+2u7J/qHL3UF4DrzUXMwsEQV3hcMcT14Vf3HpNxhccVRtavcDN2ffHbr55/++zx&#10;Vw8Xb1yt6a/LKs87VlPQNdO9dmflxt316zeWZxemOnpbqpvKAVyrWiqq2irr+hrbxnv658cnVufn&#10;b66gk3j97u2VmxuXry2iE4R5rTVtmPhaDwERxS9IN4D0prsDUJaotbdLc57NtYaByVYLk+oUpCQ/&#10;adWe7Ayc+KJ6mHYwsotWJbDCDDdVmHyuwarqUiNGKWzhBZWRjeWxnNLSo6ERr9mwDnBi8YZHYral&#10;BLce9cdpLnR1sk3PoTWst4XcWNUoUcnznGReZWWrYV1Y9JQbKgUlK+QgqSWuc5KTavvgsKWjlZlP&#10;hK/AuhISC4vqhiE0trMKu4rz1IsYx8YwMih1iQnJeYLJ7B3mxwHyYgITUp08M1acKiWrhBtS83qY&#10;yPfAl0nUSN/LbTYTJhstk5mCU9e0Ksa1yEzL+TpWFweW2IpUskcaP6uIJmxMH1OHbG01PHzFYNWg&#10;2XiPAJc+VaSqIHyIiURGrcAnvYR2TCUmgYnNGsLDgrAWkLUVHwbgBAphQCAxouI5oSDlsyxDNUEq&#10;Ha9CfdEYUAiyco2DT9J/Fzqle5a4WgQph+fKs8rhOgKomsbBDZbD1j5Y/RRDS7QpRrexpxfaZvlp&#10;uVVC6UwkUnow1LCUBFMPPE5fK/AqfkoI7cfLCGrILWes7bX4CHh3x0MTnXKSSuz/pKXQAUXmYx35&#10;I16R0C6OCKbllUZfAhKwfMPT07hOOOFXvtYI7lLhaRmn5Qp4TKyIcMMGaNBJZRb9A6aC54QWAiJ+&#10;aHTB0OIvfE1dls7+9jYYvCk+WipzUbv4l4Yyccs98iSEA6OSQO/KOcDMN5Jym0dhAgNa0SCRCNa5&#10;PpJZ4luWVZd1qo6k4sZb5OyxQF4vsFsoVxALh2lOgILMTIo21UjJ1KUpOK1cvLb1+tJ1yOcJyAp9&#10;coz3iE7ZWfD0V+rGOa5WjQZpfdGtwMcf0lBQvrs+JjnwiNvUxLbQUKd0mbjLfQFhUfEetDjaIyoy&#10;cGLy0hyoVyJJgVWx31wWiR4j/TB+xRN1iL2v5G0I+4rrlwhYKYH103lFJuH1X+wHnLSBVvUgVvMk&#10;HuSDl2LmED6XamXporkfCJjlg7L+FihUpRhaNuQoOHNI7K7pVt6IhKX7DeMBsWCxJCJwZeXBU9SE&#10;jP+oKirI5BwH5Wo7BJlKAOzvDJ7MUknZuWp5mIlQo2Kjbo8AIVwMgmGrrGNugfUuth89cpbXsfFJ&#10;5jHxQtaZa5NUDUuSwJOTYksUfwwFxSFQnRpNwTGNo0JZny5Ma2Q9HYNhARVUJGRjxOSYK/D289Wk&#10;4pNbSSmdoQTXS7FWk6LM0jUVkaaknCaKTlM3Kht8BNC2eFNUgc1d7RAG405LNyxDjZUNdfCynq0s&#10;P3n+3OHcrD2pSZ/v2fXx51veef+jt97+4NdvgG79zc9/9ouf/vR13F794Ws//LtX/9t/+W//9T/9&#10;l9d+9JOEfQfKy84N9fVPj09cW1i4ujA/NzE+OzZyeWJsaW7m5tLio1vXv3p096un9x7cub54eXK4&#10;r6uppur86dKSgmM5mRmJBw9grs3Onds//2zT1m2ff/75Z1u3bdn82aefbfls6/atH2/e9N5HH3y4&#10;6aN9h/Yczkw9kpOeVZiVW5wLopXC4DPHT184XVx24tTFM5WN1VWNNZWNNbWtjVCI4daMNCak/iKK&#10;ieUmB35E0TvYt5SGArUC03YNkWgF6wXIiiMIA3ZLX2dzfych6/T41NL85fWlazfWlm9fX0Ve5a31&#10;+evX8MfeufG6gY7jlWdSi45mluadq69s7usAXhX56VFPsuep+rSizAwSjo4qVCbo2F5o4CfVH0tz&#10;U5oGeCpnFTyr4htP5BDjqKViLtE6TLwC4uUMhCAVxiANIjGdh2Egp+Jqw+nnAZJcT0xSfU8Pr+3n&#10;BWvcGJTqoi5DaJMhLhm/wIbJvCefJM95vqmwhA3DOPnjYHA1dAjCXVXr5A8aYErdBGhDCq44W12Y&#10;MHN6p7GyN8elqw/rduiIESE7CFqXjO21vGAlyfYe89UXK4F1meCtLVLgDudepboE5gUNOGFMjiXH&#10;XKzwk0sZDf+UYatVxARdMbq8GC3X9BUtEMi1QglPhIWGxLI8BNRqWylaCdKnKB0qeIN56OWeUFBf&#10;lOyCdVLfUIjhiYb9CpJ59i9MocZIVm5rG2zctRgeW0WorPUh/shhk0TLO9/Ba6++I6IIAC9BPA2U&#10;h8T0WgEnHlm1HgzqTC4FvKSdpvM/JufDB7RYOgBOkeTOTzK8xEtBvYm4fgFy0J7o4IQ4IrdCJEjh&#10;h/I55gMnQl7thpemVlPWmnWntLMAC5VrxR0VRQFDZDEoE7he0/oXfljhUosFKB9VL9VhVIbTgWJ1&#10;18aNQtwZhthbImT50kPul/QRTAokKFVolluQXrdjaM1LGw3Z6Kp3+8aiG0NWkcP87IavPF1DFpT6&#10;KbqUnB5ksGp2jl+jShXGcNcu2NB6e5qgm+1oq29pbmhtQapwdV1tdW1NJUjXyooTp07C4Hqi7HTR&#10;yRNwtwK4Zh7LTc3KSMw8DNSanH3EqDUpm4LhA0dSdqUc3JawBz93pO7fefjgvqzk/fmHcy8W1/fW&#10;DUx1TS4MAbgurl9aubm4fucagOvdx5AK33707O6X8Li+ePL8W8QvPXvxHaKYnj//5sv7T+/NLc9W&#10;9NQnnsneXpSceCbzXGf54o3F2w9v3HmwsX7j2tQc0o9gVa2qaa2oaq2o7aptGmrrnBkcuTZzaeMa&#10;svHW793GIJzF9ZWp+bnW3o7KZizKdUjFq2fEINytwKttwKuQ3sD7ih6E+3E4BOzmo1SjjNZ+DQqj&#10;yNxIEmzs5zLDplYlklCYELtJJegL1lORAWqpO4BGz7VzNZR8cf0p+w+hrCpVK3UB89CalyqQPK0j&#10;mvBcbYAUc8RpYokFVtGqAJOkXGKWhZYiG7LaBBtoVYe86vVd21NVG8TAMNMxwzWERYWQ4aBSlvoX&#10;H5ZjUa1bxg1Q1mZRj5B1pLAtr75vJtZzawQXPVAHHR9/IlKM/rxy+ZGQk32PQIx1oBC1ZcN0scqJ&#10;ig3GW3N0iLoAVjtrCkycX4UVHtvGp4QNC6N0jGmxUNv46khkoVai7pFXyHzK2ci3ERB3CLAGdRKv&#10;9gCYjY6RSgX4xjRYUJTytQKv4r4fxjRggdUOFOLgWu14FGp1yhGTjfTxkBalyTQQkaL0J4Y05gQ4&#10;dOIRc5KEPDm+ljgW43CEZkfHPVcWoC4ODZbGmmBSSFsjcUUdK6NZQmJxpICgeF8qsC3CFndK0hhE&#10;K0enIn+VtzBxJ4LTFjDT1yrLK08svYXFz7jZUhuoZsBCSYIB55xMG40DDWNyEJ9LKCKpsKEa+0AG&#10;urJ62sNNwlOjYkThEhVoHxLxunX0/Ztppdjd6pfFhQewCr4UUBZ3cIXAxaEMJykN9HifcJKzitol&#10;QS1Jswyo3qp4G5wqzEGsgBaMJQiMpQOW4jaB5b58rsKQg/FSoEtkoC5O2jLD51XIEDlYn/FeVrBh&#10;gQ7VKNoATUelA4EWCBWJWDuWaIwXCvNLnWaEnyKELXJWgLNzhoTWuJSEcclMZhaGJJoV6SFKkPpt&#10;suUiCZnoY6mtmF7eMZYzla370glLOhtTr3iRiUtzgsGM9nGgsfZbSDPGB2lHhxirLWzPRq1BkYte&#10;iZsXStbl1CKypuZpPR8oEjES5TINxZpwE7mSFxJScpAPV2S8PkNfxAAY7RvX+WbGmIu+gWUcHeSR&#10;kt/jVF0dAut6MCn/xe1k1ShRh71D3CdGvOYccCPSjt4Oe5gb7LiXUWnkVC8KrL6UPrrt7crAdLdZ&#10;WUGLIGNWrlUY5xvTQU6RjSGlPw5r5aAQFimhg8i/K29DTPIQdNT4CVGAGVeDBNWgL42pLoLN5WLb&#10;FA7hIFmsxaiM2b+3Yw1/BxhGV9gb406/o5ik/SOda14CFZVpLtMCoZ6TVBjj1DHMxj14D1EQlO1H&#10;4xn5irUtTeV1NRdrq89UXCy9cC49P29HUuJn+/dt3r37/U+3vP3+pvfe//SN33zwq1+89eZv3n/3&#10;3Y/ffvuD9975COzn+2+/+8vX/vnHf/+PH775dt6RjK621pmJiY1VlA3r60tXVq/Or1yeWb9y6fbq&#10;1Uc31x/fuX73+rVrlydGeto7QOpCGVx4LDfzSGrCof27du76YvumTQh++hAZTBAJb9n6OVDrJ5s+&#10;/njTxx988uFHmz8G0Xoo9VDC4YRkyYOzirJzS/KOlRYUlx0/eeH0yYtnTmOUAxJGWupqWxtqWurr&#10;25ta+zrbeOvqGKA2GIiUga78GVCExZldQ7h2sA5A+TkyNIXlHRr+bqDWDsTBXJqaW76ysL58DYnB&#10;N68v394Ay7p4fWXy6mWonyt7mo+Vn0ovyS44V3oWwZwdzR2DPd2wL4bobBbZRncug9RZCJM8LPOT&#10;BjIQrS6IPYDR1J/YS+I0gy63aaR+j8dlkWPklSK8ZNWuctE9y5cfE5dYoCjlnBRzSOzqhDCKKcJ8&#10;GhmzJa/w+WOoZnLMZ6aFuMJXXDeCglejVgKciAaT8inBPm0gJ6JYaUYStOvxESmhsg+FONmncPVF&#10;rSKzbcFSCIaNuwLiKYNMYzxGoPm+SV1iD+FDkqJC5m6imXm2JBX7kx23MDWUCIrrg+CQcabthcaQ&#10;A5Tv8isMX0b+I43BpDo5U9QxRdTcKh4Jb+HUIkF9TRIKyxq3Svtf5KeehbaCL17v1SgASSylZMlB&#10;MioPArVOTuPTcmeACvwj1IrUcRRqZCBNVkcgkPskYvJtpCcGMyes+SscYAPcDqwF3QHttZHBwScA&#10;1x99VQkGUwTrVFs7rg2lLNYNICpy3Wt1dS9PC53DjaKII9vITcAStYr59DbjiVR/MBpdUV6aH2uJ&#10;ePgVEmudk4pf4qquNdN9QGwwAbl3gpdH40lD4gg30hlo2OnFMDDt+qbQU/SOUgKbg+V5JUG1zyIZ&#10;4Ck9o6hKrxxdtry6td+4bbGmQBvzEsbrg4D/RANLPLAOom84jjFDy5XBagXmTtHES8rUfRO52Z0X&#10;zZDhKOjeH9bEIJyZIfA2Vi4orxu9S6QKt3S1N7W3USrc1AidcF1DfVVNdXlVBejWMxfOnTx75tjx&#10;opyiAtwKSkvyjxcdyc86ciw7szD3cF7WoczUlJwMuFv3HU7cczhpV0rC7sNJ+44k70g5sCVp79b0&#10;g4eKMk9Un24bahye7ZlcGJ5bmrh2/dLqrcXrAK4P1u49uYHBNo/lcf3yBcKZnj3/9vmzr59u3F0b&#10;nBk6Xld2+Gz+7tKsL04czao83jzYsnZ7+f7TOw+f3L77YGNlHdECU31DHU2dtTVtlVXtlfV9jR0T&#10;iGUam1mZx/Tslds3ebu5sbi6jPW8uae9rr3JupvGztZ2fB304sYJrvjptUjf0XYSvUwaV7ObXjlr&#10;ZEJJLOuc615dg6xA3COQQtgBSGzGheTLaBSIiQGJ7ALoNevgJZenPSXE9mqJQohick0nYoyNSE4i&#10;W/cK5cpmwaYEO9a0ljQ7gcm2W9e6JJ/8R9FIfnFuj9KY2KWK0KMHgoAIVcRxkPg6wVi2c1KvnkAj&#10;ntZpveaHA7cZfLCSGRM6Kl7YUlBLhUG0SmBMKE7WlKiBkyxQPBtwCciIB+bO4esAJxP0EmGJn6Ph&#10;zplPATwbu2rEK1OXcQdvbe2xPrVJV6o+HYMstKzkHU12dVIU57WS59WIVEUl0cUKHAJI6bxfhuXK&#10;29nQ09vU29+MneUEXaFWAFRAUxpWhWwBXPEX3MdPPBd/4X/xUbFxU9OgYS2yDalIImkBygGV5ZNE&#10;nT1ld6uSl7FTiCfBsnaPEIJiq+BrBWp1FHA0z4YfCX8HsLQvkZG/oo6BNoMdl3ZNRhAzjlhqZ9HF&#10;tq2SB+a4W6mCzawa0+p9MRqHgmQ8neSwzJwOZOLry8hK2pbHCRFNAkukIsOMU5pU8e0lhbAn33gu&#10;qDsrpjfhgCWpKKgpwt0mUqG+IA/GhjkdyrZVQc1onJRqIFJ/krDySuZZFbVh6JuV3BdrIrhWnQok&#10;Whn8rVyoiLZVGphbRwKxyoLi5mnaECE0wXPEbdp/6+Rk86WciCs3NrEBM4SIUa2Ujq9AfDTtAfKZ&#10;hqbOWCZvLLRsPyc3LPK1hh6YhHb4TrJDXcCDbgEjOsuA9V58x9jaauWtEBT+K4qSDC2RId4UJQUX&#10;Dn3NM3NIMBW0JJc/AzyF9BDgWXEno6mRqslP/RqYaiWCalCN/muoBrrVyUxsumvYKcAqs4XhWgT8&#10;xruIa8XepixcI7Ox8eKTPWKHr2bMGYC0c9IF54y3+fiwSYLlMqMqd4r1nDeYzCTHRSqsQnWhTVDh&#10;7yzZramzP5ZMrHlm6alCSophVcQKBmsrOwgStBvvcTulg6UYWK9mEpXHJdLLBQpX3xMqOPgFw9JH&#10;BKMF2AbAwu0B5cZbYoKXANi6xGgGCRFCVI1FNaJwuKN09HjyRVE+jevLUENjGCbKVoFVc6TOSfYQ&#10;Tn7GSCSpGleWOTuTVRqGmkm9WOxn+IotYVIdTLCBN8WmAoJaoubK3ndcTrkUc7lj6gMPRr4l6hXo&#10;hKEHBr+KLAr0m+H5AWSlnbW+9lx1RVHZ6ZwTJQeOHPl0755Pdu3+ZMfu9zZvfeu9TW+988k77256&#10;6+2P3nrzg/fe++Sddz788MNPt27eunv7jsT9B/fv2r35g4/2bvns7ImSkf6+1eUlzDG9vnL19vXl&#10;O+tLdyGnXZrfWEQr/PLiDM4tSNNqqy+cPVVUUHIsLys9LeUQXmHn9m2ff/D+u5ifA8YVwJV49eMP&#10;P/r4ww8//uCDTz74ZMumvQn7UjJSEtMScEvPPZKWm55x7ChQKyDrmfKz56ounK08X15f2dSJ6qQF&#10;lQrKFPTaOwextvd0DPYSLSC4dQrXBRlsh+IAkDAoSyAHXlYouoemscL3N/S2d6IanJ2YW16El1VD&#10;WQlZcYfxS0vzkD5XdjXlnjt+uCQn62TR+YbqBoQVI36JOmQHVjM625Uo+BPDJBMsJsrcE+EIyqji&#10;FM1OXMHgUDFvAaAG4a6xFkmbIAFQ/8WZRsKZTnMZAZyADtz2QlLHeDV9TM9uCeekgtB0TdHW68aK&#10;20aSsAaPIl7WtK2oReW7iqvEcznLSlvupFMrOVn9A6OKcTV5pV+ZQGuRPIOpOLyUtZ0VEPiuMemK&#10;2l1OLcIMov3Q0CG8wesbORj5mD3DFQFSjutDaAkpNUdYUdeFPZMjwPCWDQcW11Om1DIQuhCTLGBs&#10;dhRXEBWqpj2lDTYRSnOBe3bqE2m6bJTDJFgudSshk6kwCSXMW/LC9GRU7pAgNua+suvVk1TFSKtp&#10;pQQpom78DCutjBWET1zNAJawu+R5CUJTfhwmiH5/cJEnchnkkPj123ljdCNq7Yf6ACg0CtA2gclz&#10;SXvS/b4QmqB1T6yyPqPkr7ZZ8iSPQum0QrJBY9YoVBdq4xIkxwZXnWB866gBIfU48adp9iC+hYgA&#10;Ynsw7U4qEp6MlQgGsXqWBec809zX47UmibI+8kvNghdedhzkGqUYWF5fN/h8h6e3vpjY5wr6ZJG6&#10;UViX9qH4WJGxfk3vq6jLyVLeXytuLvDrxi0h3dypxJ1YFexlQQuC92qI5TNS5cnJLyZqg0N/Snc0&#10;FEeaaqRw60DgV3GtRC9hhoKIONw8NQf4Ft8CGIQDyIoJrhzi2t4G6hVqYQzFqaipPl9Zfrb8wslz&#10;ZaVlpwtLj2MWDm8neMs/UZxdfCz9WHZyTkZafnZafhZm4RzMSD2UkYqfuw8nbE/etz1l/5a0g7ty&#10;UvcVpJfWnWobqhdwHQJwXd64vHZrYePe0u2HBK5gXOFxffz84dMXTx89e7R8Y6l1qL2o+nTKqdzU&#10;U7nJZfkF9WcH5kbW76w++vI+wpmePLv/6MmdW3dW1zauTc/hk2KeTU1F84XK9srmwbZuMFOLs7Or&#10;i0h3X759c/X2zWsbq6BbMZS7oROimybQrY1drR39DOfD9wIihWHVsXXZ3/tWZgVVvBkFniQE//zy&#10;NSzkjBnxlrwRzdpkpBVJ2jdJss3QstxyIgmpdU5PFWFLJOZRHU73JcUKYkljbAQsA2rVnFUSoUKn&#10;Tn8kHPVXgECyIGtkNyN7JHmw0am9rHh9hM7gX6qOiO4AArnNwT3LslPWUGWJCY+YnzTgjGKHSZYa&#10;spL2U8yS5bsaliMYLJxpPEzYOYYCW+NR5Dj1S0W8Ll9ZIJbOQTtsBUcJZ1y9S1ypOpyDOdB+Zfyt&#10;bZvSS7O4deJxpBPk+1ql7MeYwhVLYSUmuw/mYwGbrWalhxEMcHDbDr8CDpOkIrC1RLkKeiVqJcL0&#10;yFb5VJvBkSI7F1CWf+cfdSPYw8PIxArl4iceQ0zrtCT5Sw1r6SOlJFpcpUKlsB0STAMd0U8I+EfI&#10;KqaXKJRZr5TmEuKLldVZQkgZqah5MCCzBmqN+E8CYFCy/CzKl7J5Fe8LujWMitXMHoUtoTiQBl1T&#10;khjfrDAe3PB3T9zBFhIq9/b5RTiqVPtELB8ynBgvTLUwTjsNEIpShceRrENyTJZCqUCJcjX8hi0K&#10;Ju4SnFCVGs4qpSIZEIZIW/Gu5oQBpPnKUbaQ8YArflX5PJmk+1XIk4QNbN6oi2PcyEsiBAs5uIwn&#10;MVGizmAiUrs32Vbg5BsZdLnBTuLl5BWZRUMQkZKTvZ044wU4mbHMs1mfCzWWw5B8WRqUjkj3azMt&#10;d45ylfR2Gi4f8pl4lktoyhu+72X1JPDg5Y3vHiWFEIIKtpmrxI0iZOAcRgeTdLVQNgBCRTGJWuQn&#10;jeg7X4EyR7FcIM40kxwZKfmOagYzeIlEYsR4uy3tGw+K5ujoilUrS1tIYaq2B/5e4FV6jBk1yZYE&#10;/sgAJzUseBxFBbNo4B6jCNkw2Ng48jlbNEtNi/ePEWDgh0UsO1eZ/liZcOykDXxvNM8Gv9qgS7pS&#10;nKEfg001upObNMBd4dIwvkVf/0yZMph3qaSime1qpxxZJKwqRNNuHD8g1XHol4t8UL3Lrxl8Z6jq&#10;CsZUfw/pWydMjok5VX7HG0K7PtbJ7y6po1kjzWSYnGHGjNSZBNJG0ezNi2g1ngdcRyoVJH/QEHrG&#10;D8spue9cjAroslgxjNE2sIhE/e0y0Qo3dsRp/WVCmDr6BK7u6xtd8Egpy9StdyEE80iskl3HRH13&#10;BdUwQa27ubsLXXZAVgDXps72hvYWCIMdv1SGIN8L53JLS1JysnYlJ23et3fzvv0fbPvinU+3vPPh&#10;5rff3fTO+5+CdH33/U2fbNqKeTSMTPpid8KBQ9lHMo7l5Fw8e7b0WH7K3l3H83NAFS/MTV+bn76+&#10;PP/wzvrj22sbV6avTY/Nj2FBbGutrrxw8iQeXJybm5txJD056XBiwhdwsX784Weffvzppo8/+fiD&#10;9997Bwj2AxC67739qzde//DTD7fv3n4w5eCR7LSj+ZkZeRlH8qBYS06D6+pEQen5k2erzp+vvljR&#10;UA2KtbatAf113roBIzva+rtgbYVDFfgNrkKwSWoYUTPpM419Bya4jopl7W+BKnigsw2ilsszl1ZY&#10;A2G2zTUYWTkPcO3S2rWxK7O906M1vW0FF04lH8vMP3P8bG0ltGcYYU8gJ6pHNTqPrLkdg09U9mAX&#10;UXeSEBMQdZ0aAmboTiT49NzIKHc0nMYudt3wMt3K3pM0bGKoeKH5KWaclMkk0k98mrlWISKaGCWK&#10;k/dVJCTPXk2qhJFSq6KuCKKpUMRTbBxiewKZr3qOgskABcN5y1MX/9IkIaqdAyahhpY1t8EY89hk&#10;BfSW+7JlcmxkdrVmUmAjiKuFYKnh56WhFcZ3TLr6we5zCd3JkiozZDSvRcJsXSO+2A35BFRkbY3G&#10;tCrniZtnttNUjFcwZTjzwic3KIJU4DxE6WL/UM5KQB52msEV8YZUwVZG8L8azimNCSzgJAmxaBAH&#10;quPgnpRH7OgQcElUHgwRvnUl1gSG4y6vJn2tOM0oEvYiENBR6GRxXQ3YjHDLmcDccuwHuXOt4lag&#10;lFydVNFbIawViX1Pdiu0E4wP+eAwqyYIvDV7I0wdE3hjWeXvMi9QkXtWWly9uFb7mMyXtFvnuVXo&#10;/gowGWvIqhhhwkUOv/GZHAy0vNZ4QkbzYNUrDBhej5HsXESlW0Vxt8W7S6ec9cZuAAVQHch29SmM&#10;+Q3abdOIH2nc3jsUknIYRKxT2t8XMWqN94+1oD4btQiIZWWflGiE3ymKCw539HUQuFYpqN0sYJCb&#10;sqmwpEud4a8AzIylFVN61EFsEpvXqOIkG3ZCMh4MkXBda3NLV0d7TzfG4SBYGDZX5DNV1NVcqK48&#10;V1F++vxZ3I6fPgmdMPAqDa7HsrMK848inwl4NS8LyUwAq5iFg0E4SBWGbBi864EjNLvuOHxwf3bq&#10;wbz01BPZZ5vOdY60jsz2TV8ZWViZXN6YW7+9eOPe0q0Hq/ce37j/9DZutx5sXFq5XNPdUFx1OqU0&#10;N/F4Tl5FafNI55WNa4+fPfwKKuJvnj4HJfv1o6fP7t97uHHn3traxsLMZajbmiubLlS2VdT01Lfi&#10;zJ0bRdAA6Nbl2zfW7t5aQZPxOnTCs8Co9R1IbWho6Gzx9wLcrZjjSl+rRgrjssWdVs7F0fdmqHYs&#10;BqasSSewZxywSLOR1Uys9WhGp66KqctT6AmRlXKbmDAktepLHCVARSOeI5EYLKR5qgJ+piKVqMTz&#10;QY9UTaiHxXRr4EvFrMJka1RsBtWvbMefXbhytIoUCZMyGUdsqbC1h+Jp+TCrbR2w5C23KdRYlHlO&#10;krhax+tk48AMm/tlEC+JUAMHccgheRhEawdNp4KOGgyrjgCxumkV1q7+FOKczZSqQCUoE6MTfMXa&#10;vdLwSiwtwyrkxzzznYRs/CzUYDmqhp5GRllyipI3G6XiDn5iXisVtmQ7pRCmdFgBv+AhmZcrrS9Q&#10;aPvQUIxLgVdBq+LWzQiiCSBAIFU80uRq4FeROYQRr0DtwSWrxCaNew1CTYZQMRMZe1Yf22CSrKZ0&#10;ufgYpJuVPOxeoOlBDwiKsDjRL7XaJEKFDO04FeZkLBNH30YEL/lVDcvx6Be8WhxEJJqRRxFpxuJ4&#10;CWU5wqdvoKGrl8N2hY2pbdarCUzik3KD8bKAxELa9H9quCuYZ+qEqU0VftAMErCyTA/2YSZ4g1JI&#10;iJHYD4N/zFwJC+Ffluk63kn9GJ5A7slRVKk6Xo1A6RwijUFk2ubJHZOB6g/BRc1GDh7J8CddHrpC&#10;dLoYMIe+AAN+Q9CUqGPadxEuxVdgWLzsoDguvOwjEtJmS8EJrggUJJDj7afgwfgTkBU3d1O4fOiP&#10;GJbjwKfwwQVN8XkNbsm16jV1DfPzSkjAgoAXgIYD+fGmZ/UiJEuB38JUQ8FIwAnzrqbvvHjpBQW6&#10;wh1Jc2WatZzY/8JTUAiic+/L1VAQNw+SVYqSwLk+vkpVJyQBkVooS4AdBzIBwWLDwMDjXwF56t29&#10;iwStCavIYNuqGsmbFeBEglqHyZbgEBFs0MuF0rslMqbGzts4wYhbjoRn9QgoXo3DQmPIqgrATWUn&#10;91oJZsWUuB1FlSpp05Wo/+U5HxEZGw6WK3XDZt83nMNm4EXsRA1f3ozuELsbNWLwshFpqX0Fil6D&#10;3W0g8Wlmy5NLWz9GL8hvL9ccMFTgUxhCsJXO44Idq9Y+GS0SJvjL6MxUEHZGYwy4VaqK8FKqm/np&#10;9PFZtWOOXLBgqSvvT81aKhoV6IrczRG/jqrM4IfkU8RCGLi+zNJUEib+hWIUkBXxkmBcAVkhD0PV&#10;AsiqCTcVZ6vKT108V3j6ZEpu1t601K2HYFU6tGnPnnc/3/r+li/e/mTLWx9+9s7Hn723acsHm7Zs&#10;3rJj+1YQohCFpeZmZedn5+RlZbU0NPR3d+emp2778N2Tx3L7u1rnp0dWr849vLP2+M763fWrSzNQ&#10;4ra21VRVny0rzc/PzwACPXwkKXHX1s+3b/4Uftatn3366ScfffLR+x++/85bb73xzjtvvvX2r994&#10;8xdvvfvG9l3bDqYcOnz0MByt2QVZR3KPHMnPANGaezy/ACFM50+VVZwD0QrUWt1SV9Vci+Z6e39X&#10;12APhMEdA13QCeOGaTfmu1w940iJYiUDaVyBXzuGeuu7W9ux4y9NUhh8fRlIdfkOJgFyLuvc2rVx&#10;CIMnh6o6m49dOHX0REHu6eKKpjqorJFXCWbGZmMRdNKWK7ZHRjVSKIFOEZHC8yeaxSqZooboRqY1&#10;8ZnhJAwQTsHXPm14HYFK1XmuxgqvO/X1I5aSDyPRBDKQAlRAFI4GZSRyBFzNykb+TOJJZQjbPSua&#10;kVJYD08SwjRswM3qdCE9K075R9JWnK5EwSQeTC2x06REtxo9CrVaIktYGFXzvIrVLYoGAulysPLT&#10;YkuP+lC/xiCKmCEOPNNKEo5pDFY91kjtCRJopmftzsW2sWFEd5aU+XA7izcDvUZMwoRhQtn4WfxG&#10;i1pgXIqlH3anyfNyBMjJMJtzNquJwyes5WuW1KUVy6YTCUqDhJgnntsH6usROlKJCvep8C0WFtxB&#10;SR1z+OQAJVPk0Zcg2byc/REm8eJlQQNpuEoELS6dmYED98FlE0Gxxoa12DYQm7hJj+DvxHDzgVbh&#10;Lo8ojwhZfe3DMHCLINmWYzZzsf30oeH4BsgX2m08l3j+UJIg5QgRbOB1hd6d1fRyy3Vo+BaeTc2x&#10;N2q7xI/BHV961gj4SnTHUKcET0iunwGa2jDizgjfRdcRe3z6aAKN0VNMq5Iht+uYGukwKszQ2k1D&#10;4xl9UvYx3Qk1KA1fJXZlKz4NO03g31Secq2UYsD9Rv8huVO+spaF6MrihG0jVbyjM8+oCta64SE3&#10;7ALo8fogxC3s5Boa2dTKx4fQckbK9/YgUhi3jt4e3IBdkdJUB91NAzLQa8C4ngPjimSmstMlZ04e&#10;Ky3JLS4AdkVEU07xsazCPAiGCVzTU/alHkrOSk/NOZKYmYrbQaQ0pWGma+KhzJSDsMGeyq1qK+8d&#10;bx+d65tdHF1cnV7ZuATgunF36c7D63cfbazdWhq5NFjZWZNfXnKs4tSRsyWnGsqHZ0dv3N948vwx&#10;La8c4spRrl9/8/TZcwDXew8e37hzb2V5dXZsur+5s6am9SJimRr7m7on+0cWpuZIt66u3Lmxfu/W&#10;yq31y9cWMG4aeLXaDc3uVoBYc61IGKbgqB9zNCjZAA1giZZSl9huYOWg/Rn5jyDCl9BDF4WVw5Rc&#10;hQEEUqsF/bDiUVx1R949kY3yLqn+jNyw7F+INiTW8s2DZ/B3By9phdSzzNZCZ8GRChxbykpVTmbR&#10;pwGyCuMZKxIFuIp2HKmYz6CvFFjle7X2QnFAz6cJT02mES+qlCaH5hB9iBE1iPWgUKfyqvxmcW6I&#10;i22m9xWPN9cl+G3gipwnv5EBvO8oAop5xUovJ8LUqwWNJ4OERKKaYnU6MZ4SaGFhV+MUTirpJ4oJ&#10;fKyIZSs39QoKcGKBzZcyrRjH7gruDXFeq7fP6UzSqZJm5CQbQVbSpKQThxgRrD8al1IGrNQloFb8&#10;FwAVDyDWZUgPVbh4JDXG2Epw95qYCuwHFtcMMkN3TRwzHopmVA5EJdHKOTcQ5ZLMlD1VPDAQIDXM&#10;eAxQrnaZ2a0A7rkjhCc9VJZeUH5gZiP7Awf+Vv7YQNUqH0zAVZDYBLoOMDCtoqEm8YJy8+ozahKs&#10;J9+QQzbGpuHTOBbDdWhhFfNGyyLmmnLgp7ABSTyxrw5n0ujaMPXEB4lRtNMzwHKW4xo30vdor6lY&#10;eA7Igf9BcJSQRimX6u/+/7n6D+660uw8EC5blmctz3isb2zZo7FnxsseW5aVWlLLHasrdYWunFnF&#10;nAkQORAMIAhmgACRc86BIAESgTnnVKycuqtb0vyT7wn7PSzNWndhXYIX9557wnv2s5+wyUBmwNVS&#10;YZo/HaGmaw870Lp/PMGp7/wniv713WXCziSv/KcBtvKTrQcg+mIMr6hg8fimPU2K8n912vFDvSXq&#10;NbBPI7c65vHO48EPVbsoRAWOz/UMT6E1qu21Ay009bewScDYNcjJsOLwn2ZWPa+VmFBJubaMUpsh&#10;pIq3cpitoSm3Oel71Thws43NBU6Nly3W38hTT3kVUX9LRhpv6BlCAb81AkdRW6bQKf21odT5t2b2&#10;lAslBG4syk3CJSoxm7CoaHaCeTKlYgz4SncBJLv1fB0n/ZpiJeHsuF3tGWNsN/z8TwNsvxXrV9yM&#10;MaEHxZz5VTEGyLOxG8qsiNghz0hkCaV7Oe/i0fDmbUAGMA+CVyqj7g2Cr8K3ZLFSrhKeC2EGIaNO&#10;J+s81fSkSeOASttmljVqVlUYUSiI84RuFn9LCkX+WGMA/BPo16gSr1cBquok+VrFnHN4JnKeZ5dA&#10;9XPfaqotAbxsz/wupr8sCGRJKjAg6fgMmFj/0nUVyiz4uFA5oYNjU65hp/eeKjlWfsa9WWtJpaH4&#10;JYXxOPrSbIDsZ3zOek6zE1jVQUw+MYYeM9vMyFGEnbWfCUyHGuv31x85cLQGvOWW8uK1BXkgWl9b&#10;ufL5995/dfmKt1ave/WDFb9678MX3n7/9Q9Xvbt63bvL16xZvSE/N79q1+791dX7qqqqdmyvO3yo&#10;q7X5wO6drz3/i+ef/vGu0rxTx0ZvXjl378bF21fP3riwdHp2erS7venwgYO7dm0vKCzctDF/48Yt&#10;a9cue/ON915/bQUCg995+7VX5Zd97ZVXX37ptddefuUVAte33309Nz8nvzivuKJYLGsJiNaKPdsB&#10;WfGAqRV2VhCtda0NDXCW9nf2jGDCQX8/dMiwME1iYiq4VvhaMeEAuxc7GaUtFhDWvpNzRDVslwjH&#10;0gQ7NTyBFeL80vkbly/evnb57o1rD25d01zWMzcvH7+wOHRquq63DSxr6YHdlUcONHS1oe6RY9ZJ&#10;RfKRKhbFQkQpUUmB8p9iXCkPDpm9htQnRGQxofGhXi+iRhNWonFjejYUqprwnJhD6zVUUpiyE2Rl&#10;E2d+bglNFlzaVEQbluifcU7iBTgVxStGXa5ZkXRvMm3YWWLChNppUaanSo6lthpMvJwta9d3D8m6&#10;x4FmU17IvgZk5cWeMauOM7E0AHvD41t4IWu2ByNw4uQPdk4fmkhLCYYNg1W4E5RqoAuuQegUaEoM&#10;4P0YlNITaGUd2RJoHL6nERVBKpDJi87vBhSEQWVcGWIPCI7a4mgQ6CdJARu4Hem4WSQVu3IpPsey&#10;ETc13KSznZXnD0XsdBOIC9UxUpoU8r2QSu0hWBaYpMUzyG3sMU5VMU8oCbe1uAy8lbODqI9gj2dX&#10;NFacHiz0CHttJEVpTxppx6plUWuCYf4WXNYijUmfqMXc0JFdM9HFgpTgHqjGNzCjBEDuYry/UCK5&#10;ehapWuJkx7AJhaexV2x9BdLXyddqK0RMf/VNRMs73bbsZXCh1iDrNHQ3WglsS+n8SejOg09tphUW&#10;JVBUCyDDmaFnVq9Bn6JpPZqyw1PdsFmq9aBnfQn7ZuEOiy+QuGOGxAYOZJ7bbLlazykJt1/sFVvH&#10;V7BcFt8R3BS8htvxziYORz2TaPXdTZHy/qvMpsvLTTvHqnsjfDCunKMD7BThTFOjkMuNj+GBT4Fs&#10;2Ki1rQcjzNrrmygVrmmo21d7qPrwgV3790AevGPvbhpcd5aDca2o2gmuNaekoLCiJL+8OK+8aGsZ&#10;/pm3tbxwS2ne2rwN6wo2bt22deehXR1DraPHB04sTS5eOHEew8Junbtx99Kt+1cv3zg3PDO0q6E6&#10;p7pk896yHQ2H28cHzt+4+MmXj77+7kvOxfm7b777HR5ffUfg+uW3v/n8q28efQZp8Wd37j+8cvna&#10;aRTjA4OtbT1HO5GCPzM0vnjsxMXFs7cuX7h7/cZH9259dO/KnRvz5xZHZsY7Brvb+hF20A2uFQ9E&#10;CmPSWzfMvSODnOM6gTkR0OPQqwwTDRdSlHCKI31c/HBcKjNHUdV7/KknJhBVip7FdW2LqTkhqQxI&#10;Iaq0jsBhSYWTSNh8rAWJ5I1UtaooNdjj0IcJio3xXwpDIofpkTai5QInC61lLyBMzQgk17pKJOYE&#10;HbyhQXLkIQkBajwsGbug8YQbtfGuwwlnpKCECU4hr4pBot7YzCcpHOJPQtDveWIlGyaDBVIXLChR&#10;sXODRY3alapsYf4VvppMwmS5Erzk9gSaS55evIyMTnofq475BdUawEc4ZcriYQEWbrm1hMLDPHZ4&#10;T1CsQ1MCp0BnSj4CpnsCW0xCNoVBJWAG7CQikWlM8K9y3ilAqWfegGJ9TKueIKYlQBXAA2gkGymr&#10;KgKQYnCrRL9kaB05q6QlPjiXlpNtiW20QbC22mGLnWv2lThWvQSmOin+F7SkXb84G8QBcpeh60D9&#10;5wxxsuGliVbKa5UppbkshMcWSUuZHLw5oZR5bYFho1a8gBNr9VaA0ADb2TsnT6wykJWWpAE2+OKk&#10;0UBOGuQAf1L7muhWS2o5qVX0Nzs94lENgVDKALWixYJ/EqJb1iulrnjCiGIi0SqqzSURMZsE91I4&#10;g2HmdShlgqaAyjnt32RPFCmMgptQWXBdGxAjQGUrdWKYxvbY1zpAASTpUKv5qXbmtlGxLGWp/aiE&#10;mvhJaOdVQC0fwjyEmOk1lA17k4xa9blWJuMJrKQz9IIaxMqPqtxdXcxWomqouuWdpha1byVd5n52&#10;IJOnxQhksq2V/YnbbAbD2uEErq7kJN8lcwtJvbyddCBje6xY8FcGBvasWo3SgVWVX8Gsr/W9QptS&#10;xiqwDi/DhmFrra+OYacSzRqqkTbUpBmDUgF+YlRuM2ujgLt+safChlRVKNTo3Q+txfzJNdSj7dlZ&#10;58GVppdJvDDTApD7ExU+pCpWpSTKL9V5j9WSZjUtzBP9QhTnuAsX2aIuNQxABlG8s+73ArH6lET1&#10;yBenAt0VFdvYis00yNSTcJAa6ZnG1LdgfRxFc3iEohfDryAQztLZtHDigdXHoTjc5Sb9w5z0w9k5&#10;QOzejdRYZj5eMVeSq7H6B+/KIUZSXVINeAJeuwXj1awA5Uwp0gUUF8FFDAhqO5kyVLnz3UuSjC0w&#10;hhWPJgFQrBA+sUkvhic8VNJJatSh2TxMq6MweGgA6cEd/T3QBsPLWtN0dH997a6De+FT2lRStEIs&#10;6+urVr0JX+uatcs2bn57zfpXP1j54nsfvLlyzfvrNi5ft3HLlvxtZRUHqvcCrDbX1rQeOXL0wIHD&#10;e3Zvy89595Xn//av/ttLT/+48UDV4uz0haXZ03NT88cmZ0aHQbQe2Ve9q7i4cMPGgvUb1n344buv&#10;vfr+668ve+vNt1995fVXfgWw+iZssy+/9PJLL/zy+Weeeebnv3r5+ZWrP8jJ25xXkldYUQjUWowu&#10;/97KPYf2AmPvPrQHkLWu9Shyg1t7O1p60Hcnau0fHyRepTaYwHXkGCKC0XNEYhmfAMIB0gAJ4KcT&#10;YhEv3I+JCPD8zk0tXTxz/vqlK6BY4cq9f+vKvRuX7l5fun7hxMWlwVPT+3ubt9VU76zdX11/uAlW&#10;qXFQuJR6slhU70BOy8eo1cG5ZlkNXxMzY7BHDEB8MsdZjpZfJsRL46UXZF8aepkZAKkc5S8wY6nT&#10;jBEdKmgIDPBwJpO6RUz9kQqRcA6/NFaHxffEIpYjxuRCJuATCX9OKJt+CueQEFOLJDTn5q+8nYbZ&#10;+F+X8p5NotxXmO6mHFYkGSpP2pQO5SxWkWxIrVOQcoaEdUqz/aSRJGxOfc+z7Xaqh2Yp3kzye5OZ&#10;lkYzOUnab3W+PPSFiNrXsq8LQy9zyMYJFseKZ+O3wKWEpobTiRShxLcSycw5GU4DJjA+QWtoSK+5&#10;gmljkkqfyUYK8fZKZZDj3pyNsqZtzTcK5BC1CjRO4ytkUUxqBWY6i+AkYwFMI1KwDy07915Nscbc&#10;YKUTGfVR/GzqmyeAIqAsaOdJgqnF6lwIx8p0QIpeRL3FRGq3GUvzbJQjmsu7vhR2DheuyXE8bPX0&#10;aS8tDDfAUmqNLdXdQQjN78Pvoum4Xvl9mKS/JRHtQbL6FphZit9DmUVYTq81iU1UwGGOtQf1+30f&#10;y4nlvBDjrXuBsSsvIllY3UIlSa6uigG/T+agrNP4Iik1uDH4RN0p2BDMWjk6ykGxhvZHLVReI/q9&#10;L2Fdy8TtYsYYaUOhmQMUeDQdc0BuGd83OcYZtmTUii1XO4wDk9y0iik40t1ocWCXx72boKN9QWlx&#10;MFFvYOz9gLcFVWs8rGzhgc7+3s7+nmaM7G5pqm2or2tqOHwUWXOHqw8fhK9VsUwV2/fAm7GtfPfO&#10;rWWFBduK88uLCjHKdXvJlpI8oFbQrZuKctfmbVy7dcP6go152wr21O1t7W+ZnBueOz11+uLcuSsL&#10;l66fuXB1aXCqt+xQxYrynNW78rYeKG8c6jxz/cKjLx999RuOctU0V0xwBWr9Go9f/w6hTV8gefjz&#10;rx9++tX9h5/cvHnv8rkL86iw+ofaOgZb2sY7+0BvnTt1+sbF87evXXt458ZHMLjeOnf1wonFub5x&#10;xDJ14dEz0g+WFR1b2DqAXQFcZW9mJqgb+uEBThFWTsqIolH1qvSokpzYLaUK2bI1iaEcdekq0ZQG&#10;K20np5iZ8Hs61ckoyzJX5BWJ8FQgJYCSSEWjVnuj/DDA4x/Kv4qNsZzYo25EydhDG3cZ5VdziI7L&#10;eJaXQXjyc82y+idKUyImgcN4K+IjhTDZKyv6ynjV3KwNtEy0BQEZ4azB2PmEx0cAHZBfFVWbqY6t&#10;KyapK0FvIOHQZirGSTyfBYl8yD1LhpZ/Qk4UrwHkRvHPlylAhyRquI5ZPwfYls9RcuvwTg5OcgSp&#10;KVX8hAIXwpAngGVNJTt6l+pZJRXZj0rzapolA4TWAwcpMCrYVIUDjwGliFPlQ4yrf9LgytwmRTpJ&#10;PQv80zuGQZrkKslZi/OkxVb/RRzLuSnoSVASnIbrBEcKWAvWlNYLAVepsQn9DRLE7BFz4k3wcSBa&#10;odfFE50NCmI+PqspNWRlrZbmFxQ04lxganGR9UwGOA6VJ+t4pI14VEUQM/fYu4Kv1EZ6L1kkjABh&#10;YHtTqaYNgVvsvdQvMRUWX41EooKdONuG3RQLwQmiaA1ViBEVuYx6AkEqKGUxrYJ2yVIaEBp6sfmh&#10;sCVNu8GtCCs1mzduMpHalY3TrzTmNHy1GoFdDU/+1dlGEoDfK0hj7CWOb5X6GhNljNmiaRR8L69z&#10;PBQLHMNgfKlg91LkrDNPWdDsYCmpTHDdSciJmrZCWKsGm1L8dp6nqq9g2hArVNIJM4rTw3ukmyVF&#10;mblt/XoiRgFL049Gg4+5R+HA7J+SFout1eQY/JX5WNGSRP78RmISDI890lbfQl8ZaFaybWkn5KsU&#10;jLR8RWDGMiR5z7QxOkCEdkbUYbcQDcvcJtzMIuSWAT8m/VwisPzVpD5D94yP1drk7lQIEfG/9NCK&#10;kLQ0l/HCuN/LZmksnR5cxL2LJKuLbAmttqYmgkmwbM83YFerhr4C3hGqockc02auCPyUSmIxnlrU&#10;3DwKdZyTJJ2w1bk6IqxUVDmxGjNDazxpPCAGft7irowPMa1qoOhtYxfWAFvDMHAc0TDS6CnI3U8Q&#10;l1LyDRig6BcN5GCYsNhX8yo2qpkuc80hqjmsehD5iBmmxtJEq2SrEYXineMdZXKVB07mN1VXrNER&#10;rcTpc9Q6EsRyxIuG1FMJJvUm5hzCyNo50NuGxMj+3saOVnhZ8ahpbth9aH8BkyGLt5SXrs7Pe2/j&#10;xjdWrX5/06YPNm3+YNOWDzflvLly7evLVy9bv3lNbv7W4vKK7buqq/Y21tVhes1IR+tIZ1tP/ZG6&#10;yoqdeVs2Lnv7neefefav/+yXf/PnRetXdzXVD3a2dzc3NR06eKhyZ1V5WXlu7qbly3PXrn3/tVcR&#10;7gSi9a1XXn7j5ZcgDP7VS8/j8cLzz774wnO/+MVPn/vlL959780Nm9fm5G8pqSjeVlm++0DVtqqK&#10;yv2V1Yf27jqwu6pmL3KYkBvc0d/Z3tfZNdTTPdQLonUAE1MnR8Zm0DJHOPzI6Axn3iA6GA/GMp0A&#10;KiAUscp0cHq8Z2yob2JobHZy8eKZCzcvX75zHbUOWFZA1gu3r565ceHY2ZM9x0erOuo3VZeXHqjc&#10;h7Di7jYMA8S7mWil1U25PtlDVU7ETUMkTAEnWdbIZWHPiIMZhTGENHCAstPP9T0zWgkblB9DUSvV&#10;+9bwGwwT4vqhxYHzhyMqjCyrzmc5xkUz8qLjmB9NxAF2XTwlyMpTyJJgnKsZWHUQMX6q1o8alyBT&#10;YdeO2LXXlOiRGyAWi5lG6CiBN+NvEkVG9tIuRFywUm9OBGQ10adQVoMHfFOhd7KszDqyeVIv8AQU&#10;AYkMB0aGudcQX6QRrhMfJ9+jUn/x0/YBHxTt6piUa89tPKSAPTZHUCq8ja3C/2I5QldoNDK9ZEO1&#10;qlxLGf9Ef8Vwpkz7GtNrk6Mygo61InlBEOYP7yXRteA3jhFX5tQX8A6XUIIrA/4JgOpFw0jDebOE&#10;iLbcU5HOmGVsvyGWNdLuDAa5Kq6SrS5QlAwQ5iFQJ5HqaG5/RB+rN+cUqyQ8DhY6ndvRSkuNAG6q&#10;kBWOhXofpwSTzILS4+3dpbXXXQbegjOxLjnPSPRVdBPNwJ4CxXhn64QdEQyy8cS8aHC5cLlDdAJ4&#10;0VaHwmdUxCO5yaKbRVCgai6oTaNcLj+xpdxiAZ45GNMq1bcIWEJKwX7sfORX8UD4TmQOXAphPtTf&#10;EYJVxKNvf8Gua9twY+J+kz6TVVP6K24P46Pi3kQtGPWfob5O8hnlV0uGYFqY6gndUHx8swwzdyiU&#10;VsUXuDGkN/EgNPoR3B3AAbLZVdnCw73Dg71Dg23dnY2tLUcajhq44ifymSgV3l9NkTAfu4p3lBVW&#10;lJbv3l68szx/WzHA6pbivLxtRVuKtm4uyt1YtGVd/qYNhZtXb12fsy2/sraqb6x9am7o5JnpxQuz&#10;C+dnB6Z7C/bk/WrjOy9tem/V9k0HO2uXrpz56IuHX8DIqgmuwKuErP7599/iybdQC2NSzq8/+/Kb&#10;R598ee/+xzdv3CFwnZwZ7BxsaRlq6ZjqGcMUnIsL525fuXL/ppQyt67cvoZeJGKZ4G5tG+jsHsb8&#10;m/6uIST29XUND2j+DapcpIQ423wGeft4aH6eS6zHgResAxVxqpKVRR3+V6q6mHRIAReKcEU/evAh&#10;4KLHtAj6ErsyTslDcUQ/SglMOSswau8IAqJwpXC6jKti+kL1AsJOql75y6TiZIHNInwal7mDKvW/&#10;Kryt+8sQsslYUb4Cb2Qs8WKOWrUY2B5RfDWTupng1FW0opWIJEnskQskacQ0Y1XXJjadPEyAI97V&#10;ECAE0kaSonZtas0QrD6aftIwqcZmREQfCWcV9hkVzDfhpFJuM94Ne9t41USuYbDNtNZaM5lJnxhR&#10;w+LPdOlhNyqRl+FMTM99AnZNAEthdyXiKvcICJDq3ITNKPoVTGUokQhYphBJLZyFBiuSlyFMxnIG&#10;dSYqHTVsCtQhSQH/9K08FhWbxaGssNTaespdgJNgDn+ldCUiQ3OhJgN5NgSI5Wkkvx8ZWmcg2zpr&#10;SOxEKMBCbx4Dh4RR+X1ldw5Vtw6hNMzoQ4h3RSaT3iFjWZ1OBEiJMTZOV5KkOVlqHfxLcSlVoGC3&#10;RLhRvKoHQ4OACcnUSdttR6s7JTilmAysATPGkOyp2OYqBJvxqBYqCJaQt8Q/AZmAXTGdFYSzTgW1&#10;hWzy1oIbGDUjS3XimhIUKf+9Vg0/i8pkB/OaLM22lqpmXW9ZzC8RiKaeGkFxFC3ntRCsmjn3zOUQ&#10;/dLH6yuZwNI24OyDSLeKkgXLF2awsNQTzpHK0z+hzOzXRFZdt9ISELVK15Gid7FztKlcrazLzcQ/&#10;TNklmxf7B0sYezwZdJSPlGy52FGsdOw78BtRSSt9RUDuaNSheaidb7+xLRYJo3IViEdMOIiFlf02&#10;KY0TeA5xryxSxKju6Fv3ZR1a1uknGSvykKhbt9tsLKpLYWfwOqNLqJVcKPD2ANd6/leKsyJPTtJS&#10;GmMt+nw311WqszmiOuCie8MpA8OvVHOdENrRpqRTpDdDicM/l17OLk0pYEWUcS+hjOD3tXUWZYG7&#10;+DpGkdEi2E8Uav0YixupJZXIR1rVw0WwGQGPVddGTa9tAAUqeE/WCK9hJpZ6Q9gDAKskouVjpCiU&#10;dBb+JIKUzauofAkKwt13VyTik0MpajZYwjP2IAwnTHFwh2TWsmTHMoJ1jatqnr0M1K8KC6GoDNSH&#10;BWDAtNBBdQz0YmwdR7N2t9e1NB44egSodU/twbI9O/O3l20pLV5flL98y6a31617a+06oNb3Nmx6&#10;d/3Gd9auf2vVuvfXb165ZeuGgqKynZV7MCT1UE1nS8tYX/fxwd7jg90T0JTtrzxcUli2dlXehx+s&#10;fOXlX/7VXz75p3+85u0391SU11Tvqa7Yti0vrxCq4NWrVr/77saVK99++Vevv/D8Wy//CpHE777x&#10;GoTBzz3z1DNPP/n00z9/8hc/eeqpn73+xq/Wrl+Vm7+loDS/uKJo+57tVQeqAFwrqrdj5s2emr1I&#10;Dz7a3tjU2QLIihymjoHuHs02gIV1dHp8AjB1Bn6KcUy1IVuFcpNRQBA+MEx4YhYaFvQiRzCupgsj&#10;vXALvgBh8KXLdwOy4gnEzQtXz02fneueHtrbVrd+V2FuVTkga31nSxc8upOIJsb5TzedIYdPTrUe&#10;NCojBUT7hOc5mTScqCMxNVfZOUStOBMQDWIs4TIayt6Tp5dEljK4C8/nlhZ1UqVzTDSOCvR4BI7V&#10;h4pQZalt6tUkquXB+C8gCijbQcC6t4Kf7OMob0bcmgCk6FnxZszyEVKK2ZU8tShYJaIwEWo+34AN&#10;lbfTm4RaIWKkNB3YTwwV1ARIHiZSMjDA30qv6/RXAj/tGTiBZcpVmiuTq5QzhJdlUcwGJ+o6qREg&#10;RK0HO6raZnYQBA6tl0YwHhsBpqQI+BVcRCmmbLTuIoHNC+5RMEBbSEkqSl6cS3BKj0zHXF/TWcdP&#10;ARKQHCPE5ZaYzxTm4dHB9c7DZFbZpLRbV1aReHnJljhKhQ2D5bCV4tocL/tlCdvbCMo2QbiIFYP0&#10;/Zk3nqbDZUGEm+Xf/HTAMHUWMhISV4pnyXqOMflwOy+SjTlJSLj4uK8XHLW6tKnVqFFMMWLaQ5hC&#10;84JdansCAXb6auY/vaz5E4lXFSxkVBnompcSzpZArZOkwRFKRAIfj5mTOsqKvDKMN3aNBo2UBc7i&#10;sgzblycBmwXhj9X1JkgJVyRj9nO8D7S4OvRqd6orQRrWS2vqkrBq8uHQzUi2F63eviqxGnsYr9l1&#10;n3vRD6UrksiZH+dvHWu4sxh4t2WTK22nEab/xAOfLUbQFCLes9h3OIadTBzL3cL5QD7D4zBhq9z1&#10;1n1Qwii9p4GruVyEM8Hd2js81KWJOM3tbWBcaxrqqw8dwPybPYeYzLRzb9WuvVUArtt27yjeUV6C&#10;ZKZtxdAJby0tgEI4H7FMBZtgdl2zdcPKLWvWbF2/Ln/j2vwNudvzjnYcHpjsOj4/fvI0LG/D+5ur&#10;15SufnXzO2/mf1Beu2NifuL2o1uffh1DXP8Rav3dN7/9u29/9/ff/ubvyLh++90XX//608+//ujj&#10;L+4/+PjW9VsXTi1O9QwzT7hluHVgbmzyzInTNy5cuAu69fZN0K0PbkM+M7s4h4Zm51C3LCQAq0M9&#10;o4MgWnsR9DDJ1cwdbZxFUAiHKCO8x+ETNlnKkeyiXt2MYM0m9sKFIqlaRjGhxpAJTqhVkZwqcYU/&#10;LfqLKKYYYMOy2aQrMCGKVWMtaawC3BqY+c9DAauw3Ji2Ki+rOaQQxKka9y9NKSXGlR/kqBozrjD3&#10;GRM63Mf1eZg/ldRjiks4FmUkBa0hV85Gwor5lENQObIwdXL0qYFrFOcik0n8xDxYQU3/0+0bRkMp&#10;R8bnvDgGok3yzAEoGL8q1oqgxowgw19EwBKLCp2atXZHQIN5yAkTwSZy0UDPP4FaBRJJdj6B7YaU&#10;GcgQMI/JB8LuMfUUFJ8ChAlWsUMBYzKzq2hYEJtdo2NQApNQVdowXa+JpzUPaa410waTzRNoxhbg&#10;y+Bv4WKN0ay0oWJfYL+TdHVgEnHv5DSgNf55fGGRGnGBVewykp9sXSgIV3gyY265RzTH1flJ+BMS&#10;ufL1mlbV2ax9JLmyFdh4KF6ZXQrDYwLsBFzxdThdFi7NhcUTi4sQKiuUiPsKbw4cqxmtzBaithY4&#10;AZ1Lsq/xT/OuTuhlt0NPrMXF5+IY48Uei4rfcNsi30jizxRZ5DNbsIdPPOZI5zquQPKumTNbVDO/&#10;kdXngvS8JIRmeRYypEcBHr4+6SYnAsSOAldAG6r8t24BKFLYQ3GkK5DblvpeqluNoHid0xuQiQSy&#10;tcBSYSY2iz3mt1YusY2yluMaJ1tEHbBK7+blJmMX9U1jXKpBKRljvVWMSJU8m301ZyBpn2up0pRO&#10;WWRJkcVlJrxhr6PvZBKUOktJfkgolv2ttcRIz0zI/T3e24ZhrH1ARG7ZKgaAxVkiZNSxS9JBUsQy&#10;G0slKMY7EwmLMOGXyqaJKuQDqBWDJfFfaqVHkeENtgLWnUKSt3LPms2WsVZqGeY5kwn0n3gHCmXp&#10;kPm7+2acBnio106IaEbUsjHfoXmDd1iRfsObvWhVS4XVR8B1SjjqW4uLzrS06Wajna8qlvW3qVTr&#10;wczPGOX6D8VBEQZ7S9wIJ1iVXC1J/tzJDqyoW/4kKw91ASBEBINttzP2Q4btXaAQtaJ04OxWbrm/&#10;iBA4TwZr/1xqa+eQz3FNY4TP/shjg2JshotvV5+ycrHENBXgUkZ/yH3OoI7MdsUBOQauI91D/RzK&#10;2tFytL3lSEvD4aa6msb6g0drK/ZVFaBZvr1sfWHeuxvWvr1uzasrV7y7YeOyTZvfXb/hzVVrX1u+&#10;+p01G1bn5m8uLi3esb2qurr20KHWpqMYKDA30rs41r803j870N57aFfTzm07N6zPW7587dtvv/3c&#10;c3/7n//TX/zH/+tnP/jzle++DZi66r333n311XdefWXZG2+sfP+9l5979uVfPgei9fWXXnzpl8++&#10;9Pyzv/j5T372sx/9+Cc//PGPf4hfLfvgndy8zYUl+aXbS6AQ3rFnx869u4Ba9xyq3nO4et+R/Yca&#10;aoBaW3vau4d7ezDtBrMNhvv6RwchI6RtlcLOSaBKCIOBXYFXAV/xZBCI6zh6f1jDxzqG+1sHe6bQ&#10;67h05jxY1rvXrt6/icflezfO3bqyeO38sbNznVMDVU2HcneX5uwqrqo/1NLf2cEsyiGZ1UGQKspI&#10;cS+ABEoAYnvIcm6fe4ZYxp8qW43NFiSY5O3Z0mKfnwCWeIKfsqQStVI7sID5bezFOPXXXvSsJfS4&#10;KyQIFLZVbZVFwiZRWazztBc08uhUjK4lZPVgWEIdAsgYdYMPYswsJcSa4BIoS4DQSICmO82/EYIi&#10;MkE7iZ8iuSzfMHk7zbKK2ZPyM01AIVQwXzSPWopWQ7BqAKt8AThAUaDyxwa04M1FPkCvA9qqAC1a&#10;aQMzCDyQQTXnrGxe7VLsSSJGHhGRk84WCouByWH8080Ct5k81BQP4NWhiWHAV8lNyWGqFzCHIUNZ&#10;ayApS9PX10c8nmKS5CRcJGPQKJcLHgv1I3RvEgeLVUUozggTu1cdkOjZmZ1LAC+W7qxnwRVAEnGx&#10;dtx+H1Mfd/Gu0TLgO0t/6y+ejrLSoRwZzWlJaItz1UqcPAltw1oxw7x3ZHnXbqO4WWNBDXYvhR7C&#10;loR8kbsbDthEkPLgWheQ0CO/KVsG3NXU9xqC8qI+Po3RstS6i0M2Z+j9k1ZFqQ8IoXkoPbU43s1J&#10;B1OT3Dnaye5KiP1ms88EJr87Gxk8A+W2IEUpQpX7TVx0aHbcW+SkmcgXiGSmDLLynEzrQ2pZRldI&#10;4694mJT8BHTBrfVnBQjXfAGPV2EFL02vTxs5vcmu++v7phYBZhq5hNPm2EnuMV3RvA/yp261aZv5&#10;KT6ForMAOgRTwSdwsxgFaoVUGBNxAFxbOjvAtUIhjD7l7gP79kInzDmumDm2o6yyAgbX0l0V4Fpz&#10;SwuAXfMkGM4tyd9SnLsmdz2trYCseRuWb1m1On9daXVpXXvtKCrN2bG2/uayfQVrSpa/mftO3v6i&#10;/pnBy3cuP/js3idff/Tlt59+Q1PrV5AHf/d3oFjJsv7u73+NB3lXaoa/BnCFVBgTXz/94sHDR7cu&#10;Xzs7Oz/ZO9qBPOHu6b7RxamTV06fuXXp0r0b1z66c/PRvSvI0rt8DrFMPaN9QK0YgYMH5MEdg/1d&#10;w0O9o9DmQNmuTC/sBzbBVXWI63bOlss87EbOPDeVKvMaSxffuBWHhmJAkNVcogNcUjmk2ttmLpUc&#10;IANsSzZjxOhgj0J10pKISuq6Cec01JR4TEpGmzNFqCb/nZWtKUmYAmZJi+2d9iutH5ZMj5jZUj7V&#10;83acmtUUFFRFStQAp6jKePy5wpxClel5JdJdeswEobI8t5yTYu8r8bAcs6G6hazVJGfSJEsIHbJk&#10;k1LfVyZrAE8INk3zOgKGoIOsYWwJ2VDwlGnWCcGz6VymmnHfkvidBI7FeU4ONSS04oRBNROpyVIK&#10;3PcEUIQJRry7xZweM2NPKVSvsGsCnQL7GZd6FgvNrjPHe8bHO4dHesbG8ecRNSy5b5CljPPlm9ti&#10;KuqV6bsci6rAXvzkBB65bIFUwbWag3WKEk8mYgzysbSYToMP0YQVmzbl6MVzelyF72UuhVCWymkH&#10;PgHEGjPzFNFsVTcYKNk1Sa0gIvpjHQ2lk8wSYqtb+TKBVUNWpi7hT4RRMegVP6WjRn3MDo3lwaD+&#10;sD2ArD1jo9gkAVHu2zRFJsAPrZgKZOIZcJIAiVyr8IZpUsE/ior9MvwMv6uAq89pgWq9Xv9r4j47&#10;2OwUaISUU5rdKeFuR1g0kTwhk5yfHJ2KM96jVnFJA5Mr39iaeOJwnXCK/HbokThe8cC6IEO+z2tD&#10;KMiybXJ9vvCop9cTDgsWAnRgTxL3kuHU12SvSMQs1wtl5JAZ83OKot1xDHpQKovon1HeHCoLbRLe&#10;OZvzzq3VxykMkNJZ6Vq52AmNMDaJL+CKRqYXn8hLzpN107AZ9jV0gAg7PdJWTKa7UBonQ+oAqyQj&#10;wiHfT6lIumnFzC50ZCdx7Tlw2Jpe6bcNvN0sxy0TxQfHpuOWhpuxcizH0GWXgs5lrqGXzRg4ahFe&#10;xSKYgm1/NaYQa4aNG8npW/OgyI3JKTXiorlvjQnDIKr56WrJUxtjhZ4qKtMjvH3yzu2MokSGRH0g&#10;0kBbyLEcltWZzXB5lIFYA4NURbk9QTiKusTBjBlfgT+3Ute41LjCJZeLvGByxO5SCcah88yG1V2K&#10;9IWCl9QlQcEXruAYpmphsDZecaMZZwsw49+4O6DtYbjrHNM7DNqdJoWGgr5puAexkZY3C/dK0qnS&#10;WXUneQb8l08hhm2k+Z9UiMmt1DsyhJxbJgZ3dx5tayZkbTxS23Skpgm5wfuKd28v3FW+oTj/gy0b&#10;Ptiy8cMtm15dufL9jZvwWJGzFb7WDzbmrNoC9VdZ0Y4du/fvPVJ/uL25brC39fhoz+ljQ+enh09P&#10;9J3oaRiu39NWXbG/IL9s3fqN7y97/8WXXn7yyb/+4//yn//o3/3lf/2vzz/1i5eefeaFZ57Cz1de&#10;+OXrLyNo6bmX9QSZwS8898xzT//iZz/90U9/8reArL94+ufvvPfmqjXL84u2FpUVlm4vRhRT5b7K&#10;3ft3V+7fXXVwz77a/cgNhja4vq0BIw36xwZBsXZBHozJPoKswKvgWiF6ZJINR7aOjp1ARw/uVgBX&#10;jBwb7UWMJKYgwAYxfwIFzbmbly/dvcYqR8JgQNaFK2enz8x1TfTvbTq0aUdRXlX5noaaxt4OELOA&#10;rCBaFUHsQU0EfibNfEYxVtrs1j+OEhWvKF26QCxHiaJ9I5rIlb0rfitaJRng5ROntBYrXKQgXcWU&#10;Sr4rhbBNhvJ38FLieybvH2nPU8SuwMCEZ6bdkJ+sgCXbKW3+JM6cd2oaqVqK2CmO5Ys9TsklO7WI&#10;IpZVAbOOR48AYBVeUAvRSTCyFo8/wbFQLc5YWskycd0BM5iJNQzIRolKyzoDTSMRDkhavEwQheyl&#10;yTRvhktwAn6tNhl36gpeoCv0/4xqdwqa+jjmWv0+iXAzxobiVJZLvq2tqiJINdRUhxL3KaCvcTWY&#10;JAyW3Foq4thdAqgkXXXItAOTcV0Xstpz6kpwqWFzTatZCIZlMMGNUklUpPVwaeOuhFUrbMz8Xr5V&#10;ZQ07P7ErMjhSL2sxPAknW1CIWZ/Ci4wXEKNWHER3Dbyj+Misxe6gqTvgrqJanClOT6/UkmWuNdZP&#10;v0/6J5GAEZfhd/Yk2PtYzN2CtNCX9wWeM4oyDq6bVCd4RanNNRPYqJVg21hOq6WwnzeDx1HQXbSz&#10;ukjG29YI6AU8rLyb4Mz3NFrPIg5zr6PFwpmMc9ukqy9Sgz09kZ5IHiK3Gt23tUPSiAWrgRlXqpwS&#10;repz2OchELIZ7O8BezNmsuoJL5nU9Z5kj1WqZnhA3InwsCLfGXVHiCxrfXE7e4lgeUcQ45po3uj8&#10;CqpRgY+XSSc8gkE43aBbezGHuqMFo7ybGvbVHNpRXVV1cB8YV/ysOrAXpGvpru1F28vgdIVCGO5W&#10;aIbzMAWnrGBrecGmopwNBZQHf7hpFVFr3pqNpRuLdhc2dTUMjGOAauu+o5VbKzdurNx0tL9x8fLC&#10;jQfX7n96+9GX9z//5uMvf4304C9At4avFcD177/97T/8BoyrNcO//u2X3/zm8y+/+eTTLx9+9Omd&#10;Ow+uX7hyenp2tGOoBXTrIIJmL5xauHYWI8IvPbx17dFdJOpduHH55JlTiDmAkQRhwkxjGu5rH+zt&#10;xpzt0SHrzBlqmFKvtEoQv4kGtI6DrIA9ro7kVXud07AIR1U74U9UxFrUSb9V0qbpIArEWtXIg8u1&#10;Ucg2gLGsm4Ew0dxnVIEH4aDeNsg0mZRykuiPs10usKg22EZTlotkbuULtdlVPjIHMqlsxuE2AI5w&#10;GZSjhEVCbeYzjY0d7QvnoyAoQ1JojrWAWfKux19B5kTLg0Hh9oxCqonaCZ9FqOnf64ug7GT8rUGH&#10;Al8YO2zyBj8jQyfzGAqXYZcOTEyQEGUOFuGr0Sxn3jAciwRv5DBDHArQS9L1OGbtgECltlnWWRJp&#10;8mOCZfUcGZhahZ+PP+EkIVF//DCnJcV4GBwAsmRgUDXrRUwj8VsSDwOgd42MArVa/eu0XqcTWazL&#10;aGbEoOn1lI8q4AcvINUrCS4/UZJgAlfGIIUTNRu4ik107HA8BCM1hog9DOYJa0iM2FfGR9mSagYV&#10;22m4q2/OCav2jpp09mFWic/nCcfyCdAgzzb6MOGFi5muHIQDBI5t1nAdDoAF/NbeODa/EBNcxJGC&#10;5kIsE2ONZUxVhA+ClyFTZONB2bzxRLAZFJkp7uTMjrErUi+L0AfklqSBKyOOOpm0pChwJC8eDI6S&#10;eVVRXcKH0+xe4ImhPv7JXQ19fBCwmNNLYy1JY53ZDAoTgrVSFy8jClLkFTG/+F4CPHrTKW/2lYAL&#10;jHoGVfCkSUVdGnZqXjDNn4aveENkOwnBUqfqKS9+vVOFNKOFsM32S9oDUvyS9E6Us6J/Rv1nDBrl&#10;kFXpPSLNTBhD13YKPY88W9VMRBS6P+m+FU/wt9yxJrf13eXI5T+pPZaY2YyrRdrG5An08obHMCca&#10;leETwz7EquQR9kSwAKjsCzCcDUPDuYgAuBK7qmVg2hPbQyZQo1N4K50DNmYoFB70tWpMy8QcWi1A&#10;XJF5S8so7qAKFUC/w9FNU2Rl2Uf0eB75GXA0QyydfZaFMf6nBMPOiaHsFg+TQuY2zX8mlOhkFLyz&#10;TYZs4QvxqmoUeaUyy1AWbQhOK2FZLLmsy1N3rAmkRWW4rnLtEsQUVdmK6EyFi8RpfrHjcNhfB2eC&#10;J1YVivvlPd4UE088UbgZ54B9CMyv+k9ya08KATbWn4vIEqxNO9wAw/8U5ne8tmpEqzEZ7sKag/N+&#10;aJ2NWa9+N9GwfIHqJFZOSUBI8spRQGyx4WKUryxjY6Dk7EcJMsIEJoRPtHR3NHe117c2Aq/Wt9Rj&#10;0un2fZUlu7fnVZSsytu8cuvm9zdt0GPThzm5yzZv+WBzzvItuWu3Fm4qKi2rrKrcv+9g7aGWlvrh&#10;/nZMNj19YvjCybFzxwZOj3efHGiZ6WkcbDhUt2P7ztytuStXfvDyK++8+OLTP/7Rf/oP//4P/sW/&#10;+Dd/8C//43/8P//yL/77T378wyd/9uNfPvMU4pdeAVx9+hdPPfmzZ5/+xdNP/uxH/+NvfvBXf/bk&#10;L3762uuvrNuwJmfr5tLyIjhaSyuKKiq37T2098CRg9WH9+1B3x8AEgLl7vbWno7OgR6gVgwz4CC+&#10;8WEXmjbs8TnwxnHc1UZBtGIc6/gs1tiR7rGBdujEJodnFudOXzmPnEllL928cv8GhMFnb106deXM&#10;8MJM+3hfVf2BwuqKcuBkeFl7OtqGevsmRkhRkn/zzBIBGKAUZvP6IIKsI8UXgluHcunkt5TASIP8&#10;J64O57WIKVJZyTpSL2a3RRnUFH8q+JfQlBcU/Jk6SXTu8eIF/49ektWzRHFuQgmsGrUCsp5YYJnL&#10;Al11fKBWqUONzUweyhDIE1LXlJO9xKPKzqqrhmjcaI2K02OTA+MjzqCyWN0gkFkyM0wDGpoYhSN0&#10;TGOHhBvx1aRA9mWbXu+SmoJGTePk1Qq5IwEwoCBjeIx5tOuC0BOOkrjgezFs2FEGUQ4ixsd5r7qV&#10;46KTKazA/Mm7aFxqmArcYmSipQDU8RgaH94/ZlynZvEAdA84hFeapoYgk99IzLDJbb2Jxckay2w7&#10;gJY4bJ4PtHGO22ruTvJU0ftY/ImdgC+CPoVPEoElQ3eOu8BPX+zZoqquR/IJ266sVShQuu27Wsqc&#10;jKWLJQKi2EzRUmNRSbTzku2ZJ0yKr7c4xf0Xf4Q/hdAr/Lrs2RngmSF0JpOXfQNXqSHYN7HIXJhz&#10;SuctDgSONSGr2k/4CeMlzwEgebD3eHAX4VozaZ+QZFIMydnBjaHaQvpnhWkFVOMG+Ln3p64Fn3gz&#10;eKtZqBvYMkAAEhlLvzl7KIn3jqaSDke2E9RAEQGr+0XcZMk06F7mOLQ0Uyo1WWTP1gH1qeLtiQPq&#10;IW0eF6zMyDAKuU8RXlY52x/nSxmahi8X4djY/oSN032WVmeWKKi1ssuHWg/MLxQNDhaXvhI0OoeH&#10;MB2tF2xkX3drd0ddc+MhjG+tOQTIiidgXKsO7Nu1d09Z5XYgVfyEwbWgooR0a3lRbll+bmn+6px1&#10;kAqDaN1QuGVN3ro1eWvXFKxZX7R2x/7y5q6GvlEk+jYfbK4+1LFv+MTg6auLV+5euotZOF/c+/Tr&#10;jwBcv/7N54CsRq1Gqr8FcAXdCp2wkpkwDudrGlw/+QzA9ZM7t+5dPXPh1Oh0X/twa++x/jGECV9Y&#10;IN364CZQ641H1AlfuH5R7tbuVuhlhno7h2CW6aKpZIyB8xjiitulpiuRHtA5mVVlHAWiYxE2V7VC&#10;3C6kBE/segR86qJmJWZoSjmkhzKokDOqTDwnS9bkUSKfmWFU0GZww5JiVYFHeyfqakeWKtbI5aWF&#10;uwHeQpEL4lEe+MjRJNdquWL6TWBUQwNl00hPq/dE9Q5kaN2oR85mpHFgYxsnBY5ctaqSERfN84qg&#10;FCixdxQjhaAWJH0I22rvGMyG6IywpmW+FPlkqqCFUVlm48s6Bt/cnshFAigPXDXEZamPKadIQULU&#10;TlJcc5wqt5bYNZlpCWXxGumoyavZcIvnISSWo1PDWjUMlXNJqQUGauV7AU4oIkjhSYqKcuYQZaIi&#10;Le2xzPCqf+nQYGBaIbSgE80ryuFJD6dFtvhiivx16H+4igGWOGeV359wnKHGKeY3zcghvsXGALim&#10;STPEz9Pz85ArA1XOLCx4sqjDkzyBhk9gpuU2z5Ii9pjWzAobO1FoPoYQEFCZH7dRWCnHhLgxJkjS&#10;YkZVySKLrwySGT/J5dLPTXOmdaQauEKMqgBeiBI1tEY0nZk641UDWiFY7g18EfO9YnfDROEOinOb&#10;mGwsz3eiTM1bEjcaSgmdOpiXAgacQGaMhVGVSiXaHf/0p2gIHnEpzzYYUAVNTfkKyYtl1aRgnLJk&#10;XxeY22zpsi4S0oAGfupQomjDH6oJLUpBkSSMq5UEKNKAeSkK0EZ3k+xieEot6FVhh91FtOZhJBaS&#10;sdyRv4gNbLGappeJbJkKS0Gv2z9aLMSjpts2439SRoXp1hCKiI/FKxPupVnUsFkpX9Scm27FBxmf&#10;R2qUqH6qR6SttcLWONlxuOTfWLRR2sEbGJ5gj01MYAKbRodzTXSjAS8w+qVyIzAkb6UgnZKv1Rge&#10;e0YJjcRF1HV77Kp3r4fu8Ltwf0KRuEDJccxVcrBzmDoy2627Cf7zJHBl+W5VpAVsLty1t7OUo2BZ&#10;HcboCkwHKKoNN6HZqDYVoApMlU0USQKooStW4cV6wh/kikoELIkUFyuWS6lc0Dt7Ciun3RBdZ5Ss&#10;utrimgQsM4IURKvmH2DpoG0VCdXYNnM+LFkMIaRvVwYyYTa/muR2Q5xmTletm6Y6sVmqkq2NURNS&#10;FyeC19o2NXHtATZZoeF7kva5lhKRpX6BPEuiFFiooX2OrGDMuekcpHoWd2iIaeECPdrWCK71wNHD&#10;uw/vrdi7q2Bn6caSvA9z1q/cumlF7pbluTnLc3KX52x9f9PmZZty1uQVbiouK6msOlBXjwl+zW1H&#10;+/tbZo8NnZmfuLAwfvHk6Lnp3tMTneemBxYm+iY6m1v37921NS935aoPX33tlWeefeqnP/mT//Zf&#10;/tX/+j//03/yT/75P//9f/9//Lu//Is//eHf/ODpX/z8VYUGP/3Uz4Faf/Hznz715E//9od/9cMf&#10;/uDlV15ctWZF7tbNhUV55dtLKnaVl+8s3V61HQlM0Abv2Lur6vDe2qb65u62jv5uxC/1DPUBtQ5N&#10;ADuNACP5u5tE4tkyh0uMdCt+mm7tHOlvHuzuBmQ9fWrpyoULSJt8IMiKuOB718/funzq8unxxeMN&#10;Q127jh4o2ru9/GBVDXbbcH/fxHDf5AjeYRwkZIwyYtmNw0SKEkDFKu4IWVUQLn/P6b6JS1ETJBY3&#10;olajLFe9hp1GNVKoyvycSHgrz6EWnju96MlJFqKj98R4cEdVC9lKV0wC0IlKwKvzZ5aM5WxeFSLl&#10;CQnMKYzKno4Kfe43ygtPyQeLoa8p1ig88LqgzNAKaHEBEbdDzkc8lUCvUKu4KbRUUGQAtTKlCRhy&#10;dhHbxgs25JFCjBJF88W2tppMw5/zDfGJQdtqcXB+niokEyDqLtGhYNZLqA/LDq5oNPK4JRRUPw5a&#10;45QdF/2u+BlTrIE9pLtjyAoRctohpOu1YZHPJHaOwNXQCP+cdWuAABufKEWxIJAyhGhWxOYB1duK&#10;z4XCUk/BDzVnxcx7CFaIL4BaqVbFCk85qxocNDFqQVNQMLN8JFslNYT9r7eyKN1aUK4bTo/TZ0kI&#10;6oXUtLywTXY7MK5Tb1EqknCccgsp1QmfrebNRpvPBgee9hl4w8mgeGePh/EsFm4PobU7DnFucCVX&#10;u9CLOZdTd5ci5Uv9C1mg0QpB1Jn3Nl2a9KnqoVOCsXM6xzyEJkhIomJ9Nc64krTYG5NtDxdzLZXe&#10;2+bVncBMrhXHSyZtoFYAP705P8uJvtgwX61+BPPsgAbZcNT01MkJ0C5Bk85ANAtM7dovgwXhMcua&#10;zjT1u5MAx4YX9tOzZnq6Vfk1vm1Z5Jy6P+7hKrfPsXBp6LdPOTOu7JXo5EHNoFDD0CT7SAGlK5Zp&#10;HFHzgwycH8BA79buziZE90EnXFd7sP5ILea41tXuObhfXGsFHhAMYwoOM5nKi4p2lCKQCe7WnJKt&#10;YFwhFcYUnDV561dvXbsmf83qvJU55ZsqD+/oGmobGEc2UlPnSMv4qdGFiyfP3zx788HVu5/cfPTF&#10;PUh/v/r1Z1//5otvfvulsGtKZhJq/c7YFRNckcz03RdffPMJDK73P7514w6G3kDF2d853oUw4fGl&#10;46eunT175+rlB7euP8T41ruXb12dP7MwNDncPtgNorWH828gz+mHQodPRiHYGfUoLO0ua79ZUyn4&#10;hyUibs2sVFk8q+z07AlVgPg9LK/iHii1s47P6jzpQezDt/FN1z5pf2JLFsMMgiV2SNQu1baEmsIO&#10;yrCUYFM8mVWyhjxEjP+YasKqKNQa4zykAWaBzeItTZf05/oN7QJlRqnjeGRqVUFu2MJi3pRsOPWk&#10;o3R4jShfQ00yXmaMvSuUgxPyUgDOmNgid6Glmv5DORb5rQkcbEsU3LAhNvuN4QMewJIg2IjvlJtD&#10;V6Dek/8l7sqxUoMTWM+TtZVPAhsCrVjuisGoCctYk8vHExzZAkZUEURp1gvRF6t2+TaJCcUoGhYS&#10;dOknXtPLZN1I0JWZk6hMZk4++BuCdW6ukRIdjJ50SlRNBpXpvkTITPqdlkjY+BNC30hFkgTcEb7M&#10;8gU8QxUOPS3CsuYXTiwtWZ1rTOutNQ5XA4C2WOcGE3aSpKWcUv7JkLY6wMoO4GxPqcEQQM4KYeLG&#10;k6cULkXy1nN0hFppT4WIGrCf1k1N4yRcx+wK3KVIIYqym6OlUxNTItyIkU5xatJJK+OoVLXSDIiI&#10;0+uFRW0rtUZXbRWaoS3Ntb9Zf8Wzh8jzFAqgee1VMcziXfFA/qq8uJrug119wmQyj4uHICXUSvhn&#10;0C5JA4EcsJDCliXKRZsHDT+irIhipvTCU2TU02KnSoYu610FtCwllYVStxD3tygJVqqQOVX7fm2R&#10;F/doEa/skYmXi65YeHp5M7MCFg/d5kOYSgikUBOxjlL2S3jM5SnaThR74LsY9BKiqwmnU5SboQMn&#10;IXpaHYzY8VaCHISIafAp0bIpRPoclNKpcpZgPsaR4/RAu0hDsX0odQHzeuZbpXE4CbuyuqVTdx59&#10;E5xs2BgBLVW9XHyFoDxTxyN/uHvFu/rr8DyPSCR+a+boiqzWwh0hBI7z9d2ReDImE0bn3h1lNHoz&#10;Q44p1ug62y6lMkvNQh4m1hycOsOmtWAAaUxOtqBwTgpMV9Iqoy1+c3/a54nvEESzarHLWKUwYXXf&#10;XeQRtRIwqEtt/17cV8KnpLpH30sleyb9xcngya6uGp3Bk7I3yMH6ueErtqoPrBSMf57aKnbFv2e5&#10;meKyhFuEq9M0ID8X+xQKOkdronq2fM4MmPebKlp+NfXaMepmBKi1Y6Cnh33ljubu1qauFghrDzfU&#10;whdaebCqvHpH3vbizWUF4Frf37QW8uAPtmz+MCdnVV7++sLijcUoQbZvr96791BNU2tra0fL4FD7&#10;saneswuTl8+duLQ4eeHEwMUTg5dPjV5fPHZmenAE4R2HDpTn5Gz44MNlr77+wpNPw6b6g7/88//w&#10;7//33/9n//SJJ5745//8n/0ff/SHf/Hn//2ZZ37xy+ee+dWvXnzu2ad/+tMfQRX81C9+9qMf/c2z&#10;zz71/rJ3tmzZWFxSWFJaWFSSD5Z1267yHfBSHdyz93D1ofrD2HhEBzd1tnYN9loVPKxRJRPHkSqB&#10;mgP3bNbrqtp5kkNlINQKnDoJ2NmBaa7oOZyZP3PtEoaygmVFaAeMrBfuXEWGx9ylhdFTU23D3Ttq&#10;q4v37aiqO1Db3tQ60NOLITfHsUojCmFqEkkwtEqyMQH+H9ZZRrx4QoytmOJVBDLncYboFI1jpBew&#10;DwXaM/GWIRnA6c1TSw43Yi3JWQ0VNACZNRMuOqBWKIQNdXyNjCu3DNe1zzfTvBapOpAmprby3WwR&#10;JEhWf5q+OLzAFbn5Nw19wSQewmljS6Hc0DikPo7UxQKu5s1U/fOtLE811yqeEyIRJGORnxTzKemm&#10;mkE4TDK78qPZtbG+WkNo1JqZBDgRbODbZm0mLywEe9LmqfhjHhs99u5kkQN3mCq7Zg6gkoSVBKbm&#10;i5Dr5s7R6oqrD5DS8mazaipbw0uJjdQlNoM3wRWHE0zzbzjNVQB1mqhVzKpAOzfeocoZ84ydg3wX&#10;TUlR0HFKhfUiw32YpLYmLdmSYy6UrXTBA1vB6/+10IZrV3oHM7EJTRkHpsQdjdlgG1E3PpFCYaFP&#10;aw57Z+qOcZ8YWZkYFHupcAGuUUpY1dIUZKmY1cTlhtY0Gnxet5UjJWuuz2qicTHSGqwtPpxzR7XU&#10;G5MT8Au+ollgTt4uEp8zjNgl9267piToRpjClkkHy5Qsjl9SWrVzwvFwjjFvVVLM+h5h7KdzCYHe&#10;x6fwS1QIevAgivbX6c1lVqcoP9p3MXPRfh5qXpYu7iAoOj4lERBJptHc+jh2KAT4dZIrU8qUqVeP&#10;xBUTxzrbwg1ofJDrATx8bfI3aUv8dYxpeWtLXQy3Xw3R1eHl6CzehaXKsebc/+szk7cPONGGBvtG&#10;mMnU1tsF4NrWA6lwJ/Dq0dbmmgaE4NXtUT6T8OquHdW78QTJTJh/A6crsCsHt5bmbyrKzdUgnDV5&#10;G1YiNb5g/dqCteuL1+bvzNlbV9k11No/0dM/2T14vH9yYWz+0tzF2+dufnTt4Rd3P/7qoXTCNLia&#10;ccUDXCvBKjyu//AbeFzxBHTrr7/7AvgWL/74i3sPP75x8/b5k4vHusY628a7BqCruDi/dOvSxXs3&#10;gFpvfXz/xsM7F69fgR+ne6SvFQF+/V00uA5jcGsfUCs0I9npqr5wQq1SCA+M48Jna4yGSTmZVWJZ&#10;5MVCFL8EanX/mhyP3Wc02bHs1Ont4pC8gs5AnoQuHanElI0T6jnX6hEpZC8rJcEeEkP7GOFWsoZa&#10;ScuQF6E1k64kSxmArHyTNKpUqFh8iZyxHpwT0E7Q1IV3ULIOfNK8UxWTlC6L/cIlIOZTvAUQgVW+&#10;+D1WY8s2xeRZZMqHQm2pc9YwF4Nhvq1Ux5SvxsvEZiW8yj80jey9YWjqDTBfakpWG6bJo8eOA6mO&#10;ADZiEOuk6Fy9htwvIKGm0eKVoFv9Vnglw3FT0pBbAE9wymiQzmg2iG/EKqzpMqAHgdAUZUQ1r52i&#10;Zlkt+gXTCASLdyB5iFofmMpMowOpJOKlZjhF+wp/O6+YiNzJwPwmtAWTI/XoHYFnaokdGyVrJeN/&#10;8eZMMyacPgmudWYBorHT5F2JkBn2q9gnKpB5PPAaOncJZZ3DhJ8ehWSK0meVYRj3b5p46w3zbqIP&#10;VjHIAq4eDMNvJDwvG6pcsspP5hc3IpLoPNKYgHyUkcPAoXC36n95nokR9R5Imm/y446GMo0u0tsz&#10;byRMTyOSPJdJWnk2Xai+1rHzK33uwruMvUcR9Rw+iObbuaXT7B3wnDOGRzHBB5EtRiHxv4TPJY63&#10;f9ikv1KRBep8gcmKSQjNRhExqsGksagZyDRxlBU/y3qNwXQSEs2xoZJXA0ykKwdpitgM4lFtMDee&#10;hXhN5GK3UFOhK1b9Tj14l1X9B/+SZqyxDrMsEP9retY90WypMofmS84tLp8J7M9Jz2wc63Bgkbc6&#10;adMVjv91kriIO7sRePND7eVe+CzZaaJWyOSgDQZe5f1SyXKOpBMRIWm0kgMM+NHxxd0UciPMaLGY&#10;ELc0/JPxp7hHSjAGTS/iqY3qtdPYKHGQshKkcLBkcCXry0hnt+4C27tNIHOy8/Rw++Q2OEpRxKbv&#10;8UZoMR2BUQcslXzL5M3YBUHiHMRDUodJSgckjFArrHeMhzG8jLKJ1baB3/dlWhbCqei3j0uHzKUt&#10;t9/CSFYJWYeb5IlqNVZpTqRkAcQbAPawklGJhF2osUqQFJD4QR+UZXpJIUx5WAYtWEOcQLttAqNB&#10;xQTSJevCIm0zd1GmE0sQNOn0VDxF4SV2yJ40o9ZMYCbMg4WbJfjQxBj0TojWwCx1EK0d/V1H2xpq&#10;W+oaO5rqWhDCBKJ1z+5DVYg12lO7b9eBqpzywuVb1q/IzcHkm1V5eWsLC3PKtxXv2l2xd+++2iP1&#10;jY09PV2DQz3HZwbOLIxfPjdz+SyydQfOzw5eOz11/ezMJaiZxro6Gw8e3LOrYMvmD955++3XXn3h&#10;ued+CkHwX//Vf/kv/+kP/n//6+/9XgDX//yf/+MP//avf/Tjv/3l888+/8JzePJXf/XnP/v5jzGj&#10;9d1331q3bnVBQV5RcX5xaUFxWUHFrm2V4FcP7Nl3eF/N0UO1jUeONNcLsvYhFRmWJEz0ES5CvUU9&#10;KnKn8MWxJ5G6hP8aBjQ6hlFbyLQfBVnaMz4E4ArIunTtIiDr5XtQBfNx4c61RQ5lXRg+NXWkr7mi&#10;Bp6rkorD1UfamxAy3D062Ds+CooV2mAojcHZMoVYZx3wJISjgLLSMkRTQx42Hn3wnA4EwsM9Bfc4&#10;ZHZQjZ7QmmGVuUHhH104qNrFqfLc1jmP9zx19vSpM6eDk5eiHr+0RFn2OWoR8aEnTyNlkBW8Eaxq&#10;ZQMAnvOsycRPGsJ5M8yUajO4JfqnglVjDCnVsMY2Rmi+FkxGZfSp8ZVU65reJCbNKbuh6pSK1diD&#10;6bUi6IgwsbvwFfjRksGLT4O7lTgzMqs0xiNygNlpChWMp3Cp6RltL+/YVNxz3Yh8IF28Eq/6i3Pj&#10;nVIjuhVGQZXyRDjCVzRbeieQvhMQEomHhUtfnDHC4HJj7oj3gwelWAdhGICRmEzZEcWXgYRwpvDr&#10;h7JUkgriGfXOMr9DRKNzM7RJPliCKIRtUrI8zgLQ/Ytnmvuz5BZkigvvXCIJjaO0xhLhmL4zCuVO&#10;tqBdX8RrEVfpWJBjbdQQbEJZTZYOs7Ghmr8+h05zPA97AWoFWj3OY0EZC5CbUJZWYx4v4WE+UcsD&#10;o87Ex+rsIq7DQgdRAxZzWQB0fBUNYHcowYA9sRFbJbrVJ2HwnALn/rgUa5QCpY2f8SbTEmbjiZhz&#10;nqVuYWTYFZ/IkVS2H0uj5B3lskGd7oge4J0lfMW6p7C/E1cfNpjWbokRBDIZEOXTQEDU+QgSjYtx&#10;1YkdMQfZ3So703gncjsglNtUc5hztu7GIp1Me2zlncakJebfCm1pkYxaESaMQATkCXf09bZ1d7X3&#10;drchUrizvbmz4ygm4jQ27K89jAfymeBx3bl3TwVQ684KTMHBY0tx/paiPCQz8VFeuLW8cGNR7ubS&#10;resKN64rWL+xbNPqglX5O3P3N1R3DLX2THR2jLX1THcePzt1+vri9QdXIRL++KsHn35N4PrVbz7D&#10;tJsQCf89ba7Ark5mwhNLhZHM9NW3n3721cNPAVwf3bhy7fTk7Ej7eGc/xM5nTpy6evbcnatXH96+&#10;/tEddidvX58/tzQ0Pdox2A3g2jHYA+wK3rWfImFKQrjwapKcei6eacQCj5kdafyp0BfHQIhgEHXB&#10;eo+GYY+TUHXE6sshmqBMVL7KFmQ2UtAXpbiErwRXQU7qiZy0ktoJEAKjSlEiJky/FHVJNtViQGIZ&#10;+V2N+kT/UITi+tOkmnTISmmJGTBksPxZHgYZNK8ioFjjySNqVBwO2DTV0r5WgQXyW1IRB5GrKpRI&#10;QUUseVQzXsRKSkt2jpS3WYCC5TH+SVZMMaUeqOFJKPKgRtISkVREt0Q6lKGKsa5B+8D4JMbGUv2L&#10;sab0AzMl135X/wabjSf+Jag1zdElGtfU1uNPkDZ02pBxpnhLo1arbU02WjNsjathEhlRzGWdmIB8&#10;mRHEUlSyY8FvIiopMle5W3mcpPPGRpDaDUWrndCEgtb0OgUKqJWS6ClCR+itQbFSRcwsqJi4A6IV&#10;D4QhTSEsS+Lb0OKKLgayBYKVxpWaXst6LVEWACPa9C72CBxqmGMGEQ+VzMTRMNBuohuY0I7mz/Df&#10;pqxgGVZTTo/if2PODchV612hS4y8HKYES8SbYWbyw5yG6hPOXYTsZ+yiFHdsztPOclkZSaj66vKp&#10;wK8jzly0vromRK043uCmiFQpqJ5H4590q6KSUZ3jhCbdyhNAqJ5XhaTwwtgiwDXoid8RF4mMAQK0&#10;hMpyCPOCN/4xkmT7SiFJdpZqRea6IMaVWAhrLmChxwLJy0pwaLpV9KByYm1nDUwoC6VvM/jbNAww&#10;7kDSuEYj3DGDqblufsDspf7W9Z/ydRShJOmR/QYEk8xtM2pFn0zyXdLdEjMw7/ckxyCFYEMe9LTz&#10;2a7zBqM406RBl7NMM/K8r8drKJPipFgT0y7xBoeD2Udh4ERSiLNhWVgD6ruxbeCkGyROObJSZDWx&#10;00QjG4Jy9XG2hPoITmySx5XH1IlNkTOsnWYOBzfaQXB9GhLLRkMa9OJkjiAZQg3llAK186Vocllv&#10;wa2aC6x3TRm5WHHFbDZDpXbUXrzdZsMk9UtxoQxnYjUgsshsjCBBhGq4MrPQzj1pN639exZqGGyz&#10;cOrk0qIzXbUN4WgiF2ELLk9gU1UEMwl+s+MOhbD3tuliU7WG6KRnFUD1vUY4f4nPjfdRL98VtsgT&#10;S7zkxRIZlekwvWf4v8K0njaBUI2+0cGWno769uba5jog1X0YF99cd6T5yL46pCphcsyBw42Haptq&#10;j7bU1TbUbNuza3Np0YaigtV5eZtLS7duqyjZXbX70MH6lubunu7xsSHsjPOnpzFE4AqydU8NnjnZ&#10;j8Siq+ePn1tAn7Oju6229tCu7RXFOTmb3nvvnTfeeO1XL7347LPP/PxnP/mLv/jTP/nvf/xH//7f&#10;/rN//ntP/JMn/tW/+l/+6x//Pz/+yf+AmfXJp372g7/+i7/+4V8igemNt1/bsGl9fmFeUUlhMYjW&#10;0oLCsoIdu7dXH9hzuP7wkcYj+FnbWNfc1QovK74dQGnv6LB8lSw4kMCEgTcyYcKYR3se/OqITRqY&#10;GgPL3dLf3YFQqhNTp86fPnfj8qU71y/evWHUevHe9TM3L81eXByYm9jf3Vi0vyKvqqTswK7D7Y1t&#10;g2ADRjDTdQAKT+zz41PwtaIUJufPoa+2XtPIDTRrboqIQskrOv0YBZxYEcf88DS2WDdjMu2ENGKJ&#10;uU167hE1kyexGNIvjXPj+AKVwKBb8eZO/ML7+GXmx9TTOWbhsd/Qby6VrBEpMYnq45Dpeqv8YJhQ&#10;zE1hQrIDmXhqieUzU+SfNiWaGvLPxBJbb0zOU1eZlfZ0tNrtiQcNvQucy2pu06AFfkXhQ/wtx+d4&#10;M3A+O0jZF2YMktG6zesuLR305smhIGUpc9e8VUIjkcpj7Co8xt/7e5l95Z+TegI00tWHRhU+l2Qs&#10;IUSYeImR8P5ErbK2WhPBYyr49HiWj9UcWDeomDU/o9rXCM2rB5dcUMSyDKj8td2d/2XZLQ6re23Y&#10;Tuwu0ddcuBQoZVJag1iECd1uUC9PKQbOrOLa6PAkFpHUgjkgwzkLskBbdiR2KJz5PKOcxJ54fjdQ&#10;vGRx8RTFhyJe2XtUBTtIzOuwFk9umLuTnGasuDj9k4FGQlZsaoipJmqyfFeWB2nU5UjXjqV51YNz&#10;LSB3UpcaDfQ/68F1zxpvfhB+E/5/npk6gRMaV9Cd7eVuDhq8Ga47Upi+VkqF1RcI+TEInAm0Toxd&#10;8ZOHw8HUDkSICAaWKC5LDFC5jLNbyk4NQ9cUxMCxkJ5jJ2UyrxdP+JB7FoQ8gCJ7BNLuun5I0jCe&#10;/B5sZipVUqPIPbYuw1NbdbGru2oanNIJmUq0n9U34d/6SnEPy7win0iL5A6Ln+DRNdjf2tvd2d/b&#10;3tuDKd/tPd0NbS141Bytg1p4/5Gayv1kXLdX7y7fvQNq4ZJd23JK8reWFRZuLwHpCrVwITTDFcWb&#10;S6AT3rS+MGdt4aYVW9eu2Lpqy/acg0372oaauic7h2b7Z8/PLF49dfHO+Tuf3PyIdOt9GFy/+PYT&#10;aIC//e2Xwq7EqEKtMLj65zffAbj+9kuYYBkp/OWDR5/dvX3v8umLc8MnBuBuHZmfmLu0ePbW5Yt3&#10;r1+VThixTOevXTo2f6JruLetn3Rrc0878vwoRxoZGMHpwHXpFM5qNkN53LnrcKkCCkrux4Qkd2p4&#10;/mghyqxYakOrcZ9FLiUjmBlFeX/EagoxghQ13hN2Iig1hlSDSVNGU76MYoSI1hTsythOVOZppqtE&#10;pnJNmoUyX4KttXB3dnERPIeBq7Mw/Qgdr6aHiC3Q2RsFpJ1xnr6jzF4HHYWOL1yyogbDlebP1VcQ&#10;CypyzoSqkards8QOol7tT/SXMnmLT0SRTKpSVkftGcU+KdLI6J1JyHM4z8nxEgyTO8VbkSEjXOd+&#10;QC/AzCppWHCqQtF8E2yA6FZCWbzGZLK+UYTyPMEvk2hDuyvxdoB5Ci6iFFssq4C16EQALSXxkF2U&#10;o5XAFXRrZt3UdluUS9BLFCqvLP6KmVciRbnRKTnJ2JJ8sYArt0FpvR4MA8QIqpOQVTNjkV0MlpUR&#10;vsrvHSIzhu1nUBD4T/JUScDsNCYzw+QzRXy74aGSnaOKgI0Fj+mZllRd5HCSX/uf6jfg2PN8tQHV&#10;LlAImPHF/em4zWDUTe/EOIOkgVLkMLQUGdpayzUNdM24yu5LYbe9yCafzW3adyosyhPap5ebHxpW&#10;Sb6e2npr1inN5TfCazQ1lD0hBIKhSxGoVYHRbpYAeMPNTEcrOF4x9TiHiFp1XkpWrfNGoVmaVaO0&#10;Z0FTkOo47p5zZQhkU7vH3qiZFKg1W7s9akX1CnuQYsOo0wA04nBnWyu1lNjman+sp4+aGEwYWLIo&#10;5/0KG2Apx9t6noQan6Sw2DwTFaCCmEMdcON0Ey457LOWttQ79sFaHyIbA+9A1HvQf090KmqUWfaw&#10;V2kwdDZuy+uaETsLC8bHURyOu6AlfyIZNGiHh4/rppt8asKxAlBJGguT7V7WgxHEKoQJqBWVtyKX&#10;OBsgeorClt5R5kvT8NW4qtE7REcAp1+Ik7UbReEqYVJA143hWLV1g7S0L5oFKnpUY/2jTA6WDuwB&#10;OzmZrXEjRvJOQQVYsiu6IzJmNFUy2e0808LlGjVpOEbZcEKxrBRF27aXJs7rfh/kkqEp/mlVrYGf&#10;kXPAD93+0Rd33e9qwDVZFIgCpQAtwpnW0bGwM81LbCA22xjV3XfG0nCbqa7E2cX2gbrsrPZCWCje&#10;NcB5/JerbdciQgiKKhFwlQ6WDXUV2SQHQLGi4OinMam/trkejyMt9TVNtQcaDtc01xxqPFxVW12N&#10;TI3Gg/VtR5q6Glu7m1q6MQ6nnvNvigvXFuTnbQdkrdx1cD+m47R1d4yMDOJUOnf6+I3Lp25cnrt0&#10;euLS6XFg16sXjp+eH50c72xrO3oYLtmKoq1bN37w4fuvv/7q62++8ebbb7740gtIW3rq6Sdhcf3B&#10;X//lv/ujP4RI+Pd+75/8b//mD/70T//bX/zgz//6hz/4yx/8+c9/8bPnXnjmg5Uf5Obn5Bfnl+0o&#10;gzC4bGdZ6Y6S7bsrqg9WH6o7dLQFw+6P1LUcRQJT38gAjKx9owiaAmrFZHY40IhasUN8wZrHBrMN&#10;LzEm33SODCBICSLhU+eWzl27hPilK/fgZb0NeTAKmsVrFyZPzw2cmDjQUZ9XXVawp2xX7d66ruY2&#10;DIAdGwRJK1CKLieZVWBgiBRYmCLrRYyrOTe8xvL1gHMpv/T/Y8kW5xlS9ui5CMZk01McwmSIBarW&#10;oztwwkhsPH/qzBJ+noA7lL8nZsblLOW/fbCSm6Li1z8NaOVopXBXH+cmiGSZCdp5kzwJxphWGt3H&#10;VxOQJIgvReZGmU48KaTkD43vqHPYF45VvglRgEoKhGzkrBgqWS3UEBQ8E3vGKh9vG3BXjSQhfHWR&#10;uD5zJgRX9VglqDHhYmhTq/QULLgN9oTu1DLDFU3vOgGJKT7vXgMVGkSVvM0ZJKLXuJbOcv4NEK++&#10;hRy2Wmesr4bvN9HXpppFnX0vfMhQTWiNEVBZW0r1aDYJg0sHjiAafHjIEhkaTj/h8RUgNFK1gZO0&#10;6izoPjqBPf/WEgyhncdZAFpS7JOM24qxq+Y9qFCGh1+AU/dQteEEkvFPNzrN6XmvEkUL7OHr2BJs&#10;qOkenP481LYSKFlHwLReR5oHOiXADjU4Fiu3cojt2TKmSNspuHJQi7JWb44nsxZ8UaxKEibpyuaC&#10;gSueYMWDtCTmMGmcm3C7nRcicnlRWC5O4CrTuOyvEchEF7FvBIhi4nPS+3x/y8XhcTXXiodPnnQd&#10;kfnXrY0tVzOcONX9LRxvhq+JNlNojpKVmt+Oz+NOZBsqUKvuj9zbbnCbYXPdIjmVAG34XAj4vRnO&#10;A2PDi0tHpJGlzqyPIA+T/9D3GjeX2QKOfBAdeuNbKQ6wMzEFB4eve2jQeBVq4fa+3tburqaO9pau&#10;jnrMcW08erihDhNxkMwE1Lqtald55fZtVTvxs2h7KYhWMq7lRRuLtm4pLcgpK1ybn7s2f8vKnDV4&#10;LM9ZtTJ/Tene4iOdh7smOkfhfDw9sXDl5IXb5249unbv01sPP7/76VcPP/v6EQbhfE3gatT6tYjW&#10;b//uH/jzt/+QgOvvvv7mN198+c3Hn3z54MHHN6/fuTh79ljfsb6emf6pM8dBt56+eenK/Vuwtt58&#10;ePfK7esL508PTSFwuAdcq+elYYw5fK1oSjI1AKh1ih1PX0Ss31SfiOBxvik5cP9GLCuVcaLKWb+x&#10;juX5bxZBXGhSEbLGEwDzI/lalVdKFjQBP3KDokw9twbWQhpf+VlGrUIQTGwRQcqgH8emZjJP/D6N&#10;2KGnDEsQgau21glPmZGVs2EmcTuLK93UiI2s2CRHsRJTEM7w21n666/J9SQMg2HYFPVKhtbDRGWT&#10;FH+pCTQW9wYDTCtpkDRuqNnUSv5SZKTWKDG92S+DJSZlik8BVQbhJ1DrxHGALJPDJBGNQmlFBE5h&#10;/g75Z4tGBV9PaB5PmOlMCOOV+KsnmIAq4CrtK+EZSdgwEFNYa2koxZOchRMtQEAXi4E5bEaAmxN0&#10;8BzHj5nIGjnD9GACMKIgJTVjI4whJUklLxozVHHgKfJGshHxtM8hZf9wp2tWDbXK+EQCURwPgDog&#10;bXy6zLSReESlLl2mHHVjhXMaNmtsSS6RI3AYXGzYDCztqT94ZHswDt73sKv2Jrf5xALSNTBhiocZ&#10;3xRUs6Wz+ClbL/ckTxcZXHnIpbAFcMXBJhdNTMJMWuX68H9Nk4rqFF+fxvCwzSCU6B6DyGpaInGq&#10;qdvBC8OMN9sborJFYjNUGplg9riaUjd/S8jtMGSNP8LXEWq1Cpr+ZmFUMcw6+exM5hWr7XSfQhwv&#10;AbN6wOTubMg0ahVwVYvRCpzQZrCN7ZXXv8dfyf1IhpCJxHrgiAOJIXLTilkRnlQ0iSllVSEAEC1k&#10;eUtI6BkVuCUZL5B/Sa1NqteEPYIhFP6PNYttKmUv+YKH9cj9UdYNqbs2LZM9uXdSr+ErUJcrlBLx&#10;ZcUhZGYtFj1CgF5DTd4yUlgLYuTRKV7CWlatmNxI98/YLIReC0NQwBcJTFor5RubR8KKR7WXm5HO&#10;XBBjx3JsFfsdx1G5evhhGInNuKq7zPoDl4m7jy7RmGiVQlBESgdFiTl1qXn/WDzMEk39SxU9mqMQ&#10;I3Do0cKSar4oFLmihtRKULmGgX4qJV1Cqc+twiWK6SCCMm0ki2ykJWsahzbVbWweayGHqI9dNqXS&#10;irWjsKJyd5QFpepTqmYZFI1RzbK6MDJtEqJiNeBd4otAJog1H2IGQ6jVCVJOppV5WwjZbXWKJyVE&#10;NFlH15aqPX9xHF+QiqgjAeHgZQX9CMjaMdDb2ttxuLEO2UuHm2oPN9Ucaaurba3d37Bvb331gYZ9&#10;DR117QMtCMZo7Wtq6W2paz9acaCyZM+Ogp3byqoq99Yerm9pbOlq7hvsQsvl3NLsjStLN6/MXz4z&#10;cXlp9PaVudvXFi6cBqXe3tpyuOYwJtLsKijM27hp/XvL3n3znTffff/d95a9h+fvvPv28y89//Sz&#10;T/3tj374J3/2x3/4h//bP/v93/unv/9P/vUf/sG//7/+6L/88f/z3//sT5578dlX33hl7YY1xWWF&#10;GnVTWrarDAlM5bsrMKMV0cEH6w/XNdcj/bixo6WttxPyYHxBKoTHhhF1E2qIE9R2IveV7la0mTSp&#10;FTrh7rHBLgysnT22ePHchetXIBK7fu82mu4Y4nfx9tXT1y5MnznZPT10uLNha3XJhorcXYeqalrq&#10;2ga7+yaGYIhF/NLYLPAqIrhZBPM32PkIyEXjQCkyOAFgwwOgZb4R8k7VQwlFgDzYwmO8BMzVGOYZ&#10;pqoCDoY2xrTohJQWF+eSS3b+E4pf637nz54+eWYJpTBeANk5ux6crsT+DrtRhM3kWhNk9UAXJ/EQ&#10;G7Pct+BTxkhpC4kKTNCxyJYAkgLXx45TXBou1glOuJ1pljKvAudgp+8inEnPnrXrXEslFU4aS8Xn&#10;sFy2OJ8pR0D7eoEgzSyf+EqRlp6dLHcABVaVnyfpjZti2gCHbNNjL3qEFJbht45CVPZE48x5IkPF&#10;HCz0RnX5G1OpgtcH2ZZPrtWNKiLwjMzUc8dEAyHYoyjUKpesaM+kqo3sXCkM5YIThOb2WJPC7T8F&#10;7xLm6o3Z7m7izkuHO2sKcGI71S0GZTsR25Mtl9rCOU9aCd3gEz6RwZ41d4hcbFzSkDkNh9RMNQJF&#10;V6sJyGkhEnuvTwzhiblBnzZaABlcpC3kIcA/3SPQIeMOzDae8mAEQQvuuh0wKdQqWAiczxNA0DT8&#10;DsKNIsDF2/MUirWdrQFAR8/ydcayD6VlvUBZGtHMqsCedg/KFo0c9wLcgwxZ3aJ12RDNREd8W5Of&#10;RVgrkcsnrU/joLUdqhS2F/ZoBCYJO9UD5YmnZdyS+wDDKh7Chsr7gtTdvvWY2vU670YD0Yu8lKLo&#10;eXv1eW6F12PZqraQ113IlQmh0wlv7zGvNUoPlInAs0KNfgsB1ObmpaEaRqoxTYTydqqVQ+QG4Irm&#10;ICKFIRUmcO3tAWpt6miDwbWupenQ0bp9tYeqD9PjCqlw5f4926uZzATgmretGFJhOF23lhetz9uy&#10;pQSoNWdD0dZ1+QwWXrbhgzV5q/O35+xrqG4eajFqXboyf/7mmWv3L8Pdev+TWx9/eR/A9QvohJnM&#10;9Lmlwhh+Q8gq1Pq7f8Dj17/lEFdECn/59a8//fzrjz7+/N69Rzcv3jg7dnK0c6p7eH5i5sL80o2L&#10;mGp2/aO7tx7du37v1oXrl2fmZzuGexu721p6O4Bae5TJhBhhHzIca42eVu1EqM8ajwfCOZoq6nwK&#10;2czlpjx/ajlSkek/EZ1o+Zt9njGeUJZJVVYqroIjpfrXZKMeIjywpBh5YlnmxFSrf3FZxd/OIIiI&#10;0zdIbiG5EyYyTZGx+JblvT5RWJp4zxkoRJ56mL6y5FBriyysspsSMYaBli9LPDA5FYk4CN/MWAqO&#10;shrMCDlTrObqbD2N0alCv6ZbTfAQrrugld8twqXEqKnFRpGsYScwqifHIl3J2BjnrcW95gXxQTLi&#10;EqwSm0AWqtxgMK6YfwPWjdws4ngEu4xigFl4ILSFmNdK3E9c55k3Gm1qp2iMGLXzM+UzgecEdAZ6&#10;8QvCrql34NRWMbGAsr1jYw7XtdbF2UVOJwZ9CnRKj+sU8l2JAJ3z5JQj/CSRq9RiTw21bJiDefCd&#10;8f3xVsKr/XTVQg+sJF5tibExJ76SaKXw2JZakLROJ3a+s7aEKU2Md5qY7J+YQtazeV3jOoNJg/sM&#10;/jm+CFylNzjxt3DYMiKYX9ydBtlWecHoFDczGSc9sLQ8opzvJKpdnKfaOZ7i870wYSMQn21WzwdN&#10;T7fkArbQFLEtrG6cWIA9MI4LmmnR3nJ/F+NY71jLkuN7ycWKLwVAzu9OyB1ydrpPJWlW/Bd1sEqx&#10;onjY4iVcDx5OA/xJWCtESiioRgNegDvugDu4WlMAxjwmlI1J6YpD0RFBaqxssvXCxKy6jLaj8EJ1&#10;TeBV3pGPUhxR4IS7ke/Qvj344Wa5bfTGwDa4WmtNXlcyDBKq2e1HF2RmcgbdiuWAl6jUIOS6FYke&#10;fTjKP+izVWFBR4Q2mN/OwhJJm7Ru6mEzLTbG6o7groUnRZhHYq0rlYTzbX2xrs8KMfEwSXrtVqJ0&#10;xfRvmIPFV7OvmDdXdRMsAM52O/eMCEMs3xQ6ajKhiW7fqlk3iEPG3pbOkDsKFYOLMx1E3arDIxT2&#10;EldjLotd2eiJuWWq0YhIPUMyUKskOmk2vTWKcYOXUotdZ92/U4HFXoAAIRlOI8+EOfn+zqJEs9+F&#10;uOoSSrwiNta1V+T9EhgYdavtzfqe8MOzcOy8jVENZI95BqYIHzdQMm1nfBArJ0q5XOXzW0f5yPa/&#10;9wCjsDAzEyXs9DiylxD/CLcn9E5NXW0YD9PQ0Xy0vbG+9Whzd3N9R31t6+GDjftqWw619DZiaF73&#10;SEfPSHtbX1Nrf0tDV+PBxpp99Yd2HaretrdyP9Bu+9GBkS6sqdCfXr+0eOvK4pUzU5dPT9y6dOLu&#10;jcWLZ6aOT3R3tNcfqTuwu3pnQUnB+i0b1mza8OHqlctXr3h/xbI33n3zV6+/8vzLL/70qZ//HGLg&#10;p5/84Y/+5k/+9I//6D/829/7/X/6L/7l//Rv/+hf/+lf/MlPfv7jl1/71fsfvrchZ30hBihUbitH&#10;bvDubdv37NhevXNf7YH6lgYkSB1pOVoDR2tXK51IQ32gkQFQByYQoQEXK2WleoT5EPUugCvUvICs&#10;neNDk/OzCxfPnb9x5fKdm9cAWe8jfunmBURKXj47uTTbMTFQ2Xhw066CnMrC7TW7j3Y1ow0PEyxw&#10;KbTBQ8cmSKtqpi7gAXYyOybkXRmXigfKaBx9kLEwXWO6qX8Z/S+1J1KjJCJh1EDhWUTWlBk/Jgbp&#10;BSD40XluwtYv8ythE2CwEIDrmSWqyilBpMgf5wx8tm58GEy6Yjb34tLZZI6vAokzY8qoVzP/XiiF&#10;XBYBqvKZ4g2lUxB4E96O2SSPLzGTOb4w/a0V2R0hrsa62TVI1EfJAPeSECC/rNWSys7h7wE89BpR&#10;WO6ypV6YCYTkS2SgekKtilQNS2fSRYsV1H6QOJkIh5eM978Re0BBLEcJVAgQcnmkutgoV19KPlVo&#10;XJ1/ZmTOPcMemdJ0/RsDe65sieq0gDMDh7wf6QZklTgOHFArpMLeVDPtzoj2cuF9C+xhRKcHb1sJ&#10;6sh1mWUFq3MntGPPPBd2mlaEhTxyQ/BVkeOe5JkCfgzhDOOBcHxXFRKL9HVtTAA2nmByfvLYBVZ3&#10;WlJQ+jrTeNbx9NZXIxCN/U+o6eGo3rfcb1ows33It9IiH3ESEpIcxx0EXRWpoxGB69gkWpGJKygS&#10;VlAzJdPuDLo/q5/8aj4u7kv6izixz2S+C3feu1mHcFfjKnC3wttpEbLp9+wdElAXXnVShmTbup2p&#10;peXujLucutaCyA1rLnYjMblXANcnOnaBWu1pwuapzOAdPEOtbmS4d+CzwiJh/DOxptotEiy4KU+d&#10;NuCocpiSsoxXkJVZYrZ5SfKVqn9A/w5NIIh+uG8EE1yHugYH2nq7W3q6MPcb2LWhrRWoFTphZAsD&#10;uGKCa8WeSGbCENeC8mL8hGa4cHvZpqI8aIbXkWjlIBxkC6/KXbMuf92Wsi2lVSV7m/b3TPUcOz11&#10;6tLc4tX5S3cuXL9/5c6jGw8+u03g+vUD6IRlcP0SRlaMwAnIKtT6d0hm+gckM1En/M13n3/17ccA&#10;ro8+v3f3o+tnrixMnBrtg6TvLNytZ87dvnL5wc2bj+7denjv2t2bixfO9E8MN/W0tUNQM9KPFPru&#10;4f4uTMHR/BvtQO5SoX1eI0KnrKasq48jpVLQrUDXaVZcisAgwylOKBRnAmYKaqK8kZUP2R2BN9Gn&#10;waywT2FkG1Ey8nmpsGcMp+Aii70Aw3Z1kjQCarW/jEV1GmlphYUwNiGiikz1KWgrA8uqrN3Q7vHc&#10;0EIRLxBrBbl+QFNjS2caE2lbtSGYkIEakb2ksggvDSIs80xQgnRaAF1adrVLoejkouSoF/UlqcbN&#10;UnWAMojbwawKshJwCcfqbT0hRYSqrXlCqmRZ4WcEylU0rMSnCBdgXBPZV6EYhxhDG0vlsJi2Jzyp&#10;1VHADpIFarWWFQDV8I/0qRS/eK7XRLyQaUb7Vx2umzHg/RwvqwG12nHGpdpifBYn2ZD8TaSrCUAD&#10;V3ti8b8OgjLQ8pxZoVbMDzgJg+vANBS5k73j1Og6GsqmXEqCGbEVIUmGl0PAqHofGFYxZJV4W/ic&#10;+ckMiOK8H9p32Q8gCYmPg2LZjQENPs2coiSfSQtrfJAwraCd3Lx44p8yuBLsGcc6jRlHFyco+iua&#10;p0L4KtTqdGweGCvLKRBHQpLnQQkm+WzmKa5TShdGRAQL/2g4jUbLBti2zRVct84YfyNjVANXfASO&#10;S7oOedmg5TO7uMTxwTriST3LdF/x8KGgCBWxDrcbPBkQcroV/tBqCppgYQRl94trihdxewzSIxKS&#10;mK6kmTFS2HLhIPnpbpN+o9LQww9c95ghlFpYi34WpOFWsUsH373wTy9bcg4kHMjcYNqDuayklQJ0&#10;qC57Iky2u9h/ogc1E/8QwukQBNeqiLlkGQp/iz+F3KyRZMp/Su1Y/lKHUtJica2WDZuVFbXrRrt2&#10;V7r5JRSkm1Zqt7PJqgglg3/fI70PGQshPMlOgVoG3pNCmOT6SAkKoJon5FKeplOmJrTTTcPmSr0W&#10;V/aAkYrc8IgCkcnJc6VhSFTACv4pXcnpIxIAK4ZERb/sfCp52cwjolaojClK19NibKI7zlIApyjN&#10;HhGqYfDAok2lp2op86vRgXbqTIYVSeaElE4dSrb2yfoGSyakoWqM2yY0YlqVkMYmLjn3iK4VDSX+&#10;H8VZcu06AyZqbmWrigfAXppgMIlzNYWxUdH2I7L/GIIARnpGh/pHkVE00j00gFE3GA+DUTd6NDV2&#10;NhxqPljTeri+40hjVz2QatdwWw9Q63BLa9/Rhq6jRzvxsxmP+o7GI61Ha5uONLbVTRwbPH165srF&#10;+WsXMcT02JUzk3euLjy6c+7mFVRbSGiCZvcgfKelFSWb8zav2bh+7eaN63M2r9645r0Vy159+7Xn&#10;fvX8U88/86OnfvKzZ5588tknf/iTH/7F3/z5n//1n/3rP/rX/+Jf/U9/8G/+5Z/99Z++8PLzy5a/&#10;v3bjqo056wtK8yt2V5TsKC2v2r4NucGH9x1qqK1va0RHvKm7Da3x1r4OpGgg+7FvbBC7gtrg41Rc&#10;c67mCYBJaArGkZQDnNk3PtyOJvrkyBhu95fOnbtx9eKd61fv3br24M7luzfP3bqydPXC9OlTHZOD&#10;VS2Ht1aVrK/Yuu1QJSBr92gfvKzDM0hrn/ZM4+lT8I+QBhw7wUmtFjEKHkSqs4kdjooRaORpo5PB&#10;SkuetElymSAHM3WTKpig1+0zS9PZiRDJowYZi37Lg/H6cLrST8v8JxNrQfJLnsALwXx+ouV15ise&#10;yRMdVHzbKO6mlXGF0SyBsRgb200J6pJt1USiGjSq29T440+sAPLLmaoVrMX2k/S2q8IbkD2srXVR&#10;aHQt8MyLi6SQxsN6BEt0mriSmDJl1Wiw4bXOKtwUcpOl0ah8PznncbjeyfLZxhtKbhpMnWOEtSW0&#10;CVjn6X/yEYgOSwGONa2Y6boj9HXWVMShCTmYVXY0jlG32TMnSGHBsedQXT91YyEOEueppqc4TzPw&#10;Gq8iEK6cXmllfbxsoHXfwfvNJ5uhppsXNmioEUCskspuERoErsxbtoiXWE4J+bqjydEglpKLP223&#10;srSkaatGaD7oQvUUjfPgpvxkU/qOUOZpKU7PW4JfKuyX655FLu6VuHcQmm19IyrbbQ+RZgEHy8sj&#10;3g0LprjWuWNmWY0DxZMDuDoF2ly6rx1dPjwKvgFZpusF37dLmxjdXSW8V3dY35dTc7iHCc4NpzFq&#10;bhpDcShOFl2sZoRvH6olhB590J2QbyDK+oG3eIVak8uVslcbyW8tkO/dbnTtJrL2P29kAiokUdk4&#10;VnxaunD4XQxQPfzMOqDsziUUqu4DpShq0/ALulJicDE+MaC1VBha0CTBMEetKwvVy8DY+MDYGESk&#10;+Am1MIAr1MLNXZ3N3R0tne2N7a2UCjfU76s5uPvgvvLdO3dUV+IBhXB+WRHGtxbtKMNja2lhbkn+&#10;5uK8FZvXbSnZuqk4Z1XO2rX569YXbthYvHHrzryqln39M32gW09emD17feny7Qs3Hly59/GNjz6/&#10;+/GX95wnrAmuX333d996diu5Vrtb/wHZwhjoCkDLZKavv/300y/vf/Tp7Vv3ryxdnBs9OTQ+P37y&#10;0sK525cu379xAyLhj+5du38HHczp+ROt/V1MEh7uw7xWiITb+4FgwbjCcsL9aeieibTNfqsAYzHm&#10;3rpYhzgWJjDkn7QDHw16mbbkwCddyYGU5BVIZgYXyrJZNbmIGRkyLcfLCE8X7ervG+7GxAriIIZ3&#10;fl9GSubTOTWSJZry1VIZXGhEqzoLSiFt/FCnE5vNEkwlrZI1uZxjhPfxb7xt/k0WCmWkYLOh4YNd&#10;qcp2JbwkOhV2SOxdJMJiM+DvtRLElvtEQZPWFoPKsGIQYCH6FSfnobVKJ0a0LXXIhtAcGUMoaz4W&#10;2yn8RT0wJ+6KeiUPh/81uvHw2Jh8Q3KSA1GZBmzcCAIzGzHKmaUkS00bEmWRPFQGkm2uMZ5Us1uw&#10;BUCtGkcLshh1CaELjZRzc8LGTNwFShyYpK/VaBNb4yGxtuc6gkjIlpN4JCcGzhRrir/F5skW2zMB&#10;ExS1wRrHKoWwuFZvlaCjXMV6aCwNXIJEm2JlOQ5H35Q/OVBnfJIvcIKU4nx9wPhEjKuPB2W0x2YA&#10;pxF+ZbTsaa7sNFD0S5EPvjhwgnlXib+VDgVik0QlyD2eu7oYTgn/S0Isn2rMa8U81RPoKxCy0g3L&#10;/wqeVr0ZWTGt1tYpLt82qVdLBag3kL48pOFpyqu1xxo9HFJhq/PN+ppExamWZtvw98LSIV7lBgeU&#10;5Tbz/PPcHWHLUO2HkjloVYsuhL64wpKHZG+GKwKWeHlNvaZEM8z6WDaMdU8yzhSXq/QC3AlkR9HC&#10;FKok3mliOEGE0bOUFLIyMnH9lPhAXrSS48ai4Mw3AVGZGajICl7UI1WNITM8CdSE3/A1Yk3xAtlf&#10;xQSqwoBZ1/cwVT9hyk1tOXG8mpfj9dH9P7Uh+Ol2TaTGGDeDGiR+ZS7H7CgriYE3cmnSjEh9gABQ&#10;QWJ7h3NYjgbbmnf11GyPrhWA9w5nEc9bOAgHRz2pnlYEv7u5LNxdurlJb5eRizNryfzF3YAg98u5&#10;uxStyUAVLQNhRQ5IJMvBT5SOl7kdJjO5MUQIj3mhwAaq8KKrrXvz42rG54M77iKceaxDshVVvrJD&#10;kpjQpTzPGZT+GpVpK5fQ9QyycyaFHxjrKiHo3BJoZ1wprH3l4sNVQNiJmg/UnD6IOBbDCfGTMBVM&#10;i6p5VGl+YOKfBhWihCKhwbIp5bvin6ixwLUCsnaPDLUP9EE9i/ICtUVTZ9vR9iaEBjd3tbT0gHSt&#10;q2k5dKj5wNGOI809DS29R1v7GjsGmlt769sHmhq7gVrrOwbauoY6Bsb7RqYGhycwfr1nfLr/9Jlj&#10;ly/MXT577PKZyVuX5x7eQrzFyYXZwYH+5qaWur0H926rrMgtzlu9Zf3GfIw6KFyTu+m9Ncvf+PCd&#10;X77+0lO/eu7Hz/785y889dwrzz/5/C+e/OWTP332pz9/9qf/9U//0+//L//0X/3h//yTp/7Hm++/&#10;sWbj6s35m/JR6uwsq6jajqGs26p37ti/+2BDbW3L0aMdEDC3oynOIXuaVdA/PjQ8NQpcxBwmxiBJ&#10;TEhoAQA/Aoq1c2ygdbi3a2J4dP7EqUvnTt+4fO72tUt3b8DdhMe5m1fnLp4ZWzjRNNxdWlu1bkde&#10;XlVpZd2+mrajbYNdveMDA1OjMMFSEgy2BzZL+AJ4WAlcQ38uMzMB6kmst2498CwVeUWCCMwhGxML&#10;lphKNC5QmtJ0ZD8Lj5z8e+R2vNQEaSkQaw0qwaTwJM8lltpKDDa977gvPSw8lpTXoVA2rBJJmqV3&#10;24VjUf2/lpmwflXDCL8RZI3aV9gyJpey/xLxtrweXQRn0C6lFvmk5XbaFiha8jFbpTcMJCx2gusG&#10;39a6ZVHZDuax8F6AP6r5RHcoSV56Fm+8rBaKN/OAq6T2N5VktbM7UNkT4gcxroYQHnPCxRArnqz1&#10;fHAJ5VpqHGIqzxnIBq7pq/H6FTMshQ65OGVN+eaicS+pVcfiElvFE0DASYuM0J1Dbr3siAMMZMjB&#10;szwcJnJ1MpDO9VpEuGi3rU4Atg5T5Kn3YYQv6B4nhVFY6dwVDUdDAu0G0m69ySibkbrhUM3wnvuM&#10;kiB5DA/bhcJjlrSQsjO0Vqx3zFbRrnYOcDCEZDLlMcbu0olkv7GmCgu16m6loawSp9h4TIY2WU9x&#10;0hr+cXwOTZuwTweParRMtKa+gDAGe4t+gZGhbnw2ZYS8OdoE6j4w0kxbonFNIpaxwbiLud+hi9St&#10;H/1XxjDz9zyxZTpV94RJEyIGNGkpxFzh+/BvDJCclKE9z1Muu337lHCPOHU91LuxD9mNM+dyq7uR&#10;HSk8EWqFYZg70DvZl633sM8fSw/0PnEf1z2XdRHzNZH/omAOkK49w0OQCncN9CNPuHOgr6OvB8AV&#10;qBVhwhiEg8femoNWC2/bvYODcCpKCrYVweC6tTQfE1zzK4o3FW/NKclbX7AJ1tY1yGTKWbVq6+rV&#10;+atzq4tqe2qHT/TPnJ5cwAicG2du3r9059G1h5/dfvTFXYxvJd36609Nt4JZJeOqMGGohX/7Dxzf&#10;Cp0wkpl+g9ym33z25TePPkGe8Ce3rt0+f+rszAiGNiwdW7p+/tK9a1cf3AZwRePy6t3bZy6fh1TH&#10;GcJogwK1QsIDy0m/4v309Sc8XcJ6YKp2VWSyFjLxCDKJkoSkCqa+l6MijEJNmRrsMa2XnBNzTENY&#10;pyExiixi3WulJCsuCCQjr0i2iBi6QQxsU6vVkUKGTEIVsyqFnSp580/GzP5oVNdMkCL0YEEo8TD2&#10;CLXH1uhlGTfEKRrAE38Yw1AICEVNifzQtFUTXdLZBnzFc0NWUlnHiTOtMKVqN3lNjYYMgow4RKgQ&#10;RlpEE3kuQUFHWK+VwFL8kntjxhJygKXrFElGVyp+UrVKchWLCeebgGJlbJAkwXgkApYwVXwvLiUC&#10;HPwJHgYynHxD8lCo1aZT0KRS1RLUWe8KvArwia8EQKgxlabgKASllFnZwvZwxnDRWQwzmIqROdQG&#10;4/0pwbWPNPCeuEonBnscayQPOxJJMlTmQnHMzClQwSRFBaoh6wXVSRic7Jcj1A9zUx3LhN97HK2p&#10;V5PADHMSvyyoDKOmFLa04GKT+AJbeUWuWk+L0+UYAG2W1YQ3HJiY7Boe6R4d6xkbExLWQBQJqjVT&#10;iB5XW3zxWeR7nUql3UWrLdTFGm3kOGLJp3nAAFMB+DPyU8fVnGrMTbIw1TZX4y5Ba4rjiV01qQk/&#10;0e2jxkCzcDRx1Nwg5wbhJy42D631gZcyIdTqEglTuky9tw4l30dmS2sYeMZnitbQLQcCJPs3j0m8&#10;nLbKRUG5tSTqDWjV4uKtl6ypO/HMcbWuxvJdKe9ZBLhDGdKOZAngCm5zo26rru3YwPatJQ2l0K0X&#10;d0reS2zgcQszSWRlDHDKscBq0NfieI1CLeIV0eoWmi0QuPUybykWl/8P7hUmF94OF4R7eJne2F/H&#10;bKdRukxfqNI4VVXYOD43ORb4egowZGCQfkzrBVohnIvN+xk2yamSIDkFRyNhEq9npaXCQg0UYlp8&#10;LqAsMSeRPG917uDyxeo6u4RiYzINOnfD2yY6Bx7yBqzPde+Ad+4A1QSu6l+SS7E82ESNlcDYmLml&#10;RdcNqNFZWLObQEwIkk2db9VSEu9Zo5XpG93s12GND/WRzR7um7KGyGbkyB2kEkpWq6TZC52hkopd&#10;LrBiMH7QNqDitOaToBo5PRr2mAWrAoiKjnbRwE01B4tXhuJIWSNUUSKPBN4/olY+OPtB0ayZDAyM&#10;FpyWoFu7x4a7hgd6RwZx90VJ0djZCmFtQ3tDc0cDIOvR9tq69tojbYePdtU19Rxt7W9q6m3Ak4au&#10;Ojxv7mts7mvqHevGY2R6cAZX//zU1PHhkYlurMcn54bPL03euDL34PaZW1fR+ewfHmptaYfZ9GBF&#10;1Y5COJe2blq1ZcP6/Jw1uZvfXrX89Q/fff2Dt1586+UnX3r6p88/+fTLzz7zyrM/fe5nv3z1ly++&#10;/sLPf/nzP/mrP/43/+EP/vf/+1+/+s6r63LWbyzYXLCNYxIKKgqLd5YBte7YV1ldewCSYAiDyRh3&#10;tQKsgl/tHRsEcGVVMQ1dZVhYwbLSWToD9I644KHu8aHWkb7OiaFRYJZL587fvnb+zo1L927iceHu&#10;DSDY2YtnRuZnGoa7Cw7uWlWWu7ost+zQ7toO7JB2/Png9Cgm3GAoKx4hAwZwhQh5jl12/EbyXazA&#10;IMYlJhTisow2PY9wV6BW1oUqE02DqC/mbJtohPmkMk4wGpSs0UV22BNI+DgKmNpRfigLboV+ufJm&#10;2wjbI3kqi2ldAnY66IzleB6dxgzx0nLHlwlCBw/pUcaJEQ121L+xrJG8JddAXo/+1qzLhQwlm2T/&#10;y0NizSD5FOVXFjGYEUFebMOFHpoIRwGx66Q9gF3NPUyAEUBI2FWdO6cemOk1JahuVKaaeSwnDsqU&#10;HJcaAZmxUBW/8TMRLACt1DTeXX5n1/dplSB0h4nU38iaDkRGZQdUk294cA3aiVoRlKhFI5Y7Dgwz&#10;G2BnigheRQSh6WDwr7uV4asApF6JBcQNMga8WSdiglcZRe5HOOlKmJ8mRlO+pDRJd1OqKvCv6FH1&#10;dmlWpGcvNN54mREdvo7C5JRxmEhXU7LGsUY+GbBk+yzLK06cPPaqhkUzw5zA3gSjl1xieD7JmjV+&#10;Q+wxt1PZ5VFzxxxsWnV57hFW4UzG/tTr9Z5kWb0nKSACvSmJrIBc3Hd8v7aawK90a9L9Rzcu4YIx&#10;QS3Ck4ZG5R6zTWnRgelW720caKzA7nq4HeMr2gcOWx5X0PcmqerLkvjydgILeWt9fyF0FBPr+2Am&#10;4HJohfgDl2GeIPCPZPC6NeisS9ZWCqp1t+LSoQ3221oYwvZo0niz2tFD16mOjsQIwts8SWQpp4PM&#10;qBW/wbmEiOOBsVEAV8h5hsZHO/vQGAXdikE4Rw/XHzlYh1k4h/YeBnzdv2tfNcKZgF3LKyvyywrx&#10;KNuFaa4lwK6bi3I3F+duKtqyqWgzBuHosXZN2fptRyraR5snT42cPDdz5ur8Fch5Hly69/H1h59T&#10;JwzgipTgr7+DuxV5wsSuHoEDyKrH40hh6IS/+fVnX3z96JMv79//+Oal66en5sfHTo3OXjwFuvXK&#10;PdKtNz66f/PBvYs3riJWDXi1Z3SAgUxDRK09I4MKpUc/FI5xJNLzenExoyLHHZAAoiAVgEFUBIYP&#10;y5Sm6R+TK/FPDcIUPxcZLoqkZd1ulGgxIGtI1M9pimkmnRMgDB+pUByVuja7ZojXqj3OKRRqtbRQ&#10;b8hXZsyK+PxQ/Pl9VEtj6ZOpMAU1kUT1qBhFMeG/7GW1W5UFvDShVLxq6gy4Kz8xuWUNpk2FAAK0&#10;f4JU0+/9GrJTws/eMFPNfkOP3gHcIIJTNlCWpEO6FTyqCDM9IYPq58afwKsaa3py7BiqOP4vM5Vo&#10;Xs1Er9a94hOpDAUMtsAYH/EEkAzHror8NNeq/F4+lyqYiAsDZmaXTs8sLJAg1ahSwBIycn6i2TPW&#10;wTI3WPDAjCv5yZmZnrFxgSiynfggYUvNOBV0VKYWZ7Ry8g+JXI51EaA1FOTHAan2wYMKAlYTWWym&#10;jWk3olgtyg3YqbmvokBN23LqKSAcQK+/kcOZ8Hu8uWTD7Ae43yDNAI8i9hR2GTXWVHKrgaFk496x&#10;CTz6JhjFZJ45c9WKO8UOIfK3oNrqX4Fw/jntyzIMpwwn7jfLpDMhuG3NpqnxhkwG4zQd9TaUGCwT&#10;LOfN0sLKuSxk/1LjJ4b/6s6Xgq31ddjkiCgm+3X5ibbO2l0JHjgU6hphjIvcAm+8AAphbElcqAk2&#10;m7dUc5Gwlim1ntEqsGpNRWpcBSvICkNzWSkVnmKsLsCbRsUoN1iSYFORXnHUuiZz6GYzyhRTba4J&#10;qPlRceObqDOZsjufZTPRP5bF1LyuvbgJ7dv8GVMZzK8Co7o0MVxUh1h9ZTVi3ZZz68t41cxwor5t&#10;fA+Jr4xJ6vZxA7iMsv3G8pHf2tpgnR7J+GpjMPT5ZBJUweguiCfh3dXHEUirnFKAB/e2p+D4kc22&#10;wefGDtcUHPs2Y0/aQpOmwsjVw6Ik638TGKtN7kpXzwkRZWrlzTUVc8TGsbs0g9fVhukjs5f4puJq&#10;eBu2Qc6CPVBhxoGiIFjemWVySyIrGrJS2EczI1pVFoSEOJX7BhKuhFzuR/ApNkMiK87FMdeaIRMj&#10;Z0o6k+CTZaXoOJNXytJkZA6xEHSnM84CRYmJdyM7Z9pQYarcAFRL/hNZN4FmUcBRmsg4FmiDp8Yx&#10;sFReVjpaMe2mva8bQbtNHS0N7Y3NXY2NnfV1rYeBWhs6jwC11rYePNpZiwSm1v5mWFv5pK+ldaCl&#10;c7i9f6IPkHUCK/ypiem5ocnZ4dFjwIqtPUNHj88OXL4yf+H8cYR/9w80NrUdPlS3v6KqYmtpwcbC&#10;nNW5GzYV5a7J2/zu2hVvfPjuK++98dr7r7/87qsvvvXSL19//qmXn37m1Wefe/WXL7z+wotvvvjk&#10;S0/+6Lkf/+zFJ5974/kPN6xAEVNaWY5H8c7S0srSsqry7ft27dy/e0/t/oNHa2DNRcxjY1cLICv4&#10;1d7RAU2EHxqE9Fd06PgJwEgIWMbhU+oe7Ufqb/tIXw+ujKVTp69evHALFOvNy/dv4XHhDiHriYtn&#10;hk7N1A10FhysWlmWv357cdG+ygOIJh7s6RodAFULrTVQk4eyekYrq3kcPqReocS34zTyt0i38sWK&#10;F/YJYIctjiaAos8EqySkJWOrwpDAIkbjVTdTtP5Q0WrA6SUI56oM4RS647Q3LHRIdejwtT2SerpR&#10;osGtEYQWxJflu6JbeXUwSUhF8BxmcujSIKPF0wlsWASTuhzXT6ImXRdexB6TPEZTviS52SrcvanG&#10;KkKwvF7woXju91T1j7pEjS2uSAHAfJ3a7O2r26pLFdwxwdIg0BU8nngRw4sT/DY44WLClSeJfrkn&#10;v5e7ZhKPzco0+SbYV+EWioeBQ0TA+kgJ8YY0F4II9J5iZwaNTJ+ClyajVkMv30e83/iQ/9+/4Rc0&#10;ZlCTUXmzksmkcAEh9sCESSseznyfOdgAn2yyGDguiDA4OFi2LUB68AZhPM/jqwaunY0E526OqMsW&#10;i3bEwvEeJLGxkt484NRJEA5VSgkFWthNyaqryN4cxiFOaX4y1qVx3z0Nd7nNamGkZgE9xmgHu2Ga&#10;2sEEpdZyK6LJHDjvxT5FqdBR62Qad1UfKWludQWJY0whFL6V4M0NfXlYwzrOTiJvfykCjc1r9S+I&#10;82n+xF2Ymhf8c1aaF5/8/pocxiPNS/RBEr2ZXV+6qN0PpRE3Y4+TyXkGwA/TUKVqjlYLWH0UA9YG&#10;+yaoP5dzUtHBkhUIbCMQUTWDttZ7kle0mkRBmarrqrunu/Bht5bRII61OiDsoioiDusbDxM1DpY1&#10;Ob0JJ6dVVNFW1qhhH1bN4B0Hau0e6G9ULFN9c0NDa2NNQ90BoNaagyBddx/YX1a5ffueXVUH95bs&#10;KC/ZXlpeua14RxlQa0FF8daygs2Yj1aSC2vrury1GwrXrylYvXHHpsqjFZ1jrccWx+fOHTtz9eTV&#10;O+duPbx875PrYFwxCOfzrx998e3HimXiIBzQrRAGw9dqutWDcCKZ6bsvAFzx+k++uH/n4fVzVxYn&#10;5kcnFsdPXVm4dPfK1Ye3rgm4Xrlzc+nC2cHJ0fbBnpY+TsHpGuqFQrhnhFF/RvJZ/11aMyYG2fAl&#10;qbBgnphV05jCcuFEcxUnMaBdoDiy/C8TDP4NnavCbNYAunKzwlYME/XAswuLRHRB5/L1JE6FM0Vd&#10;EIJ6eIzwHk8VFaLCwHpDErAs8mmUDVpYX8G1twlP5+CQU1VEqFXKrl0d4eavZqeuN9hfAY80r2RO&#10;E1uwvBCUKpGUwCFzKdqSamgtV+MiGS+qRx8HFDvH1N5dvIkMlRT9StGJ0VBYuLDESRIs6GGFMJJf&#10;gTyNV/l7sq94gk+fHZrg9hA5g1DVH1IkDMEwnMA2afJP9Hui1hgzQ5iqASfHpLaN9CPNm4GU7uTc&#10;6TNQt+K/yBaSLovQJifZGvBIAxyYyqZbGyBjPBGhLBnILM3Io2Kp5uXsXf6hk4GE7uKX0gbHtiV8&#10;yN8knlOEKnlUmmBlcCV+xgbjBUTCJDwJLPGeQK1Am/C1incFh4wL/pReQEAv3C+zsn567zt2mfFR&#10;YrrxE++A9CYIlQ0+8YnkaTX8RpyqBvwYJ4u2NQTlcVV7w3S5qU6iHbK1QpUnxIMrGdhY1/0MnivS&#10;PPsUwU9CQaWQaVANQRHdpGogqUfLYGQZbslUk9+XbiEaKg6akqqZJ2UATsFXCb8jLji1IUjASqkv&#10;6YIQLK5e9V0eX0iu82JQTdgy7cmxPxPbb6BIxChDqXT83HK2oIRLk6OVKwIxLWlkchGZtdI9V7dR&#10;XaL5bud7pOsDlwj+fUbQYQPQgdM0Z8J7LjpaI7g2sUYhFhVZSrUPOdXH/klxsOh+qepiNROAVjpn&#10;rYlcEeTF9XO/m5t5+CwZJ4hU1TKnf92yCmFIDLAKHTI793ZciLQ0UWymN3uifUIM7DtovCaSkBzm&#10;JFWwS5xUXmAuEdsEekPtcAfn2rFJhiSQqn4JeRWqBHzNDPljx2L2abQVRGxKycbGszvKinKhlVf9&#10;b17veE8X69T7qSZm6a8AJE+RccgnbsBCrUptJQPMEkRH1sykZhh4DG8anpShVhvPTLSyoJdC2I1z&#10;1seimFSahKHUFUMSClLNGC0P+/r0J4YfnvAhFzELC0crWdcn9onSU9SdADlSunLEiKR3eBP/LUc+&#10;kF9FvBDKKRA+SrnEBowdQ11I1DoKIdPkGG+3iGIa6sfoObCs9W1Nzd2trT1I3AXdCmtoDZBqTcvB&#10;w837gVrBryI9GFFMXSMdbYOtTb2NdZ1HGnsa8M8hzHaZm5iZhymjb/TYwOBkT/doW8dAQ89Iy/jM&#10;4Nh0X89gc0Prof21Vdv2lBfuKAJYxRD5dXmbgF3XbN343rrl761d/ubyd9/48M2X3nn5V2//6qW3&#10;X3r+jRdefOvFF954no83X3zhrRdffOdXr3345ocbV6zL25i3rQCQFXHBpZXbSnaXVR6orK7Zv6/u&#10;4P6jhzGzp2OgC9pgKISBV4cmR/AT8BVEK3OYjiETmzsN8B4gFjRsS39X60BX98TgFMbrXrt47tZV&#10;BAVjwg1YVkxnXbp++fjF06MLJ44Odecd2LVxV+nGnaX51Tv2NdU1w9E0NgRhMCDr8LFxhTCNU8sN&#10;4Io9DyAqBgymWZ9dPOtO4o5OwJwkwTiCOmmPo/sQE4nYcQgqnlcTzgQCRZGoQXFIH+4T1QjHFbyL&#10;db2GxSWhIIXo5CT93N0iPPGnMxRK1xrIWE98xUloskirGTOWFLNEkbmtnvjf7AVa2Xh6m4kV6P2+&#10;c9LDM8N26AreZS4xOcaFLC4g3FirmWWKfDdhYL8tUYeW2VhdrYGP3iuDYQh4eC3Ips6wK8UX45dU&#10;X0veGehLF6lxYOoD8lpwHZ92XfCuVgu77Db0MpuqhpS7BjGvNUM7Ijl9XYePVFcrNjtJGzRuSl0G&#10;Bzs97pHh24XqWzN1nM0jHs+HPihW7R/PYmG3Uc1fcuNWlBivBjnm7oYku+AAhZq4pCR8xf+i0UB8&#10;e8Ik3Gz6EUJJFENxQsOs2GG3S6wHTs0XDk+yYNvnMJXbAoEZDSgGzzs2VDNZ1lecaYoCwk6Wv5Rc&#10;ohUr3O1pnopWYP7eihUh4RhiJ87c9LVPex5T69UJO5Mw2GIooFZN1g3ImrrM0oF7kqogq25SjvEj&#10;6tONA+e8SEtl6RnUxbHmfFdezthFnPmsHe61OsX8kitW8JsUAXS38r98F+CbYGWIa1b+3rDRKv6A&#10;8VH8UnCZesSaWgCRRe9X+r6sOzgrB9sarYS34VZ0rhP4A7Vi29wwittcCksTH84Dqi/IHZIM3vri&#10;ClnInN46FqJhZXBg81QRFVbFu/5hywPVF1hHJTlBjz0wNtw50NvW09nc2VbX1FDXBLq19lBdzcEj&#10;hykS3r+3rLJiexXCmSqBWosrSkp2lpXsLC/dVb6tCvHChRvyN+UU524pyd1UsmX11tUrcpavL16X&#10;X5VT07l/+Hjv8dMTi5dOXLy1dO3ehdsfXb33yQ3rhAFEYXD99XdfYgQOHkCtv0MaE2bhMJMJT6QT&#10;ZjLTV0CtX37zyWdfPXz46d2b99FtPTG1ODZ7Yfbc7Ytwt159ePv6o7vX79+5eOMK7rBQCCM3oa2v&#10;E3eZrqEeYFdkMtmGrTBhLOyiTFVrmfP0JFWXuykjMxyk2nV8boxnUyuLz1DnBjDjwBSaKgNSWgqB&#10;3wgcMp8VpbvJG2WmSqhI7V68LT89zbCUzg4NTVA1MR9E3J5kd54uo58Eono38aiEJIYDmclW554s&#10;ZsKoxtJGklA+JkOfNwOblKUEU7QsYEIwaVxj2ky6Ygo/TWYqZimknfiCgkIIAJrsG0M4RZIWxhhR&#10;YhwQoZxsIokr3y3RuQ4JoiRYfKnylmIqJ14zBTskhriewLV/cmSarzT+sqkVeHV4klHB5oGBeIFa&#10;Lch9ghE7zhAWgMRzMON8grKbLk1CvmMLC7NLS8B49o5yXKpksUC5lvJyrIt0sJ5EqiRhdjuMrzhX&#10;VyZPmlSxQRxaww/lNBp8Q2UpefKKKU1AQewpUNU2WOptUaBNcfKN44hJcgo+AYFItB16bicJK7SJ&#10;sE2GUkuXCYxnZiQtBl5FTcNkJo6KVVATSV0x1/jpsaj2B5PR1tH1NCEAQmqVOYMHX8SsKUfCYs+A&#10;iLZ22uDZYDj03AJ7xL2SUmtfScmsro8nzVhEjifYgZreK1CqLotdwfilTxdfeB6pqhUKlAJBIH+P&#10;SFvt/GSp5Zhc7s80PcgK4fQIlh+72vNsmKUGSKkxs0TODL4KM62l8LgkcOJaN/89K7YM6OJLuZrz&#10;AcA82TOChDfG6trmwea02tiiVYMY9O/dGXKCrglDW1KzVj3XaEGjxB7EfdR3ZdwJQrSTbj9W79AP&#10;I0GybJ8MLnLwr69kA0tenLxIhBIjV5DrjlYKJjqCE7YfFe+gmxDfxJ0t0zLBlybUavsEWVaRpVoE&#10;qdixPFifokxpAd2MW3ZT0O0355eY1FU1rD50Uii5/mOUlKPbzcRKsotP6R+HDlOeYSr5qcTmNmiY&#10;LQY2cHwCeVp1/bPci6RyVCVHQGiCmm+r9EL36dlXTlOIMnOXfYAZkHZ5KsPeqVOnl0JzG1jU1TDJ&#10;HBdwrHiMKDTenWlMCxDssUTGK1m46HSSaFzYgHtMoN3OW0FWlkopIdO/ZE0g0knEEetCFwpudvgU&#10;ynof/l+/QApJNshPLi2oPMJdcNxyZTywYXolKTL8cvz4xLGTqDOw/7E/5WIlTYeePbr+J+cwopN4&#10;mEUSdZ6Cr6AvUAaNTCEtY7x/FBmPfR39yHjsaOhoaUQ50d/e0d/S3FXf2FHb0FHb2HWkvqOWjtae&#10;huaeo13D7T2jXZ0j7d0jnXiOR/doJ6jXfsg+TowCuI4eGxqeBrHZhtd0DLY1dR+t66DG+GAjNGB7&#10;yvdsK9lVCsC5rmAL3EoArss3r/lg48r31n747uoP3lz+zhsfvKnHG29++MZ7q995Z+Vbr7z70svv&#10;vPjW8jc+WP/hBxuWf7B++cbCzVAFF+0oKa+qKKuq2HVg9459u/cdOQiW9XBTHVjWlh7kG7ML3jnY&#10;Y9SKegK0KloSeA5yFajVTHX/+DAmGUDi2wPIuYQsygvIXrp89wYmsuIBkfDitYsz5xcHT04f6GnJ&#10;O7hrbUVBzu5t5Yf3gmVtxpT5kX48bGN03ZwAAP/0SURBVGfFgFZg1wmoGfGAEBRSYZPeCIYRAZhE&#10;ldKlS62Ns46jU8M/hoOrgS4nLd6bxdAOm6NwQOd0JiQBJNly8X6EBDztgViUZG6RbXBcUooS6MpX&#10;j/4UMIZRtDzSWLQp57NX3zN1LMIPx53acMQ2GtOiIp4XQuh4w46o4Z+ULzI1Xf0U80vBjuo3vBBU&#10;BNNKTWghsE3wjO8FeYuUFKq5aRZ1yZtqdF5ZRlxaYCNXFt9FMbPYt9ZKyLCth2AYyUNDLF8yZiAt&#10;jcETMoeKjSUSEzrF741R1Y7kGu7nSgB2RpH1MlNjUMoQVk2iBHeercAAFmRsngdEhwpUZT1uf2BZ&#10;SbRqLDAhljGPMa0Rl24uOLjBgJFjlBjEm21iU51EKUH4fVmGil2xOobgwUuKRrvx9uRAHQcsJQV1&#10;MLHaOZzNG50RYQ8bNBztpnA72q0t9DUOUVYzu40GKhlwNVXr98Sfe4e4sevV2wBeRxD3hRjEKuTJ&#10;s8LrfNIOkDVVZK4FBfxcGBncGXFHw/oCwznNK3Krwmp5myNI3btZjPNqFqe0IKun7GJ74iOU1+Ax&#10;TtFzTPJ7G1K4bRGua0FvaK0DskYBYLVO1pTE3qNI2B1PP8E67IlN3kjHGXIMj9ZkrvOehJRymI0G&#10;8Sk07nKz2TzyUfBV5tscBEe+/+ryl9DJ2ZNKdnXSmO/U+C/kF7qrrtuZOqS63nET9Mg0i5JM3WfC&#10;hHRvYjsVCiB3S30cjer14HvyMGl0EE0HEiLpNzyIViqxEpiegkK4d3gQJpTWrs62btxp2usajza2&#10;Nh1t5khtANeqA9U7q3fvZDLTrm0c31oCvFqyowz5TICssLluLNiyoWBTbmne5iI82bildMu6og2r&#10;i9cU7ys82lszfKJv9uzkAmQxt85cu3fx1qOrDz69iVgmAtdvHsHg+s13X37LZCbQrRyE4yRhZQtz&#10;EM53GIQjuvWrbz6BwfXBJ7ev3jp/4szUzJmphWtLF+5cufbw9o1HiGW6izDhs5fOjx4bh5ynra8D&#10;t5t23WswQA4TgHGSQyeMIGUzqxhcb0JSDGGMjTRXaRyr6ovlVljVBFk9KNWY8zGpI67IgbqZDtwU&#10;kVyjqFuIQp17EiSnSkoLel0romBjX8PG6fQyU1BWHVNXLKmwCV6XfygjnX5kYSMzViGBjCEXdDRQ&#10;FUyVL2takbHBEhM/+1toS2SvNVsbDkHTWgw0lgbY/yTBpkxcbaFlm54r64YdddQOdtGp7gKVtbTm&#10;/TC9SO9P4tRKTxCwA+MoStFaIrxKAUvODMLn4jX4UNTDwPx0t0oAbK0yKVbN8sTiQ/iq9Ca7hYmq&#10;ngBtaOhl6EgkyQxhOIVOQRgMhGZUxhE1TGaiKhgvALAhasWbKhxZdKhGv2iqCrGTvMJGYgJUxJnk&#10;OTVDFajP82nwnobK+A0gJSGxw37we8505fk3MAUnGOKXaGTlYB65YYkzSVtRS2wbJ45oNnsm7KOE&#10;xLKPzkLcy7hgfMSgUKtQJQ8hd5OyhekM1hxU9EKOnZzndCBPwtXelO8Uame4ZMmsxgZDPMydE6Zf&#10;6ZYlBha3Sfx8jH0FwEJDaPy5zK7SJGsCjSXWVE1HfJRisch4K8+J0JHUGWN1LMmW6phdACWJhVhF&#10;cbIhhJA2WzQsMTbPP6oUaO4V2YtKi99auzE7iaWw1yxWxAjLpKqWhsTeTipLCWM8pQywozMUBlFq&#10;fUWo6o4usIHrDeumu9dGd5YBW6lrUZCXfnlucUbyPqFKS8Yh6WATSMtCFPhXosIyPRKbtbxb6O5o&#10;RbHfAVe+Zrpwq0xTY7/hdBKzenxQ/Ke+Ttp1aUqNm6bckmR29V1Bd3rPwgr3kVMZpBQissUfaolh&#10;JhOwK1XBbEAoJCDRodZIJ5GJ9RvaCY4uUwfOjKuAMd/cJbLvc3LYJgZVdaf3lW1jnH7urIjIvgoH&#10;jt/BTKlAL5u7DiBJgUYsjMw5hCRPu9Qb4JrMkwZVSVDxaE7bpafpXx4vJRtht2eQlaVhRIwmB12g&#10;VtUTFOyx2mBMawzGpII3M015G9yVMCdg+sXOKPDAzlMxxGVlQO4Ux44FCqouPJf6l79xGWeyyxQB&#10;92oyPrlAcWHhv1WmC/ZVcLMmoOCuUSoye/ko37Nak1JhesOAe4lX8US1BRZfVOrjY4yOZMk+MglJ&#10;3ngv8iQGetrRMO5pb+psbesGam1p6W5o7DzS0H64GeRqf3PPCNJ3O9r6oQ1u7Bxs7R3r6h7tgJEV&#10;SHVwsh8sa/94T/9k39D0oB8jxyDE7e8c7mzua61pPbKv4cDu2r1le3cUV5blbitAFOTarevBr64v&#10;3IIpfMs3r162YeWyDSveWvne6x+8+ebyt99e8c6Kjcs/WPf+uyvffPODV99a/tp7q97Cb1bnrlmx&#10;aSUgK9rtJfQ7FZNrrdpedXgvHgeP1h44WlPX2gA7KyFrX2f7QBe8rHCxorwAWAVsgJEV/zRqRZkF&#10;YxIkXu1DPQNTIyfOzJ++dvHC7WuwMAGv4uelu9eXrl88fn6xZ3aiZqA95+DOFeVb83Zv240xsIh6&#10;6mkH0Yq0YciDMd8Vg21gjh09PomzSPJgRjE56IsFvYCiTF+0TAM6ikxDFw/X5jh+Y32s8I+k3SJa&#10;GfJJ8MDZjOBareOVDIETYnj+2P9pqKaAFsNO/RfhKLUJGjqllGCRjdIJO0tG7gnZswM5WGwced32&#10;H8bUjeA8FQNrd2UMayHeyKSnAYCFGWzUdJQR3tOqB3NubvC5gDbQJbbEb4Jp5GsshiSiE3LwNYKr&#10;gHJiqSfi6wu1St2gLoC8o8qFJpTNmjsEVBLq45WyIGpg6SREB8pbTjlGllRICyp9rLpmdhK6XaW1&#10;V0o/gSUB8hAw6/oaA1uesWoKNyJ5joc1EWbbhNgJV/zwCk/Zv/5LWlYsiUKSOm2+P8zGY2mJWkMJ&#10;zP81yiVSnQEFMQ54KbBHRMfvy49+LLI1pNRJSIhimlQ+BSE9hQ/jrwgItSabocU/JQENE6PHbskX&#10;zfRy9QvYuNSf8MgaWHq/OfLHnCH3CW9e0a1jPHLIeUxu86ZpzKl2A4GrRqpyb+vrkKw2UZlo+Tj6&#10;2WQvAnLBVN3B+f6ExwLD2cMeE7X2aBDlGZhSgnlPCQ4zbvr6J7+Cj5FlQbKjW1XL7oPXavlvM9Qa&#10;0850DvNG4O4GkZ5GuDvQPgseMxR0J0WtSSSoLdiLy3uZUHfAdd+IcV921BPPhND76MzkEAQ8PHSA&#10;57ZcRTq4utHYe2xngW6IAp+800ULmCVKNk6JV5/lEjwiHDuPuCl+I3ZJFHjO224atuSbo+6PXLt8&#10;o3TVwYk446N49I0MdfX3dvb1tHV1NrQ2A7U2tjbWN9ULte4FaoWpFcLgit07tu3eDtK1dGd5rmKZ&#10;gFohsdmQvxGQdX3+hnV5G9bmrV+Zu3p5/hoYXHfW72gdaYam98S56bPXFi7ePnvj4eW7Mrg++ipN&#10;cP3N519/9wWkwmBc6WulwfXb7/6BImEwrnC9UkX83RdfffvJ5189+Pizu7cfXIVX9viZ6bmLJ8/c&#10;uHDtwU0MbgVqvYmp3beuzS2d6hsdaEXgXz9vN7iT9o2N9Y6yQ6olURbfcK7Kt6kQONdsWEbM+rCK&#10;Y/1M5BLcuAJWbE8j2GNdROjoYhKQyW+isS5kMhPDSXQ3t7jk6tcozq83NWIi16hV0E7qX2HpjPsN&#10;zMn0XQWjimt1tjDLVIhDOerPRDFRq5Gk34EFJ6t6qnzFaRG1egasKZn4vsphUg2sRBultBq12ilq&#10;ds2FPe2KquqNPEXn8m/9ra00xpOI3REsB2QlMUadMLYNlFWwpoa74AI9w8bTTDx2VSygYTOxK4Cu&#10;tK4UANvL6nAmw2z/ZDiTNhVf9gn5LTnvJLObGkbCXzp1ah4I08CVOl58VVGswISAN+QzBQiNi8wZ&#10;iuiThjuIQSE0QiZKZB0CTGiHDwWlCTZ17qTMrvw9hbX66AQLkauE7CUMyAE4jOGxhIKezhq5uERf&#10;Asb2r3KHOpuX6FrWVmdHgarFw0lO+iVewDGwTLhGK0IpvhLB+nDaIkum2/psvJ7OTwFm7AfQxcG1&#10;alcwAZjtjVA7+01Iq2I3or+iPoQNulb2KuOKU4J4oijvyqlXpq+d82S5Nf6Q8FL6AUFx+mbJb6MA&#10;siBZV2l/wBUGQbmnYngsx6ymy2o+Lb4RZrr4a3p7rK8GUTwHLh0XlYArY5/cyFCfA6OTcOY5Fzuz&#10;KzsGTSyroBTbB1SQildk6DYduaaFNbbUXSgjW5KH1n86NOgER+8Y0EYnWCMHgg9Md2tXXQRa8t54&#10;cKgibXmnV/vHsr1wmBAGaw3yKiClOnY+uiokrhUoR5EwddoCrmY19f4EvdIsQa6DDUOaGcoRLXa8&#10;E9DbaZzJj9Zi50+nEtuAVtm/kgfzr5wvZW7WtzfDeDGrIVHGb5JehcJpJ6cnqpM1a+ryBqI+jjqP&#10;bgfz0hqTKz+teoeUCYXRRTYhqxkN+bTbWXIpkNmiPlmhQo+tuWdip4XrlA8hKVqUCwK9qj/M7Ug6&#10;pZuu0oBlhWVuMOswvwY3aVcYSqZRtzv1j11bKLSGVZfQJisYpUEmnGngGu1kZUF5HN8sI0BJHOnb&#10;+fRAAQqYGnwy6xVPVQV2xf70xviDFPUZ5lhukjvrqifolEPdZuYW//TGu2hwYWdCT2+Ci4J1MMf2&#10;sCKZBSuLB4qqCabpEKbiJ7Dr8OTICIhB0I9To52D3S1dLU0djQ0Iwu1ubutu6uhrbu1GDlNtY2dt&#10;W18jIGvPaCe4Uwy86RxqaR9s7hhu7RxuG5jsHT42OD47Mn4cNObg0LHB0eMjg1ODncMdveMYW4p8&#10;xe6Wvra6jqbKI4fLDlTlV5ZtLs/fWJK7oQiz4zk1fk3exlU565atX/Heug+XrVv+7uplQK3vrHz3&#10;nZXvvLf6bUHWl99e/uqqjcs+XP/eB+vfX7l51aqcNVtKt+IBorVgezGwa/me7fCyVh3eh9zgxg6y&#10;rEhgQtvbORmYp4fhBPiJR5bDBIUwECaNrJAQ93f1C7Kex4Sb29cRFHwNFcn9m5fuXD9z89KJC4t9&#10;sxM7247kHNixtiJ/c0XhrsP76tqbW/q62of68OhCpTIxPDgFyDqBvCWqjk+hV8jpMnaNQrxqyOqH&#10;0UXMNNI/aWSVYpbyV7GaesS5qukd5K80O5RKXVW0YZxjN82mQcFLr2MWuLJ3Y+mvoryJXSEzXlqU&#10;NliWdVpCgJk57FTww6Lix/EtRp6+VA0ztLKRnDS4MhUTpbbcjBwky64NLxx8Hah/DVaTVTs0C07u&#10;cZCScSPLcU/10NdxjLDaOkRubjb5YhHiDe5OnG1QqYIQRDKkBIOlJGo9dXoBgJ8fJDDg1oA6a15G&#10;Ei/9PTdpZMg55yYLvImwpaQ0YQXPr4ksaONboWi6OgUtyJanbpS3HN/IsluuFcaTApBZkBURo7+1&#10;UZkxtg6WW3VE5gru4jQv7nypVSX55tdxAjAOKEoUnFSKhOGpZbSvbRMhGdld4V30oRfH4q6KAX90&#10;WLxs4jXkYPVfWYeCX1wLsgQCgjQpBswYycJvt/Dwv+JdlYAlRYCbeupWcLXMXKZa+vjggRb5rCNO&#10;v4M6cRFtrd9zdym6ie+vu7CAutXdkh54A/RBcgsrkwmf5c6L/qlbWMrpVec0FEN4vf0souglnAk/&#10;S6QG4BCTRE0pd2opUiihjmdYRr3461PItTqfCdevDSA8yv6a6V5gT4qU+TQFuO9jjO17ouIYHadv&#10;r5ApXF5HEVrrGAh5hYTARRordd/NmiCrk8JI982A3zq+POL+7m4zKU4sttA9MrVdeN7apMCGhfTJ&#10;vjwFVtkKIcUqR6vHt8rXyn9CJAzg2oEJrp3trZ3tLR3tja3NtUePwN267/CBvYf3V+6rqti9vWLP&#10;TpKue3Yht6+ooiS/vDCneCseeWX5W8swDicHUXyrt65dtunDVQUb1pVuzttduLOhqmuyc3x+5OSF&#10;mbPXFy/fOXfj4ZW7n9x48PmdR5zg+tHnSGaSwZWzcABTRboStdLj+hsENSFPGKj1m99wEA50xR9/&#10;fv/m/aunr8wfPwvH7Nkrd6/d+OgOgOvdj+/fenDn3NULYzPjHYNdTKrv62RMPR+KZZoYA++qHGYG&#10;VeInZb1JnGg+XJQdS0STpWZfDRTNixKPkfkwoGUupvSARGv4EwoMRWCiXk0VGjNQXbClzE5GqLI2&#10;i0Gvek9XyEpsMUzFXymImFU6EaxQrv/LW+hfCnya+KVGTxiYT+K5VMQ0u6kaVwmk9BxZBfUOpn81&#10;okZYwJW/cSC5tzQTlDbJxMTiucbVhuRYZS33hngy2Wsp++d+oJtSIMV0Lrk6cqQ4n+1opRcSpB0R&#10;qbTBRqQpDgr0G6W/nnyjdGUCExKE1L06/soWS26tnxvEPiGHKiEr5LtAlQJ1HHJzYnEJcItJwhok&#10;gydOGO6DRdDBS4KFdLRaRwpG29pUGT7NF0vmSgTl1CKNn+H0VDzwoRRM43MxHBWwG99KWC4LfCKO&#10;BTtE3yy2h/iTkFWiZauXvQ1AtthCwjmR3fisvokJpgFJt6wPpTXXIlsP4CGjm3YK2wlCrZx6qpxk&#10;HJWwg56gaxkPtwdkNSbnrBm2CEam2xZPgPQ02JZvwv+Sqh4fYfpUilBHYPEw0BwrvO34ZVlY7enV&#10;JCHRpDaykonFLVzxPKJz+SlWaCsbmUFQA3BsQvwJHcjEOCbuWI8dfmjOoSUq5jlK1lpqWI2EJaY1&#10;9o6YKAxDW8DDH6FILRLIFhLr7OFpZDDMEzfGxsaE2NA8JHdoACcjxjQkxujUrxSCjVhIMXhsFFkZ&#10;K7FBtDCl8nWHlbyBlmmHf/Luay2ZMaorP7Z8hJ/VwFbXU47fbGHyMgRSGjttcAIuO+FJ4U8bFbB5&#10;HLnGBcJmAGJL6Hzk/1Hnkro13eD1V+5j2ZWqLefnmguV4pecswtTIV6mB5sm5S+FNlWrOeSDtZod&#10;vwKQ/Ba+BQYUp2RR6hEBY6NZEbPi29N4WHHv/Dj+JjjkCEoJitIhIh6kwbsdoyzd4JedRvkZKS7Y&#10;NZykaHKlOmkppllYqByacB8sp86YdLX8TJpMWolUf/DuawWXuVDXZHh+YsE+OpZK7kY7RcO39qz0&#10;ibeV/MnUtz9LBZbV44+1WIqxCbTpgt4sU+KaosIjJaVYHZ+TZocc0ZHxruzcS9nlB4B3Aq6PMbnl&#10;zfipKRGUqMlkhTkloFgnIBIGXh0aH8bPniGk33Y0th9FXHBrV1Nnf2tLZ31TR11D+5GmzrrOgZau&#10;wdY+CoAxmrUBXCtG3QDBDkz0DE31AamOY52YRyI3OEYgt36g1uFjw10jXXi0YhbOSHfbYCcGme5r&#10;PFJxsKqgqjxnW8GGkpx1RZthTMotL9hYlPPBhhXvrvng/Q0roBB+a+W7b61497X3X3t92Stvfvja&#10;sjXvrNy4bMWG91ZtXrZ+6+rckpwtxTlM4yjdijzJ/IqibVU7du6vqjxYXa34JXhZqQ3ubm/q5rQb&#10;1BB4ALIOTY2CaMUDLCsyhEGKghqFmrd7ZKBzpG8EDOXZBbCsGG8DYbDsrLcgEl68dv74ufne42PV&#10;HfW5eytyK0vzdpXuxICG5qONkB8PIIFpsHt0EAnM0BjjPRG5hLylGHiD9SFYVhw42gXVceDqYbDE&#10;f9pVKJ5KukpCvgAq0uCpmrSII2VrEbUSCwlAutAnc2KZusQgYjiluc1KT8gNQvgHCHdmCQ0mo1Zc&#10;lYA3WH+w+PgKNZNDtarqY+recSoKDNvv5yadADbRqQnJsLEpCphFtnhRIw03VvAbsEauy+Mhiy/X&#10;W/WkVJETAATMCI2xIl7VEhJDFbBBHxrA1UDC8M+w37uLRb9qbl6/afAy92eM7ohtpkQ59Zi4uyIX&#10;jReyYD/fBEuum1Cpb+XnfKQ3t+bfP4k8tTFcCoxg05pDYgowUnngoFw4VsSrkJA/0SCEhYLcIXbl&#10;nUW6EkFuxsX5+5rYtD85ZdqJppOvEqhVmnPiT7GyoefULUD42SuhunUZEtPSzVuMtb7+UG55RAC4&#10;t0hiLUZGexIp86U5iJj+/O+NEXZggbsDOi15UqWuivTYxrdKwEqYny/m/RolB+ox3vK04LNLwgPK&#10;EykZLrh06yLC/9JHqhPA56FaNuLPs9Qlmb19EK0NhrQbGm9+bphCk0vZMfWMuOd9XGU3H7ozmsmP&#10;BoTN2yQq1YPQrQS/IWTFQw0mrr1KxeND5nBOdTJqxR/yFuCzKKUK+7gDnDP7nRqZSJCKU9RQnyD8&#10;8ehy3W64nXiCS4mD38I6KEmUmgW8CpIfnmdINFYYeWDYrHZnFuDPe5mUC9YeK+hBXQzf/nBi4MVM&#10;//7HMWlitu20ZwNF+2TWc+modBuHFUWoVY8hRApjMPhgf0dvF7BrR09XU1sLpMLIE0aYMODrwSOH&#10;wLICuCKWqWzXtp1QC+/enluSt6kwh9i1KBeP9Xkb4HFdV7Dpw82rluWs3lCWs3FbzvrKvMNdhwZn&#10;umeWxpcuzV64uXT13nkaXD+99dEXd4laMcH1208QFwzUKqIVw29+/RtMbf2Hb//u//0OUmEAV3pf&#10;YXD9zeeYmvPxFw/vPbp15faFufMYhHbqws2LV+/fBNd6G6j1o7uXb109sTjXNz6AJIgGJMl3t2EK&#10;Dm46/WNDQK3wIKCeyRJV5BEz/yFjnbypzvg1JjThaQmulbpmOAwgUVHjp9Fp8HAymma1YiIhWYkp&#10;08QiYZwYJGmy7BijWRKt+ly/Vfa2Rsj6pVC0EK8Ui5Qf+8U2rHpWiObokAYjigt2lGDVQmgSoc5t&#10;VXSOTWcGtCoUifocyWtis28MQw2EDKUDtRGSs2eYXIP9INYnwIvM23o389VKLWb17urXIzw1ghV3&#10;WFJceB8lPIntE1gV5iSyNYIVNsY8UfKrDBYOeEKcEiBWYNXIjjE9aTop05ikzqV+NQ2JIaQxPDP7&#10;J/6TcNHOzACQZPyIWnUkePgB2EzxEa96bmqSwioSidiV2mDynLCkYmYpHa1gdPHcY1QRoIzPIosL&#10;O6KwrsKfKFq2mJZ6WjBm+Gg0oUGlcm7NBPhYokS9QIiOrktNBFZIr/KNYnschCUQK2TILbSN2KiV&#10;wFU5TPYND07ibkRKFtge+1c7RCJqQUGztQrjpabaG+CfniUjxp9ns7ojxIROEpblmp8i8jY0vUpv&#10;lis1bZ4J1Yi/0vfFH6JnE1LhE5ATY2IQFcV942AeOClXiTiEwXr+uDnhMTykuzUalw5pnJTqu3ib&#10;sbXHFxdBtAqv6vvqHJL2AJciByvhMogZSqEKYA8mXJqR0CuHFdf0pLVw8ngEIbphE5lAKbgoln5p&#10;6kARLNq06cvMGImrtiRk/r1qC91vJEnCy2zUUasygo7c08JHCFh6sg52JhcdWHNxzqifIg8q9xsb&#10;BJnLFPUK9MPYTk7lEQCWDZVZRwSiDmFiG5W8a2j9tfCZSg1pkChWUiWys+qqllww0pK5SXbSyvlA&#10;EGuAGguckbNeQBjpYfEKtzRSVSGOEzIU135/75DQPEcnmLdY19PaGOUqC4vSxxXELMsaLqkaVYea&#10;m7dkDi6HYZKkK9Wzj2+ryYBETtXj+/gb/ETtblirnyYqNVUy/EWeRhOMB8pNpWhIPcU6gNEaLkBR&#10;hZgQ8G3bsTFMkdEQHWNLawVdQKOEwmsMJ3T751QPPDKaxZWisav/SoQPlcaug5Ozy2MYQk4ZUrfH&#10;6U2C3CoWVXaQb+Hbgl9dPAWQIJxM05FEifimYF0QQYlyjUTr4DgG6PX1IEBiAP4izLkRy9rV1Nx5&#10;tKGtpqXnaEv30ba+ps6B5p7hjp6RDoiEOwZa2hgd3Nw33jlxYujEwtTc0vQsJngvoWYdG8Oom5mh&#10;YQiDp/q7xxBQ1N021NHU19Iy0N7Q03ywuXZXTXXRnm1btuWvLdy4vmjz2jxMu9m8MmftBxtXrNyy&#10;Gr7W99d++P66ZW8th4v1V2998NoHa95bl7Nyfc7KDVtXA7JuQQxHOb1Mm4pyQLTmlRcAsu4+VF15&#10;cM/e2gNHmuvr2xohDG5FNga8pgrGQPYSHmZZoYuGSBi+VpgMEZ7U3NfZ2NvZAQoWC9jFs8gHBmQF&#10;WL1GYfBNiIQXrp6fOj3bNt5X2XRww46CnF0lxXu2Vx7cW9sC6I7pr/14YDrfwMQoQ4CRvUHtsVYS&#10;jR0GDYXfi7NSrJfVuQJRFgZb/0lEoflP9hDidMJJqDOHIM0Eo3l1AbCYxOtKV4W4iBriENrzfObg&#10;bAd0jO5JZGirVMKpqzBhsXO0/RO4Rt4P+02PiVacvY5+tVDTsJmMkyPTw+9HEUFMJ+ZZ6ghcc6o8&#10;nw2ntZ3us5CKVGo3XXxQyJ+kx3VwckwkntYBnO1wVUjnDDcEpzhIYeFq2NDX1yB2Cw1+4p/tTsce&#10;814i3aooFCMEE8J6kskT3LpiG0tAKOmTU4MSvxfDRmhnhipjn/zEYopYP1MMsi9nj4P2RW25sslJ&#10;ZYA7fAu+CaoHlSfMLyWzgHTLYInp+QwZM0h7/N6kNNRuhspaOqypJox0swP/lBOVeMNnlxE4fvqu&#10;5KXPT4y93QoU1x1gz6eT1exg4PFQlrUkSHw3S2Aciss1DQcafTH3UMS1kgQ2eNN35/7xTvYtw7BK&#10;0NGimNDI8DYRtIxERuxicG4KFYzqAHoJdQCvgpTiwb0nqa3toyZara1llJemMambIw4/CVwJbh2U&#10;kOysUi/H3crnNm9MusV4B3pZtkhYDy3y6hzZiWpkmIXnub3ow5pZW9UM1YWsY2HBvPa5XbhC+JHy&#10;5Q4j95KtpNI7cJcGax0WJEmvdYf1HpYhmeiCfTGLJohy8V8mlq024t5zlIM2IwoVd1h8/tjJrGMk&#10;TxO5Pp5U/o1bY7qi2V31qcWjGS3dEEG43aZRQBFjxqYMXNZmX8dHB0aH8OgZ7Gvv6YLBtbWrA3Tr&#10;kYZ6JDMdaag7VHe4ct9uWFt37d29cw9/wuOaV5qfU5yXX16ERAOMcgXRurkwZ0PBlrUFm9YWbtpQ&#10;krumeOPyknWF+wvqew9NnBycP3/s7NWTF28uXH9wETrhB5/f/ugLGlyBRb/+zWe//t2X3/29JriC&#10;cUWGMEbg/L9OZoLBFVJhoNYvvvz208++evTos3t3PrqOSbCnLpxYuDx/+e6163C3fnQH2PXGvVvn&#10;Ll9ArgSsrQirb+hohicFGh/GMo0P4xqXJTsKCZeLwWEmkhBVVvizVKEx38QBThr0wHJRoj9no4B3&#10;NdpUJkvMnoAo16Jf6oE9EsbcKV2yrDmtE7b/M+hT/XmgX31oRl36icmS1MaihU3lMcEz31MjXsOU&#10;FxEzGiZiUlSCZM/ChPQS/tgTqOSx2ZRMSgAYkkPiXs3awQyL0zPzi3QOEg6Q6jOQ4fRUuSYF6EIY&#10;nDG0GXonNpZUkMlVQVAR3MpGK2wsJtbIk1TfrDkwEmZZtK3ALc5nRz2RniUakp01hch6JEeyJcpl&#10;idcAGyONifwnQBfe3QJdOD+BYPFLocoToC4BFA0LARezWS/mMy3QZYSvgKuNlx7Nwv14DHwgx+oY&#10;sjr5icAPexMoTiJkRD3hg4z6BFnBXs5DPEzvpYhcpuxK8QvKFFvSOz6hZCZSpkhJRcedSUXaGMNa&#10;+12JWjURB5+Lo47xLd5OxRqfAN4juuZfcd95X5hdNA1LTpIdAvlsjeGR2qwdNwZAyyRktgTMS5tw&#10;poFWoJSJuxiUuLBoOt5Oa3yKd5cVxQwfA8E7v+ABP0Kq3DazrNg85VdRFy0DqrKRsFaiUllc0IRY&#10;yad1aABZ+5Byrl6LqiI6dbHHHOdFFpex0RyaTB04p+bSyUy9N1sGPOgOdqZkPzh6uc+1H4zJ0TXJ&#10;BhO7YxT6AakO2DdSt8n5SRI+kZPUhFX9ZJPGOI0/8S1MG5pmzLyvph+dKpzoR3k4mclJbtA9Tt74&#10;JWpSBcBVxssQn8SUhRCoY8OwJTK4q6uijhq9AdgkIVhCViYVTVpSIjhK3S9v59IPqxw0wRtNO+pP&#10;2JxGNDG7egaxbox5S4weeVfTqB6zwSoHRb0Kc+J/tVv4S96WtHMyWCvalguubuekR+JOiUIk7S7e&#10;I5M/Fm/LPa/xEoa1IQ92/pPW3+9h2rhZWrPn/awGLRs6uNG6ksD/ktL0+FMPzTOciyiaeMOEw3lc&#10;hNx40+UxShEUvr9ahYUHigPxoqgeVPTIPpr0hyyGXPS4zPWdXrlK5ArsPGQtHq1lMTmsFaKWctQT&#10;Sz2RZnKXOUfEZFHAYNej1rbp9/zfVDARNrsqcr3uHn8U6zH+UYyuxMzCFayHmMAklRqqSTvBxsDh&#10;YNwLS9uJ/pF+QNbuwe6OvvaOPkwgqK9pOnyk6VB9a21T+5HGduhsjzR0HOkd6RjAFFbEBQ+1tQ8A&#10;r7YgeAnJwGMzg8dOjs6fnVm6MLdw9sTJM8dOnp45Nj85Arp1eqBvvBcGV8iDe8Z6OoY6Wgfam3ph&#10;ba3b33C4fP+ugl0lm0pzMGpvVe6a1VvXv79h+YcbV2KGjRjXZe+ufu+dFW+/9v4r7618a/XmlZvy&#10;1/qxtRi5kVu2lm3NLd2av62wYEdx0a4yqYL37qnZz7msna2OX+oc6umANlgsKwaoUh48zok+QK2A&#10;rCBdh6cwVXZAs2oGx3Cvv3Dm/M2r8rKSYr1878a5m1fmr5ybPn2ye2KgsmE/IOvG7QXbDu7eVbO/&#10;hpAVRlnwq6Bt6R7EtFuTWppXGQfXg2RIOYqespgzHshofZwYRGgHrbI0wIpLpVXbP7Opngx6JcXE&#10;hgjf3+9jJidBONa7KklZmAq4qhslIMonGs4srYfWK+IriFnosfdapNWPZbHVDa7UZckmEJ2TRjG9&#10;LU9+X7wu39NJGy5u5sfE6S2wpJRmt2n8vXQyWzortK+Sjh0rAW/CDLy/k2a4QvL9tQjwS0WAMIGZ&#10;bN4CPxn95b3kwZ4O7/E2W1Jh6tXXkRkk/6FeYEASIBlP3OnzAvh4sUoiSektyXdxh4uGctfS72+b&#10;Hx7uPpCrZGYyM2Zx6FHFgu3HtqGixXF33W9s4xxmwxi7XsHdEWURkUqmG1E68rrrBuRFCb/3mePe&#10;n9cZd9z4v+Ej8Hwd62ucUKDvrjaKT2B3B7BbRqDFIEeELbR6mS5oEePSP+OAglYFBsPyopVT6yS/&#10;rB6Wc0uDzSYjI/SMmtyX9BKXrNGBu2TR5L3Jdwf8rcLtuMB6O72ouvFn0KsGIr+FkKrG4SQAqa6o&#10;lmiGQURgntQHXKt9jUhUT3wrFjeMrLzX6N7q9oQTCh5/nLCrsbQOk6by6PaRYWnFtvME8+wxH9Ak&#10;21HrUxjV60M6Ud1VjHw1fuUAwwzAj/1vsw9v61ZyWYAjz6TCllPtQQur/wt70oZeXmuysShD3ilZ&#10;YTrgkUpZEtRTMEQ6Mpm4TxRk6NucvnJQyhmFK7wdw6tIOytswp0LXwIgjX1W8BTF/FLEFJFxxQ1o&#10;GFzr8MTY4NgI3K3gWq0Wrm9qONJId+uB2oMHag5ALbznIGyuEAnvxAOkK8a3Yl4afiJYGIFMmwq3&#10;bC7ZCtQK18k6ANeynFXFG1aWrcME197JzpmlsaWLxwFcr907f+ujy9AJP/z8zidfPcAUnC+//fib&#10;7whcgVolEgZqFWQVcAXdCoPrb377NYHrN59++uXDjz67d+vB1bNXF05emDt74+LVBzdvPrp7+9H9&#10;2x/du3r7+izo1lFkP7S19nXggduQwoSBWhHLhEgFDqLj4GteO1SfUeib2U09m0PVst1bDhaxZs2F&#10;nKq4iE2yNtg0rLS41tPRoSqnq2S0/F/+3ueMUavqPYQChk/N7+nRGxb3Sc1nNyIIUm6Aw0oFX1lS&#10;UpPMonrh1OkzItVIyRg4cDCnTZ4KhcGHKlHIsxWpzbR/E4DC2+b6HDW8UnvQZD89t3QGMBK0HMWt&#10;GqxqVbDshFTIWpVpdbF2C8t1MrocliORcFJT8rngsbeHbyIe2MwtTbOa12o0hAcnnioc2IDLOFbI&#10;luG4TGDSp6sfxD8n0ShPMn6aagbXipEn6AcvQg+soF38HwAkB7qIn6RfFHARgl5iS41LFeaJYa1C&#10;UMRa8ppyTAs/IOljsdeUA0QARjyJA08uNDKfgE4tTqbJkwwqeMWTeAF/j5k0srCOYLAqtLiYYwtX&#10;avKm9mL8zCRziXGwAUfFppIeVIAwKXIPI8UvDaHJeeJuoUNLxbLAZyhghcosplXuFkW8OJbAqLaz&#10;MjJKYlrKpLG7FaqM3SIsDbAtBCgJbpxGUkdDcDt3+jTAKv6L0dgLhJpWDgscRtowM7Xp+KXT9TEd&#10;7eBlOWChkdbIVqLQEayYuCWgytE+V7TypCEunhi1WlGAr6AzKWb5sCNA+E3gLXZXeFu4FFtoCTHV&#10;zs7H0hSf6OsQrgu0mzGWBkAChqybon4MvbvBCXhQijtM1maolcVmUoZahXt9LSmITCm41uXSDyaB&#10;RNL1iaJUvYJixaBIHSymmYkCZXNLwgwlMFk3K68C1guqjnVFkehI6XBKbCZGZYKRRD5ArdqBpFLl&#10;WiFril/a8ipymO9vulWx8rTI06APT7+WibiwHY8UTXoOxJMwLN7QsUl8gfgZq3rMzbrfbOzqdzCI&#10;dWHn7qnYG5y31Cp7gWPj1tHNSbvrLfdmixZmRJMb6rrZM8KBlZbnT57Aak7/jIkXJzmh0CHdqpaw&#10;uAh2av0OwgmuxUMM+f3es74X+8Ee7cC4EfWPrWvSDZUMVar+iSpZcQYEDbbE5aCCQBipYgCJnfCP&#10;mFV6pThpRvUNqyVXz6kMdfq/tZfondNl6g+irC7KLxZYKhnlcwtlmstK1seuElQHs9ROjW3yNva+&#10;Bukqe5vrXUeqquoFEoDkDG8OaRY0S6OjUMmOo8nd1d7b3tbd0tLZVFpZtD5/zeaiNfkVm3bsLd5b&#10;s7Ou5QAChAfHu4cn+wbHkcGLWCOiVqiCJ7AELkwunTt+5sLxpXMzS+dnF8/NLp4/ObuEJuDQwCRM&#10;nr0Arl0MGe7soE64vb6r8VBzbXX9/p2Hd+88WLlt7/atFXnrCzetzkF0MFDrig83LH9/3Qfvrnn/&#10;/TXvv73irTeWvbp8/ftbCjeuy129ZvOKzQUbNhdu2lK0Obc0p6CCucGYc7Njb+Xemv2HG48AskIV&#10;3KbxA/CyAqwGah3tR3RwzzBmxsrRiu9+DGNtmB5MshQsKU7zC2fP3bgC/yogq42sZ29cnrt0enzh&#10;ePto7/aaPevKc1eX5uRXle9rrG3saesc7sOMHObBQmgtbCBaIzoL7DUAscgXbTZM9BpnzPB8E0nu&#10;/yWiIB/Lgw6EYD5Nx45oyiNGDFF0aXh0MN1lOJqk0NWYMLXofopbHigHXe4LoRF3ua3mQF120NWk&#10;B149eXoJD7Xk0BvlLd8v9rVPohXnDpAtxCYL86eW4E2FCSqIJiKZ1Mfxuer+kZkcvDLxq+ih8IoA&#10;cDUyNGmmMzlG43DL2SRiby46QaJ5hV1Nc0nzyetLA284ntQ4kwybrN3cLVyRogkl2kqIwrqJ6CjF&#10;GkiJhIho7k9rU4VSeJm42va1ZmDgfpn3oX8j3WxclYbiWhOEnEPO7euOh0bvwwXBHQ3SdzP03KKQ&#10;9WVrbbBbY9pUxjX5z329C9jQHWAenmcamWrbiYl5/O10cL0O8FiYclQ3ga/3NpN5Nm4XKjMC8Trv&#10;rCYLXhyuY2iX6DUHd5HXtV8Rn2iwLfM/z08n6Ppb4MW2P2QpVob33rfuBbCTqHZq3FxADaHRrAhc&#10;Pcgy+UAEUA/bNhGmTzN7OsjuCu3b+4rXWw3OcazWb/ujlQVlg2ggW49iUpcHayM3O1leLaRi9xNq&#10;HcndeStU8oXht07L2AbfEXRkyfb7cKsfyt/oxkG9twURuiPwjhM2EFy8qSnjP1HoVARNZdqBZOuN&#10;AGR/Hd+48XOCeIOrkIsBn7SWLeBn0uyQefYXzy6HtMHuREcj2LfLaEilprwVFr5p6nQNyTG/UZzA&#10;hqm8PM3KarYT9owYeF2JvAUrdpvzYCYxshX3oNHh8VHA166Bga6+3p6BvjbSrU0NLY1wt+6vOYhH&#10;9aF9/HlwX+XeKrhbQb1iKA7G4YBu3VpWmFOSh/GtW8sL4DQp2FmyrmAjVDyrCtYtL1i7bvvmg237&#10;B6a7Tp6bgk740q3TV++fR57wvU9vPvz8roGr6VaIgU23Qi2sPGEMcRVwBd36268xKeerbzG+9eNH&#10;n99HnvDNe5cXLp06eXH+3K1L1x7cgkiYOuGHd89cOjs8PVrf0dTQ2QzGtQkjz0f6gFoFWdHcZHA9&#10;G8dqyqvSwzrJ4TQmNs1hmg/EUhz6XiWMGAEKi1oMzPQjiW8JCI1+/XoRIUSnTiTO6FnXokZ0GVnq&#10;ethCSJfo6otZeygULfCshoUgovqemRQZ8AG3EtTeivZlWg2QWzIecrMtDxZIlrnPeUPk0mKsTkKP&#10;ASxNgYKbFJgEGCFcJGUoDKkZn4QDHCAkBhUfgR2YfVBG0gQyV9JVbMP3Mocd76QwYYSzevhIjGKJ&#10;5CCNugEl5p8akCMAIqUnvq+RqpCtw6UIaoBvybVOnZw/Nr8A1CoDKsOQAMysFsZPPKRTJbxU8C99&#10;sDJGUiILthDKUpozhdHBrIrWE9ZXeE8CY3xnQi+PWtVUlWRMdUqTJ8pwAA+2BEwsnKuUDR8/0Q8K&#10;W0Qrx8nGy8DWEjmDbySuI8dIUJpJfzXuRSlNHu+rlF2TsaYf+VyCZINVAD/vYnlxIRylSzhF/mpA&#10;jua78jBLyUyqWhFWVk0788mOVv8034vzBt8auwiUfUb8CufzxR7PY9SqjZTAWA/vJeo/7QsngMdv&#10;iF0hGw7ZM8CeELsClikP5gmdeh7Guty2YE2VI0XBOlGr2xPik/lc/Q/JidWesdtbpLSt6lSZK3ZM&#10;Cnv8rc5pcsUSVPOKIplsMRVhLce3Mv1YWUdKQg4bj1QQBFoCk8RvSi5xx8viYaaYpMSgQBRqPPsO&#10;ISzHT/G0His6rN03QDV8xa4z82yo7M6ZzkZe3lyVZqGOAHXDeUKOXzblq4qBoNECXTlUiQO9GDlu&#10;CmCVXyeRq7QZYOfERBwzBryFuwWr9psrLcJI867OTDLIzACq7PuG+lwEM2IWny48yd8wLFpUqgff&#10;qyZm20+LHT/IRLF/ms/Jyl+VfeR4hXtp0OJQBEFiS4Xdm/dOwCtVNsUcP6uOvUl+IsaY1ZhRtG/q&#10;SsFR0KWHgrAHISGf7KMS/SoeKZWJGTR1Ceueut1orCeSQlj1mQOZmIGcBX6oh83usv/Wii+XC6y8&#10;EU5DiSODVYRwXDcH56NTK1N88QkptTTzw3SHSrEQaEFAyFJYdTyeq2suPaGcbCrrVUpyk+D1wsGd&#10;Aus4OoUIx6GBsYHe4d5WQNaupvqW2q3btvzq3ed+/Nyf/dWT//GN5c/mbVtfXbujvu1wz3D70GQf&#10;gGvfWBeimLrxT+THnRiFKnjp/PHT548vnD22CNR6fvbkGSSoTY2dGAHLCm1wJxTFwx1tQ22tg+0N&#10;3Y01bUeq6/fuPlJVcWDHzkO7Kg8BuFbkVeSvyV2zKgfpSqtWblrx3pr33l751rurYGT9cO0WsKzr&#10;AFY3bF27uXBD4bb89XlrgVqLdxRhZM7O/ZV7Du/bW3sQicEwslIV3NMBvMrE4H6qs5DABLzaD4oV&#10;CmHMaB0ZgFgLzwcmhoE5EZ6E3OBJaEQun79469ql2xhycxN2VsQFn715+dSlM2MLM82ArEeq15Tn&#10;ri3PLa7evqt2X3NvB6KbkLoE0AvIijLdyl4fPt7dPXXJQ5IklLUC0LyrRh3SOSZ20YQV1d3CG2yL&#10;jKhxY5yj4jvYWha+M1N2Vmd+Qo+isdPPwMw1qKNu1OVhD4VXtINhxa3hUkUBge74CYh455GThKhJ&#10;tskllCIPxmvQqkItawB4BsCcGqLS1nDOiwaDfENbG6oTg1XiT13LQlPSlMruaDiBnxYyeMt9HZmZ&#10;4S/Jrz426/p78X8VhyYGL+CK/9aGQOyHyJJNElZ9Cn8fnJWYPUemCW4Z1fDqM7BhOR6SfiITtofU&#10;O/MK5lAAr11elPTpGv1i46WocjPqutj9dTJBJv5K8mBhQvn2ndgUXCjPJamIAVkdk5MhBO4lzrlR&#10;u02IyGcIL3m1qNQI0K5Op2L4XWNGdJCKNjWkbeA6bxGpEbhxbxyCEDYrYVj7x0dKAcJcnPEm2DyI&#10;XQ3SPIbUe1KrZaxm+qvUgEthh4Z/4FStMxdXL0TtHPiI4sv+kDtfkmAeR5OWDqnyfiDUxOcK0Mp0&#10;Heyxm3puHGRyGG6zhh7hs9zxebyQmpF2X0M70xZufDpQqw+67a/6OG0AtTa0cBvIpWvQlJoxf9Dm&#10;YobJuzpdDCehL15vXkoAjhYnzAsAdandGZYTnVS2pfDq0OGOHpNvpqZVo6sSSdc8e7XZEZvsPcZN&#10;jdat1ODqdPi89Y2eRKs+SKn71KlpNQuFgp94lcCfsxGcsrJ8nfqIGLcbu/L9pQ/yxahxaxNgXKkT&#10;RrUzDufGCEjX3qHBgdHhvqHeTgxxbW+pqa8F3YoJrsCrAK6791ft3rcHjCsihREmvK2yAqQrBuEY&#10;teYSuBbmVRSuzlu/On/92oL1a/LXripeV3SwrLaHOuG5s9MLl0GQLl69d+HmR1fvf3rzo88xwfXh&#10;F98AuDKWKQKZ5HEVav0OBldgVwBXulsDuD76+IsH9x/dvHjzHNytp6+fRcI8MpmYJ/zw7sXrV2bm&#10;T7QNdDd2tSKWCS4VBBx2j/ThHjRGYw6Dr4HesU8EOzkFR9Vm2FkzFysqRtQwtpiiarXK1zQpLWbK&#10;RjELytILhXoaPOO5hiQVUmqJFy7DV/MoZjUSpg3GVdUpIbE3ycUw60yJB1U7uSBkPSkWShW4am/B&#10;QgriUHsbtQZ7pEQhuHABEPAtFIwK5oljJvlZ4n6zB+ClhKXAJhw2Q0QgfhUAR3QjIYnYPuIj8KWm&#10;qSQ6IEUEgaHJZ9bAelvjdv6e42oMwoktlSdMiMGHIUOCV6bTbHyNvKUEvihN9dxXSV+VVkvEYWhm&#10;QIvHE8AwYFadM6RNJ+AGi+g5MZLjMtr3+5Sj4CuQJ4yap2aXTiO3iayj5scA7+F/LS1WaDAFuuAD&#10;e8fHe8bG5IklwkweVE9qpd8SoNSZT6BYzbiSlQXROn2sHxuAlwm4gmwUcJ2mf1VokxlLCIZVRjHA&#10;JICo3KHE26SLheXwv1kUk1GrZ6tqnCkpYipy5XE1eBNRziNHKK6ZPdzCaTC6OsbaTlOskE87+5fD&#10;gQDmpRwmVFYIE0UFAIFJYm65r0OD2RTxOBaRpbLCosFAwM+/ImInrRpuYeFYYDBAVqZPkTEmFBSU&#10;FdEtPtlpw5r7dMqoVa0LUfOgynUuev6NUStnCPnsSaJo/CE17mq6sFsjX6s82T7JCAszeG9Zta3h&#10;7gMZ7hpg40CzVSNJsLC3OEaoWCXWjU6VuAhftMaK2gO6w4V51Yk+XCBU36hhTJBG1Ep4rMsmW2tC&#10;wgEYbA2DvPgQJOvqxQUQ/Ko/HWsQ/1d8LF8gAlNbK7yqTQJCA0wVJ8mbhzvTSUvMj1aCnAOQSSyn&#10;7WRb2mWEJb6+4fmJuc2kIVQBoQ/SsByzQFoNxT8bggJdO8HFAmD+LWs17jre6lyje2KQYKSrk8x3&#10;6qwXbg/aHIpfstxaa67Ld96bFS/B//WneOabq8ksXwofgS1xK5FfKktgJl4NFOFvZMhH1Crdl0tb&#10;8z8uN11rPi4pFLUqBGjvVrAfqWByZCuG2YA3oBOP1Acq44iyiFEHeLdMJGZVGJIthFts+eO3dvPe&#10;YjNTNy6GXHIZKjz2GsVfcXvMe7DKIR1HBJ7yZvlcqjPmBvsxdQK2Z0LWfpCQsH32w0rU3NzZUN9S&#10;U11TWVpZ+OHGt59980d/89wfP/naX738wZPrCt6vad4HpIrgpcGJnj4MuRnvHkVK8MzgxInh2aWp&#10;hbNArcdPXzy5eH5u9jROgDEMa6VCeKK3Y6SjGbNz+luO9hCyHm6t2VO3h8C1dveOA9t38rGjdHfJ&#10;5uIN6/NWr8lZuXLTsmVr33l/9ZsrNyzLKdxQVJFfVFEA1Lo2Z1VO8eaSHUXAq9t2Y9B8KVBr5cGq&#10;g/U1dS2NiAtuaG/yhBugVjww571vfBCoFRh1CKNoADJHBwYEXzEOHoAWEU14Mnnq+NLlcxcIWW+Y&#10;aAVqBWSdu7A4sTDTONxZWrN77bbcjRV5Zft31bQ11HU2oyIZgBl4chSQ1apg7HNVZpyzAoumSmRG&#10;XDizmmDPpi+rhZOY3Hk5FmR6ZKuwqOTBILLEUeDYMTuUYbwiaedQPTP7xIc71eJKo9HJYGbMp0pg&#10;Qq1ORju0hct/bluEI4XF4fP3YFTRI1YfLezfQoZsl8C2jbrcgzdSjau3le2T1286V7FVxsAOs/WH&#10;6rQM1Cqcg7ImQsh8KSV2N67NLMTVyTrfg0D8Um42GRr5a6qdNAVmFQg/g22GtdhvhvGWlXKneXBI&#10;iDltj9SbqE8kcCi1p2p6N/J0VXLVcoPMT9RiE7WV8o0N5LyGmAm0/DL6RykhSeutXKP6X9GY0XTI&#10;TiQhHLsNbYyUElXSCanQqUMxVNa6wSfiS7WqcDVGA4vqa/kpQvQrOMHFHy+OvqQC+SzrwE/RrVxJ&#10;vG9NsVrwnGFRm2ZF50qCHqFT8JsEhrTrVd+OnWWvlvrciBjgHfNxDATvm49Rq/U+pvq5UPPO+FiI&#10;q4/DKWE8n767goUF1L3n9eCxFjplF1IC40gN8FqqXoAzKdC1pHslnCYJtQp/mriO3i7+xA0LbW3m&#10;sOXO5KWh08wdE0v6dfW5V/KYb0w9GrctlAKdgqyzLGW9efhyBdF5nvgLSuKbbgp4Ln1+xrXqvx4P&#10;p1Va75iOrO+5zJ/XzSW6IWkDeH+RPEFzhlJf3t0EvD9HuLG3xZ3mBkSw+lLyW/Ljby2oH2g/Ozq+&#10;5bGvIdSqlDV0HHhicEiyIOsESg6EFUEwjKzd0eGhsZG+4f727o7WzjYYXOuajjKTqfYQ4Csihfcc&#10;2LuLdOvO8l3btu2uKN5RWrANU3AKckvy8WRzcS6y/ZDStyZ//Zq8dQCuH25dtWbbhpJDxa0jR6cW&#10;xk5eOHH66gLyhK8/uMRBOJ/d+fiL+4hl+uKbT7769Wff/pZhwlAFw9GKB1ErsCuSmWxwBXDF+FYa&#10;XB88/PQO8oTPXFlcuLJwFrFMnN16786j+1fv3Dh7+TwC+Vr7OkG0ArUyTHhYqHVmQm0dHncmpeGL&#10;64zKBo0CO3HGaRp0YldXIlFCkWfyE3/FokXWMCNGe0elLpalWVMk8HAXQ7UiHP6oDViMGct5ZI4x&#10;qmpdD61Q1oleZqwrXldjFNXFMIOScQPkHjX5xrEyqOTBFUX6LP+Q2kx+CoQ/cthlX4dUjf7L31ob&#10;jxUPK9iCB3kqtYdkJHXC0lSi8idME8PpgZeeeaPBNhi9jtqGO0cyQ2VHKRcKE3oyYKl9y63NkILZ&#10;1HAsCsoaUABzEdxKMCzem5/oLGL/029i6Ot3s2HzCYT3Mr+XQIUYhsybcpiADEGc9owh5gd7k5/q&#10;qFtpU6l0ncCAU7g3F5fA0/pr0x8LdXEC6x5JaqMm423VDKDOO0bm0FoJiIW/deATUpdsbU2QlYTq&#10;IACnMO2AvLUcvYN6Wq5OgFVH6RqUAvsJxBLQCjMzbMk6Z8XtcporvaM01nJ4D/Y4R6EoudcssSXU&#10;SqOOTClTzUKApF4zHJtkzww9pj4ZMgMsQIzCw1lOoChrq8S03J9EyHLA4vvSBMu2gfhJPFc0Fhlp&#10;6m+Fb+0KdkiS5QRk/CXvHIfhHim4Egbb2mpWFq+0rFdoFmQ196rVAmZKxaMqNwxnqk4IGoyPMfma&#10;cnZuDNVrxJya1OpThKoG5FKIbvXp64wrbRXRbKRMqf8hRTvBGz2iwjOk49TyoQ1ASjmgVgBvbqH+&#10;qS/l2DRNMdUCoWs1wi2wfHuUjlvayb/KZKwTUAd4IrOkHSHMUPsK31pZZ8TMOHbsNgWRS+UGk5nV&#10;zeJfKRLJENeBTAlOW8/MlciRvOYBzLsaabNXqmi44/OLnubsQCYiwCR7wz2Jd0SxB/7zjOLLuAX/&#10;l5p57At65TLVgJ/4+kpFYqJVUJ0KdifGljaYtbJa2oL6VgbyRouyFeyNVWpCho72DbGTmNvoF2bt&#10;ALndRKIqjQnvYxGUG8Oy70Z/UV/TxVAs0LF/yIMhfok8LW6ZASSURakqMxr2Llvdrfct2b9xjYjf&#10;2wSLJ85OlOjLDEAo/VKPeXocWiwlXrqW0lAH4hBnS0ZZ4/dU692lmEG7K/KsFJM2mLuO8nK2LWOv&#10;xsazDeHqkKjV1bA0gWyio20vPyEZV85onRpDFBNQXO9IH1jWjoHO5i7Mtmlp7mpo6jh6pOVwbdPB&#10;6pqdBTs2v7r8uf/xy//6f//lv/yzn/7vq/Pe3X90N3KD4WsF3QreFfLgken+waneMaQNYGFYnDp1&#10;5vj8udnp+cnRE8OjJ0YGpvt7xns6R7oaehsbeoD36o60HznQdGBv/Z7dRyqrjuzedRCQtaLy4I6K&#10;6rLiHfl5ZZvX5a5Yten9VZuW4bGlYF3J9vzSHQW5RRs2F6zbWrKloDyveHvh9qryXft2btuzbXv1&#10;jkP1hxraGiEJ7sCsVIyfQfYSsKj4VXpZxwagEB6YYLnA3KmpUcQ5ooAA7ARf2o2437mZhUtnL9y8&#10;evkO44KBVy/eunrm+sXZC4vDc5ON/W1FB3dsrizKrSzedrDyQBOFwc19HdAGw8g6LqSqCp6ROQYP&#10;Jk4tZ2BNDNSqeZvGrmJ4SFCQ6dKZE22aFMUkg6WnidhsFmJ1qQAehzCJ3OPBxZljaQDPq0Q9mUYT&#10;VKNC2JyM8S0zk8iQCHmS+WThLuMDYTbT5jTLPrTBAglkWZVtprM9lois6WOVI15vXSK/mhpSbu1R&#10;EQ1IrNTilEv0uAWjsti2W0WjidIR1uJvXNZb75A0rhl1GRZWXFxW4PNqwicsnDpFwCxyNWhqrjBm&#10;gTBEx8BVP/lXDqFNkJiEGDFt+nQ/TxygLj3xgarb1LAjVYLKT3rOFKAlqCPVqDoINuJaB0EvqACD&#10;uhKK25XZFa/0VeyzSMQm8AOOWiKiU0yXEbKlmL7eRexzdQ2ds761G15WW9iyiz9k+A0T5oL/zKi5&#10;aPlpoZNoyM0yCte9eXjCA6Q95r6M3yS9lVsGXG0gagUHq3dwLc4+Y+zGuOn4xsGFmsx/Zj/RDUIa&#10;V0JEtnq1gJszdF9DH8dLA1DHR4ponFNYcA7QRWlVLR3OKaML75BRoFn/0Vy9rkRKzRWaxRjtANJQ&#10;SWhpDWDPRhI1lvpSvI58KRnFKeA9/N6+4qwENqTXAaI8R9+XJ2S2o0Az+vLUTSSi3dMlrGXf7g/i&#10;Unl348YR3C+/i5CzJA/hwjX+yRzCKk4mMHOFW+LeBG6XeFu9s3lpXAtZM9Qo3fDGJzmOjvAq8yA8&#10;VEnXtbuoumalxTAO9zHyDcsg2bdO1RW+GXFgOB6ArHrQ+4DRa8MIPZkaH0t5wiOYNyGDa98QQuc7&#10;2ns6MQunoY2DcA7X1dQ11h84cgiMK2bhQCS8vWpH+a4KTMEpKC8qrCgBcAVqBem6uSgHwHVDwab1&#10;+es3Fm1anrtqRf6qTTs2Vjfv6plqn16aOHVp9vzN01fuXrj58Mq9T249+Oz2p1+Rbv3y159+890X&#10;nILzO+qEf0ei9bdQCxvBArV6EM6X33zy6ZcPHn1x797Ht67cubBw6eT85aXziGV6dBd06437ty/d&#10;vIKrD1FMTT0cuoZ4BTyg7sGNWMQ7mpWcDm2+wbAzIKIQqUs+++Ak6FXtKjDJf6qOdXVHwBaKOQ1o&#10;EDQleHPZlgbyuWxzEz/ZYpGdQYhrvbHL1BADRvYSbaIs+WLmTXA8ZCkUmMKNkblA3AwBC4pzhBWR&#10;z1Qlr/kmHC1pBOFtZvXiCaBijG3fNUEa3ClhISoc1MYoIx0QS75Ns1sd80tFqoGDCmkgcLKseHDu&#10;Y0BWbp6lwrTpklmVWlOCRwPGwJkCnETaabCoU2CpM2WSMP/KmbgmWi1d9JxYbBW+r5GFX2nwQl9r&#10;gBmF5YZBFKnCTFHCVBVaLuPVKVhYIbok0BjnAyZXlldSl/J88n01PYWBQBoJYx8s4QqWqlPMJZb8&#10;lclAhHCApgS3wJbTzF6ie5axT8CueOdhMJOavoOgYJCreK5hPNODkNBgScXCgdNIscacbaPjR+mz&#10;JrjYrmlm0tNciWmF8YDrNMOTEmLgRlthZYbkvqZbVbpcRmwZsspkG+Bc0mKQwJnvV4FPZLS534X9&#10;9IaeJUvNMKOPcVzFtXpv4PWzS0tiJnHqsxHiC8lkbNIbh+rYbCq+LAbh4AHUqthkaokNXHFQ6Zii&#10;CDZ0Ag6Fkmc1bNDApW6l6IF9PtMPK7YSsygixw4BbTg/T30yjmMElAHM4/qPhoeN4CIKSHLKEkBe&#10;19hVQdjwUk+aEyYEBTCIEKaAqfg9wDZt5Qvzs4iExWVsmSu9viz1cMXCuon7ogYwEEQhpoKjGkRN&#10;EJbzlzxGjn22u91DlhmwzJ1PnOyGFv6Kk4E4YVVYWphTBgO2tTLju9cpbKp9tqY6DcMIv1PEkRGp&#10;dbnGbxIzM2rFC6JjLRziby4FtxzzCV7j4k6jhAAVoCk5ycgwCYOZaaz/tb0hbQDBPEcsKO9UaD/B&#10;ewlLiNlcTOj2prs+mahUYYTYSXc+qd0ycbI9tCYYjbq1Vlr3a67YgJxIz1JnLe4qMvhKtwnNjbi/&#10;7jpPhkCW16n1rsSIFMfq23AUqeKWfUsWqlStqduzSqiYdqD5gShAGXHJug2bBOBBa6vZJOJVEU30&#10;IiqERr12EUcZ4PGnhD5TpIHgBAp6YgNXDNZYmjRQNYbNVpVDYbZrIzpngueZgW58DPlDqp9Y541N&#10;45aJGS99GHLTOdDVOdDR0NlwFOEXXQ31bbU1TQfqWg8daUEa0+ED9Xu2VRe+tuKZH/zi//zxi/9t&#10;Xf571bXb69trkMMEyHrsFO6OAIQYeDM0MjMwenxoAj3GhenpecqDh2eG+iZ7u8e7e8d72wbb8Gjq&#10;bapprznYtH9/I4jWXZU1O6tqdlUd3rGnZufOfWXbq4tKd27dWrJ2fe6yzfkrtxavK67IKa7IBWTd&#10;sHVlQdkWkK4l2wu37S7btXdH9eHqPQerKvfvPtxQ29zZ0jXQ09nfjbE9PcPsalMSPDaE3raZVcRg&#10;gJtC/BJ+04VvPdjdPNjVNtI3vTi3dOXc+ZuXLzF+CaHBNy/Dy3odAw0WJ+anG/rbyg5VbtlZVFBV&#10;tuNQ9f6mI8CrgLvdowOArMOITdKED3oFxa8KQ7rXwLPdjmUXeT6XonMRGnX6mgRgCGxQ6Vp2TqpW&#10;/KpaDDxekVmtgUxCnjwldC4Z58QwXhXxkeBiOAEAgAscPK3xhrdE3S5pdyVxNK72FSElMxtJvkbc&#10;meKlqrGxbh7JeR6EjFGcxIeaOMogXAklQqjP4U/ITxanyhLfTt3E4vorSNtshwW/CDTzCGmXKFdy&#10;A7eHEoUFgQCRuS4lZSwJAXreppSWx2EUx0hYMUIaSBa1PsT/ook46YQROCekxvThEIbhKuRPDByo&#10;EVmesyU0HoOsvHPwjfQdWZdTliILg72gsnqGnc9dDGNvPQ8Qq6+jY51CjxI3LlElI8rZacJ8zplT&#10;cVIZeKPk9VyZbKe5PWE/hXsEPjF8mMyU6vzky7CdgDH+msaNpuV15hBIi59J4tgAfsoP81iXtGQZ&#10;02pLAv+4QcD3JMTlRWEsJDBP1Kr/1Wwes6xqYbhR4pAC4iWNnVOdHf1K0q0K3kunOlc2fRElcmlW&#10;KnaU1lteLNirQ5OcLwJMqN4iRTc+B7zzHcflvW3RPtdP3ZgM0qy7dkqZj515ZjVfghNmqpNaUbOK&#10;JkIwO1ZmQb5ArZba+jePrzuD2MCuPCW0PeybPB6l5lVCiNT/a3eo8K2z6HlrsHAjbhM6XuEcESI1&#10;cHXaPM3t05O+XrhjOVOKuDGyl7nPyYv6FBXy1M1X926N4OKagJaTT3tro7BbdLcKQl6rSqwtvhnF&#10;ndHQQr1XU81UdKtRqzxkSpN8PeKjQbcCu+IB7ArGFQZXeVwHO/oQENjV1d/d1tVe11QP4ArSFVJh&#10;0K17BVyhE0aeMMbhYBBOKcKZyou2FOViHA7ChBEvvxGoNW/9hvz1K7esWJ67YnXBirzdmw527Bue&#10;G5o5M7V09dTFW2eu3790+6Nr9z65+fGX9z/7+hEYV9GtX0IM/N3fIZOJImFD1t/93beBWjkF5wtA&#10;XIiEH3x659bDa+dvnAbdunT9/JUHt25+dA+xTOiBnjp3GnccANe2/k48gF370TxlAsI4AtgGxocR&#10;Ho7lAtWaykjWkAZaBnXKZ1FgEtFdChN2Q0d0iEawUv8oO6FyTMQcOAzFJaJrVFdrFtRQYBy1E0tQ&#10;9/r9oGOWOmTFoMR4WBau2DAlPBGtZahYwmZ2TPQOVMlOS/nIIbTK30GVDvzs3GOPzLDkWFUuWRl8&#10;RO/oKLJaseWcCaopNTSLImpXY0SA+8A7SiVKLgo6WeAaS02zB6EyhKuY7aKvb1RP5Zo+gjZgjeQJ&#10;aCAs6qRiwwFSX0SnTBEKhEXgQBxLoavimqR/5ocKXCgtWd+UQIyxSiiuprHBRGF6QymEqdEF8wa8&#10;RMBt6yagGrSvjOpVOLDVsPh6tAXrrR3CJHwYKmRCVnliJS4l+AQWwk7xfFFgSKICdp0x5IbwL8ac&#10;igz0pFYjQ8pxPR0H7yB3q6ez+sGZN7OQDU8BoBr9AtDiYXOpAKfTfRVjJVwdo3qo8iUlSzyGngQR&#10;GrbcQbLT+BO4T+1EFUrnw90LqluFJMMTK4Gxtlbpvoop9huGrxJ3YtwnBLFIh2IHahiPU5uBafH1&#10;jas9IlVXEZp2FN+bpCVf6qGvnqOjzQZMBUAF5lc+GPYDRchEreigPJ6IgzNvSoiRNDhDm3RaxPjg&#10;iCwO2foQiNZjVgiQhqXKV8CVm03tu7T1YUmnCAG/tB7YSncLj4+dwlcgdLQYnYIEJTZTXSzlLRGs&#10;U3NFOGhOqT8LX19IVYpcu1tD36/1PeI3CZDYmHRJ5wXCh8ySA49RdiMKG6zZzZozIS5d+J/rhUhy&#10;p43TGgooyw2TTd8uAv7UzNigWEOLK9+8FGvOQzbSUxqb3bkEdfhQfoqC6cxPWhvmwpSZTOQJQ4Xr&#10;StQP41i9FWtWOUW55Gkl0pSdRP+afXUzT5NXlLZPJRtrO5mBaXB1cWw0q0KE6iy+syhEQVN9rlrI&#10;yg1mJ5LvKTMe0b79PNKxsNJKQ1/Frifrr1y+EQQlQbL6hQxXRKQTPl3FitRivN2GItEON9YuKcOT&#10;dS2rB+2flJyZJFLBMxi+prJMGScqO/AmrE1FtGahmr7Bq44RM5bhGQ5ZDfmfY3hEurLUs8vIrzTc&#10;dadfacB8H5fmRr/RQY9AF6z7DNl3WxewDeNJCVwpEkblCqIVo2562vva23sxHqalsbOhqetoS09D&#10;Q+eRo201zd31bX0gMBu6BxHfX1N5sHRz6YplG15evunVDza8sql4+aGmvWBZp+bGJmdH8XP65Djw&#10;6sjM4NCx/hFg17lxEK3IEKavdbyne7SrYxj8ZEdzX3N9V/3B5v1766v21FXurd99oL5qf93uPYcr&#10;9hws37Env2znluKK9UXb1pdu31y+c8vu6pLS7UCt63OL12+vKt1WWVKxu2z3/l2V+3Yerj9U01BT&#10;01Bb13K0vbeze7C3A1PdhxF6MQLIip82suKLM7lxGuNYR2BD7R4fbBnsburv7EJ9uzi7dOX82euY&#10;y3rt6n0QrZAHXwPLOndufnx2qnmgveLQ7pwdRYW7t+0EZG08gqGs8MEiiHhwCuNtII2ZwE8qNtEv&#10;ML+tKBq7tlCZ2XsZfL6yXlQ+Ek1RCczWT7CINpGKdyUs0WEVwky0vJFwOgeUfJPsfD730C7RjByW&#10;hiiCSaiKRcQ2gCkN517yjhryCa7w/LF5L4HqUE76WnBlrAk9cRJaw+zT0miTelG5s/iQR9cNL7O4&#10;kiXzyuX2sA6mWjgpD4OONqLDB5n4YnYUu2n8LibTnPrj2p1YRfNdLHkgz6ZBL94n3HW6lOQzJBbF&#10;QxhDEzsAcjAyxwSRvrsCmfnV8CfIyOUHCWm4iM+6DF7hvW7Y4GdjCB6yM2hAixCCGFcSaI7Usr6U&#10;W24IRLeqko3UqnBklHsNkTGbpn2K3sSKapWpY5aJ0kXYEiEz21xHR63GMCHj9zxkVv8mrTjRi6h7&#10;QFYHzArEJhWuDq6UNXwf7oromhlxIcvHadjcz963brUQjnLNiffhRmrRMx2Ku4CajCFUCV2MWpax&#10;nqdbjM80N0xtCclQK/5rbglCIZ1C3+snSjyis10brK1SM9FQMDWJoneT0pISRA+6HtcIUuWNn/FF&#10;sP04sthmHER8KQcOsZOoi9QXMno6Eryo86K7g8O0/fCJ5IP7/eU99piaFEat2aZKusy/8hPSwjIq&#10;8yRPQ87c4zBK9yKvQAS1ZpL5VpewjOUpRM3tpEywk30iTCvsuSugC8/xbv6aaV+F6ir6ILpydbYT&#10;82Alcd+KLphwtIYFnf3ZdEfjbSi0QnTeClFHu8HyYK2QBPBikmcAWbElo2j+YgXDdQSn6zjzhPFz&#10;YGSgb3igs7e7tautpaO1qQ25BQ31TUcRJrz30H7kCVfa4Fq1c3vVzpLtpZh/A7p1S9HWnOKtucW5&#10;m4s2r8ldixCEtVvXrM1bvTJn2Ybi5WUHClqGGidPjZw8f+zM1VOXbp+9dv/SHeuEv7z/KQyuHITz&#10;eTCuIFdDKgzI+g1QKx6QECOTCdwsUOvDz+7efXTz2t1Lp68uIpbpwu2rNz66e+/TjzAF59y1S5jd&#10;2jXcC8gKdyt+4rl7qU5mQofF6ipJMNBdilxfF4cU8UYwp2g51br8jUCg2jExmcJ1qeocTo4QFlUK&#10;l6YDqlJiqeZepAs5a4DtGlMVRwzJqgmeMi41ziiNNGODQCFAauv8+P9T9R9Mkm3ddRj4xYxiIoak&#10;xBE1CLqhhmKIBIOUKEIiJRDCgNSESECkQA5IgiQ+814/395U2+ou773PrKz0Wd52VVd3tfe+n/f9&#10;3vsMgH8yy+xzuxFxoyIrK+vmNeees9dea69dWkDPc8qbpY8jFHSXE9eL4h2ASTkwqYBLZbdmjwOQ&#10;6wAo1g1pJLkxtTaEVl9aXDJVgKxs9gnsgwCeQXIS9xJSshGarkyYKhGfO5yLc7Er8sWL23t7aJhi&#10;LBMqX8EBg22qdIV9bIKT+SpZ7WxYAR8m/MROsi6kJsZoLywttxSgYSZMhTCOmxZSLmcVNAXyZMca&#10;Ea1gCKlCptUtdaTySSJwwqniTRe7mrSVxREV0oFdE3AVAU2Qxiphd7KRQngVAANIj35F1rjyf+ES&#10;DJNeEKpAp/BhgoGwqlvVKYeq1w0IhlUBm3CsFMsuapWPcRwGSWe7J6vgloBT0NE0JklCUf8gZtk8&#10;BgbCzIJQr0uhrxIt3KfEsVYU086XHVOopxUEoiqY9dBCxeQzxawi6LfKV3Wz7KdKTOvuNTDu272y&#10;c/WayWd2lAXBKIJUaihmZUi9ykHK8A8QlH+SyxR2hZ/rmHbVUlWkZcBai4ppfcSLSZBM3EtalXeN&#10;WRmetXhgjXucAnIq8EOGSIAFtOl/U3qJ1wEnQghkiSyPLSQTQGgA2x5e7O5z+crGLjRvIBBYHW59&#10;Am808+VSF9CNSXJW+icJl7o3aWReecXYzVXvkOIT/WjIyhlc5hBWwWk64LUiWSoU7UpaI209FUTC&#10;0OCZuWXdrx0+1ATI+FNS5MwsSiWaooWDZdVhyImKKQ/2xQG6k8VipJeilJSDRHk1CkKsFhYzKa41&#10;mta4/WPwro4jPa8FIExhBH4VchatmspWLRUOtTCulVC9v0VHGwk8Rlc20NfNcihgHKvMbmiKHHPw&#10;2yOF7JiPgaBrPtEtUAquKKhwPthJtSxTkDk8OQzyMUsfQqzuj0nZQqbIKQYexg6eIMbZhs1kWlTZ&#10;lTZRr4q0FDlJw2aahVYKClK1YJuVsmrLSzgWJEiA1DlTEi+VIzKcFbHmQEGXgv40DGVChBzMjAMg&#10;q/sER7lPYQzV9YWdpu1YkVmn1yg2f5E1SEBrrF8luQpmdR6/ArXSmBQglhWtVVS0ztYK+fJMvjw9&#10;W5maKY2P5fpGZ3qnS6O5ylihOl6sw/wQfrzgYPuGp7u6Bs+eavng//xPv/P/+Zf/3b5Df9g/2Vle&#10;nFvcqIN0XdxsALUubNaBVI1XQbTW16qoa62tVQpwb6rP5OozY8XR4dmhnvHOjpHW1sHmjuELPSMt&#10;Hf1n2/tPt/U0nW8/3Nx28FTzO+daD7S0Hz3fdvjMhYPHTr134uzBE2cPNbcD1p5q7jjb0n2htael&#10;Hy3oJ4b6RlHROgKKdbYCorVUW2ogICiiqzvaz6KEFUBduW2gVkDWXKM0Xp3tL0zMLJZXrmxdvnON&#10;LOvTe/c/hGPwg1tP7l65f3375uX5jcWp8syprnNvn9x/+PyJs92tPYCs6Bdvx+C1JeDVpS3kVpeX&#10;UCrM6jUMHo4HeYSC2YjGqtb+keo0ZJXzrTMa4gk5vBkWq+OL76/JGaMUKUUhvnVcK44iGaXKMVUU&#10;jcpcBa6sn+R4CF9cFgJwnDje1bAM5adRq9Mfrg7NyFhh4FeJEv8aWRuzTyqq9IA0HErkjIomuDF/&#10;hAcZeMPCQjdYZuZLtb42o7LkGO/L1lWwXwjEcozIBMkzyQDP10cyWuI3HRjptSAbo0KVAfFrWR5K&#10;Nvyrr6pafcjTG3OaeTBhraxEFjFWMIE6QSawolgXCyIfNBXAv+ppyfnTKNd6bM4zofx0faPJZ8t6&#10;fQzpklIeaeAqWA4BP24fu8iAOcQm32k+14ZAOBHgNBkgIWUgXGpyTCDT5LmBhGY/int9VHb0YZ5R&#10;rWvgBaDxECRYzEJRBBG+uEQ4MrV2bkIhNT2BuF5obqESWAcfhcqpJllZTuJG86veUsWsiuISUtVM&#10;HpYQyoQyznae1Nx1KFSD87cfEk/KiIvXQQ3JROJFhSQF81khhiZDTbBm7EPSrKEbiQCXqChhQftu&#10;K4DCrkKKaK9Zpq8pXJJU3iJ505tR7aluOuJRzVVGZUdaQfwExRxury/+KfCbMar733hmCBN4O4c5&#10;u8Q3tX+mkKR5Di8GAU7LJbh867Y672y+1IkVKXVFd/PycrwRistH2qkZX0mjej3slEjEuq8nV6oQ&#10;e1m78ih8rUQ7hx+EuVObKuvZka5BzyOf0+gwFGSyjcH5YfqT86lsYK3kE7RWX5qHnzBALN6pYz6f&#10;rxXKReiEc3P5fHEWNa4jE2PwZ4JaGH7CgK/nO1tgy3RazkxHTx+XmfDhAycOHTp5eP+JA6Bbf/be&#10;T/YdePPA8fcPnnj3/WNvHDj3TtvQ+bn53Nruwu7tzWv3d1Dg+vDFbdCtsGX67OsPP//mYxe4wnjp&#10;+198i543pFiDaH2Jd7789rNnnzy89+wG5MEwEwZwffLxw1uPrm3d2Lx8/9rdDx89+exDmAnfffZw&#10;7/bV6nI9X58zZLUICHUrbNGsTBA10ohJogUgGQ7jVVurMG4U9WrIZyYW4S4Cb3kRkbVy6RnNcURs&#10;1pZQBeOUN40toZg1LrXKzHER95k4WzMiLr4zm4LP+HhcPSvPJ4aOjkJtC6qvC6dMfMDtXjICk6SX&#10;iphCAWdTEqvzEgVqPxqXnhqcyxs5Cv2yniDWAAsNUR7rqlELLbnZ5UdVpnotmsTddOx7SrDNnuTm&#10;Wq31tW0SNhXEwp2YVZk4EpNMoLUtSs0kxK499Dn6wPDC0FquUfwvQ1b5EGHe2PkR2t6g0wxEueZI&#10;gUAsSjZsw+Z+pNas2jhXXJngExuWsliU9aLadVTGCsfTAUgiYdCqRN6q56SLkihEQyNQo2ARDQKx&#10;ExC8gFhldsFB8SqAq9HpFspZsQG78k15HRn6GvG6cjUJj1lg6SJSjgYxe2IFk5pUNZmuAnVFq9ln&#10;pR+k79UII1b0eBLlqMJX9lB9pYJWJacrYMliS6UMCbQHKHXYlCVQrysVtNlmYFS0FGJXm/Bwcm8l&#10;pUM4yCT6NRvpBrNmX+3YBICN18KEPDwqhJPtsF2IDRF5Xs6UyFeZqgMbWEsU4WHkTkVi0Qlx/Y3C&#10;8+Ccyabq83yM6dAdbUjp940RAz9ktaviJVWKhXjVo80ShYTbXbjLr7DRkbva6NFSaaiAJY9ZzVEN&#10;VrksUVAkzjOqxYTW3KM1qhEIQZ2z8RPlr+ax7e7Cp0S3wCWyUdHuL/VhIOAzbGYCTLWvTAFQZ46Y&#10;RourgaWSGmzl6ioITUPghLXWUkjsSQoTmclJK0MsdXMqjjGZVxp7Nr7GryIljy10I6ZeE5uKN8Pm&#10;V6Qr17ZUHqzhYVWw+oOp+ZuAGfFqlP4qKiVulC7LOV2H0WJTvS5yJ5TbycQ/hYb8MCGo6IWY0+VZ&#10;pZgs9CEuLc6mS6YbdIQInkQRB3EatKpWfcy/Kr5yTMmYI+NdnZ4wlsZx4n18NZPxqhmjEYu7C9hS&#10;NTXE4z6XF7Ho2qeUoYDAZBTB4p1ksWiUQtQhwxVeAcZPuCZhLByYOeEN8jyJglOcEWakqqvErrgJ&#10;8JDgVf8JxJckWgFWoRl2n5v6ch0bUGuhVshVcjOlyUIVqHUiVxqdKg5Nl4YrC7ny/ExpYWauPpmv&#10;oiXp0FRxYLY2UWpMTRcGmi588O/f/Bf//A/+53//zu+dHzidq03XVyrVldK88Cq2ha15QFbUtVZX&#10;0fZmrrw8R9TagIfw1Ojc8FB+oG8SXGtL22BzJ1DraEvvSEv3UHNn/5nWrqMtHUfau4939pzs7D3d&#10;1nmiufXwyXMHTjYfOX3hWGv3uQudZ1u7L7T1tnb0dwyND04VpkamR1HUOosON7USnJZQtgpKGY1t&#10;YAsMbXB5sYp30IQATr+VlfpMozhem51drq5d2br+4Cbw6u3nD0C03n3+4MaTO3v3r69f26lsLAzl&#10;R5t7zh+5cOLwhRPNfe1do/0DU6Oz2D+ch9GjAdEGyVXiVQXK0G5QxgnpF1CB29IwDFX9pJ1gHLMq&#10;4pQQ0coFR+pSOYaNsD5gzlAhL7GKEaluKKtYJYk0GRsUTWKEgrXDKKJ1E0mbqNjkI6/I26POytgU&#10;lHPsBTGbSgdxhLZK8mFYi8iyAjezETTls6lGU6ZhNT/w2eGsotwfJjpsTEJz8uQzy08mL2WnsZgg&#10;04xEljhJ4vFdUizLnjS0te7xQyjr65OF2lmnDSFYZ3aYBkpROJlJXU+stlLDMlZWu5RogWtjmLDG&#10;9TdyV6Fode0oL53vmiR24Zsau031ilQ5OgfBZjZMZjkr4Qhe7/NIlBbk5cIXEX2puMCYymyzj9x1&#10;73iWCTAU3braWWen7EZKcPgwCL81eWqWFmiJtjeCeYyMF4VYaNnqkhBPuZn81aSxpkdW3hL0hiqE&#10;+7fe1WkCTjupi7UhnwazWV/mB4XD1WaW6FoljoTQr3Q02g/RLEdF1INEOtXyGc/YysuQdfcJYvOe&#10;mcpUx5Q4GGZ8eN2YPog6ZILn2LP7DKUG2qa2uOdEnGZMo+jWYA4DWIak3y2vKSfGk5IWCCmE1TYJ&#10;HshgqKjdlZM20XV4d4U7lEZRlo1yg6KUtZR03OyroCzvi/u7CiJyDPjDa5Ly+qEO2+FUHiLROxGp&#10;AbMWu6wrW0aiSiAWIgstQErfeDbgiJL9G2cJj4owUPCIpULKeiun6XVBQEBFZseg3adpmB0XMMsd&#10;sFWyhqjyRPh2qJCQveVZC73jHEGuooX4AnIraOJKV2Gi1vmVxcp8tVApoonrbJl9XOEqPD49Cbp1&#10;cHQIzkwAri1dbefaLoBrBXBFgeuhk8foIXzyCDZ0837/6PtvfPDGvv1vslna8fcPnHh/f9N7x5oP&#10;9Y51VNdKG1eXdu9s3nh0+e7z648/vofqVpSqWipsWyaiVjS8+SXBKkDsp19/9ODD+xvXNvIrucJa&#10;bu/eNhTCn1An/Ay2TOiCs3F9aw+2TB8/AWp9+OGTW4/urGyvFeZRkzILD2EkPZFOdd0K1gs82s7+&#10;aEYlbHNASNylmNamwQzv5aLkDYQqfToR+lLCyv8yshUFulJZRIaawQw25/FdVKUyt5DiS5bPPbss&#10;lkxJgAKCPcJIhN/ACysMrQ0FHZE6FSIZIx9hMhlSRmBvWyCHwBTKTdfSQmNRsUrqAWHFMgpoxRsp&#10;hid+xlf7k67sM/FjxGFkRKjptqhRCkqYKtgZRapEEOEPbGtl8rfyc0FZCjb6y2DPRqG6whKTyvo4&#10;9p+sjwnNYGqrr7N/kNq0yqtJCMWsMolfodzVbZNhALFRHMvX4FrRxhN0mV2CVaO4Qz8kYR4Li+VP&#10;q4JPdWGlmlR1m2YXrX1Fg1O3XQWqhKzXtK3KXwntZEocCFPdUKLdqKXCoHOFOeXnJL6UEDo8hDcp&#10;AKZ1ML8dhkz4FfAVMFh2UJAQk+ylklkCYzdodRkqDp7qbZVBu3+RcCwP0tbBOn9lEXi+ZFNFJqtu&#10;U+CKFcziCe36awxvwa2+4tV3JdRKsa7EsaRMgYJcjBoNlKS8tWWUHaRcrQqgq5Y2lLDKJ5YV2HJv&#10;Yp8b5wtYlLy6mq9DELgMjtrsq79L3sIyXtIdkXSWjtXWPFCVHSXgJHhdWi32X4ZP0dvWTVm5N7xj&#10;6lJDivuhWEIDndZHW7w47nScydk9ZrIHiQDPEDEhQ+5NBkJWCxta20+cZTZW8IqxNBsZJJ7rM0Ua&#10;2BxIj6W8qVL3Yb+WVJinhqeUfSZ2YW9AXC19v4rjsRgQPLPI1qU1bBuj4I+oj7MPC6QJYoVsrVvW&#10;BUl1ufIxMrp2SkxTHhEsZq6sGtaxggvPPK85KWsc66lKGS8JTmgdro+ZtEwUtGauYG5tpO792H7Z&#10;f0qomynbRVbIJN9UyYOdEbdWkMEuhXC4SuZPHNAzLFZ+jio7r5ecNFU7Z1WwETW+nfUV6kiGI6c0&#10;OiUUlU8JDTP5n9T0z/v3SszLq9a7mHyzC4L3L13bY3JBC7Y2MagR1usC2rZE4aPj7GCqlfBG1FJZ&#10;QNXKgiw3VihKlHARGAbhMspcEYI4znBQ6yCA6l+2m2cvELwpJMNoVTVXBA/+jAMCZ+UVK8hRJvl8&#10;uMqLOEo4B0EPUCscSgB1hFdBRdI0uFCFcVFuam56pjwD1ApOdVbk6mx1rFAbLy/MlOena0uz1aV8&#10;vjY2Ux7OVUcqS7ON1WJjea5Un+obbXn78B/+0//fP/znP/7td0/vax9tmalNLW7OL15cJMVKyNpY&#10;3Foor5Ty8+h5M51rTOfq01Pl8ZHCUN9UV99ER89Ye/doa89oa/fw+d6R892DZ7v6z7T3NHX0HO/u&#10;P93Ze7Kl42hz26HmtiPNrcfPtBw/df7o+Y7TzZ1n2npbeoa6B8cGxvOA2YDcuRn0FSjPlhrlCmMC&#10;SoKBVGHChCQ3uuThBaqJioDoC+Wp2mx+sby2t7V3/8YdqYLRHf7Ws7s3Ht/ee3Bj88ZOZXO+Lz98&#10;or3p4NlDR5qPneo42znSN5KfhNUwypC4LTdYS8nuIww3DSDpd5V8aHjv7HQiLhTsuj2lbf/j6NCh&#10;rePUDGCk0NYCwhAZRkZD91dhX/zVvDrFwGJi8TGDn4y+EDYLS+GIIM0uKrGCfkvJsojloFAbCpoS&#10;nGRkjkZdyCYxyylSccjCwYl4y4oJxVtqH6r8jsTPnCtcva8JnJMt42AiLgM/wmBjXWMq8j9hYcUn&#10;ncLdVLbtMBrpAJcy+pD8V2tWjWecBUBFqCEiPiZCCWExPiMhgxCU0SMOBnBR1sSEYRYbu0Q2oWUi&#10;Ll43z1fhDmUDnsjumUDjvBfl+mEyJEG+UaueX9F9xhKO8onZOGeiZyZOPOpLjSh8W/H8bu7iIrDO&#10;wrJzS9CZa6DsFqcZx+bhkYArp8dXX6EzxWmqZ68vHQeJ8aRnmISWxUmqSNgwW8x/ZtIjal1tgTX5&#10;ZJwnOduUXrEPAkegGWYF4uurUgTwe6UsIBASyiUwthu8Tl9kJnMiQeVJzOIHxLfDwBX/Zfmx9M+a&#10;V3UiGVJyVZuhtc/XuQyjVgHCMBJTAiKGGUGmpNeqsw1ZfjaofPweb1KGU0qNXKpSwzYo3lmRgslr&#10;qzGtHzScoIXl/IrU3FtXI7QDWUITf+UXGY7KIQnHT9mz7Al0phvL1E+SREppDnLyEHNytk/YLypU&#10;Wf4TeJJjQ6uML4iFCZSEAPPLI1Aii3C/x13zWMpyB6ohUgJOVkzWKHGNlqCD90t3M+kvwpqY81LU&#10;/ujW6xn3ZfRwlQU0b2WAbaU2aMhEnTBRKw5POR3kCOerC+glXpwtFwvlOVgKF0oQvcwAssKWCYwr&#10;Wrm2drXDkAnNb4BaTzSfYhecM8dhznTkzDE4M4Fx/eDY/rcPvv3m/jd/+u5P9p/Yjy7f+0++f7rt&#10;2FhpuLFV2ry+fOXu1q0ne/df3Hr6yf0Xnz8G4wq69UvSrV99+8PXL3/+zbc/fPPFt589/ujB6pWV&#10;oer48dHWY8PN3XO9y1eWnn7yEDrhj798Ad715qPrEAnv3L1y58XDx58+f/Lxs3vPHu7euFJbbUyW&#10;ZnLVgtwBCVxhywTU6ifR85JCHfONLgdTdwnJ9xDUAYiqvItBWiYDDptckpYeGIyF8MkMyjp3b1tK&#10;x3ImIc3Ga6Zldwl571GH6Iy/KRBzrQ7OU7jlmTz8hMniMqPHpUF1eaKFjFptmmNwqxDX0Rqf0C1M&#10;bkxoUq+rr2A8LwdgFdMxjnU8L1TJKFcHIEsdNVUx46W6VrJBoqZZZRrmOzIQ1jygWlbRV/gMXgOk&#10;WL2cuRxnpsGZn3D4M5kWXSFfSI4XdbYqfPU3igHCPIClHMeJX/EV28ShaC2LQlyaJ29AIQz2jK1r&#10;KA+W4pe7EDcoxS+1tXa7zVS+RCnyxSU0FYSrrgCDsT2M8ap9j6D1JQSlOTBhKp2E1VDUZkUZjDTJ&#10;aVhbWaZnL92YpApeBPxTOSvkwdgIm4EJpa0lcot+MGw/A+AqdlEIXhW2BnuWUxN+i2CUdTX9mUxS&#10;S2JKXpuMq+AZ76WkrRxAwe8RbtlWVzWxhEn08pLtsBvMSDlMCCqXqYuoayXxK0iGwwASFvWK64Mr&#10;QMCMx8YvMKqIYFVLraw5uU0rBzimVS/qSlcLocW1ghvn/tW3hjSs3zfyhLZBe+PQJFWrq40R7/SG&#10;T9D8La+AztQORuZ18deLV/Yw0O0kLFRPca/HJTIfTiBZVOC0istZdYXZzofoUQ6QeIpcvIqf8Nmq&#10;LC9hsw2S/2SUaABm7a5FsKgcMLma9LHBzeKv1nLg2XBxuW2yWb0t1MqLKc6ZRcu65hbcam5K1T7C&#10;h/yuxPoq3aUKBBk14a/mXVPzHqapdDwxR2SgUfSm/C3ktCFTX5dj0fGCeW7BUcMta2hdLKGATAeW&#10;Emw+PEM4C24tPWJpsUpkeSXtkp8qb/nVApzo1uiljms/YarClFQvx+jEeXTzEkmmZXWTAbaVhI7/&#10;XCYh0jiKN6x40SwMyRbib1xYhhGCsjxUC4mV80PeJ6TdPlTrnbhpTnciGS82ZZoaVa+mceTOIjzP&#10;Y3BwbPFVUoU5GFVeEzN1Cgto3sh2OFRCKgaidAqIAmVLpn0iDY94FBwROqZcgrCHzBLVfamA0HEb&#10;/j1JGa17xDjBt2Ptp8uFtMEkZNQ7VDWW+Al+VUZEqGWFYzA2oLg5+BnCH6I4kyvnZmvoEzMxV4Ob&#10;EUpYx4uNydpSvrqYF2TlNlsfz1VHq8uFxlppFf7oeLivQJI3XyiPnek49Ht/9Nu//lt/5e//s//m&#10;8IUDjfXGzrWd5UsrDfkwFZfmcvMzY+XRicrYWHFkojQ6Xhwezvf3TXX2T3UNTHV3jZzvG28dGGvt&#10;H23pBFLtO9XefaKr72Q/eNfeprMX9p9pfv/chUMX2pvOtp443XK8petsa8+FroHOocmhmbnpuVoB&#10;7sfQBhchu6qXgFrBtRbnywTnKw2cZm25jvQ2dVm1uVytMFWfrWG+v7p99f7Nm0/uArLef/EIqPXG&#10;k7u7966uXb9YWKkMzAw1dZw8cv7I0QvHm7vOdw33TszNwI7Y2XGgVuBhKcNRAIl6IRLaRo/CKlBM&#10;kRlTaMgwkfdINcxCaCHdNKZyNOxYnAE0x0YgKFkWufSO/2upsKw+5UHN/6K/juNLQVYqDEHmM8pX&#10;RBgkHmJQVdhGea1pK4WzZI0oMhQ4FP8ZMmblShRLJdLJLVUN6iQ3kAaVvJngnHGsvFuSniKzZ3f+&#10;i5MGolX53FptYdTKzysmdhSeiRWB8wMcCsLRQ2uVFju1pXkF9y6bF1DXFWbQrNyN2DazW9RBMFJP&#10;pKUwNi+avXb8p5RyIjRSQWMgwzg8ybxFMVmWmVKWejD9yItFpA95Bh01KzLjoFkxRNRi1I2mgrE0&#10;XMGMl7ISxt6840CqGztOT6xt7uJqa2/o8eiq6cQkSz8cKk0l9cIKSMcWORFhRUJxpzysCHWKgbCN&#10;44dBsxk2H57xf0z7AmA+HRy/yEnUfQVfFyoSEqpWX7swVc58gjG8TUJ6vlMkonEYchFjdTEb1dJM&#10;1SkDf5EfCt0dg2p6iWWpBP+j+FujI17DlLOzzpaKHh1JFIKKNlSrtlSy4UXEg8FWTJzJ9QibW842&#10;F6Q4cyExQlgxKdXiFKf68XgEauZnvpLrDj0UMoSMT+qicXs9d2B+EksDS0zXAIMBzml7hu8SGsTh&#10;4R2KAkIqjPVOmDw2UrK0NZKzEVOimhCUMvMT8UpyHJSvb7GSNUya8KZb5A9IKSEGB0CyFs8S1r4O&#10;aOkMwT/KgCm2TP1aOVrU1tgqDIBM+1AEIk3zm++paHCW0PO5wIwhaZIwP//X5LnhNCErDJlItIpu&#10;XSbdOlctwZMJRCukwkCto5NjAK6ArOiF097bdaat+fjZk7AUBul66sKZY2ebYMskrvXw4VNH4Cf8&#10;zqF39x14e9+Bt/Yd3PfOkXfeO/buodPvtw6dzc1PLF+qb99avf5w997zGw8/uvPs04cocAXj+vm3&#10;H3/x8rMvXn752TefPfv02eb1i2P16abhlsMD5w4PtZyb6ppemlm5svj04wdffPMJdMWffPn80Yf3&#10;rt6/un1z5/qj2w8/fvr00xePP3p688Ed9G6drc8BuE4UZ9BoDZAVRa3MI7PnGeXuDea5Ul8Z90fI&#10;iAFRr4asJEKBVjwSaA4U+kH9lYg0EvfCe2EUnLUA1AsjWEd9mrX4SeryklEoI0xvjPdYaEbYqZif&#10;oABepJS2hS2wIYDdiTJFYbQaoWcNgYk1epoDGdki9AVkBf8ptEkQqOAfeJsQw0+NEbhje3b0ERPr&#10;Wl+qeSW9RBmgvO6pzXTnS9Kt3EMgWCp+k8pXDBkxkYXBxtUEtFHFGoJh/8kf1kbsqgCeXJrrYJPq&#10;mPh8cR1nJNQqN2NdB2jxEL9t/AggEyJPwEvSldgpFKSCfAQ2Sb9qVI0zkRvTNkAjNmIVIUPsobG+&#10;VVmmetalrUSM6sLqD1jES3Qnca/SG0Lz4qy94QSIWldWiii5xL8IsgKegSUDubqEu6tfWeCKwSTU&#10;CkMmUK/4FQes7qz0Z/KlQd2mcCCvI1CrurBGNxeW3bo9jAYl2deVFRht4acTD7jivGGCOqhsrCA1&#10;JQqU9GmAXgInWhajKY64b/2J9sVx3Yh4pX2liHeDl4s4ky1M7c8k8hb5bx6JkDARIwc0B264DRlz&#10;OgXgA7YoWh5XbGxDslc6YVwiMIcuG04CAOZOxA8TiksFoVGVKrPVkQlLlE2VlG6h9JRjDqJfaIAt&#10;KlY9NGGJHwB8Ho+EUSv+iitWWcJ0QJ0D9uP763xEsKla5wBcnQKIfs30mo5C1leoVWwzphLCxVTe&#10;mWYWziZS7WZllrxcrrZVuWx0lJKQmwZrBqviMJlRM0x10awxJ9ndcGnStaUWgPfL/ltu2Ww5btYl&#10;1dowFycktbN2rhywE9s21HXcxplLqNUOolpcqWGOeS0WaSJ8HxUP0pW9mv5EmEeCOeXz+OFA4GFJ&#10;xzYzFheJK2DkitjXizpLZRJ7Yy8irqMSjGkntiQlX2G9rgEh4a6CAINqQWUePJXVKOVlytAfppZD&#10;BahWbrNfThQn60QIOFNvHrPNr1CrvgIHwMuiEjIrOS1oVNBDljV9EQ9GUaxrF9VVyLE4xTNM8xNy&#10;KOMuCIEQmarRDLEYA6D/imIp6nudese3lGGelKxQHayk+Nh8NR4cDB6CVTAzG5do4YPoDTE6rAuX&#10;NkUJqqE5ICsyu2h/B9NgQFaA1YnZ8cnZiUIVxoa5qeJ4Aai1OjZXmwBqBWStrxQW1svlpfxsY2Ju&#10;fgov5jcqcAne2F2+eGUN29rOwtr2Qnk+d+LC+//j//53/vLf/wu/9W/+57aR1q2rF5d3V+tbjdJK&#10;KdeYmahOoNvNWGlktDAwOjc4nO8byvcO5XtG8r2DU519E+0DUx3dQ2hdA3nwqZ6BMz39p/qGmjt6&#10;Tpxr3d909t0Tp989ff5IS9eZ8+2n2rqbuwfa+4a7+0d6J/Lj6C4LyFoBTAWbKrwKQI7esyCTgVoB&#10;1BEZgGtFwxsIoVG7O12bLa3WN6/tALLeekJhMGpZAVxvPbt36d7VlWubpa3GQH74bM+5I82Hz3ad&#10;hUK4d6RvqgiZNDXG5KspAEZh8BLAA1Cr7W1whU2NJtTKIkwLFx0LEhhE7wfmUDJ2S0PaYIN4APjN&#10;SMYsEGJxDBLpvY1k8EnG5ZIiK8hWoaO4dKZ7FOIjuhVzgiEKymIZ1iYromKY6XAhnFlf/Iv6vlKq&#10;Jy8i8U7R4pLOpeb/PdiQMGJc/lqhI0NV1TeKIpNiOVUwShDBQnHAFbymcMNJHPV7jOYiwsxChnx4&#10;01wUvkdUXYrRMhiggRAvNTlAcIZE6cJOlDYo/A3UkRl624wqukqGvxQOCUQuGUs9Uzj+QOa6kjoR&#10;IT2Blsia6RwFNkzeIp0UBRcCyVSCmMHz/yaGihMapCXGitmfPGvpVpJJcxDPY4hmsLzp5vFE0ZNf&#10;FajA+4asJhgp/g9kHq1xWMiaHSR5TgpoWT2r4C8cm8IrKGopRWBa88lDYsYksma6DhYBCtpJPsNb&#10;z8GcMZOmagPKJpGI92mpp9lX9xnWECKUsnWT5zc8RHh8gDmZquABsIjXIMrgJ0G+RA8maT15ztRx&#10;x9bBxp8eqP5pXJ3spngLvNl6F3cnjQ3pmVNHH44ipgki8eEXzN0EnEYm8c9YlDkZamsuagfUWYpr&#10;EK8ekxEauqwkNGmMixPV4ym/EAkLjgcqIJzOwPFDBBHG4/R2wiFZHizmWYXx4TZMuCi8KpgqLJq5&#10;bbMfm0jUwLdUAkv0waElrtWjWm4Lagqttm0a2CnvEHW8sr3QUi4Te7ZszcQ+Xqydh8U/4omA+JxO&#10;csmRmCmDTKisOET/y/w4PbfRcGVrEybMJpZpyKTCGWN4bECtgq8otFmoNGrwEy7VStVGdbY0N5mb&#10;hkgYwBUKYQBXoNYW0K0XzoJxPdt6HlzriXMn0QUHP08048VxqoWb0FPtyP4TB38KtfDBt/Yd2vfe&#10;sX1NLQd6pzrrm9XN6ytX7l689Xjv3rOb8BN+8RnoVuiEP/z4q4+efvZ878H18tbiufGew73NxwZb&#10;mkY62vJDxY3K9Qd7qG79/JtPvv7uC/gJf/4NdMJPYMt09d7lvQfXsLg8+ZS9W+8+ub9zbRelrQPT&#10;I2Ozk+h/A+cFle0slhegBqoW56vo+K0YnoK+14R74RHg3jAAlghvhFeRmsTtIwR15Rc5JCEoORix&#10;gJOA06rM1HNRvOgrWxNlYQCxorIMr8l/AsVYpRxVpip51ZtGs4AbdHsSiH2lcCR1QSpOyJnozkRR&#10;iIFZ0hgKOBxMdFZTfG7ISn1vmE7xKeDI3IKlE81fxTa5zyV3bhbKskoo+1TGQogkdEr0ZAkn60sB&#10;f9BJ1AWrCphF3eF1VrDK4NxK42TgSkmmmUL1iRRtpl4qwKJmd80PcW5UJSONeIRpXX4odkrnvnnx&#10;R4Sa0v2aPAQypH46SGRiIcqdVeRJrKJNFrW0EbLEV+WswLp8HVyruEGqjkmrRh/R4CFFmboMVRW6&#10;LggkR0rAqb6mtl9aRd0Oys/w1AEnX74MpAqHIYBevkg0o/eDUyguLs0touyTVwG7qiyiNz1BOH4F&#10;DOMlCKAfiupEEkbvWhsO26KJI4ZqXtgv0WWhtNhgJxJgTiI9mgDhnuEzYLexkVXXIKMxNOXEANVR&#10;kiroDtyunksqcwVq9U7kZrysklfSjGxpI37S3270619xQQiVUymvT9bXVjXDfHiAuFhyLPBpHlt2&#10;ypEmIAlMipItku2+S+E+CxoNUzlY/dgIAVKqjpY8ysRwTFshbDCvx5gMvmkx7dY+Zhy7potZIcBr&#10;hf+i2kHpH3KSlmSoWBenQxZaiF0GaJYNh0afK5aedrJzTkv7sRRAIkYKOlrfmOTcLMc1jawMiNpz&#10;YWWSiRFnCtSIugLB/etCEMsbZJbVkmD7YBmsmu5WkQMyIETm1sdin6YceTpqnyiHCRtXhqkvDjJo&#10;EBtOyGE4qUfkyRTemzwYS6AzpG2aFFNn+kdVVsQRkgfGiRiHm2ZJEXb4BtF2RRED4n6ueUoSO2gz&#10;JDODwYUQDQbpZcI8tNZa6QDD8UU5PLGsBpzKHbo5LSMJzzgWOPFow7M3fJWwf2pp0CpN6QanA6MA&#10;Q3jeuken/E3wklxSi0W8mZX9mGFQeGchsfBzdM9jOhmRQZKJRip9+zL0x4xIfIW99lsmLQmlsuD0&#10;bYIFHZJH4UVpFGESzLEFa88gBqYzDYtXwcyYosGe17YxSBC70CUIkBXeS0B0UM/mKwU0uZkuzUwV&#10;p8bzw7PlyfJ8Pl+ZgPcSalaBVyuLM/Orcwtr5fm14vx6CWA135gsLMygHWt1tVhbLS7hwd1dXkcR&#10;h/qybl5aLs3PHG898Jv/6h/8nd/6q//oX/4P7zW/158fKKGcdaVcWMhP1ybHy2Pj5ZHBfB8o1sFc&#10;98BM9zCAa64HeHV4pnsAwHWsbXAU1krNY5Otw6MXgFpR2nqh/fCZFtSyHj3XdgJ4tbP3Qmd/68BI&#10;z/DE4Nj0SK40U6hAElwCIq0sVgFWcYJ1bDJJpkIYdsEobV0oI1ZAQdE0Th3puKs7tAt+eu/O84f3&#10;P3zMWtbHty/evry0tzm5NNc+3Xe0/cTRC0ebu891Dnf1j/eP5sZxxVAiCyOrOttpUHisLixMkOuO&#10;MHFglRdeE3MiChdliiDSwb1qJkUfaVxp6qAinfFHquR0w0ODT8EDolb16iSUMpKxMpNPAelNT0HB&#10;iCoBJATF4Qop5+YKgkJYRwK1spXrpspcUYbHXIll6jJnIj+PPjFiYilm1oB8peILMJZklhH9Uyuo&#10;zBHJNCS8iX6BpR25OgmVaCUejB8l1gIk5YI0DgHX5WxEIxlEwzt7lxGym3MmbZWMuM0zE3XwuRAk&#10;tlBWU0RCjCozDi3GKhghbKu4gGpKJHgvGZ4VkrI14jVkWbKebjkPBSGcvVCiTcW6vtGczRzu296c&#10;frCqzzSZpmmBCNPBerrjrzJNPtnAt5SSumjW6gxfdk1WlJ0TY2OYmVEUn883CSCRHzFvbK5enUXl&#10;zc58AY7BJRWmU7xzgeFgMvmlF2kpJJjnSt2QZHvuZVYxmk4nzK//xVHpCF3qzBQJPsxxpRunE+FT&#10;YOglDMO5XfeIx5w4JSQgEPLCHYqecC7CxyMTKm6sIKoL1SWijNbKamEwC2S0NCSHXrPEzAlKih+K&#10;bkkbDJj1efXmsQmz9pBSA9SzUC5BilUK2GDUcTDghGUN4GvuYfYan2ziCMcDjT2k9cBy6maM0g8V&#10;1CSmEf9l/bO/lIAtwUiPBHavUX6KpGiIMthFNpUPYIkUY6w6eRUacJbwPc3yTa4CyGycxFdLoKHH&#10;xxdTubOYoDKYamSeiY09e+jDUVWePVl8HqM+BZCVOSw/R7hBOuzIwmAP8t8OFVIaeG4Ja3dlNc5B&#10;9IJglRa4Wpf57DDZoS6ya4u4KQg7kRlEFLGM0tZFeQvDk2m+RDPharGKqT83TT/haZgJ9w8PQiTc&#10;3N5yvqMVG15AJHz0TBMQLHrhnGw+fezsCYiED5w8fKAJvCuauB546+A7bx9+563Db7954Kf7m946&#10;2nposDjUuFjZvrEK4Hrz0ZX7z289/vAudL9PP3507f61ufX5M5N9h/rb3+5uPtDf2jw1ML1cQbO0&#10;5589/+rl5+h/893Pv8bPb15+/vXLTz796gUQ74Nnt67ev3zj8c37Hz8m3frh0xv3bi5tLo+iHToO&#10;v0GuFZC1BguGlQVA1hIlPOx4n5WhmbeQQMzaPTaPIeUA5SAiYWlThfqS8a+pNRVYgsZE1K16S2Rw&#10;yJew7jrcK6McTMo1olDH8OZgiapCSqk2E24MK8WyKlHJZziQtqLYgNNONOS07H2jHfqTDgIteGb4&#10;rVA24yqJZVI9HSmlRCar1oDOUmJ34xuNd/yOTYaxH3ssGXMaZxInJtRKvKNKQwNa2p1uEmduXb5C&#10;a6TAwIx75TLDCxWuS+Jvif8FYk3Ppj1DFIAg0BXIeIL4GVPNZlmNilnXymJUYDahVmx4QWJXRj7B&#10;9alJjlks1qmqtSnbrtgKSMAVkJUlr4LC1AwToYFUJPVqaTF2JSErwuiwOyKk1mjAGRJQSc1LMA08&#10;jM/jbvEFHJiIYNd2dwHS4MPELjiuG6Z5L6W52DMOuzC/COBKPfClXVxicIA1lNpG8oD5icR0U6KZ&#10;5LK+ZMRLsBF2AbHhIv4RpapQtNIWFdkpXXqiGrHkFmfr2+2BxBM0CJRukzwqsaJAGuGo3iRktfSU&#10;aQk5ErOYE0S/diKuUoL1V/1anTsg0BUEpQrXfDULgwnvcZvwCOEK44ukjhbv77Nwo3a3rqGrkMTM&#10;ahasREsyHPMDJoRJKpUJP3rw+rLwfzW+M2m+B7S0E4SRfoqcejBGNbbMClYpGVXDG4tIOcqTNkOw&#10;0P/CAWNq2mpSyzmMUix+YFJKdCsOCWkeVqIm1TTvAitaKYrQoKL7lFGreVEt0mF9ThxLhjl0/OLG&#10;lWoSN27DJ4LqBMLVC4uXy7k0g3DbNbn+0zBPgQtjSn+RZzGrnjgr2cDjNYVJmhCJCf+sfpjny2Qz&#10;s8tYgcLaznymd+6mYQLPUHHQcdHhrFymGFoxHS4qwHSTkZuBJeM/J8iVCHdniBTeRb7cdVASUesW&#10;byA0p1sykpHWLxnEqqmd/R4Z1IrrIPNDibVWCC8SaZwgF0Nll4ABE+ehauMlxYQr1CrJrolWMRU+&#10;YIbmdhYVl0UnGxs8GmFKlrmxIWeRAAwSBjua8Qu+jmI/BgES14kDkZWo616yeEtxM2ZkrHNLBEsM&#10;a/AtPDuQMytbCAhwkADk+rmJvDXsGYBaKxDKgnWcrc7OlKZniuPVhRzclWS2xLLV6jIo1jlQrNjm&#10;4eG9Wa2vlSorxeJSEa1riotzQK2LmOF2l0G0bl5evrgHUgt04nxxPnfkwv7/77//rf/6H/3a3/yt&#10;v/IH+//taGlsdmF2dgGgd2a6OjlZGR/I9QC1Ds/2ArgO53oHp1Ha2gbgCtQ6PNE+NNY6OHphYORM&#10;V++Jtq5j59uPnG8/1tJ5+kLnGWzd/W09ZFk7x2dGRqeGp2Yn56qFcgPeS+XaYg3MKip1WcW6WGuI&#10;aJVhcmNuvjxVzo/OTY2UpguwX7q6vXcf9kv37zx/gA2JcNgv7d69tnxls7hWb58eONnb3NR5+kT7&#10;ydb+NkDW8dkJODyV5mH2WEeQTeBKyEoDGBSbIfi2oFFcn2tQXUWMoRhgQME9ReDm1YlMzNUrebSB&#10;RKdyXrRNig6HitHjKQBIIDYDRMGmvEzU6TE+poMrm3by61ILTaIvkFd4qBE6IyWHiFlJE6ACsawC&#10;e2L7sWejBYTmQK0MiEFgprAYukQHx0Y7TtC4PhO/RkFp4vw5gE0O68NW9Xuj1a3kwThZjfC4CH42&#10;Lfg3CMRfTQWnoDzMcvCwUC0pBxerlK2zdXori+D9a6g9xQBvQFoZbLDLKQm6iGkFq17tB8mjS1gW&#10;2V863mT6jHOUPYqsZ/ZTHM+7jL45rwbl6JpJClB5U+gFrVZG5jnV3pkdPlyiaWsfF6ULXHlO5gQi&#10;3JvVz+vrCFrsTe20lKFjAoErdmY2c4iz8AtPXHhBJaeqKiK14U4/0nPiCgBu+buMMI3Jk1LX3ct8&#10;X1LPVTUfwq+mOlWWyV+BWj1yJKBNMhC6FiMgoahYdsrkZmkopTbRCNblVkVbb9GtloEsYu7iKUQL&#10;Is3zkTEMVO+z8/vZ5pwOf1Xdsu4RfdqxK0+8HreGrBpCmMN5Z/kBaH8uuc8qp1BfbdObrh6Xa3cU&#10;7uIfVfHrglvXZu8ArPo6m/zXUXFJpYOUcgF+iAxWPdT5gCc7NDHeGNt6U6Q0n9NoY8ZEFf7dZQg4&#10;Rz13ISNPT41GUbJasOjaLdbY1dmoNdyzYvQ6H4EScds7ufzYe/MlFdBlXiOWpNcSyh5gNKl2ZkQ1&#10;277gSthxYOjicFd+qPVEO8sjw8Jg+Glb6ALgzC4us2gy0QqKFahVCBYKYTgzwU94sVgvF6vlYq0M&#10;P+E5FLjO5UYnx0G3Do2NdA/0gWvFdoGMK5yET588f+bU+bOwZTp06qilwoeajrx39MC7Rz7Yd/Cd&#10;tw6+/bP9b/7Re/9p3+F9b5949/Rga34pv3l1eefm+rX7u7cfXQPsvP/05pXblwZKkz9pOf0HTUf+&#10;4/mTB/rbuosTa1cvPvro0dffAazSqOnnv8T28ge2b/3y5fdffMFeOM+ff/Lo9mP0AL9+58WDJ588&#10;e/rx87uPH2xe3pqExKk4PVaYQtVJvlZEXrXKdaoC1FrDTbGGKyR4NvJQvJea3wCvQhWMDdgVqGQD&#10;gE1ojaxGSH+Jvohawf5tIYy8DNQKeHnxyhWlG1KwqsiNjW2iIysBsDP+COcQfpPpUWcdg0/SRWJi&#10;iT/lEWsmxnySKCWCJlO7QSCFIFSFsiEeJEwglBNMsKeRoaZ4VLK7BrQOfc1aibChutPfRbhk+EP1&#10;b9iyBlMq6lHWSiZmSVnZbEnOQWiZiR5XBFnQadqR2D5MNjEWGydyNfk8WWBrYSwRjfBwcMIqnWWR&#10;o21W9Rkyt4K4tGWCQtgQiOylHIBFgoOIoDcPda0q4GShLSk7YlT/yZWNMtpdB6GaKmB5rPLvJSVr&#10;VyciOrsHuQJYXXOILc3m0WCaRacS7hInw9B4FX+VGBg+TFXUgiIHgHtGUpHco/lYdX9hExdrklli&#10;yuY3JBXJYq8inQDACTjKGkjz2jh+Es3uI/TKhkuknzTZzIvYU9d+VqIfaXUrbacAeciMXUYslKs2&#10;M1H0SKEpUJB6tAb5aTgKsAooixeSMYfvsUGpgZZRojIofDOrVhXc5aWTsRNF0WGPfHEbZcNZXyLq&#10;qKPRS5TjymwJOeMYZ7b29kOiInJfAczUahgrtKbkjZ4f3DJJiNNTjUkwiH4PLAE/PnXMR2S0sP21&#10;3ZT5NfslpoJSV08/NqZM5TPEB8ktW51DCvmusJnhmfIuIhaMFWkxxdFl5TkTK1L/m2t1Ca5ZX6Ni&#10;pqNE92Xy4HkbdWbtarbU5FZFpHEXXHYrhKxpIkBveCmpYvNVYarsPSNSpLWP60iJWo24pKpFZbxL&#10;2F8xloqVQ/FLkpYrTfjIpR4zckjX0DJgxma+N95hn1vVu0b3CxroJ6KVcFQaYHqxZHYdWbisdZTr&#10;ojmrjJ9x2pvxB8GwruQqI8UUT4Q1q8MyF294WVU4Ii2uQDuJbvHMRvjqdYZQjIjXqFhRuH0XrZ0j&#10;ajVkhQhQg4SchoJ7RkVOJ+Oq4oVbjziwdhxAxlWN6VVKRDgh7w25syYwINLGGmlxRLJdVWTpD/u7&#10;ZI5CaK24lkzFKrTBm9QGg8Ej0bq6BUMmwBLcL6hGcZ2FWhcrc3V0NIX30szkLIyXJirzM3ONiVx9&#10;rDA/UVqcrizna6tz8xvlxnqptlbET6DW6kq5uFwur9Sqq7V5FHQj47m7tH5paY3bYrzYQZDa6Bpt&#10;/d0f/29/6e/9+f/3b/21Hx//o/bxdjS5gWMwfo4VhwdmekZm+0dm+0Zn+3vG0UimpXeidWCyfXS6&#10;c2wKwLV1bBKMa/OFdlSxHmntarrQebK161xH74Wu/tYR8KtTw2MzwKvj01A1V2aBV3FGjZWGzZBh&#10;jIzAl2B1pWGdMAhSQNaR2cnBwkRxtb5xjSwrhMG0X3rx8ObTe9ce3d6+c2XlykZ+sdg23nugrelM&#10;94Xmnpam9jM94wMTBYB56rhg4wRHYmBUUNZKfJAJd3sbae3WTFSKl6AwO9NSujjNWkEHdsG3SCAn&#10;sZy6bkifj0EYLjhq8qQ5Bx/AnMCwVVmbEHMarVnZ6KhR/Qai8wQfGcwn2DABIo8JuMixp5GjpIlS&#10;JC5zVf0kW8ISxBqg6gXlmnriooOl4VzabD7noJykKwenGtW6CsBNqqx90PVhqOqci1GfnxfCKsJR&#10;pmz0kPIiOGRXpinKRMNFKTo/8ZAMQUGOSanIOF56WtWvKtGjEnpwj8QkmfrXLHGoSaW/lVRVrWVg&#10;raS437mAV0yRTtlgW6cjyEFLJEkw5AHrq2TyigpYJJJsKIWpVbcY//u6k7MhgYvblbFiEKkWWZqc&#10;g4+SSFU20QR4wiFp7OFayWVNteu+jOKHmTgwqnltxnPdB6KXsM/1DCk/sE23+jS0MK7QiURXUs1I&#10;nLho9GUdu7InypVAHh9nzQ49SZ/sIUEmP/qWxRylUcoLhWuOg8e5QLDgSxfNaaNTFBUKBmyWsPrB&#10;IWyjGzMScNG+SAfMS0RgDN24lDiqIo58AZ8yDSTDdeF8n6YoXJVnO/HBCZkPKf5EsjdJspVfkGW3&#10;3/GTi524iWu2khpg63pm7spW2Fp6ExZZuiDW/PPDluNGvlJyX5KrTG0EIM/+pC9ivtIPDvfDB/NV&#10;2x49NXoSuVKwLNxNoSi69p/4yKNchTk1rzJmVnX9uSpBgutJzJca100ObcpupCuWHsZXVLZlUIKm&#10;ThNYcsWJ0RBa45kXnMND84DzdH6UVKMUamqXAeOvzCmgRAJVANIYu1GcfIZBukalK3q3lhu16kId&#10;Na7o4Aoz4YncFIAruuAMjAx19/d29Ha3dLafbmkGXj3N9q3n4cx05NTx42eboBY+qBpX/HznyPv7&#10;Dr3zs/37fvLBGz9+/6c/3v+zQy3H+/ODjY3y5t7y1TvbN+5dvnHvytJWvWu66183vf27x977N+cO&#10;Hhxum1mvolr1068//eaHr2EpjCauv/jj79HB9Zd48avvvv/F19/98OVXLz+BTviTL548/vDe7cc3&#10;bj69+/CjJ88/efH4xZNrd27UVhqwV5iG3KlSmKkWSLrC7p6VLPP2Y5dWQn0cxT3gAsqaiDGV4rft&#10;dWIkkZ8JZ/p6ilpwjatJQmSRSLS6yyj/UW4vweWoS6qCTxKGCmup1HXM7GjfoabJXsf8Se0otxfh&#10;DrbnoG6UgbqK4BLElXkvmVgbFxswp7pLhfeWT5LDZG0gQId6zLpc1gG8ylnZpxDhGf8kPaZ8cwVf&#10;xeKYH3bxqlGluBZF4Ak/k+ORCxIRVvJhIhZ1U59o9CoS2C1t5DkcDUdEsaqhDmG2OVtdtMCobK6p&#10;7iQZ44oLbm72RyBXAVaFJNk+FICTvVhlhEs/YbKCREoG8bQdsrjX2JcxPc1pXQHLOlU2d+H/2jBJ&#10;HVCpMU5+ufwXqqXdC0flv4LjLNdk91dBUBCtqGVF2xu0wClBpivUCrpVrUppcYxjwGuyr8n/CW9a&#10;4cw2NqsIL1g6S/ZYOl64LduiSXWJBq4kTl346otrxymBRvkAq7vP9tWr4B492tQyiOi6sQrmOVCu&#10;bjP5W1c2Q/cLdErjbLwvmAHshzftwySWleZJFqY6oUJ4SUmq2dTQ3Nrbibpf+tkGA4xfS0vRJQjd&#10;gFD9q0SDJMpJ10oEGMrbyBHEOwECOeBkhxuksVTjxIqsKkzeRfhV/U5IeJqJZY5TXmQQr9Nn2O2n&#10;9EgnaYEQeDopYy27Ihu1Cn8GfYq5wwSmQSyuifjSMMbM9BsZyemJxmWTKkCn1bN9mDn2TPZKAkC8&#10;/apztLjcV/ZLtsklFJRijfkIPLSuc7BC2FoLnq/mIGNX843EUaxZJ9TU5qy5VohosxHS1iifiIp8&#10;Np1DDI2PAf6p9RaXFq9GkR81lhPJrKgaDwXIZIJ2VTgoHcgGMOSxMUkRh1tuvY5oUsaDKpDDSqZq&#10;wIj5SEaJnUh9C0VTiKxw7OKIyr+SsVRBrApKqRMG+FTzVSsSZZGS9GnZ2u/13llnRSeq9VdjQ58I&#10;DtJLgq2VXUxrZthiQtIXcmBSUCvSKZXXEjZokfaFAvgXMCA8UDsEF7JysxWTkS3eZIxFhMzyQh9b&#10;FuUk75DwlcFx0pnGQY/dO3X1zM7hwxJngjrY3LqMGRyRB74L7yCIQTEt4mn0uZkHqCsvVErzJZSz&#10;TqMmqDw1W2YPm8oCnCEAWSfLS7naSgH8qiCrUCvhawWotbZaKq8U5zcay1hcoA0WZN26sooC1zWY&#10;nV1eubiHO762dHFxdj7f3H/2t//9P/lL/91//jd/66/+n/t+72zfqa7xjqEZ1LL2gV8dm+2fKAwM&#10;T3eTYp1spw/TROvIZOvEdNvkTMfwWHPf0Km2ruPt3ShhPdPaffZC57mOvjYUsg6OoS/rwERudGZu&#10;Ml+awTYHSLkIchXaXWNXUKwQ8cK0Gd3bawWA82phZHYCW36hvHHt0vUHt+48JWR98OGjO8/vw35p&#10;597VxSvrhdVKx2jXO6f274ddcGdzy0BHy2Dn0MwYPDOAWhFkzK+xRBb4gf4u4lcRfJv4cq0pqpSt&#10;5kW0J1JUdcu6rRpsjBeNbTy3qJKTeAaPgw20fWc92CT1Z4yiYJFBqhBFsLiGxyRJVOrm8Jfzg6Cj&#10;eUgGrxjVq6tArZtATVIFG5+oXo7hLI5QAnVLD5wN4XAKqbDMhB3ip92SBxNJRT4H0TNgoeyO3NGE&#10;cPdVtVskXBKzFBAomcGKFFWdLQg69nAi9FLMyorEwNhkkKRpdN6K9JcvAvQFvMhA2ruM1wVceWDJ&#10;1dm0qrXKZJwoVZD9j4Br0G7OPVmWT0WDPm/dddCDQmgGukpRYe4l8Qh2mjOD7pQuRSiBRSR6ohBH&#10;54NP7T3NFTOTpV5E5peEUZUyU6pLo4IEiEAs81BCbuzUCqpWF4EEIKvW1baXX2SVirA35jTPsdqb&#10;mjyH2TLdejw9ei4yp+rZBh8zM0ZQoWvoiYjv8E3nSoSiBT45kp30FHTHMUTyQobGuJtGrZaTGA6J&#10;CI0utVYX+6SkU9CQUIrERaTWyrqG04Wp6pZhE/WoXDUcsjzVcIjToFsHEf/Illaj1++HZZT8h+J+&#10;KcHhPEXC2FGabme1YK0zXlQnhSOpLgJvcwmQWicwmy94hkuVwghVsB9VfpHcdIn/ZVyU0jd832sT&#10;1zhVpGdgz3OCx6TM/6KDqx6EqBfwTczGiZEqnkSPFhut4ZpTI/2qvy6b7loAwnuk6wbkbyM05DIg&#10;0XeqSAcQNsuhsY9b78JjGjI7ZyGYKpGXOO2UnyKlnKUhXHlrzVF04lXxjjTSTFFxP3ouSLSqrZHH&#10;MCArGVcw8ytLwKulOlBrA5AVjCuqW3PFwhhb4IwCtfYNDbT3dLV3d7Z0dVzobGvuaDvdcha9cE42&#10;nzFqPXTy6METMBM+8O7RD94k10rUiu2NQ2/tP32wZagFtTAr2/O71zdQ+bK8UW0fObfv7Lv/+6Ef&#10;/x8n9+0faclt1O+8uP/pN5/CUphdcECxCrXi5y//hNj1+19+88Mvvn75/edfffvxZ189e/7JA7C1&#10;Nx7dvPv84TOJhG8/uLuxu4UWOJOlHM2E0bUVi/IC5MG18lJDda3U9rNwFDynIjeEKArAVKSqaJYW&#10;nkmyi3hjU6aejtbM9IBjlJmtAAsQlITEAnjRFZKfB7IlyYmpjISkd5gB2syjxDyNojiRPS7Bk6Wo&#10;pZ1wRSWVSMwV5kaS2pIsVIEbg0YL4lK9m62AiciyF7ZilaSRPRqxAlaXIMQQoyMvHu+TfjRSktqT&#10;1WcUvsc6JHa7URMdnW80ZCHmDBxOPM8vBSKTdJdQlnZKhqMBkaSXlFqYWFRQS31YxBWZOCREp3uw&#10;7I5d1yldMVgf6ZMFdKkQBmpdhXYZDCd/smmNERRhJDCAMLQ6ypAvBQKEtJWqYHrMullOgFW5TlHH&#10;K+kmMBslxGzpeRmZFfsGcQOCVU0tr7t2blde635J9hIey3bIrwFZ8V8Aq0bCgK82i6IylodnL6jg&#10;abErYmzQvzpnF3PS54klncSZynDE+RPZR7tbH5LF67Kr0knh2HBBAOZTciKMlEBR2m7KF1olsniH&#10;wuAqbHIF9lzRSo6RxshLdvfhGMXMqwJXoi/Xu4oYxLNEz16hJuJeeTtBEQ3UyhJiqbWxuSetBcOy&#10;KSZWh4Wybxl2u85wTVXUTA1Ec1SqjgUUiULdkUXNVwK/yV+H9iQUTJLHEyVLkYA+TyzH7I4lCimF&#10;Y5Nes5EJNEo8TG9h2k6sSUlLCJrsufGcqF1q5gBOHCtbYF8cgpx0hPY3YylLvBl9dEgp0wlMSJ7P&#10;jC4g5QAbHGy4hjZkTkksM95CmPY6kuuS9capEQ7vnT4j8tz1BvovO7xlwIlQk3BRNfFMQfECWsyc&#10;GV2QYlUd5uu4lFoyppPZk9qTYypp4GlacW3hnzhAYz/Oqi6ax1wj2yR+nTj/mHPBP3AmEocZBa5q&#10;ku712MuVUKuavkqPp4gzssJeO811MD6wLFCvTRenQE09fkTjAAxQbSjjSq+gJiWcQracLB1MuEO7&#10;FFYZh8gcUx6sPqjSKnM9NtXA2I5BM5xy5KVpBjtV1ZqnNWRlIkCCYR4VBqdoJV72kA1nYYrlmozD&#10;fKa+TYHbha7dS9MiSTn08Bbgv2RXC20wBgN4DIAlwBLsn0Qr8OrGDiqsYGhRm19pQBtcahQLKO+c&#10;m5zID+bKo+hqU16YLjYmZhtjleWZ+mqhtjZXXytWVwrl5Ty20lKuslIAfF3YrKKWFcs58OrFvXVs&#10;21fXd64BJK+Ca13eXljZWVq6uFBbq6Ad60Rp/HDroX/y737zr/3D/+Kv/cO/+Afv/n5z3+nhXP/Y&#10;7OBkcXhybmBybmh4Gg7A7UOTUOGeH5psGRo7NzrZNjbdCdPg1s7DbV1QCFsYzL6sQ+MDI5NDqGUd&#10;nxkFy+py1so8vJfKgKwNEK00YyQstzeyUGs9XyvArXGkMDm3WEEtqyHrfTgGC7Jef3xr+/aVhd31&#10;abCsEz0HLxx75/TBps5zzb1ggAdG8uOT5TwS4XN1dGetyXUJSJK9Q2QhQ+RDB6yE8Yj3ootDBG2K&#10;3jT+JRwVamWGhTMYrUfIP3gwO9QT9ar4myw6yyIwXLcuI+iMqNcYyYStmKvQjZOxRCGoQKY1eB45&#10;1KJfvLgJr/VLO9vMnkR5IYAijYLVWIWqZnmTJrKF56Uo07xo2A6bhQO0Q6BvbLNke970LCh8D3Rn&#10;ACYkFuhanAx50YzcM0vjhJSZ1VTjJzVyGM8QmAlcKXaXUbPTBDh9gSthSDCu4eqEE6dww3BOAMxw&#10;mswkTwpdT0llyCJVEEsoQnOIVK/iUaEKEQywlsH0LEXCpNdw1qiSFWrl9VFqiXy7wv2YZJKtDvNr&#10;SlTBHFUFmRIAk1THySbUusICSCcTJQhSaRkdUFjYSXQqkBMKVV0E4j2DPdPjmn8ohw4eT4poHIMp&#10;VuXCpDaUJNVTqJQdNlsKt60MfhvYe0IWn0yYF3Su6X3ZNTuHGOkM5VM8wRq9sLwzTJ48+N14iTdO&#10;nC12Ymc4iGvYB8XTGt1rxS3bd0r9iujQK0hmBQ1f+9vxjVgs4Mul+gh+kjJXkYech6OzLg8JB9xA&#10;DijEDhyTXlniw9GIldIVZ21UMUtwaMNt0YYczLSvFyUIrlWXhe8rEeAcIi+ygaiedD7LAt5xXzJg&#10;Zo79FSC0Nkf/xclffGxcEx6byto5OEOc7yvgahEDV6dypPLFwFjHU3Zp7zIO3oX0TFEZ+sbx6BoK&#10;2fo4LdMVzOazw8c8mkhFGgvHhp2gaJl6hOgoG0869hDsepJFaJ8c+TFm1AZW3eCYPljDfZEECZvv&#10;KS+jeAjXR2iBhs+QETWwK40M1VoZLk1LaIRTW1wgDasWr/XFeZoz1VAlUpxiC5xhAFcwrh29XW09&#10;ne293diaO1pPNKMXzpkT507Bk6np/OkPThx+9+iB948dhE747cPvv3HgrZ/uf/MnH7yJn28de/eD&#10;M+93j7VVl+fWtucba5WhqY53Tv3k9w/84R+cfOvg0NnG7vK9Fw8++frjb77/8iU4VTRx/eU3Qq3f&#10;gWgV1/oSUmHohEG3fvPdZ19++/HHnz9++vH9u49v3X5yB11bn3z0/MHTR3u3rsIdcKqUg9sCVDwA&#10;rvC3n4MVE1r+hO5shW4yCjixZZVuogHonPQKYZp6DSMPsjUmAOXJRO5UkTDlr4JVmGlJfuInRMXZ&#10;bCMlMIYr7kugYtPgFqCZEDIdYiLEQkjiN3magpO0uWyIhKOzCcNpdZTggNf/UnBHwCLIZyqRkE3C&#10;UggnL127xiBcFi0CrmREZG3Dkk9zTjgpKmeFIYlvU3sOgXaiVkBHHI97pRqdJtkspcsIvLHJwIjN&#10;Soh+7R3lvqdqzar/Ir1H3CcPJ0LOJGPGh+0WJE4Ykxs1v1ACL64TP2fMIgGdtLRQCMvURzSmO6nA&#10;yFcKafgJh5jY52NbIGAqylzVIlZQm5+xspnWTSRCWfPJsk/1FBWqlsY1Or4SIma6Z/zVl9gY3WZO&#10;pHDVg4ekrphbiZAJVwCtUT0rBTJRq/rl8EiMVPnVMrYiZNXlk2GShNEypMouopGzFdi+bapXfmXI&#10;pHJQXiAdDEcD/sVA0fkJandTexijHSNDM4RkU4VaWeYKuhVvyuxXdkQhxxU1Ledr8o10YDKxXkVP&#10;V94CJgjEZusaqjktPuNGrxYz216Yr8GOqlYW8CAcbhNiNCnHY5PgNhqriEzL9DYWsym/y8SMdWjy&#10;NWFoSFpY14pSWxWII0OhYnE+DHF4iXskdek2VvIF4aUQ3WrcZeaNemPligjAojg2QI6P1ia6eLRC&#10;NCvc67pTfB1wLy+U5MFWdOMuo1BbeRALquXzlMhba2spCbaJkWyNnaDSGQWslS8cH359KQ/SGgz5&#10;HjmkUNWuBP2atogwsXj7jmfXlhIm95uONdhCOGYoDIld1Iq/Ksph2O35yyu0Ubo/g8QY6+aVGLNs&#10;2Nm1oKOVKgam1dWW51AKtrzyxQqqgNJjQF8qLW4III02BZh5lbyKR3JXa6TFMyEGFldgnicCCye8&#10;5fakrHDUqhEh+5AQl6A1K2z93Y9OlD5uMWRpoZ1TJMcgTGlvpOqJwC2DNE8S/8V8OZdqF7VGqIoP&#10;gPJSUlkXWVGsJVgKKJmr5kJORsLhvv6RiXBcBNBxQBoWoeFykdBgwEqWgwBGqFW1WKxlJUWDDhmk&#10;BJFTRzSDZiFVUJFArcU6fINnciWwrONgWWG8BNRamp8qLk4Sta4V6uRXixAGl5dnCwvTs/OTAK4L&#10;cDrfgm/wErbNy0vbV9cuXdvcvb61c21je29968oKbJnAwaI1a221kqvnYBfcNtq+7/Q7v/F7v/GX&#10;fv0v/N1/8jf+9b7fa+k/M5rvnyoRtU4U+oFaB8YvDE21Dk60DE9cmJhuHx6/0D1wFqrgc22HWzrg&#10;vXQaRGt7b0vXQDtQ62R+EoWs04Up2S8VS/ViDRTrEtD4POp1WdS6CJdgUqx0nEIo0EAyewby4Opq&#10;Y+vK9tV7N249vgsHJqJW1bLCMRgsa2653DzafqD1yP7mowcunDjX194x3Ds6OwXVFjakwCEMNmRl&#10;uxFuYACiEs88m5MguClArQqdCXUMgTA2qJxXROuh6Doujhm3AQhxpvlYho9WmZI8ZwIOtTdY9eV7&#10;JLZKII2Rt2WcJos2L+9s7yHXjt2qv1QqPWX/DBTdQYGMwnKVHXo4YdjgtQcPgStl58FxJWBAtaGV&#10;kyrVo85WfjA01BHlhQUCHvsMXtfAORPFWYMQNGaWCNNDYZjBL7WzazzIalVqYGzgKoSm9sVKM/ma&#10;8DhFvqmxhyXWJJ8dYRvqq4SYuxVoD59b1zryK8QKEoHQWSeQttljo1bSsBZhkrIWXexjVnWxH3+a&#10;IQOxJ/Gwqg2tqJTSIaFWa5Vp1uoqXwq/GUq6Ny+tpPQnTAXIKSSoxrXGKUJpgjjHmnCzb9ambpP5&#10;fPHMTJow6bCDKYsn7ulCSNUMJ6GC8mKvKgyTBpsADKk0L5oak5E+MFQT6RoQlDLaJND1tMM5ihdN&#10;Cl4+C5Ktmok1Zap5OFVox8Uh7tWI9ZAz9savEAmjRUrw9rafFR9o1Kqb6xk+VDZmX7EJVjG1AS7O&#10;3LuoQoBYAV25+7gWw8ec1LAxqHzYqitxobUs99aXLWHAPiNXomO2Q4FRqx5n2+FGTG/lkY5HjPef&#10;LQ21TDc9U0HGeqDy0XObKxUPO4WqAINzhY+Qt1XtnRT0hw+WFAoq7daNU1aCawe/Sw/mxSuwxYJm&#10;imAVo1Go1VnaJAzRBfSt95zj1Vzdkn09Q9qgPAgPg4NQ7cG9OT+VVRfjHWdUvcIafHL5wyQTDsa2&#10;Wcq6wlqYzRUWQ1qCdjqx+b+Q2LK0m8EDKVk2OWdaDYW4Sxww7oizAKngQgOotTJfK9Uqk3l6Mo1O&#10;TgC1dvX1tPV0dfb3dvX3nO9sO9t6Af5MZ1rPAbuevHDm8OnjkAfvP3FoPzyZjh+EThjA9c1D7+w7&#10;/O47x9/fd/TtYxcODU331pbnyouzvWOtH5x78w+P//TQwOnCevnWk1vPv3j+2bcff/Xd59+gfvUX&#10;X/8AmPqrl0Stf/IDtl+Jbv3FrwBcoRP+4hv4CX/9/OPPnzx6fu/2o5v3nj148tEziIRv3r8Fw38g&#10;1VkkkRulmRqdAtEIpwF/MjaCijgti4cxLWgiNZtKS3YqY6kW5PuuNQVb47K1jF2QOtdWSYx+DX09&#10;1YBljVpWhXOK9AL6+gPiKhz4EfSKzJAgWeG9KVABPBGeAnuutcwIFQbboRDEC7m9uBqCax9RmJAI&#10;cIFqUxEv7e5uy1pVUl4UXSNuweAkHQLUijNlu0rV3Lky0SScmoCqvDaZ98qGimRY6JnVqTSTpup7&#10;pWB9TU4cJazouaoTMbYy10pYmzq+JhwbDI3ANm4KETIgq86CpsFEiCurMNlV15L1H4HQAxJbZ1eb&#10;y+5/Y1Bqo6OAhe4oI4yKu27XXGcFJBgOlG/DYmpWAb3YPmQdnWnU+pKQzBfCRaQGhC6xta+SvZpw&#10;k4x+DS9dLov9Y4f4FagVeCk5PBG1SiDKPYBixQuKh3lFTLuRYmW3WF1K1+tGNkJf7WJI3wkdEtW/&#10;QkFq4iKNLn+N7qbucUruDvvBtQZELC+ytJpctqqiVYznRA6ddcnQilZl+xwCUYmHZUesvIjErqps&#10;zJTlOpJw+pWQmKCd5HPojak7dy7AAlePNhOk/iJ8ICo5iR55ABjQJDMFWmTPSN6AACyZH9DeRmo6&#10;RRikEJXCsU4VimtaH6lANEo9AfmoFhaOZZcalysrXjRJq2eP7AfeST5GDDQJFA14BK21EyaZ/KUG&#10;KsBgNZlg4emi0BpdkpO1t9IfAp8yrBIEpcuXC8p973AAeBr5CBHS+7Bf2fNaUovjN+oTklTVqDXS&#10;EITIztfzFC9ComTFncpiSt1o9GuS9eomGhNaA6xCUCJVr75Bq6I4IdVLqKWQWOWUZtPKqvibPRss&#10;JGZPLbvbMQ8XCUK2wOZ3IdVNxy/4MXrpVSVq6gfo9RILmCJURuqKS3hIRqFW4SpTy3DT6X8CA6Ff&#10;K3gVkhL3auFkhIqvSKokXOGwbooW84l0tfm+xhKfBbKju1wyUdJjhtZaO8epsqAMfKLAl9o5/68q&#10;TnkvEmbmMYBgsTbYWWcHrBQJK9McSFUOFkSq4U75qlGteTMGJWJmsKsdtMhjxB/OKDhCdcwjAqdP&#10;D304bbezsX0Faz/m32VQrKBbF1aRn4a5LmW0YFlnitOThYnpubFifbq6iB6tMA0eKy1MVlfyjXUI&#10;gEuQB0MbDGFwcXGmuDBTXJwG77qyDeC3LNHU6qVra7vXNy9f37h0fRN066XrW3ixdQVtvRbnN+pV&#10;odbB3GDLUOuxjhNvnXznf/t3v/Nf/93//Nf/0V/+/Td/73zf6QnQrYWh0VwPWNaBsfNDExeGJs5D&#10;GDwz29MziHYFB1u7T7b1nmnrOds33NY50ArI2jvSA+8l4NV8KY+tUGV31iocfWHASMi6hE1WTBAG&#10;1+n0u9LIVwtDM6PD+bHCYnkTjsH3wbLevwfH4BcP7zy7f5P2S1eXrqxPLs41T3S/df7g22c+ONzS&#10;dLKzuW2oZyg3PlVmDIFG8DZegtmpOHaiVqYGkmbVo8KkkB1HLFaUaJZhKLNpTMBF8aGjAT1rHF1m&#10;XYIi09DNGEgSYsJyUVQp1OpgWqJQ0jIU6EoKKCMZgqgAcirbFuYhyW8aUzkUQhqJ9KAkZzjLCFhR&#10;I8ehDYrCqZWljJZ6GhGpMaZRB8No80iOp11HimOQyDYgkAMUMyeCT5xeZEIWh6QnWupZ4ro4yHQp&#10;FCiHZt6mNcafhGrA2HbK0cYDUE0gWTJW6K0siGhFMxJ5GodFWVTeQk7MSyoe1cmFNfWPFTwQLfwa&#10;ackrT+0xyojkPSuRiEGvE206WdVMytvGTr+qHgzLIvcmcS0AQnadryTBIK9wO3A1ND+g84fiQhwb&#10;3FMs2CM3qwlNHrCqFNVr3HeX5dPbCSUAW0StqmPUZbSTlqTISIGJsNWsyDEZNq2aWsOXPtAOEYgw&#10;jIGQSzMSWQ3xS+QOfKahdZeJsWXh/gqPZGUfVL0WgEpK9WirG3dNnVrIkLtNlIvDmZFRWaYzQX4Q&#10;8MIjEK/17aFk9pE4E0H8ybNzWylO42pD6nEVclwAWsPv7B+TmoarvCGcjKCdnQzjJecUBFa5znp6&#10;FyQObOlMupU+RtceD5YtCDSGZiFAWqA+i5/5eT+kHB4Z8UiTf56+b0FsyassBMa+oUkNYdG7rpLL&#10;hglWhdj1UIQBcgjdLdLRAsTbjY0TFFNpvLO0VhJKdBZVh8FpwYhXWDory2f+yLdJ3K8XbimMUptZ&#10;X1XeNc0qvC9yJ/Yl4pWPShmVxmjFp6+V1EmOSTx/SiRM0Et2fRlmwmTOwbE3Fhcq86hurUEnnC8V&#10;JvMzE7lpoFa0b4VOuH9ksKOv+0JXBxq3nm27QLq1+dShU8feP3YIzkwH6SR8BKj13aP73zr8LnTC&#10;QK3vNx1869h7+469e6rj5MTccHlpdmpu6PzgqeN9J+bWinv395588ghdcL4gav3s5c/JtRq1QhsM&#10;vKrtB6FWMq7fw1L4+8+//vaTz758/uEnTx48u3P3ye1HHz4GcL33+P7FKzvlpSrAKnXCMEecLxUX&#10;KqhurcJ0agVF46pBUKzlyDCTB4sAdDsM3A5Ww5H7ERxVfGtFGK1hFAbjMlJ1KCir3ApGsrvgAFZI&#10;IQwaFr9uXpLHkogKE7mmN4yBKRiJADjKWSnWdVtUVreabCNEcudR0bxQANFY25yHQncSSGaVLBLM&#10;5Kv8Cpk8sWMNq8wUqwtmE6zqW8iISJNMVCl6OVTK9mRSE1ADSzsJW6JsDtL8onlXAisRkBCiskUQ&#10;+6wSx5poDVJaVajYG/AnPhmXUTWxeIdcqxTO65cub+6iAnwXV9J6YMFpWiA18I8CVj9yfSCoS/Q7&#10;oSewHHrJi0rKi08bT9pUycbC+AyRmzIE+mQ4JBF/82NboArLy8sw9S2j0FSIAm8S2qFalWhkFZ69&#10;btmKQiO8BrVLnbCIVhyJe9XgX2wXbARrq14ehnXFrPkk9+hDBUgG4pU3EmXG/Hdpmy2GVtkq5n1i&#10;VCtRTcez7NZKV8vW4wYY7pKml95VcmrdnpBoq10S4D0Mn8w0uhhSkJXoRW1yVoFUZSZMHyYDOT4V&#10;AnV4YbBKYtOeugSxUQlN8hCjSm2LdILyixKCtTmwbZlVsY0OBHgt7atqPsOG16ZQ+nYfmJGqiAiR&#10;EgGoIsmK6UyghSVGgnPM4pjcE/YwAnzNpliSBtWXq1Q41coaUwWNaSOB9KWeDnwMFkVYKuw8Ft5x&#10;WpS8ZfJAMoBXGonIFudI/17JTcW10naYpyM61B5XRq24X4xU5NmrHBIBp9MKknwL8KvC3mLCUAKr&#10;U44aVaFenDDbBK/5VUUe3MlrUj2BXh25QWbC6vx2rBZeHsyjegZMRCs/nKJtnr6vM4o2xQZEylaB&#10;S/SGJfPMfAdrgAnsRfAyARG1o7x0dM4IFwcDVM6nKafuYNSeAdy/P6CYwMukmV7HBHR0xE+jViXC&#10;abAUe3M0IKGgYyCpvwh9bbaZHD5Zv4p/ecXWqlzWOJYIgV5H6pAZ1p1SZjKkcDhLA1KtHDwLL8CO&#10;pyX94oUyeGCAxZatEal4/U46Aq7rjgiJSOmPzfa2DGuSs+v2Hjv4be1iaacDjX4SKbHokTEfzWDB&#10;vTCQhf0SIOtFvI8oBM1U0Zq1gC1fyc2Uc/nyTLGeqy+hIjSXr42WFqaqy7n62hw63CxulBc2KiBa&#10;AVlLS/niIqHs6s78xb3Vyzc2rt3Zxnbj3u71u5eu3t4miL22IdL14tYemLeFxnptbmF2pDjWOtze&#10;1H36WHsTup6+e+rd//V3f+PX/taf+5v/06/9mzd/t33gzPB019BE++BE69B48/DEueHxs8Pj52DC&#10;1NV3qqXrRHvvmfOdJy50Ng2MdPYOdQ6M9QKyoqNsvpwrVArFWnEWbXvK9mFqLMCoRlaT0FZV0RTB&#10;UqtGEe1VgVqLC+X1y1voy3ob9kvPUcv6+P6LR7ee3L189+rq3gZqWdsmuw+0n/ig5cjxjtPnelsu&#10;9Hf0jA+NzU3PVOcAWSEMVgkrlh+iVstTrWM0nDBGNUlldGewQfwT5d/uTBNzmtQKfMRYgCAvU32Y&#10;Uk/pYMnbm1SxftXaVA4AxZqJViLri280XpVTDqGLB6cqVOMY4mCUx8mYfw1Ifml0anVNtVxnzF+J&#10;q2Tgawzp71WHGHh98buE7ky2UPSLzfpkXwH8F4WOSXiJ03R6SNur0NaPgx9547qknIyDNxy1PNgY&#10;1X1fmDiQfRRzB7K3BZbzZ1xpLMliiIodWBtTGQY4ZJcTm8lwFQ4YuzJFFdXySQzCjjKarHiy3om1&#10;0K8BbAtAotbXnjfsM6nQPxxcORiEhZS9elW7iH/UxMsZTPXwCijJgnoeYI8TnSOTAtKCWkDrb8Hz&#10;jm5GKAoA1cyqARYOiNkWYpTfG8GboVoCTuS40gQbSlRMj7oXHGxZ5yROlQItRviCNOy4YxZUl9RG&#10;caEx9sVk7T0Zni1NdEH/UgUg9y/iUh48rkMAb5Grkopw2uTG/Iv9k/Dtwvm+bhpXWvc5sxHUObXB&#10;m6LUJx+opHw2d2cnPC3WSqZwlXyVVfFqjsuOY5bIhepczeEBiZ1kEaoMlVPGu8rWgckLZ1exWAAY&#10;Z0jbGmPieQ0M0ZWRSuBzJxbUvDRXmRhXSFlSX6bwhuuUK+S90OjD8S8ehCZFI4+gGcOlxZ6IXvuw&#10;SgAsiXfZOQFheA5bWkwjK6mL7SRspp2nJgMIZSXElEbFCvfPdSdWQD6//LzZfjHtPjVNZWwea+M6&#10;yvvd/Pm12l3BV3XECYNuaR902V+V29jSTF5N0oRDVgMZ0SoshYFgscFYuLo4j144M3OzY1OTKHAd&#10;Gh/pHxkaHBsGagXLCjNh0K0wZ4I8+Ni5U/ubjuDFifOnDp48CtT6wYmDbx9+72fUCe/7CbaDb/3k&#10;0FsHzh7pGmkrL+SKjRk0GJ+sjW/f2Lr9BB1cH3z05bPPvvnoi5effPPDF9/+/CvVtRK1imv9/ld/&#10;Cro1GNefo8D1518BuH7x9UeffvHs6UcP7oFkfXbv6UdPHz1/fP3O9fl1NECfnoI7w3wRS1Vhvlyk&#10;mfA8HzdZnUv9J5tP0RWOoCiLlVmRIkYuKK5uc+Tsxxbv29PUXq1sk0P4ygFv5+EQGMvSiUGs7ItI&#10;4YqEMGL01+EYEIm5btZY1CCCxYyqmxVqDeZTUlYn8XlIDlYd+yFShYOx6WJHvCJLeTrGotIMBsAW&#10;QKVqj2eUnEGVzuOx6R3iGpOuRDfqwuoKULsRmSwVqRsVlAJxgV1VMonJGTTpLkTRkhazktT+uBZp&#10;ugWOda8GtIk1JCrE94b9ksCa2B3yi2aeIbcWvuBJqfONqlhBt7psEsynMSTeNCY0OoWjr1xbmQZw&#10;saVV1IIQmw12ZwUe2MEOy0ugFoHWVvVixd10bFPsKlPwvEat2JVIXdbWEmygA5Ichg1T5SpsJpN7&#10;kD6Zulkwq2zSg/Nhb1KqdlUTG5WxNnbKKpJdvIrLoRJqS8jsyCwQaINpAXIiYVnaWq/r6tCk+Sas&#10;lS6aAlHW06qkFkfF66suppIN49KRChPMIDVnys50me2wyayuABVINKsKTAlik/G0oGmd0Nf3gnrg&#10;aJmjd5TeCC8yQDhmLzilEstZk6xvJMaLr05lkByX0WiOLyy8NCQg0mD1Iwd0BjVNuprykvwVp0bZ&#10;Fa6eq0YtolD6RAbW7Kyjpixpz2ICZYmUcYmSJXvP7Jvixlm6SsYnRMI4TaWCAjOrhQ9b49AyN2FO&#10;XQS01VHeVLWvhvRytwr6NM0RmpUwjPW9mKoEWY2EKQnOzKKSyNmlmE7ISYvIPH1IeRPmV7xI0B6G&#10;SfoY9qlGkfy85ykl+Bkw6d+jpl+kEI3gjPxFsTIKZzI7FmwG6IoIQ73sg8lcBHBl5F3unAJhpOpX&#10;beBEuMgAMZxFHWDx+D1TaGoIG94IKVIKw2jWYFuAk7mM2jKanYDU5aLL+MaNc7QAYNFFQAaIawWm&#10;o1WuxGwqoFJVGfcx8hCCFbiV7FNgQDSC8tZh1EFaycxn4mQcHkVHQY/VLCx2/pjSRzEedp4wpvXH&#10;FPUymY33iQSoEQjNpLENaB81nwRIQKoC4Rq6VoAWvixtJMYnggxZMe3iOLE35MthuggbRoA6JKTL&#10;c7VZlrMWp0C0lhuFGrrXLAL4TRUXJitLebS6aawVlzYrC5uV+nqxtJgrzE+jyWppeW75Yv3i3sre&#10;rS1sN+5eunX/yu0He7fuX752Z+fyjS2IhLFt7a2t7S4DtcJnGERr/8zAmb7zR9pOHG491tR56mRH&#10;0ztNb/2vv/8//T/+m//sr/+Dv/j7P/2nx8+/19Z7qnvo7MjEhbGpC1P5zqHx833DEAM3dfSdae87&#10;29J9qrX7VP9Ix/BE/8jk4PQcWNbcXK0IsAqiFQ5MpUYZXWeBWhHEIPBFD1Xc+spiY7ZanHEf2hKI&#10;4vLq5c29ezfBsgKs3idqfXQbkPXO3tLu2vRCoWO8q6nrFI7wWPvJc2gDO9I7MD0Kt+FcDaqtMlAr&#10;2uix2wRuOnp1kBSifwzgK75UoDHiM1MWgX9UpGrUkYoa+NT4tR83L8bOxYjNoOpYyIT8vFGig3KD&#10;OncTCX5GvmUKhQksFRCj7wieUHzYXGgGDolb7F9NjCGwaqWf5cHepxkhZYV8Fgx/k2esGrrqY3pk&#10;CDxIOAtU00gZX80ByewJdyJAayCREkBUQxiXmviyRarVqk7lGFLqHx3sCrXKKNtJGSJqaZiNefDC&#10;Yki9FvtKoklZJIbsqnEVCCdrl5pGClEEhSXU7enL3n6ukyfdmtyYCV9dwkA6MR2hSFrRX6nyk8xz&#10;XEAhecMqATwcobxP5YOKVBrPyMLdqCpkmbFIJBkIkZoz5ywVcdC51tPyRqsuVKE/wbBQ64qs3TgA&#10;dCVFr4VfOneFOYfjJ7qGamLBrJIZFzM1adl5NB5TrtPoJRCRyX/NjdQL2B9OvWpoAueb7iHK2RX0&#10;1xpEtvxeSspV3IgPqJWRPqbqVrGsFDzbG0wUNDdVWfN9fNgoy4YCAV8lNFXrYyJ2j3MNlUTTibUj&#10;7NekSsZPfWhUPxkcskyGbfikRICtqq1osD5fDrfmOa1fNfpVN7UQCbsMxBltL4JOrXr2JlepvKQV&#10;BHrA+ag6AeFUDnbo++v1QuNHfgqiW7F6kk5YQ2dyVbTSSIxKgZBhU7LOQCWoY5sUxoBUUiMa3nBU&#10;uNtQXExl1rB26Et5W/mwpFSFWnnzvsvZmJBbM0aYdTnhgtsX6vpoF6w8HZ876R0k6I0kgnNJUnFj&#10;fEL4Yx8yK9g1AEKirCedmQLswSlp5Qg4cfnyeocpW02Abdco5ChrS5jw0QiHamFg12KtAtQ6UyxM&#10;zeZGpyaGxkd7hwdR19ra3cH2rWzi2namtfn4uZNQCAO1nmw5c/TsiUOnQb0eeOvQu9ggEv7xB2/+&#10;WMD1reMfHGs5gnqW0mJ+YbO+eQUdXHdvPbnx8KN7H37+FHTrly8//fr7z7/94UvVtVohDODKzaSr&#10;dcIArtQJf/vp51+9+OjTR4+e377/9M6jDx8++fDxnYe313fXC/NwXpiaKs/MNuZmGyWUtqJxK+w/&#10;oE2rI1ZhTMLYlSG69LGu24LRLntJpKaJgmdR5KX0AWNgICsToSQh0B2H4IoGRSp5RQN5R4nkJEhL&#10;xPt87aaAJi0Y9UmcHK+zglWyF0Ct8uiRWazwpy1vJQCOOsQIjI1ad65CmsWqWkNWElrBu7r80JBH&#10;FqSSnNiHyciWcTsjt8CrIeVVpEpXHaFW7A2ELbqwoqUNCwMJN9j31ByeK1QFdLWhDFVNVkEy0/kl&#10;+SplZbEJ+qqiVVWclNBK2Ix/B79KmlDQjAeviyB8JCsixa7mun8EShDYUna1pDHdpcakq/SoBIRW&#10;4VKmqyJYfNLUq4hZGC8BQhDWAnACzQL0VlfDeRjYEq9JkypittMvyVV1jglqVF5K0kZT9CyFMFyd&#10;CFkJVrdpEIWvwBmCUMULfAZ/zaybsEOX0ZqwtauTutQY8QotE6CqfZByA76XKvkNRyzfA3dGFUYi&#10;jiVEJD9MaTF3qywIobJSEcK39BnGHQ1ePlq/kOc0UjLRZ3Ze5VWq2NS4IaPFZ8ZevuqMyhavvCvq&#10;TEuwqv439hyO/jeAr6zYFtOIn0A+alQjiyAXf4q4IywXb6l0C6cw5VekvZFA1CIcl54mLQqBHKZ4&#10;IENzoQHtot9MuCKZR00ZHT6iqmINlt96YOeT/BVeNgxTjUutHeUHhKtZGk45Dd8BKsO3O1NlAGwo&#10;CGxpu6Ywc5KRks7apB80+izoFRyNhELKaanzTSoEFZqVlYu12Uw00IqJlbf6k3GgMadTYjwjYU7j&#10;SWJd+csnljgEwEb7ep/pCSgZcE8tNua0qAEguMhHTn2olKUTHo7uaqzV5Pv4IrkpMrMQsNlcaCJ+&#10;vQbX0GyNMQ1lvaLTeQo4VOandX8jR+hGIBonInUjjcLoIapVVQUUDQwYGZjFInzdhGc6LF6jLMeV&#10;gbSXRIgcPTlC48T2CVgdJY90iC/GgGCV4XWSC4rwd2zkNRi3m6jVwT0IzzX4HonpwvuqPHTc7Lx4&#10;ABU4SbhLZ8SLsmPhASuuUtTF1z59Uzo4HiMBUljiVBXWO7jhZoiC8O7SVchvSL0iMgC/Cvsl4BZu&#10;m8iXL6uuFdJZFAI1yvNFEK3FxpywK1hWVIQW0O2mujAzv1bihtasG5WlrSqKV+G6VFmZm1uchWlw&#10;Y72Cdqw719bArF6/s3PrweW7j67eeXjl1r3dvdsXgVp3rm9tX0XJxvLK9kJjo4a+rJPlie6J3rP9&#10;5493njzaduJo67ET7cdbB84fav7gv/+dv/UX/vr/9a/83T/3z//tbx4/91734FmA1bHp9tHJ1u6B&#10;ps7+Ux19p9t7sZ3p7D8/MNIxMtk/NjU0mR+HVzDKcWklBWOkRgVlq9AGA7WqihXFuvXiQg3CqrlG&#10;NVeFafDs+NxkabG8hstz9xpYVkBWdB148OLR3af3r969tnZlc3a51DPd39Rx4nT7ybMwfOq50D3a&#10;O5IbQxEsuueh8ztqWbFn9r917EgXH1gxseANr+X3EwpAIUD3Po1OLQpemY4Rv+HAmp0JFYeFtIEP&#10;Tqg38aCZJFS9pbt94IsUlzPrITTLpIb0AubEMDC2Ybgi2IARAsNPAzzBP89dodbzIGdVhUam/cmi&#10;po4YktjbnVpNwOqJ4CkLrEbYqrA4/uR2x4TWIPqkLhboZfxqjiVDoQ46+RxpwiH3dYU4ypIHY1dT&#10;KJkOOZ6gJDEA/jHLZORsPlO4FA+F9aLkcPxIGtQ5IE4glodtklDMqvkipxuYAzUJbNDu5JFU0KSM&#10;wrJOWjvGzUpRKRfmRJikqoHzXS3J6cUHA3BF/lDMvDCM/cM3IAk2hWUgIdKVt1sCSIknI6xntkJc&#10;kwSZYjWN1tQLhDy/Lh2pbxOY0n7HHbRCmMkIkq48fQ8bz3hWaDsNkdkO4Th9EwkJ1GHVN8KKFQtH&#10;qUhXpyXZWTFrrLoJ2byrspc82OqS7n547WRedJ7i3OvFo9QY1QBGOmFie4EcYm+z6KYu3RDI/Kcu&#10;acgcEmBmSJBxqllmU+fLKdRiXXO2NAgQNBVi5EUTMxy4KJkMW/SrRICwE1t/S9kocSMNnwVTqYxI&#10;1ZjG/+IkpdrNRpSJbuJtLS76jCh0txEKxjWQs1YcRilICgCYOSGlwaYrFjw/U6u44O73E5coymL5&#10;7b7Cvn3m5K3ExkXARCHzcPLGJs89pPVfTIX4WilzsaJyWWtGpFYQ7+rcnM/Rf3Ju16ecTYA+L3Vm&#10;4g3F7IQtqeW5WzPYHHUuPFaOWNcndMIaMJwqGUhEvo9PIjLU2CCgBWQFv1qcryFfiReVhUaxXgVw&#10;hVQYfsLQCRO1Dg2gtLWlmwrhM63nz7a14Ofxc6dgI3zk9InjzSePn2tSgevhNw+88/aR99889O4b&#10;B98B3frG4Xf3HX3v7eP7zvacnKmML15sbO6t7t3bvfno2v3nt59+8vDjL599+vWLL0G3fv/5d7/4&#10;CiLhX/zxy6QQFmoV4wpzph+EWkG3fvnNx59++fzpR/cfPL398MW9xx8/vvfs/uVblxvrjVx1ZqI4&#10;NY2ccoV+wjVU9NCTCQJGUhqU7MF8KLWEIRZSWWnWOMOuwtYA+loprlagTmNXVgUykHOlIVUDDue4&#10;H4FD25SIXA1RrtU3TKNQOcx2NWHJ6fXLrWUCoVA0Gg5G1IQKmwi4MkA1XeHdyqKFvBGfIxU8mgvV&#10;PhlnSsDsh4vMVqbvsx+NEDuDW0IeMaLZxu6vy+yEAph6cW8PkJXAJAlmyb4KIcsVlaQmkQ5KWNfl&#10;ULWBWYhtgXxx2D1OB+byTF4uFW7Y/wnfa3YQQC+rDDVqVaGfymtJZfGTggBkp38EyAoYSdRKZpVl&#10;nHamFeOqauAEi+VzC4VqtLdRpSsLSuXVJCNfSXwzwhZ/MoLFB3hMEhWzbpbOqMwi4MMEq4KgbOC7&#10;exm4N75RKDfa4dh0R5bCNNdC/C2GGrsVD0nIig2kLilfHTyPRP14klQYCDYcrlJuQCbASRgsdCf/&#10;K6F/CdzJ2rmjD46cmmHX4ko4Lt8j3ipcaCircXguQbTG2Eys8y6JoxeikH4YRKsrv2m0Ez60fBLs&#10;0mTpr4TWm+UlSKyX4eRECK2urXamho8urYlkJiaulWJjozhKHewMhMwQyU9+o0yGiI6CSk1yUBd5&#10;Cp9IGCyA518DsooLFUaVuZRGuZ8KgbqA3JYiGOY5j2UAHH5IiiaJK7QmmV/1ZiwNvSsexYCp4caU&#10;8klC4zK1MoOqIljhTMJywJJN9sJFCi0E0nZpMoVrD3E1OLVDVVC70YbH3k6B9n3iLNPVnO4/acIK&#10;w16DcB+zs1ac/jT1GKKbOM2SbU4RmWJ1Ks52c1mdA2FzmtSwhBuvKskqZilwY6QAjPM1WjBU2Hws&#10;8cCsW06+lCxt9S32riykpF4IrDiMlzUgKb5KXnaOIfAvqRjGmjFqoUmVRGTJChy39UMYrTYYoQ9k&#10;+EshJQ5AJXmxKpP9NuUlWgYRrdLe1AFaWM64nCSP6rjsYoqfFOyJkkLEjyUZRq/SEHJRj5BFRsFK&#10;xpNgsWkwTtNVOqYCXNHkTLkDa2lNSS45AnAvSi3nwSaZeLFgkvCVKjLUyF2k/Qbel2mwICsCRCTO&#10;CVnhV2TfYMiDi3X47s6WG7kyGrTWJmAgDMgKvAqkCk51ES7BW3W8rq6WS0uF+Y0q3lnfXYD30pWb&#10;FyEMBmS9++gaiFYohPEOy1n31ld2Fhe3GvX1MoDuZHl8KDfYNdZ5pvfc6e6z5/rOn+s5c667qXXg&#10;XO9Y+75j/+Fv/y9/+c//tR/97X/8N3787r9u7T4xMtkxOtXRP9Lc2X8SPkw9g81dA83tvaho7Rid&#10;HBifGUJf1tlSbhZ9WcF8AqMuwC6YLsFArfyJHncLtXy1OFsrI4LJ18tQ9qJMaKZeWL28AciKdqz3&#10;XjySMPjh7ad39+5e27h6sbhS6ZjoPtHZdLq96QLcnvpaeoa6RqZHZ1Eu28B+0ISAXV6BWkUn8tZH&#10;R1yaoDKAdhCvakN1NjKLIoGi7ynhjbx8HPqneJSPniWgnmQ4VBiMOmJ7BTCkD7SAkBgpiFbCPxdz&#10;rjsQdLsXAlcVNPpfCL2kW9bQdWomSmeDbVPEbCZToJcOSa8lRxgri1O17JAcrONgvW8oRdhmfbIV&#10;DbaxsarZ1BPzMpe2L13dY54+SZRlXByaVRhcoUuk4GvWdiV8yETwsj0PzzHMjYQ9qIFXYa3sc4XH&#10;CGLto2v6yJpG0rNihvEOtc1JRiEFrNSwirl1BeQZY/5K4jpBGk5TsopVaYBtFHCC6gWCIYHLgi9V&#10;ESxRgRXa1riKleKbxEgYJyJdMx8akq7WRUvEa1grEayoSHFWToIocCcIcR2ypx1XtBrvhS5dhJhN&#10;oTkAhFeNfpWJYMbE9wIpgzC8ka0Odo6rZAoauxK1yOYoNpLFO5g8nQTha6lREsoSJb6NbDg8HSR6&#10;crOf0E4HAymAF2uEkB6JZQphUvVsVClrcuMYiN4wYahLKEWhLD9vzOYLwqGlK+ALhTfxLbQsFkdn&#10;Sh+rBp7K1CjbcJEA2OUhHNipJlb3kVW4aQEKN10dJJO/unpiqzLUareFtHI5R2kUKvGtYKoWF9eq&#10;iNTFYxI+zKrwDC8iPrxR+x3LfcqbMzWgbEXUIKitmvQ40YeJKVrbL2vjKpa91uUiyAxCVRXvVGRw&#10;ANhRzPIia3d5PBjnltk746O0S2Ba70RXm5NAAuS8pDzZ1JGO80zSSuiqetmigxpmCRbP28465O50&#10;acLN9czpNJbTE54qM3mwWFaFXsrIG7VqrYTB7FJ5AasAUCtac8+XGljmaujjOldDP7cZoNb+4UED&#10;1/bernPtF9C1Vdj1wvHmU0fPNoFuxU84Ce9vOowC1/eO0U/4rcPvw5zpjz548z++/9M/OvizA+f2&#10;d422lVfmVncXd29tXbt/+d4ziIRBtz75+Munqm5F/5svvv/l1zJkevmLPyHjGqj1T38OzfAPrG79&#10;CsD1q28/+fzrDz/67DHatwK1PvzwEZakmw9url9ay9fQ/yZfaBQnyzmgVqw+yMBSj6YA1ZV0BISK&#10;4qimFFdpkbAjWIV2vHTmSK0udN6fjTNkIOziVTOuLGflRqAl0jW4DekoNfJDiBdCYvKfNn+yF5R2&#10;SzUoaDZSHURhoHZ1PKrKJMyJeD4q5nRgPngWoEq+Z9dffLugLCtRrWeWo69q8UQs+1zEagbR6jYr&#10;LDFdRdMTkNJk0ew7C+BKSAIzWtGWYsgsdTS2lDWpGucsgihe5U+Fvm7uSt44/HejcpPQTwW3ZBbp&#10;QyQnXVK1/HbAQx4JDhung7aj6pTDM8L3+nzxyR8Z24RrkepCZWgkf+AkAGbDG4FPUZfU5fKvtqtS&#10;Uxyh1kCMomdhnAuqkBtKWwEp8U06c6FtYk7VoOrrXMJKiTJgrdqx2qrXbWAJbsW7srsJKEoZPrHg&#10;U05RUYIrrbIOg8RvxhWzcY4ArXv1GtmzNWhq1hraYAlx7RXs8eHWqWYR1QV0h01f5UEl9XY0VjEA&#10;trBbqYtNAHKztabOTb4LkCD7FS5hYNj8wOgRsv06H4nsS+0tDIwKbGzG1U108FNtb4kGDSxpgeu0&#10;R5LjE7tacSq0qaQLwa2as7G4UZXlelaFi/in5H+QSWdNgfrAzNz688SlcvE136uHRy1nWX3Kc/S3&#10;mLfET/u/G4MJUfNIMngmhtDnHkQuwDz4Yf4jG9hGJaqrC7hDlbZiw6+Aqd5gWgivL7xgzKrPmOg2&#10;bsf1ETBLlbEiWn0knk04Q4lMVuNWy2YiSabCY4NDz2I8ci2BblDE00TOjEW2otDNtbqENZspNK9R&#10;MuGsG/7kmeW1aZHHw1JbyaU8S7ImVkkEA3UZFAG645pwSl2gmgijJdoC6YwITQneXpWnMs7wmyL2&#10;KV2O72XiSmWuBreaT9W2VL6OErDpMISB3b51k50JZJKE7MyCO2c6yvS6HqGYbTMyy1PbsTg9HO37&#10;VAQiUSXT/2qTqJQ/AlmiFxW7Bt2k+M9OGO5J4PUj8sS62gyUDWZM75j6MC0m6TjDvojP6BtpjldR&#10;o+iFrHzRUTuOh4wrmED2NkBYgONktxtsZFk30NoOyzktdkFRok/MDFoDlCdBsc6vlOqL+eoCgOt0&#10;ZTEHpyXwq8tbdfxcBNG6UQVqra9XqqtsdbMGnzhISa4sb19dhST41oO9G/f2rt25dOXWNkyYwLJu&#10;XEbSrV5dKZaWZvP16bG5ke7xzp7xrpbB8+3DLd1jHf0TXQMTnX3jbXBlbOk7+Qdv/Yu/9T/+V3/x&#10;b/zffuf3/ofTLQdHJrt7h5q7+k/1Dp3rGTw3MNreO9TSPdgyONY9mR/OlSYL1Twgd2WhXINXMHql&#10;ri8trC2WkZBequMEUdRaXawX6mVswK4TpfxQfnKiNLO4tXz13nVYLt1+8eDOiwdArWh4c/XetU1C&#10;1nLfdP/Z7tMn2o6d7z7bOdA2NDEwOj0yNTeVqxQqi3XssL66CEyF7qysIYQ9jOroJL1z1WgE+o75&#10;MBTFZfFm2WfL4Vq28aazDpxjlY4U7sy0DQri8jYFe7zvTnY49iXQChdTP00JLUTVKD8g9p4hMgd2&#10;hpmleEQIKB0dUCXr+jJKVp8kvk2UCOl6+6bwe5PbE3Zu9Guxq/GtvovNY7DZlQqflxNYMKtEBepr&#10;QiJFBryEnZcv7VyFsRlTjThrnC+QVbAryejYoTDjeKEaDngpog2S/b3cRPXoMRSPJMEw7WRSCS4+&#10;g6Oiz7NITgFLUVWiAX2hzBoJZpMjcuMTyUSVpVJ0jshbU4RgsOJyl/CZWjRpmZ015ZGUObApiOlf&#10;hOaqZZVtkqSM+orQx0azSlk0SYdJilWybWlJNNVoMHAsKf3BF3HMIgwt3AgAQKo20mS4sNJFKwch&#10;GbBdbaQH5nhLdJnzDgRyRrYcMNKUOg1ngCfOLWSiBnhm4XynhIiYEARwMm9p1XGG1gTLmTYV04sj&#10;ZKSLpKfzMs5TqMSRFJ9Pyu+IfCbWcmrDmnYCGIlrcIKB/UzVih4nTNUz5eQmc46CoESSuqqWUmOz&#10;g5pygrrFUoZr8JPVkfUjVnO1WlFmwRKJbIX1ekQJooyCEkKQ3N0pKpfgpqoQ42Ts3yp9Z3zUbIaf&#10;NPYzuOXHmHxnml4qJHL4vAjpOjsZFI+JYZ6qXZyCMXr06qNclT7MhexVsoliCk01+lPyGFe2VP/C&#10;f3eyg6kctbdxPoI5NTlCuXAAoyt12GJ2xquVRyzPSLILonTXCyQbLQ1s+2nTN0ukuhduPU22xjBY&#10;jZxX5AteX0BxcbCsV5YW8Eyxj9EqFMKw3K0auKIXDqtzV1fK8/VCtTyZm0Z1KxrhDI6NDIwO90Eq&#10;3NeN9q1ArZAKn2lrRhec0y3njp5pOtB0FJD1g+OHDpyEM9MhODOhHc5P97/1BgTDR9978/g7x1qP&#10;jZZGqtAcXVvdu7t9+/G1B89vvfjsMejWz7/5CI1tvvnh85c///KHX30LyJoKXK0T/gGMK5TDEAkD&#10;uH77HWyZPv3syxfPP3n46PmdB8/vP/rw0b2n9y7f3C3Oz00WJ6crOXRog9JnjqWtC4wY3eAjJIGM&#10;RozlFNpFG5jAhHIS5UNnsV5q/WC2SdWqpCVMtFotLJEgyVgHhI73jE6dOOD4j+5EhI78Uql8ERMi&#10;UMSejc2AVsxq2u/WKMMFetLKEaaqIJbhPSJwyi3VsxP7UQE880HAezKiUwluKg2lDRKb8cSJE4Nk&#10;xrpSkgJ2FeYXSotLYjFZVunGNiY8WUepli4sc2XAzM2uqNjYZBQ4i0RrGFaxYy1wLBrYCLtm8BV4&#10;ivvUfgyVSU/CTFfImVBL7V6jQypaBykvEKhVus4fsYqS3UFZXIqmMu7Oamhqk15RmsR+Mjs22iRA&#10;TfbCIcoVT0s3YFS0Wq9ryApZr/qLkkc2nymYKmxsp2KfDyC1iFagbbfPIfTV0Sf6N9rt6JKhepZ1&#10;s8SlIiEJd3HdcUfVfQcHMK+DJGoV3iYdKtxrPlMSYjr3+N/NZDolkEYJ+qmskHrV4RkzE5ryyJmH&#10;cGW2bxhzEuogqhQA3a3UcUcVs1ZjWxEqXs7Cd/xqt1gXSVuBQMIW1cbaITl6/sq9SSTMVALeQcsp&#10;7JbkqoGi9KJ+NvwtyqPwqWAuRIsHCV615DFOM2foF/ik9Ab8vJCblhChJgM2Dl+7/opBZc2S3IwE&#10;z7h2+sn38yk2T/hNolyyykatVMCL99P3mnE1dCcMU6sbb5K88mk0UjU4lwGVOqymI4eVOVAcdKpY&#10;fsC4inpFRgOfJAsNHIt3UMCQUF80sDFeTeUKsTeyNEoKWGRrAYlyPMFd49bgmYFvG6lUh86SaojY&#10;ofcylN71ZbafMe+quYwPPCYLzGKW5dgDPdJyqeu075qhfghRgs12XYrYV6YhcHiErCrB9yngHd5T&#10;tR0jkHNOIbIMWbZC9TbKVnCoEDBLkeV/cblR0EfJdNH5bDNLWNJsJqxf/dWAr4viAeyZlLEBFgoy&#10;PnCBtINsr7JmlowqVSUlySW3dQh3ucyL3iFMjTJChgihDUNgzU7CGmwStDv0cTjFXhoyH6a0jPEi&#10;UCs4roANViYHgZAa3zvzjSMXl0IxsL4aIZddWKzkhFwZKIh4FW8CsjaWG/VloK8q8Cosi4D6csXJ&#10;XGmsWJtqwF1pea4yP1VfytdXbb9U4bZVBeM6zxfgWmsQBgPBruzMb+2tXKJX8PqVW5sQCe/d3r58&#10;8yIgK0yYtq6ub4RvcA0VsLn61GRlfDDX3zna1jve0TPWNjTTO5ofHMsPjOX7R2Z6ByY6zvecOHr+&#10;vd/9w3/yl//On/vvf/OvfnDsJ+19Zy50HW/rOdkzdB4Vrf0jrYPjnSOTvWMzqGUdmy5Ogh82asW5&#10;sIp1eR4/YRQM62CgVrxm7AIHplpxupwfzk+Ol3K19YXdm1duPLp9+9n9ux8+uvviIeyX9gBZr6F1&#10;T2NgdvBUZ9OZjpPNXac7+lv66E48ND03jXLZQq0IyIqdI9kB62D6BrMRLsXAVsexhFjMhmPuxCdI&#10;iZcJGlWYLY7FeMPUShRwmmA3uLWjr81m8Oulq1fETEaJnQI74gQNyEBKYdAivhFDwvGi8ho8HlNM&#10;ooJ5PKKbQmqejauI9TXUgX8Ug7KOGuNWTEtgD7fTEMCLqjwNTol1ZXSEXjv+vImURGmyOlcpMwY9&#10;wQNLk2zhgCE0/0oWVJti60TgCPEqFNYTCv6HYb0r4qgNVr8QXi71wmEiiRJEXEmi2ShkVf2eOUwz&#10;hCwkSQG0oalhJKqg9Sc86YjhIob28+4j9yTARJgmE4lLo9sQuTg5OdM/mQfAYF3teThXSKNLwgqe&#10;THFfOCHbVCb631gVCWTLE9Gl4H8l8tOSXUt/nTjjZUkZNPvlitolf8X/1RkxZZBaQ/vua+BZjSku&#10;TqmT17JjBvOY0Jh9E2gJys4ELPdpbjDoO+XdtAegGnLRwjZOMURuTv46fp2lNblsYd1kca+56Chw&#10;JWQlNBJ+Vv4l0zabLBWUCpTlkgoPD9z01KEX/4tpmQsBVmQsGSZOLQJSATB7gKH+mZW0kjZQZRAu&#10;aCK9ud7xpNyzlPcoBRsmYCX5cRNLBriurLE8GF9hTwQnqpxlMDjnVUqoDMOe+Roxq8GupxPxvKEY&#10;g1CN11zORjLUjRQYR05y9GU6SYyr5dk2CVNqJupRbZLEnxiQVENQsCBDBPHA/JO5TXl6GXAq1Zsp&#10;ffSY2yecQgMlNZircmaNeS5cPeVxskfVj49BuD+j04kl1fkRHIMzR1Yj+1Y6oWxFgIMKL+iaEFRc&#10;ICW294w/oZwVkBUaDRjvYeYHZIXEBpAVbXvxJgqOSvUaUGu+NEcz4clxFLgCuMKZqbMfvXA6oRZu&#10;7ek823b+1IWzx86ehE744KmjR86cgLGwvYXfOfzBvgPv/uyDt0C6vnH0vf9w4Gf/6fAbTf3nphrT&#10;q5dBt25cv7977+nNZ588+PDzx59+/fzzbz4U3fo56FYA1+9/9c0vUNr6p7Zl+rl0wt//En7Cat8K&#10;4Aqd8MefP33y4b0Hz+4CuD58/uD63ev1tfp0eWpsbgLtW1HqUlmeL4E9RuEuyncpXXRRVUgFFRCy&#10;86VDelfbOVCnMl/pfgvrhDPDocahOz8DyAqsqJFst15TmqYETA4pJomh7kAdOww2S5BYvCu/WlsI&#10;aw2XzKIhWk5teHDvSH6al/JOjFrpMiMBLTa1kHWHHip1iQZBH7KNIjkzU8cgclHNy290FxjZ1sJy&#10;CFwrLX7cbtNVsha3CtG48QpV1ioUJW1m0k7OKbQQuog/Mfq1hxFIV3a7EQD0/7JTKz7g4ljhcyIv&#10;snqvVMqknZN5MvemG2QBI7YfARHJ7ZZCXwtTzTrKsJdaZGNUcKrRwdVeRxIDq+I0Skyl4AXOXK/j&#10;Z/RrJfh0+1Z5IocNrwtEXXNMy2N92H5LrkdNe7a1r+hf+TCJtpZTFCAo2pMGaiWwBOJlhxihdoNe&#10;7EpGWGzfavNhI35Jt6kjpfOwqFFci9eLj3l1RIeasoe0mCxutFEKmlFDnCA2kWZiaIXVcYSoqIab&#10;Fm6M9eLMcJie1XcFfNWgUU8a8pnCq0Hh4oWMrJZwXwzLZUC1LPiK7sDiFZ37EfXn4kZgp4BkVia7&#10;fFe+Z/hAAocUvsaClxyS8I6F8qwpdd2mCmWtLrbpsb6O0DEphxMNSCDB2dBqIutsCZUFivy9ZPy0&#10;/glUE/Xp8/QWN4Ak1SlMYuiFX42cLSi1zxsPO6l8ZUHuljac+g1ZFxmukUjBT0NWtWHAXaZAWiWm&#10;zKdiP+odKlcnnY53jn8BLOTazLXTIjcSGgZ1MhZGHJaMtchh0tw4IUCmrHTBxWMr/UF1RMqf4WHG&#10;JIJNvCvPHWGBcb7mvvCSIehNDLBWF/WesSIaqFUFpUatsKHyuaggR5m8YDMIpxMiJajOrrmLdUN+&#10;LLcS+RsrxaAhYbZKzCrzCI6QTGYKWJIYoX0Ou1hxaTddmbgCBRbhlOh6USaGHdlb1RmxkQJH6gxV&#10;sXbxMj7A2iomnlXIylBPq7sEdcsOFCQrZS8EN+ZR2U+MGY0ce284JgZaYPSfVdgaVGRB82uZbKwl&#10;bO8B4GrUCuNQtS6gChGNQORJg2gAzooNeC8BsmIrod1oY64M6dHsyFx1ojo/XVuYwQbUOr9SgP3S&#10;wgYqV4tArfW1IkjX6uoc+FVs6HwDwfDG5SVA1ss3gVcvQhIMrnXv1vbuzS0A153rGxt7q6u7y7W1&#10;ChybputTo8XhoVxf/2RX73h7L5nVnvHC4HRpdKo4MlEYHM319o62nO853tp78uDpN/7pv/oHf+8f&#10;/dqbH/wBvILPdRxr7TndNXC+b6RtcBS1rL1T+dHpufGZ4iS22UpuDj3koZtq4KTYiBXbIoymRCYz&#10;cJmvzNVLgKxjhcnRuan6+uKlm3vX798CZAXRCsiKF5fvX9u4tlVdrw0Vhs4PnDvZfvx0+4nWvuaB&#10;sZ5xOHfQnRjGVJXa8jwaSKKiFVvqzsrOHBJnYoogaU/6MVlrmqMQHggMZuLCdL0WfiJY1zDbL8eE&#10;hrXE+K9MUhgg8wqxjej6IMTMzOAdCoCllTVBJKRE/t9JFkeuHFHRLYbhuMjVsMMh6kt+sKRTBCN1&#10;kKEdNelK05fk7+JHyd9otkc2YOxuStJGHmCErGow47DSNIvOmnG89mDPm6CF7TEWUbU+L45Xmk83&#10;TRH6ympQkykUd+5aR4W5YTarwyOqt2bej6E1pTgABLjY2EREU3SQkHaKErUlnkpiivTgxzQCEOgS&#10;UB6txLQhzhQJqXYv4m+lUxVqtSBTTrmrm0woEB3xIiTcQmTF/G/0xuSEgHUHKw6FkdEORFwisSJP&#10;M81C6XZH8a2hHR55MboCCVKduH7SE5f5q8iP2PLNTYbElDoHpw+7DQ/vsrMhPhd9hpXVqBiEdbZx&#10;vnIElHhgpLGrp4TEeIFCVpcoq0LVKlYbBCiGTg7qdoQSMlcRo0TRUUrNHEQAcltVcXyq7tEV4x4P&#10;5CclxJXDU+Bbn6zbqHp1QPUKLrW6jqG1tL1zgVppsS6xjM/OVkBB91k2jD+RupSxX3pA5B6sGEBB&#10;AvaPoWsdo5MyHuqmpjnJG7kxzUp7LV1wJSPQSk1ad/niCh9aDm1opyeLrstRU6CnJu2KjxIO2OeC&#10;n34qPScYzimZwmNQeoVyfck33PyJKgA4z7PbjXTsQrNMFfljvO9qqmTNLRlXlb3oiQ5RiTI1rILm&#10;4xbtjolm3beWBpZcYaOe1pDVPZl5hJROcMjhhftspfQTb4TnLmNXXE92J+JhMLUhxM7act0OTrl4&#10;B3+FKhio1XQra7BXV6rs4IpELSpdAWiXqgvzLm2FJxMthacnwbV2DfR1DVAn3NHb3TnQe7ajBTph&#10;KITVuPXowVPH3jt28Mjp4wdOHn3n8P6fffA2gOs7R/a/fezAjw/t+7cf/Pidcwe6Z3rqW+Wta6tX&#10;bm/deXLt4YtbAK4QCX/y1bOvXn7y9fefvWR1K7rg0Jnpl38aRKvMhFHd+v0vfvlS7Vu//Ap061cv&#10;QNU+enH34fO7jz98dOfRnfXLG7MNeDJNo/9NcbFWWqrPNipVWCVHe0iyFI79yMfIJ8WaPuPVeJ0w&#10;IQI2a+iscXDZqhxJSFGgzw0sc21YY5JGoR0b9TllYNSqKjAqXaNyUG0m7EkmBkudMm0+JOmoAZ7h&#10;pUW5LGGVAJjAL7G4JnVdfSbnXoqNWbqoTzo3ZPEtiFADVHFF9k8mTLXE1/pQsZ0kC8W6qT3Kq9Yq&#10;fGApGyZr5RpaXjfjVZVwsswTvChANR5quueKO7V7MKtNdVJCJcSxrBsVj2oW15ShZbDu7yrjIRkX&#10;mwFKkJVuTEBBZYxOWf5Qm0pgDbsjF5Fuq7sMeVegU8mdCS+JlVV7aXoWf4J7MHW84CSB2YxaU7kp&#10;IV8gYeJpVGMSdkq3jX9nAa228EdWrx2WyApC40jYhZW4mi1PSXhaoyvMSSjLw1YLHAqJeeFM82IP&#10;OEgASJbdmi8VmU5xstlIgTogQ7wGFERxb3EBKwqC423wmaRMBZgh8q6vQanLISUOk9eURLSSIh49&#10;3pUTGOhW1FjdrC3jw7w33LlMj1mhuohycKZhnImRhh65Vcqz8bSUFnkLrATA53EMTiXw3PEazU5k&#10;y2SVslW7ztAQpLlcVmjWdKuVA2ZBiTz1eYLV1DFCozYYV3G/fLRAJ/J/uYaxnZo1t3iGK0uLWd2p&#10;C0SVgrJCgGhTygQWmhu2mSl131rDVK0ZepilajbKNXWJn/Z4UJjCZ8B8LzYibZ2va+j9XQBsaM9D&#10;QZrQi8R1mOXRswewNrB0EKfi5bCMAaaSlBNwxWO8DfpFqS+jWaNWMaVUnBpmi1vmLJ9sG6LwxsJd&#10;Yekwr/Lqbr2H/yX+lLpxWPhB4Kq5L6WZLaiWS5PMx8l1263KLLcKeJwF1IQCBTu7mCpHyNSp26u6&#10;nMbvMMgQ8vcFp/g5NWg1P+lcLNLzTu0nAycz7Yx+3MjeMI9XWA6HjHqjBpVVtfgVEmUwrrryEUmb&#10;wIyCHP3LazrJkCB6zw5nGeExHGGM7oBASWiu+noHd5YNIfDThqJ8zZR2CPh9akbUztBnJ6hhGflp&#10;V+JloaeoVxpamMeQlo96YDCuCjGxK9K/8gpGX1abqbLbzeIaOgHUUQKKHq1wMCrWZov1Qr40Vp2f&#10;qS/mSvXxUm2ssjA9D4C6QWiKylX6Bq8Vy8voc5OrrMwubFEYjFY3F6+u7lxDw5v1a3eAWncgDL56&#10;e+fSza2dG5sXr62v7C7BpqK8UszVp8fLowP5/r7JLqDW4Rwo1r7p0lC+MlJqTBUb4EtHxvJd/WPn&#10;OwZOtvWfPN99bN+Bf/fP/uU//OD4z1q6TmNr7Tnb0X++f6xrZLJveKoftaxgWSFpzpWmgLrBsoJZ&#10;NV4FuQq8ihPHWYMOxTtzjdJ0KTc8M9o7OTi3XN2+cfnmozt34MD04eO7HwKy3rv28ObFm5cWtpeG&#10;54abh5pPtB8924FjONM+0DI6PTQ5Ow75NIyd8BWoE4MIObEQVtyFoJFRoBqWqu0Kg2wToerPybDb&#10;gMEwlRG2bp+DLXuoqk+vag5DEqxhTEGB0FqUj3L8GLwx9BeJahEmchZGlRquUVPtkNfo1OBNjZGs&#10;PLdqINAgBhJbKahtScgyU3sPwTmXtoY/GWkNeYoSQYm0UUX3BrQGOzQAo4s1uFnlUPCPPBh8nVgd&#10;CGX5VBqyWh0qTCKFapw7UZCwDa+wniNVLeqLAvYIRbgWwLGvf4qnYu7A7K5655Jz1tPBd1yM58eQ&#10;7lk6hQDwEmraV9YiUn3+FcXqQFnTEUKLqEk2ZPItiGMTrY1ekcB+ZLkVzZON1wO4hITkLh9Sa5st&#10;FXaBLsNu2hH5S72wimcWbehbIAuiEMrqNCk+Nygy5uQwC4F0yqxJB6uDJ0IwNGIlheZnDwCjNc8t&#10;AmySQ8voKOUmCH485Qq9EMOoC/GK4KgV2pGbMLHmYlfgBDGuTinKtNaJG5qls7Bf5CePxNLf6MSj&#10;11keByZVouMoaLcFgMW9IZwOyC15Kt2JcTqcEi1nVdIh3HfFFOEfGV5zNZQNWFIQ2CiLbKqhvs/C&#10;GRZdDaqgeX10MaF6AEHqudohirxVGUF5zTVq9RVWDsJJYV1PzACqRk4niLLbS/Q+8EANgTdVAxYy&#10;4H/x4KgkRBkiso7Rsda3jMMsWjGH+MKolRkiNGZnrxpfB8uP6extwzC7rOkhIjL0MEi6DK9ucX18&#10;QzUjkWhVRpXpUemGQl3Px5OyqTBf4OznPkm+gPQw4wNrgytnB2LEat7z+PHM6VWb52spvjC/bB2Z&#10;1PaEoDCM56UUGO8UwKqb9KQbx2JXgNXKwnydPxuoa52rVbDNlouArPg5mactE7hWbACu8BMGgr3Q&#10;1Y4NwBV1rbAUPtF8uqn59OFTxw42HX33yIGfvL/vp+/te+vge+8dO/DmwXf/8P2f/vjYvhM9J2bm&#10;J5cvNXZurN14uHv/2Y2nH9/76HPohJ9+/u1HX3/3KXTCIFp/+OOX2F4rbSXXKrr1u1/88lsA129A&#10;t3778SfogvPx/ccf3n2E6pXnD67euVpbrY2XpiaK0/l6EU7CMGgA3QoVHgcbyQzTHlE7ZsbSoaBZ&#10;UKsLTUppEguCKnlf8/PAqyhhXYAgVHGdAK2jL8ZyHsymu/EaqNUiZI//2LnAJ0NBwYcEWfEBCxCI&#10;IPCmCB5ynugJmsFRhdlGdwm1hs2KI22ia9Gt6rMqwOxeMoY/ZFBEzLKCV9WLdi2GPpkUJqnRqFIM&#10;Ex8ZLwGA8MAQ+acuOODYSPkQlL0yJ1IvGOJSt5w1DsdPmUWRQYThLsAdcDjOCEdoZtEoGlhX/V+I&#10;aU2eBW5X+1WB9p0foVrSDUUBI/E73KJgLwSdLRrhYI8U7sonyfDVrrl0lMLXw6SYxaV02aWFkhGm&#10;eE63WhXIjO6vhuOWL+NnRsBaSEz/pKTFtSDZ0lybDOOKALUSywlM2n7JdKslxKqGJSdJffIy6FMe&#10;gyyLyb7islIGTEeoQPP2B3YCgLpciY2BEg1E6eWbMhxgTXFSBMn2B1aKQiXIr5oXcWQDkOj6Ul+9&#10;DqzLe4/KbCrFAeNhm7yEiFCOvuEYBr5+CVsVhOriIv6xuoxsK7Ms+BiOhO+IB3Y3XZtOqftLuJOF&#10;jHadVjfiUdlNBxsYVyM9eybxfbl766EisvJDZVTD5qiS+FP3q2JuA10/w07G6LzUUiWcloQWVCyh&#10;B8+PN0GsaVJJKbwOMdyUdy4xhpAYL6CPwXxmSI6j+pQHiUPSHvgn65nxExpgQ2gJjw0yQc2hbJ3l&#10;nUTUWNKwwKM0haSry3GpC3KvBa6U6mrL42StCLlTryKhOLX2yVDcKFSyYZUNv6oE5vG7zkfzUWr6&#10;GuQkL7JmOkpKhMlFSCqcUuWz5yCNMX1dajyNF0rxMj/3OmrV0dp+XSyxGvf5pLDGRNcELUu+UE6N&#10;uyDZiNdULV473vIS64JAZ8EdwNkNUmkLNH1RdWsKX1zVg+XNuinr91QvJJ/DKB9lEOClndDiNd8j&#10;N2ww1+T6IlM9dg2Rew1bJlqjiMw9gATiePwKFk6uLVha1NOVFacUlqAVmNJy5F0dLyb46npFksOJ&#10;dDXS4ArtKEH6N36jjWf8GhwOQIJALO4CUSvwKshA2nLAIOoSojS8JmotomcpTIOBWutocJoDZAXF&#10;CtRaX5yZX8otrM4trZfn14vLW7V5Nmgtl5dnS0uArHBgqqxfWoRp8O6NjSs3N/duXdy7zZ43V9Hn&#10;Rizr5VvcAFxXd5fmt+rVtfJMfWpkbqhnqrt7rG14pm98dnCy0J+vDuerQK2TxfpYvjw4nusYnLjQ&#10;NXiyA17BA2eaLux/++B/PN1y5Hznqdaec+195yHW7R3pHpocGJkeHiPXyg4903BWaqDJTUnUMZRg&#10;AJaLpk1At+KdYr0EC6WJ2anR2fGZWn796sWrD27defbg3ouHd7TtPbixc/vy0s7KZH361MCZY53H&#10;4Wl8sr3pfHdz90j3yMzodBHuxCWAYXSuB7ME1CqGBPsHj7RorsbGsLjL9eV53GhDRDcgcaTrTEoW&#10;pSUmRKY1eBBsuyVyjHRrRPAM3dyWBi9oU8S/SgvHjSNBtZQGeCw7BFDUhqFCrhWKO7Jz8osyxWpH&#10;X+wKw1JdmszT+lHCQ0GpMx/GxKuYSs3oEewQzIzMmbCMSozAgUdAGIJDNX/yt+howfeSgHWQ6oDV&#10;ME8ZNxrYahqnCsOEMzk3AUs+y5pwAvWlom5js4y4y+CW/aIs+iU+VxdTZa8AMGBMBSCqx1B8kbhB&#10;wmBd/7gvfvpSKsp6TrZsTWgtsn6+oZy4jOKiNVHQdNnVg/RXumWSabrybtkCrnXl4mXS4GZfxWpy&#10;rhDDGfsEQWSvQQXoSivE867qUM1Ogt9KgXkACF85DWGhrFBfOJMTQaV+NhLdKPGh1YEBqFB6uhRq&#10;6KKMhst0fSM4Z6pyVTMte7dknkwmfn0ACYoQq5sTxvsyIzBpE5J4ozjLYbh6pv5e/Hd9TLfPamqe&#10;TlbpzWNO/5u9b/QiOoiC7QRpjGf4gCgyluOgpLwpyyyoHKoZ3gsnF/Q4OxVolS+zKswjMF7nsiLB&#10;AllW/CnOWghcJxiJWjnluJltIGcPVC5bqsLlc+cm5BqiWr6ZNFHeirO3RDqsxBbkJinqkWl/NUM1&#10;1117OcCmpdOjgsjTb5qF9usEERE68inDPzq97hRtxrR7D5zB3DLXw1iPiUlsq6mlIeIyqsc/uu9o&#10;ZWQmyyyxOVgJNMLKQbOHal50bZ0fcQmx7j6vhm+KpgVNI/ZwTl4APl8tu7y/EvCTcsd4gwZYwxLn&#10;rpRusiOps6iVVb7IoVTmGxAJF2tVQFZssGUanhgbmRhDB1fgVdCt8Gfq6u9p6WoDaj15/uzpVjZx&#10;BXYF1wrN8MGmI28dev+n77/9s/ffenP/O2/sf/uP3vvZHx386Tsn3+ycaC2vzW7sLezd2br75Orj&#10;D+88//ThR188gZmw6NZPYSaMLjjQCb/WtZWo9Y/BuIJu/RXo1m++/f6Lb16qC85nj55+dO8RbJme&#10;P7xx/+bK9upMDdb3U2jb5v43kApDIQzIijoyoNaIMGXIlMLd8MiwKliRHukNRq1gBYGDQjGHG6oI&#10;2SCQxCA3hVjkYxigyroP6Z6MtnEmiPG5hI2GuHpe1AQxlRCSA6MQ19WFcsBxHaLNcWyJAiyqrrCG&#10;vk7Y8U0CVL62mQ6FpZK4si0q32FBvmXDLIUN5TMJVfbyBMOpcjYG/EAi0tvKMZf8nC1m4fMqnB+a&#10;YZmk8vACBuNEZGgM/EizJaEkc5zmV3nAqpI1xlS1KqXOolup6gVQAscrlMSDTwwwUQ/BiErt3MH0&#10;Rzg+cJKuEXXJqGXH21evAqxSJCzNMZlP8quEpqvqTBMUK2A6rZsIHedhKQzilFjLwNUIc82qaONV&#10;06TUNJN3JS4F0er+q25dI5hKc2AZ9opBJTHN/djDijZWlERbuszv4mvpkAlu6V1EUIq9mRwmklQZ&#10;rS+EkRgwoTvNKlWwAc03XZr0J7stBx9roXm0JNJIUvJAIJy/4l9sNh10q7yIceTVZbb2cW9cAtEl&#10;NGSjFtQrgSTBy1VwmFBiuEBcUBkbICuPTf1jPWqpHLakWVha2RplYtTaVEl3HiT3QDcjrI48U5Ou&#10;asvLjKb8uNiSmCoRPmNk8/RhDBQiarOFSt4QzycZsyEuIdDruNE1hEkQq0pLweAMLHkGJHoUkxyo&#10;NVWxAlmlTFKkyTUFxLck02OVFqj8QGA4SlLVQYHZMsMVujFBD8y1Fm+qNzRXINEgcrA0olbdSFS3&#10;ilNlFIsWnVpHA2wDc4KDdUWuagZwOqxqMG/solyXTTotZ34vM0a22oSZuaRkTqpdpfFePXXcpwE/&#10;NnWaNvNM814D14CgrzXssSiawi0LsRQFeuXTssdL5Fw4hlNWP+ysHoYHhXl0XVesZq8OxlJMsoLi&#10;YMcRQk3k3a9Ix8IFWIlhLOEkVNGaCNkB1N0pFFAlj3pUJB1XpG8VW4M+IlJ13tptZpRg5jzuOh9t&#10;rNazFyJT0VyzqakDo5JQKyIYGsBI8aj+IqBNNBe5+xGzD7puclhJ5Y66Go4p7azjqJTolAfPnxZr&#10;2VfGXCtQq2ADrjywNC4OOkZwwQbKWr2IOjr4UsBfF8v2HCjEOTgTVmdQzsoqVqHWhZXZpbW5lc3K&#10;ylaVRa2bqGUtQxtcWspXlmdra6Xl7cbOtXWVsF6EMPjmvUvX7126emcbqNVFreRaYR18dQ2otbFZ&#10;KyzmJ6tjg7P9vSRaO1HLOjk3NDnXl6sMAbiW5ydnq8Pj+S5A1r7RMz1Dp9CUtXvgTHPH0abzB5rb&#10;T5xpO36h60znQGsrMuBDHQPj/WMzoxN5yIOn85X8XG2uPA+RcxnyXWyQ7wKyylgF5wsDyQogax6o&#10;tTCVr82u7qzt0YHpHlTBwKtwD775FO4ZVxZ3VycbMy1j7Yc6Dp/oPNHUcep0B4jWztHcxEwpP1sp&#10;lNhKBxSuL+Oq6plNxLlDKbWp5mRwkWkP60KyMP5hNJxxIw6pjdkctBlBOb63NtgqQXzM3UoUEPO+&#10;m+ehBlL4Cu9QL+fas2i8BDNDWp4YiGLsYfSqjM25DwNIdvGVTxKLIcnXWVJO0p4PDskZap7VZUTV&#10;mDwSDX6X3jnYJTxgqyeeRYTUzJrxWXYqh98llTIPOKtnU3yJ59osmeccZ6DMJyv6pPkwduVTcwWg&#10;tRIO1n0FDCkd9Vr9iKsXRj5Jki0IB1MrJAUM0Y27LBLmbfKjbd5b9yKIRwMwx8cJifE4fRiBSYBa&#10;U0vSIE61K9urimCP+lXex10ASOQLaIq2fRklfJgniUk8fixdNtjOQvl0DH609cjbi4s3iDWHmhA4&#10;d/mTPlQzkIJ5hknBVml+5ukEarUinbul5typQF9MfMYVhmmIhr7d9ZAeioRMZLR4/W2VJIo7jiFd&#10;Z3HCqYob85u+KyQ8xpnZAMggivWiruhmsW70v3EZJ2fIgLg25hGedG0Ig3KduNGmL45Eqgy4zTg5&#10;Oe58t526Iy/Ao+J1tsLcCUQT70a2brKqk3XDIV4BjkyXXstaz6oHCcHMULkJHBdujSXT3cEPK5fB&#10;1yR7mWCNJ4tyXPi981lzjjI8ug0j3QHL49/Ln4tHvJC9TsAqt8Lv9UFaGKx8h7JU+LDEt16wtIJE&#10;Fthqdveq0cETBnuiwPuSMQMwsM7Z9mOaedjNGMkyIUmxvtyYiba+iXlVfcYgE8PAM0a6dLzaTjcY&#10;pjJVkdZcP4YG/Eo9+MAUQSmtYxisiQKgFGnE4HXtjsFAjiOEUzfyDiT/lwlcsZUbdZCuubnC+MzU&#10;VH5mZGrcdGvPUH/3QC86uNJM+NxJINWm82fQDgc/T144c+xME9yY3iBefeetg++Dcf3J+2/85IOf&#10;/OzAj093ncjVx9avzF++uX4TdOvT648/vP38s4cfo7r1W7RvhS3TF9/9AmbC39qTKatr/WMUuKoL&#10;DuhWVbd++tW36ILz5Pkn91Xgeh8i4UvXd4uL5bG5ydECgSsY1/JSA6gV/QL5c3XFJufJmckxoeu3&#10;Cfkc90piQPdKvBZqpeOJgWLin4gIEsKMMEzBLce8wjN5o4pIIAGTiKKIKjeh6sfNZQsJQ9lMuali&#10;MW6Cfwz4hdxIgbjCNtv8jzt7ezpam4+SkATMA64htIH4FNwV+EyJdY2TbQtq9ybVvhL4qDCVTVKS&#10;hDjqWllGm9yDzdvhV5Cd8gMiNgFaseGwlcw2lDWIlcmuPHQ1IPkON8xsCK3di9QuxBfpmazqYtdy&#10;qt41mB6LigVM+CbdmFg2uYyaCqJWK2/xk37H2gjD5By1CqMj1ZQCu67sXLJsWNCUnCqluTQfFuZM&#10;dkqW5gJbs2UrOahL9qFirx6VHbsTrFEu9gD3KhwMtcrq1Irjxs7NsqqjiRsEsXjVN0b/S0KS8Bja&#10;Wta+BrLNTKSsPcZXEDbLU4tVxeoIVJfYWM2RJACWdxE+4BvAwRG0NYYdsQFoPVsua6wTVWI0+PNJ&#10;Hc7EBu2blxEe8QMqg0YJeNwPk5CkENW+VTBYzVrl9hSEbSoKV7IhtMdkjNUk1pSv0a8lpiFU1oNk&#10;tT2gsj5A8TC+wm1dt6/QfDLDRXaBMuIVi4jZXArhpBnIVBNct6SVtQDVfCN4SD94ViA7b6qFXM+/&#10;Z0wzrmJ3LcZQForfa/DsZ1g5JCJwbAbw/qT3wFIBhptRnasFFXICV7Bw6rdTESQDmndUnyBmMnGt&#10;NEsI7Cq74MwqOUUk/JcogGGGkjWuwGliWSnz8AETFjqMsOfwa95UgXW1zANQhZI5zS8+dyfzjCEz&#10;utu0rRF7hCOWJSukMGUdanCLpnR2DAQJoUMVTI4x3ZTs8iIbooIiORjpLLTIMUb0KuXW5yI5kQbm&#10;Mun43qujwykr1jjV8icTwNIcckUHyLRs2OYxKbnLaMzZZaX/0fQSJUDhFqM37ZLC9LyVfmQ+efx2&#10;YyKYRHWrm7jyTbRT31XNFTWTePaZX8M5EgXJVVWIlLCff+X45I0OhEBg4/YhplUt0+Ix6Cd7tSsd&#10;zj6xeC1/IG6ArAJyq7XFOitaFwDAamAmQbTmUCdTnJyrTVUaJFpr81O1heml1eIKhMHY0JoVkHW9&#10;BG0wWFZwrbXVIipat/bWrt3ZvnEPeuAdqIJv3t9FwxsA1+t3d02xXryGitaVlZ2F2nq5uFwAZB0t&#10;DvXDbGmmZ6wwNFEYylXGRLGOFxvj5fmJXLFvZLp1aOL80Ni5odFzI+Ot7T1NLZ0nWjpPXuhoOt9x&#10;qrO/tWuwva3vPFDr0OTgFPwUYQO5GCeCzj3UBi/CQBidHujrW+FrlDDNz9WLwKvjhanJ0szy9gq6&#10;2tx+eu/2c9WywuXi8R2Us65e3SqslFpGW8/0nWnqQvPYI6c6TncOdQ1Pj+ZYy1oFXgWDClrVzsBm&#10;VhXQh3erRmBgTssmFWMRIymyT/0nxR4YKqQ4THpOG+EmSyEj1YSUrDandkBBngi9RDUwdaVpQeMk&#10;q3y24ldgUkkTSTAc8jLCw69UGwoSawxTAYjXLIuVrEDRsI6c5DzFvbZsSZweHzc8O44yrVZwzTz/&#10;l86iZFqsUGB+5896rlicrIcxQp9Mz8+nINmKik0iaWOvVMaprtZDUg8aWxXH2lLYRxXQnXJckoHa&#10;hHUFHX2m5A+FZlFS6LJYeca+KhE3wNN0kUGReEe3KcCteWCCsaSnlTcvryQguoW+zmHpdqOMlcfA&#10;51TMs2k0q1LttGS84fkkc04iMhQWEnwKebYIdjN+IiQtD9YWSEZgw+oSDgO5AeGk0gzs2Tg+Y3Lb&#10;g80AlYxW1EgjpxYGSz5UD2mfu+lfQjVVvYoldlMffkyZHbUJzZruhtGussDJ0EWJZpYNJ+ya6edF&#10;QtptSNkcaWeUzaE2WHyOUjZS1/MEVSTCCT81DxOg1eRp3OJ1JF4oIc6wG4EB1ynukGlBJWKMUZk+&#10;SK2VSWBKAU7ZqvKGwuH8VQgtY7kjdyCqn0ubJLtBywv48Vs87DnGoneIvlpSC39jiOpdlytXs1e3&#10;JnqbeQy4Xj1uHG+HiWV1kmOVDf0gsN5Jwx+5BpOifiTjaF/BXXGzxslcT+H4oGfEnG2MN5lUCT+r&#10;yje5PVElLlCqEIXw2MIl/+TIUaqFJS1M1xKyUgrE5uESwGvyceGurzAOIOvABFSf5kxOGjQHXkNS&#10;UoozXUPy3pqdlI1itTBuOl7wk1QEsOOGjHDd/3kTNsJQC8NVGIzrbKWYL6HAdWZ6Nu8Orj1DA3Bj&#10;go0wNvTCQR/XY2ebTqgRDmtcTxzZf/zw+8cOoqgVkJXewicOQyeMVq4/O/DWW0ffaR1qrm/O7txY&#10;vXpv+9ajy9AJP/7ozosvHn/C3q0ff/3dZ9/+8OX3UALTT1j9b/7kuz+O3q3fA7VCJwyR8Mvvv/j6&#10;5SdffvPhx58/foL2rc/u3nty9+rtq4ubS7P1AoCrClxnq8v12qq63NO/k0NUvi0KlVUZ59COUTQv&#10;CGsxXCtnWMh2TSI8TbrSfkkcrENoKgqlmAu8mvre29KFVxjRsmw7+aV6HW4yCToiUA+LMgeEihhD&#10;HCvPFMNpPIwmVBOtqkOieJgKZB2tykFZXLpNVx20NTUylLkR/c+Eja001omHnNgkKoWoQg3Gz74y&#10;hKk+TXseaaMoVbia6EmNMLjhSADsg3fdBX6ElbEBp1EVoCzNjeXARApX8FOqYJaz0pOJuAAXzSZE&#10;ZOmoH94CLL+2e/3G9h7I1N0fmW8kLQnnYjO5Mnci6QrJKA6XzkwsdgVYVR0plJOsa1X568UGlcCr&#10;8A0uwXsKlGnyEHa9K8Gq5Mv2SbKumG+qK5H66KBJJhu6YLc4gNLSEoCrSVcbWGF4AdNL4ruBg3Hl&#10;rqGvjxOHZBRKclWqWmNal85y5zIljkpfvWPSlahVcFekPG+PUJnSKr7oclsOwlM9iGmJJMGtUyAm&#10;6Jm0EMXv+5r669gOi6iVSmaQwMp5WPLqgetyU8BOCoDR5shyZfV9DRStJAK+kT9lmhV0vP2WpOHB&#10;6LcYwAXZ2nbC4IcUNJEwBbeCox7oPEGBoiRmIAD2I2pphB8Pn6BquwnYBEqjTY7QaUBK6YejuEgI&#10;M6HTxGFagSwlgHS/QsuvQ1x5MNgIl1cjVe1yJdO1ivaklvsai9qYR948YaTkElxLlIFpMXfIlUdG&#10;gvZikVGTP+PVFDpNAAD/9ElEQVSDpEpEBCxIWnypPYdxOrjL7ruDs95Uttv6GZ0FNbd44cpYzlDJ&#10;v8r7TGwtsaKBuofE4gbuEVlW3YUIR17fs2MRJUoYbWgEst7dX6d1lOhUfoDs+6fcMP/FCXLvkyg3&#10;8ghqWSS7ZoWPEcYpuuXKbecPRRJYUCn08orIJT+VotFD2A3WQ1JLYBkJY66sjr9p3K+4n3smrRQh&#10;Kf9kqxgr9BQUchW3ZthtNowbbbtiSJm50WSQmJGBGuVJAOmuwgpAxZixaDmumCLFEJgpXa2cN9Z1&#10;LfmvJG1UBZPJQUikzis6BmfldSmwkENsT18iQLtyowTgCooSLOJMaXq2Ol1qzJQb0+UGIOtMY3kW&#10;2mBCVqFWEK2ArLXVucpyvrQ001gvre/CfoneSyhkFWoFZL2MF1duX9y9sXlJkHXt8vLyzsL8ZrW8&#10;UigszIwWB4dn+0cKA6OFwZEcyllH5xrTqJutLk4DtebL/RP5jtGZtrHplsnp9qmZzuGxlrauYx29&#10;p3sGLrT3nGnpAgHb0TPc1TnY1j3UOTg5AGEwIHdtCXiSPXtAaQJY4uxwjuzlAxoZLVUbZZezjsxO&#10;jBenKyv1HZoG34Iw+B764ME3+NmDK/eurV2/OLda6c8NnOpqOtt16nzP2dPtJy/0tgxMAF1PwTHY&#10;qNW1rHRt0YZYkAGQMJJIGBZSKkpmiCbeSV0fKQsnty9oJGDDtIWaRkYlofstie6zBFQjypWfLhQ0&#10;UnVUbRwi2MDRyCFKIQaDYKnTrSE0RUbWnYS/9Lq2ShIopWTdPVQp5eXXIY607JCvVUpnNoPHRnFB&#10;MssVDlT1Jk42fZ10Cpx+VY9g/kc1ZuGVKguWML8NZpUhe2oyaU4MgSbOxfJ7E8sWAAtAGjthvc/K&#10;1226G1JewydXGvuyO6a3P5aPxxkE3S+eAsNx0dqCu67L8pPOkxXg5K9sUhUUse9R1okqRLk69yCi&#10;DXQz4O1pgfsRwrRQXJeCiSfz8Jak+ppzouC5c/ry/TVqlXU5k19sMfKKnCf8EGrl7XYxof9KnB/+&#10;NMSuqf8qYR7PzmPGNsKsbuXMaXhguG485jfjGIIrY3rFaNmXlBdEGINYK5VEAqZajOBqWF92Fi1L&#10;dyMcZcWs8pUqU+Sv7hkeWyicTagauPI2ybzAX2106oHhj6lIJNCjMYzwqg5Gy4rXGmmp1IWORA3v&#10;u/djljX9I0aafHeVldADGDy2E0bCbHFq6ZoE0CKfKbzk9IcuJk/HK5Qr2/HaUlVcCltkWdUsybHl&#10;zZvrvEGvNOTx71F47IySnJnDl5gqIQwkOg/RBIuPAL7IC6KRJ2lnPafKl/l8eTB86KDFULoWoyjK&#10;TVVB44ugwpNQWzi/48/oRHh2rFLWo6e5SLU2Gqj+RnvvO3fsogZLikzt2r5LSycvvrMG3I8eFo9n&#10;rafKKyWvB8F+jgEq3nUBI8mr5IJyJUStNm1yzgIbfVJWUCNDlDsPU5VFrIaLQK358lyhWpop5Cdn&#10;Z+AnDNTaNzLY1tt1obO9pbsddGtHXzfMhE9fONfUfObQqeOAqTBnOnT6OBAssOv+E4f3HXwX25sH&#10;337jwFs/O/Dm0dbDk7XB5UvVS7fWr9+/BFumBy9uvvj88UdfPfsMZsIvYSYs1PpL0K3foRGOPYSz&#10;jbZM8BlGF5zvP/vy248+/erZs48fQCT84Nm9G/eub+yuV5cr43PjI/nRuYVSBV3WF+uVpXnZMgk0&#10;KsYzPWMyA9Gah31ErbIatUg+i5+h+4UqTQ1aTdXIVlMKBYesZoP0k4+qH17pFKJ7iCSEuNShiDSP&#10;ql+p47VgWC7BgT4k7iNLCaaXOMhhPMXJpNOApU2ZWikpIEDZLf6FnkEr5NVc2mozXpGx4v8EZNQd&#10;R1G0jHVIjAmJEDMneXCGbtSuxWiTbJ9MmGhtRfGwHHxls6qC1csqLyU7fYXWTQFfcTHJvsoThywm&#10;XpCus98tYIhIXfcN1aHaWBjXcGf3+s29m1Cs7eFMf2RLYnUxta8UFcw+OOyCPOQGHp5dwEugVjCZ&#10;VOS6ihXlqSpeLS5B1EoDJPsMA7gK09JnmKexC3rqkvS9rLhVextCWTXt4U/DfbAoRs62UHJNrLTB&#10;NImljldHxT0Lo5M7Fd1KQKvGreZs8dM2yoTEaloTNlm6THF29oIS2QtsKUNnEtyqEZU3rEpVcXGt&#10;2mXRb0KSqcERKu4ieRD2PM6OcOhgrNCAyxkOf8v8Bo4KY9E1qKQNgfRIiKktTSZJxe0hRtXXOcsi&#10;Jyrkh1h8C5lxAGYLBpILlDEnci0UM6h3sJ3KXHhtSp3wNfG6eJysMcgqMLOuOdbNJ8Sl/IXJ0lQb&#10;6f8yQgPdai0rJzuXs5vvfSWvJYka3KYNogQL8QyDbUDUpSxR6KAIXN0n1vXDW4gh0HIK38VQiasL&#10;M7WOS0ixGqBK48FSWE8WAeRiwYA+gWyGk+vm4uy3RCI3rKGsGDc1Ef7SzF+IpVQGywpeu4MSATJ0&#10;YOcb1uFoYaZiWWdNxl45pLgCvnQ+MA9Fs6yWGVtt5fjAVywkOpo6eaaaENVnyEuaE9UMhphDhWOH&#10;QBcNbyDjUT9JZyJ0j3ioPFMxsYogMUE4oW7I58w9eQBBNVpNMNkfzh/8OtfLMRyPSBEXn90UWXUT&#10;9hKK+70cJn2dpYyOzwyPURvjyNKcA2XAXMspZgvPXgXu/Cslu5BTkrAipQaNn9qBCK+qHw9JEsqD&#10;MQzELAmrK6BxoOPYHf9rfaajYbO4Zm9Uwes4G5eRobB+rqkFDotaoRBGFWt1AX1Z4aZbBl6dqxVz&#10;leJkMTdTnp6rTZfq0AlPzFXHyo2JxnJ+eb20CnkwFcK1lW34PZRrqwUAV/S5gTZ4bXdp+9o6TIP3&#10;bm2CcYUwWKj1EoXBgKxX15Z3FuubVTSvK68Wc/MwYRoZnu0dnOkayfdOl0fy1bG5+mRlYaqyMAlt&#10;8FxteHque3T6AiDrdL4zN9s9Ntna3dfU2nm0raupqw8NWlu7CVbbe4Y7+8d6UdQ6lhudQZhRzQOy&#10;gmUFal1YJVhFIx8ohNnzZrEGx2AAzhmYBs9OArLW1uZ34MD0+M695w+AV7lBHvz4zua17crmfG9u&#10;oHXwAryXznY0tfadA53bjVY3OZoGz1bnygs1EK2wDs4caBRDE88QMIjEMIZ0EG8+ympPIyjfQUOC&#10;17kRv4+oEey9FXGualMFcrj7Gkt4TDqG86/YHORJv0DIZ8jqI0neKvbyUdgtQt7Y1QBVu8LowuCJ&#10;JIulhh6ojkoNwgnn9F1ZHwsduehiHImzLW42oydCD060qzFy8GEbHHryESOnYgoZSuEqOSo1MjFr&#10;R8R1mV4ynqyYhHLgntyDeFkc6GfViamCnXBCMb1vig8JJ66pJqxW9V0MmKKqn9ecGnuduMxUmX6K&#10;wJ23T3lD1z6Y3/YM5vnHIghT1pL0G1US2vmBhakvshiitVWyqHEi+M0nV/oIaTfkeKzchzlVHTzf&#10;t3GrMlmut9e9xiVyZb5vrhGLURN+6saxZ492xVHkvJsSBLJCEGT1zKa1JlhKj0ZjVBOPrzHhHB4C&#10;ulvuAWtsL3hJSbD/xfvX7aNw17Snc5HB3mApcaGK+5whTFQ7Vt+ydSypWC9kpBx3jR9wdjjAKjGn&#10;yF6jbl9z2SzLUp64juuREJRLcsLSPzsGjzeLaSNpK/8tPTIupFQ1r/X5UVnNRymEBqYT9aR7nBM6&#10;qpEyr6QQqW9EolJ5TQxZmUbh8TNbwQdEaQU9BQRyZnSdeM2eei1qcWr6Ot4vcmvKLBiiB8ajTX0S&#10;IPjuBJGuUnmxmiZRlUQjhmTrHSJY3r7sGJjn0rD0CPFozJ5ll/NEkkWVtJoKIp3EIeqyGmSBcY6a&#10;K1xGywvyKnnHxR0Wypl1Ir8llWFj5xzk6jNsEIV3PFYj76BJQ9fTjXngasEMiFMkutHSgjmbgODE&#10;bK3oVpgJQyQsS+HqyNTE0PjY0BhRK6tb+7rBuKJ964XONlgxne9shTz48KnjMGRC+9ZDJ48dPXMS&#10;jXDQxPUn7735k/ff3HfwnTcPvLXv4FtvHnujefh0bnF8DTrhOxdvP756/8XNp5/cB9368VfPvkDv&#10;1u+/ePnzr6ATJt36x98Br5J0BXZN8PWXf/wSPXJe/vA5RMKff/38w88eAbg+/vD+3ce3d67v1Fdr&#10;05Wp0cJYabFUWqwAtaJxK/gJyPEQT1q5Rn9QNa2wP5NoFU50JhWAUUVNUR7sEFqoFWsQGya7L9Rr&#10;CghiQqky1WJHySMtQNI4RAsoRu+WFrqazESRkapLPS0JFoRW3WkS3CpuJJu6CuNiBPaqBHTEzmpE&#10;FSFG/SqbrNJYh9WCBMAErtgPI38Ui4WBMKk1s1NmNW3xQ22FimkNzV6RrmrnQdGr9Krc2yV0n08O&#10;QZiaZOAi1yiAPoJHoapXGJUCZnGKPClxkDhaxcZoGkrBaeiQ3axVwthkvIyl/+qlazfgtcTONwKr&#10;bO7irjsmasX8kkRVO1MsP5dtEez2NksCtC4uRSFraQk5ctyqLWBXCXQBKnaBaU20AmS7LQ02+0dZ&#10;6OuqXHpJCXwCRroMFf+Fn9VVsIvUKgOTMA9EpCE6VAwwUS6rcFXp60ap7jeb2ufIZHkXP023uqhV&#10;6Qe/T3zCG6kXkuZSje2bp7SEaXehVrm8inIkYW2rXv9qQtJjKzh3lkGqFa1wJi6p8DlvzPol2H9d&#10;EqFKUQoMx8toISXBAB4eQ0GSjXpmDFlfx8zm0FVgTelCjPskr5eWlQ2aLBKWea8cuhlk7CJD4/SM&#10;BcnGhNZCGJvxr+HSxKfOogg/Rda7EqYqBcWlOtVbGrBZ8Mxewy4GUEmMyeT0j4S4NqNi9xpNAdso&#10;yGZ8wBSUaiktHiYR7R3iX9iiJjrHkmBE/iIhfFWxcu3hf2kdUv7JLXwS7+G4wSWg9mSSCZP9jfBf&#10;kjoHn8nIQIg6lNI+a8aa0cPWJkNMqGN1d+zLtLQysgKlPAAdlb2C1NQn9VAVujay5YKhsM8fjpJg&#10;J7altQbbE3SrkwXs5sw0SvR9UUzAaAYNEqD9k4UjWyYAGSInjQXb0mItmRTNKu4RYFNyV7ojd+Ng&#10;LMVFSwwGFVypfaL/5IuGYFTtE8n2qBQndHH2knHQZp4hQ62uMHTojA/YAINxlcgx0Z6I3tgo1d0g&#10;zbUqiGf4u7qzgcjSOAEgmfWE8DJlXwHaCJNOSUbN6sBBQE7ySlo4hzs4WexWAbEKVlXrBQ2wqDnG&#10;1iyjVfAkIgIrNHuHQkKsulYc0vL8yrx6mdKBqVArwF5odGZiApiuAvgH6DgxWx4t1ieq5FrzYFlX&#10;N6uwYlpGMfvF2uIW6lpL0AbX1oorSCNiIry6dun62pWbG5AHo9vN9XuX0e0GqBWFrOuXaRpcWS/P&#10;Lc0WFnPjlZGhQu9wvmco1zUx15+rDIJfrS1N15dBtEIbPFqo9M/MdU/PdswIss7kuvrRKrXnRFff&#10;qR70uRlqGRrr7odHxngvICtMmKbmJoBXi40iGrTWl4Fa6z4v92UFXsXG/jTwDa4Vp4oz4+jJPl/c&#10;uHLx+oNb0AY/MGT98OH1R7d2bl+pXVwYLI21j7WDYm0G0YrurINtgxP9Q5PA0nRgmmuU0ZcVFC4t&#10;ptUuhdhVt9g0lwlwB3/WhDvQNKGRQjpTCgkK2kFHjruO3lys6MjbJEkCwMHjmd8wcogYjh5s7ujL&#10;RwMfQGjIgeT2JGGfKwZmA2v2Umj2LB/Fgy+vJpa5Uq9O1OSjTakQh6feFb8CES1+2n7MuMioiU8l&#10;tL7CkyZVcACyHPPTFMG39aXGTjhU65PRcgbxPRM0DoVTjauBOlGToLIfcF4WESnmtDPoHo928m6x&#10;jNOMnK2A3FfG6mvmceSnCl2uKUF9O3lF3ymBB8r7pdcwnqcgnLfPoE4rhSc0z0W+Jg7ojS5wdmir&#10;CzinvTmxhSicbDDvrDhwqzC0ER7bSs21CSxYYBe0FG3LRsu5AG+++LgjAqU0ahbfHrJMW9FogooU&#10;hs8udWeRnNJd0CStZDNed4txykMg1l9kkG/+Kn17gB/fgkwdYA2I1MihHcA7ppoFrnhzs4SmMxdO&#10;cVJog2jBlaICG8z6AfrihuI0lSu09W4cv3TCVuXwUsiJl9dBIgWPCosRAsCoAJKzt9hXF506Ileu&#10;JAYz9m9CWDeRL7y4CKlyinYyUfaHsRD4eSG+5VTPm0vmkw5wJPwNNY0GPYcbkhkimnZ2GXCWWFFa&#10;Su7BXmj45PLS+UnMbo3/xTa5gS21riWoGTyqkaEfFs8z3o8Hjx9eLVUYihioLCqxy5qHpXO7ljz8&#10;mbmLCRQ9+0ImvrZeTJ008TxASMNf9bDsgM5FFT1UwQiPEblFETWebj9x2AkuzuVrV5FJ8QG7Flr3&#10;nWXhnv00hHip3YwKCixR1jR2DoDK26r0gVTZ9DOTYit7PE298h/VBQdgtbo4X1ucx4tCuTQ+Mw2F&#10;MGyZ0AUHnW86+ntQ4ArSFZbCZ1rPw0/4TNv5I6ebgFdR5oqfHxw7hA29W3/6/lvvHHn/fZgJC7W+&#10;cehnH7R+0DvbNX+xfPH6KujWe8+uQyT8/LNHMBP+7JuPvnr5GYArq1v/+DvSrb96KakwUCt6t2L7&#10;/o//9Puf/+qb737+5TffffYV6NYvn7349DFQ6/2nd67evrJycSlfy02UJufmi8WFcnkJhkxArVAv&#10;SsS+BYixKlaAnKHklqReIsZ2k0J1fnL/JwbeUmLiNulxIE3CZShx1IqBzUNQs+nEluNkEdq+wor2&#10;Fag78lc/MJKlxp8h2TVkDWjHUNytOhgaGa+i1FPVtuxwE/5MGLTGwLI4kuCUNrRirQBzXG5qThGv&#10;7aVEqAzwKUSD3iXwhQ2m1x7FbpUit2HLEv1XthpR2SpL87ZJvcIsliQtBOrQAKPYUHBXLCNLUilO&#10;xn7ExPL09VdbCotZJH6Wd6zpOmp+3f/GLZ3x7wAywKHuJ/ojcZu0/zHGYwVm8q0VaqXXEbvrqKsN&#10;ACeqW9dhKQzNNLAioCZ40ZW1eXSIWQUdD//bVaBWwFSRseJUpSXmcWfdadm0h25MsCnGm9QxR7sa&#10;mgDzHIiNWeYKhhYyTrFkhPX4PH6ySvYikC3cm1YbKnbFZkcoIXWTq/RWloEw4TepVHln4a+2WjZk&#10;DeU0cGC6MbxMqRo7YVeSVx5PQq10MHKmhKRWNCCy/paUo8XfNIhSEoIkOEePEwHEk3hawCgCtWJT&#10;03apMmRaa9gDgKfiaeI3aw+c/CDDLOzKb9HenKTx2GL3FKFNVYfzZtvfDPp76BmkNzCJx4+ZG5Ry&#10;gBMxd5IMfrU3zIaRATIdatxlcKVFVKl0GeF4dmOZrkyGTYFaOhuyCv2KU1ZrH4QOnJF15OHuYMk0&#10;ZEj4dyF24Wr9u5ZAEqouABM1TZIz+RYkxybBZpOcBtjJtFBttUllAKDKJykD4fgwzgURyWU8DJwO&#10;mGWX2laoLxx9dSIkeL08C9wGv4d0GrIPnKSSD5Mk5Waeow5Blws5Jy4ekTLXeQV77FpcHzazoRRj&#10;M4kghtY5BV8cxy74Ou2HK1xKiyI/QvlTNEtwPBoMQyR6letVLKJsLj8gIMoVWh3PzWRi4UxFNYow&#10;krBNyzaBLpdGfCYy8apWUqLd0Q/9V2WDhIXQgMHvc9ZOXq8yepGcWJpMd4a0TNeBr6TCxMkJyRge&#10;KFusGJfho8qBsvhbQSRXEQdSqjojceTIzApSFO4izkBkzKgo5eNdXgsXIvG9VEjqT7RfAqIDxQqA&#10;V4AvUX4c8A+QNV+eggkTKNbZ8vBcFRhyqraUb6zMLa6X4MO0vFlBj1a2vdmqNNbnGhulpYv1zSsr&#10;uze2wKzCNxgsK4TBcGCyCdOVWxcBWZfAzW7WUM6aX5iZaUxOlIaGct3Eq9WRQn201BipL081ltFT&#10;B/1g4R48lCv1TOXbcrOdhWIfgOvo2Pm+gZM9/ad6B5r7h1t7B1uGx3sncsOTaKo3Nwm8OlcvzNXh&#10;GFysLJShEF7QqTVW5/lTTW5gv0SitV6E/nl8dnKqml/eWd+7e/02HJie3QdkhUL45pM727d3ly6v&#10;Tc7n28c724da23qb2/vb+kd7ByYGh6eG8Y/TxRy0wSBapTpGA8BF0K2uE1N3VqYtonaU3UfF8Cd0&#10;5GhMSkvJ3WX844As2vayfc6yWRqRbypPTVBQD6z4JbOFKZA1iWrLk4BJqZbVUkaAWEAmmQMT/Bhp&#10;2LBapJkTOqzTTm5e1gYjUCaC9cEIZXGIWhpg9AgYRtSqR9URv8NTW7AIqTI1Q+WCqmQFdzXP8Fep&#10;WAVgiFqFl0x9GDfyics0n4TujlldsMdnPIkSLTBRMYW0jhm97OJM8o3hDBSSaV4l01wiBkXXoOWj&#10;1N2CqVS72co4UCsLUJE1c79lPsVI+sBX2YZJWrWDTBCVYSGMGAxlwRTB8xZIy43908NGc4XQMmy6&#10;pL94jZE2Xo1sFICr0KxRN2GDmCKT5M47SEARoN3+rlwL1CIVm1oWkXkj8SgZp0ALT1MLVjR00fQS&#10;NLWWFYg4KAJKLL1FAUDLuBFuYc3No45bKJPViklX0iSngBDLoQ2TeADJEtlzu9cLywu9wlrUzTc1&#10;JJRfEJIUZwuhbHCV4sqU2iZ8NVYhhkkdUDQsI6Oh4wxvW8ztvMXJhBYjpLbM9rxm4fwnJw2tHeBh&#10;COw5n+vN+iYz/KZYdWu4SqqSiGeh4pSArGzKreZDJvl9NQKgalT4IbJ6wl+albYKMMSJKG0UjXDM&#10;WFpDgbEhx8HINAlFIELLqgaiGTKf/VCw+4xCYJXlv/Skk+A1nE5V7m7FpHLicJniw+4F16ePTY8k&#10;vyjWYp2Ik8tOT7D2PlZnlvOo6zhpfwRLBk6qyY/UMP7xtdbBHip8CuL6i4X2zs0S69Qia2DiwS2U&#10;PDaYB8867fFIsgIi+mnh8UdFa20JbbeRzCXpCqlwoVrJFefQvnV0emJ4cryjr6ezv2d4YhQ/Ud0K&#10;yCrs2gxDJtS1Hjh+5MCJw2iB897Rg+8fPfj2oQ/2UyqMF++8cWDff3zvP73VtO/swKnC8vTq5frl&#10;25u3Hl5G71bSrZ8/hpnwF99+8tV3nwG12kz45796yXJWolYD1x9++SeAspAQk2795uUnX3zz4Sef&#10;P3320UNUt96C3f317fJyZao8NQ0bqYVSgWbClQr6va0u1teWQLqSccWwF9NgtXAmsrPOzgITcaoM&#10;d9n5Rq0ily3HRRAetf3K4MhwWIkeC+ssllFYmNJPjuod6zL8TkV5wH6vCvQkS2Rxn4Jz1osFfmbW&#10;TDpK3EEbMjHOF65TraIoKMn6oAokEJCVD21rLeh1xxrTbPgVMMpQNlArijFZcSlAIYxAfatkifJ2&#10;cdNQlRwmBlgKUzbFQU9T9BAFXgNAc/EmccprXUL9jrErPIQNzk0cup8N4RXKqglk5M8c5DABlIk6&#10;bKi7Zr9Wd7b118iJF+w5T5JMsTrHkI1kXSWbo7KyVMWuRIns6cr30ZdWnsVo30LU6gaq6vZDi2Bs&#10;hpTglF2tCvBJhG2/JcmabSCsDq78mPyB2fNGDsBoZ0LDXhX7sp6WF2ULvC77oOK/5C7FVjoWCZOn&#10;pZKbnKrxKqlj1bX6hfsUhXiYzCf/5DpYo0pjP47Ii+wFwinDDL6yI1QIE+VKoyv3HfONhpduTxSU&#10;MlEHOyyxo4z02eJgCb3cyhnpc6cALVt1L1ZN7sTqmVDBqFVa34CdwqjWMFgbIG5WPT/xZgMNgnXj&#10;k0MXRgMGB8Y6h7i9rYmimSAgrM3IVe/TemM8bEnVoxJNrZpGpJzpdMrODuK1+EZC8Qy4qtbX2jAy&#10;t3puKZ3Hh/WUWlMhwAY1hayDcGH1bISc3dDRiE5YlAGHGE57IwUZaMqUSNUOFql5DMKLHQiMVR9i&#10;fZppVe9N0lnWtYpvsTLEMZaWyaiSkvBJ8YTXjy3wM+Iw9QHebrtJeT7yUDF7rKQGWVPiKDqq8Sw8&#10;f3kVZBJUci8rwXDpfPC+XAoRuAYnnZgKejH1mGxhCMXErRkSt6dX9a88Gy2EzoqLFCAy4EjtOsy4&#10;+jNuleEIA/SIoz2t66SFXRIsrMt/MTnp8hvrxJQ+hKUTF0gqptAbMKJP5nrxAQdAmRaU6l8J5MKS&#10;hBZQLNcBBao+eySv7BucPFoZaDoQV6y5zj4lUgjrNEPqllWaCbXy6+wog++6KCtXt/WzfAvfZRsY&#10;QNkoZ9X3umfj4jpIQjhPVAuV2Tn1Zc2VZyCynZwdna1MFioj+dLgbHmIkBUVrTCP26igyc3iBjjG&#10;2fpqYYki4foSJicUTyC3treK4lWg1ihnvQvr4B3gVTS8wfurl+bR1rW6Wigu5Scro4CsY4X+4VzX&#10;VLG/UBstL0xUFycby6BzwbVOlRvDeUHWqXxrodiTL/SMjp0bGGzq6jnS3nWku+9s3+CFPqLWnrHp&#10;oenC+GwFMLJUWSSzijazOKPF9YWVLUSNGEIAgYhC5gtVqIJnc5UCWFZog8fmpiprjSt3r916fAdV&#10;rKxoff7g9tO7V+5fX7mymVsu9kz3tw23dQy0tfVcaOm50DPc0z8+ODE7Cc9hQN/qIrq/AgyTa60v&#10;L1gkvIDIgFbVS4oI3XNVtGTEbYzeVDxJfGu+UYYoNMTCkECZqzoKsl+Oxhv7MAkR8dlMe2NYpnFL&#10;KMLQNvFIloZiZMpETflaW3Ga28FII/50BWzUsLmdryru+F0hUkUnVRH1dhXOSq+t5nCojdcAYMzK&#10;X0YLVvjeibJL+kBHpcQ50vFa+2esS+8xJoMyTYSEr4lrTQBDdYaJDGE4xVKFqJv1JcVPW6b5qJxU&#10;Mn6QaCIKfbFDw1eGuZhXxbQYlQkSCHSJOPJzGrRYyCAldQ4DHnwGcz47Gy2sg51m5stdSdkzVvOz&#10;Zj/Outic4jQgNCQzqBPPoKJQ9/DQZccDqwPgPJBYemMJh/sYAOwhFDMA77iuoYTWnEkiEZABdfFa&#10;OjVkCtQDM+jiBJN4MJmIVJMn4DqWZnFfRA7RuwX3lyn/S8hKBDAQZeo6C8o0NHgoQPXZ+b5E0iSo&#10;bJrlWCIrmyu4qUdjXmUN/ow83tlJ6zlNs2tgeO0w6SrnKs5d0rMI1JFnSwWxirnxVwXQanfMadx+&#10;uUoQePJk9lC32GUjXhqw3NSWF7j0J7bWdsrpMCwVDubcw9vKXstwfBFsiMW7g5a8WKeYpnfHZvcH&#10;csbBWcsAq04l6Oz0v2ENxZADGmlLLsXHxpErLxAg09M+f6UXIPLj0UVWeTFpCqKFm8aDcklSAbyy&#10;UDKw1EMU9S+ZLBy7lSggSsfxvRiurgA36+vsm9dHr31Gp5iClOjhBXESXAR1VE1b+IbwQ2DV36vO&#10;9tFckJGnim5U6SA06xN0ZkQXhIm8DGBrxBL6EvRGVjcGktNeptCFf8iyGjmbCnauxAS4rjY/QIUw&#10;euGsLIOYhVS4UCnnS3O5YmFyNjdVyINx7R0e6B7swwaK1Y1bj52BmXDTgRNHDjUdPXLq+P5jh/Yd&#10;eBeGTG9+8M5bB94l0Xrg7XeOvPfWoTffPPSzA2feG5zrrW/MoXfr9Xs792gmzC44n3z1/PNvPvry&#10;5SeoboVOWLZML6UT/uGXxKt0FcZPOAwD0IJu/Va9Wz/98sXzTx7Rk+nx7at39uY35mcbBaDW2cYc&#10;6NYSrAdhnYWVZW2JpchUYgcHk4R1YbFLOidMmHkT1amVCnyX+Dl8da5cT5DBahSfy3+EcbJvtDCq&#10;Bdjkt6Q6ZtyOYA8pMLT2yEr2CAJdd6pon9BDsNYbexOK8jUeEXBlSM+onsxcEK2ZspfyRtFOlL2w&#10;ZpMllpb+UlergkQDVAbSwoD+XlWosrSTDV9c/obVR7WTlFUmqpZXgFIaYD3Wb9qfyZWS9m3CNxqg&#10;kWUlLUyeD2fBbiYBnq3opFqY8BPgRVCZp6B/lOBZB8xzDEchcK3y/knEo8Gq1LZhd6RTBVIl3UrU&#10;qr449Bne1DGpJw+41gViV9KtLjQ18gTQVaNR+fTKMwmft/cxbJlo8oTiWFW0lpfBxWHJ4ffaeVgX&#10;kXW2/nc3WfV1x08bOBHQitE1ym2sb1aW2fAmLJcA1aITEUln7la9jIzozMqadJWLL/XcltryNlB0&#10;voPaXw8pa3fBghqgWl8uPIbgw5Y8xKXYuP/kuGVmmM2LdIdMb5pAc2mr9JM0fiQYE1WLL3INbeJF&#10;VQuBidteSkLOHFWu5NYxeLBST48rj/yKkLMNk5lxWAPawc3GP1Ij7U+aX1U7ltiV9cPerYlQ6znx&#10;HBrNCivqsfTEp5+Cr8TwBpMuQPdfucl4ibDWDGcibJ2vNbrD4+0OQO6RY2zshxYvPI/I282VM6zn&#10;rCwtUP+mji+8ktgsq+ZPwiqp45gA9jJgrW9GAvuQDHQ5j/hgSOZTQyijYK7NXmaE8TRnWSempWWT&#10;QMiLRyBz79xHK90Id6tlSaZNuj4Jqzt9DqQqwbPy6BZU+7JLKEIo61qLtHqxntZ1OAw6k/URVizR&#10;WQpi7D2oxK2Ldkwya36Msl7H9wzx6aXE+N4hiBc8x8q2WQpkK8WXMscWar5CCyqFooWDIxUnoU37&#10;6NJlfrDEluHDhOhf+j2DRqFT1nrRWMURNgM+wg8TXN7kyEqay/VRjr8BXzcvu70NozECVDYOCYce&#10;V8eptDV7k2DV35j4sfBhWmbXTZzIEjZog+sq/ixUjVpnoQruH+tpunBkf9O+0+1Hu4bPTxYG5xpT&#10;JbRpXSuCaJ1fK9WW87P1sdn6aGU511iHMLi+tbdy8RqEwRuXb26gnBUbu93cRqfWbfgGA7ICuK5d&#10;ml+8WK2s5Gfnp8bmBkbyZFmnSgPTpYFSY7y6NDW/kltYy1cWxsrzw4VK30yhI1/qni12l8oDM7nO&#10;/sETvQPHewdODo+1Tkz1jk50j4x3T+aGp9CYAE31KvnqEk2DIQwGZIWBMFDrKk5zYwlEKxTC8A3O&#10;VwpAreOF6YHp0f7c6OxCeePaNsTAIFpRyIrtLnyDH9zcur5TXq/354c7Rjpa2FCntXuoq3+0b2gC&#10;bWAn6MC0QAcmwGBaB8PFanleASLpa0uFFZqrAI8xFoM8JRG82FNFrOCVwagEqzSUhtbUbU5CyC3O&#10;RJ8J+JFQgWNojlLxOZFzcTwnSvPSpWt75n8UF6L7F0GIcZr0t7sCmToe6U7leMyUEOM2lXZj4LEp&#10;DnquioZVJoWMqMYnS1tNzrjPjVm4LILECx8bv1FPLtlC4GS5QPkECXsEtNxcx3wyHze5sEonSUmL&#10;eTZ/haNVgUAfj3SeaiglhEDUYbDk8lpJbfl1Aor8d9Mv/gqTRY7dfS8AbAy6FJfrqQ8XHFUeEqug&#10;oniJ+QUXKaj3j0rNCQx4UzRzZolC5zclzQjJpe5gpCZNw4rBC2EI9mYZMBAmLr6uEkEOviKc1Rj9&#10;RxeTLH1gaOq744vsKcs5O/vP8WZJzWs86TwsoUiaDEUqOrWhkNTNk9Iy4f4QYj80igQYlC6UuFqD&#10;wTvXi0A1KSOgNCi+lPynBKWyBuUN5aKgO5WugMEzwuJ068UWMnlhSwIi1dTnhgphejsJDepgJFOU&#10;DIpnx2WdNYrEIZH9EQXq3qevyRM06uR7t7GGZp5Iy3pvBlpemMy++qeHkx2wWf0rdtHV174Ivg5i&#10;uXnv1M9MzwKXGyYmbJVkntPA0muNwTwuL3aLxUXDMoABLoIBsy5XTAj+FTed910DXtAuKkeUzuAN&#10;kqpIwoeUUDC2tMDeZcx8J1Uvu/rUq6TQckb5ujJZBxz2UVoi9Y5Rq06TYYN6R3Ng+7GNryCsNUCi&#10;opKpcy2+fgocTohhiwYQuA60Agnkowc5Cq15wGo7RIYZ34U5zcBVpCuPwcOYo1ooVMbCTJpbSY4B&#10;Jukf39Q04qqBMHnCvyygVcwympajSGEFCuHZSgnAda4a2HUiN4X2rQCuaIHT2t3Z3tuN6lYQradb&#10;ms+2nT9OhfBRwNd3Du+Hk/D7Rw+8e+SDN/e/je3dI2iE89YbB9786YE3zvaenaqNr19ZvHJ768aD&#10;S/efXX/68f0Pg279+OvvP//257BlAt36EhiVqJXb98CuLnAFlIWZ8Hc/fPHty8+++ObjDz978vjF&#10;A4iEb9y7ura7VlwojhchZZrK1Quobq1iBVSiTVIUlz5BEyodb+qFgaeSAZ6k3UBZ2ygkljEnLpeI&#10;K/tfOpxwkEzy71WQrDph1hJnwae0waYxzMcoWWDFYkAJBedU85pHFMnJIN/sFKYdgBFsm5coVxZ8&#10;xeclvlX7VvFqBLqGBsQ4/BXlMECJl0EWqqhTitTkUcxIW2+60abhruJYGQsTrBKVWEts6ahLUkXV&#10;ssLOVbLRClQQRhBUViywUiPLQnEvADAPDFfVzVoTyMJ+OPiFIongQKXSgpeC4QDPciQWoEXOy9WR&#10;cGMCYCNNHHW35BuJMymataETICgBOr+GDkwArmqUCsmrVde4RtypvZUJAsXEiq1dKy8v0xBYgFPu&#10;vgSiUCcDeQPQBlRWM1V8zEBXVkyrcPd1nSqOjYyrTHRZASx61mywmgWJAZdIGHgYh4TaWiqWBUdZ&#10;yLpJohygmkXJ5p3Fp2s0WFFNGh1cMc2BJfLObI1Yqqo5xUjPg8kQjgxncJL8vAcK/oomuUanmaDc&#10;9cdG44Tc9tcR4S5y0tiVM4h4Qu7W+Nm0Z8ap8kZIxOtvN8Vq1KrAJVzICIyTXZjxuXA7EB3gK0t2&#10;fage1rwOSml4nxYM4whDZC9dmbRSOCkurpp5kx9a6lTugMOI9HW6leeoqmDTj45gdEaB34xpAdhq&#10;y5wxk9KY5+h6WlfGsibkEpumkrEk34gkGY8HVY6G+iFj4AWJ5hCvo1ZbHxG5SX9PltI1DK95HbNT&#10;jvhSPa5o1IRwx1EgGwwyhWa7f5aNBYHApVQLg9A7q+p5gil9oJgmMnYG7UrIsRo2AX6mk13nEBSx&#10;kHOG8ANjB1kdrTIcTjm6yvKsCvoZM2ml18rkNozJJdJLqbtiRILZaq7wgVDv09RcJIVrXMzsnmLK&#10;1JGuAymTD07/m2XyVyt/744LIUlyPGfBoXB+mK+qISRpT74ffksU10kebHdixuLGEgg4AFAvXiHH&#10;ZfIqAVrWeOBImF+/jErpV7SqM+4oPdpmBONEOCEBNv6vXtuMVKiJwTd6wGADois2SrlKPlfOAa9O&#10;z00Mjve8e/zN3/6Xv/H3fvOv/8Y/+9u/9x9+6+j5t7sn2ybLw5WlXH2lUF6cma2NzVQGAVyBWkG0&#10;bl9dvXJrCw5MLGe9xXLWvdtb+AmR8JWbF8G1As2igytQK4TEhYWJqerQ6GzPeKFvqjg4UxqarY1U&#10;FiZqSyBapxvL0CT3F2sDuWJnfq5jrtwzW+zKzXaMjTd39xzu6T/W2XOkf6h5bLJzfKpvWKh1ujCB&#10;Iy/WoXAuo5AVqFUVrQ1wyOCCgMlxjixkrZdy1cJ0KT9SmBpGK/ZGcXl37fK9qyhnBcXKitYXD0G6&#10;Xrp1pXFxaaQ41jHa0dx3/kz32VY4Bo+yB+zYzNjU3DTKYlEcK99g9NFhrTUZP4WqlAKuLqlbCSGZ&#10;uRGjPodcji+ddpE/FrGiwz5hIck+09g26LX+kzc9SdD5IAgBSrFCywA8tq5c5eDEwNhDeTxHEY6K&#10;UR2lgyRqVLBqQoZDi3Od1baqUXRMA2pIT4qOn15HUYOaBdZg/GzXZNJJ38tuTxYgKCCmCJ9YK6no&#10;aSh1FZlQ40bs0MJ4kK58IqKhjsA5W4xaByFRqOZ5I/9MjkgGMoMH+KtpZB+MdJKMZa3N1jcKSASx&#10;TNyCpzUrzsRhWC+tw+al0E209Q7/XQp/CnqDF1UtOv5rcQPuDKAv2DWE/wjkzD5VyDVzXs0EOHTa&#10;42TCmVABn7QnYXbqN3VIr4y4gpZXVouVjZSOy5DJINzQlHhDraTVlEuNpkXJOvlI11aIUGRCjhwK&#10;3ddZE5EswcLpiqIVXzoXgFgZqIMhy5pQJVccmc8F8RVnwSOPkkjf1mSrq9JfAeaEY5MpDudJKl0l&#10;OnD6htp4wzCx2QK0ifgyTJVbrPNBRrx8h5MbHig8JgalEiFbxcOV6zViVrbt1HirsNY+RoTQfjDT&#10;CGEw7aLo9F1BEhLG6E2RjS7TIFWrJTV0xTx9y7Nlm+xkgTYOJxazQE8eLt8xFehhjxZlZkT9yHtl&#10;wVqDIecaYI7/5NiU+f9p3uDi4uPH46xUZqyP+C+nw5SEjcSr/4rDCD1RQshZsomi+qTvVSbC5lXB&#10;bRpdW7ieUg9Bdzt97OfUU0TKMTm14dIDUvHWDCPSUAaKYb2RTxhwKBRB3ALWhCIvbv4kAXZkxKzb&#10;0lEFw6xJ1QjWAmmv1IwKVM/lFw6TvEmygfTEEqTgiXRlKTuO1t2AOJipDQxtMKtbF+ZhJgzIOlsu&#10;5svF6bn8RH56PDeFAtfuwf62HvoJYwPdevLCOTgznTh36sDJo/ubjkAhDMb1YBN64RxiI5xD7717&#10;ZP/bh9/76ftvQCr8dtP7LcMt81vVnRvr1+5t332C6ta7z0i3Pvv0G3TB+eSbHz5/+YsArihttUiY&#10;qNVqYTCuYGIBXL//8uuXn376xfNnpFvvQCR86dp2dQWuhuOjcxP5eqGyXKsik7sC4EqRSMwGotwz&#10;ftvRoFlNclSkBwOyQhIssoRe3wp6STw4dk2SwDDgNAEjLxUyWwqWovAtU51kESMJWDNPr1yabDgq&#10;GilVvQKvosIW9KxRq0hImjNZQWlIosNmJG+SzOpiKQ0BnSCpC8mq9xkaXfNh/johFJGushdVwxHp&#10;eNFxgwQhkYh0qcZHqobTpvh8Cb8S1gbt4X1K3PrKU8o1mIS7sDtOBlRuw2Me0dDX/6gGNFSGUqwq&#10;ZITP/AgHAfjH/druCKBUHKaNjN1+hm7A8p4CWLWvkllWAGjSp9EHleSerIbZ33WRNr8gUZeFb6O3&#10;DTvZAGvRUWnXrsJW9rIAlYpcyobRvcZqZEux/ZPqYh2SsV/WptUqYr4jXa6bzbpBKw4GcwEIRmw4&#10;zwacolBzizrPLcyAJKMtHlb5L3GsHHf5FRL02qiJVawsMXUrUTXAdYNWU9VOb2RidBcTi3GNkmKP&#10;JGYshLHlR4W7RZId7VVQCK7sjh2eXLkqLbj0txTxykyYqnpXbycQK6gpMa1axWiAEsGKEyYKzTb8&#10;KrqVNLihO26Z0jBhyyR+NQhb51fiQRKu5ki1xW6UJJE2NARlLJLaUktbEklrayFUhKNWq8nd27jX&#10;+/H8y9lQjsGoaAVw9YmIx6b/mFS7uB38Lh6wPXVFmeJaNSAjVBJUBDXVv3ScEs0orwXn0RkVGcUJ&#10;UiJdwqk/dM5JKkywzUJZLvPWzdKN09bzWrF0vkG6GsvhzdS4NfqpKuRSxbxLSmKBiQwFv5rEaeSq&#10;VW/G64AroIlDkF4Xx0ohFWAH1Hfyz6SEs7C6hhLHKkJyTVco05zkVjyhlDlUykR6UkaxhxA2rosB&#10;U1VdxnoqOmeo0izFjlIVOgiWu5UlXiRwfG3xmjIBqTRJfSTiIgp+EgvBlTt57XA1JYSgasuRtNiq&#10;YLco+ZMtEwvkJCV1p9aMbCHZdYVNER0hGaiItiVmsGOwjJfsdPKKa6UCWes65J3WHKJNQnIVliZZ&#10;PVrhrAu2kCxrbS5XzudovJSbLIz2jHR8cPKtf/Effvvv//bf+LX/9v/+F/9f/5f/9n/5L//x//F3&#10;/+jgv+4Zv5CvTczNT+ewJs5PFhemG2tzm5cXLt9Yv3p7a+/WBja8uAGWFW1vZMVkyLp1ZXn1Elrd&#10;lEG0TpT6RmY7xwo9E3N9M+XBufpYeWEK9kvAq7XFcZSzzpZ7CuXefKmrUOouV/tmCyhnPdM/2MSK&#10;1r6m/qGzA8MtAyNtY5O9Y1N9QK350jQoYnVnrUIJjFpW4NXlTSBDxCVw962DZQU7WqiXJovTwzNj&#10;/dOjo6Wp+YtLl+/u3Xp8m77BLx4CtaKuFf1aly+tTddzraPtbSPtF/ovNPc0dw529I/154nq0Z2V&#10;Tk7YwLImypSw04WajkGREVCPCvEe4blinWf0iQmKSXdTUb714UFgsqNv+rDfNFdj9sZ6P2MYDUsX&#10;hLtjRCR3PGb4X6yE1Pv8ivhrIkgV/4lOBDdLm2LpFaNNDgaPrd2IdvjU8ASVPTFqcmhu1Hrp6h7i&#10;bINGZf1YUa8KBXGwqK8WcjZDxQeZFa1RQCu2hPbacghTKOw6Tz2bhhl2gnXo7ApVfldienWalj3T&#10;xgw/kbuRsNZWukH4OPDl1ZaLrDULPgXs3IQSEZG9iO1Jo/u1exXmpZIfRwfOMPVd3ca9IGfOeyQ5&#10;NL5uIUyPOHVjRqrBMY5dbXmDLJZTvoATpt0TDN74QkE/4be6ibBymNoNWJGTiOODzI1QhAeWMg4m&#10;CS0kSSgFJ8UpEe/LJ8wmYQS3UgZybmRthWQjmuhkgaspTr53LNPAVO+5V4CKrbYi3WCHPx22thg/&#10;Sjcw02e8StxrWKiCQ+JJTc7RKzXupiJghcISgnLYZPgk2O9UCOpEp/2xSIlz+l0nasW5pz4uAsmS&#10;2DhWFi8UBnU0uyL8yyCW7oK17n4wuTQ7n25m1csNwaQtoIRaYwFSSlSXlI8Yh2XS5hi+mnxm2pSL&#10;LJu+mIf0eIu2Z/pHHUBIKjyQzLX60jmBlaYU2/gZgavuQ6uJSWN/0iUhvqFesLL8jhYXirBokRDc&#10;Gu+Uc2FcEJOe38WrPjBbFutg2MfYRS5+gmxz5f5eTih4elGow+cdQ0hTE0Ya2X5bP+A6Q+UhjtT8&#10;cKhMzfAr663qXAUtvjuxQ5KubuOs8mb5KsdxptyW/8XUsUepU0ICrq4pk+KMuRIOJEVidGn2POPR&#10;yJHDzB2rW/EZlraCMwDdujgP3hV+wuVGbaaIEpEZWAoPjI30DQ+ifWt7Xw/8hMG4gmtF8xtUtH5w&#10;9BD8hA+dPP7BscPvHyVwhZkwIOt7Rw+8hS44H7z1xv43wbgeazkyXR3Dyrh3h6j1wfPbTz6+h+rW&#10;j796+vm3H6G69Zsfvvgu6FaKhDO86tcwagJq/f6Hr755+dlnX74Q3Xr/3pPb1+7sLW8uzlRmxpDP&#10;rc+VoTxaqcOWqb62UFuZx02BM5Orwxy8vRK46aKJrcGV3IWs1xIGTV9OrslyRe9ksZMfmZR9iBam&#10;Rq2vckkiqBzL+bYqWqZg0NyY7F0yHxz611hTyXmSTkuxsRWq3IOD3FJln++1kiOBmSniI3ClKxBp&#10;OTXvcB0swEgmAmUPVMMN5qGIEeg8ygIWcmmEG2oxQ1cnFmBSAkBALrkiAnUecPjLCKaRh6NhKrWK&#10;ly4ReqSGmoYqtkpGBaV5V1OegjxkTBHPy1OKNLKgLLWxMIsC/sLrHxFJqlEPFcyMX2l0BOS5gvun&#10;oyeIRb2s3HrBiNpVWG69cl0SdqUYVW8CPYZqV8QxwKcclVCqy+pWuBuDR3VxrFXEJEtxgeBepT3z&#10;yPhiA1wrXJ0MgMGjBi4VtFaTVXbZ4WUlHoZlFP+Fe8Ob8lAOx2eRq6pUliUSkOoaUSsMiqCfJsKU&#10;YxXFwK9VBptyDMqUXWQIO+mNJPBJNyZRiISyym2oLEF2WOJj1Zp12X1y+XkBXbLHOk4S7qpdRhNa&#10;1Hl67rBaWHhMDLj0yS6yNTQlEZq+y8OXYE93zYplWzcZ3FoLzuSEILRYVhwVph6WU/uC4H/VOlxl&#10;uhIVYJRYNJ9VdYuMZaZH4l7nbAj5nDs3ZSo5sSdEwTARyFHtGZ5pAVatLjYAtrbW+WxDdKXheQpK&#10;4fDrbFNmzO+rYbYWk4tZSme88D4OTMKJcMgwcGUCOIk99DHsHN+LojI4SBMZOp3GxxtZA118aznC&#10;bchVndKGeVox3WoQC4n/nxF+JNNgZcVSHBY7JxCNqUSKIIdrwtKhPVaQF17NFtTpoaO+WvWxsiKz&#10;ZWKqDeNEmWrDMIFq1WE4KPMJpnJ9gk4xkDJVrABxtdG+wwtX5xrDWywtoyO+CIdkplScHpZhkoI/&#10;57wVhbBVupPcWvKFQpMqidGPlISmR7CpZMuauiBIRVKRXHX1mphVXBlXJ3KH1PSKHRU2ICFmpxmH&#10;F3baMI/HWF+QFaGbC2VlkgEiguER4mxiIUFovomJmCCZ3W7gCgvfYMqD1yidrS5W85W5mXJupjQ1&#10;URjLV6bGCyOdwxfOdh4/3nLg3779u//gn/7NX//t/+ff/Md//td/+7/8V2/8ztG2Dwamu2eq44XG&#10;9Nz8DDyEt6+uwC4YePX63a2b93Zu3r90494OICuqW6/d3d29ubV9FdTxMj5ZW5sF0TpR7B3Jd0yV&#10;+qbLKGcdLs+P15anF1ZnFtdy9cXxUm1grtIzV+kFy1quDRRLPdMzLUPDZweGzgyNtvQMnOkfvgDU&#10;OjLRNZUbzBVGp3HMpalSYw786jz41bUF/FwQdgUmxwb7JeBVmP1i/UaHVZgGD+RGKqu1izd2bjy+&#10;dffZvQcfPXrw0eM7z+5RG3xte26p3DvTf66/uW2o7XzfhfO95/vH+noBdYu52VqxSj+nKiDr/AqA&#10;sSN1e1eShRPwIGp1bBcmNEorSIwXrj90AFLcbMcvjxBH7QZ4/jxuOvLirItT/bZTKhSmOjIO0KUc&#10;TVbzHKMo1H1EYmHdybAjmX7xmAWhRbpeUlcJ9mgVfZfSQ3rww3rUaaOsdjEC+tRz1UEqCVVh1wx7&#10;gFfBZg6EG1hQeWXLFJeQT1JYCvxchi1sEHJTEVwqk2N8E+53DsfNKuMxpCxQVmemUo2Q8S0usrXD&#10;LWN6xVuKZQPBOuQ19nD6yY+SmV58o9AOnzsTrUj6+LZqQyUtn1+qmplm4v5VLRYeyCTA42ZBUUU7&#10;cd87T/64ko7Ose7YQkZQNtrAhnZadC6eVlc/KvITRy0M73NJogw5LelGBOqDIfkuUS7eZHNOHkD0&#10;WPLpa81iOYkrLQUt+CuzcuQtuXh51nJOxLGpZlS3GfNERLyKP6lAOjIyPhdN9RxgwDkWYLu4lMBG&#10;MImwSvUsIeVNda2RBxHFZ8cmfLuOX0WnEgPbiIjMKqUKwJN8RwJgQmLu0z1OxbAptaE0ivCb77iS&#10;SkwEKLVh1TQ11a5dwnph5QJ2pXHFg3fLVo8fgszkJu3mVX4qnVfCz6QV5wux8XRjShpgZp1syOes&#10;ijU7PHjdvmwzv/r/5+o/mCTLuu0wbKQIBRESFCE8MgBFiAREKECQQCAoAqAIkggQIkUIhnqEHoD3&#10;3mfG90xPT9uZ7mlvy3R5X1mV3meW99Xe2+mZHu+++Wa+Z4BfomX2ud1QxI2K7OzMm9ece85ee629&#10;tr3BAhaqAMTvRDUvzcmllw6iXq5duh3mjZOo+N+rOI2aGteQa0F0StqLOI6HU4HwoW9unHVU20q2&#10;kMC262I8cekgydhnT5mhoDTVTAf4OuOdNOe4Uc0LFhSDhz8nhtl3PE42tWKCJT6LCBR3OfGU0rWZ&#10;Dovj1jph/pbGQ2TPFRUoIpI5s11CdFvxWz5N3QWeEY4208FBcC7edaHSgplwy6QrOrjOFubHpicJ&#10;XEW39g8PXhroB+l67Mwp0q0nPwJk/eDU8WNnTsJV+NBHH+Kfew68h+3t/e/+8Zu/fnXvm6+/9+br&#10;+954/dAbZ0dOlxaLm7AwvL9z6/G1+89uPvni/qdfPzbd+t1vv0R1K0pYvUEVzNJW+wlDJIySV7z/&#10;83c//Pj1N99//sU3z1TdeufG/Wvru2uVdglLXqFRhJkwRMI1qJDgSrjQxLSANiVmPgxZ9bzTyEao&#10;knEv5wGBTHa7Se7ZjBUTf6AngmNGVSrM4LiomDiNG/fD67yKZAp4V3Iznkm4B0W5tssxxFChHwNp&#10;W9s44DeLlqSL5JkUWLqm7OX4MKxkTDjZvFoQURhVDVxcR8oTVEhppCOoQn7OzKWrYfVgBm0ryOD+&#10;MlS8slA0IU+yuOaWcGpSfbKcE6BsiekA7y1Dqo7n/SaRl8StPDARbEZV/rCUpMQy3nBgQFVkDVfX&#10;XiE6YmqNtsU+aHoZ239ZyFNySkpwba0E3pWaY/Grlt1K3uCOtNQM23XJPG25u2Bcaqdf/ARRq62Q&#10;gb8pCVZj2fV1KntlX2w6twpwKFsmFrW6OxCGFIbFxgZQKyCrfYOB+4GKsdFdScJo67lxcQHSANig&#10;ECaBLirVQG5pHU84fbdIt1rYLJ2zv5gyCuTcJa/lC6dA8BfSaiFJjio6CUueCpCGS2l60KS8sCvE&#10;eGhvgw60yOXwOHl9yD/Ls0t0K9lz8um2YiLvCrhrL68s16KHJ2pWTbF6EJt3VaZHQuJU8iq6krhU&#10;d4fOTDhraaSRCyStmuFAq53VowkRfPhOWRRhzbMHA7M4tgiSxZkzdlIFZCt6aPSVZAI0QkJRnsCq&#10;zuXKnZ5Pk7eYK/2Ep8de/Tat3VVzHRywlQMce7SDpnQZV7K2gAg1kJj1w0CPBKgyMLCzQhYMGWoy&#10;dAh8aHERP+lnVRkgN+kiymWCTSgOCXiuLph6tHAyKBFwdf4Mv4WjrS20ceV5CiIqjfr8W07PO9DR&#10;O1xXQtuDpDsjY15bpfkZB/CU6WIXZps4DCJ/XigOLReyO7BL0xx1Uwq5XCNB8IaAABEG10IKXRR9&#10;Jgcm4U95mVrzI52wYgvRHTgvE9pSXOPrSknQrlkaY+u+8ATJokPw2EFnCikclinrLOWeI2AHZwYq&#10;JArUVMO5Z0eZXrMFY1xy5jDUGkuG8oo/iGAdECPuhEIYDBhCcMf9SsOHP6fExiyUFVLFjUbzQ8re&#10;MgXdWiKvEpQloOUZAYQLkKO0lf1LW5VSswx5MFAruNapwth8Fdh1dHi6f3Cqp2/8wqn+D/d+9Oof&#10;7vtf/umv/9Hf/+d/86/+3b/wN//h//kXB/7g/MjJ6cp4sT0HefD6lc72dSiEV27e37j7aPfOw12g&#10;VlS0opAVRCvqXZe2Wu21am0RkBV2/JNTpf6pYl+uMlBojNQ6k7ALbixMtRdmWgvT1dZIqXY5X+oh&#10;ZK0OVBvDIFqnZ85eHjw+OHJ6ZPz8yPiFobHzA8NnJqcvz+XH5kuTs4UJ1LXWu/ReIssK0+BOrblI&#10;eTCrdheJWtFVdb5eAuZEg9bJwnSukV+6snLl/jUg1XufPABqhQ/TjUe3Nm5uVZZhZDx5caLn9NCZ&#10;CyM4/dMXBi+MzoyOzY4D8c6W8/O1UrFRQdclB/0GnLiwILUSRabmN5ALig9xlGlRIm6iLVWZ0dAQ&#10;onpQtrH2BMJYwh0nl6gAVCpcjkxGVCq97khFnMgcCfMoTA2vJj22Hj8IQ9XDM6Jh3nrVN1KnAEkz&#10;g/iw3mX0bK8vDUVGvcxSJSIuhr3IT6dvEgLkAm9pgN7ZNIviSUCDUw97dAQNiG4NvBs+4YtADiZa&#10;fYlEldDeRldDJXCGTzJuTWwenzUrF1igq24cug4oc0DgS8bV8Bgb4aW4VsNaHRuRjB8lXxw/3cEz&#10;a97AZ7Db7WtXzMeaNhempV5XjibQtaIIX/vEPUrCfnNuMGu1K7uzmVqw5IHnCnyfFzkl5hwFNSVs&#10;ZlePwL3kstYQrMBLjK1NGqh2UUdQZt9SxxSPBx8tMUOMKPwTF5bWaz5B0Vy29aJqPSEcnnWyaJZJ&#10;Es0CSD3ZxcoZQ4F5E9ShevXtIDAQa8dJKVnp2i/HyFlTsZ3eqZw3bWgo6wueddnR4h4o96X/FSiF&#10;1JmHBJeyqF9lP1sCV1mgg2WFLd9iJ820VK4ataadv2Bu/Qx6otbwIx39ApIlIIpriMVCTQfZfdAH&#10;rBMkheu1lRBXJKqvrSQ5aoHrrEEaZgJsXHpEX8s1TXXR0WyJZeTKs3ChiaKAUAekvk1Omgi6U5pr&#10;vyUDRSulyfxLyq41he/7aDFITCmbmtbBW53Bu2CRcBQBSRmOGIyaCOaVmHuiv1qqUdf6xeyb+d4X&#10;19DOZwTGfFOkK3vM6IpJlBSNBqzujlY0Sl5w8DtbYcoUo85JAXzXgJYZCmnK9LSGPCHSXnYXl4US&#10;FzsnceRHmBXf+pkSTApzRydTHCYpGcGx7SfRn/T5am+RIGPZlx4HjC6i1oUuiFai1naz1KgW61WU&#10;uaIRzujU5OjUBLjWoTH0XoP5waXTF8+jg+uJ82ePnDiG/jegXmHR9OHJ4+8dPvD2+3tR4Pr6vnde&#10;f+/dV/e+ixd7Dr7z2v7X3j97aKwysbizuHVr48bDK3dhy/TZXaPWr37z2de/+ez7n7+Wk/AP7ILD&#10;AlegVrVvFddqkfAPv/36mx8+/+q7T55/iRY49+48vHH15nZrqVFoFHJVOFDk52rzYFzrixQJy5lp&#10;cVkNJmT4qhfqQ0khJHWOvD7mDNQMmTl9Pw4mSwnyVWqRItgoMbD3TRAPgruZMDtLH1gZZE0ioSlN&#10;bcjfOKokGcbyWhItCqoZFpIkS3WCYjuV8kvpCecmrJc0ZWoLJcsA1S/DSkbaI5kHAkECas0cmDjP&#10;UPw65tdDYebJRk2ERWpWamQL+MqdG3bKEUnuRWq1yqPVTxNhCeISkqgfiv43xMNmgMN7SS5QbFpL&#10;1BM7oWWsuN/M8ecV4CgfMQNl1ekKdhIrurEq38QLVauGKxKAEG+nLImBP9V1x94/JGlVvCrzpFU0&#10;y0GDnLBWImZj91TX2hrZ8mzlRQwjJXapEY4lHEWtqYTKIl11SJIBW2PszUbHcmrmrnjtZA5MCE1Z&#10;LIInuekKXYtGXwV46+ASJGNoAdpQhBsoEuhbYavKz4y1x0AJIGHXaXt8yfIXuahyC4bASE8SQwrH&#10;IkEFl+COSFcqiu2u5IwAxa48VAEMOcKrvFMVnvBq0xmZYo2x4jJr/dNgzMJgV5joYWAtq3NCuMFG&#10;fXaL9imTdgerTAtlapgtQrD8GOpcU82RFkrUsUYhMaSBop9hMdIM9WIWU0IRz7Or2LPZEP/kuaBU&#10;FUSo8KFy2MmWKVzXqG2j7kITqNCRTSaFxpV9cOGxYbYwdmBglZ0wBJS1iVLd/JXQ7gaFSDcjkZOM&#10;G+Sjm46Qswn1/Szm5IqVXFKIVAX8+NirssW1JW7z6CJP7ATYDxCRoN1NWe2rzHtKIIoTZ+SR6k8I&#10;8nW+Lgri+pGZeCnfqWSbu2KkvSlNhanENtep1iLkQ3Q/glspbVGtSzSbynSp4y3X1Tib66hC1JOM&#10;KMOXReIlAVfFf7xxzJCJSYhJM+5XEBpZ/Y9y82H44dywksqyrlFvSVkEM+w2gFHlD1e7lITmUeGm&#10;e5kPM5uogaS80HpgdhbRCxaykoYlJIC0GEjAxJHeITErRotyKfq7WifJEBx4mHSrOV7lpCm2RFTk&#10;1+ycQZkczqULihWQtbnUKrUqagODtqUz00VAshlA1rnK5FQeRacDk8XhicLw4EzP+aHjJ/qOHDiz&#10;54/e//2/9T/8X/7Sf/YX/m//7V/5n3/1358a+HC6MtZerazttreuLV65tQqwCqL15v1tVLTu3Frb&#10;uLa0fnURvsHo5lpdnCu0p2aqw7O1YaDWiULvfH240h6vdSca3Yn2cq67lKs1R4rVvkLpElTB1foQ&#10;WNbc3IWp6bMzsxcBWUcnLoxOXJqc6R+f6sMGyFooTRbKU8XqbLE2X+9UUdHaWUEHmjq4VoBVKISB&#10;LlDdyqrd6ny+Xpgt5XCmudp8e7NLbfCTO3efodXNQ6BWwNfdu1dbm92x6lTPRM/50fNnhs6eGzp3&#10;fuj84OTgVH4K3wX0BV4tNeHDxA43RnHOIyQ+hMJFOQB31C8XgbLxVajs8MmoAZM5E4aKoj0x8w6/&#10;NM4NCwm6bKCqDJFkohS4eiQownbDFT5KHO3JGchIxgQgG7Ea6ogHNnUDyO0Y16kT80X6lZckIcmx&#10;XAV70oNlosSoAg05aBqZbARlm1NCJirS8YjZyTyrwmW9K4Y3JRJbrKT1MbhSVBmcoLMML61TTeEO&#10;L4WvpIvllNYJlynuR+2jmPeRmNaZICXggm3GU8OMQCp55RUQVDZ3RxSh1xb/44cQQ2cXx+DBzZb1&#10;0zg8ypL5Wt1QE3Q37014icvl7oicQMKOOMwCKFdTvOipzBdQM5s37h8/h2slg3FMUBTmUAAic6ao&#10;NLZdra4JWXQXTovPl08b8iNKcGimIt5LdD0C1nQZJQ/WFG0OSnRTZNl8SLoLHIe87K56Jfzjm8qj&#10;0V3WzJjTal6JFPbZBJ6ji79ivjFxxQJCokbRNF5Kb9YwS+Ya4EpQX61l0ZrYihKiNVsQJ+BK7Kqy&#10;1TDoxnXwXO14GvpGDgDTg3xOQ/IgLMRbjNyE15TI/ih36f7nbjXHAD0ajFEuiw/zJ8JEl8kp3CM9&#10;+3zELJbxo6cjobmaYC3/SxkfQ1BcFqJW07+ywVfxrR7GyF6posRPq7lNpcai21OS2OB3E9mr66z0&#10;CiKiqMrWasWUq1lEP0qxPuryOoEi/sp1BNRVKeUU5axO5XCFku9gVjWqwcA98LngTZR7WVJx+ziF&#10;RtwwVnU3Klr2j9LemeEcxN7MlfjwcI54Ql8emRrefCKsAdHYZvmiZwnLWDxRcKbd5kCyKMPpaSYF&#10;eNgRQPpZc+zxUk7c1mKeOmhRzgJX+Qk7/YHxZrUwbLrgKgz4CoVwpdnIlQqTudnhyXGZCQ8Njo2e&#10;7+89K1smYNdTF84eO30CBa7Hzp4C4wrUuv/Dw/uOHHj34L5X9+55Yx/g6/sgXd/c/+brB15/7YO3&#10;zoyfLy+Vl3cXdu6s33p85eHz20+/ePDpN0++/OHTL394Dlum3/wOZsLfowWOudZkyGRPpt/gv37z&#10;0zff/+aLb9AC55unH3/28N7TW9fv7C6tL2BlhE4YqLXYKpU7lVK7DLq1sdRm9lN+qEZxKn97oabE&#10;VaIoUrDfWRtcotRSmENIiULeCEsIsWGuVuBH/XCUs6rDiHkdKbFZK2snYQe95qKsmiTzpDdNOQJt&#10;WsOIzUF4Bqc9hjMSiB9Whw4dDNIu8DEK2kZNPVjdClmi0aYBjitDbcVkCOC/RBOuDVTZqj5JPGkp&#10;rwswVZLqUj45PwmsAk66ltX7R2BpMGwQ5EpJY2l+Jn6RANXQVAeAnybXaNrG/rKZRFSlnSuvmAlE&#10;lMzGJPKqhZYVbA+4zQQgwwGYKlwpm+Og2WCH+zXjKpNeRfB4GMDUCesCW8KQiTCMdbogVNEOSA1g&#10;VOQpNMtfYZtWAeAgV4lR19BZh25MAqiqZWWNK4p9DWLBr6rzDZW3+AAvmZCk2TkhLhDKRq3EsYJD&#10;5PEsqTVY9aUxrgt6k61xbLjMr/BNoTu/cDWpeW1/xgSsy18NXDO6FSwrIKh9if0tQVacBRsiqUQz&#10;SEsQrWbn1diTmQ+JnBGOuOUxhQG0/JFKQZMX7iXLQbGcUI5LMTrp0BAYEPFi9BP7uVCbWQpyraSI&#10;gaXBA8s4GqU+JISTTJpnZ2LTJL4AfFyol0XCmNFEMqt41f7AydnImTyCatWscrrEyJbJED8ZHVyd&#10;2NNzboeAFxUdSmWFbAB1qso+0OMKmVrOKRLTs6eO09vZ6kINj6gM8ZacLLzKmsl08il4WpkeJbW9&#10;apbQppWMt1P4vCPuk8GD1LFp9Yq6GnwGbVqpebMuWjy5ppiY9URBC4JqV/5fotmgGsygCscK6ybI&#10;ynPB3jAM2FBHfz2DiKCWY5M23O7sMoYHgBQ+kbLN1sJQqgTsVKDpOqKgST21ZajVKzTHFTsYuase&#10;A3RfE0msSb2q1iVWaO9KqzJBZloy7bKoAozgixCEMUJSpBJrJIkvAQ8uzFxuGbsITlBTqhYpjAXp&#10;JSOBFl1zYK10FT54oMQ59hTRrgDK0n6Dn1nflLpSuBSrArgUknigUoFO8dc0bFbaSovala5FszBh&#10;QrUnWFZA1lxlfgq62fmJ6SLccWfmymMzpeHZ8sgc2rTWJ2cqYyO5vv7JC5fGzlwaPbPv1Fv/y5v/&#10;5D/9B//hf/pf/+//+//17xy+sHeuPrG82QRqBd0qByb0ZV3durG8eX1l5coCGrTCfqm2VCi2p2er&#10;w+PFPlS0Thb7wLUW6sPVzni9O9FanO4s55qdcUDWfOlSoXSxWLxUqw3li72ArBOT50bGz4xNXpya&#10;vTw5c3lqdgB/sc3kRvKlyVJttt4uNbqArORXu0Kt4JABVoFgcY4mWqeJV2dR0TpVmGmvd7du7956&#10;fBMsK7qzopwVkPXqfbhIrc61C5dzg71jFy+NXDg/dO7s5TMXhy+iQevE3ASauxbR6gYOTPL/VLoh&#10;hJqqnJQ2OGnbyM+zApNpAjOujt7IwJCGdStXAzDGfHjfniIOzgw/LB42eHDyhVEacxkKtcPyWoSb&#10;EIvBEqECILFIQoxeW8jy2ERv+lBJwiikJoXC9huR0DH/4JjAISwe5OQ2J7dY6RvT+boGL2qtkVvh&#10;cN3dRuPWtW3gScuAyWMkpQBkFyQ/lbjEaGdpqzAGRbDCY5y12HpkoRMn67lIU6UrMBnduhZUICFs&#10;kEWgMcZ1BTgeTMMqloVHHIwrhsNzOaikyMQPDIhdHSftg5I+ZMjN2wgNMi737RD/yQMgLA++jsBD&#10;qNu0nu8a76klkSqbd6k843XRblnRR7A9ODuDT0Ig5i+EwXSEGjBBjjnZ4eki04c7meXsibk+zU72&#10;kSJiMbNH6JKUsV6GdLReiWhElE1r2E+mN1EUaAzMvRlB4U3kv4xaOfMweA09p8/CQIJ/IydLhlzi&#10;Xs6i1hToSgrwpJQi+4cFF81sjhEmaS5kSxfaDE6il+8yUAQrdTldA0K0SbQ66WDb3jA49XXAwTCe&#10;5o2wkFWIMV3bFRw/1QGyIdSIssxVyVBV0FhqpAHAD+BykWS2hFXlADh+sZrik6POnIPBoyKrgjY6&#10;dZMkTvWqHGF2UgXtfgp8xYyfnUNJV4lpTc8hIdOILq+S6gis+sTJpeuJ0HgOGlx3JG6KRoUloLwp&#10;XlsVXLngS9hVqWelYiONouVPFbMbKijA9dRK5BSDnkdL64lavd55dGV5ECNVLda0OHIPRdcYq08Y&#10;51IfszOAukEi5EVQ60EIhT+nhejQQ9W3FA18TvXoSTOsXLnjH5n3hOrVeWpPbhn1qlkuaGpfebkx&#10;EUXzqCQRxz+rbZjPw2O/Dp0wPJwqbThBNOHJNDWXG5ueQu/Wy6MjA6PD4FovDvQbtYJuPX729JGT&#10;Hx06fvTQ8Q8hGz5w7IN39r/31r69b73/3tvvv/ve4X1vvPfmq++++uq+1/7VO3/45sl3R0ujS7sL&#10;W7fXrz/cufvx9cefo7r14fNvn375/acQCbO69XffkXEVapUzU+iEf/fnP4KG/e3vvv3Nb7/69ofP&#10;Pv/mY1S3Pnx25/b9qxvbK1XkasuzOTRupUi4DE8muDHBTJhueXRo83REJyELHhUAy2QUIZlrNKJl&#10;o7QSWhoM/j0xGj3uXL+2fe1qYtFtNczgXLAwkgUOhp0AzYLhzI1Jjt+MDx2mJlorXGCiHpCWpUS5&#10;volOSdh4iS94JKhi5R23FRPFLGRr4AJArhWvA7UCc62ScXS4CwxlaJOBTIKChGNZYQcnXeA+gSz+&#10;lj5sXlCqYOJSOwwHak3NLPFOFaZfCx0Sy4KsgaFYvArVNDuwZJJgkm1qzBl+Q8Iy/oydg16hY3CA&#10;YHRqJd1KEIgLt7XpF4CIAIeAiGY7wYi6ahRHbw6TQJHIewseS2rESixK+K7vGnaap1UXWhWjwrOX&#10;bkzU+rrklXZKQq2sj6UbFRTFFGFnxk5ksXE8CB0EYjGTAv7pVwBobdnMiy7cZRcv1gS68a4KOEWE&#10;4ucwIlVxqg/oHQmA9V+E9QZs8v4NW11/gPS0VMEBa02au2GMirY90AlxbfarUmG8o0GgHkQYE1ub&#10;SBC4hFiaYXk+CeOROmf2Cw1sQ16LPZi8pRHUojtEOSHN4mwxtOqSasNhVXjjtSlfd3CiBBovaEaF&#10;NQ8AdbHShlEqGWCb8VrG7DLdbKhFliUVzQbCF09ouEU8w3QUH/VM9pCc07kAKLTSIdmoSU6Gnij9&#10;lDqlncVhKq7gc4h3VMkZ2myT4ZpE+L9WRLhmwMJdiXuDGoWWqS05DRrhsrWp8vomfn0wSj2GtElU&#10;7eY6a9iYkYIHA+cRCmUNO8MOgXO9uAtFJBi6GLQQvTN3LurVLRldoBtksvNtZjJdzIBJjTWlaIym&#10;ztHOIemQwjzJMxTiAz/S+BbyHaqb39HDH2uM+V4cp8p6WWSCf/o+isoW8S6hJmUtKbjxGmkVlrL4&#10;kuFFmz7Oy3ZPCeYZ4X74NPDwKJOTRZ7jrWzh9GslsKNey+4U+Gl5BdONXS5fjBJUF8eASSQVD8zh&#10;qZPxDspNm1hmaVfhbAOVCh5A6keXzhLoKlymmZM/vwkmFrwcFYzQVpl6hViLzsBtYBVIT9GZUm1a&#10;BTYQGay2FttGrYJz1UIDotnCTCkH0Sy41rkqPI3AtY4UGhOV9ky1M1vr5moL+UITHxieKA5NFkfG&#10;C0N9kxf2fPTrf/qL//bv/pO/9o//4P/+3qlXZ6ojMFsCrQqkCop16+bq6tVFZI47G/XWWrW0kCt2&#10;ZucbE1OVwYlC31i+J1cdKjRHi82ReneysTDZ1FZtDhUqvaVqf7U+UGsMAbXO5C6MTZwdmzw3OHJq&#10;YqpnHCTodN/M3PDYVC9Qa744WanlQLS2FqpArS1B1gU4MKGuFTqoRbSlacA5SV5TxfH56YGpkeG5&#10;cZhSbN7cufHo9t1n92wazFY3D29uXN+sLdUGZgYuojvr8IVzA2fPD5w7D3vI0f7R2THoinGh2Hce&#10;/sAEA1GrJr5o0YAzIk7FWxIQqmhNMbopVhfBOv72WDIAM0y14M1jg3Ge1YmqaiYJ476vInNIacp2&#10;yEiVob8QrB5MZkYAUIUJGe1FJ09Z/jppIkqHXWFxPCGrUyMEDWDOVEQmlOrRhFw5eKaT/MgYODlZ&#10;QzhK3OITRzKFkDUUv6L9ySbJDmr9CvXt+AA8n/CajtkwEKaxEOlE9bZlIkCkE+o7aH/CwNclfCoo&#10;EOdGnT8umkXIETFL5GwMybmIcwt8qsmcyAWNzQ9cauhsEY7Th22lqB8rs0mK+MWghlsv7We0kQk3&#10;A2ZHKB+V7hpPnNdZ4gjcF6Mg/pB2i4MMmYYzBe5wFsy5RacRfvmMNLuKNEuoWDwt2+oICLnunYPE&#10;jtDik3lSuJuY/516YwpAiTbCqqyMU8W61oPYmdkYjPJyMV2G1tlc6svlkUktdNgIkW/hPJaiRi5J&#10;yYDHcN2gxZIBpwyE8Zz7Cz224A2LUYUQrDOMUaSZ0/rtqGcGzhEiIl717dDkBjROg2XsxI+YpLM8&#10;kUwpqtBZUaZunErK5eGUrJg5wUb9c4D/WKlpwowsKqXdzghwwLsb0AstgDES1kc2XhayClZZ3L55&#10;V4tO+RhyfBpgr8ujm08ZN07+MnV3ooGXnTdIXdBC0B5v8jonPzCzu77Xzr8wrSCA6rlIw5u9lJ0L&#10;8HB1FGFJp71zHbRIRsfqVgm4Eu0fWTYxxrS/4rnz0VMjGWt6BZuDQdX8FvniNPJfvGMturhZBpmk&#10;toRIcUORgFDxcxQI4FDtFZeAazxu2YGR6rdLnFwnPJ7NYMf7ilI8jwGTEJpKAesJTawg2zqaHtSb&#10;PBKpBnjfE55XOkAC5lqnVW7VgVrxotLCmlLHlkcLnDKarcFMGIzrBBhX6IQvAbhe7gNkBXA9ce7M&#10;oY+OopwVUuEPTh4H4wqR8DsH9gm4vvPuoffYu/X9t9488Nav33/11Q/ePDFyrrRUWr62sHtv/c7T&#10;q08+u/vsy4fQCX/+3TOKhGkmzOpWSIJfQq3s3Wq69ac/+e7Hn7/94bfq3frtJx9/9uDBk1s717Y6&#10;i418bX4GwLU2B7oVqLWBlTFKDyiyU5aT8aQQrLtCcGpSsUDoJhy44r67lF0jR7mSuJ7bW9eu4nn3&#10;7KG7ySS+K+/8OgVUrivmMAC149HIpAnvIJkbtQgRfFVsT7oVukj3krT9TejDDVYJU6XHoV5A91qK&#10;wkTS4L7L30jKYX1ekNhElyXEHCTGoibAXJ7mg8H7bLdj+yW5t4aHjipJiT/dn4XtZkjVmkelzRKV&#10;mNE5RQQbrNo9tRJNEODIRlevCZhd2yg/XSGXVMgpXEak2VrG39VXgPpUkEnsRPCmVjcGnCguFdRk&#10;75naIipIZQWsClgjbBd/Wsoo6IxHAp1d5SGcnJlQHGs7JfC3AGnuP0vKcWkZNCw2mwOrvpR7UG8b&#10;FvuyxY4IW32demB8C1hamBYYmEdLvEfAAyjLo8J/sR5Sls2u29SkQGYSmI1mP8SlBHUyyyIPKfZV&#10;nKQhovhYXDINIKvYoQGm3FdFqpT7GhtbVUu+Xr+SUeqZ0ZGxX5a2wSnwVm1smGvVdaAtk0CsqHOd&#10;iGXJvp1Jo8txbBWBS1vNZVk0b7Cqymaer+paMafHVzzQO0KYNAZUpynJPLC0E0fZIRlfyVjiFz+d&#10;3uTYoHNXNLbJGvD4QRWCzbCNRbAsGXUiyo+WSUKLJbTaMfuIYwgzAMtpwjqcZ6oP4KpKOSDk7+xU&#10;JiczAaIbzY4F2qTB09RjoRejJckFOfswYlBfPjVcVf9GPjx+zfBCwmDVYlnVFhxpdP12vxxaKTDl&#10;jI/hAEhLMr5kIkPzXTCriXAOdlRjYLHaQR9LWGgyxaAnVlUT7oMnhKzlhFV5OmzXqVMsgRdyLQ+0&#10;70uKcNb8qmIgEsuG5Q4HsXrZWEJAkREeg1GjR1bHWYjICZdhsQhzT8oqsbamhfdU1tZJEpl6wMpS&#10;UoU9znmn4NXRnsM7MmBI6VH+FI3sEX557cyifIvoBEUoXxSDseoAFAyqZYEONwE1Tbo6o+/IDPlv&#10;oFOxHIhIIHdkwwPJ3lZXMf8i7KCODsEBNE60CIYskNbBMu2wIRPeUakn/IqakAfPVSEfyk0Vpifh&#10;j0/Iin42E/k6vJFyzaV8Y2G+sTjfWCpWu/n5+hRMg3P1yWJrttKF3Cg3NHPx/WO/+Ee//1/8V//k&#10;r+45/sdzjYnlnYWtG+sb11fXri+DZV3YajVWK5XFfK4xMV0dma4MzdZGpsvoztqfq14ut8dRy9pc&#10;nKl3xyutYWy11ki+3FMs91Trg9XqwMzs6ZHRY8NjpyamLw2Nnpma7Yc2GK1uIAzOzY/OFyeq9blq&#10;Y77ayHeW6q1FtLqptpYg3IUgltbBKHCtdmpArcVGEb1qxucnh2fHpqtzi9urV+/fvPPxfZazCrWi&#10;nHXr1k5nvTNbmTk3fPbMZRSynrswdKF3rG9oangsNz5TnJ2r5kutqiJU16NSLGoU6pCLUFD/hZvF&#10;OFv0KYeH/jrEZMYqcfUeOUrGUaZIO+gQfjNi438JJ7g5TebO5U42HIR43x2SZB5L/o0tGUkBkSAS&#10;cJVDDMPljL91AC1NI1GrY2URj/wtlwlxIywkOJGxfBgUK7nuuNxDlDjN3zVvJv6fptZyq+ZmMzP2&#10;ttFZENaSJX5RbhqodZnNY7AZw6QAhXrpBJz8K6ZfwsoV/2VU78fESR9Bd7mnsj0pI3XAe81sSIep&#10;M638z4yobevtuUK9lEGiInSmvY101zIUFU3twwPYsC1WeupDo/gyjjXM8x00BSTU53tN2aGiuli/&#10;uC7IkU7RM1N+MWbE0AoSE287tyW2XB5L7BgUNjnKXiGiYhkh+y2leyo/ao49vkOJaTB4fuGDyYzi&#10;OD5DlxtFFqbHPWy0RkQls6Ur6XRCaeI8i2CGkxpBtdHFyq7RIQa2JJUwg1yWGhp75MTxCB8mP2Fy&#10;bs6GAKCaTsTTh+nLw891EO7CaqclM968+GExwO9mdZjm8aRDCbEALp3lwZqcaZft+hEv5UJZQf57&#10;Avet8ckaKBqRpmPjPdLSw8Fm02bp5Hn1VBUi8pwni1WGOFz7ifQEBpXHCWZys8GWB+uCi9tPWNSr&#10;Bn+FzwsJZ1rxqTDEkw/++rKn66C7g1OInClVYIiFJN0MzbAARpaxsvhTsnYDUTVS8ukbtZJlpVqb&#10;uWAbLMsgWjOeHtJsfSSQTqNaGRzKRLG+K31sXyX7crnul/bgfnxMuibWOmjn9EzF7VBWmh/2iPIi&#10;6193axaJ8DE/kHAT/5bh9hC1anXmt/xAKYSQkME5ZUVoeLIAVpGvRFYoXnTb5WZtvlJUF5zCTH5u&#10;eGJsaJx1rbRlGhmCJ9Opi+ePnzt74NixD08dB+l64MMjaOV65PhRKIT37N8LrvWN996GjfDb+/H3&#10;tbcOvrXnw7f3njvYXxhubjW2bq3ceLgN4Pr087ugWz/75snXP3z23Y9ffP/brzORMGDq7/48Clyh&#10;FsZmM+Eff6ZO+Kvvnz//6unjT9DSbXd5YzFXzU0UpqZLM9AJV2Em3KnVug2an7ulsJvG0+SPvRU9&#10;C0l3EDpBu7GY/4Dy0ZkOAd0ocAvaE+GlvqiplRkx6HJ92UF6M9DSDrUHRmJOGQjQRs2qBaGGrCRU&#10;5XtqdZ7LymQx42pbflE3lDDVM6oOXgauRgpuVJGqZLO96ZMCPsrUmJjVnolaqU9O/0xsWbTbMfqQ&#10;DSodgK1GNsGGvTl8NRYzMNYxyIjYDqOEysQUJlTpi4QO2IS4bKEKNhWOtrSzZa0lJaI2gjKQXmCL&#10;2o1X5KIUkNWyXvweCHE3TbXiWU1lCGKNYAV5gWH4goW5bHGLQY8TZk9XkKWJO91AUauLUWEaDC6U&#10;fV9Z/isKF85MC4u2KSKLq5pYgFUQti6jxWautYlbRWGwcW/mUkVASHkwhc0ysBKVn/x1XEutUUUI&#10;h4wallszhARvJletnjUaJDQS7+rKUl59QlPCBhKzwc1K4RkiT7Ltls66WFEjwCmEGF7gTnnvVYjM&#10;eyl5MI5Zd5T/FG8s4Cp8awYY/8Q+Te2aMeb4AO2WyE8Nbg5fsqwawTikzCmKp6ODVL0Ed4IeUyZa&#10;/bRoLSE7Z4cMo1DDV5ezUlHsSxRl0/ynhpp7zHKWz+Qlpuayud5QVjFoeAgZjppNzZ5YEDUyKgwX&#10;ZWt63d+P+U49pWyxDa9pXROfJno9O0tkLtFEKMS9vAuS9jE3pi4vXHSF3Bz5iXhkoU52YF6VDVYV&#10;XhjfykiQNCkjKr+J6Z5pSFcI4DNiXfBPPjU4hVQaahYab3qHyZ1PSTJ5RCu1xgIhJcOYy8SbUvHp&#10;p+0m5dhO2NvNNjypGfxb1GQnKoNwJyNCpRwSAy6uWuYJ8FIU5SCMazYratwOQeAcqZMsC6jAkWOY&#10;+iV1IXd9F1MAikvwPuoA7ZlhKkCp9wCrjvtpoiOxrnRTLzqqi9xg2ZvK/MKPx0pCuwenfqrmf5R9&#10;VzxtFov8mCItEar8FYfpbMqq0lYLyYhLEawj706nJYXahKlEVhY9AsHKbDNa3UBAW2lX5mt5CIcg&#10;H5oqTOUq0+XmbLExPV8bK7WmWsvFzkqpvVLsrFYay8VyZ67QnM43pgqtmdpisYuS/C1oOJF4nukd&#10;OfFv3vof/6c/+ru/PPIHs43p6/euXr9/DcAVRGtro15ZKpa6c7P18cny4LhY1oli3yyJ1hFog1tL&#10;s83FKaDWcmOgVIfx0mCperlU6S9XLs/NwTT40Mj4ycnpi5MzPZAHT872T+UGpueGStUZgNVaM4+t&#10;2Sl1l+rLa+2FFXRkBWptddk/Ew2l2IcWLVVR0TpfzU8WpiZRmFrNLWwuXb13/faTe3eePYD9EuTB&#10;95892L1zZXF7aa4+Nzh9+VT/yVN9J3tGLvWN9vaO9kEbDAcmQFaQ0ljpo0A0YT8MDBVkcrwhfERU&#10;rTCLUk/LgP1fDsojnGKGRbVeCu8i5SF4Q7JOqI+1c+pwaMKEBc+pSpM9rqWteLnZiS2aCAOgmQRv&#10;6c6xEcKyptSmxCYGGT0b4kp7LBRhTSMnlpRVISmBxw1L2wYjDz2qiSgz5BBa5rlbBulSOo43S3Ol&#10;LDWdouc6iWxd8mcABmITMT09se1wqy4Ukofx0Q6DFpG6buVlx7WgOtl6XvGQkzvE/NqVwIP5T9G8&#10;4F0V6Ajqiw7l/8rBFYfnyJ6Bb7LLksae9F1EzAq7HR9j55jAcY5KVQiDKUQ2C2RGzuV/xjaeIgIX&#10;pdja2THPzAZ4OFNzRNYAJ1xkYSdZcadIsH4lGBy7FaRnHxGcnWv7NWtJfJ4qlq3A9FDU+8T/FsIY&#10;Nnht0jQbNYRmxa339sGb+NKBMW3tc8R0CtCoBiSq6g+bJUNTZzR4Uj41g/kXyCcJ4wX5pBIXOWw+&#10;VrNrVIP7YvKndSOIYOUpJdaUvV4t0HVRdKZrCMxj4251KbNJtREvxszGLuUn5vT0sAg+RSEu11Cl&#10;gFUGEgs6P2A845HDWB8oWukMbsRsPAZlHln8HPyhUKvVNC8eQLGyupg8MH2Ac76cCDxpB9/okYbd&#10;JuDK/QgJ8wCEWsnfEpArr+GpRqqHuHf6oRj8upWMUqQXw0LJfxo/C+9xYBAMaJBwOIWKW2hTk57u&#10;tX2t1HOYqJUUnL6u5kYMPIQYlc5zuT45OgmMnSiJ9uYpe2Kkrf2/wOcaLZwe7eblJ9Sg1EPRD102&#10;PHSbIoOWYRiqq9S43pAm1Goa537KBLFCG6XbEROd5nPmGT3GJAaBHB3LClUhIF3nq8Cr+Zl8Llec&#10;n8zNgGgFaoWZMLrg4AXo1tNs33rx1MWLMGc6dvrkwWMf0FL4xLF3Dry399D72ARf33n34N69h/a+&#10;e+Sddz54e8+xPR8NnZ5fKi5dXbhyf/PW490Hn9z4+It7z795/NUPn7J3K82Ev4FO+GdAVqLWH6ET&#10;BtEqqbDoVrTA+fmbH3788uvvn3/29cdPPr1/5wFapa/lG4Xx/MR0eWa2Ogc/YSz9aNzaWGph1Vjc&#10;ZMMCTJUS1CwYtAvLRZ0IsaXuNclSDRVNxUSn5jYcUjKzI+UaOW3Zepli9UxuzsYBp7AfdblGrWKA&#10;iOsMSZwttczQBGnI10VfmepkhCxrGPyTDsYiq0xliSXmfkitUQzICD9UmalTpnV/KTjnkWCH4cwk&#10;ntM2TmZcRdFhlUFdgPyMXHMrWAvIisNwOaFlp6aa+MXkj6MYNSol/buhdQ0sSqhFmLm0jPYu6vDC&#10;6k5WTRJp2ouHCl847AIqvoLv810peAH/DHmtDXYpKYGlRLx8LXEvaFLsArtGPxW8cBWlTKWoGZYY&#10;WCWpyysAuhK+qgknU9fMYVMmnnqxujyX7WG0cxoXqxgXLGuGWk23ArK64Ja8K6Stgk+p/6yl0iwL&#10;BKvGHgNqjKax5SJD2xcxgaFwXzJgolZhJFcny1/XsA0XxCmKLNvBvEXYTwcj6jvKH3XxajCrrGLV&#10;LaHIMwN+un88BfXCXcGlMHp3XS5viRSeKp1STxpy0YTZPC+qEWRcpFHOZ0bWTVr1MW+KdJUOVq23&#10;GAGIa5UEF3BaFd7MKfKkKHjABpLNgl4BKl4Zg1InUSx79thSkapkCRIqBGuqOZ3/JUdlkpZy9DZk&#10;9SNqvoKHEVSqvAfc3UeYDS+yHjnCtM4yRFrLqDhYZVw61bIL9nCmYBUoYZ60+PbOtXdoqud0nhgL&#10;kqu1Mb8bIfsUqGt11ate+xQMCF3bIB85DKQdsLv2weeqRjPtME9iOQpFiczNE7gqs+4IDIsrVVUS&#10;7vr0PWHpBPVDiQslW0VuKmCqnTAZcQIfwqMiPIeY/DZeFX1qZWPoVVgEC92FIvgU4Aal6aA2/Q1m&#10;ZgWrl5dYXW3uVuX7tkw0ZH050U7GRtk75x3xK9R0Ja8UlRiJnpIaLcpKVdfkyMlWKIq9Yn01Y4YP&#10;2AjR6WFG0rSTYUdWFf6RffV3gUhl1cPQhISVCB/RQYwYiFqvkp0zxaQyMIqEsSHugdMS0KnJVVe6&#10;ouQV72CDQREoVvsGA7ICr4JrLbdKeWiHGrlqZ67cni21pqsgWpcL7eVCd63cWS230GG1O1tqz9YX&#10;Cw1C1voqiElU4Fxb2rqKw6sNTZ/74/3/5O/+/t949+yeld3lmw9vbt/aWtjuNNfr+fbsRHl4cK5n&#10;eL5nonQZROtMZWC+PgKitSZtcGtxqtoaBmotVHtLld5KbahcHZrL94yMHb08+MH41Pnp2d6R8XNT&#10;sxAGD83OjxQrU/VWvrNYaXXLzU5ZkLWzvNFdWMWp1VjLuoy6VkqgAVmxoQ8tSnbBl04Xp+pL9Z07&#10;V+88vQeweg+tWT95ePvj+9fQ6ubqenWxOjQ7gHLWM5dPnR040zva2zd2+fL45fHcBPYA6ItuN83F&#10;toJRJr8IschrqZZVN12xGiNdvLCFjJGhw6wEFVQ1x5yCXVU9PMJny4jRPsOOqBTxS8iqBIeIxGU8&#10;Ji0gZMUWKYCjh62y44FmuVv38+ROolbWxdKGxGZKxdZi8JvNiyIll7UrFeX1WybhIQlz5RvjPAWR&#10;HPBJ7YwJlhJfk2lGa0aPatfOcMdONtL1cQaA36/IT0wFpNEsD3bsGBGk+EBEPBz5m1gO7IHkygU8&#10;BbAoo9A3dJU4WYZf7CmlQnGaJNHXikyvCRk+bvpuMH5GIL7sfpb1Q3pT7JbpPt9B67dN6QTDrOJk&#10;f0YoMSpFEy3GmSGphXndAmZIq2zHZk4pBMN6IZsAYzzPYCa7dFkQuFMD7LPwveN5aaqUMA/zPMeb&#10;zyjp1d3uVVXNCb+ZQBbeZijpjKdSupKuSBCLiVdpDoqro6uQVKYCn5L8CX54D9bNeoQTn8hWN1PC&#10;e7zZ50ZEovr9KvumOkw/MpmXHh8NriNIs4q6N9QxiCJKxBFSqkr5jCr22ehL7b6o5Y4chCQPZHtM&#10;dIuotJQa74Q+ArhuBx9YBTLHXciU57wR/766J9rPaEHPEgr4ufRoa3KWNIYqdIqW+dO6FFQIe3LQ&#10;1WDeJHuWnVd1VsKPdpjwyb8t2m5LuWD6GrN6kh/rBvkBhKQzPAg5DjlmwtFN3kWSf1MB7rRp5Eec&#10;9AkFk++pzlqsPqMdQHp+EdfKN5Hj9kVJdqSNPHQt7lXpjcodXW2eUktOoHACVLChZRT1CFEYTLcn&#10;3Vavgz47PrPmPHU6ShXxUntYplPmFIpvJZI8RAfUagm084uqvnYmgqpmXQQXXCgSk3Gj3UBUrOTT&#10;xF9puET8vtRvSSlszuSopkbyGnN7td0o1Mr5ahGQNV8pAruOTo0DsgKvDoyN4AVKWwFWsYFlhU74&#10;ozOnwLhiO3rqOPDqe4f34y9a4Oz/8NC+w/v2H92//9j+94/te/uDPa8df7evMNTaam7ehiBo886T&#10;K6Rbv3zw+bcff/U9gesPP339w8/fgHGFJxOB659BLYwmrvYTRhccmgn/5rdff/ubL7749tNnnz16&#10;8OTu7s0dqILHYFpRnoGNcKVbVf+bBjyZFuCFEZIcTiDWB9lGjtIDTb+OkaJa5IUiw4QnMyAEsepm&#10;5MA1pQYCryoyVASb7F0yGbApUwkeyUCYX1X8zEnG3UlcxeoXpsqsrBRwtc8WA/IMsNh52KjVqQpY&#10;w6Ky1NyY5ZkmycwJYXPMD1hnssp9U4HpgAeFikmoRmvMsH0ikBa6ZhgptKzGs8IvIniDzDOgpR6e&#10;H1Y7VfoHsZOLNwldiZMJBheXcKgm4QgP1UOUkl4VPPqfr5jGBUdsp186FGNuUt8a6oRthsS2qLTq&#10;pWo3IWChGnXBYXNYgxxKhbmpTQ4qYIFF8V23uFWdHgUb7FwKJC1nIxo12VnLPWpltoQNZK/7vpKq&#10;pWwYpk0wdupgh7CJAvwD3sPfKtEXAndiKpJaqpaRXxY4UunRU7kzEVFUTgurCK/a04hWwyr8lWZY&#10;DXIA8JTbCK48yixdLkt4wKSCyFgVO7l80XdaZaW6SUCtFhUbtwM7GXKTGQZ6pHOyKop5hU0nvmix&#10;Q+6UaIS7DVcxVk0QwQra6acFTZ1fwZs4EWpuhVQBZcGvypiOE6VSLNAX8bXbSeOTwrGk/vyc+Nc9&#10;XoN5lkggad8jA2TAbEjp5LRfGJEq+WQkyYfZHwhaON0L3xGDauI6WQE7yZ3t0MuJ/0o6S8abImGh&#10;Nd1ie5cJ1SfXpQwQqnaLNKz5Cn/LRQvYSaKLxdCqT7RWBc4y1mngfcE5djpmdALrBQUuVinjv8Ti&#10;uksk4Tdlw1oRLTb22YXXiCayDNDyEkmFhXnQbgdCjFkb8ReiNcubvZp6t2KMJSxJpixxhYPDCfmi&#10;r48b5XFC4ThxnLG6mrrRvCiXUmGMDSGzpKAvgq+DYblOKnw4zM947XSwaJLTqyyT34otXoRlssRI&#10;CjEGKPi8o9hQUbKTpJLorL6jgQ2AKDptbF3dCSdh/gSZFgU3zHNLCLdskfDGLpAtN5S2WpOJmB5I&#10;FTAVZKPB6gq7X6yusLat21luY0M/mFq7ijrPEkWz06h1ySNr3C4Vm8CuuUJjqtiYBNHaWMyDZV1Y&#10;r2BrLOWBYMudmcrCHLyCF9brazudzauLW1cXd64vX7u1tnsdIKQyVb78yyP/8h+/+g//1f4/6Jm5&#10;VFupttYblaVSrjk9Vhgcnu8zap2tDM3XR0vtqQq63Syh2w163kyWGgP5as986UK+cKFcG5ov9o9P&#10;oh3riYHhE6OTQK19IFpn5wFlR+cKY+XqDFBrd7G8iPwh0lBI+q0DouMEW2jQiopW2E3VO/VCvZSr&#10;kCCdLc2Oz02Oz6FDT2n9+taNxzQNfvj8EYDr7Wf3rz28tXZzq77SmC5PDU71D0z09Yxc7CFk7QPQ&#10;nZifnMEOGuVKC1ZP6KkDehnDIKhFDOMsfyEsqnsUZuNhqyMDT1IQYmbYvUOGmSoSE6TEYu+OnWo9&#10;iiI0QpeMRmDYTYqeaR2OH/RT3WEsLnW96l2FTs0Csc2GetUI14U4lr+u3r8QyiYelRSotbJicSnT&#10;aKEwT81v4lmOBi0hr3AC1LknhZsCHhICWBeghy7QoNCISSc8SobZiGAIp20XJPDjmskg4hKv4hBW&#10;wgo/766QJKonuUQToJBNMmXMwIKfFIsoZsb1pbbzlbqBF8dTVvbQSTnJ3UYcHLCTbtuuG/SRGz36&#10;ETZGNS41k+mCQ7ocCV8pvJODjirnzSsSuiepsL8I/Jm1SuKMShjP3JlADidPjwcTSlkuAHB9YY1J&#10;KKB9flKJMEN3MbHES+gBZksbo1aaYBnmCQFmiE7IhJk+FSXyaA1m7P1OHbWyqMGOKpmCH8oEk4LT&#10;+AoDKZ8p4SLBpLweEidm4OrUhneFPRjF8cIKr3qEO4ODPZCfZGkuHw0dJGG27nUofp0SsrOUKmyF&#10;kHUvDA5NxGm3TO0p5efenqFXVA2zpNriDNd3MBuTpQeDHUDFqFsUdBY+OW/rFUcZKKt4OBqNJIPj&#10;lRgbZt2+KToSq8S9ajh1RUYxkpWs66ZUWGlNHq0zU/iWykxIujr1wAQBB1IA4GhqxctO8pMJCPob&#10;UQfE0WvXInu2ga2VY7bzJsK63JsHW9BlyWXKcA53nxkZFX8K3KaUTaJwjcZ9I2y8ZBo/Q318YKPG&#10;mPJaapcQm8kiWDEbl9TMkFmDIVq2hjpAt94o3QPPY+/l5JES7kyNKVfL7JIeLjlfEJqGW7gEXEls&#10;zPsVxcw+UwHaKDfQpWDaMZOyO1OgR5VglZoCypeYuaapgcQLjW6r1m6U6pVirVKolibnZtC7dWhi&#10;bGB8FNgVOmGUtp7tuYTq1pMXzp65dAEI9ujpE1AIHzh6GE7CB48def+Dg+iC886Bdw4eO3j4xOH9&#10;H+1/4+Bbvzr0xoeXT+Q6c4tXujATvvFo+9GnN56Jbv3i+2dfy0wYqPXHP6Et00+QBMNSmKj1xz/9&#10;tz/+mXq3/vS773/86evvIBL+7vnnXz198sn9W/dvdNfgTjEHJ+F8I19HbnexDqIVHQRgy9RaQdUV&#10;S0vgJ4xkYlfVB4rWBOMFHxI6dYwXTleCFYxyXX2GHr8RfEoGiE1OJaSUcKmJRcO9hfpNA1eE32B9&#10;hBvJu6TSU2JRM2cmMMmu8RkkJetvcRQpanXwprAzpKDk4Vg0JxtaESfldrvUwsmKvZOzqSJndbsR&#10;UyUgswKvVgA3tbEhJHEpKOY6A9esnBXH43/q8IiNzd4ZFROviv+Tgw/mPbKvWqp4FsCl4D5lAcWf&#10;VsNRgkeqd8W12nLJfkmq0+RGiKcDY79WEEqAeRTfhuvvcldSXjebIfEoyIqNCl6iVhW1kt/Tz7jl&#10;qRuE6ufVHQdGxCo0JX7DvQRhRQMrIxB3rLEMlbBTrBSavsgKmD8K2GxTKHg1sZKWXk3kgdlbEngP&#10;QBHYA0gPeSAVNJufxIZuKwCuUYIsmssFe2bepGI1AOAt11UgooN6NjkYUTPsS+88ARItvnMeUpLR&#10;RjNSJzYo1wzdrBCmG5aqQtXiXlPhyeZKJawGqDxT8q7MF/CKkc1P0JGvQ4bKq2RlL7EogKtyNiEQ&#10;t1LX2JXMs0ak0anknQwQ02s+M7ggoFhpwtRFi0Wpc8N6hzDYlbQuks7+qdH2ok7Y7tsWJCg/xAtr&#10;aJqqfGn2y8dJXfhc2W9u04jOiMgpQDkT+r6QVTDdl4VrkhBDDGZRnEpblZKX0YhVfMx+OUmfOFJO&#10;MbKOiNp6B6Cpzha5nAXUl1qAR4CnotyXUau8nYPoiOO3hIPMDG+31jBh0UxDIu40flGI2tfEd1Az&#10;jtK0GY2pcNZeSrg+/hWdtVCr0r0iZ4KfxM7JqaqWVXdN3gD6RU5VERJFNQ4Z3SS5DFZZEj4GEEAI&#10;8upQ+BvFS9oJ9+O4xIGyxWD+Ca1hfFNS3tQaQQlyB3PBKUm65nDBkNWaQ4VH4haY4FfQJikj7UkU&#10;fIuMZQAEyLpz46o9bIRa2eGd3W4YvmBypDbYv6XFe1XVg9iDGRVI3Wj2SKkwLTdpvwRmdXVzZQ3U&#10;68byOlgm6IRXuqBYSbQuwvywUoZvcKM4U5yZKoBInK2284CsVbKsU9XubG1hrrNaAsu6uFHtrlWa&#10;K4XqQq7cnYFOuLVaWtyor19Z2L6+tH19effmyrU7azs3ljaudhc3G7O18fcvvPu3/+lf+xv/43/y&#10;R0f+sG+mZ76Zm6lNDs/3D+V6BnMXoRCGCVOxNV7p4IcmG4vTtc5YtQ2i9XKx2lOp91dqA+XK4PjU&#10;GTgGD46cHBg+OT59CeWsM3ODhTI63ExCG1xpzNVbhWanuABVx0qri1lwDdYscJ8CqmwClsuBqQz7&#10;JQiDc+U5VLSiaheU8tLuyvUHt249QXfWRw+fP4Y8+PrjOxu30bGnO1vPjcwODUxe7h3tuTR88cLQ&#10;xcvjA2BZUc4KRrrYKIO5BdGKemB5AjNcUxzG+F58iOJsU0lh+aPoVgu/KwlFcHFznxuzVfgwx0Ni&#10;QgxXGG4KughSCqMytA2uhnSNDHjEt0MaGuEFvkht8DLWFIoCHHQ6WlWFp0xWEnZVbEqDYgpoNzAJ&#10;wywwME/khvQg47VDdhEUDDWomFKwgm+ZjbTWQPDJDFvoWq3uixiXawGfXwZ/KrK1vMIkm/TSvJJ6&#10;X7VMluqJjg70q6p7WSUFa6eJxRlDUT28DrxELtCSrEOQaZuAGXtzx2PfHZWzEtWYCrOY08iH7JAA&#10;QGy8F2TqGHAL0Kofhj8gilI4yhuJHV0Q3nfhWMt0jdYCQNqXiEXFFJTaptWSWmFvVBnsCHDGz5mL&#10;cx2yeXtT7lbSGqiTLUQFu8xpjbd9UsaotrkK01dLSDR0TZEFixUoBbENw8dgsfQm+d5Uoa15jxs1&#10;AiBhMIUqRyO8FKkKjmGbu8jM2ajVaQWrdq0udprDkFX/zKQKnLQ9gO08JBIvqEXuE7O6MkH6uhx0&#10;tRM9gHzisnyBHyWzmho2zP600fRrhfp83FbkB0NoEG5J5OHdXjWrEBHzQ05JU3rM7WZ6+aOhELaE&#10;m7yrf8WcqpUIrLK2u7hbEykF6f8Nra/5xqQiVibIw97wmAtuNkSjZoQ3naiV6tkoPVDjHFsT6bnz&#10;NELIKoOlIL0jOaKHKMIVCiBxv5jTx9ShGcwiDs0YkX/RfBJyJ2tJaMiUXOWiYtaZI5k5e36jgRYT&#10;EEGTqiBWreCtRXf9c+oqxAXRouKUNhJ1HA7qzvt42FszrKTPC4fwbCbkpCfclfLRsRzzgsueSmMy&#10;qpAis59cu80A+zj9mJgBFohlo2BrwqkTXuzUuyiQqRXrSAFX50qFqbnZ8ZkpoNbLo8OwZaKf8OW+&#10;C309H509fabnIipdwbXu/+DQoaNH8Jeo9cjB946AdN2798h7B44eOPjRwTcPvf3rA6/tO/H+cH64&#10;vdXaurV67f7GvadXnn52R3QrzYS/hU4Ytkw/qwsOuVb6CRO1inElav35u9+Aj/2RnkxffvvJJ589&#10;uvfozvruaqFZmKvNAbVWOhUA1wqqW7usbq0uNGrdpqsPmBJltwIGqDL2o0RRoI5lU1YFElbo+RU9&#10;xmQE3mREqt7CCBfxmNglxCvIy9GvA9rEdUnv+aI8gRkxTS/UACOotorTNJUNdIxC+TH5obiSzopi&#10;sZrEvRn1SucdlR8CtRabqElG/O9CbuY6iWy1GfW4QFJVinyB5h0mF12lKG0wYZHxNoGrKGIviPgw&#10;iVAh6tAqS/27tAnxsPpoqpmLiVbDRuRb8aYpTzUrxTGwJwu4VvYNWaaZLqpebXCzjA8rRYt/vgJY&#10;yB47rNzdJL8K0lm8KH16pdolmjVolkkU5MH4Gu1/qKQlycmKVnLZtGWqdtGNhhJiyIPdbZYfYENb&#10;QTKXsGpv9h+iC67wJwhYoiZ1NIV6FlgOnyG+BaAFN6sjdBWoa1zxDrubkkfmxQ27oNSLhTW0ri9N&#10;olCygjZ3TSwfjXmlwjXjikumnTBXoVJe5g+08nHQiKNjqxj1m2FvEuE3Ald8uNLp4LvAzBaFuyeq&#10;v0XptXoLqeyWqQFcOl5hmbmpJ6/umbp0ZmznC1LXzYTC8EnCJKIyHIyawQhfCQpSJOxnSUhM/v5W&#10;CAs02voImWCdAq2YstMXVWvmOWprM81wNpQtEhY3zhPX88MRb6DOQexurnpmRGW/SE0lnE9fKD2N&#10;TvKFY5BzgcoOisYUG2khDQ33WajMmTejHTzRY77AzKvp2DBVemlrfoRa3RNI0lZxj3TwXwZ7Sc0w&#10;7TpoG4ifc9bc102YLbrdyKWJIE3l5l6tGURi2mpiytYBLFLKG6ZzXNVST1fqbFMdrwMXHZhBJlPp&#10;ziPY3E8BcRQ7pfWGUmeWvK4hEW5dEyvrkuWSOefIBHvGSXkZxsTm0rGqedF1yhavyUfJvoWHob8v&#10;QhAFYU4tM4CTV75zB7pE1m2qKIuPD/O+XpXT8skY0e4abstp6JhaLNAdUVEae747MOXxJAIhFbWy&#10;CHDnxjXaq17dxebKWH/SMNV4mN5LqpsFmiU1oYPxj8rAA6/ZZEXFq0vgV/HOMsKwnY2lVWS7IW1q&#10;tBZbAHVz5VyulMtV5mZL07nSRKU1W2vP1jqgPeewwYGpQ5a1urzZwF/IgxvLhfrSfG1pvrNe6eD9&#10;nfYGWNYbK1durV29vX6LfVlRWbewtNXsbjQLnbn3zrzxd//F3/q9v/0X/8kv/9GF0TMjc4NomQPf&#10;prG53pnyYLkFVfBMtT1R7WAbLzT6i7XeUr2vVOtptIZqjeH5Qu/oxKnRybOTM+jL2js10zedG5ye&#10;Gy5WZ9DhptEucuuUWt1KB880Yom17uJqZ1FkMoArNuif8/VisV5Ee9XJ/CTKWeGg2FrtXHlw4+7H&#10;D+4+Uy0riNaP72/fu9bdWc6185dnB/vHe/vG+y8MXboweLFnuHdgYnByforlrPUi1NRwt4KBiisM&#10;s6BK1CUfJYf1xpwBCdztJmVkfPclCXZLQ44HDFEL+Tg5KN8vNMiAgJG9wAlltEFIknSlJllaRI4l&#10;uX8hyBD4NNvAOjT36ogyVBd2qqbAsBCI15SCFBMkQh0945+ohs1YNbsimf2Tct7nFUjY4FyOrISR&#10;1LTvUqlriOVB69I+8kjh5MH8kUXI7piKYa8ToTONMbCIRz6hfrpFcHFKD4EM5rld4rFEWJHOMir2&#10;m04K4BLJU8SqP2sCnV8g/pcFd3gOS9sp5S37MXbdpEdpBcI8P3R6lpU7UJ2hYJ7RI+kX03qWpzpL&#10;lUrQI/g24Wm6z0UQQnesQEaKgUclOGR23U1ocGV8Kxkoq+GzrxvYVKNfXvaUNdMLs9zENiZXeU3U&#10;YUVFkgTAZo1MYGodyUqs2ZsnC/eFnSLTwasnBG5RQLZxYowNNRdKCPoIhWEiG2LM6bSdOM+Me7d6&#10;2YNfoTAPwLDWV9U3y/8UE2ugooalWvJsze051uDQVd/+iqljjwrfUO+TSFLI0BymriGVL5FNkChU&#10;Tc7U80bQyOA5o+xE0UuPjczjDs6a1eD0ZlO9sUeOWVznmET2WmFhUI07jqwxP6kybB42n5eA9HLa&#10;o4aZwyyKPpSx8g45M0jBjiUgFAE2LIj1SAmjAJauhOcgd6GB4WuUKIshZ42imFJbwoqJiZ55wY2z&#10;hId5H2eXhDP5XKcBRuGo8xROgpB4JyDksQlP2mKa2A+fdDCZKp85uVlLbBdiz4FWcBDn6PMsPhdG&#10;9VV1eW3ASHGeptZZgA05mJSMnhU9mD1rSUSGxVdzb4xholas6cbwzM6ksiMPbD6D8rzNsjAeP37w&#10;wbJG9TXo1sUudMLVdh2otdyognGdLWLBmB1lF5zhnqGBC5d7gVrBtarA9cKpi+fgIYwerUdPH//g&#10;5NFDH31w8KMj2N458C7o1vc/3H/go4N7jrz7xqG33jr81rGeDwrdubWrCzu3l2893Hr4yQ2g1k+/&#10;egjgygLXH6kTNnAV4/oD2t78/Cffg4CFgfCX338CKyZQst/+8PnX3z1//uXTRx/fu3Jzp7nUmK/P&#10;w5YJTcvrC/Vqt47S1uZyG1ul22iudJn/4u0mU6oMo7RmihJJeCDOjGqCkOmhPYQKYZTsUESHC47L&#10;a4rVAS1rVhVWOabSWsDqQiLMVDUqMlZUSqgRSR0p5pQDk9YCF6n6BRAdm68mxyYqBEXLBScnqIl/&#10;wgtGnBY4THrKqqBMiVdOFBH5I6QMyBN80gaFoqpwFKrESMPsFESrHVIF1HkYkqnyhfAIdZpGv4nC&#10;xX+x5LO9QlmufYD9QopU99ohNHXLVmzgWg1f8RmLPWW1TeCKbWVzu7u6/koFuBaIS3bB7t0q7pjw&#10;1dpgVKi6XY0xJzW6Nq2VExQ+CQxGFTV0wivokQPCExnroOxk+oSk+A7JWwFgY2MqY6NejjcDyI0e&#10;RbhbmjugAbZimXQre+fQK9jkJD+ARnbLi1ALg6clUAR8ZRtY/CiRlRAFm9sKbYpuhTRXWItPKdsZ&#10;EcWRBxdxSh02iwMxXwftrmQGEwAYB2L/YMSstqhsHEppuKhwftewDXtAboC4wg5Jqra1olVVuzR2&#10;Un9aaqHlB836XtcPq/8Nry0VxSKcDb+NSMXZEuBZm2qiUok9iaxUtWsQbpTLTuIByznHqSqGFaf4&#10;Kz0ed4sHD2dhiOtSWO2ZpdtGrR6Fbn4b9a7uDKT7xZNyox1Jbc2ymlc070esLqyohdPVmC6qRhKU&#10;B6PUvswPGJQglcBEpqCdBbeyZYqW9EpoJeLRK3FMx+FLyToxrtO0A6X+Tbo+1tMTmqLXjueXoEZt&#10;FMwqERaCqpZVe4taF0Wxmkfko8iVw63GnVlP5KSQqhU4rlDlSHMqmnhVPLCuAzl/4lVpF53L1Pod&#10;oVIoGIOk1ZqnlYbAGCVY8jFKAS6lj6pcdeGuaVtLf3WCqWC40mmqhRIbFSDb53SAYw7nqhV7EY1n&#10;aNbwACeoohfz9i7K4sXnDKvm2ob0DtpUNhOhlWMaULgMiQRNiR4jjF6yr69DQLyO6TgMaegHq54f&#10;pE3cemH7+hW7AZu/MnphBC+FM6ITBDrRU4TZZYIli9PYNZFyMhovbeziRwFWEeHJBBWnAigLeSHo&#10;BToGNwBZy81SoZafr6KJy/xceTpfnax3co2FXKU1We/Otpbz3dXy0kYNLOsSCho264sbNfCrqGtt&#10;wplpvbK83QJqJdd6Y+n63U1stx7s3rq/s3ltCai1tVqrLZXHy6N7z7z91/+7v/If/Wf/h//3L/7R&#10;kQsHLo2eHYb9b3EoVxkuNsdqnanmwmy9O11pjRTqfYVaT6VxuVrvb7ZHwLVOTaMv65nRifPjU+7O&#10;2jcx0z9bGJ0vTdZbxTZKihYqEAYvwX5pudVZbqxuwIMKimjEEx2eYxfnWIZpcKlRgrgXxTxTxenG&#10;UnMN2uAnd+/Afun54/ufPkZF6/XHt1dvbBWWKuzOOtnXP9HfN9Z/cbgHkBWtbmDChG5AIGzRoLXU&#10;rHSWgWS61vgl8BNCUASOEmcGARsDLFU+M4+m2ioTfUYRxrfYHMCFf6yBUGJrA25Rr8Vw1ggZ8bFR&#10;qyM2jBw9YsGBeEhzWlCbViFS6VSl1LU8WDkvksMiT6ha1AdIupL9c9ccziqkQFnpJEpQSnUV7Ill&#10;tSqYgzw1aiLjKocwY6rsv9zPU3Ekz9pBqq2G/UwRqdLaOshknxcuiC+arhI7T1B+QmAZQEWaZByn&#10;KoR1wPYixkHigiOcEhbyA86LI0hjaytzXK4TxhnxCpgAN5UEHGV0kZGT7pCpu6AaWhF6dKAR3JJQ&#10;lrcVcVsYuhJiOWPFe63IOySUcS90ecUA05FVeUNRYSIhDfMUoyMc7Br3YpNRShQMxwxp6116REeh&#10;o5WTmmzdvZP3ThwvPXt8BcSj2paJGQcihExBKlRvqO98pe+d75SPzSPKfLKHsUed8TC3pDWwwZ4r&#10;qGXoCh5SSvUwrBYS03d1GQV0k8A1pX58AYn0rGHxDxEsuastKvzpXub2M8wFSCso3K6uwsYbL+X+&#10;Qk7sgeEbZHLPKEX2zr5ZhNZ+30tYuuYUMzM/uOEMprqpa3irFRYOgMyz0V1AHR1/qtukVxMOGKoB&#10;Ad3IStjIwCbYnurV3oxjNXG2tBqOJ8vBgNKUrB0Qr47NSRbndPDTBmZ6TeO3TCfsAlS5IjHpQEZU&#10;Vc2u4PW56LxE46dMhDSiFM1aKgJiQM8UGVqL3j2GNTCcb43KZ+zQFY/pA+jWtutkDVNvaeQL2TK4&#10;indQEq974acvo98Vw9Df0bcDf2VUGxoKvqP5R+aRlm4RYlk+4IokK7yyWglNmFpqIxOHZ9zqkmhd&#10;5hnVz5SU2LjO9OGH9AZlrrVOA1u906w0a6U6GNcidMKoa0V1K2yZsF1S+9YT58+CcT125uS+wweO&#10;oHfr6RMfnjq2/+ghcK3vHNgL1PrOwb3vH93/9qF33jq0561Db71++FdD+b7uRm3zxtLNB9sPnl3/&#10;+PO7z764//zrR1989wl1wj9++ePviFqx/fi777//6Zsvvn/+9POHd55cvXp//cGnt7/6/jOIhL/5&#10;4XP0bv3k80e3799Y2VyaKc9gQ8uAcqda6dRK7UqlW0N1a6ldrS22bWLHentZuzklYa4VZA9jGDWJ&#10;wbUylSpVIwkhCst1u8XtAxBFEEXSVejXqNXAVbMcwy0HySxpFGo10SLPZxZU4qaYQ5JCWFo/xquU&#10;r7psTTSVInahJwiGM7sZvGnDJHweO6kAMQmnmJZTZoovKCyVsRP2FkEgEJZsgwSgKLSEihbAMprB&#10;sl8rRiNZPdcqGjmLMaYRrKsdBTX5X0abixtgLoFso4xU7aNpHQwQhBdoAyvelTSsbX2o3hUjCCxp&#10;XbGwJGXJMGR6xVWX7sWKz7maFGJgSHzRMdXY1aQrHYZVsQlkhfatVBir2Q5+Eht2SqIVBlCLQB1s&#10;8WJtrYTB2y6UZX9bmgmrp6v8dTVTiEGNXiPomkMZMNW/coeiTy+JX4mNdTuZbICaCwAMhKFMfYgn&#10;ITB2KXP4PhMeUN8iUEdrHHVeEcPG+QgrOlSyfsfdUINeF3Wuc8QkzsHkHRpAEk8KzNAqOunFxXyS&#10;DTbs9AcAm4GieVSisnGR8VriakwobM7rSldmMgxxRUTjM6BtDWKzc+EJujNqWPUSd1kp6oXEuMu6&#10;VnOthrg4OyTMFEaI1pNVd63btpWud2smwUkXKopTix0S47KJNrMf/L5+RV+nDtbXxL9r2IN5UI9Q&#10;yCF8GK7LNTwWlxJYy0jbFkoEY0KDBJy4U4GEU3ZK6MtfTE4DTCggjeS5A/wnTzaKSDlB07PXVgRa&#10;iuxXpBJT2w9IoJsaxhqViYRhgykmPjyKbGuuOUX/xRnHdSOpAlargv7JHL+0bYKjhLsub4hVKisW&#10;DcGwGKHgeCPFbs2hpkhWQ4nttKaI6QCvZJIf8zpwPCS/schHLFL7zQBX52h4yZBdLBOTHZxk3VCH&#10;ojJnbVVeS+lg8MkcGFHwrGwc3aF9d0JblRozep9OgeOvgp5w94U0F7RnUE92CVarWPmp8CzsDcOF&#10;HNwUTSM3IQnG9rIVk9dv/AoXWsWU+Cuilb1bzbUi7hFrR03gOuPdjQ1WuoL4Rb5mERQrArKN7fU1&#10;hOzrS+BaUfDZ6DZQ0VqsF8C1zpVnCrXZcnOu3snXYby0COA621qabwO1rpUgD6ZCmERrqQM3JlS3&#10;btYWNuv4C7y6cRUmTMvbNxav3dm4envt6p11vNi+sbK6222v1apLpflWDsD19WO//lv/6D/5vb/5&#10;H/w//vnf2XPsjf6JC5OFofnqaLExWmmN1TtTpcZwvtpfbg4U673F6qUa5MGV3tncufFJ9Lk5H6bB&#10;M31TuUGYMAGyzpeAdWtdCMZx61bbQKrtpUZ3ubVIeXAHJ1jvoGUr+ulVi83SXGUuV52bLE5PlGeq&#10;S/WN69vozgrIeu858OqjW88eXHuEctbtylpzvDrVM9nTM95zYej8RRKtly4N9/ZPDI6gUU4lX2qW&#10;0dK20mnIHxj8GwkckXWsjYzwTiaTYgaoLcyYQC/kyrKxpwXb+SLyS+SD4k4nNXhDXYbnfzogMyCx&#10;4JCB7BU0naNtEm17hcRopESa16VoIeTTtCDwGbg05AYGXUx2mDn018OABLIOWpiaccXOXcItxSkJ&#10;JZRGr26TF2JSRuV5PCqLlqV4FOUYUFZBdjQy9RgOIC2ln8GPszy6Jhy6rv02wHA4y7hTnw++SyWX&#10;wv/s8aPP0yrG158VhiG/5OXCJ22c5v1nnVf8mZBciqEybW5AFQgq6CNOEdiJ4nIG5XYFt7rVT7Rv&#10;t4gXcndu60qDLnWe1Lcoyg3xsPg9XbSUfNQM4ztu2PbvI0PhQN3ulOMgSCDKlSRSSSvPmSx29cH7&#10;lpHUFcYzKEpctG+Z+2aZgkNWcRXhKbj33etXsU98Ev+l8gRCHY4opc98nD4ew9QMrnOmDYd2Ha0N&#10;eIP9Y5bEH/ZQ1EgG9FJtP8oW0F6I2YpAv/h169vTuTg5yN/VXVCTFWFa3xoPBj1BBJCy8pJ7tvoS&#10;CRmCgcBdYP7CNahOcKQHjSOW5Dxl7UxF+SC9OhjDqOA86Ug1Iet/40ZYpG0RjVYcS7J9UhrMuuka&#10;WhyotulOxC+fNY29mDFsbeB2x1wLrGKQZsE4n/c9mTnzAaFggXNCxuVib6619nhwJkuLqctrLUJ2&#10;+lgQHUgDa2V0KgqW0gufz5G4xd5OwQYrWSPhelRus30OcnmUKFscZCDqBIRLhXn7ZKOYcZtyNrZY&#10;IDbszbnv7Kf5RATYpgJcBTihMGcsF00uhMy3cBFQTsk4wb+OWMViNEFZ1b3rbvoAOMFq/BO4qvmf&#10;6RAHbAwGhMoMxXUuMbUq9UNFhh98du1eaEMh3Ohi3WkAslZbddCtaIEzOj05PDk2ODE2MjWB6lZo&#10;g1HRCjcmeDKdPH/2+NmTH505ceDDwwegE4YVEwpcPzry/tGDew7u3XPw3Vf3vfHr917/9b5XXz34&#10;y+ODH5YW5lavdK/cWb/9aOfRJzc//vweUeu3z2DLpEY4X33741dffvf5x1882bm3O79WGWlNDdUn&#10;RmrDy1c7n371GMj2ux8+//KbZ599+eT+o1u7VzdrXBlzCbVWy0KtjcUmSltZg4DE3zq5E/x1RTHi&#10;K5lrWr1io7soEDBqZXiJIMp4VQscr7kCSI4xVi5wMRIZzmvOFkTqGYkPmEtTNoQ4MGNiHXKLaOXm&#10;gpFsI8hM3khkWdmmJPiwVPJqoRymOO7ZuwJwE58U+yHsFDJkDO+eT/CITX09jHfcZsWEp0XL2AAN&#10;ENLDIFYKXtbfmpW1YzACfru6CpBTlkvLT+ltw7t3BY/zDihWgEf8NV7Fa/VkiddmTGnTS9DOyk0y&#10;tKp0lYewwKrbtLJHK3lLsoVVeBQB+0a/VhWXZshWhancIylKTD1QFG9hX5IHswkPFMIihYlLcRyQ&#10;EEe1pLAreVTgH7Fw8tFdAN6jRROceIVXJQ8mTibQld0uCUkgxqhrBcDmwqBhREot8I9wLy603Hfp&#10;9ANcauwaEtnUL9TzsnMhWT10pgX3m2IyOYYMzPimXIvMpgbflUTheBM/SmdjioTBWq+sIPG5hdas&#10;uIYcEy99Sx1l1bzI14QUNDvWShGNdAAa2CL5oQ5LGlXE6gTt0tObH5ADkGCYKDjNhnYOiEnHMNLZ&#10;HSNS5UV4KdSgDLOwbIeJWjlVeYAKxdGILFOlh7tXoNZIMQBVcjlXMbd/1DMv5k0cBr+bnJnIJMsL&#10;KtJRqkcXlhao1i0gBhO2ZHYwSFceUpB+0fVBDhCaT70rS6N91syBQaQhVJxyFhwbgpchpsLlSp3W&#10;GBsZ2xNIJzCcKnWp4XFqLWyTnBvztG5ylYXspIzIzVpmpiVNYQqZVVvzGW26mp8as0CtWvBshyiW&#10;1TGQBGABI/Wa58IPxGpKCtfuIP5wjEYNLVPxBq66AojmfVRMpyUCSlGpssKyceMBeH313nw8mkZt&#10;32VxCN/0j/pqe8HT4xPVZelouVrbQ9iSMLMQGR3n36JuWQunRYauZVUkQbRgyaKZHJ17sBb8LskE&#10;ErD4C2yDQiy8YKqeByPUugZel0V6QK1SCGMJWUI56+rm6iay9WDYwCatLpBlbZRAtAK1zlfm5mAe&#10;UQbnOdtcmK93Z5oLufbyfGelsLheWUGl/xZZVsiDwbICsi5tNpa2m8s7rZXdzsa1RfgG79xc3WFF&#10;6zq41iu3VrFtXV+Cq3BnvV5eKOSaMzP16Qvj5/7N3v/1//r3/sPf++v/wX/zT//2kXPvjeR6SnR7&#10;Gi83R4r1oVzp0nThHEyYyo2+cr2vXLk0nz87NX16YvLM5MyFiamLE9M9c4WReTj2FydK1dlas9AG&#10;akWiZr0L1Lq6sQjgurTaWUB31hUZTaFKp42S3VKhXgDLOlWcGctPzjYLS1fWrrg76/PHD1DO+unj&#10;288ebN292txaGK9PD8wN90/2XwJqHb5wbuACUGs/zCBzE1OFGcqDQds2K3APRk92c60kulWorDJO&#10;uZIIUCm2DmTlEN+bBhXxj+9mggHUlJqj48BQ+xlaeWksBWqVoNRsGGy6hFoxIcvQCFF4/K8FhC9I&#10;MOKKVNHqZ5OfVH2sAQ/+yf1HQocwwOSqo20lsNyuhlELh7HHmxqcWhBrIWJCrbSTERRUXbcGs5hY&#10;PzuBNCR24O9apmhBgek+QNAIuPUB17Zh9uCR6wPGdRRisAUuYYOfQV9eJ4+sRjYzRiyRaox9yiYV&#10;Jd0nrpCQWJxkitG9K80AhDHyLqI618DYU4HF3n7SDWJ9620OpL8kotlNlLRVvGlJYRCb1hInhjbD&#10;Y54zDcyMMXwXJIGJ1qyepvBzZkrNoDpwtNpcOayoqySukBzaJ4LTVB9XYmwPNtxQ/iiuG9IiWxsZ&#10;UnVGLMJ6QQtDNXxY+g5CKTOQ4Srnu6yhK5DMWVTINqZfLV6S+yr/IichM6sg0gO1MpUTFrXKPIql&#10;JBRMXK78usOKyZJRUcc865QxISIFapW5d6SWRNCxkweU1YaOsmG3k5OTQbwdvvJ8PHlqupJclzkC&#10;E8+sGhktx3rMnSKRAsuycDXBVhvnpWQCz8fZ91FHHlWvqUWWtMp20tJodEYpgKsgq9G1Clw1A7hS&#10;2u4GWjctOsBPeIg6B+Qr9mLTBzKj6UihprVV9dghunbRrC97tkRqWMb6yMU6aX/4FCdnaY+NFAt5&#10;8VK9NwM/t2AlPNaySClBtvJqnDBD54ucTRcEh+ra5aUwdN0Jewt1M65z1bGfEdaB6/nl85IV86dC&#10;aK65ilj0K/65CE502E6LOOfyQhPhI3f6Jj168p0iyQzs2gG/CoUwtvYSnP8agKwucEUvHIiE0bsV&#10;da3+e66vBxWtVggLtZ5C8xtUtB6GQvjYkcPH0Q7n8L4PD+459N5bB9791d43Xt33JjyZ3v7wjf3n&#10;3hkvD3c3Gps3V6/f337w8fUnz+98+uWj5189+RxA9JtPnn358f1n99dubOQWiqfnBt4ZPrV39Nyp&#10;uSEA1+ZW7fFnd4Fav//xi6+/+/Tzrz5+8vG96zd3uouNfHUewBV4NQ85UqtcW2wAtbbXEFQjYufi&#10;wi6MSOeFWkcdXBkxMoVEdCdJo6NZR5K4v5gbN+Df+UKbxiBcIVaEmkoZuPCVcaZuH1kBx8+uXGUw&#10;ptoQ6kBD3ki2M6yYpAEGUHSzGfOcQqHhjcTawxeIkW/KVhYzGElEkxZGOhoA8mESa6USMKJWFw+a&#10;khXDQSDqX3EJa7ahC87aNhJGxL2slU1+rjZeAgw01ASWIU+7vZ1ce3GOlNzin0Cq2KgTDsMnkF4U&#10;9uIrFNjSqAiIEoZHbI+qelruGb8o1Jqa3JgtxF9gV2uGKdNdXq4AygpKgYPFeeId2SmxGjPcolbQ&#10;AGa52kVtJ7nW2gLpVgJo2f/SpphfJMUq8tamRIH0rPUFf42fJoephrHo0doifKVamI67aCELxCWF&#10;cFONRtRUE4OMKRBXUVrrC8aVJrFE1KzelMhB3JRltMt0i5V2151juMbEHRIN6LJAusIKNJqvNyq2&#10;zRI2k7ovc6GsZlaxq8+riYUcSUfABohzVGZpaAFy1a1lcY+BwJV7UGMhmRLj3FUWqw606oLjZIwF&#10;w14LBdJkk6CgRCfF4qUMr/oBgLrDAveEwUj0W9ZrTOIXNmSymB4fpqRWL8z1+yoJgnJ4mf5Vs1br&#10;UsJrl4+xrLHJtUqNoCxLbH6qsemmcP/E0qnvqGIyyrnFahK4su8LU6SuEWdaC7/FZUlRDj6skhhV&#10;h/IwWK0B2hybuNxQX/jXOQsndtR0q0nImGuUQvNk7XN0q56YaHQMLiF2vxmX14ZpgZYNSHCVxQwF&#10;Dj9my3h7hLLw1d1xyM0q+2udCXt1eIHRuhu11lqiwtvQIZ0XTtEIPGwFWKov0gA2jhUnLMux5Pcr&#10;1lTUtFCrMDO+ggFAmwGHJspG2ypDQjgls30i3rLBlg5J56uVj9RBMkFRMptcDe+jsssWsGH5V1DI&#10;vLijBCNYY4ZsCQTLIa4VMwM7XuJ9q39dzuTMuj7vdgJymOTGiDO0x4IQqaIV/kybm7vAqYhQEZhC&#10;FbwKlhXYtbvcXljtNCCaRYu2ZrFYg01/bq40PZMfLdUn6p1p1JfWOtAGTwGyLqyVAFZXttCItdFd&#10;r7RWivWlufZaeWGjtrbbgQZ4+/rK1vUV0KowYdq9uYxyVrCscGO6cnsVBOziVrO+XJ5rzkzXJoby&#10;gz2TF84MnHjz0C/+5t/7y7/3V1/57/75f37g5Gu58nClOVmoDs4WLkzPnZvNn0NRa63ZXyJkPTeT&#10;OzuTuzQ5fWF47DQUwnBgypcmCpXpIiArtcEmWluLK9AGA7surG4CosMho9VCtxuUs3ZqlVYZqHW+&#10;Oj9VmpbRf667vbx978aNp/cgCX74+dP7z5/cfHpv6/61hatrpYXK4Nzw5am+3vFLkAf3wIdpqAcm&#10;TENTI2jQmqvmURwLohWQFQ4uaP0KD2GE1MnMk/JsB5GmVhRtU+KumDiaMUhMqCLS5BPjhzopSB03&#10;kySxD60HD+NdSVhBeypNxvBXaY4IWB3nsTrUDXIyCJcyQYYNEOY4TOSeXQyvh4v18yZSiH4x/mkY&#10;Q4uapC009fTSWUhOqdjaUmGjTXdaUt8RzIRsvCQOjYDWqImK4mTuaoRABH5ll4YoybXIfJQvpqlR&#10;HKEzOAH1nduKmlVXHobgVohIsNkltS+hLMMz5wWcHlITY/VoDbcYnqMvKbmXRPUowuZTZniM1yoj&#10;t8ES0BpTSCKdOAAkClXtrjlDuuYAtVLpYDcmBLXgZ1yRmMoHjDNZfm9MSKiQJIgeHrgIVFGqwFXw&#10;JuZMXRDnKcwsSe2Wom3th4XuqZyVSN7yWkbbhvqhN44CV87DEg74nho7icl3syXOXT4A3xGPJaMm&#10;HUOC8eG8xYyhP4N52400iC1DlkzU7SyAtQkeUcDMArrhieX9O8dhWOL0h4EET5lw3ajVOQVrvINV&#10;FrCPSg18i+x3NATiICFxl5oY49dfZj75E+YYEV1YNBQ5JiZVPcl7VRI+Z54UIz81zUbQyeMRtOOE&#10;gDQirN1RAUtCVUNCLj5E1HwoZD6sZY6AX6tSkKIpc2RrXMp2tEgJbOsYzORLb6xESaQ4lXiSTN2r&#10;pxdNzwy+/ltS9BjdcaGMTsWRV5LDEJPyHlcZkkyl9awa5UKmBKvvl2RQckfXuqkAwCXBIS61xEx3&#10;U/hZL1wA6dAowhVPO7wdMZ6N+Z3bSl/kSi2DYgrudKmxaFIpKuta7pyrp4r2lStXzsW6rYQ89SsU&#10;pyj2C7yqjA/jZCUgQlPgdKRcMJTPisaEnG10/ZkhwqONZBA8mfCA17voslavNKu5MjyZZgYnRocm&#10;RsemJgZGh/uHB7FBJGwb4bM9Fz46cxJI9dDxD+AhDKJ17+H99GQ6sh+o9fX397x9cO9bh97Z88Gb&#10;757cc2r4ZLGbX726vHtn886jKw8+vvn0swdPP3t49+mdrds78wvV3sLEsbFLB4fPvjt4as/I+cNT&#10;A8PNue6VhRuPrjz/+gk8mdAC53uYCduT6eGNlbWFcr0wW8TqNjddmYVOGE7CQK31xRbc+LQQMHRX&#10;EKUeCor3cA0dhytlELy0iM3YVCUBipW8OuNP6dcc9TkC1GVUXJpwqb+LASMQS9bKyCJr06g4XFhA&#10;taNUqsr+F3CUJKdkoayslISTfCa7y6i9KtlXlSJukm412xn9YoRBEmol5+SqMWMl1v0lG1H9HKk1&#10;ewUn6S+hLIWoqc2KCVsrgfFzrB5VAxs7LYm83GyvAvWgPhF4DQNPfWdIbepI6NQL5SYLTlvLIDLJ&#10;4VHBypLMBQBD7Zxn5D4vdGNaAOplgxnIU4GX2BNVTUSX0GpVqJUgE6/d9gYQmU1o5CqceQupbhNX&#10;nHbG2MC4yjoZx0pmleSyLi6+SJmyyjiB60iKWsFLdlT2v9LZsnMpMSq5VvkYqxoWcEVcK7SaDNlZ&#10;Lkgkw1VB9aXWCXNXckuiRRN7E0H0lbIdOAsA427HPF7KkYTHlw14YdMqfyZ1ZEmAFp8vt1swOmYS&#10;Qg1R1ZOGyBbnGACMLlZ2bLIcHAgfxktwY6YJENI2OGzKX3WQ7ttLMTal16zX9bjkzU5g3i18zKGJ&#10;llQ6xy2qk9kJVhdX2Ju0zET2+DzTaQSQqhnm1bBCXX65Cbi67Q251uBjRefK/5oMnjr6qAMQ8aog&#10;tAY0MKp9OC1p0EBn/ZXoU1mZkVe0dTAfDFbMSkSBVrqqk6ENMnTaZoNdn2nhMQtTObd6pjBnGP1R&#10;k4et5xFOoIxUmCDHWdcXUGURp2bQbmIQ3O/W1Su8XK48oZAp0qhCZUJ0Wk6UrEViXtpFzSkkdRnR&#10;WnDOaYuRrqZ7f8Bo0w5MDEnF33pq4xEGScLZLWzoQgvnq2GumOPQs5hf+HiwNmRmIV5603IiKbK6&#10;CJg4VcLFDDPhq6pqJThRlKPlymszJb7uheMsvk/ZRUSyxCCJlDo0hnxRYb2rL7hPkfy8+B6BGgCc&#10;hRU+2ufDlJFLs1Y2RCUJqfqY1RpHHjDYAk6IxcIBKLnDUI/sq7LsJnO8B4Q+KcUeDWAdJDliZrHr&#10;zsYWOJDNtQ28uIJgmtWtcAxeB37YAoDutBcB55qtxXq5kS/C+L4wkStO5ivTBZazgmidLbdGYYnU&#10;Xp5b2qgsb9aWNlnR2lkrwTe4sZzHX+iEl7eb67CFuLl67Q4KWbeAVMWvwo1pFQph/BO86+pOG6i1&#10;vJCfKI8M5S9fmDx/duTUuaGTJ/uO/tFb/+w//6//0u/91f/df/M///WTl/bOFvpn5i9Oz52dzV+Y&#10;zp0qVnqq9YGJqePjkychDJ7J9UzNXGKP1lx/Lj88VxqDCRMOviNhMIjWzmIDJ7VA6+AWThCYHGfX&#10;XKjDhKnaroBJLtTmcyhnzU+MzI/Tgenu9VtP76OQFeWsd59TG7x7/wbKWetrncnKTP/UZWiDe8ew&#10;9Z4fPH9puGdkZgws60x5bqY0l6+X6mj62qnjL7wWYbTokFFqYbJ2CCU9lhRNMtBBJhFPRJZ0YGSv&#10;ANHDz8jK5JLRUcKrLIPEB/BP9qiMeuaImRzIYqzyocAeFJm5p4VNy6xUtNVTRnEwYlPob+wXwR+n&#10;CP60qwY0RRCyul+rA+5Am3R/Zamqhq65SpdcGiWyzRIBKnWPqvmkCRPeYWfg5Q1AMgNXymIdzZuc&#10;xKnJHBvAlQ0h+UApSraSNgEV/q6+GIJME78uUzT5zNg6FSWGP5mANH8ogUA5M4sGJLJV2eEyTVzc&#10;4UZw0ZLRDBcFs2p0lJxgDDj1LItMzvy6eVQyEMb7rkj3r8vHm6ym2FeetQxXiVKMhDkYouqB2Qp+&#10;+MUNku4x3Mt5GL6MkeyI+M9yjIxnJt5zJO3ZiShOeFVTaIAuoxpGkJI9OzNCkx5pgz1snGLjEVoE&#10;rqSJ/XiMVXSDYlIyW5hNuRYRGC8ZKWVD0VA2g4safqxKfXFeOs5EkodwIMM53qGhlEG+OUAjZ48r&#10;g3Pj+VQyyklSFCjhosx1TfhTQ+unz6fgLxprGR77gD0CPU7iMiZVgu+4sjP8mFTKwcEazMdMvs2x&#10;7elaonGyvqZ5Tdj6F029pudF1ty2mOKQdm8hDicx534iqJsV7o1kq9NncX9fynEY0/p5cUoCP2di&#10;Nnv0jLeFGEO/4HmG19/ATxeKM48AIRdEFeAwwMPAC3GTNWuSrKs8OKEUpTwgDZUGOOFAJ9lVSSRk&#10;yFscLLFzNEqIUOKr0SglPD8jGGwkycIKuoKzn7BLVQl0Verv8xX8Dp1qGpOKIbmau1EFe1zrgBlt&#10;Ktgw7Ifymc+sBV/p1wOyetw6+wNLYaQyqRPm32a5Cbq1BNSKzjdohAM/YdS1DoyODIwQu8KW6Vzv&#10;xVMXSLceOkYrpg9OHjty8uj7IFoPvvfOoX3ogvPm/ndee3/PniPvvXn4rdc+eGvvmf0jxbHWenvz&#10;xur1e1t3H1+99+TmtXu7+YXiyaneN3tOvHbu2JsXPjw0fPr49MWe6nhxo3X14fVPvnoK5TC8mtAC&#10;57c/f4suON9+/xla4Dz95P6Va5ugWwvVuRx0wtW5YqtcXai3ltuNxbZFwgrgZQsKca9SnxkN41gL&#10;1439S7cRhLxAE4h1VwEsJXJU3G6JLO+yYjBG0WZZHZmHzjGooKhDTOPH/Cf1t24Vbh2vKi4JUMWX&#10;EDraszerXyXIjBJT3GWDW1aNqqc3zXjlgUSSxowrWEBrg9dgH6XqP7PK7mqDbxnoskWNesT4eHxq&#10;/nXDabHE1B6DBBYpGn1rTI2i840RbGbF5AY0hq+mW+UkjGPDbklz2nQKpxwVrJT+kZK1tvcVQFY3&#10;mEEhq5rNcAPXCpcm9bAJBya/BvIEcOWHBXHRiHX9yhV3bYWi2FwrNhOtYueiCyigL6lFIc9onAM8&#10;LCoPF868KxAyISsJyVWAbHWIlSoYj5DuuvrHoOyWG2WQQW0RLlqgCzo0HLSSiStnqy3mGo1FDUej&#10;xlKkvEeV+UbyqGrD44pNJzwADCqdVrndrC0A9BOspg/wJrnOlhWq4rsI8oEMRY7BggxIrAFxDqAF&#10;p4Z1iuP9v5b+yjCZJxjtgzk+9ItIMwDNMhlmXhRgG9/FcUqiuanSF06UoiKVzhEj52NTMgbhHezs&#10;VdUZPK1qNdPEJJhH5tPY0jDefX1CaBotcyhXsGbY+SH8XKbOJ3JjXQQpSjPPRoymXpmF1XQctLa6&#10;OKarzWkxVgiuB3ClMm6HINw9lCVYwk+7RFNaXGLLJK8162geG0kE16BSbJNaPOOHVAAJjzVnEDl3&#10;G0B6qeDfKDAjxMV+NOOHWoN8pjJkIocJX42lFb6IeHzBGaphoKrgeImUqzZX6bSCYSqJfakQfand&#10;JteX2oGOk/FOY2OJsvRLaxWPn+u6roBiCHpdmPjFmA91t66/HwoMSKt5tUPu3AOJUZS8Lpm9Zv0n&#10;nHjp1qiOMqahyFwpF2skHzY2VhjKoiZiKcqNdiBJihXRcbbDL3yY3VMBJ8S1mpMhzRIfYH5aejAe&#10;id+E9atBCNke0VNRvJSKmpRgJkjYgmkT+7Iy/ZxVA+IULAwGTN3YBZOwsLS2ADdd/F1eR8FJs7VQ&#10;b3Qq2MBVAq/OFsZni+P5ykStNd1anGst5VrLs52V/NJ6eWWrtrRRXVgr4y/4VUBWyIO7G3XYL4FH&#10;3YVI6e7m7fs7dx7u3n20e/vhzs37Wzfubd68twXgCtSKeld8uNjNTVTGLkyeOzZ49PjlY2cGPjo/&#10;dPLi0Mlfv/f7f/2//L2/+Jdf+fv/w187cvKXwxOnpuYuTuXOzcydzxd7c/OXhkZPjEycmZi6MDUL&#10;0+BL45Pnc/MgWsfmyxPlxlylmW92K/VOGagVXCvKWUGxwjp4ZWMRm3veNBbqxUYBLlMzxemZ0sxU&#10;Zaa+3Ny9feXOk3t0DP7syd1PH6Gu9drjOyvXNtrr3bHiVM/EZWy945f7xy/DhOnswDn4MI3Ojk2X&#10;cuPz0/laqdJGY4BmuV0rNauVNkTC6HzDuFNtM0nyGGR65IjWcHRFUa7DUAf6Dp6sGhBh4iJSdZJU&#10;Jw91gu2SfxNj4HhdRk0kBoO01yMgcj6KIb1zPdFMZnGHjNUkIwzb241V5S5TtiWORHMLFRCmDtD2&#10;5mV2hWNe/YddvuvMjhUKLuW1PZhsYHCyAKIA2zxfF/XRGGwzOElBmhAxZnjGSIlwPekP+Vyw/SMj&#10;eMWdrN8WcksGP0lsrOCb7q9pomBEa50hH+TIbOJ4JAgUfYrIknDODHBoFgwvebMIg4MNCLZKyQUK&#10;GsPNKHm3kvsiPUViOb3I0lXkmV3iSzjBSrxlZ6+MLcXbhLLDuTPzZvKbIe0ZE4jOwvxYQoAvChR5&#10;Jen7pWa/1jz7YIJ3JZfoaQ3MHgaqsZZYXMyE0cvHwkurqYVaeZCa55n48MjRWKUpQGIFRXyJa+VM&#10;Jd0yDiBlNKIJcAxyAwxlRnAKzoA4K+c9e7jq8Yl10IS5UatZdFHZmWMZ75GBTUr98Nf1xGl9Eehy&#10;DbZArJ/Nl1r+xEUgSnSGxfkjp0I4/uUwROtpsmddVqkoV8t1UJWNOl8Ob8NFWS6FCFzexe6HzM/w&#10;8RTgd5W4BDXipdlxhz+R/bRFuaqpDqyoCIe/5fSl707G4ROsKqtlcyaVJ0Qb3iBjxVUq5SGWMoym&#10;xf0q8aFxIglAGjNKp+IxZAZBZ8QLa3qTyzF7eCJHtqUCeFXURxm5IDelHDaMVP5dPeRp1UHDCFYX&#10;E66kxie0utFS/lKeOuYlrtGp5kvY1WODXeI8DGx/TaIvFXLzNFFIGa1oXQxMWbtoA5otMa57MboY&#10;/GCfOCnOBkLUCj+kIFNolLic7MFfwzDA70aqiPwH2yzrd/mM+7lWIoN+41ALQx5MrpUi4WK+WpzI&#10;TU/Pz7IRzvQUdMIAsfBkAtF64vyZo6eOHz5OA2HYCKOPK8pcQbruOfAeICvg65sH3n3t/bffPPjO&#10;m4ff/dXBN3/5wVtnRi8UO6XVnaUrt5As3ljcap+fPvcvj/36Hx/45R8c3//6uQ+OjZ6d7eZ27u08&#10;eP7gs++e//DTt7/70x/RDgctcNS79buffv72h998/jVExaBbH9xY21jIA7WWZ1HdWmiWSLQuNdn8&#10;ZrHVWAZwFcNBwskvyJPZ3CTgq9gROy0zWEW8pyaUTHgpBsbmFABi1wgjddk1VBhVpjFA3pJX3r1t&#10;hNPs5Goxo5At1YusbiVJxpAbLk0237Eu0pZIwpPEXDLcwWgUvyojIYZq+rz7owLB+becuTAGduTs&#10;QNoIgog36Y0zrtVY1/5EUVMp1Aq1MHautq4qEvRvWfdL82FZ+cgIid1SSatSZGrgqkYza/DxVeNx&#10;DFp8RX1SyQ8TE7GeVp1WsQF4A4S/srS93aJbr+x/1RzVtayy+WXdKflVOQBbcIx/RkccVmMi9N9W&#10;cSapWqDWSgdok7AYh+sDkh7Y/CqU4nywXVjMpIKVjfQEBgymfJmglNWzq7RdlncRix7FTLLzDRhd&#10;t6uh6JzY1eIH63jtJyR+knkLN2sRyrJTP2l3u+YC8ilTZRMjXmKzZMJ45Ev1E1GPqjpsewhTl+t/&#10;mgKNQZZIYydCcCIsZ2VHWWp940fJD4syDd8pD1Brs3FxaHrkG0aBsQ7AvaGsQKh22kIdkTlDi2ee&#10;gvN/0XCF+N8YSfkz12FLSuoToQ8YNzDGVoYkNMsV1PoQXxxbWgfEFRfqUm8kY8BeAgz7OhslEh7T&#10;XErPAPFVPKtOMeqfxmngEILDzICrqzIAU1dk1Ixbr5QPHhXOvDxsAUX8tB0FzBkaQAaRq6U06mNd&#10;b5AEGESqmll8TZJ0x91xuCx5KnHCUiI0ft1Pr06Tz7D9pRjUykVQTGY06bFEOVTEErABIWNXyFBQ&#10;rsycNxcwOhtREszRoussDKkRqLGqXIBL9lXOqorWgPROeBvuJkqER2vWlCcrqjmWTOUFW5pesVa9&#10;nG1lvoYpCViPivYR15E1J7DU00lxSxMVN3Dl87X1Iiqps1llSo5xm5CHw0+73SJjAq30GAxYO+X9&#10;GLqmxBUwjHBq1ll8xzEuDGOUsIO2MQzTV5SYd7zCMEL+nzhm97ZxRxyFNQidGSV7w3+xEwPg6/Ya&#10;7IKxLa8vQRiMDZxkvVOptkrgKqvNIiDr9PzwTB7NUSdrnWm0n2kuzrSXc93V+cX14vJmFSzr8lZ9&#10;easJu+AmWnOjmRfq07dbkATfuLt1+8HOvcdXHj69+ujja/ce7956sAWF8PU763Bj2ry2sLLTaa1V&#10;5ptTY6WhCxNnTwx9dGboxLmhExeGT16eOH9h6Pgf7/lnf/3v/J/+4u/9b//BP/5rpy7smZq9ODkL&#10;ZvXS7FzP2MSpkfHTY5Pnp2Z6ZnJ93Ob6C6XRUnUK3VlLdaHWhWoL9vXA4Yt1bKBYActX1lHaSutg&#10;WDFBGJyv5dHOZ7o4Mwuh1mJ169bO7Sd37z2jAxOI1jufPrz18f1NlLOud+dq830Tly9PgmjtvzjS&#10;e2mk9+LwJWyjufHp4iysg2fK8zBvqxFMdiADqy9ARgUvNwhS4BegLhqKSg3wcNNNYAZtmLxDrMfL&#10;QKaGOmNNOjyLmQmBurSRDrXNlpicJzuR+FIF/Rw2HEupoYigWpTlWCSi7F50oxEnQ6ZOB7m5Lq8X&#10;jUnNkDJccPrMlYfCyaxTwDhEWw4WS7P6kaIA0/4WCQsyCZspQDd+U+wrlSZBoPxjdJw+QUarSakY&#10;5JI10vJftfrDGAb7x0HuwBxIT4eFu2ZjjFsijgwUEeShrnPE4r4dRlbC5JxbcFW9K/PY8P02w+kr&#10;mWaeqLw1LSNbkehqE1oJXIcgma2IjtvBknKWOluXy9PHblXZy8eW8T2rncHb8Lds2mTspzBaIvMA&#10;ckpvpRRDBvK5N1UnOncm8BY5NU8Iujvk/QxCeCTJ5zxAiCBuaIMlk85Ujoa1OoyQHFu5qmnWUM14&#10;JnhR59fMwXrzmqIsobqkCMnwnVCmaL7SEbp8OgO0Bq6+rZ7wbVidoTjDDMuACZvdECi61Ho6BdzK&#10;xNVR8Bx6YJ0U/HLk6SA5riuNoxOPVIsC55IQc6kyjNTXyTnHMFAmUcdJ0Ks9IL/PImHmT7k3pm9g&#10;V0aVgUq7/SBbXG2tsidta+B5PV9AdBfrGg2q+lc8nsGq0hwuGcASiyhCpcsCrvoAj995LudKMsTu&#10;e6REgwrUo4WvUavnKO7HI02286ayKSPXAxtUp0G1Rh2ZVcunXX3jUqBkacEl3mlrn4JmudBzOSyR&#10;GbgbPkf4ZCWUdUzuU6VIzNjSfDL3k2y3cNktztRMZZ42pG0ulxVKf1HIQ4WL6yAUAinxkZE97qUn&#10;uVaKmrjcyzSEY1IVZMKoDjak2suq6vzI4KLx+izDFYzJDmzIPAK4lhrwnC/nivPkWqenJmenRyfH&#10;wbiitBXb6UvngV2PnT6J0tYPT3300bmTR04c2/fBAUDWdw6+t+/owbcPvvtHe379y72vv3lk7y/3&#10;v/Fv3v/1gXNHJstTC4h3dhZaq/XBXO8vjr36/3z/X//zo2++1XPs0vxQd6f74JO7X33/OVrd/Obn&#10;737609/8CSCr+7jixZ8Qtf72p6+++/75F189efz09rVrWw17MsGUsZ4H3QrsWmzBlqnexOmAnQLj&#10;yrJtFXhLxeYlA3yjKjYjBKUe2P5Gon+yEFS8Swh3LdCTgasE4Yn5MAdrpscRtaNowcvw+7QoV5gN&#10;cR1VqzQKlkJYBCxFtoagLFWV/tGgkbgxq4CVb5MblLp3iZu1WgCbWbr44JnrVA9YY0WBKVKPxJnS&#10;bEqPyXyHi2YJWUXM4soApprdVZscNkO1VzBAor2XiAdBji4BhgBSAcqRksUXAcjxDuJhQt+oKpUI&#10;GWyz+q2Iz1PPGiuEW2vrDSh+qQ0mTKVvMBx0hTONWt2xxnJWcIO0ZZKfsKjU8ArG7lzRCmApHTMZ&#10;YStLbTuE24B61MD37kyDewlQQash1YIuR0mtm69Iro3PEHrh6tuCGdDaXWesCs4MtUxbSZpLZbL7&#10;r1Y6aMFEBawzGf6A3att54ONfYEkCcYHjNPo4bQAITGCs8Co3q3FohJb8584WiNb7BYAG9pjk5z2&#10;4JL3D8GnqDBAfflOqeaWTUTJWrurCtIPtpbmfzm7oB3yscEsY1Uw1b/J0ygJhnGCXUEm5/aIoDgb&#10;pkpuk/7Mx8juiIidzlUEpfZSzpI9Bp/4a/iEpJELUA2YiW9ZbsosToBJeVO516sZaU/W/noGaL1/&#10;zYZKK4QKgvkkJ5kUpRHGE1sSeMuLGNeEoQmho1Afxc/whLD+ymmFAFTS1USVqU7Qz7nnXz3/7uJN&#10;va4TZkZ3SerDNtCY6B1bGKH5FJQ+J2SVGtZyf76vJS32rFKZqDLVxWexNNTIYjXVhzrZOYicd2pZ&#10;ByZ0Sp48HM9JuWthUE01TIBxW6X/SRlZKaV95KKXHdlwckH4EllezYNYnAStncwTDS7nQIsAtdz6&#10;NL2g0kxSSkWs/YyHIFlUuw6GsGIDIh+UrpsunWhkmhIriKHGTIV2iunxdZgAq2sc0S8DI/cV0KGK&#10;cbVWHyOQlTCMU50RF2uEqEJlbCCXmNJ2nj4FZIx1lNxd37oKekpkl4CB6usYoaqACiLhla2d9TXI&#10;MiEMXkMxAFlWbICsKGctSR48kx+bLQyXGhOtxRwKWetd9E2d7q7mlzfLq1uUBy/CKHi9Akmw8Wpr&#10;tQLR7+a1xSu312/e37776Mqjj68//fTGk2fX7z7auXU/WNbtG8uru63uRrWykJutjY3M9/dOXjg3&#10;curS2NnesXO9Y2d7Rk8DuPaNnv7Vu//sP/4bf+H/+B+98ge/+PuDox/l5vtn5/omps4Pj56AJBj8&#10;6tRsT25+YHauv1SdLNemqo1crTXfgvZFpsHtxVp7sY5tEXHFxhIoZeBV9WgFlG1AGDxTmJ7KT03M&#10;T5Y65fXrGzcf37n97L5b3YBoBWTduX996dp6oV0ayY30jvX1jPZdHOnBxlY3Y/1DU8PwcJqvFVDR&#10;Wm43NLmhPgKBL2krECwKUIha7TmUSjdfiMZJC0Rsx6BNT5NchZKw0yjCPI/r2XBDDWXFpWB8ssdm&#10;xqQpRMPj6XeoFDAUFJEr2yTNP2EFxzJ7amsNqLJPKsYVQWpiVmu/1numsYU6YmOWU5Y51MFGcw6k&#10;UXim4fQrkofxOly+hGPtzmrIit6nfqAUhUszQu6FpaEG8BYxqmI84IpmGAasgZT0VBp2QunnsNuP&#10;v0/fV8aIQkkunhRiX8a7Ct8pAdUphJBPP4oDQNKHLabwlOHi0PKUm7AWxbrhWuQ2uc5tRc0hGWZV&#10;jzN5hHLxIFQDsaueNopdcSvJwVqJaoTwkmyYAa5rLK3jtWu0hMrJ3U3TVMZ0ZWjW9xrIIUN0yl9Q&#10;putZyycYRFBcJRVhiq4MHYeqeRNK5LxqPG9duuccM9U+co+0xPoyyaKphsy5dkJgRmLtJT2wFh3z&#10;qJEVNb9nTaySnkoCplufwXJ9jHSW0U6yWQpti0E1PuCp1XhGGPsF6S3sx68byuoXeWeRaeIDFYWs&#10;BM8GwHiRqOxQ93gQ6ny5ZwkB/LyYIQcrzhyitAZJdex2uHw2yWFqzLuDDt/Myk/8cPEYslyVBEoe&#10;zMRIoXmO++uH1OPKqFWPHvMgBq6+78pTqA2V3HrF2fI2OUcWOgWeb4jMLbknnA4btsi3srohY/41&#10;d7HBktTXGKsqjHJ/y1SQFQkm3nrfcf5vKq/lQmljsDC4oiTY1JzDrZRZY4JYQYu7QtA42pA4m+XU&#10;iJ5ksquKqBoFTgD+UYyheYa7ZaAi/kAiYQqYXWyV6GLrrVhVxOyzqquSp4ncMXV4CoNVdOZ7LQmY&#10;phpKtxyziU6U+4D4ZKeimNDstuAnDEGHeuF0qm14K9QKNQDX/OgUDBLGRybG+4YGAFkvYOvvOdtz&#10;8fi5M7AU/vD08SMn0fzmCLhWlLmitHXfhwfe+/DA6/vf+cXe13+x7/U/eu/Vf/Per1498uaF0Qu1&#10;xUqhmbs4ceHA+b3/38O//J/2/+u3e4/MdAu793Y+/erJt7/54kcogX/3Hbrg/PxngVr/9M9/C9T6&#10;M7jW331ruvWrbz/+9LMHd+9dw7kWa3BtKMzCl7FWAGqF6WClU0dpK3SOwK7g2DOGIAvYDCKkEGaa&#10;IOir4L0YLjokJl0Zve4JAh1P2tiZNygFzA4LlSBwjbFq7hQzp4auBJ9Gj8Y7Lic0k6SwGTo1gsao&#10;erUZqgtN5dJEvlTkKk2AhUXVV0ZcHYkZcPKSTLp3I9cU/7p9VcJpCY1e1esVMT/Rn1Gr5ZxidyC7&#10;82HTJsqoVd7FRK2qiAQAJhxVMekLitV2TeIpIcmExpbLsc2PUI7KelpppIm3UztSU6GvtKAwpgw4&#10;mt80wGcCNyZ/JroKwy4YvCWgLECXXrizq09ARCsLZ6EohnWwr5T73GAn+LxFv0wn0J6LVbLIOpjm&#10;Zj8idYgBigPAq7JbKduisi4ZiHyZVbxOMwBeEmGmxqGhJrXv1voaeVq4GRtVLi2V2+1SqzlbraAe&#10;1cy7qzopJJZJr9gwIq5g4VLnUrxZXQCl0AVwla51CdJc+9Oa0DNMFYmfdWcVk4ziY1kH2xTHHCyQ&#10;rb+oY2DxIb8lg2zlRaKWWuB/BaegAmDjc1dU2jAJswNii7UGuuDCYzk5S7nE1FkcQdaEb1VW4YkG&#10;aQ9lDWwPIFMfTT2mJjQzGo9pmLqYcyVQPc9U+Jz5BT1LamEsG2ETtsLA2JsfTuzTScQA+dFQJyTB&#10;hKA6hjTt8lm1Gl6qb2YETML7gPFsx3Muc0JFCbJiY15QbWbCaUnJURsRJ0thPUhKfodWUHBRAA+f&#10;scTaWUkvGIGuowwmTAsMUI3G/WTqeHhsDkc8MXGNCcsWXgTftYxZDYgowbAWTiPGKFH2no3l8D6g&#10;LFsxLSNtzDeN98QCUWlGvKdCXx6w8vqGoBYhe8mE9MDstAYG0/x432PJKNSBEV4zsc0aoahDk3yX&#10;thkCik5X64CdclZNF9EpvfXsw0HqzKSHhjeVC1I8Avcy2sbx40R0YZlgJhkiY32ckZdnF5s57HY6&#10;HCJh65ATLeZkAQ1dHP6KbCGzJ30j0/asrAMJIKPgDcQ0CCJxXORa0cxgqbXQrLdraANTb0NVW6m1&#10;y5VGfq40NZMfKVTHG92Z1uIstvZSDtrghbXi6nZtdRsUawOotbtWWdyowwq4vc6/MA2GCdPuLcqD&#10;UVTz+JMbz57ffPLJjfuPr9y8twlPpvVrC6ho7ayjm2uh0J6cKg0OzvYM5foGZ3vH5i9P5IfG5wbH&#10;5waGpy/1jp4603Pw//Uv/tZf/I/+N//VP/hLR47+4exc78xc79jEuZHxMyNjp7FBHjw3PwhtcLk2&#10;DaK1Up9pdIqLiKPWoXwGFK+7nLWLv8SrkApzQ7cb+DAhyY388XRhCl3UV3ZWbjy6de+TB/eeQxv8&#10;+NHnTwBfrzy4AW1wbaU5Oj/WD4qVTW4u9I709o9dHp4ewTYxN5mvFcpoDgTTYOBV9MTuttVAmGV+&#10;CohZPsfERxKJqcpRdqyKpJmpoUMe1fhW6FFHF0Y1wWdKokkiPXYimWjy75G3kzCnIz8H62bbsCms&#10;j9pLjx/XIzgcdGLLkI/ITUF2aqzKSN3NtzxDOiEli74XxlHmcHAu2AMHM/k9HAB7SMRQDNubZTH8&#10;UEYFtSj+HzE0uS9rZbOrhOuAT8IJJrCWattSlMCg3BWtPlPFwRzq7v8hdk4UotrVSnJJLYNpIkeW&#10;qYQ4xNIOwVNJauxWXaO0Weaq0mL1kBSWIwUq0EJXZ941P+k4EvNgEr/ZgljnqwLRpASme3Cy9WZh&#10;rT6JMzLIQSIpHKFE7UpVSK7VEjvG/Z5w9HM6lyjJc0oxZi0RfTSwlXiVZ20uWqadmApI+Ju79tFa&#10;jWzls0GOuVaencojBQa0t9RBOpBSIrRtMa2JOq6zdacenOZgk7VeZD9VPhOWfkFvBolHIEcOTcp5&#10;o9bArgFxuQdBBY55zur0GdKkHargULz7KpkIFUq0zxMiJap2dToh0DX4REdNpyktijG89xjTzxFO&#10;xwt3wQktj8o9SNxF1UYSxrt4mwg2IKKqVaGHV3UroZ07BuuB5WDAPfJAIl3JxeJFRsNI3pjKCFlZ&#10;HoIx324pFwxcKflO1dqG68pkaWkQzqc8zRQlJw3tmS3Bpc3merGjZJY6hFu1YWzv1K1l8042YbP0&#10;QJ+RPgtrkO6aabcELFHdplZ80iJ5zUWpC/7JRLlwplt8cU3nMsf2m5kvHZZLU22ROmFsRlTsOdNp&#10;FE10Ma/ahEmPDJxs2K+OHw75iUoTkzmtMTaBqFvvSuplyOolW14npDE0zMQKuvuA/hqdmgP0+Dcf&#10;4I+l41e5xxopd1GsKgplByCj1oYY12qulB8eHx8eHx0aG+kfGuwZvNyDxq19PefUCAdmwkfPnN5/&#10;7OjeIwf3fYCN/W+AWvd/dPjtw/te27/nl/veeO3g27868MavD71x5PzhieL4VHnio/5jBy/tf+f8&#10;+x+Onsx1528+vv7sy0df/fDpDz99rd6t3/70pz8Atf7uz38kdv23RK0QCf+Mnq4/f/PDj198+/2n&#10;oFsfPbmzub0K7RXN9htFQNZ8g1xrYwn9Wpn1aMnlVDR70BUOdMWIeJURTZqK7BRS0iHJMEHkJ68b&#10;KR+tTSZmMnJVeJXXU309GEhr8aIE1fs3q2n/XsbewqUJXAiaioMVLgWUoKySxaUCBYamRqqUylL3&#10;SmRkta06oUhXzLJb7tOroblW33cF8wGd1K9VjU5SCat/WkbE5MbMtbreVdolSyz569iEV41rVNpK&#10;2Gin3ujCGgWrqGgVH2sqlF5L0p8aKFm6q439OF9pgMDEP8C4Yo/iM7GxfasqWvFliXvZhAZGTVZX&#10;UyEsZOtNNCzeIXbFEbALjhTMkBmzPDVVSxLvKdYHv2oUBNRKmlsEpllcmWhhuWVdKxhkqq7ZYYWd&#10;dnnXJf11aGL0yAsNelN9eDViVtHvdLJQGJqdGZ6dzVVhAYqcLqlCc4NkMrln1JoSTJqfFNal6th5&#10;FJezBqEqTjXRp9EPFv+VfZLXQddK7HmYVhvemKjE3wamGCEr/KgcsWjO5GpYuiKLqY8jcZcdZVCM&#10;Won0hFpbi0hUaxjpTamImfLRh4VyU+Mf7j9GIUdzJGlMTSfEJd6DQzOpnSV4kAVRElG7JWywqX5W&#10;xTnr8Hw6qtsO1JpITsuPYx4UQsvoXE3i+BUaMgnCCVGTyWdVMB8JGZ0ZJFttT5gtKlJHy+NhBEkj&#10;BDEPclHyMXCOEDUagFwTNNGmPpNQLp9J71PYlWFTBkqNYLWJQHbT7WT0p9PndO9dEfupQMXZMm9+&#10;J8UcnNaN/RIC5ErpyhMcQ8pxaldq+QVsYFiuqx0lT9hnsEMS6ggD8CdiytMYy/h24H/fJmFUIX/R&#10;zrodbi6ickFRMQ4u1fWRIQVNj+j6EJVUSnPIPS/srIQ3tEYynkjJbC6QipvFezAYAjvEoNAUB100&#10;bJnowlQGoA6pFZQw5BJfp3uhwlpi0US6Oko2Fyc6xTWE7jKyptJZ7J8eM+vbMF5aE4IFfYdAB0a3&#10;zWaXlkUgWqvw1G0UirVcrjiBctZ6e7a9mGstTLaXpjsrczANhjAYfW60NZY3G+h2Y9TaWW8sbLbW&#10;rnRhwgQNMLyXUMh6/wno1mvYUNqKf9KEabeNJq61xblSZ3q2NjJR6B/N9Yzmeifyl+cq44X6VKU9&#10;h78zhYHBidOXx07t/+Bf/Z2/95f+yn/8yr/81//l+OTZSVCsUxcmp3vQ5wZ/c3OArEMzcwOF0ni5&#10;NlNrzjU7xQU8bRuwRKcV08JqG5AV5Cp9gxfRfrZSRKq4lod1MHyYwJSiXKezBgema7c/vnsP5axo&#10;dfPZkzufsDvrOrqzrjRGy1OXJy6PzAxfHr/cN9I3ODGIF6NCrZAWFxsley9BCYxiBLENGJmspg5x&#10;7wY1BcR1qvYMbCPrYJrusM0G3OD5qHromo9NqgTnaLg38udyozWcMFg1hDDeMPsnoT4ESBQxWiov&#10;PpMjQewigwklzpR3E2kjaTFVfwBOCFghXrUslj/BiJAPuAtBHSniUE3HsbXSVRL+5DkpJ5bH9Zrs&#10;dqxLlxhSlNGq/FGpyzUwtk2RfoKSdX9eUTsHtuxSYFjFB9OqeGadApwwILbkz9SNI3i6cNN1zMpJ&#10;S/XsI2UO0BpCBqNqBwXxvNsq8I7wIi8xgrRMkbsSGjQUDyc2velMloCQCC7NionTWwHgDJCmSUPX&#10;kJhQxeSE94kxpmJf1mjEkHaLhZoDFqOSXCZhMCl6Gba5LU3AP6HKODy2duMH0hRhCtTXPGvKao79&#10;Zec231/jYRN0xtW6Vjxsl8pnKhjjQ1/S6Hr678t9famdRMh0m7bkIVmXqvR5HwP1cW90tI6SV+M0&#10;sWfW8QoOJTLTNcnsYBwXX09KdnjGOcxi6LC9mYIWVWinOn4FU7E+w1xAUqVaKRB1mBBt2qcq807T&#10;j0bxuRMrhoh6eN0gR8WN0UaY90uUOG+ihS2+705kiHPW3d9CTgEpfvrZqMY1ZK5GyILQ5Jx1KQLT&#10;KnvlZs6ME8RGRjmM8TMGD4YKC+n5miNKSwl/kf+kMX5KH0S/2ZDCGsxramKAxFEkyyhPGrwXUdO7&#10;BCjL3I0THKQxLZGVkCElcD1OnGby2qeMBsekk0rO8PIz8uAQRUE9rVGrF0FndZ3AxUzlxp7GlkpP&#10;q05B4mfsGbxl6CbScunV02urRxEf7UhhxByYsRRUiil7EmyBKFxgbCWyHd/KXEPxg54FHpLpB+ng&#10;HL0op2/zJ73vNhAK8Ej/EqzKjACbNRTY8E6lVYcnE1DrfLkwmYNIeBI2wnBjGpSZcM/lvot9PcfP&#10;nkZ164enT+4/9uH+o4fBuIJu/fD0R7ARfu/Dg28feg+GTH/87uu/eO+1X7z36q8PvPbeib0XRy9N&#10;FCfOjZ47PnisN9fX2mzdeHD1488ffv7Nx1//8Px7aoO/IXD90x8EWYVaxbVi+8mo9bfo3fr8y28+&#10;fvbpg+u3rqDcpgh5sJrfwJYJ8qJKtyGkCkiCoJ0V5qr65rXSc2q5HzusOm7kOEn8ZFYa6sifel2F&#10;smZQ8dremVnEyHDa7I5INb/GHXE0K6DIgN94WACVGNVAUU5aBEepEpCqXXUJIdID1WkMaRhpdyE3&#10;IpWVg7jWUP8ynvfRWnxk7MrPs8QywKq/yB2KarIA1jW3rp51Jx5qhiGiJiom3nazVsEu7od1rdAA&#10;C8qqmhJPigyHLbpWx5lQCAfQzRABjG+oEHZ1LkjNV1DO2sTuNuDkCTNhyoNlKSw4urpaoxyX2HUR&#10;jjtCLHjtFq8uN1XXViA9olnATpfMurkrK10XaNqEL/I54dVhs1bWrzqjoJY2lMiqsJOkpZr8WCRs&#10;abHvkClpf0UVxkR9ClbIyAO14gMiu1Yr7fZYvtA7MTU0Mz1fr+GHUIAHCEQTYIhjBSazclNaQJmK&#10;FCMqZGsHJv6TFaoBWclAurSV7y8R91oADEzOQ8UJag8+L6M7QAjqNuGlxCauoFLpyovXuIU4bBa4&#10;iqP2iPGBhUhdo1NUMNZdzBfcLNlld58lDH0mM5SxICAR+OSBZfkwjvskRDHIfBmyWlGML4JzVncm&#10;zkQOzizczQS9OioYLYYBmp89bMwkpf376XWWzlyinz2IWAywlWpSxSmGu4Z+F0kQJHv0jPkp8hXz&#10;U2EJBEEgMnmsEFajUaFErRaqFku2Q2L/glvGtG6+TknWYFQYwAm2MZiwcYuAX2TChOIcHxjcaj1w&#10;DYNigrApt9eCeM5kJR+ioOhGwB3qZC2ZVuksTSkxnJjOVx7BNQyW9NBZytOT50QXtfIicBWPfrx+&#10;U4cnuOjSKS6TydRBKnEDVyNMl+AGTSq21guS41FJkljCupMKRGmoKHcNrO5Oijs+Vr7WORGu+q7t&#10;wf4d3Ns8iWNGPIDxOQMdxbuZH6kzkdmyrRfSeCf7HLMNZpbE91JgjDACDU7c/4Zwmq0yEXCrtCnZ&#10;RyGQhVp4+xq0jqvYWOOqctbU56YrbTCtg6ENrjQK+WoOFa0wDW5259qLc83udKMz1l2ZXd4oL2/W&#10;V7cb6s5ahTYY2+IGbIQbS1uN1SsdGCxt31i6eptNWdHe5vrd9dsPtuHDhA3y4Gu311DOurQFfFsp&#10;L8zkm2Mz1cHxfM9Uvm+meDlXGYQUGTbFneVStT2TKw8MTZ7sGz5ysW/f/sP/n3/wD//yv/j9/+Ly&#10;wAej42cmIAyehm9w71xhOF8cnZsfmi8MFysgWucanTIcmCAJBtcKinUBqwnslzaXUM4KrhW+waBY&#10;ax0A13kQreh2M1edqy81Nm5u33x69+6nD4FX7z9/hBfXH9/ZvLWzsLM8XZ/tm77cN9bXP9bvDah1&#10;YGIALOvE/BTKWYFaG4SsbZWugeB17SV+GEwOfYMderKSTSafjLHUp9GhjCJC8xvsZbW6A79cGvD6&#10;odA8I45LBqqZxi8gq6xoHQpIjkg0hWgPEbNCIhL1ZkFtWOqxquco8t+qv2LA5240iI8hLAe81LB0&#10;lorUIoYlGctknGuUKCzkvp2b9P26iijT3tqWFGKQI6bkQDViTHBU3KCYJeoqiXgZ2XvEGrGb3fLJ&#10;Kn2jEgDGKyoPc8llAvmORFMqxzEuUzwOvoVIpRuUR4vav1lsH3AULwz8/DAar2aWNsZvft/qXEMU&#10;+bTx+kjkTwLWQf9qqioMebDsYXx22MjgmVBiXE6EIMApK1eVleKKqU8vCTTT6T59nWwGwzgn2HqK&#10;E6Mictbf0t9LepZ1pAuZN8luk1lofBgv7Ci+AcRO6iOKjfkT5ocDw1sDzBaaqYEHLylnHma9mQ1x&#10;mlLFh5GGMzsqrMJP8iqljEAGYzykDSaxmQbXlGi9N9MWSS2iYg3VaxgTGprqtkY+UbDE8mPr1Ylt&#10;/BRkw4OZmhiNIeV1ikGLBdGpIaIYSFBqUI0RiJprdTGnjHxZuarHh2omU6OA35nG2ClFK9v97GSJ&#10;jwDzGgkeFanEnY+b9sZUkaUxixs6HpSkCqnikGjIFHIbq6icNPFl56XG0kMvU5CB2BaR9XDuQ9b3&#10;2lyDqlLtGGmhEDZwUmcdGVO5ikd9p5T1MPst2OljY8SiumhkttbWWOxNEt53h8+RFOluXKTBICvp&#10;0AehRJA1Mn58LD5y3z7ELcqwqOu7MR5CC1yn9GRpkgwYjOCKMT1jP9dtaexpfjBI9vLqnC/PSJSs&#10;h6unvsjUU0cG7E2sooDKFtARCDEMiGk5aFXzHLYXNTkhobvphMgGWo3iedsBEiJGnI6VsUKtIFqZ&#10;1qS1J6YjwVeohcW1Nkr1Sr5aKpRLM3M51LWCcR2AmfDIEOjWi2qBA53wMfowffjR2ZNHzxw/fOID&#10;mAmja+u7R/a/c3jfux/uf/3gu6/tf+vNQ2+/dXjPnqPvHO85MV6YmK5MjxVHSwvFq3d3Hzy7/eyL&#10;h5998xSo9dsfP//h569/RAlrcK2//R0ga9pQ4PrTnxK4fg9Ppu+ePf/i8f2Ht0AKVkG0Siecq87P&#10;14tQCIM0xuDBg4O2mgvwjAjO34UAWYErk6QKfRkiOjXgG0GAYO8Yxb3KSohHVUZVwbCiPg5yZg0c&#10;E76ULCAmNCxUHoHaXZsSvfDvlTyYkmBy4Lzj5n5ktkQ4Cr8iqWpZWSqlMUnOrD42sWIyc0rA2JSp&#10;fzqI3OQ2nNW4WlcMNCufJLou2TAJhwGQtXHlCn6XNKnclQAA6cO0BbyNqklQrORXgVRdp2rZsA6Y&#10;LWlomURsyH9qo1+SDaWMONxpBbZScntafwUOTHXQpPgZ2BNDeax2NcKl/GHwpVYF4/vGpSRgJRLG&#10;ZQVkjc6uFgyLRHa9K2W9ImDxYVxie+daCQzO1oWpotSAzjepOhajKxI5qn5DbCynLHPfxhV6bMgi&#10;Gi+JbYv6YOyk1GpNFhH3zU0VC8Vmkyu6zpwQNMmycTA8Bh5ePLR4eoFCWQqrYzOIhbOOjXwFQVN2&#10;yrgXT7tsYA23LBgO8BA+YERckBmIQ0POG4BZDWNT72BBd7DW+AkwYxyFTmNoEDBTYvk4GXylPXwR&#10;7JCsUcV8iZAqRy2uKv6JYWeFgHGgOU89PFhy6IrOR0hn58cMTxeOzfyhUasfSzOuRiyEcMrAeYee&#10;7Mx/Jmgk5UwcEgMpGaaThvWvKAPE7zpBFSbPbMpMBzZPst5/GKaFPsFkOI8tjkpPuCo8bYAmJCnN&#10;qks7PB04TMELeW5xdjAryyQok16af3X8WVWJFobM3M8Rrax0IyDmEWqsIgS39ZRhobNWojGD7QlR&#10;sZYxVbECeNOYkQyq86/Gz/iK+vgZ5XJZCs5HmWDrfqNqlHbBsWwYsnpBzcokcFRc3lLZm/gu7tYX&#10;X8uJnBu08VAJA0ySMLJhHSkdXGlBgdc8MMg7GQozdhQoVXeQDO0n5O8rmXHChM1aULFCaypX1Rzu&#10;nXRuGTwwn5Py9K5vZIylwIV9/5LhJAeVdctkVARWXQQLoRdByM7GzvUrQK1ocoNNTW5WIQy2L9Ei&#10;pLNLrWa3ZpYVwDVfnUX/mFpramFxvt1Ftxu4B88srZdWNmvLG9XuWqmzWoR1cFcb8Cpas2Lbuk5h&#10;8BU2tlm/fm/z2t0NOAbferB7494WalzR7Wb7+uLqThNtXaENzjfHZyoDU+XL06V+ANR8dbjSRg9Y&#10;iJDnIEUu1gZzxUuTs2cGRz8YHDk6MPThgUO//977/2xw6Njo6Gls4+Pn4MM0lx8CZJ3LD1drs61O&#10;CZAVhGqjUwU6RQkrwCrsl9BSBVbJeAGiFRJo/AXLOocaonq+0MjXFmubN7avP7rt1qxArXhx7fHt&#10;3XvX0bU13ykNzA71TwKs9l0YPI8+N0atw9Oj43MTtKZAORLKlNYwcTEiQZ1SyHHl/+nAV2l1FGCz&#10;0ymbnQpSKlTlYDb4YWiYTGvWtonoQumaLMHEJ1DQqJ+guyyCY2uGXTFF0kOgTm4lJqwCe4g3M22i&#10;aDu0uKJP6XpKjS7tkewsbacu+FqrRw5zN6osiomCmje6iJkLDQYPFr5yq3bZKnMicBvSqDNgcGNM&#10;AUgRTRIs2FLYZa7S8ZKt9QAWQg6vWpNatmmVdFOsjqnmZCnsDKDPWvEi00YJC9G2CtEh96N42lEm&#10;Hitzsz5H3wXrHiVqjZZUwpyE7tbt28zGMEn0MgtfJU3kpEoCU0ZoEjVw6hAYDpW+xBqSqnoa5DxD&#10;qbCFFZlCG/fXqn50qNKHRRBxk5lTInjF82gCUYrECk8jDU3FWGoZQXqu0AXn3kgaq1JXUwrP2pBe&#10;8w9/yDhWhQlm+UQiyacgCjFCl8upW7+l4lhpI7F8Z2tcxoIapibAwKyEwTZqHAgyaTZLDaoM+Tin&#10;aSRwuDoN6nut1CHdEwwJMnziVcDjyiR55CBMI78oGTXmYfdyfwxHTlNfIUPXl7q0BN8i+SmhhAtx&#10;gxNbQVfSkE/ru2r5w2cHuTBy4wnQ8j4atXLkqL5UeRaDVWt2OC0Lf7rAlVjd6RuJd+D3QXLVruNE&#10;AjoSd+IxMldhdtQDE9YyF+PqXK5fdpYK6O7lUvXbKenAJJQTYYlt5v5tJ679E0v7tTNHJsP9dYkg&#10;JJgXZKWjBG+cUaulyyq2Z1GAOyHx3CU8xuLOTC5ZboF/30cEiho2SkUpE2RlL4YcROwOVByfOHxV&#10;moZPeoyigOUq1TFkleBZ/fB4vzyAXdpm7bHlG4SviK9SwWRiIBwBBneqqMmVTXIGUnUrQtO6/Lqk&#10;GWbIhOXePQjM80sEsYXjd3WPchbRHztJsul3gOM06QpFurrgdPKV0lypkC8XZ/O56dkZGzJBKtw7&#10;eBlmwgCu6NqKtjfAq6cunj1x7tThkx9+cOrogY8O7zt2EKWte468/+r+t944uOftI8Cur/9y369f&#10;O/TmpfHeYrtUWyqv7HZv3N9B71agVjRl/er7T779zWegWyUSBnD9HnQrNiiE//Tf/szqVrCvf/oD&#10;UOtvfktPJtCtT5/du3ljC65ApRqS2vlceZ5rn9K1dByE/fgabj1NSfzs+/l1OKon1+FrhL6up8M/&#10;SU1JUInrLLxnWa81t1FC7MCV8EF+saopVTMbcSR4gXBd1aFqTiPlsK2VbIzkv2ZT7d1DuksfMNgh&#10;1YfWqcmJVwyTHH1VfQrAZbBq7ap9ZAxZNTZUDyhBsoG36VxJmVTTlwyiFLobJPPrsGs1SAR+VMdT&#10;ugfLhZjuwd4ARAVZ2Vc2NUbFI4PYmMdmmIqvCNmyHFecVkBRSJ1J5AISr62h8400xGsbzdWN5gqa&#10;09AGKeNaVZhK5Emkaosm1+NKMwwdL8pEZVDEC8dyVkFW/yVnbRWo4BkKF8k3pt42usrC9zYlprUU&#10;OVt+WNypUausd03KEappUSFq9e0xky7y3UWnaBLTBcU6V6sBslrJ7buotjrIFYE+ZUtY1egugek1&#10;P47vui0NJcR8AWjNf+K32LcmTI8EBV3AmTyB3fCGQJHFk3KZksITn6GdLM2HkSZEFoouxGBcCYZ1&#10;Sdm7VQdM06NkQCXe1f5gzMBJ+czpydS/XLYlZ9fmMedxBtkzYa2E0HjHqmbzt75omh85Y/LYbPLk&#10;ZE90uOHjZGxp1GqqzedrNi84ZKtHBP+yHLCeRj7JwbK6JtZtXXyFxRujNgx0K39FBlThVCyfKhO8&#10;/rn08FgME6kKPbpMB/rAsjIS6xk049s5iTo9IigevBCvhLWe6w3DHBaITPA0pOlYtkm6Ao44aQfl&#10;YM7ziP2EeQ3F2cqRKDyNsR8QFK6SNaup2cdnxNunCmdiV7ukYunSL9p9ISmBbQtpuVG0XlDYGmyS&#10;RGIqi4rVUQ0SRBCRPuXabxjptIKyekymyhLQp2zCB19h0P/Cz8aVPHZTZJDnQMFsWAcePCpndZcg&#10;GQjHC2edFV+qc7KDbKZReKdQ18pmG7LGUSGZa9iiKoYXWfWutnnEwStSRLKA6EKBRagHJYpzAZuT&#10;/YFa8WL7KlSRcGBaXUHNEksr11DXStPgJcho24B5oB/ny7PzldkCTZgmSvWZVnduYakAeTDKWRdX&#10;8yubVUBWtrpZr7RXip3VErTBC5v1le3W1rUlSH8BWcGy3rhPjGrUir94jXcAX6/cWtu8ClO0am1x&#10;ttIl0TpZ7J0s9eWqg4XacKU1XutMNBZYPVvvTBSq/XNF9Lk5OTpxdHzy1OTkuf7+Qz2X9k+Mn52Y&#10;OA/UOjFxYWa2H9rgfGGsVJlqtPLthSrPZaUF4NpZRlNW2HLAxqYLlA7TS5yj5MFVIHOwrLOlGbS6&#10;qXara1c3bj26fevpPdgFs9XN80c3Pr67ee8qHJiKi9XLc8M9473wDb483n9p+OKFoYuDk0OErPOT&#10;kBbPVYF70Z21AciaejyivIeVb6kZA/EbY2K26CShIbxKTw7TrYRAiBSZJFKbEI9YBPSynsZmZOiI&#10;mVyQnEjtFoP7Towh6OL8PbMqiewyQSfEIlJUkkUzS6blHWdjLFk4Z0ZRETwJUqNHu4VZuK6CAuoC&#10;TLr6hwgnVPwJopUVfURHho4rypUw6rWk2YyWkaczPh6rDtkldMfXic2EBmk7JOn7rk/TvjvpuTP9&#10;68KziF+V+eJPE/BLXOpI2siNj4zARpYm0IQmfa8wuc7ILmiBLZkOkI0NfgjBpWGeL7jVEPyu6GjJ&#10;/NrEsaqAVXqLzsCqCuaJ6/GM+SR0EzJf9f4NSk0sY9Bib66+45HrYzEVG1UGfuAMEJkyKTs8rmwp&#10;ZE47oxAxipy54/nqlIEAwcVJEUe3HstKdUnJ+wnn8E2NKy0KIoeZWwmbPd5HXwGnSDyKkFnw4uIJ&#10;yrOWEwHOcXgdsfeY2zh5kiTaYWM5BbtSQQfZlfIs/qSma5Uyam7kFdBBGrLyMHiQKKixARJd9Lg0&#10;JDYbd0GNWIKBt2Zea0egVpd+OK/qZUVWZ1lfYk74HsCWK+MDFnk6q5jdx6DlVa9hQOu8EgN633Sl&#10;FM2mWobAh24bb5KGBd1q1XHWK4s5CKfAUlcnRuqyRMLxKKGj2lTJcSORweynaMBMFpv0C4TTSmNR&#10;fBG23pZgEOqbAvUQ8pPr7rIur5WfwgsRhHMcHpZKxhnMi5hl14AoyrXQA9jVjnR86sXoOjfHK5ke&#10;Ui27Kkf3Chi9KpjPTco4Lc0JTnvO1LjVKTjt4myOTMg9YBy06MpwkKjYAcASA5tyNjvcKmcNWTUG&#10;D7M54vANRRgQamTGyqsSXA4MpVqYbXf1hAF2jFUFYKktkDw1BLZ1kTMbYdLjWPfx16h1vlKESHh2&#10;PpcrzMFJGJ5MEzNToFthyEQ/4d5LH505cez0RwePHTly4oNjZz6CQvjQiQ/eO3pg37FDbx16b8+R&#10;fa8deBvY9bX9b766/41//c4vjlz4aK4xv7DZ3rq5evPB9oOPb3z8+f3nXz/+6vtn35Bu/QIi4UCt&#10;KGcFav1zoNafgFqxsQUOG7d+xRY43z6DJ9P9RzdhcFiqF+YraG8+Bw9CeAjDdxCxGUpj9KREZwff&#10;Iz2zBB0GrhlT4kDLHBJjXVFZkR1IPqOmuAwfLA90XK34jbyl0an/iTYWYC8RMGe/ZWEw9sBiSdkp&#10;EcSuo/ehUSuL7FhfKoFuGOVKvhtbMjcyuEjkItEWDiPBYxnriB4zvjAEyyCr9cYWHnuTNpBlt+KE&#10;dwAspTylFBf0p/lSWBSBaHUtq+tUV7bRKoKtZ9hLVcbC+F9Sr+R70b1pV17HQckSuAEeAmKodJaG&#10;Rysrr6zs7Cxsok0hgNxqfXkNL1TaGo1bXbNKp6XlZbglgVkF++rf8181cSUstJTXd0tQx0QzCz5d&#10;uYoON+774rarRPxxzlv4FZK6tFzCisVCWVe3WiTsS+wr65tN3J91MYJ4WM5aTD+omtlsLeA0Lh9s&#10;ivFzlCVz/2xFY9skIEbgRtr/iICGjQ1AZo0qYtCPiy24jYOGlVpYqNW17GqgFJpJ1eJGQ1e0JNZO&#10;dDoete5e46a9mEo67Loro2AVcOpoCcvd6YcKZyUwXO+q4S6lhz7GwUpkS2jnsWKTa/yvNdK4JsDY&#10;Qg4Q/QIdkUS1+DkwZxgLqbWs5jLTsLK1CAGtyVIRnsovqtGLyWHWSEh9bRhs4pGQT4u3JBBuQmBB&#10;i0TLRD6UFvup0z6poNDjLcJZz4aEEGzoGkZTsvaWGRoDBaMvpxK9nyjpFJMpJMa+qc4LCkU7EynB&#10;qnS2zh97InZUZ2RuGJ+CJ9GbslnW9XxRQaTMPT9spppLDtNOtn4RSlTs6FgnKA6hWQN43Wv+nAYS&#10;sjbJIiJa2iinqxw2XkhFnJZAGVCpCR6DAGFXrm1eibmQR/EPjezTuXAVVJpAfG9Su6kcRQGQRGii&#10;kqQAjIYcEVwqoAwVnwMXxjHUgiJui761lgfTexkhgpZnLdIivV0X5wZ3yotnQR5+Sz+H+FKKuFTs&#10;GlG1vFLBYnntx25ddEdsoGBCVAYT/CpNJIqQhpNOwqBugAqW1sHIoS8r/nZhpdtZasOXCGCvAl/7&#10;8uzU/Nh0fmKmNDkxN1Jr59uL87AOpgPT8tzqRmUNHW42a6hlXd1uLqxV2kKtS9tNF7KCSiVAJUzd&#10;uvVg59aD7ZsPtohgH+zgL9hXoNb1Kx20dS11JoudyVxteLzYM1u5PFcbKDZGah24E0/ht2qd8XJz&#10;KF++NJs/O507Pj17YnIKzOrpsbGTY6OnxsfOYANqHRk5PT3TNwezqOJkuTpbaxYWIddAy1n0nl3p&#10;tBdRyIr8F1ArWtEirFwCv1qmuml+vpJD67np8gw62SxuLV+9d+PesweoZb332WOYMN3+5MHOwxvL&#10;Nzaqa83h4njvZG8fUWv/8PTwAIpaYRo8PTJVmEGrG0DWUrNSalfLrUq+XmovdxBuig8RvWAf1Kj0&#10;M4mBEJPYEsGo5cEiISXAU2vEWOYxYlXgp9hRhCetkszMSCLLZ5kyCmkBpEsUc8IBL7xBei31jFEU&#10;zrDS6kQHyuJ8JGd1GW00DaYqWNygVb58P5SlIh7NOjp7IoqSo85W2BZDqkiVRCvKaLF57Lki1EyX&#10;dAqq9lTwqk45mKkYDZMMTH1ENebji3IPitpI4zFJCSJ3I8hKrawrHYiXAu8RtFgZwRBZ04L5sUCq&#10;L6V+nP5Xik2pH8unpfY0tYvHU5hKiTw2OBHjJyxkihV/gVqJpkLVTC0G7oXpU29Eg8qaBTolTmPM&#10;Kq41Wf5Eax9OCObhJfwmbeXej7zF9rPRlOhzcS4AB+BchnXXGoS84EoNZHQZp0SBbeYBuYzqAKRG&#10;Jgwj/6ZyRzpjUVBqNMLlmLnIUKWa4uYat3VlF9NjYNEwezdlZ4WkHINSlYSZKMS1SEy79kR6UTPD&#10;PC9BQaqj0+PDy6vFKETCzvx6qvS66dyfuGuCNKNWCM5Rt093K11Al5L6qRSRGBWqfnZ0QTjaxW2S&#10;GzSHTIgog25nJDNaErMKlxgPDxGtfiRJqIoPp8lW9NwON2yLvd3fVSUDcX9NoibNBRW5nrp9qDb4&#10;1dESz6eS1ExfTeiFlcJLoa+zLw6Fb4GNOWlw5dJ/ZaunHmSmV+RczZGpCy79gpZUjSJmkVxT4Nyo&#10;YbZV985ESCsREYJmIZffOzUcZyHDQmNXj0kJuQFrUQEh0tWl1xRH6JglY2YGzalb5211/MryS42l&#10;eUBgVRkrH7mvgMYSx7NHssMbAdqomZLvCZ84Jz4cxflv1qhG6NR1SeTTsoBB1yQcoaxTM0eSBUj+&#10;ZErf242JO+eRIzYTV6EEHE2YIMwBxeoScRwhLIVR2lpuVEs1dESdn83PTc5MjU1OCLti1RkA13qh&#10;F55M546fPYHGrR+ePnbq4pkPzxC17jm8b++HB94+/B5Ewm8d3vva/rdfP/D2H+999Y/e/fW7x97v&#10;nxnsbrQ2b6wgg3zv6bWnn9379KtHX3z3FIZMQK0QCf/md99AJGyulXj13/38ZwCu/46MqzyZvibd&#10;+sNnX3z9FHTr+vZiqZ6fLc5MzU8hYwuiFRQrFAG1bgMiYdxrx0KOb72RHUGMino0vcBD6o6bpjeS&#10;RNFySJNALn8Txa2g2jkLYxl5ixK2mGFySL8hyMqQSa1Agm5VjaRpUnmjulFLABPjWASoJvCIMmjL&#10;SnovylCThZKIUIJn2cfyGBzPG53aqMmFrBGiC4JhP+LYCJijctMvQN5Iz0wuFFCFzU0poYW1EmtO&#10;ZXsEBAseFIgULCsOCYAcWl/jVQJUVO2yBywIWP7lZ9TwhtbEAJUGd6qIZDdWewgTna+jkGsZOmH8&#10;LXXAnVKFLIqVBbJhyLSMOk/UqS6gWhWYlkSzgLX9hKmH9j+V8tQ5hyMRKM1AeupZ5BrXIM1Vb8km&#10;SCJmzbgCuzIBoEvGHap9qDoU4WMSneoG433sRIbDhEBhSC1cl+y2ZBYlwhpnTo9i1ZQSxNLgl/CV&#10;VbXiSC2CNWoFxkAzHlbhSmUqiSlHqh2kIkmGJIcgq7lEySqsrSVeNa1qaSj5zARu/XkMTaM1kqKq&#10;VCaQFoSWGxgTIbzswuHZpaBJshjX6OwkhbAsixhzqC4iSGM/GNljQL2u0LJ/OlI+UewqHjLWCcI8&#10;LMAu7hXnqRTAS7ZVxPDiac1y08KEXRnYasyrPqdjTW2qHQq5LJ4HO0LxhSy1fB3SP+Nu4sZhDpWJ&#10;Nm+9MnlEfTFTCLg6ZUhlS+r+vIy4ii1eyX/aMQ/fEqVse1sKMARxQy+URLmGf7E8YI0RIczPMKqQ&#10;2JUSDt0dP6IutYd/GBJFlF68EIo4GRn6ZEVFAuqWmZEgpfTfzjSOJxSAKhutPgoKcJmMF4Fg0Wyk&#10;ihnqRfaatYIG7dIAK93ggqjwBZHyVtWz5paxhjljqsk0zotxYULsvJiRrhbnqXuXllv2N1d+ERdK&#10;OmFqrkKcLLiOu8wYxblwJwgs3lO8ZZCQ7Pghd+GNEwVEkOA2A8z1CrKiD7C6cehSAMGyUO0KqAwc&#10;ksImvuBqrQat7MAB7WW0hWTPTMSmHdCP8NFFw1JYE2GjaLZZAtGaK03BN7hQmy7WptoLcy0wnwsz&#10;7aXZxdUitMGrqGXdqK5ut1a2m/ANbq2W0PAGrVk3ri1cJWQFWN1GR9bbD7fvYHu0A/sl4tW7m1fu&#10;rIOGhTx4ebvRWJ4vNMfmGsPT5f7x/IWZSr8hKyjWJgyfFmdq7ZFira9Y6SlVe/Oli/P5C+PjJyfG&#10;T4+PnRofPTUxfm5mumd8/Dy26ZnL8/lRQNZqfb7RKiENjOJVtPBROSu4VliSdAHIaRfcRSd36Jrm&#10;8kCt1XkQrejO2lzr7N69fvvJvfufwn7pKVhWQNZrT+6s3tqqrjVmmnM905f7py73j/f1jFzsGe2F&#10;A9Pg5AA8mXJl7KeATHOtW4d7MBTCcGNSuIbHkKjVPIllwIpE5bgj/sSKWXMsHgBKJBFX0EnICRdH&#10;mQoKVYhIvtFj0sGZcR1eZ2V1lstmwa4xj0GLQUVQK4rFDXQNUB2DMkwMro9CO4M341JhV8JCB7t+&#10;fASnKY510sSsKQYbBrmcn6hbFuXCIBiDU5kjZOVIHat1k6te6SEsFB29Ovx0S9rAyNXyXbeYCpjt&#10;KvHQSkimmyrz1yA60Gv/lqAFY24nCAz8TIPg65qsbETJB1DQJSYB/7quJ6knPeZJfBG1vqJcVLkn&#10;1KSIym7GiuYTHIrzshOPxcBGjM4uGfqKreJxmmP0nfXw8PUxkDOvyHhd7b61fPC+GLh6lvNXfGE1&#10;gbueFk2br0KNFtOdDsDFzCR50B0ACVxBVpduCvUpBxGeRhGd+yppsRBBSnjAg5FqRjWNuqRGILye&#10;aviBdzxaTO4ZY7gjNwekUio+bOEcX+oXpyAEG4WCmQLTGCZi3FUqcfxo+HrikOiTJ5m6LimGt3h+&#10;Gb/zyDXs/eg5e2gohcOwjNxjRsOGxKzZUZ074ZC5Uz93xJ8aZk5hWOwdmgVlIgzdDWtNaOt3nTvQ&#10;7XavqTBJjiSL3+evC2xb9U3z3peynHy+/Dxq3OosrDwPrK6nng++65l9XgLt+rlEqitx5n7msqYX&#10;y+osEtQTuvirWlwwaMXEJnzIRAzCABYsmMPUOapC1SBZ4lgWRLCcQTsUjcwzYvWyjB4YiSULHycj&#10;nAUQZOUUZGTuoaVkTQi+nEPHkWe33hOd7low8MojSE4lRRiGXJNJQ56sR6/ST9wh459wVFKTVbEU&#10;gVcFk4xF/QQ5nIvoQlo2E90cWmE6pcSQei6YP/AFMYjFJ+k1oPateu4oBwCgBWplR5xOq1QrzxXn&#10;54p54NUpQNbx0b6hywMjg4OjQ5cu955l79ZzZy6dO33xLFDr0TMfHTl19N0j7wO1vnlw7xsH3vnD&#10;Pb/8wz2/Et2KAtd3gFpPDZ2rLBZWrnSv3tu4/Wj38acobX3w2TePv/rh2bc/fvYDqNSfv4JC2DbC&#10;JFr/3U9/gr//Fn9/+ycwE/7ddz/+9DXp1u8++eT5wxu3d9FiYL6cA3AFaq20axAJV7sNVLeCcWWj&#10;cvVA8mObJB4hXeRdc/mVqCbXqTo2ZqSd8CRJNXGhxgiUdidDZvIu9hxl6oGZ/ewOusRUITHr/hQw&#10;q8jTikuBGjv+ZKSoTYwNNY0CQtxrVOmGruryaoBApB3FidluQxKMndhdiMZOotC8Z2MQ62otFQb7&#10;qIJNEqFGrQBcipOJRdHAxm1v8JpVqdQMk2gFgpVllG2lVMQb7WTZ2RUAGDsxS0w2VHum5U1Ay41X&#10;gFwFiCHixWOwCv8kkLBqPINzM4HLpjrsDCtKMKCgLpwddIVkeFlFcoZVrxrVAOQw7k/8JO+cKEp7&#10;IMV9BQZgYsBexCo99UUR3boCtGZ4hhtm4WsCtLalemHnQ4i1FDDDDC01wPoAITR4SHGtBor4i/9F&#10;dSstmlBqyB48OADxqypqZRMRVvZGY1j8E2/yaVeCJFhHDUS3Ywod79oqcG99sWMizhwjJg7gWH/F&#10;FtKuRIUzkw6AbsAuYXWNNY9ZY0IonReByZgQEttYmO8bKSk6iWJUeyylOnvkgPG88VlKNsiE0H42&#10;TOpqrpSSRJ2mdai8wtSyaup3nS1un4/fu3JWSZfCj2tQf1lOLstLad0l5OPtThkgYXvNodETGTMC&#10;hybmRDyilliIZ3YxhgS6CYzRJJMNkzCs8bSI7aTXPBIzQq18UHnwemKV33qRvAzPQM3ItheyX4J7&#10;GkkRzcA3ij81rTMdlW4NrQ6sxZUXER6tiLQcc9gbzAGHoy5FRXGVPNc7Ck+aKK7BVhvS7DT5Ujr+&#10;sPGME/C8m1BgyofdiNoSMtfWKsjzj4Z8RSCf67EmRwZbRo/6rghbm7ar1j9zHHWwaJWa4znfRPG9&#10;HAyqyiY3ghyBToGOkVzytU7bcUr1TpzcvTwzHmWambLM4H/4u84Kc5bMLFVov5Sif1wQ9X1VOatq&#10;bhN/hctl8w8muaE8lJcpXpB+hIC23q0DzpVgqNCCfVENjva54vR8aXq+PFFpTrYWcgvL8wsr84Cs&#10;JFohLlkvQx4MrhVEa2et1FwudNYqrGi90tm8DvslolZYLsEx+OHH1x48vXr38S6AK1DrlTtruzJh&#10;AmRtrxYr3el8Y3S60j9ZvDRT6ZtvDFU74/XuRGc511maanVHa82BYuViLn8Cfwvlnrn588PDH44O&#10;fzQxfmZm5uLsTM/8/CDkwZOTl+bnR8uVmVojX28VOxC1rLJAF3gVYmAU67JeN4Brq9IswzcYay0b&#10;tJZmJwtTlW51+/buzSd376Gc9bMnDz5/CoXwtae3N+5daW4tTNSmB/Mj58Yv9Uz0CrX2QB4M1ArG&#10;FSZMYFnztWIR3eoAWbuN1hJ4NlEQ24ZthoWMehGfyXITTxxRqzxj2e/XkbGrnmxXhggeD2Ykkty3&#10;SfSIYaFBKUGRygKN6FIwSiScfIzozaMwVHg4WaQ4pncdnQ7VpIpJDJupwA4gZKKOtv0UOFGC1sr4&#10;S22wsIckdnyujdMMb0yWArTLespqT/6KFaeOa+OQ2AU06gmFdRku+zRVbxmEjKldvQnQHs69fOhU&#10;J2+yznS0WVZPNVsMtcnO6ZHXdY7fUkitq8pw+aWCK4e2nspMljIEj0JTQuh4Tm1TrD5VnrIEXaK7&#10;ALP+0g8LiBKCuhbRINxV8d6tkw6aVaKSNsTDAlTefK007ajQ0RMayVXr7sInD3vA+7j4nlKcDfGN&#10;doLA92X72tVQvkivq5so910BZrH0PGylz4KuJIbRjORo22cngGQNVyRJjUhfnsMNXw2qrah0lsGf&#10;gV86jkqmGOJUMVsGxuYMabSfodYMr2rAxy32xMv/Eh3t4yQdp8QBU5kSCDAdY9F1wqum/YUSme40&#10;vDGE80KjlUJV4nFno67VImENcsoNsGeDfE374eON/zICESBREalrp60cVo4V73j9Mp40Ss/WODmv&#10;4lYaUMUjYHDL/Zg2x2HL6dqLjllNV2b6RjjZ4c/7gDVjxC9m11ZXT2SyEgQqokGuk7oJE/VI+uD9&#10;SFqpcgEz28YV7Iewk9+i7jpQut0f3GXHSvUkJOFso8efRnQvtMF8LgxBJekPtRGPhOcr7X2sv7JQ&#10;wiiy8YQRrNJegdVxJElL/CKKiGTEy1Jz8ZyKLQlHtbYqK2RaT1Sepe/K5qhZoEaUl2aDW90pQ2X2&#10;U8Ck7TQKg6ukn9L15OZse9DFjmpEdUjOEGXkhtO4mxnSRgqp2qqDay2Ui6VqZWY+NzE1SRvhoQFU&#10;t8KcqecyPJnOne05jwJXAtdLZz88dezgiSPvHHl/39GDrx/Yg+1X+95gaevhd98+8t57R/e/+9H+&#10;gxePTlUnFraaWIVvPtx++MnNj7+4/9k3T778/mOi1p/hJPw1RMI//9kPv1PnGwLXbINsGP/1u29/&#10;/O2X33z/6edfPX3w6PbyWhci4Xx1Hh7CuVqeaiNi1xarW1GpKz/8LMekwRzMpNGmrLbEo6oijE09&#10;JSpEzJxxWolxlfuR+RuRZ8lrhrnC1P/CMTnfIaNLcR/hhnGjBZiMn9X1M8CCcCwBJONk0ulGmPr1&#10;8IsxuABkZYWtmT/xsS7bNMQVc0PEq7JYAlToCgEv4dlrN1yDEQNX8cOEr4Bv8GFa291F0SlhC+S+&#10;tE3aXdu9Au4NqBUNZbCBAWXBKpBqoFACXXVzxXh7Uc5qwhbfYiGqu7bK3oleSwgaVdqKz6Nfa+BV&#10;8asw/gWuk5eSEGDG+OH4xM+q7nQR2AZzNLrr4HoR7oMAtAQXt8rtaG2uS24z2rqqu4koSlwyo1DA&#10;2qwcFPvXgZLYdBmxAQNlrio1BiZBlTNQk1WyzDGIjKZHlF7DfDh9hRcX35JpcKDWkGKrlywVwiqv&#10;BQyDtlbNPEl7qnMs5b6E2Ww8KG0kZrFoo5ryJUKzQrb8ogumQ5jBwl0CJ6IIqtUpEYkRnHq3YLe4&#10;PhRd4yolI2LQvBYYq1SaL+zGpDBChcRE+8wRmMvFPw32MKadvDGW5oSl4ydSpUWTiE1Rl+JpMYVF&#10;/oY5Hs1Zen6oNSWKMxGtPkBy4uGAxi0jwJajMrMSUX1qIKem5yFzYjSQJCVEU3J1CorYyR5J4UmA&#10;Y8+QQPjxyHhL5gjDLcByFBy23M9CC03CU45qnHa1QnC06MHjFdMVoOxBNeJSBQvT6iAZzQRLqdyw&#10;dK2e7kVQRPUIxTYKBCOtSPKct4aWTg5xZNSkntFK1TsvAAROhbAs47Kdx5yletSISsN2KIqanMJM&#10;xAvT8wZvrqYwdPSyLV03DiOz9V9B3YjsE0CFIY7E4kdXfQXuanlnBwhFitYKGvG6BsaZDkeZxhKB&#10;WpViD5JceJhBgJs3oIMZRH34bLR24NHqulETpZ2IrDaXqwDL/AZkvQxuwHRFQ0UljLWWu3GF0uEZ&#10;aFHAIW8Ph/4KVnCnwBFR5ofNtYJArWBZSYJpA9GqCs8KGEjoZkG05su5ydzobH6s2hhrL8x2FmdA&#10;eza6k62lmUV0ZwXLCrvgtXKH5azFzlqxuZLvrJXRr3Xj6sL29eWdG8uwCL73+MqjZ9effnrr0bMb&#10;AK5Erfc2d26vblxfWNisAuvWFnP51miuPgiKdap4qdgareIn2AZ2ur001Vkcb3SGqo2+Sr23WD5b&#10;rvbMFS5OTZ8eGvpgeOjo2OjJmRkg1cvz8wO5HP4OFUuT9Wa+1SlDG7zADYJn1uiirhUsRhh1jQAA&#10;//RJREFUK9r5LMAhabGJDcgc+BwdbmZK07PlmdpCbePa5t0n9+49ewjvpbvPH4NovfXs3tb9q53d&#10;pVw7358b7Jvqvzh68fzQub6x3t7Rnr6R3qHJobHZiXy1WGhUsDUWW1XaETdgpwGC0bEaaUNiV0Am&#10;hqF4h3yX8iwYbE4uEKrRb5P6gpA2UCFJfYrfVE0shxluNMaP0KlzOhGye1emUhmmUzHuVE5Qixhd&#10;VhgqmeICVzOKVksSDOPrjLwDaFEEK/kr2SqBAWJaMnUkVPmw8HjC1FdqYde7mpHTfyllQ02E7WdM&#10;olpkaDzgTI32zA8kIzF1+lGcTRue1LXSUT4BDx4KkboZ/uFTma4Mw1bq8LnhY1vXdqU1pdjSrKN/&#10;Wr8YgMTAVWekZzYMIIxdowYhTjCzDtY5EhtbRZzmB4EH5qMZMwkiiqvU3VFpnySaVrG6uFGqVFtJ&#10;KSC2IRbJOt0LM3sJGBjc8vq4bCFBdIXLiapSjUNUHAixG64TJ3i28VEZERnJ4ALq1gshSwXtycc3&#10;naOFF59JBAIwTYyeNpXDjTjeA9LFhxpg1iQHQPU7BgA+WqcV8CyoGsU6eUl/Q54q/x5BRAEPDtdg&#10;pIP1DQCsXUmeGnbNxqihfJH4k6WtuCabqpJwUoB4NWmPjZeYQYhyWQFgYTnuaovOwLRPc0mqRBOc&#10;V0WM4yuJIuOcHO2ChIIEhHiLreu2rtiDitCXTE48VkpqaOep+NaZLGUc+Gh4/cVfPaQq5xYrK8zj&#10;EcJBjh0G1/2CAFfKI7k6i+LmOPTUobNgyKFhHKXsUQ4QdfWIDYL6jtJW2S/pKbNw2gkOVo2Kao62&#10;yZbTK4lvx2PlqjgrInGTqmElsmCbXJT0q4A2LIW1THtvKT3HfFk2ROW4IWmG0kby/g3NszIvAsC6&#10;BYLxUoQJ2Os0ec2dgtGwt/EHpVX4gEVPllgLe7OVA0bstloGyNWcQ5ePOY3HCZ8ipkI6TxOjYxJn&#10;UnRfmOx4KSURgRnDHpk8M70uiTIVhfwnBQ4g+fHgN7ooGa2g/02hAifhAkXCs9OjUxNs3zo+cnlk&#10;8HzfpYuXey/0Xzp5/jSKWsOK6SitmKgTPrKPwPXgnjcPvvPWoXffPvTu6wdAt7772tG9J0fOlxcr&#10;69eWr2GNfnr18fPbz795/LlEwt//9kuIhIlaIRI2av3z3/4Z5MEiXf+M1a0//Pwn38GW6dsfPvvy&#10;m08+/uTh1u4aYgY2jSvnpktzxUa50CwDuMKQqdIh6YpbnIUoGtJSGir2sxGdbZYk8SN/7jjWANVR&#10;vf8pWMiw02V6CMU9aTuwpCcTq6gYwhkGO5Y2mMQGREqjHxGEchW2sDSCavNARrbW96WyTZFPSSes&#10;wmZ2ciG4o2iR4IK1irD8DWtiwmN9N5yBiY0lDDZfSFSpAN6vAXPoHrxDZhWo0qDUeBU4s0lDX0At&#10;YCgyqOzImvhVAE9sEgmzhJWq4C2wymqlIwCsPjW0GrY9sA2cTMO+AloV/CrAKrhWUaxhUWXTIDOf&#10;/Jr67fDL4AmFSGVqTJKakT2AjZqgqhkMfZ/dM4aY0w5MqaKVfVlxw6J/Ea9X8OaBNMLASgx1+AkF&#10;vxo9V7mskgF3PS1NpQinmUJQI906eu2wPpYvgJzNspJZdY9dMocBjwHGjF2xH9488m+Ebe6zRDUs&#10;JEwsNnDhq26zDZCE5cSIiqzXQIzRlnTCmYbWSxeLYzdVwCk62i5W5qJ5oeQn7GFtAln8JHACpiTm&#10;XZJUnQjWdHT6cFLMqyYBc5aLuVWlSdLbdfm42lktqxNFSm8z56dDIrjFx6LhSmpXIxKAdwF4lagV&#10;PXJeKuXFzJtRH2L27OcU6X/HCqaaDar1uxhwfNOcLQ6AM6a6MFsP7OnAE7FJUT3hvODaIclV0gKC&#10;i0grCJci+yJuR7eJUTI587gsdDHlQ7WDI7Q1rvtuaaZwFp9zvWEbNjcBckTOY9bxiPXleoyPkSq5&#10;uss5WmlOp8FwlXjZyeSQw/Rl4Ylo3nE6LRLqOnIl+8OYzqlobpwZKaqMFUs/p9OXISEDfS6uFMJJ&#10;t+ayIhhXYN6EeaDRAq6D+QSjcS/tTpF6LVScKt5VTKyjOq6drD61qJI3zsBbyF/Z68T34up5vU+G&#10;kIzVHElrnRYjxMwFUQQcg9ZRpActFlRteAfQ1N6tdg0V12GlqBdvRaKOjNUmUZyVwi+Sq8z4MrBj&#10;Jwl7wyg7zoJDFLWCawXRioXHGwyK5kuz03Pjpep0Z2GmuwwYOQP+s7U4DYoVRCtQ6+pWA/JgbO2V&#10;wuJGZWmzDsi6utuCb/AV+AbfWr15b/POw53Hz248+eTWw49v3H18BdTr9Xsb2zeWV6+0m6vF+tJ8&#10;qT0xU70MojVXHchVLxeaI5XOOH6FkHV5utkdqTX7y7VLpeqFSr2nWLo4MX18cPDQ4MDh0ZHjo6Mn&#10;pmcuTk9dmprqYUXr/EitNtto5rvIZa20uouNdrfWWWw0YQyBZXETcVUXxsiArJAHA6IX6+isOj1R&#10;mIKn4urO6o37N+8/e/jg+ZO7n0IY/PDmx/euwGri+nphsTIyN3J5oq9/vHdgvP/i0Hn4MMFAeHhq&#10;aGJuYroIthZt1itYntW0oAnUClmUrJgWpOklMjSlY7qViI5pBXFuxJmmPjiMpSFnOtKO0yyEDjTC&#10;IeGFHwPD4xN5Vt96M67OX4SvrIS45hgFVwhODAyMrxzSMYzTtxQNvxCp4ggVplMaoPFGfBIpEmVt&#10;QojovjsKzvDXH5AAmD5MUq2ztNUEVIJJ7s7HqF2oJi6OhqiEmsGYRWNYHDkjbGVbrBrwwDbB4gvi&#10;a2KqWTg8WqH4wfQjgBPHBVeyQBMX412csoSXukSRLFNZlBNeAjbMKxlm4AmyI5RD3kBlGQuafFmM&#10;6Cw/MWr1nTXIkRxOeN65uZQdEzaTUEUfNoOtyPiFqpmQRvNDUNCgshFDU6sZDW98vpxDhIq5q1Qo&#10;6ApVIS5NDsl8KybP5FoU+g4hXsXoJi3jZvnaGl1r5pG054Vpp1vdprRFApZOZGg+NENIXwCnXei7&#10;Q0knD9sqbmpSSOtZTBuJPM/DuCDANqb9vUN8C0uJxepOOFqcYuRMTJJSlmZEbYK9o6JrM9gCbwEL&#10;X6C4UCDHiobDg7uMxAJyctKRaMDTMExOATwXr3TOQQR57gSrKs8jsZvkErrXyoGGsN/5I/quGbFr&#10;WIpndkfTZBBlftKkvVYNAmOvGl50sBOUFus+BnDCMVi6bEW08wV65KX0SSJhr9oeeF5BvOD667ZN&#10;8rOMY/PO8aYSXmJxVVZtAzDfIHGt4VNlZzgehtpEK5nFxcgpM2YBVNzr2VIVwiHDtpraN9Q6rCzD&#10;4mPDYTuNlZZO5YA0v6miErX0wjB6io1F9fwqmeJh6UDCet10gxhgCMoyN8Q5Ibr7+qEwPY4P+5A8&#10;7D114/LKxCSy6iZafZc9aP28sKiV2Ng/HV7cCEVQ18qJd2kB8mBcNL7TQc1Oo1At5SvF2cI86Nbp&#10;+dzYNHqFDw+MDvUO9vcND1wa6AXLeurSmePnTx0+8aENhMG4oqj1tfcpDH513xtvH96759De195/&#10;E7zrG0f37rvwwVQ9t7S7sHtn/c7jq/efXf/kq4cErvBkgpPwT1+htPW3f0Ib4XBj+rc/obSV1a1q&#10;3/q7P/kedOsPP3759XfPn3/+5Nadq82FWhHt8RoErqVWBWUyqJGBJaGMCbua52MqVjjEwE/0gFIM&#10;LhZzU1aRRgrGGI6ag2H5hmjYTDzMkBsFXJTsqakHSyxVH4diTqhnE4J16Gi8gw/QbCkZKRlhincV&#10;KmFwGNDUEEBcRaiFM3WxGVcjMiWUo1cIAYKspFzBZ17XLVij7U2CrJZJ8oCFV+0eTMtf9UDJSlLB&#10;iNJjaRUk5UqD3KT5RTKuxLRSBdP0l/woKcnMNcotVM24qv0nXZ3oFkx6mfskiIWHMJhVoOEwemI7&#10;WtapAgfKa5d4yb5PtiEWRiVKxDeF+0P9TCgYamH3dzHcZeCLCyoOk//EC7eWsUKVlyk0w/QcEpRS&#10;QC/LWcuvbS8kq6fIXiTQGAdmUB6SWhw8+UneQkBWgEOzrziXSrcDmGqJuayrSK6ykBUQl2phn+8y&#10;aFUV6LLW1LQwMS1bvEbfGvOfifkkYgnFUfLgwTupcJellfUlYPhA78bnJKXZ7pXqZQN+A2Bz7qr5&#10;5KBRsS4HtC4mLzgul1/zCmhXhn8uN/WFsmzY1b/mUY0JxVFzxtEk6GyQ5A2hDdDHUgU/b5zYEnye&#10;Nlp69vgTllgLuyqnQJ2tidaXWjVY1hsGtviAZkOEqllaKByhsXOHDhlqNf9pyMoHQxkN2ws5QrL8&#10;VQDVsIrHKX0dxQ9Uq9q8gaEPT1YlZ26UakEdj9nLLXeoxZusheAcYg7Ms1pBRSOLpTRqNeuIb7kH&#10;o7LF4o48O0TRPGG5fo7KHwFdyZt1qXFsjlABpJkdCCGNzaK8MCOm4U84BRvhaeKjbPWEdYv+ilGm&#10;wsVVWVhaUKYoR950HpPRJso0haperQt6iUlw/JrSrqH0M2S1namuZBDReoeyz6UtjHAQvzLnTPY5&#10;BhI2jiYbQLxKy9+VTZIzWC/FcW1vKka3rg8nrjBaurtkvKQocG3jCg0zbPqC3LZCdsRt7H9jEyax&#10;rHgSIWCjsy6gHd2JmiX0Xpsroc1MPl+araDUszPXXZptdCcAWZuLU4tr86tbVVgHrwCjbqJBK6yY&#10;6qs7rbWdFnyV1nbb0P3u3Fy+fmf9BuyC1ZoVdCvKWe8+AmRFUes2ylmXd5sLW7Xa8nyxPQGwOlPu&#10;n6sOFBrDtS4cg6daS9Od5RlA1u7yVLMzXGv0lQFZaxcbjcu5OVgHfzQxcWJ05NjQ0FHUtcJJeGTk&#10;zORkz+RUb74w2mwX2iBa4USDbbnVXWqaZYVIGNpgGSOjDx6y18X52vx0aWa8MFVoFVd2V24+vHX3&#10;4/v3P3306POn+Hvr4/u7D2+swIFptTFemgCz2jtyCeRq30jPxYHzPcOX+kf7ByYG4T8BYXC1Xa91&#10;m2gND4oVfwFc3dXGpiZEp3IuEbPHO444hoV2imxSniX4q4CRgqxiokiZSu9K7SuxpVgyhqehP4/m&#10;nCLYSVsZhxiFOg52xxdl/R22kt+QvDAUiaJDXfInfCWgFTyS20Ko4+uuZKXIYeNpVeiGQcjn1DEc&#10;gUGUvG7v3riGlq20ZbqKZVvPo2J9M6Wq54zengFBVTin8O4lkjCoOT3R1KPaS5ZhK+NOMavbV6/g&#10;h+LZ1IzEKDOVxmUwSe2FWN3NSlddFoz/jV1fCkIO1zvYQk+wRNxpVIoGGY5jBt/iX5eoWxFtqoRM&#10;JLMEwwmSGSmJijQIdwDNYMvyDcdqzog5pNbJKt0mzirhgRf1zwkzMK+BKo8FwIlgLINrTUdFTtUo&#10;0aCdA1IibWMSeTsz3eCcmn1lBUdVEUpXXidEwr41oKPyqpy35eGHnXtN9CyqUSSHleQtrxHI/RtM&#10;Mr+Qmic5WeAxadIV90gFrvYakGrGJOpLZk7yY9fqg3Mh5c7khdY1JlZMuAmZQBn+kow83LzYSAnv&#10;6xyVxYunidfEkzwPlcqUSMjiAFDMmaSzNhCSEEDiCO2NNteJKhfi0l1jIkkbrhVAiJnGF0Mras4z&#10;it7yeGq/fWAK4fCmvRj4XGhWtxszoaNUGyrOdIlmdB/lWsmJRXSiBliciAeY8bCFDPo53HT1B5bE&#10;Q48VbigPxihLOSNVU8soWBZQZA5j0U+qDZ+Xs2Dm58UtEydbI22xQJqaeF7YMwA/zsvV/gA27ApG&#10;rwp9nmOV58X7IhBrDKlJKbqX+2HJsvzG7Rrb/CueNmXlqFBTiEXAwFyDp9//PxLbsF+/EnSo8iA8&#10;FwusEmyW3EN31mXkL/kO6HFTxhnDTDEMT1xCdMI2kQoiGPW8kF1IDXhUyNoCWIWhVxMqsEU2cSWR&#10;Dn3W0kIFOuFGJQe6tTg/NTczNDE2MD4+OD56aaCvZ7Cvf3jg4kDv+f6LQK3Hzh5HXeuB44cPHj+M&#10;v+9+sO+tQ++8eXDPniPvAbv+et/rbxx4++0je/ccf//sRE9rs7l5c/X6g907T68/+fz+sy8fALV+&#10;/ZvPvktOwuBaw5CJTsJkXP/MXXD+7Dc/CbV++/1nX3z19PHT2+tbaFeD1C0o1nIZgUSrXOlUawtY&#10;GRtoo4DbqoQLjbjQxkmXmhfZwaFjHs8kjhit1KNkBjOMxB0c55L+qTA1Ylq50rD+jiET8xqcefBX&#10;gTEDZixV+icDS9XQgWslOWcLJbO4Lr5TuR9rVv1hIWcypUlCbPDMjYV+wgsWkOJFep9UmVR4RCKm&#10;VQ1fzdPa3gnNSkhnup4xyk3VUAd7o8NulKQCdtI/CbWlAIYyCqakl567RLBsYCOkqXY46pRD31xa&#10;N5klNXXn7qokaaXTZCnrKlAJ2dpX7Eos4EoLX1eimrcE72qA+uK4BVOBZtOO1DhIv2rUavGngSvJ&#10;TDFRJFql/m3TBonsIr4ujA6mlFBWolPTcc5KBmQ19Lfu1LvFXxa7SiWbnaohtDyHecI4HvwcICuP&#10;ISS4PDubHoWUlCrf+BXKdOE1RRdlIjTz0a6AlTUUbzPIRlOX5mNhV0jCU+durtxo0EMZzCpHM7Ec&#10;SHBytvzdVIpthpMgU7sSWccExkucMy4CfYOtjnbvH9+XF1fG8gPRmMJpxJ96HiwG5mW3Wt3UpV9Y&#10;cgA+ELOY0LUNPHzwIjDVEYc5IVlD4f3siplIxyYhcfyiPYdcRypekTVUbAIGrM76WAZSltRa9qyJ&#10;TyRksi+KSfAl+zt735GfpGtZGCwZ+DEIlkIYoLRNeQPvJkhXTA3mdnQk6potdz7Tjw4LMO+rvWEk&#10;8mOxTPV1hLVodUALEETMhNlOdPnwQvuhGAUYTAlpYy3bcviqSmymchEFW5roxbUaKrvYD8epmc55&#10;XCVWZdbvwEWrvgxCJChSvoOZCM0mFD2aaPUBKEmvCijFqVJtIdSzXi45Nyj/KrWY0vw+Tu0fq5Ek&#10;uFHOyggsWsnxk6hf1ZIGMT+Vigo4giIwg5Rl+h2yKN6Supio1X6t2D+mXWp6UaqqOCy61Ys1tdcI&#10;LlTcEbaFZFDI9P/WNUJcVy0CpqIGiUrjHVxbVdogLECEJKccaVm7Qq0VoFZUexaq87ApyhWnqvWZ&#10;djfXpivSFBq0LqzmVjeDaAXFurheXdlqgl8FfCVepTCYLCusg4FXb97fvHl3A6gVkBV/4SGMitar&#10;d9Y3rnU7G+X6Sr7UnZ5vjk4Ve3MVotZiY6ixAG1wQNbO4kSjPVRv9QOvVqqErJXSxcmJD8bHP5yc&#10;PDUxgQatMGQ6Mz5+FpC1WByfzQ2VypOArFC9QCEsurXdXWpBJIzSVvCrsEem11SnigoctGadyE+O&#10;5ienq7mFze61e0g237//yUPgVfgw3fv00fXHt9dubTfWWvPN+aHZwb6xvt5hoNae/tG+CwPnsQ2M&#10;DwxPjcLuH8EEyFUA10qrBtdWOOUAuwK1ptiOCQgFeYSvCtfEM6TWI2YLI6gSIc+hqDJLr9kJtVL0&#10;jtnACFAwQGPSGgcpJ81wOqh1pskbH6iXqBv8E78I3ezWNfQ0J+UrfxoG4imSc4mgoUt0f8GThVpW&#10;PqcwiiBYhVKUyoiMecgOCaN05/pVHIzRnWGeGVRF0rRowl8W4kZnHaJi4VjF0AaNVj6LcJMkNWxv&#10;ArWyCYdQK+q3pZc2pHepp9YCzjmpXQcmaj5rQv5iigTvzTc6kubMJmWgYV5WEYAnaPf6VVX3sT5c&#10;7WrVhlHPsq68s4G8UEahVFI4ZRbIJCbAmM08gUebHJmrSdmBUoXsVkpQKrvdhFqFeIVYXppsZSuN&#10;pQ35a/bBXudBUriY6WkNP1IHEc5InhsTT0hAKJhEfj4dnmeVF9QQx6eajiSKWFNfTNGe5HkpjJ1i&#10;YgzG+4UnkOc9pzawwwQPhM2yaw5KnFoqBBhRIOpLHXmWYMgjqcGzAGUn3bXhBC4j7o4gDZESDhgZ&#10;DQ9OnRGnUDoJMwkIw1JWj5t7p2paT1awi7pKTrwayJnbzEgzrVkxCbuZMLnWkHlTzhpnqmEvGtaL&#10;TrQwtcEy9p+k3QQ/sfqwoooH5iSsbxM1F6qIFnokL50upsazIJARlJZIJkTMpmqIuupS2YE0MJRd&#10;4j6VcVCPKJUEmw0zjYxfdxjpNJaTHRwtslYy5jQvmq1oCbXyfylrdwfjwIpUl2iB0yBR62a3YtbP&#10;hTWacnwIOXih7FBoWO5hk/LFeq71+LwQ8SaemS4hvv7haBjks3Yo2KPHnKttaMTkF6WaZNPj2nkw&#10;pZjilJKTsZwSTwKfkcVzjsNDzsGJAbOnDvsjKglCubsyWUxh69a7SEEIX0YYTlpR2afsBtA+NDtu&#10;Q0DMDznYQqfabqDAtVCrzBRhojAzODE2NDkxMjXeM3y5dwi9W3thxYTq1jOXzn507sSxcyfgyQS1&#10;8KGTRw6dQu9WdME5sPfD93/x7qu/eu91Uq/733z3o31H+06Uloqr1xav3Nu69fjqw+d3n35x7/m3&#10;T+wkbLqVTsJ/9hu3vTHXyg2voRP+k+9//Omb7374/Ktv0ALn4c3bu+2VZrldLLdK+XoeG+hWuDyU&#10;2pXmUku3lcUybWkEvN6hcMxca2pOSbGh8aqXLeJYJWeViKRzih4HkQoSCTsetsNIxJDM14ROWEkK&#10;g1jWqaqnq0WgJEVNumo/hHkEnCJXjW8V8SJsw5JnX1LDAZeqBgNsabHkwcGBqRcpf06/yJ3gu3hn&#10;E+53NEkltUsKUGLPAD48F0bdMLVlk9SsWevGJvCqq1JhEQyYyl6qpEyDWaU8mEcelkt2IcY7LE6x&#10;hhmVp4KZ4erEQ5WcWC7Er9QXiE4F6qJdKmCbgWsDNa7qc2MO1ypcoEEcN3ylzMpmKNGfFAFIFIpP&#10;gt4EICTjJAIar4OPlS7XB5fVl1p/GxLw5AlsutVKSyM9mDOZqPRtIDpHqafOFoBe/sg8VdHFBJbK&#10;DaAskxkC8pxKLZilNKh2CxwTsPyrjfcAGmPSwurToy5JvlV+jSuAncSYEHzVTZWulYAKnC2gL9Ed&#10;TyGpcO2WRNC7HLWpOLxqFx0L+fVIh+gaOhHgxIMpbkupsQE/0/5K+UWCIloTqbDTwE81ulkeiA27&#10;wgmdQNHKZ6VnKCfWldSzZ9m9ZAx4ocwN+UZ8RWywHLYM13UZfSRKLzHrw9GybJxJ1YS1IrYwUbpU&#10;VlIySc7AagLVbP4ehGT0y1lsLLBdWwak/cJluvIMIJ50CavLTfm7ymmRc3ipsk5ZA1DlTnQpxcUj&#10;J3GhJIgrxIiEGZhq2XNyV//rBJitYlR5YhsMtk1ngGhZlwMgo2KFZeKBU77T1IfTCl57/EKXWtId&#10;wl1KsLQuakmLRh2BPIO6VJqTpxlMglCl7C4lKjMXxI7zWCe0QHLJT/VaXDVt/iGA6vibwRzEZlkd&#10;izkNhrypoEiQlUxIMkGRiJdupSvyYHQ1Y/BajtQVK9iViigCMRarsMgLkTowarXYMmsKonfMFTCO&#10;MS+HSwFiVnpLRgmID3auX9m+DvoLAMlmGPg8G96wnexKt9EF7qriL1FrvQjIOl+ertRnOotQ2843&#10;OhO1zhjwZHc1v7xR0VYDakV3VhS1olMrtMGgW7euLaKWFc1sbtxFX9a1G/c2YCB85xEcmHYhDIYz&#10;E5q1goZd2W0BshY607nGyEzlMrjWQn2o0hqlXbBqWUGxtlDOChOm1mVog2v13mqtt1rtm50+MT0J&#10;fvXDsbHjk5PgV4FXL8zM9JVKk+XKdL44jopWgNXuYq3drbYXai3Kg5usa13pGLKiapfN0Euz43Pj&#10;w7MjE6XJ1lrr6t0rdz6+++D544fPH+MvgOuNJ3c371xpbaBt9dzY3HDv6MVLQ+fPXz7bj+7uY5cH&#10;xwcGxi4PjA9NF2YKtUK5WRW5igQf6QJogwFcKWWM2jmiKZswOVBWIMjx5rJMPnfuJSgyRPVapEnx&#10;X1A/2qvGKMi+HZSRqxunwn0OY1I6qT5W9Ds1EXpG2LcDRA3Gm11AhZbNa6nm+QqzGE736E3bGkcb&#10;KsjRN3eZ+NDIFMMZfiQMLBAKcEsVmA7aEuQTz5OwNF5jtPMpllCZQzRBWeMfzQ+gcIMGNDDT40kz&#10;GFwBHlW0wSB37bYxmEaAovG/GUrErIKUGVCcT9yMXMSLspt60cdYYoRU4Md4XTF30NFGy4TcsoPi&#10;FZC7G26Tj1xhcdJfCIGkEn3KK8SrO9fABkVKsYWghvOhcnBKg3JWNzPJVUAZMSN8h85R0Zdcyj05&#10;GBFxljBsEJcuVwKiIK0pSu3p7msy4WRlSG9YEtRlmjGEMWSl89L+AQKtoTWqUakCI3gnGrTWsHgS&#10;G22xXsgBjOfV3ixcUjlLWwvNXEmob5iWTZjEPVEsCuB4pi5AB+N+KhZ+q9UT4aueHQuAY8yb0fLO&#10;cTC+d0b7EMqK9yOmNQeIIY0dAhWgVw3n8B14KYNLcZM5WliFFiBVKWOJNFCRF5ERFC8jR0VysRbU&#10;Yb061wUR1E4+ChwGauXtAC7SMeMgndn0kqcMFJ9WLZ0egaH75Y1z8ki3z5spO1d6479gzSAmNpRZ&#10;WDsyuXjCt1IpOyebBq3XID+SSi3xOOXLzfWCnDxKTwOy4qdVly4gbZ9kWSRwh+4vnXaeTS+cK3xS&#10;TugsAWy4Xlr9vVTLgItjxBvMf4pznB2g5siZXK/pLE9gQXVQpr6ARq2RldOunEAJUjdcNlJeW0W/&#10;dhNQRoD1AszTASdLpcVxpYSOb6Lhk8Xn5vxDRGDtelQPRZ8wHAlwpkttPae5wFUckjU1L/y01ZVU&#10;ShOlh0wdRz0auCj5foVFk1rdkglY7ICDhZkwsGuxjqUuNzw9PjI5NjozOTQ5dnlk4HzfRSiEz/TI&#10;lqn33KkLpw9+dHjfhwfe/+jQvqMHIAx+++C78GEC3QrSFRt6t+45+t7BM4dHi8ML283du5vXH+zc&#10;++QWPJk+hZPw9598++Pn3/32ix+JWuEkzBY4BK6yZTLdCtRqM+Effvzqm++ef/7l44ePb65uLpRa&#10;+WKzUGhwm6/liw2A2IoWxGj/1kGWnM9LyMg1OXhaY3jpp9sxoTkPvp+xSslkxOGuv5JxRSZvmUgV&#10;OpXjkRUEiHlwpygOsnZXCj7BS1VZJvQY71PSiFhXwsxQFAtqmloTTqYMWJDKDGpUJpq5xTEbLTus&#10;laHM1va1a0iCEOIuk0UjCBJ/xp8OFhSQh2AQYuBU3crKTdCnwpyodMWLHXgIW+VLpEajX7orcaPo&#10;l/DVDkxAc27KKsoQh00cS8emDda7qn/Hxiv1RZSkqsJTwT2tdwHYIFOTty33QvxGzCbUSismiG9N&#10;rmaY26yuZcD05hURKq6SDsDUmoq1A0SUYFjaZZHOYm6hv3V3HLKp1s1ag2rMZkDld4RejMSij6vK&#10;biWA1uWAPBhHJRabx+ydSEPLo5U/k/4XTU1RXwqHITyHgql0rJIqPbyXBHF9JDhldM0hUpW3E3eL&#10;CxpQM5o1ycSCGRRqbrFogWHb4B5I7hkroofVQkcOt4Z/BK7wl0IZsM7dFbMkq+k1ZaNjpwzY60WW&#10;2fxf9M5tw0HK3KlVBw47/r1aUN0IPwlmgPlIKH2S9WsVcGXRKd4UOwoM4ItGYM/Vi7kGglUdDDND&#10;PMHExDpno59wC6lEEWi6V6Mzc2h8dH1zTTyibpuhT1iu8c4KeRLa4RjqNNyCxoYHrB/lg43D4ykD&#10;6ZGuJK3qB48munK9YrmynbFE8vgia8qgGYy1+NoVtcR+XwmzWHGN2RxU+Rdt2OtAlnNH5huZtZtP&#10;bV08pzuek8wssvKKI1/UihjBWkdtYXZ2xUSYW97DKxYNTlnwwNJZJyBM7TrEwWdcwUXMqcVbqzIK&#10;d1WUy2DFwjMjcF5bBpTJqNCQA28iBLHgLaupE7oI8bOFwS6QMKTnVdILkFFgupjpj8o3G4G+4Mcc&#10;94sX2tzYgSfwDlAo3FDZ9wIBVrjgqIOiquDMIbDIapsyM1wHSk9BX0iPSsh6DRCIexDRjdWRjRAB&#10;WdFTtAlromZlvpoH11pqlNDBJSff4Fpzur2Qa3WnG52pxsJ0Z2V+ca20sFoEZBVqrXVXywSua+WV&#10;7QaI1is3V3ZvLF+9vQqAig2oFdudRwFcb9wj0bp9Y2lpp1lbyueaY9PVgalSf74+XG6OsmJ2aZKq&#10;4JXZ7spMc2Gs2rpcbfajnLVa7wNqnZ87PTlxdHrqxPjYsZGRj0ZGj09MnJ2e7p2bG0Ita70xV2vO&#10;N9rlZqfaggHEYh2oFa+hEEZFK4ymGmKScXbz5bkcXKbmJ8bnJ2pLtZ2bO3eewjT4gSErWFZA1u17&#10;1zq7y3Pt/Pj8yNDU5UvDF3qGL0IePDo1DPul0emRkcnhybkp7A0bWFaQqxLs2afXkktUL1OM7aot&#10;DUtWoFnm6tgo0TgS6kebKBppEtqRG98GJHN1q1GrhnciYVRFRsYmZUnwYWlliWf0UDOMs8eJKUdF&#10;AyLKxB2xQZREwjpgsYWCyiY3sFuMt51rV4EMKfhMiSTlcSKhk5FRpnwNuqwpMOwU/jRPQtJGBxC0&#10;s7xh4k0fhvJf1hrwvBTdErVaDG83YxV5EswYg7nbE0Y1IYTgOh89OczZNYcAY5fsLiPgLb523xcT&#10;Sj5mUdYuW+XHiB90OgaQFnkqdozW0MZLft+0dpqllXJygfFLBbecbZIm8P9H1X8wWdZtW2HglWiQ&#10;umlAEqBuQvFAEqIB0Xo0aoQJCBoQCCE1Uov3EJLgvXvv5+sr771N793JPHkyj7fpfWZ5k+U+U5/3&#10;5rrHL+lh5tpVRJzIOHXqmL3XXnutOeYYc0wvRH5olaOMLelpQ3jiZcoRLS8WQx+NVcpqBXDV8BpC&#10;u6oCPy3ZEcpJuMg4/WEiy6jGqQpiM1HNOGz5vjBQllaFFJkQV4Ac4xxn6HhZI5Ug5Z6Uw54w+Gas&#10;yYIirCO1cMZnYa7MYWhGUGv+G5glW1oRqkYdOruQkuKwnbZwukGDIKmOMyBahFXML+cF4mpzwtKz&#10;RIsUJUaxEbCxHLy7Kfa2UF/34LK7hRlnZqmfJLNPBmPCeFQ6sJTOfBpP3ClITgNPtpRQEOxMbvDq&#10;RJURg0rQsPJF3hC8KPhC+u4ExtOdSNyCEJ93h1MVuneSQCNdFBwz4p9qp8Ue5k6dRKdKwwDTxYEB&#10;NP7y+01a/ZTA4lJAgG09fPyWMh0p1+bEB94fzXvlB+6UnKZH5Kxjl4wqlQ2Tz7zK7oUjkQheVPbH&#10;LZ2oPUkgM8PGomrDSCxOHz9hyOrTUQNqQeiEElP6iek2DIvdjHz6JldTIoBKXemcmcm1B55Kcphq&#10;ZIJPq3Ta8UPwpb1VTKlCFKcVfOIvl2Udjzltz3YDV0VuaN5Bgx91B3XiyfSgcvfgIcy1Kqr0P4FR&#10;MWJcc9hIdglTFxKeSrtR77QL1VJubnZ6bnZsZgqP8enJwXH4K1AefLX3BhhXoNYLqG69fO7M5bNH&#10;zh5DgStY1rfgyfTuz9GyFaWtPz34Gv8eeu3142+/c+bAtdHLleX5zbur22iB8/zm048eoLr1oy+f&#10;o7T1q+8/hZPwd7/4Ev1vfknU6satYSZM1Prr7378xdfffW+69b1n79/fuYmDL883CgCuc/U5OPOj&#10;zLXcrsJRH41bfcW110jQ7oBNyjLfUCZCiDBFZlgqzK1kA0V2NI6h54gCM8R7zggobGbwbHJCK4/K&#10;JBUw6+MsLiUGhnEJGVRiTmlFybUGy8VrEV1hVQGrSkOWFvI7+X6BzPBwsoGrOlCqwDWYMLcOFQAJ&#10;VTBgqjhb5DEha7rp58BWZmKNaMzxSi0btbVgUOn065pNYDHBWtSv4kXWvhJpI/Ln6zbQBWuqtjdY&#10;z/WpFTKRYkaxOJDjNOR0axzKeNewU9CxiZ1v6B4sMTDIVdey8shkCGSvI8BU8n4qvAzYJhAIWFVp&#10;t9HBlfgzUBY1wHiEbFgoVACDSMyewBTfCgaLvrMjMYcM/+XiTDysAYZimYenT5m0dBMXC2v9WbGp&#10;uPz0rWKNL817BKVe8WjGAfibXROL50BBAKLgOc2+WqVsyEr4KqzoJzh3WSiFha9yIUgYxAX2t5Vb&#10;TWJpGkPzyAlONtaqq6ibdfvTaHPK0wzbId7ngGemOlVXLZWXNb2mFnWyeK6f4+mzMc/SYrnT0tfi&#10;dLgPIcTBczrIq7WscZFxrLvL+lCzOmyzdlmmR8kVMNJtYB7dLYS7vBbyZBLYDkQtobL1zLzBeHOq&#10;u6wSIdYYq2dgdD0NBsb3p/I6LtxVJTBvP6Wa9EHvGaohwQmyya0t3QntVE/F56qztb0za4B5drx5&#10;FBbTt11/6UgUDsO2BWZQYiTpuJnhciiHLfpKyXKBWNbh4J2uJTZt6N2dNEUKZ+MjGY0QsZeNIsKt&#10;1yPsU5OIjpeb+V3OBOJ5i3hTKP8SPGsoItnpQNYwMgp+dDw+AG2ZL60y5DUVlWCKYJAbYwyn2DGQ&#10;raNJbWARG5lXMS/hUECCH1fXiPh1jKsKOmAJpO2FJxnhYXu2XtFBiepy5bijh2klIE9EbEnN6K56&#10;YqXYZCisPlSlo9YjYln5taAa9naAVNX9Uq3qt5FNR84P0SeDP7oHy86xvgB3ogaUPDPl/EwpPzaL&#10;7XBsJDdQqIxVmrlqc7xchzcSrJhmWsuzndV5QtYNaINLHXRnXUa3m2J9GVZGTbCst++vUhIMYfCj&#10;DVKsj7chDI7nT3ZuPiBkBdHaWivNt6cmywOjc90T891ozQqitdoaAWSFArmzjGaw+On++WpXsXqj&#10;XO2q1fuLxeuArCMjJ0dHz4BohTx4aurq7GzfbGGoVBqvN2ab7fkOzOOW6sCrjXYZT/AXPVoXV9tL&#10;a+hCSXtkKJ9nS/mpwuTk7MTIzEi+Nrt5d+vOs3sPP4QDE/DqYzzuPn+4/ejWwt5qrjnbPdXbN97d&#10;M3zjxsDV6zBrHLwxlhsZmx4dnhwenBjMzU0D6lfg7w/PCcQZJFuk4jOsSk0mzRuYn1How1jZLyrK&#10;IVw0OYCHe5ZgnigPsgmjHUPW7OHwkdiAjTo45xEbKQXDXkemB6UT5gxXaRzM8DjBFPjKU0QIAf8U&#10;0eq2HyQbPY2NNh174YDdFhWz1xyjGH7CFVV5BflA3saRnFYtq51j8uveUZ4rkjL8fn453hB42xGq&#10;warZRdMLjqTNlZHOsmtUkkOHeBLl9BIbm0U0ZerbioyK4LqzaSZ4zbTgHlGRAm8THSof/rk4jH8L&#10;gfCr+A2pe4r4KN59Kg60NDRSn7GqpPXQ2NWeArqsDKfwxOUn1q04H5+15hZeDQEqVbtiXCUkoVcw&#10;j1BDlC6EFjFX2tMxiK71HHkhFhu3wr0zeKTQhRILYSlA0YFksSw45ENUtjB8dC6VWxiGNIZOIX7w&#10;8Fad+HeZ2lMi2LG+iPqQMfufWXDvLIBHm8OuZAFZXHtBSzpuaOpTcGtiroRCF173uI8QdvIshFHT&#10;6ipxilAKkYMi/vDT0jfLSM+IQg5AdixjI2stsz4qzR+nPnmEWaMpwnL1sFH3suDTNFUCFpqdMwXn&#10;Q1JEzlNwOxyhnez9iB1dsxpJKKSWTFoaDlEXSlhoUQbdqhzT+wT9u2Z0iaLDp0oVqkJE+iHXNKWf&#10;cKfiwFpyNROB6U3Zd41vAaNWI14tUPSJ0MjwYSc5mvCDqAzSXsA7rjI/6MMwjLQHlSRRicmPVslh&#10;C+xlTStM1Ca4hhZX3zlur2NeD53pE8kZoozk8B9LlvMOHnwnkpwoCVY/UglqQaQb3IokOTYxDvT4&#10;e2Jw12aeHRkNd4TiaCgOCdu8dFTexEPt4nWMv84GTtZQWG4mxWmyycwWWNlTEZSy0Q6FsrHwel9Q&#10;LMf+ybARJtHaRka2MgNDpvnZqcLMeD43Csg6Mdo/Ntw7PHCl5zqKWq/2Xkfzm7NXzqG69Qz+Xj5z&#10;9PyJQ6ePALW+dvjN3zvw2muH3/rZoTfePPbO2yfffefUu28df+P4jeMTlbGVWws7DzfuPtvd//DO&#10;808fffDFE4mEP05OwoluZV3rv9UC50eJhL/5ltWtLz5+cv/hzsJyqdycLdRm89XZafRCr8+VF2q1&#10;xUYdNv5qgabsLcfc15o3dUrWx8Kicdbq5Mpttu1ANJuytxTxuS6PwbZGWESXy+sYQDogd8QumEqk&#10;SocXef3YvNdlqwax8kOKTyG6dlksFKl+sxlRL9cuqdXXhkMQXtFnGcOzWlPBOf4XGGdjd1dSZ/5v&#10;cLxhChXtOQ0HrDEmIjNpxy61hE7WrmalrWy4KprULVsB3NShRtaz1GkSSNKHaRkDwrM24CK1Szcc&#10;fhBEK76ZnXKgPV5eeYlaRasScOIzhPLoPQNyUra31A8DiKZmtcGs4nDFauq4o6UPTbHIznHc8VX2&#10;QLK9k0lLv98iW3VYkX+SdbOyR6K5rn6Uf1VZClzqTkF4ECK2kVvixSM8JueJ/8LyFGZROGcheI6m&#10;i2wzD94MqtEkScBVhZrkWp17IJsvbTAdqzZVT0zcD+1ceCnjkkvhreyFppG1r6Qo5dJklEi16vpq&#10;FaIvMdiJW1N2XDCMU1aEW4IusBFn6tHSX7UeJbyxqhZvdslTi7VP4LHbkuzS+9coizCPUmR+NvMo&#10;yuQHnrUW34vi47x0gsc3j8yBlA0SGvQomTTmRIwGU8zQhGWUhougjkpdIlJDUw0Lb8iUy4/iKDVK&#10;3ubYJvTu70w3T5SXuIZTnT9JG+LSGx671Y0xqrvmCqxSEqzX5behG2wdiq/kxuncFStdk+mIseur&#10;tiXOZPvItbs7x6lson4X3+kuz9gG6P+UakSxIVm7pR00gHdKZ0ZUp3Fm9MAtMDrrcFTxcOm8cmnR&#10;DNABn8NWbCru6OhIkRNGhbKKWixUIxh2SC2/fuUXyGFar8u/og4CeTqOcYSnuinqwVzyp/eHpYrz&#10;sl5zHT9l+2jQL9rO8Zxy38QjCdYyAezgWJItKfGkqGS0rXYmts0QIsJCr8Iz1WtJLYbXjWO1gyqz&#10;bn7VFUSks1gZC+KColAItABlIQNTmrnRXMSOWIKeJ1ecHp0eG8uP5eYnivXJWnumWBsp1oY7y4X2&#10;cgEsK1TBq1t1NGgFam2tFKuLsw0UMaxVYRoMVfD9/e0Hj7cfPkEh69bDJ9v4e//x1j09IBXeRbeb&#10;vc7CZq28MJOrQp3bM1K4MVXsnasStTbg87SSW1hBg9axWmuwhFY3NaJWuDGVyl0TE6eGh49PTlya&#10;mroyOYm+rJemptGjtbcwN1yuTLZa8812cQErIhab1VYb/QKw1y+i7U1jeX1haRV1QVV0Z0Wxbr40&#10;MzU3NT6P9rCFztbirad3Hnzw6OFHT9GaFSzr3fce7j2+vXJrvbhYGSqM9I539493A7J2D17rGriG&#10;utahicGRqeHR3Mh4frxQLgCvQlMNebDmQzgz47pbtZ5CYTdCJEgDELUaU+Gd+Afzh0p2INZxTbjn&#10;nidMJDtMZqr2zAjNSmDDJHyJMhQqUlWvF75oKQTjJ6pk2QYGc4D/KytgVXU6QkWUZmzg+JUQKHg8&#10;kPy0t9GkYjMYRY1ce/m7mvy+lYI8SSSD+SgHdl52jId1L3Bk9IWqbo3OmarGxLqnBh4M9EEY+lMb&#10;MCSDOoC8omA/8zhiY4hbHOAKKmPhUtefAN6GmpRWGqWnB5ULEMmjzDsJtjkIDsrxzc4gELQLdQjt&#10;8HoZ1xmcELVKIUzaOdJtSmC9IpTwYdg6jo59NgpOJVtW9HiJfrmF2UJTg2ydhUxoYkysrfDrIV2W&#10;ehlrCJGe+464IjpKasM2NnxuaHFEYtPjxgtN2xuKqI0hFSW7ZFpAFJXwSJqwDJ4TxouSwn1S1uZR&#10;hdA0AmFbkI2GGRWyKHi/U5ZalllZioMUNLW/Fx1rIA9x2XDkL0IaGguvswn+OCdq6u3kFZJAJZm1&#10;pknL1c+3FZs2KdfgDItuKxZTBEC1K7XuLCtXExCNOaBIQ5Gu6miyueEkkaeHQZeW6PAsQJIR623C&#10;wNY5c9MxlCLgFLVrFs7g1rG7vpCnSd8s5HR4wzLXHD7e2teMPIW4ePeZSJQcyVshPx4oXelvp58M&#10;JrXIqBBAeSgtO0xJCKkiF8y9T7ngSCtQH6F7zc17ZaAYGbewa7JjeQKBthfGskNxBCZA2jp942h+&#10;koLW1wYb6SXOWVqS9jLBsnQZixjRYMpiZIsMv0qJA1+47L7z8DoFzK+yI5eep8ScclsxnQzCg+33&#10;Tp2MmolmfU250GklN/6PFSlqtnmbWJHOMEb3O+dwVqMkuJvS7szdWw0njoH3kacBBoTYFatBKk1y&#10;9x0MGmrEePMipm3DlKGNf5YalAfPludnihBDkW4dnhwjah0Z6B7q6xroudx95dzVC+BaUdR69Ozx&#10;Y+dOgG49eu74gRMHf3bw9Z8dRMvWt4Faf/ouLIV/+vqRN1478tpb5969PH69sVnbuLdy8/Hmg/dv&#10;Pv34/oefP/7k6/dAt37zw2fiWr/B45d/8B1a4AC14vGbf/Pjb/7NL379mx8sEv7u+8+/+vrFJ589&#10;e/z01vp6tdycQWXNDLqgF3Oz1UIJhkwArug2t4TcLjSA5OrtOuaYyjc+RphhXkr31yCKpp0yQ3Sp&#10;O2lNotyN6K4kgguGyZ11E4ltoEtoqjJUheWkN0mHoi4ysanmVNI1in45+hWRahJsomIW4bEdiQWL&#10;oghRjVREJaYoV/+rfjbqpuMqVucsiCElLLVHsZgnfjneDK7LItms6FINQcEqybopNXmhgFdWQeBB&#10;TbfyS6hYFkZbRkXhYrkF2gxBrEv5KEU2r2m8iodVxOrsCu2xuFbUyAKguquNlJwbqzvbQFyArEat&#10;qAvFw0SrfG4JCLMn7M4iWtLghEBZvyfAbceq6EwD3hJA0XSrKGYmHtz3hSBWXWHwHkJK9S/FoQOj&#10;YnSACfEw/UgfJhUK4/0+JJoGg2tl7oFGWzRlVl2ymFWhVnG/2GvJ3woZajUPYp0gHnc4vV7XoGGm&#10;aRM15ZusdPWB2XtJ52j21TkPHpXcbo2NU4KEUxBfDh8mNbClLxE2+Mz6KKtwMPXn/QBTHPc2/6kE&#10;DOaxUCifOx1OjCdCVR1lbQXGE5FuXvy+4LGJSlVyWrkX/kwEwFEbSZCpzA1fwcOf9XO8X2fEBz8r&#10;JQCBmc2T5FFm5ly9oThieN3lKEatrrExfUcvH62MhrVRDWuNWYBY8dI6QQ6CAJg3Wtm38BiISKX1&#10;9+/6s0atZGKTk4eSgixwTS5K3FwT58mdxlSqx1wZgQVqtKS5dYWqaFiOg9bxeHh18IiJZOAiZVGf&#10;AxpH6s5B4q+qRNx6m3kEjqqdiuRk4EOS6kb9XQnFlSyICoekB1Ypv/YSjqryyk7cJv8YhYnaSjnr&#10;+PFVExrGotHawWlyWTT5inBrVJKbm3EouLAX6n/NJ/ttoltDdclYIfoTMoBmuElrJTZgwF5IZkm0&#10;kgSc3lwjuLRvjblZxhz6X3ytIw+HkpHmTwVCjm4RZKDmVvo3E2UuTsPhUSiIolZAVjgGAa82l5pV&#10;NLypzYNrnZpDe9YRNIMpNvKVxlS1OVWqj1VbE0tgVlfAstI3eHmD3W4W1tCmdb65PN9ZQ0Vra+fO&#10;yt1H9Aref37r6Xu33vvg9vMPbj1+tvvw6R6smEC3opx1cave2aiWFqbzjZGJUt/ofNfwzNWZUu9c&#10;bRAmTK2l3NJqbmF5st4ZrDR6yvXuar0LVkzlas9M/jyI1tFRyIMvzszcmMl3A7Lmcl3TM72wX6o3&#10;Z2vNQr05t7BUA2RdXW8vLqOWtYa+5zBhghtTvV1FFx+YBtNfqjQN0+Cxcq6zswJO9d57Dx9/9PQR&#10;HujO+sH+7uPbq3fQ0qc+XpocnOofnuwfGOsB19o/0t030t0/1jc6PTqKHPd8DuWs5Sa8l9jkpgl1&#10;mSqRnP4gak3CTsWUEm68atgjsxMTaJ5UBjz4ILSC3sW1hePGfCk3xRuUW1HVq8SZCuU5H/BPQFbD&#10;AzNU1o8wDlads0EdzWxZyhVSTBJu8tI0me/+HI7dHfMF96KKVlKgEq2pYlB0ayj/4/g1P6WLk6lm&#10;MDk6pIDfokEUK0cAbcYsQx36UWODaJNjfskRdrTNTGCV0TYZY4eS9j5R2blsJ7mSyCNXoAuqeMj4&#10;GUmTaIXY/haQEl3K8M8YFo2J4HTGlfESZNygzVFC1M36qMh/+UJnwbdTVC81HaDBwzycZRfaO5jy&#10;Y1pdUkBvTET+3GftWC6ptjNxEu5iahmppstBDYVhHl7c2mVVpwdci6e1G4bitg9AHpPMRsYi+nWf&#10;qRcTG/9AaeKphRc7YH9Z90tW1mkO67T5Q8mp1b1/DRvsO6VAnEuf05dGTVqpxFDJGhdj6K/yt/Hi&#10;JhzrBIoOiWusp4eILw6LcFrwmVKOMO1ihObLwRvBPXV0TxnM+3kceepAm524khH03hN+IGj39yRE&#10;5I2S10jy0UCAWPz9TicI4qEbVlMR9xoTJeo8zD1Io+GJbTEt8Yzu96Bq8V+uetX7pVNI8gedmvTw&#10;mvlRTpmSs4a76XtcmGouWkIwRT5eKLQTkVo0/ehftLBIKQ9BU7eIC1W5PKuFSJPambTkq8k4XlmB&#10;Xh+zbhbtTaxVsQcYqXvMaoy/1zRNA6fGGGMQUuqWSZGAJph6/+g+4gi7cMCz1BGCU8aaipwwNJhQ&#10;tY6MzexBJd0vOypxcUhbqrdRl+6zttZnqowVlwUnGrwcJdIPej0o8lpe9LytGx77t7jqWkFmgQyZ&#10;YdU64ZWA9FEt5dtT0QtTGKxCj1ax2hogA0QCC0Yk7ohDYTA5agVCbOiKlgeIbOEwPF+vgHFF+1Zg&#10;18nZmZHpieGJUTdu7RrsvdR1FYzr5a6rJy6cQl3rsXPHT8NP+NyJ4+dPHDh+8I0jb71z/MDPD77+&#10;r9/+/dePvPnW0bdeO/zaz4+9drTrdGFhbuX2wt7+xoP39558fO+Dz/eBWj9H49YfKBL+4VdfubQV&#10;wDXqWoVafwMzYbXAQePWr7/9+LMvP3jxYh9K2EoT++wU3JiQB59FXSsc+5vwFq6oGxxWJCjaKPFQ&#10;6BIxVSQZE6vhCakmi+SWxFsoAcpIkjRPWLEotBONRIEkllavqORmI5gnXrVroONDMK50EpZa2MoX&#10;T0UmfXiJpXwhEiHh5DXNsJOEk7hWg1K96HgVM4HmNZINExyaF5TKlTyWjZ1Y6SoXQ3nEwnmLBQLE&#10;X4Rs4VZr4GD7G/gJs6crjgolJNvbALGUEKPf7DbpK6kAUOAqLKqKTsDDYgNsNiGVCi2JMQFl8RcE&#10;pMS2GB9CPPwFroQ0+CcSE1OFTGEt/4PYDHAFtayArMCfLhMF4en/sgmTfZWoOZYQ2X1cbGxlgKdy&#10;YUoLUk0mW6fIgYqVpThbcIapYJIuNTRMIqokrDX7KgBMx6CsU6h1s2Y1jeb1TqF2nhi1wUStyQsL&#10;byPWVarA9c3UGCevZ8u7zd3JE4Jn7apXJUgodXblbbRIDbdkfiePQUOMQ6I1lGo7/ROBIqLfDA6+&#10;CbcxkocSA7twxYGgVjGpd2TTZ1bQ8hg+YSifktwsBFUbEmxRzH8L7aNjJ3GdEyQUlfEYpCU2CtXg&#10;E51KUy0dcmwGNgdmJKd7jPDVdxdp3oRa/XGjVoIolaQatXrQjHIxaBmuo8SXfpKJ9HMyTzjKyofE&#10;PPMLfX+S8hVw1ZFn3XTsXaQ+ty5eF2b2IcnfGFA2OkOqJyRUBKZMaXanrc4xLj/ryMz7k5CefYlV&#10;QSoZj9329L+uU+cOZJQbYD7Vl3qbR+wSZjPJ9oPxh6uktF6T0ZVvgXYylk5lNJQWGm7P9GJxEBCL&#10;iEIEvjPwqkdVK4tZ0Ch8IkugbLd2ZepzPKnsvmANpMF24EkSBWQ7PceSmsiUUXBT3pIVfCt9mOgR&#10;dFj13pbtxA61ZXccYYHCsnWXrVI8qTbu3kRxduSlFYk6jMA7HaAYu4qVJUIWOuV7/LpqAv0lDMWU&#10;JqDZhtLnSMvhnkKnFvRrqc3Xi3BgQrXndGkGNkXjs6PzNXS+GZuvjpYbY41ObhktS1cKhKybNbCs&#10;6M7aWJptrxbxWFivrO92KA9+sP7o6e6T9++89+GdD7HzfXTv2fu3gWMhEt69u7S8XYcwuL5cmG9N&#10;TFUGJopdE/M3xgpX8qVuVLS2lqbbkAcvTzTa/fVWX6V+o1LvqjWIWvOz56dyZ0fgwDR8cmL8Yi53&#10;LZ/vnp7pnp0bqtSmas3ZRnu+3pprtIto0LqMubPeXlptdZbR7QZgstlkye78fBW9fKZyhYnJuYmR&#10;+Ynqemtv/w5629z/YP/hiycPIAx+78HNp3fX7m3X1luT5aneiZ4bQ1d7h68PjfeCaL0xQHnwABoN&#10;TI/lClMAwOVGudpCG1gIt+pwduFD3R0cQca9oKx5EFxymbYDh4gdZj0sAXXQYxIVU0s6TzeoSFpx&#10;w9GYezBHZRMaR8yMkMQmCYZZVMlPMeUfga/5VRYHbuzBcJ4/pESYlOf0+iJlJ1tjclMpPuZubQaJ&#10;YZzzNWFWJNJY4jfxgSHx8ptJm6hbsjklnlq0LQmlQ0ZKOxw3p+ETcboqxtD+K3Tn5nzmJKeZtsyr&#10;dAsk7O32Hmx/gupWrgbAzLpnwdsIQtDIR8a/eBHxNF9BNmdzD19Fg27TiXjuC+db2Ajc6R6hJulO&#10;k50vwVjkINQzVuuP164s/tY/uTBqD1JwozIHL6oKgMi+coUB6MUWr4YcBkv86eRJi+JzjJKLey3+&#10;zwZNI5DSZPqgdyIMTgLbFnmSuwbqFugiqDAKsqNVqiH0MshiRcFjvAeXD8ENKSmgfU8w4xMtwqJ2&#10;o0Mpf5cbsWS01qw6p+xr6jMyGvRIZlyWV0vnAvDQ0fJ8zb34gAW6DAgDkGCi+v267ixplu6Aqy7G&#10;TUSfzLQ0IY2EDZIDKvNyMAniG5BfHvRXOAsatfoAHCH4BLlZJL8uqw+0not2Tj5/2EadB/F2GRNb&#10;/JskVK7lcwaWqSXGJ2xKxLteqFW8qNW87i6jsnAPGrGfEzqSZ4uUIxPLXkGKVcRPqv1PqnzRYTOm&#10;913s5cLY2JM20qZ2z9YJak9kcSndjKPkAReU36MkBZsICLy5E084POFTr+bRXB0avyXHRKd3ldfg&#10;9zjcJ4ug/T09wgnc94I5WAPFhJa1vUpT6ugiY+r8T/2ocG+coHMfrr9lLWuYk6nxWNKbxA4rvGrG&#10;T/t4NCJC4IcYuwPhHqM7iaE0FMwj0JnCOTKrYNIpeymw1CJmiO9Q6vheaXCoylXu14o3hJqIWtkH&#10;nlErg1jYagLQArUKvtJlE9gVwLVQKU7OzYzlpwYm0AJnsHeYqBWeTJe7r8KTCYzryYunwLievXoe&#10;qPXgicPvnjh09OyxQ6cOvwbG9dCb755899Dpg28de/v1I68dvHx0oj65sNfafYTS1p0nL+5+8Nn+&#10;x189/+yb97/67mOVtn7x4y8z4BrNb/7AqDU8mb789vvPIBL++NNnDx5uV1szU4XRGVTg1udmq3Mw&#10;ZEJaHJEGrB+RK3cpDeziZayQuZFFq0JH9fYaxPNkYUNjUQdy2t2iUAXvFLfEe4q5J00bBsAKv82y&#10;yoUBwyuHJJSYqtZULHq4ZuIVgliHfLJQEnXEGDLq+YVpCdzk7STnF0aGWuJ4Nc3t6fXwagVNCMwl&#10;ZpXyY8XtPBIoGc3iBpEbpCDBiLuEEppZYyyO191SLT+2MzBALPCqCEUzqJQculwWVaxAsDoYUo+C&#10;sqz6xKeAMe0ezGY5wZuu/gQvwUPYpsP4AGW9rRaOowLaU91fiFH5IE6zVtYPtsZhMecrqJXtelgO&#10;CmBNUhhFt8kFN9MAG98Co+JXjG9tOExdro2L6QUFRpGLoz/lWmFgVzxQRitu0M5XsoAKYTTQKYE0&#10;z9nImWcryKqB9gVTCStpXnzcoEvibOJPt5AlwSsbp6hj1mcDteq5SOYgb+2BhDdL70rS3IdqgThh&#10;mKS8XqOzilZjDO8lmKmM9ugS7n6qdDdR3UiWKBVdqT6fBK5qZotTELanQhjxRGJcA8G6GIl4MpHJ&#10;tm4SfDKu1hvCXSPqOSVLEOepxKrqZsMu2BoA3hua9zHLky2HRQuJvyUI95puWyDtBwScfgM53qSe&#10;dxKB9Q/KM+nWtYJXrpWA0xI4OUUUM4H9hOjJxDuKqJX8s/E862nF98oJ09xv9B0VY+nACFNCFi8v&#10;12hxmIapkUQIxjUbKANs/JPrsvYhYk4FHA5bvbn64YDM2NXWmo6DjVodLihORdMLOoia+dF7dCGy&#10;pGZymXN0aPjt1U1jxR/lD0VRBJO1AuHhd8+FUrhdmfVQs7Q0zTJLCTMAjtcFFKO1oxGmqQDt1i63&#10;sKVTMAMR1qiFCcI1fGTnNv2ZsP8h7sHgqMlkMEIGGKou4/9GmatazyEid7iJXzc1IYZ2VZwMsoDc&#10;/0QpMByRAxOiHGyBRK2ArNhRCtUCpLN4TM5NXhu4+vbJn7994l+dvfpO7+iFmfn+WntycS3fWckv&#10;rpXbK/NAreBaUdQKnTBMmNDwBt1udu4s76FTzKP1/Wc3n39w54OP7j8D1/reTfRovfVgffMWnKtr&#10;9eW5cgf2DMNT5d5c6cZstSdfvlGs9dTbw+3lyYWVqc4STIC76q3eSv16tdFba/QV5i+Pjh2dmDw3&#10;MnpmaPAktMG53I38bN90vneuNFqpzzQ7pWanDG1wcwF/G4u4uTcWoQpuLoICrcE0uLGAhgHo5TOT&#10;mxufyA+PzY3mO3NApxADg1wFavXfO88fbD7ca2wvzDRmB3MD3cM3+Bi61jfSBW0wilr7RnuGJ4bG&#10;psfQ6gaqYDxKjTK4Vtu6IGXGmEnLEWaarhR1raYpFGkp9kqEGOeeXvd8wFV2zKSECHVrjvCUqiBW&#10;MQR11Eiinra6MbWY/ZFswYthiADxneIQFPzxZlEYjcWHCSnG6/LyFRgQF2HZnm9DwRJFyRbxml7j&#10;/RVkV5xItBI1QnB8ZqJDQTlxWnrOdU8W4sH5MLJPbW8cZTrsi3BTkMCz3cADhwFQunVLnZ8k8TXo&#10;9SkYqOsc5c2TyCWtJHT0tf2sqDmiVsNUgXZ8nJRjFpFnoadSTq4apTlKpCQU2VvXLaKJkDtWRbo9&#10;MaJytGqs7ns/rQAcARXtcwlSpjXKXhaDZaX62rkAnDhoHIfOXkYEJmNJcTQvMGPGj+Psw8Dx26PV&#10;PBKAByErwm6i1kjyImqE4FC+Vu62zW/wbNRQ47Ad3DO1Qb46/HWCjubxaLL5kUFWK318sinNKvwg&#10;aO20XVa66ehf2EMOXmGS5AZONJAzQvMYaoryzWmz4Bd6AuCJnW9N+uHFzGXdE8MDiGsdrYP1i75n&#10;PT2yXICHTsDypRWtKVbf1Gn7C2GXb2q+P4wPEu+arrtuxljqjfaNFR2WxEMXhSpiTZ4Ur9uVVw93&#10;W4mtxP+0oRQvOo7KKXtder6CHdCZXx62CUlpv31zabXRr9i+Ial1TLZ7L/OC4zs3qYUlvlACzqjP&#10;3+Y0gXdnc1y+XhYR+Pvpjusmsa7/VESRsgB8xXFLlhZ33sen7EHAm6lAkXbd64NnYAoJVJWtacwI&#10;QT5PVm3o9lGvV9f10NxB64/90uT0RuMArbQvpQSGIsnOEGfKPLUq5FltS9TN7AZnMqIzV1xrBFJ2&#10;Q2wKaxPgqBdMQCTu1VOQsVayidIIE6ZmAYzygwKuvDcVnLDwFURrpwESiE8Wyq1GoYy26hU0bh2b&#10;nhyaGAHXemOgFyJhoNazV86jrhUiYVgK48mJ86feOfru4VNHjpw+evTM8UMnD795+K23jx146+jb&#10;7548+Paxdw6ceveN0++cH79UXS+u3+3cebK1/+Ht9z99+NEXTz/56vlX37747gegVtCtKG399sff&#10;fPuLP/guPIT/4EegVngy/erX38OTSaj1BVrgvPfevbX1+lxlOl+eRuN3hBaozUGYgYetHwFclS0i&#10;Jx8bhHXvSmw5o+GbjspHucwEG6Qbx9I5/K/tRURsUC4hPMnA2yGx8YimFpvZaPchWHWPcf8Tn5Lx&#10;ONtA0NxUljpmuURXcMW2HTHVxQIsDqEleAx/GcEBFVGKcXQVqxWR1o3aiIsRePqntcQuqU34AmAE&#10;tZbs1SIdK3gscq34rMGqlbYAscubNGRKDWB5YHjFbwOGAl5V3RxO0112JODlXwymNLNiSQEt8cpP&#10;KIJls1ZWx+L/gNCKLciyW6zJZF8ZGvy6GBUnCTwJtMlOO7KBchEsW+bwFdJxOCwATtjz+uNR+Orm&#10;ohK4mkolaoXkXT5PKGQFkatGoD44yJVpf8wKXdGGyeWIaF58rwpK5XhMlLtAvMojpC+zkDp+FzZO&#10;ZJmR4GHaIMFUXj8yfgbDcngyR0oCVhjPOuSk9WWTWDxcHOwXLaL2rNI9r26/PBInSLgCkofUKizk&#10;Iy3Nq8WiCcMEDrFhr9yAuTHIadaN441hLEeh2kc9/RrLUFCj1JbWAl5f/DzoSpxUAD9eL94AWpR9&#10;4koQauLq2F45AMJCz3iDtGIDan4CV74/VcMqLcobkhBUZLKzOwalHFg5ZvF8nZ5UcYVCsVAy8Eh0&#10;d+GH8P6swZ0r2bwTmDE2Euav88R5eCbJAVlJV0Kpb0txGTLjnsFzyfcZNbLhhJJMRu+G6PpmF/cq&#10;E5xkvfiVUAiLdjZNagzvDSypKQKCer/0Jop9DuuOG1E65vOLDOC0C8qGN/CztmqubmZpcLQyt5S+&#10;ztZTUTTPTIR1zsosRNys3Y67lDN5GnluS9DKumNE7GFRZxVEgRw1oipMW76a74mwUrqdUSY2QuyI&#10;aoiKQ3W1GCviGGsyrHxZAaX8sf43gPpL9oMN68PT1TVO2PwYJSDUlpaSpKsa4XD3fUXUxLBMIV2U&#10;vfkwwClt3wQXrRCWWwXOl08o0VlqAXFB4wrIWm3X3AwmN58DVHvtyO//5b/5Z//D3/qjf+m/+dP/&#10;3e/8jTNX35qe723AimmpAMhK1LpahHswgCseK1v1zZsdQNZb9GFau/tw7f7+1hP0K3//7qNneyhq&#10;BWTdur20utNqr5Wqi/liayJX6p2t9BfrA+UmHv31DiDrRHtxrL040loYqjUBWW+UKpfrzYFi6fr4&#10;5KnRsdOTU5cnJi/39h4dH788NXUdLOtccaxcm+4sVduL8F4qNRcqraVaG6VAyMBg+LfRa6GDulZA&#10;1moLJkz5/PxkrjA6VRydbxeWb63cfnrvER2YnoBoBWS9/fz+1sO9+vbCdGt2EH1uhtiXFY9raMo6&#10;3HO15/L1/qujueGZ+Wn4D89X56qtKh7wYYKLlbTBSCEbA6gsUHw+56TnmNMiCE0UWIv3Dh4pEFdi&#10;NY00tB6Kz6TXJVGBuzEp4mcYGjGWPcBSlaODNn5WumIEwbxT9MR8FAEwiVYzJISyZor0T6mRVS9t&#10;9V3cm8B4dkPR6RABqgmEjhAxMQkrT29nbTSf4wixFtEl1YsYmdJoViwQEkQZf1R3kFctQ3rDGN3a&#10;jFz9MO25pT5AbBwS1W7u+ogVQOJnmXx6fHxX+kFVfFSuMmsjBMh+0SrtZuRNBkYj4MhJtDOPx+o1&#10;nBSCZqK+ZBZlsJcR0dINEpOYnDHE0oITO5HVs1yK5Ypp0Y1NRJhBSzuXI1SLJnCaN+/eWs2gWvCc&#10;Aah4dqFksQdSrMNGrUp5mLenwQwuqzAJlZAK9Jne5elQoiz9iN6sEw8MryICjKE9h5m8EPj3EiTo&#10;iPLsyCSSHXUQaQm0GM6o+zBkzVC3aT1zZSy4MFGcivCTwNvkeWizRQ+6GjMwoWemUU2GY31IwnhU&#10;EODieoXUg6wa+XYkAijMoV6Gd5kasEk0zinnGyGj9bzz6uDjapqP1e0cBsg+C53+y4RU0ijFxsGq&#10;ZsXcrnBRcSw35SAhPc00XROcY9cfl2r77sb7ic+1JviULY5IN5FdZ8R/Si6EwccNkuYkShU4DkhZ&#10;OiXhG8Tp4DTJeYKGYTxrXVZjUefI8BAJz+SOCr+57xu8GStmgYpzKIrTGD9op1Yum7TwSylBBuA9&#10;DoKaL90fshvHo+2kgJGMJ4O/P0Ij5VOczvYyom3diYZIguuffBhsG7UGdo1yGybQnZ8K6CsKV7kw&#10;K+2dNKeNkC6TcLv90iGmcHEmjKCZziYppQAJIk+GNA5BEYHE+pxyDRgT5cr1ziWUAMioLNKOHrEQ&#10;V6u6lRpDbSIrtQ5Qa6tYR29w7ENFVLdO5nPDU2MwZOoZ6oeTMETCoFvx99yVC6cvnYUnE7q2ssD1&#10;zLGDJw/j7zvH3n3jMOjWN9469s7rcBU+8sbPjr5+uOvYTHNsabe6+2Bl/7299z5+8OFnjz/+4tkX&#10;33zwLfrf/PjZ979kdSv73/wB3JjY/4ZSYf2lk/Avv/72h8+//vaTL7768MVH+3dvr9Uas4XK9Gxp&#10;er4G9wekd9FXDx0HOqhIwnbJrvLSzqTUnslqzgfrwDnz3X84MUDwuFELidAJq+iAYZVDfQd+esXT&#10;24V7hB4BU9HBVT3G13cY1oL2BO/KV9i+y6+gDoVsmbgKuzYogASZmbyXwN7Zool9XoxTpBYmCSdu&#10;1ghZ9k745h0zfMEwiU+yitjcLFBSkFXOY3LO2LeoA2cigL7E3NpbmKBMLCtRq4lWIzVwudbkCjfh&#10;HsH0JtwVE4s7OiTE9DoW1+pPAQn/BESrC0TD1zckwcaHxHv2ELZqFwC1DG8kADmpc3F8KkNdgJw4&#10;erfSs2cdrsKY+pRrk90KKyNleqLPjSya+LzUhl1mG45H+GacHn2b8P7VNXgfF1tNkKtBiqrDqtk/&#10;Un9S5GIEKVdeUlNTiYSzTADOHxeDuJdFhiw99QcJrUUYAiRbb+yLR+UwEkJ6p6+ijIhJXntk8OCX&#10;q5LTNKwIdKafTZoL0RG8YQpq8+MeL8gtv82AJQFmtMgqrRvRG9/s1d9xocGhgZYZNudsTMeDCDVm&#10;Q8hCrlW3hyqEF5tYLknJMjGmgRK9mbhl3y0Z7am0TRLWRsaRIErWUCiylaBX+NaDTxAlfzAL5X05&#10;zKzaBFy/5VvXLU8V0gk6mkq1YVUGYo0SubDqztcNQGGt5cc+XwqDhVrRN8gHT1AHX75IaPEwaghl&#10;RDsLLtrdgeeVtNNy29J3MssgVz0vx1puGEgZwDvBbN2yj5yzRSflAM7MjGBeXClX6xmIpqCT1Z7+&#10;csNL74ha2cN0QVFptELNYLx/S9DUXW1w+tzq2BdB6l98D4J4GiGq7iWl2AOUertyOwTFfErrKl1t&#10;MScPGy0HuIuQHVUNT/BUOIVgA0R5keFRnKfQMLLmrsUikSUMgxAKv4JXTCuZRPX+6nEQTUS0QJhq&#10;lwi9ojeY/WAGXewTuhHyyyEzVvUOuVa4MSmMw690JKzCAC5h5wDcAlidrxXRDAYlmsCrU4WJ3NzE&#10;6PTA1f5zv/va//j//Dv/yf/lP/53//Af/3f+4l//j3/vnX8ykrtcbeeaS4VaZxrAdWm9asZ1bbe5&#10;fWsBkPUuWrMCsj6m/dLDJzv7z1DOunvn4QaUw2u7rcWNSm1pdr45Pl3pzxV7io3hSnMYfVlbS+Od&#10;pYnFlRxQa7M9AJa13uxttHqbrf5mc2gmf2l07OxU7kpu+vpk7trw8Lmxscu5XPd8aQyNZOutwtJK&#10;o7VQqbbm4RgMVTA63CyudZbWybXiCXyDgVqLtbl8ccqoda4xs7K3fOfp3Ufsc/MEqBVEK1jWnf1b&#10;CzdXJpozffmBvsnewYn+/pGe3qHu6/3Xeoa68egb7Z3MY3wwSij0LUEYjDGsteso1MF4BtpMkMk6&#10;eXVOV3tD1Y/5jn4lGNU0FuQzvWCYQWpIyXtDSu/lFlK6FtFklHXsDmr9ij1XExBVaVYSpyXUyqmO&#10;JAiWu1XpxvF+/JzMSwW8Qc3RdbYddjXuSMzOoox9Hf7i+9kEOKyqiQcklJB1aoJq/mlHD06NM6X9&#10;ilguhbZRThlZqqRrEMmw7NAc4yAUxPsFR2K/JcMn/KhIVEoPLEPw7WB8KwwTtmT6Hik4FIaKvMWB&#10;Lcoyx4VtqhhUg1P5wTCOdMpJhJI8XTU+wvbMO9jylEtZVkeXXKB51VjLykHzlc38V7xOmg1wxtPy&#10;E19uOo56OVVAvLW3K2Y71LMMqbWqmIMyeIi4TUiDUw5Ago0QuZS5wwTOFNpOHDxOyp2ZWObKAuzF&#10;BUxIkGP6WkJZJuYI4AFTrR7HN8i2TdPG0FHQzgkFxfF27Gfb7Zd7rrIG1IlwkUTPcGmGhYiMUaNY&#10;V648qs5VChLFxqw9jg5GSoKEfAazyGmRtNEwB+duPUp5pIU0spn0pXMWJsEndG3d1jIIOMcFGWPi&#10;kuZU3RrpV2OeuOMygBSUYxphMJnaH5309F9u0IJJGZRy+OGbXVEHv1b1zLS+973A70mQlQoIka4C&#10;YJRepzQBqVSdSOicsy2SX8491x9kLl7Hw569vvGVA5L6NBhUXj4zydwQE52VoovAgUqnhmc+7xfM&#10;Is0cMaVGngL5qWRAl88T8mWjJpGlMl90UxMZDQp/Rj4ocRXW7lKX4SmtUwg4rfyL/xmt1D3l4ghT&#10;JksSp2SjnYAu3mNoapbVjaA1Vmw8Zq8sKyy0svEyeXHzEMU1Zc6CqSu5TPHNTmwRzOuQVF/AugwD&#10;ZucWE71BQS/uqdThQqoKzQGRDWHa5ImUrXKuO9AVkfwbESMlweg0zpJXVbpCsbhUbqK3G9qqV1Hd&#10;mi8WxmemJvJTI5MErl0DvVd7boBxvdR15fw1tG+9AkvhU5fOHD9/ijrhk0cOnjry7omDEAm/efjt&#10;t48f+NmBn712+PV//e5PD144PDzbu7hV2b63eP/p9rMXd9//5OGLz598/s37X38PkTBRK+jWX9CT&#10;6SVkhUiYlsK/+e4Xv/rmh198+c33n6Jx6yefPnuyf7PTmZ8t52bQP680PQe6VT3n2ittbMpcjhRl&#10;YQy1uXCFSWGwihe8tJrkFEEd7TxsnqQQ1+4J2QKbgIm1DEGxOPQVe0F+lbGiUevmFqtbyVJi48DK&#10;QIUwY3gqPRlqZtVkxCbr2HqwTBHvuGA1lfsRwhA0iXel6Y/YUUNlkWTQylEYDDYR4lYgIJsMG17h&#10;PQzjRVaxbJD7rDIym2g6s0zUSnLVnjhU6brbKuTBfvC3CKAIUDP4akhFYhkHDNNg6qKxkAI8k4k1&#10;UwiRMD6+trOLF6kQNiglSytKNxV8Bmo1LiXfCFpVfxMRyrarALF4kR1mE3BlsxxzVtjbSJHRlEit&#10;XIPeNLdJPjYpkO3Wy29rA77igxyvUrMp/16Sb6qJpRUTFd5EROSEpVJGwS1fVKEw7w05bsn5SlZJ&#10;MtBvF5tNd1tlkSQltWKDcVRBxxOnQXYvETKiH2NXWhMTmRP60vHYROsrJaykWPHiq/pbo1nrqURa&#10;sgN4lq/yquqNwelqLTck9E2EeuknkKOoQ21muZpwsSZxKr66hnwzyD1nFhF4wesYG/Aa0Cw7msoB&#10;awnDDviqBAlnv22N/LB+QIfE2WMgh2MwU6pAhLwxRpvH7/43bn4rLIeRsTYAD8N+I0nn3aWEsVGQ&#10;FdEJfiuBRB216Vz9qHldo9Ys+eT30PpMZCOZVe2RMoIS0+vzkr2n0CwzhdIzW2vBj4h55oipTow3&#10;m82omFPXLpVFpV5HDBT9Bo6YIjMDb/1T4D+cGFzj7itIbkHboUtWVJGi/UkWXKwV5CaU+n07xHSe&#10;QjCAwT2/OYiaANUGzy45w//i0mze3ANq9f6K/1K8xZALUTsBM+tISSI5HPThkaMwI6ocOT6rkBfb&#10;Cf39gEbcFsLrr/b4SIR7L3eU5laQ+BLyVLZvVVbVmVr1ViX6FVwXp0RQyk1UdIe9T4McMz9mxaN+&#10;gnSBKS/BVMZ/MuRkCZwYBpTw4RfJXZhWUsSGUpk6dhGgr5kiPHXR7WZmsjAJ0+B8cXy2PDE9P9w9&#10;cvHYhTf++e/9g9/+2//3f/9P/aE/+ef+yN/9p3/+6IXfG5u5Pl3sr7SmWstzixtVNGjdvr24e2cR&#10;qHXv7uKte8uPnuygkBUOTI+e7oF0vXV/beNmZ3W7AXlwBSZM1cHpct9MpbdYHwRqRVNW4NWl1Wk8&#10;Ooujzc5AuXalUrtWb3bXGz2Vcncud2l8/MLMbBc63EzlYMLUO5Pvm5sfaTQLzfYctMFtNMleaYBi&#10;9QMOTC3ctZuA8csL3iCXGvPVwkR+ZDI/MlvJdTbbt/ZvPfzg0ZOPnj75+OmjDwFZ7+88vrV8e62y&#10;Wh+aG+6b7BmcGhjJDYNi7Rq40TXYBciKclYLg/Ml5I8LYFkxgASraHgrjBcBEDEJ55uLFxiiyQqS&#10;TD7uLFXHWQDGXTkVZ5qlZDRPyIG1XRhSLJmzzlL2IuPLsNI5EUNWf1WmouR99LL7C2uYUXOVZAv0&#10;83TLVoMEfBV+wgkazApziXTnohcUe1rYvTbxDGJXJMWMRjgSRHAqKsek9YRxoe5T3o9YupWGs/CE&#10;WSo34/Gb9SniH4mQozTUsM2BI07NR+6fcEreRsS+KXjjq2mKeDnCs9T7cWVNqJUyYEkMTLn43rQm&#10;UA7ArNNTLStJSEWuDMcdxYb8L3pgrC4I4C1heeHlYxQrljXwKkUQCUNqaeLJiujWF4YAO5XrR/MM&#10;rslZQtZRrAdHBRGyRJZ0woxWWkbCidrj7MDa5IPTWx55piEkWtHbsHJiPSd29e0vjze3L1oDXl3m&#10;Gq5CYs09ud0ypmdXW04V9/iVS7nsf10KyEPVsiZIwMMg8+lAPFxzwsUHgXt1oYWOHUr5QU4pT2y7&#10;AIiv83NfbhUboy8rr6lOx3uE7KkFmH2tnUcQDcgI1S868A0kHy031cJEAmBk8Sip5T95IhYyaHpQ&#10;iu9oIdVz0r9Xu542Hdvy6S4zP2lDMrvvupWOtgzmX6y59d3q/Di+x5U7DDzwNzw1ltO9wGkQhvPa&#10;B335Xk2n+qSc7XIi1XeEUkWxjPDuo4bWPdtsXsA0JZd9eTEENkimfYaF5kIdRPmJGUsFV0pPKKOK&#10;i67m3gEdnRFgHvYVF0CXKqhi31bJpiI4blC0KgHkXEysitrrrSuOsEFviIjOx+AZYliiWgbLMUyf&#10;Eos6YeR9VuOmJEWoBniJ/XFP+zTzCbxTBoRvVmpAK5i+hMPrPlXKuDFpHigdh8cv9IXGFHLiRo+4&#10;9XxgXvEcYaqlImupTCZb+qcejSTelYgPiUSc5kvILfI8nFBWMIYsc1WwRw5pYaHSbMJMuNyEVAq9&#10;UIsT+dz49NTQ+AhQKzyZBkYH0b71/LWL569ePHvlAhnXy2fRvvXkhdNQCx86fRQFrm8deRvA9e3j&#10;7x4+e/TA6UPognPw/OErA+cbq8XNOwt39jcew0zxowcvPnv82dfvffntCwBXlrb++psffvXNL379&#10;Lbu2kmj9/jc0E1YjnN9894PoVjRu/fzz9z58/wEIEYiECxQJI8CYLtaL5WYZ8uBaB+lyZns9qRIT&#10;HjJJt+zyyo9SNdUMWuTowplwB8D+snVzz7eDB1PSUdE/IeuTZF2MVzCcokyBUUG9CjR6b2IYb/iq&#10;HFA4NpmAkWMTP4XX8Sm8QvbRrkDqYWG1sLFiMpoldFJkTlwg4yja/fh/jZusJTaMiu4hcnLidGWF&#10;HdRitMh1G1EQhIAh4bEEyKAGNCBaTbeacSUpqE6lFgADygIw46dBzAKfr+/suhEO3unOruiaw36t&#10;Ugiz8lXlmgRp5hVda0pV8MoK6FBwp6RV5TykLqbGvqy7NcXqw5XmGOLeJTCxYF9BqLJIFcQde5YC&#10;YaIyG2wJkQ+VvfhfvUEfpMMTKdxkZYwjwe/CFSkdEq2DUShMN2RR5GJ6ibSNo2jCtLZuT6bQQ8sq&#10;GkloVsOSy4VWISpOgZaBQsvtpkEXrqJxmsug8eUYKY+DDYTpEbWAJYxUoQt6SbirYtYvCsWp9pJz&#10;gpeQQFSKaOUhuEJ5kwinNVdyejVUkOS1xjlg9+lWfEaymum96J6izRVJNfIMdNN2/tv130HTs0EO&#10;IStJ11TXioFVVCqYF07IcczGSNoelEFX9y18kNS6kgUeE0t/AV9DZqD/dXUT9QlJ95ukDrgQ/KDB&#10;rbEfaRylG6LGOJXF4sVMEEukClSWymgJ/rEWq9Mv4xJ3JJdHSOqFw39So+tGuIKCprhdH2trLvwo&#10;5p4vCu4321RkG4+54gQmCV952yub4MwCVxPdk95mvFOaA8kcQYzupAjiQcpBTh3JkRLbhe2n3TIV&#10;vodMMYIDLmrRIIeSjGw9YmhIxI5IC1n8HfLGSUXsol+lqBmrudqNeFXyMyW/EcyF1sj7pWtmlDbG&#10;1AWipsGJaVLHbZH4T4Uujju1uco0WM6fphfwyMr2FEYIzyjGdfyKE3fUKH8dMicOrPUe7rUiHyRy&#10;UyTheBqBOEI0EAtMA7OUC40xMGcYbnKQCbSQtW0Dd2EXQe5TwuBpmDDBGnemODFTGh+fBULrGcl1&#10;D4xf7Ro6e/T8z//OP/1Lf+rP/eH/03/wkz/32//BP//Z/+ds16GpeVj+5pe36tu3lvbuLt+8twKW&#10;9dZ9PFm6t7+BHq37z2/vP7t199Hmzu0lvG1xs9JZL5daEyJauwvVvnpntLU0sUDH4ImFpXFog+vN&#10;vka7j5C10d1o9larNwqFqxMTF0ZGz6LJTW66C4WsM7MD+Vl0wZlstOZAtNZac9VmYRFb+UZnYaUJ&#10;orXeqcHyoc2q3TZa3ZSbYJJxjmhtN5KbH2+vNXYf7t5778GjF/uArI8/AtH6CH1u1u5ulVdq07Xp&#10;gVx//2Rf/3jv4ORgzwjKhLqBWvvH4CQ8PJGfwFhB40Tf4DZNmDCY7B1CjKcLp9DK81/3MpZNxpHq&#10;XELuTm1dyDYwTfaSJPm3ZGwg+hA0swpxCRoNolzfC1nuH7E1podqOyWtTKadmpYK4oMik0O1GuGw&#10;Y6RhsAr5hGyxWVoZG3WhLvOjdDx07wxYkQqxLtFkvpMsuE0y8Mw0UzTtsDiWgaCAZfjQcHF4BbL6&#10;dZy+jYVSRsbSAzbcSugrFocISjJfFtfNRhNRwR65SVnkCaMpq+gVsKLbCvXVDrszMha3HmUIvHei&#10;aadxjlYb53SEiFIXQVI0CEMRvGJ9Ft/Fit/Um8rphkgfaE1Lutlgy5WMo3RQoD38tBShWk4S9QuG&#10;rM6vOYuncDmwBK4C7/QoCzTbE7E7t0Ln+3DWctjCaODKOoOAERZGxfshGBHeTmaqhv2kWyV1Zlgv&#10;ctiJOS8vVkf7EgvvYYXhwGY1EcRmSfZpaj0+rrltdYnRlMTAuBA8JC+JfkPA1+CZuYra5sAiAgMS&#10;02WeWp4zhsoaW46MMxop9RlNPs0PB3WsFVhjiHGjmneV8JvLpjGh9A6URvt0nCQNTBhln0ziGKPi&#10;Fg7O8CW4Yvjhbp+eD7i4baUAkAjGg9fLG66e2J9fIbWVperhIZin9CsRjgCY2VpnZnVfC5kbrdl+&#10;1isJCxCs+I0iZ76N+VMrpZWLidtT7oBWD2nQrOFyIoN7n4EER1sJaE8hKoQlGPF243tc1UORKBFJ&#10;xSNxiBLJd2nNUi9AUwuUjtvv16OklLqzzFYKhIBZ/3QKycIKznMLcT0yfr+fp0AiriZvfy1ZBqiK&#10;QNwxzo7ZzAWvgmtV8sI5YmeaMmUKF1vZIJnx1iShBiFGXmIN7viCu85Z469vWw+mlWiaRWrc6sVZ&#10;LC5D2VT3lC5xZJ18+girxDCzqNVQnwJDmTP5OQJCNm6tVcqNOtu3Fgsz87MocB3PTaC6tX9kAPD1&#10;Rn8XilovXL8MsHrhGgpcL1+4dun05XOQB791BBWtByAS/tmB11DaCkth925998y7p28cz9XHl3db&#10;ew/WHj7bffrhXYqEv3wOJ+GvvvsIqBVOwkCtv4T9UqJb0f/mD2gm/CM0w6Zbv/3u0y+/+vCjjx7f&#10;ubNWqoFlhUJ4FqgVdKuAKzbQMtuby0zY623ShijfpwvKawEDGvmtOLSWwyhb4IrDlFe8rH0dqfo+&#10;iiA8XEsTgyL6EPhCxkgCn4CsEnWaGMPDqM+lPWHLJBGvQnoKhcxzOBVLTSJ9YcFnkCZ1axXjuICm&#10;ZDWxWrqgD7E37YUZlIrfMky1NDVRtaq/o8VM9PjAP42kxEESvEA/q+JYhPFuh8NzEWol0WpjJ5sT&#10;4UTE+WGFIXYFcAWtyg9KFYzXWeCaDIN/YqEvMbGAtfyQiFEz7yXDTlGjFBJbOUyIq/eo9nUFdCuA&#10;tT2Obb2L97uLDBAvRa0EqMT6pC6VWqD6VHBcNLocolRriy+xly9hoXrn4AngK+pp8de0rRW/BpB4&#10;HsJgSJ918pb1Wn4tsTUgREh/VaUZHs2s3YW/czLxl6KVmMqX02jZtkz+Idk+kXoFH1ttg8IN+yjR&#10;7kY7asekXAgminCgq3cyLUrUeinrFiEd/tcaVBWAkZEmEmAj9RDomml0XSsRVGA2t8MWH0hZgvU8&#10;mCgsBGXDIfXdyayhDMZEn+KbXa/rbHeolMmyqrMrHxp/U9zUTktlbZhqQ2a/jXhP9b0eOotDjPSk&#10;CdE3LLrnOBd6A8iM+80AP5NG6G24t7t16+YaFbAQk7DvkdvtCGeqdyu73WBukIXmHmMvPqcJA5EK&#10;6qv3j8E27j0pnDnZuDS48F343PkCLeiyGlLzG63dzkFyiYliYFXSu0905DVTAlVZBkwhVy8zMDI0&#10;TYF4yM+8wznIwK7pvYEpTDJUbsKEK6vGQuH9y9SpbaXwfrm3ufadnvgyw8C9xp0psvXpd8UbWGpi&#10;lOhEPhGFYAnuiE59AQ1jFswAOBxkKJYYGPNIjpackdUBBDC2NFRaL77BKX/LMvk9rEWkWFHBCtV6&#10;js7FM4gMUaTO75cwUrEFOQTngCM055Ot7Vs78ErF+wFigbLg4AduENpgUIXYQmCTACQ2VZhE69GJ&#10;AlDZ5ExxdCzfOz7TOzHTMzbTMzx1rWfkwplr7/yrd/7pf/7X/tT/+U/+oT/55//I3/lnf+XE1bfn&#10;6lMrm3X7Bt99sHbv0fr9/U3WtT4CagXdundvf3v3zsrmTZgwVdtrxdrSzGxtYLrcm6/0FRtD9c4I&#10;allBsa6szSyuTKCcFai1XL9Wql5ptPor1etTUycnJk6Pjp4ZGT03OXV1arorN43+N4CsE2BZWwsl&#10;dGeFbzAcmBZxL+JGWV+AKri9DDFVSw1Uq6BYUYMK2fPU7Dho5PZqc/v+9t3n9/Zf7O9/hIrWx2Bc&#10;7zy7u/Fgp7HZmShPDuWHuka7rg/f6BntGZgY7B/tuzFw43r/jb7R/omZicnCVKE6R79l+DBBHrzE&#10;H4KdlRaZoCbEtzNOYhS7tAA23sWo9DZXvtw1YzQqTFVzqVSVUZqLD5kQWWKvBXE+5kIjj6PIGMxb&#10;+FLyLpM9iakJTSfGXn6Iz0Fi9WVYIO0rzb0ye2FVRrjnhFSgci4xALCy3bwW4WvYY/KOwCuuI2U4&#10;mxSVvqlNhaW6Mq0wigiBnzn/k0jY6SENRcaoUMQVLLTtfFKlojICbGzjW0ABt0Nt1+sSqfp28/0l&#10;VEPJffB4YtvIEOrhcNOvWFFMVY4Ua46VnULy+mNR7hLGBMlN0FNyefFV5lWQDFJLJRWwvk9NNmo8&#10;A/moFi7Kgx3aGt0RKSkHqiKX1IWVURQS/CS4LAvnmpCKe61DeTW4N+/kXkcm5ZCeEJxTyYCKF0y3&#10;WhVirsyxuGN6zAdhFaJrj0DkBTKo4/6fivi9RpkLZfFkyj96VtAtQr1zDCmNG5Nx7vIG+FtNUWfu&#10;nOnj2mgj9Ji93D6UAXSRdmhwyF27j5FEKMpKvKTr/UMmwaz/XN+lz5YPg7tJAG+ctf2lVtdgj8wR&#10;DtZOANu3G/G/wSEfqdkJ2wiHJJjugE4iKOQQEapPuZ7c6QMXdslvAppzvZObFJvtBb2TYCopWc4H&#10;Zb2le0qRQGgdrc83LvKGKLAqBtVlQaqNtJLWd6uLBj3h3ehFm3JAPldEZwhQu3aY4sTkD+2Yf4XA&#10;Xooeynky/UKQsRooThsmrKOYS05CBFoIWqjCU1SDH+WiJJEIsatkvfFZoVY77ph78KX3ja9BJpAz&#10;rM3wvP/phdTIR6m9rIQ1QGMw9sqPK5fB2Wswqa9yro2rinpc837MtN8+BgWQ4ZnM1fIlt6/Mi9Io&#10;1mT5dlDwwE/p2PDlKEALvwzblTnOiTF3y1+FCtRMcf2hZQZzPW6GR8j9shcO9hE8gForTTj/E7vO&#10;FufypcJsaW50ahxcK4hWYNfLUAjfuAKuFY8zIFqvnL/cdQXAFR1c3z56ANWth08fgZkwPJkOgG49&#10;c/S1I28eOP3u8WvHu6e7mxvVnftr95/uPn7/9vufPHrxxdNPv3rvy+9efPMjGrd+DkKV/W/4+B5F&#10;reJaf8QTPMDB/mjU+s2Ljz59+mh/d2G5NFeZLNULKG2dLefxkI8GMssN1qGkyMqboBUEaWIQlJKH&#10;EBYlZS2jFs9V5Rdsd0SYIDMXGfyqa7EHltsH/FkEOB20M2538ZqKVBm0q8wV+44KIQk3fBsiUETE&#10;CFLUYaSDWCx3tv91nar9gOQGvAzTH/yTHr8M48nVUSGMtV3FpWhUI0MZBt6p5JU4ll1tJC024hUu&#10;3Vq0Y/DmJtAfOU65HdlhF7JevI5fMXg0anUTICC1MF4S8NRhUDwMotWMq1lZfD9eBLeqwlr2wvmJ&#10;v5p6Wjak4Y+RZtQ/zb4ClLInjTyZAhYLMQINuqIVf8ULAymhSSk78+D99AFeXoblkkS/C3iC9xia&#10;6+iJePWQBxLrMAmAzdbKLSkMkyxdljyY/lRAv6/IhtmPB1/rKmEnANS7NepR3bTGqDVwsrCQbWmj&#10;Slalm/ablmBVFk2p+SqTHNvbLnY1ahV8tfkTcZHpaFa06tJKQEKu1Uuh12utU1xutEYTzmmSESJK&#10;H8tmM3KBJzFrjMfdSKhVGwaP2RwjpghzM7L5sWWuNg8mbKQrBg2LMeT1QtYAEnOXUxMBqquqKoFx&#10;FoTiKr92ykeMv12C3ZhUAyJ5A4+WLKu8arU0G4BRg61ZzvZNRq0Z0WoTJp+pmHAnXzk+1GzroTen&#10;3J7zo9gYkPmGv9EqzLrauDFIYsh1CQ+CXt3JTu5qt+DOh9XBo015vRYLKqXpJWA3PMx11jZHdirZ&#10;YAoMk8Hmos9WHGRWtWow4UpiU8sKFexqL0zXYmQc5VVIP+dQRZrStG+EUvuKALhCJa1gSqzyaPGd&#10;yvXuaoMR8tfx08HPBcNaU5wbY2mEcnKAry4/VlwS+bxXk/rc/BB7aT9TZpfEhQ4pSCRucsp5i0Yj&#10;G4bDzrxJYfXh9zu0MpT1Z7WA2kKT01XBKHdQw1rUXFm1mMJob71EFy9lwPxf1rW2EAxsrSnsoycT&#10;0Syjc0yMiNj4tQTS4cm5dRPRIQtcIZs0asWmaMgKvEpt8Pz0bHl6pjhVqOSKtal8cSg31z9bHpmv&#10;TsxVx6fnB3JzA2PTXQPjV45e+Pk//p2/9lu//cf+r//Jv/tX/+F/evr6u43leaDWe/ubDx5vPnqy&#10;/eT5zX2qgrfvP0arm53bDzaBWlH12l6dqy5MzTdHZyp9M+Xe+fpQtTXaWhxfXJlcXpteXs11lkZa&#10;ncFy7dp89TJ8mGqN3nz+7OjIkalJ9GiFdfD5icmr4xN4XM/PDpWruXqzsID7Eqm8lTqa3Czi1kFJ&#10;0Wp7cZV9bvCotEowTMoXp6V8npgqjJfbxd17Oyhn3f9w/+nHT59+/Aza4HvP7+3t31zYW5msT/fl&#10;+von+npgF4y+rKO9Q5PDA+MDvSN9vVBdTY1MFXKTc1PoZ0ttcLuGPDEatAK4Eruq3NFRe4Sw8pNA&#10;XsOBFCtFYQwIE3yVdSnKjKhFCQtF1QxqHXdSDSHUxxWP8niJihWsk1FRTI9scRSEM753Ls89lgQJ&#10;TAJ46opltcWiqbCUGRFu4Q8prOcqKr4x2ugpBZM0zAEVZEjmY6PUE6gDz1nwyQDdWmJFkFK+MdhS&#10;iQEjbCEctgLC4UECqo5NcPoRfUc0oiAjjH9NAUnjynvHySDPc4WAVnME+6Q7jveUi1qNYM0XYRB0&#10;guwwZKCF/1V9I2WoIsZpMqSrxvdkKo9Yf0x2iWtlTTj05rptSQtI2+9oRkso69kwFM4ieYjw0+qP&#10;5SYu6jGjxS05unEv4x3N3TbDkKJ9vOjpcmTJCII9kZmOjz2vhF4SDrHtk445GOxgpKmJtU9yZy0r&#10;F4wknQ6YHZJ4bDJqMmZLBLJrlcljx4IWMmY5imm0OXpqcOIVO1NW2z7HwagzkjE/1TF7++YeLgQ3&#10;6OyYU/02BtBzCV9uaVXCAPw2H7D5MS+8dEfHqWkamyRUYhHlssoPuvWuTgHvMZLXdadG3aQcMxRh&#10;phXZhMAemsy80XAKSDRI9RDl5dx2GQmY5MlGnvGJrog79Koez4lUe0OqUZB2wMjzEpwzA+51Q16G&#10;3Dq92XlzFIKKQmUdJyk4LhpJ3KsbzdDRZVNOK0QT5gRZw1TMKNH3qW9MxwC8VVHzQvFqLD4MsZQ1&#10;8/z3UuDNxTcsbxM9iYso5Bm2IzKF4uAEgWHaMMtr8043sayfFjCzNjLinzhr3YmcAM6CadnkNfIS&#10;4bPwiTiPg03ZrJ1KuFm8bdW3EkOcopo8VgEgukM2wUXRPpKAQywWSz5n2de6X4BXeB1A4FVnW/CK&#10;24r6aL1GxQFzH8dq4CCKkVIAb2aslIBDMkI0sq+gUTdWCReie9F2bbDV11TwQaSKRqBoeLnQma9V&#10;8qX5qcJMrjCDutYb/T1DY6htGbjW24UHKFYWtV48jf43sGU6dfEsnrx7/NDRM8cAZfEcZsJvHn37&#10;zSNv//zQG4fOHT52+dilsSuFhfz67aVb+1sP37v9/OOHoFs/+eq9L7798Gt4MkEkTIXwd/RkYu9W&#10;aoOBWv1gdesvv/ruh8/QuPXTz9977/1729vtcn0a7v0obZ0posP5LIqSQLQq7dsRm2IpBye8BzPk&#10;ijC1EfEYwoQgGDhR8QpKvYxpiaeo/mNdKEs34fPq4jVfdFIyNmdhKEgsyjanrgJjdTp1v6y+xjoW&#10;CNB+PexMmdCNes/wrnQwqfYzAXms1AV+AXpKykfyqOpzwy90Exp7Bbvc1HV2rh4l/6laU8HULQt3&#10;13ZxaujcRkYUFKbRrHElobVoUiO+8BOGCpLMrSsuybJahonnNmQyfKWBE2Dqyho4QjxQ6YpXANR/&#10;AlAHR1+ATOFVwstyB3CUQJk0rPqXSserfya6FRiVn1pEeRY/yH+CCBXEbZJ9pQAYH5mHkB39f/C1&#10;LRKbOA0ybMFK89vM6EJU7Pebqrb0VxDU+JY4ymZI+CdgsH2cdRmIJO2z7K8CIve4e8hwYUxYC287&#10;7cE54bygabcsTWgu0VWstMkKZMXKRkJrMbeCFiGgxfdYcGtPY0wd50K0vstGzL19U6cZPxGjK4Uw&#10;aXqBw/TXpISFN8RgNulVsaWsdJm50ZeEyMTAMrU5hQ6Bg+C7gjZUOjXMZgFpl2zxlkjVv5zH+Aa6&#10;/orS5Ix0+xkxqxwfYdQwRja5qo8462MEa87WZxGDqVesCfExxK1IF2zKjM2dGior2QMnZGZxxCKy&#10;NZE58IRF+U6NAw/Y+wSHV4oUhTvRmsLmVTBYxjYmyjo6/ZAcJi1AMZsbjTo7ZdmPMlKpIapgvE/q&#10;lcMD/6+jRfTpJKKbcKAXCwJNRs8MR7CQOf7gIb3cjE0tEvHa/0O7AqeBogR+M3PbTGyHaRsU4BgN&#10;HBUCPmXjnE3gvqLyrcxYVRo/RYqMjFHVFjYqku0lyYqXV2+35sQkm8SX8IBx2LAScWFqon3Y6d47&#10;XMjeBGUzesGNIt3/Q0V3KhEU4JEUSn4hIQm2TkybcQrpQCY4m67/YvWaSpiIAXA1dS5uTmhjWBC5&#10;2PxYhIlHpQVZ0Qzw6jS8hWZHpmb75ytjlUauXJ9gd9b6RKWZq3fyjc4sZMDlRm62PDxTGpqtjI1M&#10;d5249M4//pd/7//13/65v//P/6t3zvyvqFDdur2w//Qm+rI+ee/W42c3gVrvPd7du7e+dQsQq9ZY&#10;nq0sTM01hvLVfvyttEYrrZFqe7izPLm0OrVEhfA4GrTCfgkNb6rQBrcHKpXrMzPnpybPoKh1ZuZ6&#10;YbZ7avo6UOtErntmdqhYnqxBFQxfc6HW5bUWuFbIgxfhyLgOygtEaxmtWaEKzs1NThbGx/Ij8425&#10;9b21uzAN/oDCYDxAtEInvPtob+3OeqEz35vrG5gcGJwY6B3t6R3t7Rnp6YID03Bv72jf0OTQ1OwU&#10;RNQgWk2xgl/1Q5CVPv5CbvJlxU4sapS4JVW7IeRlNO8GTgo+rBxBlgeTh8xnciJxfwWXmypgYlGc&#10;3pw6NCqMThrL0CxECCteDj9q2bBjKT+QveLryXTXkM93ltW/8lO1Fs69iMMRSr41XCQdAtrc2HyU&#10;288EgkrmnIxxJZQI6UGSMJj7xS1mGZ6OHzgzuphkOR3zbwqg/XOW7lvcGEIG6yzMDPtGI5jhKyE9&#10;4Pgr8jaGZAbHnKqWFAjm7SdsU1zfZSkzZdSnwEhtYARvGO+CYrUwGIQqaHMrhA0beDB67p/Dw+Mp&#10;pEFb8ljKQtCIicGh1qgSkzv41hlFnbAjYxemskwRHTjt3IMSDwtSko+xOR98g0eb11psqo7B2kjz&#10;vfwtE4leW/y/fOCDYXcckmMqk1/xBsvmiZdiE8JGR/pyk4286JwYiebiqKZSHV9NjV5UXsBiCokD&#10;m+SRsZRIR9ddfsUCUZSQENaqVSmmpQ41KdvpJabDtq8YQ3+sisLPIfZm217yZpzhvoie27hw6hDG&#10;v0StqlvOfHqU77BxI4ITjjNeCdUo2qFhO5PnQgYXUxASHjzeQLG14RamGX7c1KqyE1KV6JEQxXPG&#10;VxyXT/gwqp88Hwx4PLZm5r0CKMXDNQQPNxbyzPEJ6orLUihpc5yX4YmkjFVoPVI6+FXSFcEPXCSE&#10;kaLEl9c6agTcQUfUq7KuZrylOHDzZLU6Tz0znW13PBOoMj3X24QiTLcm+GoEq0iSN68lKt6Rperi&#10;CDjZ5wnD6JFhADLL0ZjE4+bbx7PdfYND2JJU/droeY+EtD7xzBID2+c8RKoODrE+u1+AGuFEMlHT&#10;ybc8FzS7tWN8WD2B+EHpCaXeeLvpzZzn9Ay3Sbh1HE5nO8bQNyhJwV/BuoFt2iXT8uYUzyzsStSK&#10;2AxYAPRVpw03JtS1wpApP1+AkzDw6sgECloGr/Zcv97Xhb94nL18HqWtKGoF0Xrs7IkDxw7aSfjQ&#10;qSOQCr999J03jqBl61vvnDrw1um3j3SfHCoOLMJh8d7KvacQCd8DakULHIiEv/zu429+gCcTRcKg&#10;VUm3SicsxvVH9ML51R8AtX79/Y+fowXOF1998NHH+3fuwCwRLOsUOqWjuhXaYGigYKgB4ErUqhUg&#10;knRqHpE9gOsSQUrtujU7fAW7GPKPe7uI7ljixxB9EbEfY/IU4TsuNTcTcbg4DNaXyY/ThIqSv6KX&#10;RFRSyrsFa1KBI8MNcSG2hrEC1OE3vtbtUQBHDWcoGBYES3QUqSyjJ5vOmgs00erqU0EtIkmqWYVj&#10;QTTCbAnAFfBb1acIRPkR+jwJKLENqopJhZyl0xEopRsTwIjwavoJvVN41bZP5lptiyvl8A6+Abjj&#10;JzhVkaWsZcVZQTdLgyUhTIAf2iYJl5qJBTqVijgEtKz5VKUrYCfgK12aZBtFlCibX32WD1eostUq&#10;ISgNpkJsLA7a3+Mf9ViYDjUgDBGvQIiYOpOQRK0kqVzUSlaN5GdAYlVgCn92QNxJ7EqwJAKQ4mFX&#10;JAsi8rkvqgsgUQeLz9r5yVfXyBkHj7PAOPjY8CJ+OmS0gmFGaBmQI/unvji2a7KkWbiLVtESqUob&#10;nMoyLak1SahTCwcmATx9rWpOslVVHClRjb+N7+FCKYgrLIpfNMPpAdQ3EH150JSJkUEuu8uov6tQ&#10;OrB3zP7UNcd3kah8MqsYGeVgeGkMU307xY+qBI6/K0bRXKXvRjLDUmi7ntvfmaVbMNnwu6I0qXOO&#10;XJEEFaZYfeTmmRUJUQlsbbDZA6uF7f0YRfCSMOHAsltXtuNZptkBXAgzEHAIkXKVUeqLvISWbPXa&#10;IjLETyM3weU7HoqqHd16QTfhqVDb+dRo0eY8KxZuRAZsqyNu3Ogd5wvnD46Skk+phpYNaT2w+Ct9&#10;tYuZrTnk+YqoYQjo4EbsATcbyyAF77Vnu3ljqj5VjZ+3XsZwplLVKOKljhFfAjSLKA3/q/eHLg5B&#10;Px6uayWTo/ZlFPG6WQ4r05QzJjBmFau0msQz3o9deMaHlJYu1sKL+gauKkol2E7DUcjiAji3xRa0&#10;wdC4sjtrGYLXycn8aL44MlceKlaHq43xSn0MfxvtXL093V6aW1gutpfnGwuz1dZ0uTlVakwVG7lC&#10;dWpkpvf0jYP//f/+N/8ff/uP/5P/7b+6NnIS/VrvPtxCm9b957dEtO4Bsq5sN5or8+UOIOvIbK1v&#10;utw9W+uvL0zAgWlhJddZmUJFa2thGL7BlRr41e5Gq6/ZGazWugFZZ2YuT0ycHRs7PT19bbbQBYXw&#10;xOS1QnG0WJ6o1KYhD16BzQf2DmQh18GvopAVzzswDW4sQBiMSt0p8KtT6M5aGM0VJzsbC3sPbz18&#10;nw5MYFlRzgrIeuvJnZXbq8XlUv/MwI3RG71jvd0j3Vf7r6BXbfdQF/AqhMEDYwPAq0D4c9U57LWQ&#10;NgGmdlAYLMMkcnry8mHDAwEt12Ar8HLFTnjVkDBRm2IuNdgRVbCke0ScpInNSExgccO3+UIz/FJn&#10;XdbbG+s6YSTinUuHImn+SkS0Cm0dmfEWFjGIQ/L8VAjOGW4/IfOTms+c3mynpMgpuJ0ovuLNKLsy&#10;6VSVFpHBrLNLZAnMb0i1K2pLBdjCw0HmuATOGjx3wnDgHqXgQrM4EvBvZEGt39NJKeDmfYdvTuKF&#10;SB4RY4jypf42hs6pLsWayb4VpwwMk1V961Zy+yjbqCS0merT/HGBhOj9E3FVqEYZY9mHyUuBlA6k&#10;4/x+D4sZIacAjHyMbBWXx0EmNKWhCArR/AzJdvnxEDwIdcu+KOFDB+6+vloizLAh2IKnIJZWDZcq&#10;fjMgbSQgui+4PqVWA3V7ycVFhCi91KxSPa713yjIeTSuOc4zJsBDFBEmxpZV04PaKmIG96KkAkVI&#10;LOD5iVvAqhNNA6Zgstp+gVWJR5K9vBIutHQmpPF14eKM5X0FZ0oRJo2gqYhxXkPbumh2jlgUgqbF&#10;mYIU+74yyahEofXwFmQKMNiBgnhV/eGZQtKXu4+LDzjkP65CwvFT3qV3GrUKvVtQGtYMsX+5VI/m&#10;0tTK6kWKJsxz8oJy2xXjqjypS9ADgAm4mu52xgqbr99GfBjg3FWvZtqpYrCRAU6QLmtq2ZJRoy/X&#10;h5SwdvK63Kr7WuN7LNJWTscsbpydoazyofI8i4Yx3qNZVeQKTHsFY6GzKgQrlQuIOIWEb7PhSuIs&#10;ro1ZuQFxmiSjXujsa6UwCfOQWF1Onxh5sEbcVT0znXVS7ah1LobfPHItOPzr39XoGZQSGZK4c/vD&#10;qC0POtrfqdSzZFOCvk5sceJhDdGervMy+8ppicCGNLVy8ahdkksI72JdKRb+yPBSOSPdU1ZUOe/j&#10;rBZlXEhPC4ezYhkhqHxSXNeKTsvVVhOQFQ80v5mvQoVL4DoxQ0OmiempwbFhQNau/h44CV/uugrU&#10;Cm0wpMKnLpxGmStatoJuBWQFfAVkfffkIeiEf3bw9bdOvPPaiTffvHzo8vjl5npx6+4yUOv+e7fe&#10;k5MwRMKfffPBV99/8s0PEAl/ZboVwNVcK/vf0J/pu1/Crgki4e8/+/qbjz77/NmDR1udpWKpPlso&#10;54r1QqXN/jfeSeGhwKjG62Fij7QY6jLJz08MJ+c8dxm3bNWdsgJPE9xEuGq4OkoJOXA1U4IBN86k&#10;9RFvEIZ/Kbth5SZFjsFCuW5OzTgl2WW82hZ2NaJhhkUqQkMbkWdoCGr/FyJSxNLyo2V5Y4ItuB3I&#10;r5pZNcWaVJkCrqZYhT+J8tRAtbEMLg2QAf9F0pUFnvisVMF+zrA2yYPJqQrfGQcp5UFK1gQYzoIw&#10;WD64xq7yGQ6RsBEs7Yg3N4layddBaCGOC5SpQSzRywrajbADj+W+LytaxbhaukktschSmTCBYmWB&#10;q+tR9bWEvkkXaqjphsXkglXUSsqYYmOY96oXjpGeECC/3yMVQFGAGQ/qjYWdVHnMIWZlrHS8sniW&#10;JbKsgM21qm5WJb9yyrWBk/hbYjkBGybMDMnwl7+iy0ksKh8pekDbYTj58fLshMPFIRNM6tj0DTJ5&#10;cvvQRHwLrTHlwInl3zWNSQmuYa2wsedcxhO6uNkSFG8VynFaYct9V79rR1memnhIClwxkngibQBH&#10;z+drnC94wNkvrv+VDq4itEXehnW157ofLkO1mbPriu3S5GPD+bJYPPHG1txyqeJokEDmr1tIkxrS&#10;6Nai7pdjqE5IlMurpDbubROezFdZgKTkqPL0RH3LyLDAT4uBqe9Sx7tG9eaEDXdxjlBZ+EVbQagC&#10;3rpl7sEYJTVApwxDwxJJMmuwSXuyqTcKBlhnT0VQuBlTYejUY2xsG0AkWLgZlDBoVk1RFomKNVXc&#10;pi8Jsy7tB1A1YwRc4aDLRKKby5MKdx30a8vhOEsoGApDwgOlOVUV5qIsBoVK/sUO7aDKUVeg0Og2&#10;xrg/I1odL4ZyWJAYqBWvKD6jNlJ6v1ALmxFVmKsIKSIe7l6uQEswmPsxAcwq1scODs8lfIJGwfoS&#10;pqqrDfV4pJW2NgmJST0tYe/EZgn7qMUmUWurApZ1YmYMROvM3ECxMlxrjtUao/XWeLMz1exMLyzP&#10;L66iXrS8sFoicF1Et5uZ+uJcfWm+vjjfWCqV27P9k1d/542/9+f/1n/0V//Rb/3Ld/6Hgdz1jb2l&#10;h0/v4HHnIRTpzdZaiai1PTVdIWSdLnUVG4PNpanOyjQh6wrcg6eAWmvNnlqDj0ZroNUamM1fHp+4&#10;MD1zY2ri8ujo+cnJKzP5rpl8z1xxuFzLVet51LICtaLhDYTBC9Cek2tF7xn00kTuGQYVc4XKzNT8&#10;+Gh+ZKwwOlOdbq+3dh/s3X/+EH1ugFr35cB0+8md9bvr1dXqWGW8d6oPkLVruPv64PWuoRs3Bm9A&#10;FQzGFSzreH6C6WG1ZsVGiweEwWC2AVwBX1uU78rESLFyZslLPRjjD/J44sGkZ0udbIypUk0X55hL&#10;TwnzkjkqP5spD7VYSZROWxe2KlV6iFo1oBosg2ZmdKFN0fiWcbMWVnNJNpzAj9ktTsvg+U0n2s5a&#10;z12RKNImOAQBJB2GyEnfCIap+i9JgmX8Y49WFmmrqtOMijpOEWkbpkbULoDtqMXYj2Y8SuUIBwbm&#10;US5JVJLFcuKdLFIwFM/k2fyU6mwZ60shgmN2jbcPz9SToIsklKz5ZBjqcFMAPgO9dCdy+snllP4G&#10;V6GbdbT20rgucLJAbNxxkeTiOpCNvGhYggfNCmWjlAhTaB6KR3yVUVDoX2TPo5SBrZUU1QXJqZPF&#10;Ehd0PUNw0lO6NJSda/VQbiusd2LLUzKXEiRVW7gO01gLqy4DaF27QOPkrnnYngCcyamA1hSrx017&#10;KBNnZnet6NbMJ4YxZPW4ibDliBF6yVXIrrOsBItpwLWRwb38w1x6bVrYOJyLJ1ErjxzzjQ1+tFZT&#10;myAuWlMlqs2pE/bkJLRggaszIEjnWYcigyXeLJxdEnZlOmcefHDvkWfxDsXLHeWsYQ3l7c93uq+d&#10;MLbTOqFaxGfxT5WxqLJJQbYBjLTBIRvO+E9seerSCad6ktV4Q+ZW5YSRuwb4clgB64QUhAw+a9z+&#10;0oZADMLNNC0OqmJ1Bi1R/Q6H6otQV7VZvyMGW0Pq/AtxPobdtd8EhOpIl2FFrw8KvTD4EWAAvtpG&#10;yPEDYZv9WsOel8BeE9u6D4F5BhWq81SOwFMoEc7BOpqntVDOKfuwGhEZ64WRQ+rKeTkC+Au9WBm1&#10;MpFEVMNR9ax2GZRvRmUffFPHeuL9OsoKdM9itfc+rvOCgi/KbsmxI7KiqR6bftkmDXlzhkBKRugu&#10;Y5ZESxnfsLbtdDnnpx9ZBOKYh2kUiLfR7luYn95+LDkhaoUhUxldWytQ386Aax3LTYxNTdBMeLDv&#10;Rl/XxRuXUd0KkTC41nNXzoNuPXXxzIlzJ4+cPnbk5JF3SLTy8drB16EQfufku2+ePPD66bdP9Z8p&#10;LeY3bi/e3t9++Hzv2Yt7QK0QCdOT6fugW3801/pr9W79Nz+AaHVp6y9//e0Pv/jqezRuBWr94vmz&#10;9+6tbjbKjTw8mcrNeVTulJogWsuossHuaf488epBXJMOSZkFJTq512AMcWubjFFMu7lMKLvWYqKK&#10;BjRKDbwEogxEE9Q0GWOKlcyTahs9Z8iWCQq17DaMyJyQj7G9ACG9fzNaSDE8I/8I7EVsoiOr4CKh&#10;UFK/ktpxOaSoLD30vxnvSpYrYVeIflXyyZ+zJxGeSwbsSl0We+LA6KuEPjpuDCuaV2SsbJw0dc2A&#10;BpyUDpf/lLFwdGfFT6wiBYlphpWKNC8ecGNarCPdLoRpzyTwk+ZI8Y10HpJcFkNvgEqMqp9x9a2r&#10;cs0CU6MLoGKkqi8UOiXOpDmTmqPqJOUupX5BakeLFopw9IU/MHELLgAbt8jiKKyWo9IyICsOpoyc&#10;TSLxDCwNopgGCNyliwoUrSZF/l9zp85PuLrVHKBKInlR8Z3+Wv6uTZ5oBbwqsCoQbums3mz8Zgjn&#10;4km7FunjgYedIHFRrn5XKlz9tMqayfEKdQsTujdpYkQt/Q3UyoEy+0fmEArY1KWGu7ixjb2aMMvN&#10;avLNdmDSDDZRmZHG1uVSxCJc7W5AJKtFtNJYS/eD5PXstuSBNU1tBbUwP6rtw3LZsNYg1gke17UK&#10;k6trkcYqhR1hpe16XRes+zY242p3AR+tq3Y9bt5y/IqtDp3mlC5CS0lAekpwvSgoixMZBFssKNSQ&#10;tFgbCVd8/ZwsVbgu2PbJlQn+J9aa9b0dbtjaOYiNxXvb4BRLv+JdhgXYPkE6OVoyvUBXQ+WYg6vx&#10;uoPyXemZpctiFtNhq+NIuc7wiguKm8pWiKbDTllSxsSKJs3qMCx2AISHOVhzWS93uChsE+uiyjqH&#10;+PTspTiNDK2DRVcYvnR8VcbaPA9T6Wq/iR9V2EHca6bXQT+3SWkOLccSiWE4JOd9V3bJrolyRzXW&#10;kwqOxVpZLpw/gTCd4sYFmjC1a5Vmea4yOzkzOpEfnZodmi70lWvAqxPV+lCzM7G0MofHwsrc6kZ9&#10;eR0J0VJnpdjGY7XUWS23VoqLG7WljfrSeq29Wpkq9r5+8v/323//z/zp//KP/bf/4u9OlUZ372zc&#10;egDrWkzFUnWxUFmYKdRHc6WemXJPvtJbagy1lqYXVmaW1mbay5MdNmgdRCFrqXKlVutuNPqqle6Z&#10;6YvjY2enZ67PznRPTF7BY3auvzA/OF/CQc42O8UGG94UO1iQVhvNxQoMhFnOugIOuVLrlOeq+dnK&#10;9OT8xEh+eHJ+vLFc2767ff/5g8cfArKCZUWrm8eobt1+sNneaExUxgdn+/un+vrGe7qGu0CxDoz3&#10;Qx4MonUkB8/hHDyWYbkEy2UMncXA6Hmr7oUEhFZzJXbCDTPIOiqmdDmTtbIRj5pEEjMQ8gG7toZh&#10;jEgq8pYkl3gpzVZlPJWjf8ylkF+GlylJCUVm+N9o54uZnLS7jDiNBhO4IpA2VYj55kYjBgMZ62Xg&#10;aobWAgTNfK4wODtWh97c9QQ2kSuTUpZuAj+Q1V8jP2zRu2oHRA3pSbwiOxZTQ9aIMnJVood3Cme7&#10;K4Rdk+YYznVfArrRypJvxsGIGiJOThZukZH0uiQDGLmOq9jPTCCNVcVJ6gKJbo0qdF44X0HnqtLF&#10;FdvGnsnuyqOWrZHMCps0lx+LHyMtGeDqlRJc/1zEzXEuJmFkiKCKR2E/VUUKqZpb4+mnXrj4X1J2&#10;5LsYgmuUuGKQ4IWwEJ750s1yCvG8VA+sylWBW35EjCIr+kSQMkvr3yLhLy2uC1xd6pyqi4klLHuO&#10;pTjwMwNNIkBBuwy1hvtRMogC4nLaUUZW0bmauk1dTWQ0lDKw2JUPu4gRWSnitx4BMIAqSq2fzmJ4&#10;FV3eYioBrwvbUKHgK6iUKy+ikiCUnGhJTJ4ChrLSgXPMLekX9tbe5zpwDVGUokR5NsdZvJ/IQOM0&#10;/iguCop18df7C1g44xxxRFS+2IwDRTdIEKtLvCtRGYsbvAXp55uC9wXnEhJVKF/Ub5FAVgoGBWk0&#10;YVKaVfZLsj7WghPJI9/LniTChJFYicyvKG55R3NTc18fC4/jO8UoaoLxzpKRldzpWRoTe2saBGXP&#10;BVaToUncp4gNdK2ZcPenlG2Jps1OHIsaoRhYSdvsg/x1bYWeIUwEmP7FP/E9RpWGx8HLJXWJKVnF&#10;DNF/yzeU7jJhy+jro3kLm0/bj+m+k86LyTX/VYot2nRpEvLuUGKaCnPns8yRxkRyzydl3lUAxVtG&#10;M5D+HRQeb2/CoKuBkEamIa58toxc4pR03eVX7PQWTtwF82qfxgITNKwW3QpLZ/ZeQl0rurbOVyES&#10;np+Zm80XZ6fn8mNT4yOTo+jaCtQKrlXNb86fvngGf89cOnfy/Clg12NnjgO1HjpxGE7Crx9683VU&#10;tx55+02YCZ888Mbpt47eOD5VGVvebe7cW7n/dOfJh3c++HT/06/f++zrD7749iOLhFXd+i1QK0TC&#10;6Nf6G3ZtBXBFaev3P/7y6x9+/AKeTF98+cEHLx7t3lqBzz/aE+QruXxlBt4QbNzaKELZQc8FRVk4&#10;0+x+lxySemBOIc2EUB8wTbMMfpXRI64O9kEhWHT6sJpSywJbRZhWtZOCFYJiI1W7J7CAKN1vY7ie&#10;GA7qUsWyIrS2YJamA6JqDVxNbPIXBXD4i1Qsbwq2GM6Q8MTb1raxi22Li2KcH6JI0YFmXK03pjAz&#10;OQ9bHpgEwCpzhTMwsGtwjZJzJoQoOM0WOIR+7habOFiRi4EuiUfkwCQamZ5MKN8FalW9K15k5e1P&#10;cG4W7poXrS+JbqWsl+WgLjclmkeLVDazIQnpMlfpbKmlDpcmoXO36DFAsiBWAJXfjF8x8YX3469x&#10;oHGL3Z4kVeUbDDITkrSomHS2zYRlftUGHBXC5DsFJrniU02qrINfsYzbSNVVr4ayPjajfIBzQmX3&#10;JhWWS2BJJkbqdIQfNTA2luMMCH/nIEI9IeghlPpTWQhH+KovJIurhrH+BidFhBuJl6Sz5dTBhJBY&#10;WphQ1l7yAeY/TQhbDKyH103urCYhlT+Ga8huSg2y2sFNUzK8Gt8j1K0bxl5eJPFlprWM5I0fVIMT&#10;xCItxNyMVea+oBxwpS2YONRhJ9I4sDpeJN6ztfdLtTPz4l71bAtufyPNPRnTqVcQph9nRVLG6iB5&#10;B0q160WcRKiiGVGmyuIT+rKxLbPOLiqOTVQ6cK8jGCvW+ipJLPjHCj3xCSpB4SLCd9LFO5mwOa8s&#10;SGzNBr2UMKrcNtiYQdUstgE0z6O4X42IKL/0nud0rMMCkaX8KvxTWXnmL208E5Gudg62ohXkdj41&#10;uVm6xi8kW4yWtKslBkmhZ7LTlMUIk6YpLc2YKRC+NnVtxiq+EhXDljOonSMRGnwseS2ZE0aKV8pk&#10;wmOCjZAeudRNdsHklDLq1TCYzQbFLBnKqpyVERiLWuU1gicwCobrEvt5YDypMiKlsyo7GRXjtZsL&#10;cB2sFODAVJzBY3oOpSaTs6XxYmUEkBV4tQGHpIXJheX82kZlbaO6tFpeXq+Iay2Ca11Yq6A7Kx7r&#10;u+3Nm0sbuwubu531XVRATF/tP/pPfuev/41//Bd+561/2j1+qVCfLLfz5Tbw6vhUqX909vpI/jJQ&#10;Kxq0NhYmm4tTaHjTWZqotwdrzV56L9W7q/XuZrOvVLo+OXF6Yuzs6PCZqYkr+WlSrDMz3fOl4VJ5&#10;tFyBdfB8E9bBgKxLOLwmylk7mObrcEWuAbU2FwHI56fLkyBax1GsOz9WXSht3dm4/+w+IOvTj54B&#10;te5/yHLW7Yc7S7sL+VpuYKq7Z/x61+j13lFUsXZfH4BhMutaByYGpuC9VJ2DZxXcDvEgal1qwctq&#10;Ecy2UKviYOnJGc2D3IY6w8IwivFs0eS7A9fUkwdTYufOrZv37lhMLsFeMCTW6OKvqrnISpmndfbB&#10;wPVl7CXFYFAlorA45xVZGnkmVbBSPCYG1T1CS5xFAS74ZJGPZ74gKMWWStxIZZCsXHUYUSjLSS6e&#10;Uw5GPFNnTNzJU+ZGLMpCKG9iTV/CAIIxhI4twKdJXSk2/U77ykJOr0o8BrLOBzmwU1IyCCKT2Ia4&#10;cIsVoOXd58PmsqBI15IQ0yxCa7IrMwhXikfEIKE1/Y3FRePjQgKRbhAjp24Z+maDfLerTTrJuAcl&#10;c3DPId6exuc0945X2NAlDawEh5IU4kSIjqwSx4rnRFWqVk3nwiDVISymk4L1YMkMtzIuur2GMIP+&#10;cPYQNgJkSst1DVq3qYfSbBGFaCUwqVovj86+YQI74M4wtvIICiUlSjLINCulCUa1pFGumM8orLVc&#10;xYmYOgo3RBjShpfC2iByhVo5JYwTBFxV0Ur5t7E0Cwudx+GIsRUZS0swbis6NU9I4UOehblxqfe5&#10;APpWItSk3JpuTG7lggWTS64l1rbYES4SAueN5o1PYy5HIi7OPNmEjV15HrUAVkZ4nD2wBN4Swigu&#10;xx1N1KrdliGc9+4sP+5fTJspISvDdIMT0a36fmnFo38PrzvzvOpXxIOUJJVXwdZfSoV45fFcdbbC&#10;/nAZh+m0jm8QbToh6XeGyB/kl3iN0oBEVkX0DkGdypfw5fYK1vx0uRbhKIMoRE3kQqho8wAGIFSf&#10;J6nkeOKeeLoWkT7wgPBINFUyhTbhTXJa9vHw2iV9qbIVPAvnVhQz8DtDG8wDizphYcVgfQ3+RevR&#10;pdwBhmY4OxfErSf1SqSWRD4zNbBLGwsl14R+pZrBfu3QgjeytPqOrPy/9gpyTOW4S1n1iLJ8SJK5&#10;yctasSj9hNkZHgnu1VV5g7HkB4EuLmgwri3QraV6Za4yjxY4oFvV+ab7eh8fAK7gWk9ePANtMFAr&#10;5MGnLpw5fJLy4LcOvwOpMBrhHDh56MDJgz899NrPjrz52sm3Dl890pPrbq5Vtu8t33m89fiDO/Rk&#10;gkj46/e/+PbFl9999O2Pn6O0Fb1b8ZBImNWt8fjNd0Stv/jy+x+++Pqbjz/59NmjR3tINMPrMV+C&#10;zcTYtFrglBoIKuQHQces6DfG4dVeqfovDLI9kJic4nBJXCDCg0Hs2u4OtMFIECD2g7g13VAO7/nX&#10;xImVmOJURYNhRxDUJBaNIkQxZ+L5HMCnDpF8J0om8UPmwBQ2MwFhzGLK0OpLG/TggWNe393FgyWy&#10;qRGOuFb2hbFa2MSVSaDE3JqJxVTBgW2hnBX8lvGq0SkkxKAzYX5kstNlscA1rgM1JYvnbIFDmhCt&#10;Qwjx8F/qWMlqR0DWjd2bbN+6BSBDJ2E/iFptVwuZolGrqjcp4iWUtWRRdbQW38pNhwchVpAVtwCc&#10;QrxyPBIgFM4kc0voZf8h95vRQEv0S+xq5ytd16ihNXQM3k/Q121yKN+VFpcgx31ExXza3Ud+S0yb&#10;GSUKxPOvURYF3zZqwvBJNkw74tBkE5aTZHZjXJO6UV8qsa4urdvhvIpmjWDJYQbvKpZVwlofWwh3&#10;w6CYeMkfMYZ0H52MYvWIGceyV1C7jSc0BNtYl/yYhJ7l7MrJcUVzTb+WS1dRhlIcMNVHhUegVoVB&#10;OiRxp1LkisomHFVX3w2XTXPeC7jWyI3jpqICQfXl9Bajel7jg+d4s5rWYmcyL8qcCn8lKod5akbX&#10;kX/SSu013XImiW+5TMumiMJmvO6rny4ZUwZEku4Ho+WYegkXvmLJlsjWSFhbYChqDOCt7MXXisi1&#10;AJtbqdNjNpDc3AP34g5sYYqoMSFSxZ1vtbBZa3HjhNlArQRyiOqi/gofFNERaXuHaBTSOHtKigAb&#10;odTLBLFq7c1xUFyLlasGaRM2b2zkUo6x5soSaJ2Ul0JvaZQYJfN9RbSUVzlSyRL5jNu02XBLlqbL&#10;HzT7ze9JvIrSt6RAGexusjYVwNX+wAzEqXhkVs8bEv+qWaVjO9mQsBlPhFluek4sSuQM199E3oq/&#10;VdcB+Ygw9nIXSvswCa6wmYf/i11wXITD1gjoudKpdxrFGk2DZ0v5XGFyem4S7gizpan56mS9BZlu&#10;Dqi12R4HZF1amV3brGxsN1Y3qsvr5fbyXGu50FicXVivoO3q6nYTBas7t5fRhXXrJlBrc3Wr2liY&#10;7h+7cPzcz/7B7/723/j//qe/++Y/vDJwPF8dmS4PTc71jMxcmZrvmq30lpsjzaXp1lKuvYRy1tH2&#10;4ii0wZXa9XodLGtvqzmEWtahoaPDg0dHhk6NjcGN6Wpu+gaAa6UGRJ1vtgttWNEtltvwPqA2uNFB&#10;gg5E6xrsfGuNhQrlwc35mfLUWH5oZHZgvplf2Vu+++T2PstZnz375L39D588fO/hrf3bKzdXygvz&#10;I9N9vaPXu4av9o13D0z0QR58oft893A35MFj06iGpf2SUSuMl+DDhHFGOsC90YFa0RIWrxi54Sos&#10;byI2ZfiimWC5u9CmuC/NPd0puzt7d24JIxG1SgFOss5TAv8Ml6/AS2Hk68RKJnVTCC5JsCa2ka2x&#10;kIGiA0GiphSFC0/SH5joS35IG7u7a7u7XCoVUJosddIkg6wGXaQNU00sZ5oyMqLd3MOQ4FO4Tucu&#10;90sNEUvHOcNFECF+TXFhmJ2IsZR3FONm3hQQtLOVMcM1arDFH9qegEwvU9RcdclFGCNZoYcnrlZV&#10;2WTobLl2aSUMRjGqwVWcJmxjAGDBAgJNj7/WH/6vj0oi7ZVVy5VB8sTdZ4UwL58TRvpOErmmWI11&#10;lauiBtsDmM7rZV0czo4CTnUUV15DIE2Dj7M2FvVBGt/q8ln1veCEF3GmyBwudypcTNJu7AJmp3ku&#10;vChazfz9Tv9ZWux1kgrGWJ3EZtu4KKyPY6DE3odXsBdJg5DUdgjLncln5i80hUKzqqyZbLSDNRKr&#10;TNVMKhPVtznbIpaVIJYLr8aBUF/rOR6mQMleSn4P1MrR3nGDn0wUwDtOdxZHkuhdSQozh7pB0MWU&#10;PD9yeVYFwx3aFJxrYpXltGifN1cC8KbXuN4aX2nADbQCMZp/M4mt3cQlxKyCsQDbiEVUG6tn8QDp&#10;qrqqQFBKcvG6ezMy9BLCEXTU9PbY4jhZQo+DEa+epWzE0akhrbQDzpuQRFWnaLpUAEKHeZJF3fxa&#10;b/Tx64nGd85C9wLTYUaPAXF5VJwASgxlIUrEBo5eYHIrTZONJC0n5qkJDRrUGe/x4HVITCuIV6RU&#10;IduLeQukum6zzVs399StwMreyCbHlNZtIjUBDa44gFJ+8dclr3O1cJy4hto7u6MFpfPMtzMtYic8&#10;c+BEj8yhIx/E3KLgaybW4PLleiKuxopMyLrjbcog6FAphXCih6iVJKF9N4haHXqle5MRqeYYwyGz&#10;KS9RaxQg2JZpqYMFYbFTa2Nzr9TbjXK9UijNQSo8PDEKWyaIhHsGeq90Xb14/RJKW89ePoe6VrCs&#10;py+ePXTiiIDroXePH37r6LtvHn339cNvv3b0rXdOH/rZsdffPPvmWYiEFwpbd5ZuP9pA49ZnL+6/&#10;/8m+G7cCuIpu/fqlJ5OkwixtBXxFK9dffQtPpu9++PwrOQk/e34Pdj2l2sxsOTddyk3P00l4vkZr&#10;Qwd4SjMhkJZQImmGHUBq2kR2TPeO61rZS4abFwJXdZOC3aBSDwqDZebqOM0Bm4vpHBIDBbDcjwZa&#10;ZNEMXB3VEytlPUQFfCQkZrdVww38U4EcNcYJCFCU6oe1u9YAKxcDDTkgDMGC/6mwnyiAlKn61lgD&#10;q2pKdnVBeIxNGTiCnWzYPoYAkHwvYAINj+ht5J8wpCfTKbwKYsz6TdKnlEATo+EVHLxAMvhVDAiE&#10;jZilUF3dXN7ccYMYvOcnqq8jd+r6TMM2DIQlvq5KtdOUcbm5aTpH4YQl9LXW16pgwhV3YV1T4xAJ&#10;aA35iAwNz6hsJrpzUyOwZBVIUFClrWOw+tQPGiChmlTdOzMwycssUCT5Nd2VnEWwuNevCLKy7Y2v&#10;un1rfSR0aRKw9AHzpKxMVsMY9/txhxt+laGpOtkSDIsE9lkYXPmHZN0UahOQwE6QmLklfBXSFo6N&#10;1z0I5u6ZGpARNqlXuczRLdrlr67iENf3UtIcHk4Ce2GyT3CFXzHk82/pv3gDGMF6AC05iIyLzjQs&#10;yDTdCe8lz65Czas0BP56lmQqglAOOFOiceb9CXtea1ec46CindfIXF+mYbbu3yspnjNLDQCpzj1G&#10;3SIeVdSqf5LzTPbfxpDsYkoVMQtlDVbdLtXkJGMXfaH2Xa6wyhFwR2e7GulzvK9YM2ZbIx+5VOJO&#10;QdGj3K/wxejgugnRBRYCVLcSvnIj54IulMi0ujL3kaGXQYIpFBZBOXaXLij1sFFpvmw5It+MyEN8&#10;F9PzTJMrVvAPWZTlnUPf4PIVc7YR6CvfzxSpyQRhWl4X2T9yHTTvrUOKhhwZUCF0kYugUKvFkNQG&#10;q00rd1mPGKNzySD9hOGs+AEVyjIEN+IlXlUk58DajUY2b+5s3YL9Jv/JGHrHYaItMRkrK7xgLhaq&#10;YGm61vEEe165UZ6ZA786DZa1gKfl6bnSxHx5rNmZaS7MNDuTrcWpznJ+ea24slFaWS+tbVaXNyrL&#10;a+XFtdLCWqmzXlrdrm/sddDnZvfuyt7dZT927yzu3F7Y2Gsub1bri/lL/Uf/we/89p/9a3/4v/5H&#10;v3X4wu/dGD49Mn1tfPYGGrTO1QYqrbFaZ6K1BBOmXKMzBMhaql6FNhgmTChnLRVBtF4YGTk1Mnxq&#10;cvzi1OSV6dz1fL6nWB6pN2cAWZsd6JZr8F5a3UAPErRm7cg3mFZMjUX0f6uSa22Ba50azQ/MNqZX&#10;bi7dfnJr/4NHT6QNNmS9uX9r/fZGeak8Pjc6MN7VOwLUem1gvAcNb64NXENFK3reDE4MojXrdBG9&#10;0VGHU6Xb4SK66ZBcVc0wdMKUCqc2MIYHLK5LLkSMaShcVPN6h0q+lewuhiuOEIdFsCpIVgAUkmDT&#10;6U7kk+iQPlZhVoAx3wKCpiQeXZLnPIgMZhifcaFAmCjNm6mkoAgUjWESYooSp5EzRDmDFP4hQSfx&#10;6C9RvEvO0E+MrMiMkURSm1bJoa2rNLdsSGx+RpmmZR0V3s9prH48W5jSDH+lmvbcNgYQuiCcWANc&#10;ceWnugGpgoB5ZaR68Zcd8OQTA/UB3kBRww7pxDCekdbaHGPg0oSuX7nNJcEVc+UgmMhcCMrRs8Fq&#10;Ek/K5FaAAUfl+9QPgHNBVjdW5X0HGOnR8FUzgAx+zEuNFL/ChKJWLExNPR4V4httsneLYaEKj/lB&#10;Y1S30tG+HDPHgtis6UuKnt0Ghgfsn3Mo71oJL2sCxrwKSZzisjqzQFSEZkydzoUnYtBrzs3n5YO0&#10;6F1HzvF3TG8b6lC5E7hyQnKZ1VmTNZJiXD/HqDG+KhSYXJCTTQ4dy6SaEbYXgjVgkJiTfVnx4B2E&#10;/qvG6mJfXT2hs/AFUtJHE9tW1XQQYJPeMDcW2eiK6JBMK5xDlYptvcNvDIsArojLNFyp8YrUXCRz&#10;wipKYdAb1pjE0OhlGYu0RYRzSZPsEfC+g8ERZpYDkxyPCKgEfiyuwfWlXR968GpMiLLkAxdJCmEz&#10;fGTvzm062VBQSg9z6I0DtcrrKJChk7Da9J1U9YphCbpURTxIXk0pupXQYZikDAsDOYVGUkvJ49qg&#10;0cWKwr3R4kUsK/NfIoS5xXs+OyNjNXICrgxEdYcS4noxdCqNFfJa6HTAsiahOCWkwlnex/c7wxjt&#10;7B5Adu9kTBWNUrUjI9gjjOG3cdpY0MRYy3l5z890po55uFaI/Ah9h25nT0hm4dl5VdcRKzziK2eF&#10;VOPqZDoz7EqNhUTOv6KbkYehMfc8CUM+jA/xMy3oo/ESrwKrW+GwSLq10qyVGxX8rbbqKHCFJxP6&#10;tQ6ND/cPD/QM9l3rvQHUCsb1wrWLbIFz/tQxOAmfOX7s3MkDxw8fANd69MDPD76B/je/d+Bn//rg&#10;z/71oZ+9c+7tdy+/Ozo3sLLTuPlgFSLhpx/eRePWj7589tnX73/GFjiffveLL3/41de/+HXohNHz&#10;Rowr/Zl+AfEwnYS/+PrbTz//8sWHL54Ai5Wq02iZXqjNwkl4DofZrigXDJEUNlbAEzQ2Z7mNR8BU&#10;M6aZZ6ajXwv9BPsp1hWYlMralV+JjHWBqxlXB8DWBhvXsLRNPXXwIiNkRcVRtRdqVqptrRNUKelW&#10;4Dj5E9HYiUsTbW4snMyoJmNROffa+gfPadiL1w1QLWW1b5N+mlLhRLcy/leoDJC8japd+vJGkSrN&#10;gQFZ5TCMcJfvkWUUxLksWMX3m7qzX5J6t2L2Em4AwVoMLCtjPla3ISAFV4zRwPtZ8voTowUqeOEh&#10;nihBgy7bIAl60ZmJQE5iaEuQfapG4bR+EvkpShoWTYGBDQKFWsNKNxS84ksxy1k10WnJgpl1jxLE&#10;cssXruPi4lpTE5vmPK0ENp4UemRCwh+31telp6Zk/U6zi/y4XtRloDeySoTdaIfllG5zql8nCDcu&#10;VZmoDIeFogMGi1kl4NRPaCVyX1PXKMr3WBDIeRFLXvliNE0KrjzOS61BhQCJWj2MfqiyVLy8euFY&#10;yCpilqlBDkWqoRViVAZBkNUEtUphya+y7jRk7mpskyB0xsfi9Hm3YOOR2MBidMxCZ1D8TwqGBao5&#10;//S67hwGtVrc2VRGSFu+TVHlK6rT2DXJd4nW3NgttV21OxHzgjq1jOG0vEGeUhw6/PUGqaw2/8mV&#10;EblJ9xl7pYzKSwYXAi0ZUNNlGIwRubao1PbGDkxRUYyrEOZPKiTm63iC1ZmQFaIL5smMJHU6bA2v&#10;kk4h2MgfO/5jzGSFIdYyRdIshUpcSuwE2CRUiUqNnFUlDNbl5EGXOWEGbw8GrioQos+BX0xpCykS&#10;Q9LDb8apgRYOQI7dSLBWsRpJIXyWtNIqF1xu50koaAkoxs1RnSM8/5CjEDGxxLeIv23x4iI9cTWM&#10;fvDPnds3t6ldBLilSBgaYLxy895tPCG9oG1ST+SJSrbBRIcDa3qNsEcrpOMLrWoL1S/zhUoBac5C&#10;OV8oThYr49UGKktnm4szrcUcIOvS2vzSOh7Fta3q+jaUt+XOylwbNa5rpeWt6ubNzs17q7fvr99+&#10;uE7Iem8ZT24/WLt5b2X79uLabmt5q1Fu5W6MnP5H/+K3/+rf/5N/85/8md994+9f7jsC1DpbHSg3&#10;RwFZoRBuLIw3F0Yqje758qVS+RLkwejUWq3cmM6dBWodGz0zPnouN3llrtA/m+/JF/qqtclma7bR&#10;nu0sllaRrNxcWBFqXd1cRINWODB1QLquAFU2qu1SqTGbK43nqpOLW62b+7sP3n/w+MXjxy/Q5+bJ&#10;g/cf3Xlyb/PuVmO9OdPIjxdGgFr7x8Cy9vaPoc/NdciDwbKiTSuIVpDS87Ui+gPBbBmoFfpqjifU&#10;1wrNccWBXcUHZo1eyKzacVrkXiYZYCACPxX5Y/EmdQwkWQSMgtmRT8CVIMTlUsYYCuhdiinuNH1Q&#10;E/VlDwziOlUMKuXBaSaij1YxBgnCD9TMm3ry5DdolBexNZlEIFnsJQZSnYcFL9leVY5HPFTOZ7oQ&#10;mwSw/ZIwKlkISXAdfkGQmaTIEKFQYEKAF5yJY99kVxanIyUnWE31RGXUQhWcJWEqKEh0BONdUdMM&#10;4iX4tEOSLVv4ozYEsgraI2CwFE+khLTOVmQUJR6+SYUWQv9PRSLZVJ6ao2ejUykVWbsrCTSzQtL2&#10;q3+jnr+M+DU+XHZUeuowWtfXHUTtehX1q7ysgvpmt7CCKd+HEQu9selWKzzd8tcxrrKHKomM0Jmp&#10;E84ooVYB+ODuvEd4ixFQFJxQXsCkoktGPT3EqmVCWYvYIyHCD4ZZa6xmWtPkjaQUifMFGCtfEeMf&#10;I0ZfCImEqZohqBP4UVJYMmYp4XWtNZJRLWLJKy1YuR3IUtioVXccdhymLBPfGDPEN44N6pSkYMYB&#10;EwyZEaDW7Vu7uAqe1ZqxvK1wK0l4pdA5XRocA4FHiG+VENQHsSC4rN0OPcItgqwhH+X81E9Tc+6z&#10;YzZW2mBVujJLi/er1prHzK1f96OnitGREVTkCKyYlRAdn7UqWMYN2O7p0hfzMKYWUSs2EUNNFxU7&#10;0cb7Sx4W8Tw4SQlxXUsv425eL00qXzstQdxAPUt1hAQVllRo2gdhaymW6nq8PMr0IQwI7YEsIXoU&#10;rluhDSFV0G6ilOmUa1F0yoIR2WqHDbG6lZ9cS3nXOywUtmFkqGy71yJKapUT0aw2/vSETxAxJoBD&#10;L0cCXjadPsjuBTGBOiRlcPwwu+7fUookJqqRqt3ODEEFjOUcyTMN2TAHWep9T0LJ+6U+FeY3Jgcu&#10;ZW2zpN1Z4sCeTG2M80IbXGu1Uas0qtAJg24Fah2ZGIVOGHQrdMKkW7uvXeu+jvat8BOGTvjwqaPH&#10;z508eeHswRPHDhw9CJEwilrfOXnw9w++/i/f/r1/dfCn75x9591L7/RMXF3crGKjvweR8Pu3n310&#10;/8UXTz9Bdata4EAk/P0vvyRAlVSYzky/oT+TjYXx4vc/fvnNd599/uWHLz5+dufednOhXGoUIIaC&#10;NrhYZ2kr9tZyqyJPfoT6THpaIuGaAqc83MYiC4zdt8amMw5lEQBL9RZQ3wG5kWqE0EqsWLFo0GHy&#10;02SpInmqeFwfC0Wk6VBLiNVFMvqG6BuCjEFYiwjWWDTKTd1YVAyqe9UAFtq/11LeMAOKpqFR3hh2&#10;OcFL8Zhd+MpqDuRTBBDcbqa+DMhAchWoFViacFS6V1fDUnsrFCmhsj61iNMk0MBfNLnRWahZDpvf&#10;0FuYKHeJH6FC2FZJGDt6F7FdjR2MVC+rETFdKc9uOJKzcWugVvYRXbM22EAIaARVi7BWKrbg7xpm&#10;QvqvUNgKdPE5FYxag6BJBt6zlZGWS2FOk6ukRjs4Kpsq8YLpSpsl93so/RXNqIuh/ijpvwzwzMSq&#10;+Db8nABZyW4LJWK4McQ4ZdLCMjfG1VJKQGyh1aG8hMScwlQEZkb1NPKCsFbTyxLl9FsErv5pMqhu&#10;Dxv208Th+C/kHvydUrsRZPrLgy5Wxx3hXstTSfT5hyzPsPYdswrUcYiTfWyC+kbI/kKPkg9Dkl0i&#10;cM0Yfj9vJCAZZkn503Qh4tziPGNXJaVJjFoNXKOGmRoAwbzQDBNbOn/j08Rh4MJhVCsduD1TdcMd&#10;Xb1JvSByF9FCLEdBhTKC2aJe2aVKNkjkJBmZobUdCWRuNs5dOQcso7Pk4J82TrxBLkfyLtKGgXNk&#10;FJu6mCrVypmmVdtOmLymzEIJ4dvGzfZXJmm1QIejr5KOpJWcasVfpNwYDiqqdtSYom38NBWGzgdr&#10;d2E6zXjbtDANJ8Vd8KzFaaDOEGwkqj29d0pvlngGhtHRbJo7nHIl2nJYb8P+NLKzt08D9yc1BNPp&#10;hKJSjd0iJEqRSvS9MDOWdjXG/a7d8mgr9A+PJexzzj1LvUYMIBTKoNyEgIXBdNkhjt3eub1rlGtR&#10;nPLQjJVtw5MRrQRUKwvLOF/I6pbgJNSstevo7g3gOgfgisKSMoTB081OHnbBtTb4z+nFtfmVzcr6&#10;TgN4FaLfxfXiwtp8ZxWPEnjUNXRvu71468H6nUcbdx5t3n20cW9/8/7jrfuPt4Fdd+5CFlWHhLix&#10;NIda1p6x828c+1/+6t/7j/7MX/x3/sf//f99vuudmfluQNY6RMiLU42F0QpKWGvX8KjUrjZR2lq5&#10;NpM7PTlxdnLy0vj4+cmJSyBawbKWUM5aGa81piEPrrVm24tFGOCBaF3e6CytAUZCJwnUCiPfemuZ&#10;VkxwKSxUpycrY9XVyt7D3YfvPdj/cJ+mwS+ePPxg/87Te1v3djrbC7naTK6SQx/XvtGurqGr3eRa&#10;+3qGu1DXOjA+MIGmd6U8WFakgfHAzio3Jvg34ueAyhi/BmoVzhTT4qQ7YW3EndImSPigJ4rz9HgZ&#10;TuG5lLSIZmgOpFpZFePpO1O57CIxpEoHxRWQnjJD6HjOMwr3xfatvb3bt9AJM3VUYkrF8EMho/Wu&#10;LrJluK/ZxWJpl1ibxiFjL5LKzIbhh3+U5CpDKPRxeaVazB8MWoPIxGZULMTCsh0iWyXC1eDR5K1f&#10;9xP8kJ8wigWSQegvDWf6X/OiDPQViGQaYKZm2HOIjUAVGZsoo7dZeG6rPs0aDUsZI10l5afLRJkv&#10;0IJAKgYu35Y2uA0msI0jfsGVtWUtdPp+EMjR7jW0wSKKffdZSIz3c29lFVwgQ8ey5pYVlEeL7Mw6&#10;yDk1gyXqdal9VULBwDghQNeAKQTnAqJrSmZeqw14WheXYsRYGs155Watuuii1gkL8c3m/J2bEOh1&#10;FV9AQTOuDNxdl6HoWZSUDi/Et1FM4SDegm1nIij0JRwV+FGr2zQTgvPH7YDpIe9oQVbBKhyVVCea&#10;EqlFtpGA4CvTf252Ch8EamHCpx27ObW4Eu4G/69LhvXQ1f5UtbjeG9fXN5HXVateA5vpoqT71MUg&#10;wZipYzbXZ9z7yjjEzW5iWSWyUVVrnb91wh4NftAXVAcsXsjCdUO1IOdjp1NxuDMCRGgk56nsNRXJ&#10;lSTuX7yBCnkCV+IiNoZ1IikmvFIV2Y3m4eVqoNliRze+U6kEP1JKInZhfY+LHUyei+VWEy9nIgjR&#10;5a/mXTjur4QPs7WOCSZPMyXFnEPJUhvKGVEMIvW46hu1CWYJAvyWx1DtUjteuNLWr91f1IXgt1UA&#10;vO882bwOu8mWATayuvppvlkVqgauAV+1ilrWy5Sic/Ep02T/bZlumBZWRKTUZGgNhEjjjhBeRRBC&#10;a0leOCah3JGBoSOjU9veKn9kmtotgknFMwajVpYRl9hvKvn1WeXLQlSP5MsSFcLL6B0N1IrWAACu&#10;ZFzrZaBWGDJN5KfGpyfAuHYP9vYOwUy4+6psmfA4d/nC6YsocD1/7Oypo2dOHjxx5O0j8BB+A07C&#10;Pz/0+v/x9u+/eeKdd8+9e+DsWxf7z1UX5zdvtu88XH/0fO+J6NYXXz51devXP3z6zY+yZUJ168v2&#10;rT+wzPU33//iV3QS/vb7z7/4+sUnnz3fh2P/9kJ9oQzUCqI1X80Du9KTqV6UTph4VRXXvNfcGten&#10;jBdraNinodA8l0gQ1xo3tZV9khkqVLMSmw/LCS0MBmMhNlXVjhnoIAIKR1VDM9JRhgyyJWJMroe1&#10;mbhqRpgh7rWBSzL6sW7UcS+CfAINdtABUiVoBNsZNk6vwhO3LGYISkBruyY1dqLG1vJJewWrjwz+&#10;4hgIJV55KMYWsiCaAEwVslDlKQGzXIiJz1XLimgWg2BnJkAAOhXjLx4/eQWmSt4ZvkRRtxnEozxy&#10;IdVQCiHsgl1Qa2BtZIuxA2rFF5qzzdBRojqNWDjdpeZlRsfkJ4ANHj55r8JEyKEuZudVQKAoak1I&#10;zMdJelYy4MA8Sk5IZsz3W52r2leS0YG6/YowmyXUathDttkq2UgJGP0mJx4Tqr6BcYvq4JkkMH+r&#10;jEXGtQLY8+zE6IKaiDIJp9mYO8EdLhsqTjKx2QZ7Jnhdx4sHzstQXNWnlrAKrAYsMQcuDPyyaSoF&#10;BmZ6A0+i9bA64jiX478G/OK6cUcl2ar8ljQByJxjEIirSTWz6hXHpmGhxt3wNanP1VAntbSxH7cl&#10;DTW6T0P1LTcp2lEwvuEyl9wd7OsQaE2OStLW8sZwzskA1YAzwB4XTdIRBn5R5hTFLZTgcnxkz2vB&#10;MFFr1vU0pe0dmofDcCr7FCUus7XIhvKD+CpNEhXBM43kXAkFwOQopHGS+I25eefRs7hTEWd4R5l4&#10;sSAkNdfh0YbkRq8TvTOFKVZqk+GLECxVVWZUeFIpKRthcbLmF6PLgN7dxpnPU3LHShJvM2YJ/LBu&#10;mSFplLASnXp3JxmlMd++dXPDnjeSX75Ki+GftIRlyO4AiHBUGWVxU6n0ztCIwk7aP6jOcAcPlbba&#10;NBgBK8JTlFnS2JYQqwO5JnXCUBChH0wdMGxmfhra4HwxN1ucKFWnGq2ZRhvAFd5I+UUIgzcrAKtr&#10;27W17fryZgWotb1SAGptr84DtW7cbO/dWwFqvf9458HT3ftPtu/tbzx4svXg6c6d/U04DS5v19tr&#10;perCbKE2Njk/cG3gxO/89O/+5f/mT/yZv/Dv/YN/9hcvdr9dqPTX2uMgWsu1nvnSpbnihWL5YrWO&#10;otaufP7c5OS5iYkLudxVcK0jw2eGh8/MzvZVq5PN9mxrYb7Zma+351qLJbS6WUPiYhuxI8602VqC&#10;QxIedWiDi4256dLkTHmyslxavbV69+ndxx8+BmSFafBDOjA93H4AF6mFufbc6CzMgccnZ6EQ7uke&#10;vDow1jM43jcw1jc0NUTf4Dm0lSuWm7AjJmpFPTCG1K0jghElasVCQSfh5O7DqxNxqiJ+zQckWZgV&#10;ZhikgupMC+r4kmAgPIcRnDEuBORz0ayiRr7BmttgjSQRdOhmcMU4XmBM3NHe7u2bFpz7YTJBLCJz&#10;PTgG4yXMTH+Jpm7QKYyuUmMSnkhybnRrHANO82AES0wSWTCZjFIS1WnDG7nIkKI0CPGRGGuRmNKT&#10;0OwJ5DhxI4ckCgIRuOhXFFtHfZcLL1lAK5sxIkP32HxJPojDNIrAd4oQ0z2YNLHOtTlvpdRDIs2S&#10;06yPysanwF3whfINCEszj5vhEAvX94AAydo5yGZGw2WccurWQRoYEySYwuWFkADE4IGhf6T8OBkC&#10;niXWNBHRriTU8kWYQdIy0W6BqQLSBJOMmI/AVaS92D9V/LpE01kzo3evsZ4b+Kc5apN4SIoJtTJe&#10;rC80PchmPDQnGcob1vrbjJn15ZoePNn1NaxgeI4vdK7EdB/5NBoy2VzKvBmvhU9KV82YUMiEN1Fc&#10;dPnqWWhDr3txoex8Ey44NOtmeb/IT2EqzARqtmMah9Xz5gZSgSiykE+Sj9PJpiS34UBZIezz4n3q&#10;fKKN5UXYEuuqF7GzS7oFSG4zcyHOP1TKyaGaF05ZA0feHLRNdNcgDvcAKg9rQMWJLXI4ywSFGNsD&#10;rgvK8WRMjxp7HDl5YBxe9DrynOevcMbGHe16b/OlGemtnSj9Oh2V+P3cLkPHwRPEjYZRVbdwbjSZ&#10;jgCHZ9tFzyhOb2oxDAg5gAEddXE9MXhgISphzb9zRpYEJ4bcGT0n7Ng42hnYbCriyGOh0Eh6SUmz&#10;UbM6rLMY9xKmyibK+tJoxYcgQdydi2ydGvBFcYoZEY7DA3+zb5ks0abjjBy9UgD0H3Gm3gluLvvR&#10;voiRMxVbW6wNEaCynpkYO0yDsn7d0X/RzasM2KKcxDjNZ6or6MJm5YAQf9qUG9NVwFVdcFqSCldn&#10;i4VcYRqoldWtQ/3dAz3QCV/vuXHxxhUB10tArScvnAFqPXL6xJFTRw8cfRdOwmjZ+vrhN3968Oc/&#10;PfTz14698drxN45ePjZRGkfT9VsPVh4+3QXd+t7HDz76gqjVjVu//v6Tb3/8AjphdMEBcOXfX3+H&#10;v4CsP+LB0tYvUNr62ZcfvP/i0e17m83F0mx1BjbC+UoeCmHEJKUm2rdi+25ZvaJVFEuoS/Qllg5x&#10;vqrYUhQqsEoKxIEfuAqHag53bdri4NZKQyGRYMscursE0gAhUbLB0tnONhgj9VO1YFDcDy965jlM&#10;ulFg1WLjxNYkbxoZIwEWWn4sFC06RwE5Yv6A1q6qTa1GraXFV4EA888RGLKhK3XLZG52ourVAmCA&#10;WIMIfsqyYWFgCUJJrpI6VocasKxy3kFAyyJNolwJmKkQNljlE1F/ltRaswp8JXkwfJhQFiWoaRLS&#10;LVJV5EnD5Veasmb1sUat7EVpLjfRj9Zqh15XVe/ycHK2xnsMbwaV/pMBdpW8Dd8ssI4C0ZfdaES6&#10;6vsxdm7eY4xqt+GXjk2CcIZ2fjNJdiUqlOHQxUZCQq+L7xYejiFSYapQmVEroL/smnjwwq42kg4u&#10;UVkoxwG8byOP4ipTZSYkdSZkNf/J8dSRuG422ViT938lRUc46pEkqahesu6pI028NNuC7uTiE2tt&#10;AjZTCxB723hZqBWhqn9Crstk0VWczTnqGUbGlTxkPMRFMzOkymmS/vhyX99kdoX2tu1Sq8E5I8k0&#10;DX6VqAuPh0R1GokpeaM1PWI1KevSoilvRrsxMcMn+Gq4yC+0Zti7kSNvC5V154c8LLLRmlHII+Bg&#10;tLKE1FzSGt6lskFjqoLHqblhqMzyWvbCwdXRqCqUV8KYLbkzvVYWCfF4TA64dbI8MDWG3CxtzKtD&#10;lbpPfKbp1pfJOfE2ErBxWMRgRM80eR5E3Yv8kF/WaKlMl4ugtMF84ryy4gnr6GyLzwwIIC7MqFz+&#10;5+hTQxoUNF6k9FdJYnuNWAnsIM/5ZscTCPJoQWxjmHCLIdkCPTA9hFXLqpiJOBw4h035wv6EGzzt&#10;cOSFI/iKJ0hRAte13OqmXJ+fnpuYnhsvFMYrFaDBmc5ioYWK1oXpReBSmAZv11c2qyheXd2urWxV&#10;lzZKS5tlMKhLm1X83bzV2b23AlqVqPXJ7v7zW0i+Pni6ff/Jzu2HG1t3Fpe2qq3V+fnmxHihp3v0&#10;fM/I+Ys9hw+c+F//1j/6z3/rL/7hv/s//GdHz/2L2VJ3qdpXKF4tV69DGzw3f65cuVIoXBoZPQHI&#10;Ojp6emrq8vDwqZGRM6OjF+bmBmq1yc5CcWG50lwoVpuz6PnWWqwu4+ptLuLRXKpX28jdQsdbqnUq&#10;pWYRPkyztdzG7fXbj+/sv78PYfDjj56gO+u99x/uPb69dHN1upEfmukfzw+P5gaoDYYwePBqz/CN&#10;gfHe0dzQxOzE9Pz0TGkGuyn6sqKrbXOpifpVdrjtgM5tq26Z4EFtb0AWgXgktZXoVvJajpN40dkG&#10;g52NMT/tXG246BDf8bpnC76TjtCSedvw2eyWKSk4aWWQ0rCTvJMZS90dhjFCIESzCvQZVjoUM0DN&#10;lIc4hqg3U9itj0TzYVdvGn6juBSzFLDNQnS7NDHStQIiVHlBu2WwSifIbIsAME8HyRocnsBbOBIT&#10;LIV082Vdt4ExI1SRPC6JZCaLca2NakLDaUjA6e2oV4QeXvTPCaUEHta5MGJOgSkV0cE7xbAHpyel&#10;QxBKSgcQM2QI02POCJ6yberwQ3RKFaXMPNVoWi5QrMUNljjcdMjMGLGw50cqULRy2DjBi4DSarH8&#10;Sv/JF50pMC/qJVG0tpas1CVVKhXiBC+emWTD4T4OSX7Okhq6FCLF984p4BUtVgR7MsQSdAxiLXpo&#10;40j8K6bEFeUbrVHQ6MxCgFhpno3qqQhg727VWgtHWfhnqSpCcGcE0uBwripnQcxA2KP+N1qryUEB&#10;mCXxi5yZdPo6ZV44zQpVRXI3EQJPxcYkQqP8GNZ0q0g0bMukGnDaU0XzMwCeUvx0odeZEkKIH1Nz&#10;4HjgmOmVnfIvxmN20vatwdHwBTVPaKqWecnUbo3gx6YyGn8xkFQbactwaYCyPMn9yPwwR1v94Qz5&#10;QLGaSJeCnS1Y6GuAf1JAHgZUXGESm+3usuYJcTnMutugyNsWYa1uwMDMtl9WhhR7TbqVmG3hbCSu&#10;Y/gngMrbU+l+Y0LuqtoiuSg5wEh117y7BVaZC/Cs03TivNIyEokn+djhOMNdjKtKtJFjeOMkizBk&#10;yJKzHArGEJFJgojSva+ztZLfwKb3LIPiOpxdkSwGUNQUNyaOmUKwZB+l2RsUq252TlEcNor2VZ5N&#10;obuMFaksk/SUuX4yt6/4Bhu7KtpRHKs6TK/Sjlic2fSYGEtTBB7bAcuSbb69qiyDZBfLYFzrbbQG&#10;QHYV+xQKXNm7NU/UOjOem4ROeHBsuH9kEI/rvV1Xu6+ja+uFq5egDT5x7vSJ82cOnTx6+CRR68GT&#10;h/F45zg8md54/fDrrx1+DfD1wOkDXaNdjZXS3r2lO4/W95/vPf/o/oef7b/4/ClsmdAC56vvP/3m&#10;h8+/QZObX3z1zY9ffvn9J59+8+LjL9/H44vvPv7uxy+AWr/+9pPPvvrwxSdPHz252Vkq5ctofpOf&#10;Lk/XOlULmlCGU0e21s4IyGsp+aiaaq7tuGROZ3BlUOKGfZuJLAIFyEjVydmXTIOFgViutYMQiQCw&#10;SVirEr/kvcTInxu0qAhTFOg84hLI5Afk2NUlrMQ1meIySi8p4aThAllQqk2JY8McWE1rovSUJJmd&#10;Vk38etpTsyme1nZFJt5I+ciXRyayJMDY4UaINF4EfyYpK02J5TBsllW0aug6jWDxv6ExNg+K7yfq&#10;lpB4kfwoPYRtNiXOkzDPJx+Mmag/V7fSxIieUba6BdKjf4/QFwloE57mP4kYE9Y15Sg8E9WqRoAu&#10;klQxLtJv7iZEWbwYQiGBdZCN7TK7hBGVsfBVBa6VdgvNWgGKiGBplJwcmKhhIJy2DNg42fAYf50Y&#10;oE2u9MlGra5cVcrBDKf6vnBYI9VBWykOnOCWskdsGZxslsxxE+FzWPweCT+kg+WJq8xVOiU6XNN7&#10;Tf/lh2YzBKhU53q2SY1MqyQ0FqIblmTfTrr4ivAvTwqYHKfPf1ptYvOnl5Lg6GoTPkyGrH6z5xzx&#10;rV7k6Yvxt1u30WymB6b9tOYQ5yXTNqrk1p0gUQGfuAuFNwAOvjICHnbpzDkyXpQTdxF2hVnthO2U&#10;tGfwDjSrrIwdH0R3FMAQliunGACeTGnKxDMOziIJbatOJTpxpRVWCTAJxhyLC+ErbIpUKwff+FxD&#10;zbkkalSVBnqgMTQGGfBVl4+7l2I7hstKYydmJsw5zcCoQ7dEvBh2K4UYc5P0YLzu1w2hXT6E5wr4&#10;1ApS9hVqC8bwy4yuuS/jB3EyOl99mwNlDBQcX8G+ilxNzpbWIEks7R2LNKyaEDoUMMPDq5AgSoBV&#10;tLh0jweZ0+h3uRkDkUoGTOdhQYhwDRWNRlzqRiN2+iET5YLVHTsxAr2wkE/7vTu1IihE4AJOo9Na&#10;bNQ7SL4WS/V5oFY4Bk8XRgtzw/XGVHsBZaIoFoUJ0wzqV1e3atAGg2Jd22kAuKKKFagV8BXC4NWd&#10;5ubNhe07yzBhuvVgDdpgEK1Arfvv3TbRitfX9lqwa2qtzOcrw/2Tly/0Hu4ePts3dql35Nyxc7/3&#10;D//n//L/9hf+0F/+63/iwLF/NjF9oTB/pTB3vlS+XK5enS9eHp88NTh0ZHLy4sT4+ampK7AOnpi8&#10;PJPvLRZHytWpVqcI0+BGp4huN7X2fK1d7CAHRWFwC0i10iwZtRYb84Vqfq6R72y2bz++je6s8F56&#10;8vEza4NvPrm9ehe4vD5eHBua7psojA5N9PaO3OgZvn6l5/y1votj08NTs+N54lWaBrPkBg5MgqzI&#10;BBu+YmCp4113SxtLmCDfZahq4BoRiaxZ19jRdM9xm2ZXtFtgMOeGwxJV4oliJvs2YREjCjJNx2ZF&#10;KNIGs4SCWMfxwiGOpz1jvbWHFi4Jhl+FQ3x/YvnM19k/yVI3vNOAVkJKwMu1JREyLoejhBhgUnWA&#10;BquhEQhnJh6/g/WYqPY0crAuOo7npYY6lhRmFKiAOpGMuU03klGkzjDFHYxVc4iRDBgsZlh8lCru&#10;TARJYkC4SMsWXQLeLEKGGRQ3LiKCAlaByEIGJ4YK2ZqDn/aAGHJ7xfA3mJFjta2+3A9TbQIYOFOy&#10;r8JFvB9N9jpTbBmhMxQKQ8nPGAxrxBiZyRHHdBP2xyX1ultFrKylSZkCyU0Ne3jAKjU00A3aXMJR&#10;/SLzVqLaSGcpzmPJnzQCEqMqZ6frFbBTdRAIrK0sDQ8wjQbnttGXcpdM+Xm9ynIufqLzYqZG85nr&#10;VZjGyQg6cgR64mtn/tm2rvz+VHVMRJHItLTR8HhMoAkhGAomenadgQ1lpQLbqk31sBO18uBFd8up&#10;TiuziDuTwOu4pkStPFQsvAmE8G5yqsjbK5LCLcVOiZe2eJ6mdyzZsByaCRpEnKxO9/mmrdnpEicy&#10;5G5tUW661uYqnGbClxgh01ZNcgNrcU176sZXZlOUOBcfgWQbQSGz41/XD9E6Xmkp4RllW5ykcCGx&#10;Nm5mDbx08Nqp4NOMtOePswCBt/UEOwt6evkVV/Fo+mVZbH6tQwJnT4y4kpQ3eFHPYQB+bkxYslRM&#10;7h9y4kA1F2zdKWYeP4FL6YZD1A4YtxuBW8dEmjRVW/jmddjgqe7D0HAxWHJvHq2Wbn/KfV/FUywg&#10;dEbMk9mLpx6OQ9KI0VxKX5VKGzz/xcQ6VS12N5waGY6mrLrsKlPj68ClJmAll8MEy6TIrvMi6lb9&#10;sNcNL9e20TJhDqLV0nFf5To8VhHGtxqwYirWK8VaebY8h8atkzO50ckxNG6FQhhmwuyC09uFrq1n&#10;Lp47d+Xi6UvngFqBXY+fPYGurQf1QHXrawdff/3QG4CvP3339TeOvnmu++xsY3L79sKtB6sPn+48&#10;f3H/g08evf/pPh4vvnj+2TcfffL1ixdfvPf+Z88efnB//f5qfac+u1oob5Yevn/7y28/Bmr99vvP&#10;vvj6I4iEn713f3UNLky5qTm0ppsst8qQB4NrLRC71rGldlZBicGlgncB1golNcS4isb3ruduFxZj&#10;ml6yElBZDyJPUQvUD2qEGfLJbjCF2UStoS1XaM3yQwFFud4IHTC2T89da4m7VSwlwYUpJVfG+rfk&#10;5UtYy3JWdp1h5aAf1lq+xJPJICqOXMWML4GVKZ9k/WMSjg9CdHV2JbnK+JzKUD0MoQ10rfRMCi+5&#10;EycBrxtwNoAdAF6oKg2KFMAHn/oJflLoEUJfdBO2h7AaqBLv2fM2dLxCfWbzCG+MlU3BBdqRxFSD&#10;KPEqCdvoVWOwl7kZ8W0peWA05VtCV9p38moZ1tjNuoWsBqIAq0Ct/AvDYTke+2vdx5VdVVGU22n7&#10;hwCkcQr079VFddsekZ+uhsXJCsOgtpBkYFTkst2Lkhk+EWNgSTeFQOS3bIrPCDn41agBIyh192FC&#10;NWqemaBSPxg4GKluM5rfEOPJ2svy8XQhAYpe1usyr8A34GDYj1R1xSKfzTabbs2oVw5U6tmTIVUr&#10;48NemO8nH2u2PFOQugeUtDcEn9ZIw5ZJZtaUB9sHzDWumpGc6zSOUq5FXCu/M0p5ScuDXacpdoha&#10;ZblEwO/CjGj7RhhG02AzsSpPF7XIUMlJHfGTZCM52lq1M0GF11zNFvK9At6xdnM5UP1ngnNUPHrl&#10;ZSWGDgPPcXVcsWPs6t9Ve0BOflwFcrYkDZhA8l0nZl7iycQVR1pXm72jJRe9aNcx37KGbIuCJ+WJ&#10;tWdsUxVJqyQjau9YPn5/RAGxtEDqneDd1yjCSjPvVWYSdONwCTBkVbVMrE1JfMI8mfVs1mE6nvDG&#10;L6Imjs1fa5GbxMO7drFSFMjYUWxt+IKwpk6WSw6LVX/FWlaZ8RC1ChcRl/IJqTniVTM/RqrArogJ&#10;sNkvI55eQW+3FqSztRYp1nkohmqF+Uq+UMrNladqjanl5fnOYr7VmW4v5kG0rm3VJA+uAbWubNXE&#10;tfLv2k4djW3w2LjZ2bmzBHnw3UebMGbA4/6TXemEd28/2gTRurxTa67MVtqTE/O914dPnrr25o3B&#10;kzcGz1zvP9E9dPbMlTf/1n/3Z//9P/2T3/ov/uhbh//7yemzhbmLxfLVUvnG5OTJoeEjQ8MnctNX&#10;c7lrwKtjYxenZ7pmCwOl8kS9kW8vlDtLldZipbVQ6iwjo1xC25v2Ur2xAJMkwEv4S+Xn63OArPnK&#10;9MJmZ+/R3sP3HwGsPn7xhA5MHzy68+ze+n0U7NbHqhPD+cHh6f7xmaHhyX4UtXYPXb0xcLl/tGds&#10;emRydhw9gUCxtpdBb7aAVP2AzyESwOzCgigW/0UDYQiwGT4imAirUjfGdLrHDKHwBl5hHaPz9Aqn&#10;iNOk3c1mqaYxg2BD0Ex5i1maDDYdhYfAz7I333pe5NlJVTMwm29KM/PBSFQdZYxsA7TQUjWqEH3Y&#10;nofgVxXf84Hn7g6iKlPTJu7vKv5ERXcOJZ2mSVQJQ2RRWMR++F31U/VsV8kf/YFDEOvfNRVGjGrT&#10;Y/2K0a9GmNkBj56CVI4tUYr4VSm0rSt2Oyj3huWhJmaM8ofUd4e+zfD8cLMT83LZwwE0cVfoMNfi&#10;7qanMcEAh0VkOJ2NQ9QAByz/IqlF3L9EQQLhYoxdLsgEottamlcxDMZvWXGKX3QUzoUOBX6gqqy0&#10;FNWMFz3sIh9YQUBeLqCjLYsV4QVqVQminL1YI0C7IOJJqkhemr2T5xR7w945oIZg9hbEoNldQVND&#10;F5doigmkU5SX01dV1iI5TWULYUrEq3ycGq7gsDHNbOQjeioMvewyrXDc2MBkI47H6TyiLPrbURSg&#10;Tqcv8Z7OlMNokANAHp1pE7EpHUTYhpGVSt2JOALIRBCvYnUVFayVlkpy6bqJD8P/VsYwAkL2DXYi&#10;wFpWJQqD+XxlwwppqyS10T7KGM/4WTAsNLpKWLjI3CfO57hM9tkSzvRDQtBkcY/jZNYVCWswq6oO&#10;lc6Wikpeyg0SmJYD6K/smlPWAD/EgVLPc+56svkxjsUrXDdSw2cPr3M3nJ+83TACUQfhi0XwGXID&#10;+WmnUMEpbOM6PFyLZELegND7uAAnl83AsZpgul+iwbX4Xt+YzHFokqRmUQmUKpsvFKd1TGybA11y&#10;+H6CtAg+y1o83O+hXo6kSWQlUpMhwyEMtV/3+hOBhC6Hh4g348vKfMqPfY20qIaCVKEgxsSlvE6m&#10;8wb3natDZdgmpt0RGgfQNbQZgs1G0nccgasa7Rqjrsl5G89Ry4q/mNWc88sLtXYT/VqNWsG1zszn&#10;x3MTQK34Ozw+4hY4cGaiQvjKhTOXwLWePHr6+LGzJ/Dk+JkTh08dOXrmGP4ePHHwwLEDh04dfP3Q&#10;6z8/9PPjl49NlkdWdxt795cfPNl+Ak+mD+89en7rwbObj9+//+SDh3ee3ly6iUgi31saPjh89o3+&#10;k0fGL/XVhncerX/+zUdArTBk+uqbjz/94v33P3yEdqHIO08Xp2ZKudnKbLkJfyZknCGVqle11VLZ&#10;hG4+nLpc/TwBnA0Bz8zJptJlXVzvoeYqQiCpUDYCNtUMRhMQAzxhUfOcIco1BGN4TKRA7g0wx1pf&#10;YxYzeQaE/jZbENtaiQrN5MDEmFZojhwY5wBhpL2aEsVKTJvRXcsCz8YUghsEegLexAXYBaBSBlhw&#10;Z1rCQx6SsQNb1Gq/MMrD7CVct+7P7XBsLuXUmK2F8Ga2MsGdwtdpCSyjJm5PUAij7oK2wOzAKYGo&#10;kaprUxP8jY4yhj1i9siUsrBTvyE/oWgfRBgpnpMPlZ4aTZkntF40G2WTXU5bykLW5f5MspJrbbV0&#10;JVy/ClMyIlWbM7l4kg1mCVkX0V8UB+yKVmcCXA2bMa5As7Z0yiCc8aq0vuhwQ06VFafiWuG1hWFV&#10;91p+Fb1qDRgocqCk2TXWJmA1n0ixCpSyalfnAlUz4kV0Y3etKUnIlGjR/MsQpvXrYa7FkWSZq2aG&#10;TZhoEZaKeDXhzMsL12lShmZdjW08Rw3UiZBVOutJn5He9ogygPfNg7vLT8RD8qdxZZPTl/2f+VdZ&#10;E2nxOU01w3RrYYiUp/FtGW7PLio22uRurYiZew8rjmicy0VW+40DFMwBOdFJJS462hkpa1yzoFkw&#10;NfTATnZ4yzF4YzpcT7zOemWP/1LSwa+Hw4SYhFg1RNiazjUDjyY3SAIpDxQmw5SOB7kdfR0dGVv5&#10;5shAkC8sZ4yr1eaHJxjxujCAcSBewaZO0fISpFO+/1nHghXQbIC+NmS6eO7UKbkvbUX4C9AoAR4H&#10;3w172GHyZStqTjl+rTAzPmJqNHL5qQw1AwwpniNUJsSFhFiHymNTuQU1LZk1CHEFoygTR46A1fFC&#10;0RIL59gaFEVrNu8xQAVYBXyVshSnyfz0CvqFri00FxuNTq3RqVaaReDVYm0O5ayQB0/MDE8XBpvt&#10;3NLKHCBrswPf4MLqJu2CV7cqgKkAroCvhqzruw30s9m61d69i1Y3Szfvr97d33zwZAeQ9eGzvYfP&#10;bgKy3nm0tXdvdeNWp7NRLLbH89Wh0fz17tEzXSNn+8cv9oxd6B29ANL1Wv/xAyd/96/9nT/9R/7o&#10;T/7Kf/0njp3+XyamzhUr3bmZiyOjx4aHjw8OnRgfvzg5eWUqdz03fb1YGp6bH67WpputOTRo7SxV&#10;WwvlxkIZDVpbeL6I9rCVWrtUrM/NVvI5JG7npuZq+dpSefv+9r1n9wFW8Xj04WOYBt96emfzPjrM&#10;tiYbuf6Z3v6pnqHJnoExGC9dA17tGbraP9o1Pj2cK0ygey2I1galStGUFZsohx0BNO0fKboDGHDD&#10;G5NR4lpZqEmYxKQD3cKIfMC5qXcliURwmOkWk76dltSOVEx3mDdDKAl9l4BrlKWJxlFHPmRYQOvZ&#10;NQfOc9h6GYayyadwqe5rAWPjUkxyhIwmS33DEpEm1Koo0+Y3gQ+F91IFNbryYK7izgU+wanhpmZe&#10;P/STXh9s6hO/9QpqFU4LosacpwzD+OWWu4cnWSZpDpNkxoWGDZjtmMBWWyi1RDKND3g7gTCUT6/R&#10;ptlFtjNJzGfImMXoZiJhc7lGy1xb+FkGxy4ndgFtMK4CXYJh8es6bKJ3LiCBBxh9wtpNwJUUa1aI&#10;jqUAWMi8sZ6LQGP7HAZYzqC50YuXC/2vUTo5LkEvngvTFuBepPX1QXJBNvMj7SijZAHLjI0nSGNR&#10;AIlfJakDkBN+4KS4H4VXgjK/KqbF3kFHa7QOZt4t6GUBP5PAgqBsj2R0/WoSUAOelbOa8ydY4jkm&#10;LTqEwUyUKGliStnyeA/vqysk7wK/6OpH+82IO3XMKjFnAAkitGRKrJpbpJYgfrbwnmBSl5iMa8Js&#10;LprQbFHvayjeWausvIw5YTpIK0QOnKYaV4kp3JSFclzphAmefZukolbBwuQwpIP00MkVj5eSOl6v&#10;Epreqtazp47ds4WF4juVC/Ylw4v8lWR/4JyXrrj0EUxk6ONbbI/kHBne4HhAMkv5dcm52g/+V7T5&#10;5QQQHuNheJC5OonAT3KD4FcxjGzcQqLeanxeYuFPjpU5aucOjPpwIZisD1bZUgsnwdn7Rwlikyic&#10;n7hS+nVuyulymyMlkSsw7NuQD2HscKLOjkGCZF8sxj/MMqSG2EaYPlR2OsVSKVMPRlP0JWZslsU5&#10;2u4jc+2FWmsjb14HD75AuFhsyiW+V/oUJjuU6cb6JmWWbnPHpYo9lOJhXKGCi3AXs7bZCSBOe99Z&#10;ylkgApfbmbP/SW7m3Lff4MoOrZOULaAvABvbInQEvdSiFRMeAK7ztRKa36Br68xcfjKfG5kaA2od&#10;GBlEgSu41kvXL0MhfPbSObRvBXwF9YpGOCfOnThy+ii4Vv0Fan3nyOnDAK7vHHvrzZNvdk9c6WyU&#10;EAncebiG6tZHz27deri9e39z49ZKfbU6Vh7vnu450nfm7e7TP71+4vXe0+dmenPLs/sf3oN4+AeV&#10;topuffHRJ0/vP9zpLFcRimDDnZqfYjt0QFZmhxvaWFEER2epUMQk1MpbAChGHqJIQyjA5rqaWBYL&#10;l2jzqUDaZjTUY2YkqkPrVNrqy6SPyATY4bp9ZBjYi2kLWKGup+s7cNHfzuCuYnv5FvkB5wIVi7Gd&#10;uBCmTIDx5RQMM37mRSRlyo+I04qy24Q2xZnx4F3haO7NmJEiTSFVF6+KnjRQkspdVI0MRGksbBQN&#10;varNfSx+5teybg4a2IU4taB/TTtvCLUuL1UIBUFOZl1PZQhM5BMYxg1sXnWRJRMrYtZ0nHlaAx6T&#10;tOYq+boYS4BGIa54m+XEIq+XWDRoAadLQwl1CLdwSIZ8NC5OHktGrXi4lSsNgZeIk/UKrYAxdngd&#10;PsbyCibZm9WjulDW/kx6ggwl1fyArFIC034JA7p1+xaGD9bKNhNSCCJXoaQWlgadalXOTm7h4RVu&#10;MapWbTou4nUn7ShPVXtVAV2uEfgqmwnj6goXESx5xni6GBPiV+xjbH41iE3CKtF3kpt7OgbsTBRx&#10;Vrhrjy8cKsE8S3yxmPIeENwN+6+lxNSZ7ueBCTM7PYNfJ8Ym1o2eUcZ1wpM8bKFWlema6HOzKVfk&#10;KzmnTZT7qPYqmlSRkRa/CuchABuxDZSt8vQ1s9GCWVQnV2dRJcbDWr7dBMjOUmEYEOZDWhcij2DC&#10;9lXu0curV+dIUjoTKUs3G0GB2oUPk7cuG775JzA9eGoJEJIsUijmbcM7mbY9hWhh++EyDyYpDY8D&#10;XYfZqSeGWItwmZLplPLZ2pIpZZRSFwCSlCb2e20/pKTowCQ+Odl4MgUFnJkVtVLwk/KpRh3eF5PA&#10;MjxFFXaEsMfI2Q8sUtCLul2QqVdDZe+I7tuBaFgnK7UhA6xtxMHiUXF1eMWBWsH2wI1J8RbfCXxF&#10;sAqFMBo/EF+hFQf2M9CF1WqrXO9UAVwhD56r5idm4IM/ODzZk4PFUQM9WnPNhVx7Kb+wSt/gTXCq&#10;26hoBVitL22UF1nRWlnbbWzfBsW6cBu+wSxnhV0wHYPx2H8ObfDevcc7dx5CHry8frMF1DpTG5wq&#10;9Y0VukZm0KC1e3y2ZwJ/Z24MTl7qGz17re/Im0f+p//it//Yv/dHf/K3/96f6ep9tzDXNTZ2ZgTe&#10;SyNnh0fOjE9cAtean+2dYYPW0cL88HxxrNbIN9rz7SXUtZaAWgFZm4sVdGQFZIVjcLkxPz0/OToz&#10;gnrUykJp7dbynWd3Hn7wCIWsj4Ra7z6/v/Nwd3l3qdDKj84PDUz3DkwBst4gah1COeu1/hGWto5P&#10;j9ChqpxHjQ3MkGi5vNgG6QrUKhylbjei+Cz+dDWja1ytFZQ5FlXc6sOhjn8qCXPqQXCIkQduOlKU&#10;qn92pozpD+ZWGFniRx2fqcCMQZL5KGaaXwaXNtFl4OLo33lJB3NO9NgVzEXUrpBMrmZqwskbmcGx&#10;ST/3VaLViuggqpcF1RTWS5SLxZCxsnxHJVZ0e+GsTlWsgnrzqBhPbCTrP43GPSYm08xeKta3XFAp&#10;MH2nSRidOzsA6awZeUfQr5A64GXCVBZemmKiPGFXvsccFpK9vq2IYMX6GtUrvhdqVcMSaXpVeaio&#10;XTQRUYQhdMpGBeq2IBmpJVYPSp8s1MoazsxS2Jy2sk4uTacO1pdYSxl73vrE/SUC84SFjv65vCus&#10;N9oJpk4heAr3lW5QDSQwWyjJpaJk61rQcdgdllD+w7DPORG8IqNIMhUkK1wXzXPhSqUQ3JKWqA41&#10;ajXkMAg0iRpmSF6T1ffSmQtVT4T5nCEZC0eRoMTMz+TiMbaM3TnIKnww3nMWT8WZ0p1GwpTJBb9N&#10;SNidV0NBZvSL/8Kuhz5/BEvWAPNGEyHmwxa1K1kskBtxI1IJmO0Sp/D64mBeekGL9jf5qU8xS2We&#10;xwpVSmDYgojUmXXIGQEovTfvKb8Yw6VyUwl3WVPA240pSGJI86uSA6hxsQ9eVLPuaAkNxLD5jg4K&#10;0baLYoANerHX69i8E3F6K3ul/JfEIDoRyzR4ufXrAf/k3syMmP/LT6xr8Ak6p+NXfFJWJTidYS2D&#10;T1yqB6u4U147MaK+Fr4uQr/6eBoofTNpW9+S1sEaSAeiM12c2kHpp73p8yrLh4Jg2KSoa4Z1yTgO&#10;9p7Q0IVg2OZMRowKV+KuVNqF36A0NHUH1oBYEqLYIO5lXxcnwrh2vdS58Au1eiRKQA1s9RPa2VX+&#10;wx9NWRsdA5cjr4Q+o8yrz1lInp3K0Zl6SGenU6MowMkILM5oftNEaA0aqR0iYeiEqzQTrs6WkIud&#10;AmRFdSv+dg/0wkYYj4vXLwOvXrpxGQj2zEV4Mp04duYY8Opbh9955+gBEK3vHH377aNvvXtcjOvx&#10;18/0niov5BAPwI5x7/7a1u2V5nq9vFTpnx0+1X/xSPfpE30XDvacfb371PGxK93Fofm1ys7+9uff&#10;fPzDL77+8Zfof0PU+uXXLz7+9OnjJ7fWN5v5+TFYIeZhDIkmfNUCtt0WpGHLbT1Bgx93qVUbapP/&#10;oliV/JIZqiJtZiIkA3R1mASbvKyScJIgZQAskyREm0J9LpQjIhATwxhPPknaiGkIzDCYeDXhW9OK&#10;hIVbbh5BUte/bkUuwaEwghlRt3hlrBjMJ9ZVvoHzE0pPRfJErdGAk0QoGFe82VjPNsIhsAVMCK9c&#10;wkYVr/KvCVKBcFuRCwS5x0/WLIawNmTJJl39NuAvl7aKE8XxkApmv1Z4PQFkQnlrXjRsdSS+xet0&#10;NpJUmF06KRVm11aA23KnTcGwVcjEq0LVUk7TUkgaS+NSE9a2/wk5a2qO4vpP4BPhW2JIUm3JCwcD&#10;nbkxGfe6C85LQnWJ6DRTHVvNy8Pji3xiCatfN2wmbNNzHYkRKaRx0avT1x70GlAru61gzq3Bmwsj&#10;0GEzW3CnQtQC3iQqDZCEB6Q7UsWFNl17MjHm88TycybJiNOkEBAU9IA4reJMA+aQS2SN+bmsMIAg&#10;0eEzteU0Pqj/Yp7D89gPw0vfJ1EKy2ZFcn6OOwcLWUx3/IRBJvNwmqBGLEoK8tsiy8AjjOCVkI+G&#10;FrzZTOcy9UCpPWl5oN/FlAdCwCHD+kzKy03CKE5KXZkT0JefvTcYz6UGM4ZJyfiBR6XONzbn4O86&#10;CyBamN9vKKjYgufiw3bAjc+K+g4cy7RfUJqMPqVvEc0bRfPKA7mai/czbx4lGmBoRvVFcKEpMWkU&#10;Z+mvt0DLQhRChe7XIQ7jftsjJYTM2aIyEi0HocvVVfCJWMEI6oDRvCSL/C9jTvNRjsO0hTBfQIMl&#10;McO+jkqMSYMhTybWHieZijueK/6WxaJiL2d5nQlzChB/hYFZWQckD+ZZnS3E8WobNsVKWaZwjuxM&#10;GPlRJEwGlWETLTEYm9LBf3MPfyVW3DAXkZWzLrSWmuVGCaWeRK0LNZR9zhSnhib6+0evD45dmcxf&#10;nS32VBqjKGftrMyubJRhGryxU9/ca4FoXVwvtVfnOmtF1LWu77V27qDVzSrA6t396HNDohXZ1ue3&#10;YMJ0jz1vNuDStLJTb6zM5qoDY4XrU/M9E/g7d2O23FdqjM5XhwuVgdGpi92DRy53v/3TN//hX/or&#10;f/y3/twfOn78n09OXh4fuzAycm5o6OzQyNmJSUDWPqDW2UJ/qTIxOzdcruVQ1NpeLBOydop1lLYu&#10;Ar6ilhUGv/OV5vx8fXZ0ZngsP1xqzq/fWr395NbDDx/sf/T48cdPH76AA9Ojvf1bqzdXSgtzw/me&#10;gekuQNbBqd7hyb7ekevQBvePdoNoHZ7oB6RH3W+1xabnyA4g6YsnyP5iB7X6VP6Zbk5DRBHwFZEE&#10;grwoMmTkbcLHqjCoIRD8RX5EdYPKuBNJsoxT3D53XE08z085EShoCwI2RV30DFfdoJL3eEMwEgJp&#10;9LYJZQoca7DixS3MdUD9IYGfnQBisCuSJCNXTe/LuEvaQmBj3fX4WqBWxHBrsv2g0lUpM+XLABFV&#10;ZK58oo8n44sc1Yn/N+VF20/znIa7+E4H68K3KgaT6Y6LAx22Jv7KKIUIwcxVxr0YzDiDQJaSlb3h&#10;vG11ZVSfCh9a5oqHbWy4aMgyxwyeM2UCEpKh0r3WbWCJe4OO00fWUfq7u7F9c3MTJt4SCZNPFv50&#10;7C7MT5oomUKZmeHlkGltpLpS1MthF2gRVFO9sY/Kq4FnWnBcYue8UGjoVCBKtCZVua0rpB82y0Se&#10;VhWSoos3sHdgC3O/E2EkO5G6DFiyDvBmCSHYNccjRijl5i7aRKK9k0F+Eq96WqoDhy6fWL51pCkF&#10;xkyc+qu8vikNzbpZ5hOdGeFcoszVa7WCVGM/kfB8wqE2ija9poGKIk9Do8g+SJWN39pMVdC+PVng&#10;ysnAbCDKWT15/ER3xEtYgu+RjmnBU0gD9bJMwwfglAeGRcOr0lahVmEPAjPnHZBklC0qiD5OYMK8&#10;cFB7iVo9zXxDiUd1RoNfy3AIgbWr5hQ9K7QVG8lbmzYNHltDygytUQ0rqbO5R5Ormjng2FnmwA1R&#10;6JfwYBkrmDh5gVXdWcrvsKo5VA944vHXqYUc3SxoKOFZn2m4yBe9dzOikLWbr444cwm2rSSX/7On&#10;N27MKnufuJQa9AyrW7X1h7RYU1qyFFc1a/qxoOCVOiCmG6Q0VJLoZQGRoSbXmRAIMBpxHGWjCkNc&#10;hw26E938WRaPWj1gbIH7N65daqij0EKMnyJVrsMK/2RyQa2polkmkjwCDjn8yM5LTzyqUVDtw1CG&#10;i4v/q+SqrpdSOan1bmSg5MsN4NoRfMUFbaoRDoArnITHpycnZ6YmpqcGRwe7+nugEO7q674MJ+Er&#10;Fy5euwS69dzlc1AIg249df7UgWPvvnX47bfxOPIW6NZ3Txw4dPrgGyfePHr1aL46CgXW5q2Fha1m&#10;rjbRNdV1YfjqG5eO/W+n33794uEj3WfPj14drI4v3V6+9/zuh5+/9+V3n37/y6/lJPwN6NZvf/j8&#10;q28/+vTzZ8+e39nbW0T/gpn5cZT2QCSMBvKQB0PihD0XmWLmL0hHW2JmLpqaC8elcv+ShSprerlc&#10;sEuZUre4FnYGRaylNh9yO9vaVPUi3XBRrmgK1HpJwBmFsozNUlmcbVyjR6nxixgp+whKESmCakEQ&#10;1B801jBJ5ueug3UlrWgwAWyGpgyAHQObqSLuEGr1i+ImiUhT4WGIh+kJrAJSsriSkQrd8LmwawAW&#10;++DgpFReK2GwzJnckdQQKck82SwHPkyWE/8E34jWNcVmE2jTqmgrbMFzGhPqFUA+SBmJV1FTWukA&#10;xUmnqs5CPm58e6VN8pMy6/C5sr8uLYKjljI1XDFBpxpRLh+mAd0wxohLXGUUcGY4E0/Ar8KNCcdg&#10;+TGbrBLrq3pTqNtHmyjfsJjK+tOwI0t0oyVO1iUPGyeCE40sq3qUpWA14wbsuci46stBD5J/kOlx&#10;tHJJgy44GtWGZJuby5wTgo4USONXPGMIJ2hSpzRkZt1sYyRjJEl5nQ4RqhRvTiMoo3GrfzmDBVDd&#10;upYyd7Ov+F+DW6dPWJsqFIdZK4BNSANgyefiVwWlmJURN8tkD15xrsXHIxQnjz7Ry0bpNPgVWHKG&#10;QpOP5+svt1ZeN5j2MA2a1sQoKXEtq8gBKRUVNGd40ofEe0ZaX+/9XiUVJfMgE1BkYj6jbrRwkyvw&#10;0uw8YgawJZz2bR+CZOmQfc9ESwYllphi4GZDmVC4kCN/QQZYcg77V1lLzONMVvXKVnBLizx0NPBg&#10;vOvvT79C33NJMtiHKiOvHJ0znEo1ro5OLJ4k4yrY4LS3h8t9RIhadbFsZGWn9URcW5kcu45pYUcY&#10;isuDGfOBZYGdkANnIzCwwOom//JFBh/et4gWtgBE1T9QuNTYVYQMs/U2DXb7QZXS4Ugw8mR7aMXE&#10;6BObGVXEHVW0QiFca1eqLVgKoW5kbrac6xu5dqP/fO/w+ZGpc7nCtWJtaGGlsLZV2dwFZKUP0+oW&#10;WdYFOioVgFpXdxpbMGC4vwp0CpiKghY4McCECQrhR89uwofpIbnW7d27q2h409kolzoTM9X+ibnr&#10;E4WrU/PXC5W+cnOk1hqrtcaL1YGp/JW+0WM9w0ev3XjzX/3rv/63/uYfP3zofxofhWnwheHhsyOj&#10;50dGL0xMXgVqnS8NF0uj5epkqTLVWiBkhTwY5awLyzVwrYCs9U4ZgBwnNV9DmjY/ND04Xc4tbi3c&#10;fHzr3vsPHr3Y3//46aOPn959/+HNJ3dW76yXFotTlfHB6e6uscs9o+jL2gUfpr6RGwPGq/kRQHo8&#10;gpqG69Ji04WsiMJR3aoqMkZymc5QclmF0SZg5UqKCNiqNuFDJ86VTZCBlkJ/cXcilxRICbApahfX&#10;yshJCzV3YofmDrZ47yS4ImxJ2s3RLbdzaf+srDNHET5kmlFS6zGuVbwo7y7aLLHth+atWDXRjDo7&#10;IiXIg1E3RU+mNRRQbbhKE0+IP4Gu1bpTfFGIHfDN6VDDO1cLETXtossIAs0A86fB6yJnpFvPUR2O&#10;XOSwDIGi7+jq5s2d7dt7SOuYJSaeBGCWbUm6W0XTaWztpGo2TEkcRtLp3uEx+CPGGwaluLlIlLkt&#10;ltWAds3R/ahsQph+p7FCiS+E0xtbu1tbcPOmqTKUt26PnNW4UgeBV/grTDHoAqnozrEvp5AukCg+&#10;oEQ1yBHgJ2+mA3CGzvNH6J1tVFNyUM5GYSwsA1vhWM8NJx0MwjPeD8PrbIIiPFnNqRJP9bFmO6OJ&#10;jobIqlT+ukktA9fEe/PLedi0BsiCbz0RrjN41l+sQjTgfclvkxuM3qG6ETiBJSsNdyXlJviiMw4J&#10;tQYINHbiZFY6QIrQZL3De4H/69Dft4CAEHMuGhaaeykXs6akw7bgB6ptTe9zzuB1MeSEjmLPIMUk&#10;U23G3oBcXxJUsG9nt+hQysn3Udz1Pn7UgiqPYNXAgslGI/DIDVkWkaoWnU0QYoHJbdDp1hMxNx1L&#10;h6tvpLhmj58ggb3UWB7sogPjKDsbEVlFsS7QqTYad1GS4h0IR05vBKUuRHduBccpAGmBrgG5DX4t&#10;kYhN0wSjgZbNKbTbUh7ia4QvZI6M30xIbBzoKMUjJmYbjEir0oZDOw/Ys9dZCWM84WSm14VXiWPt&#10;lWhPO2cNfJdZOEYVgArvs41YqRwpb02NaLEVU0dPIy5Bku7jn7oiwsYKtJjT0XKhSgdKOZyWMl51&#10;Ls/lQk5nW4dsPaPjQ0UC4SXpyMqEs4QwHBkPKUdM1ftE5rpMPgyGx7iftNTjFw3m+aMYGZtL8XaT&#10;zxaiL4T6KjOpgTNbaKG6dWZ+dmp2Gr1bJ/NgXIeBWqEQRnUrUOsFVbeeu3IeePXk+ZMnSLceP3r6&#10;6KEThw4cPfDmoTffgjTq9KEjZw8fOn/4wMWDvZPXG8vF8kJhrDR0fvj821cO/+z8od87e/DnFw+f&#10;6DsLhXB9rY6sMZyZvvnhi+9/8fUPv/rml7/5/pe//o7A9ZfffPfj59989/EXX33w4sWj+w82G51C&#10;oTw5A31TdXYW1lHR/IY7L1ptOV+ME2elt0Q3ruB1LavUK6bHrVxwK91I3aYx51UQ7CS3SSCmUF9E&#10;l0hLWfOQ/xSnAvWvrHc3ALts6GPZpoJ2xu0KDgO1KkR36Ms3uCeIMGEQYKJVpcs1ucpjJjSQUbCs&#10;eVLvFUbR5tKSEtN8lapY2bTGPVBobqpOmbK2ZTcd+z+pSwtDaJO3ZuBMAsMomL02pVUmMFaFrQA/&#10;8ZQ7ykoeTEBLhTC+tIruoPIHFliSpbDlu0JHbq2jwlF6WOHB5jm2sRXQMp62JRKEteqeQjbZcNFU&#10;Mt+mkTIeSwBMtrpkRKPq1RZYJMoFyWT7xFyFMxZAbkCtIUnN+GViJzaJlQE0jnwZVbz4CV5RAOyw&#10;2yWMMQNp012DRvxVNXMYO5nD1HWiQpX/K+4elD35VRW4anoRRtL32JZCSdjstpx4A3rmCqjjGMzo&#10;yviLslvOBi4HlkLJTNhUHnk/OgDxEsjgK3TCVA5INhCCao852+QEasXrJm/F++nXNdWclfFkNa/r&#10;SRnTN6FWv2glgyBcFH9notZECVoDrCy4OEn9EA2uzENmXy6e1nIRbAPWonDRxBLsaoe5eoWVG0FC&#10;OqNvLU3kkBSWceFWEsEZ9IDusnQKYpl5ICmxXY7rFmcmGA3InS8Q6eqiVlHiyXbPZa7GvXi/ZRvK&#10;Ymi7UpNYIUxedCeK3BgJ3UGk3ScX6rQZU2hS1PB5YODAh2585y3NraVZzct+02F67s2M2c1IwDOu&#10;MmQNqjP6rMoQMsFLUy742jrFdfSm41ahShiPpEsRMCZmp3mC0cQ8ULS2lhh5PWeM4gyrFQHWhbLc&#10;d3dbDmRsXASVsoNUEkqOOIlJqEGV9Qu+hESrqlupusRDgJa8K/TAiJ5lksmiVjgu4hW68CFtuVAD&#10;DAOum4cHfm22XJ8bnuweAmwbOtU7cnx6/kalObq4UtjarQu11tHnBplUEK2ArOhes7RZg2nw3t0V&#10;iIEfPr0JmIrH4+c395/t7T+/+ej5TRS1gnSFXmh9rw3IWl3MzdaHgFqny73Txe5SY6jeGW90xtuL&#10;k62FyUp9oFC8PjIBW6aDff0HL138/bfe+AcXL/z+YP+J/r7jQ4NnRsYujk1cmZruLswPlirjldpk&#10;tZ6r1meabVhGVRaw6gi4NjoA4fOl+mypXpiv5XPFyfG58ZHZ4cZ6c/vhzoMPHu4DslIb/PjBi/09&#10;mQY3NpoT5bGxwuDgVFf3yJXukatDE314DI51w41pZGoQtaxzVaR789BRNxbqaBGE7qwUKTHfD6kS&#10;eRJr9lzKiKsj50bzrqQojWBT4kAI0LV8DnNF4pkjFVoLl2nLz3zvSFQS9VSGAQ49nVaX9Q7/iWNA&#10;Q3kXtsVPqDGA72XTIJIpstMGfxfSOwSpDBAJ/xQ7Qvmi3E1yLdIcDidbF3AySsMNwqLWzc2dbRD+&#10;zsvgv9hVOBw4QbeSUnYk5+jWSmb8umhV2f+makOhRIa8mZGPUKs/EjpnYxih+o2bd28hTHSVvj5C&#10;TGUzYfM2fgI3Mjxh82qRjaw8tAsxhlD8qhGgWDgShpCiMKnHdseGGXQYMultusOHZESHd4qCYzgb&#10;KSTklUBL8uwY9NOEVvfjS8s0UbK2vtSUMO9KdG3KhbG7kLzJ1SSCdWdaufKEXNlHQlFr4qMYumlV&#10;FwZG02ZdFxFBWDOtmXRAHJNN8DVaEGHGRqfHAJlmkyxMpeAZ3+AUg2ntyAIIWpjFtQTAhaNyQed+&#10;FBWhljgyDUpyz6DdUFzAlQMrUBQeS84U4OeUeYzvV6YmNOEA6grZeTCSUKqqP1F/UpPqLgjNKpl/&#10;fI+AjfVHDO4NVALVW7UuuE7EjilqDTyuiy6Zcw0EANIGCwYQeAtYJv02ugctwySGc5JDzY0p1Mue&#10;tJw/8pT2xLNbkvICGChsSXqdrCb3CAMt3+lps2ZTFup7GTlQxGQolbZ7rjwJzGDAidWNJwWhwxVc&#10;9CY/SNWo6iS5zli7q4mh5AX14ThNDrjEw7IIjqmlVE7U0Pocfaim3AV6uaCZt6RzyiudRQ0kXs10&#10;aJny8uUCYz7hfEioFXMPY17tNMrozpZE+4bK3v09OBl81TLCvJJz5b5ztUQw0+TAwKnqmAM6dy6J&#10;CaaKCYjaUQncGEf5ZgmdVPilEbU6m+AMeFDi3AW47DvpL+BK9JuWEWPsqAH2EXqe48jNRVvDHMe8&#10;Y2mYvSGZxzHTbjiawDavgm+reDEBZqI4HEZcaJQGwM8CUmEMJfq0tearJXsy5Wanp2ZzE9MT/cMD&#10;8GTq7u+50nWVCuHrVy5eu3wCRa3nT56+QCfhUxfw/MShk4ffRWnr8QNHzx45fPrQO6cOoLT19PUT&#10;0+Xx/lzXldELx3uPv3HpwP9x6s0DV49fHe/KN/NLO50Hz+6++OJ9tLpBs1aA1V/+5rtf/eZ7PPD8&#10;x1+htPXzb7/7BCLhTz558vTZnaXVGlDrVGEiX86jtBWGTK5rRQAjGzmy7pbeaMRoVIbJjFkt0C6u&#10;yxDAdW0ygzDLxZwjO4kA4AVr6vYZDvvNNxIxGUlJ/esoPUX7KqYglytEI7rV5A05MOsd9L+M3vVB&#10;c6r00F1jRxkp9cgSGWEZKNqcyYJKHp77tSad8Kuolf7DajWCQlE8GiwXBaLZ7GxsNuG/jKOSkVJG&#10;z7qSVh13mPUO6hgv6pFgC/k2/7rB49o27FoE1NV7llwr8bEgsodJeC/UwqoapWyYYE+AFsQsKU28&#10;IeF7296qT0y0Es10uQZLpPtsL2wIqlrZQLzhEC3iLprusP8NT0ng9lV/Wh5x4hLtV+Qf8nUl9aqk&#10;go4QKJR6ZpDDhP46c5PsZm6dPzBEdP9VAvXU9UhUJwGPXiT3K+wtjyXYeUshHE5OBnKydOLirp6Z&#10;dgPXWVsNa0iM36UISpOJfVmNVIkYbVYMjEeMgfQJZdVCXEH9uyqap5m073D3NZjP6l39Bo9hTHT9&#10;isZfqNg+T0L+nveJKOYs980QwoBE/Jqm81rmaa3bSe2k9LCEm+xo6kkjjMSMjvJJTOxhWMzJeLXC&#10;3Vtu1mudFgMLLccyBOfxJPzmzsvOG/EAFDQwvuEKq2+Tz5PKylUXaidAfHwLrTs0+320Tgr4e5xr&#10;kPqa19GXT98s4Cp5Dw+VjdqYXDAitRCf88fKYSok6SeumvhILmYin5foVByCS/tcGkqfZBX7KRVi&#10;4XeU8nK/j7ogb7GMSPBxUayyNIzdjojCIZRWumi1CvzPAxAZ7rNzBlcJOZVPhBaIH9dnVbuSTPmT&#10;poWxMiq+8KNOFiCTYlir7Q1lDDaoVL8fR8x8Qo4owCqllRYfkoIQHAWnBATL1xVpsYWA3+w+N34A&#10;taLVDdhICIMLlRmYBpdqs6VavlKfKteGJ2evjs1cLJR7Osv51Y3yxnbV2mBDVmiD26vzi2x+09q5&#10;uwKnJRCqj9+7/ejZHiDr4/duwT9Q/wRk3Yaf8NatDnq0NlfnSu2J6VJPrtybr/TNVvpqnbHWEpjS&#10;8c7SeLM9VKzcyBcuTs2cHxk/MTB0pLfnUHfXu4P9J/Ho6z0+MHB6cOj8xNSN6dmB+RIKWWcarUKz&#10;PVdr5mEaLMhaWVgxZEVPGrRsLQC1oi/rVGlisjhRWihu3Nu88/wuIOvjjx7vv3h8/4OHt5/f23q4&#10;W9uElmlqINc9MHGjd/hy9xC8gsGv9vUOXx8a7xmfGZ4qjBXK07PlmUI5j362gqxV9GWVjg55axbY&#10;WPZpnSECLwc3wqsgOWnUZMYGykMxOWz16bDP+6hjYtN3xn4kVSIgc/iuWppE4MsbkLFsJnIzF6pj&#10;YIivSNf0i6wjKakVxRHCeEslZasTYBUpZNanOVi0/YwKWQmrfFJZgG6QDHmnAQ+9hXCH4rDFAKRC&#10;TYZZ7kwoxsMqPnW5lGeVWGiGbg5ziXOEK4QG+WbfgE7ACY1zTRPjISExTZtYNwtEIf5HhLBWALF/&#10;hEMJuxIbAKIb0vgBeGDjHIfLFCMocUDoC4JUFlkqCFQ4KyLacNGQwHG5jpl/XXpKOt29Oqlx5dnR&#10;slvEoHIKUtvqynI89U9dDjGHYrDFYhHMuG7ZQSqeG5sZh78CWXkiVspR6xtVXsZpCvpTrZ3AudzF&#10;g5+XqFLGuWS5BaUgGbA5LXkJK6IFVv0Gy5sTaA93K8MwTBviVcJLsUm2+VUCxZyP6CluIs6kUJq4&#10;BDsx7iCWU5ok5ERysbewujlnnTsXT79i5O/EAWcXaHb1XzXIl2i/TbZfVuqp0lKZPld4Ku73fSeG&#10;KlIDPDyRwKtcJNXXVzw89MNCrULsYsuFBzgliNJFcIlKZYZCcMtNsLmzBNumjIx/3ZcPYJuolRkW&#10;HpjyOKRb8Su43bZvYSelq1mQ5Ha9eoVLZNgTJoLUvuKwfcfxdMik6epHR1MtR6nNj4r9COMzVKOP&#10;MFBpIwRlzGCdsz3PyITLPlpnqppw5wt0zJH7MO6i0EnsqxAyT8e41BfdW6E3UAUVfI9vUl3HcGXT&#10;4MTRYoZgYIUzSVA7sYs3g2vF9fXlc5KOdQ2qQfWXO7fl6eG1wulsUbiSeiWfcz/POH9lN7h9U9si&#10;4GpHHyfonY7XtxmI8tLjsxaY+C7zNxtJeu21iZomidsCB2TVaDh1GI0DsgDGsZYWqOwNXBKdKPfi&#10;k52gV1T8BBGpTJJ9UioK8MqGBEeUA1D8jyAQ2UwSrXjCmvbGAh9o3FqsoZPbLEpbp8G4zs6gtBXA&#10;lU7CfV1Xblw5c+kMPJlsxQTUevjkETw5hSenDh8/f+LdkwdR12Bw6RgAAP/0SURBVAqd8OtHXn/r&#10;+OuHzx0YzPUO5nsvDp462X3kTP/p0/1n+mb6Zlv59Tsr+x/c/+jLD6AK/uEXX/7y19/8ipBVqPUP&#10;fsDfX0Ak/Isvv/v+06++efHZZ0/f++DB1s4SWq/n5sbRGn0OqBUlTVCHLbCotb2C+mfeODJCd2vi&#10;cBrDCGvDCr6HA56q1bwDcmGheIdqRwnlAqba0UZFp4zzHfYbTBJ/UuBNsaQdZFz6Z1BKlWswrjav&#10;IaqytQ1BoEyDDXclZrSREiYMuQ2rNclTSuxp3Ot907jAhWb+uClJt7oBmETRKfEqPHpXVuvLBK6N&#10;FeBBWCapxlVqUEOwrA8I5gl+CK5RFC3SmYlEqzlhAYotVcyiOo8yUhBFfGyjAo7NYH+i/jTEeCQq&#10;hZRAlsLCeK7ZAFFJiyZ0aqW9MuEfcDPejAcAauYQJZ9istg27wn45KpUoyYNlpGwwaoUxdG+xeJY&#10;ZQjI8lk27NII08pZta1ZbOPqAGbRozVsn3CQEjaT7A33ZDHOtLESaUzsHRCUimJPBb9u0hUlrATn&#10;iZk0MSvJLuXQwakK9nDtEFmKJ0JNvvmp0lT70FQGzapdGgnaPBmJdptoienlJcdHdFRujYuj4sFU&#10;Fqi19nCZ8Wd/Wrk3GWmDjveEYz9b09qGvmEHTYc6nDWdk11X7DpY0e60Sl4Cfo5GT6aXVY0d8NWr&#10;pFYuL/dcqnxrQTUqhYPpQTY45g2QHLEJUxN8JcRlYsk7hMt97UPARZyJKGaIRRcvca9ilkVjqF9h&#10;W1ECVK/X0Zub84T3tnr5EJ5F2xjSrQpKomU27iJpvHlX45azOlehaohpBX25wqo+1r0QkcKhCNyd&#10;A/BmUq/SytIEktw4JxJvUUJWL9P2HiAt4AxltvpHxENPS0p8dX/yCL2x+VC9MVgCl9gqV/t4S7Yy&#10;KnKx2CwVmfFEjIQpIEzFM9x4hFqdfUjpXrG7er+jbf+iyuR4Qb1/O4bT70aBq8E2KC+747CED9Yy&#10;oobwF8BVMYTN/UFnsX8GpMKOqETyEJcStZLAIb9hpLrCOA92MnjbGiTBEga366xiLaGFKfrBgEKc&#10;q+TnyrlybbpSzy0sAQpOlWpD5cZwc3FqZaO4jsY22xUUtUIeDO8lQNbFjTLdg3eaQK2Q/gK1os8N&#10;VMFQCKM7K/Dq0w/uPn5ObfCdhxtbt5eWtxuNlUK5MzVbG5gu9wCvFuuD1fZ4vTOxsDy1tJrrLI02&#10;Wn1zxUuzhQv5wqWZ2cuTk+d6ew/39R4Z6D8xOHBmcPDs8NCF0fHrk7m+ien+udJEuTZTbcy2FyvQ&#10;Bi+tNBaW63APbi8BTJZQ1AoTJrDHc9WZGfR8q0yWlkprt9duP73z6MNHTz56AtT66MP9e+/d33t8&#10;a3FvKd/Kj8wO9Y13QR3dNXD5Rv8lUKxD43D/vzxA1EptMEepmkdRqyBrDZJg6jYJCxEEuD8e4wPr&#10;5YhSFBJZkWXbJIC6RUU8uHwhKQyDE9eSMTgzTnDw4aAq44L+7cjGcTNDKKNWUQGKjx3HaHm00Q4n&#10;m9xZFC1ZACzIqvxOSscwqmZ/BQWRgnwUeerbmCXxfWGMQRIPb8AMN0aV3Q7a2eN3+TqyNljTEgVk&#10;OaVvbd2DQkTqC2KyxUampJuiixWjNN9KThLh+IVUows0vsqaSa0VDJSFKyikZ02vPZlhh0PFhBY0&#10;dRCVBJqD5uDYobOpJ8FRAiSne3hpQqbo2Fc8Er3iXAIX1a1AZQYhxvPKU5DrM8J38xvVZxKAuf+n&#10;btIwF/UgBI41chYBTqm/4v7wlDLxJWLQgX4MoKZQ8LQxecRIi0w29jAjRCwRpq/YSS3YZr2W3qOJ&#10;qgNmCLvYqkJ+KTzpq+y1JXHRaqClS2Ze2rNIEJrDDhimyn85qXKRjPbahJ0uIIxaFQ4pu6eKITGG&#10;9zIb0DoC9+C1xKII2ATal8g5BNtYLUnuQfstmbRpRq115KZ43+kEQ07MC+0MRSB/+3spKak0rnWn&#10;RsvO0SghEibtaf4zwaT8IMgrNkbylVXeISyL+J1KYfgYlLuJsQK250rO5q7YkYkGBdVwSCzfwGhv&#10;39r1ZPAlwPhoxaASFTeFss/MYhjkI0kkDx4mjnWh+UFrTbnjqELYmQVXGtNEFxJK4UkvEcqVcInw&#10;NuTUgJMUoUp4CRoJXy14NhGq7Sn8fp3mcFWCdL/sPsi0hZY+nDJvoqQ/4q4tgKfDSIXWosTN3juv&#10;xGmmpJ418MrCB3luWtJZb0cpcMDOIgH8l1Lk6u2XOm9p5lvupH1cYytql0bZuoWdQhKSpPs6QYus&#10;fXBdopeJZWuZWgSnQG9tCBkAflLls5MC2eWzNJfxVYhowkPYoYtOxFQBSzEr7Say4VotMx1cSFR0&#10;jzB9k+XQee8ETOUNpZwXVw+uWmHSQWk3j4eHpBpmoFY1NII8GHi1tYjMK1Ar+rTTkAlcay6fmynM&#10;TOWnp9TBFXTr1a6rF69dPHf5vFlWiITRstUFriBaD58+8s6xA4dPHz548t2fHfzZa0d+/taJ168O&#10;XhyY6bsxdWUw3zVeGhwt9hU60wu7zQfv3Xrx+dMvv/3o2x/hGPzVL3/9bcKr3/3qD74H6YpXAFy/&#10;/+Hzb7796PPPn7/4aP/u/S1komdKU7libq4+X6jNzdfni80SG6QjmFnFWOnGl5TAtxsl0DLkY9Cr&#10;Gc5S3hVcEQaQJmBYReLRU90Zq1LX4WvLsN99McWfRZrYPI3AKq4da/EUPbqQlTjLKIxhKqvKhcUo&#10;3w2AYyyqdLN4WvV3NQR13Ggoa/rKrjR26nFPCsOERMDyV9yDB9rdla1t6HvhyAtUgicdULhr6/Vl&#10;nAgEoQAphHKizewsxZ9LkIF6wOQvRfQHqJLpnHm0axgcbOu4TYJopWwYCmGRfgTENBAmrbpUbLVM&#10;qNpCiZhN4NB9caC/rQka2YqJDkzQr6rEkcg4eQKZFBU243CY5zV6Jk+1vm6nX3+5kAlyBmz4Qxcl&#10;W/sA+ivfYJzpFEKq0I2jor8u8b27s7D41jbCPDD1bpGWmrtjRtJmkmNzuSZpjaXpSCw9sEEsXqFZ&#10;MQ1vpSh251WRfqZb8fxl/0x5grmEhkJQ/VMULkurxeIGYld1dbSlMWqVDDXKXLPRNsFrmEqUm47K&#10;XscG8IJhBorMQFiqDm8kGyy7bY/ORekZD/LqCv6LqQFbQOkbMIfsPGRO0pM7K/hmVkYdZXCoaDQK&#10;kx5MNVNwmkNYTwO7pqksmbHJW1EThqkqHWHuBwXMoKzVrJWJA1oopdfxKZZT2mPtZVNZHpuWVCIx&#10;Tm5Jxw26tM4iLODdFYcaltyZuJ9pAsE5s7UcbX05Lebx16EnifFop2adjFQT2KJENOmSkSll2CoY&#10;bzSIM0rtcwITasmOShjl1CUCDzgavC4/m4TK+hJ1PtB26+0zCJBXjObxERrDqMDViVUiBKVCXTzj&#10;XmpOkZj+jZgvKn80M3VgPF/lzhEBY+9Jv+70M+WaDrVpzIM3uKgYMSiC7CBquDRjC08wFWA1KNYQ&#10;AzPcQX4XiTQZ0oJxRRBAUgsglvCjAXXNYgPYFZAVTW4gdi3V0WQ8NzM/WapNl6tT9db08mpxYbnQ&#10;WMi1lsCylqAN3gIZSetgdrsBXl1YLy9vVtd2mjBh2rzZ2b27cvP+2t695dsP1+492gBwffr+HTzQ&#10;8wayYXTB2bi52F6vVBZm5hqj06Xu2Ur/fG2g2hqtL4zjsbiSW1iebLQHas2eQvFCfvbc3Ny1+bkb&#10;uamLQK1dXQehDR4evjA2dmVs9Mr45I2JXN/kzFBZtHC1WYAkeHGlvrLeBmqtt4vo8IZyVkBWyIOn&#10;5ycmC2MTxYlcY2Zpb/n2kzsP3n8IyPr0k2ePP3ry4P0Ht57cApQtLsyNzQ3BfqlnBEbB12G/BKQK&#10;yDo41tM9dA0i4VxhHKgejHRUtC5iDFumT7OiLyZi1PQCob8FbHbBSWZp8tBS9AzmjeFLZPpVkUjz&#10;4WhSQviaPGlS9uSl/Ewgzcwep7fntkACC6WMUszjaWY6iOR9miiU7EYOTGhoIbUe329trX6CrJcg&#10;mWoRk1Ou4SLjeKxC+BXFRojYWM4qtpAdAh1ho8OnxA5G3eb9zL3wPlVYZrZZ0NG3HrM2YQMraR9P&#10;RH0y7P5qTG7wZp8qew47nuP5ZoAEAIBGzdurMpUNmpS8HN/pm8gMku8mInbaNXWgDeY9BXlCol6t&#10;zE+K5bhVFe6QjzUgSdpvhuDkpmiFwgJyPtQwVtZorIDFYcOcFpGuClY5LEa8oukc6TKr5fJIAwNM&#10;g6x0kEyO9OTCADKL0sC61FCCSRLOhsTiAKNpih1iAR68OimhyWiY4GGHpX0oEqv9/7n6DydJ8y07&#10;DBtiAYgLQQuBWBACBTIoAFxiidjAkgCpECmJRMAQBMUgYRgkQ7vCLp6ZmZ5p773vLm+yMqsqK73P&#10;LO/b++7pcd3j/XP79I/omPv7uqF4GfVyqrO+/MzP3HPPuef2WpVWDT8VxDOCdxmnwTnZ6UQ1C0Rp&#10;2VRlpkS8ISE22MDvVcUDeEYBqulxq83NlVH9mPy0vOSSrueAcbewV9WSckRXJYghdCoL10CCuJ3q&#10;AM4gCrDJEOo8MeD5iHFDeIsCiKa61tRBysDACMrIwdTl61PGxeQ++Vc5AiDMTUwr1UJrGItWFWbW&#10;xDfwM9dq2YUtkfhko8kNoi9y4z5z3UyePP5E7tkWOAiXYpMFsyrlqndz7RqhR/WsTyes+Q4C0G4I&#10;cp0VUDfByxEl9GKXYI4xZ7LiqiPBGpIHbk8yPXIyCPfQZD6vLrr1WACiMaz0FkesCob1cMMkBaVM&#10;qtXqOenmyMRwyxsiTilz6tb4lCpYBsKvPzifvLMVGuQWqXEjdl7eWWm8nPM1lHW5mUW5hogJKDKb&#10;r7SgFExWfUu1LrSw3kEoKzmbEvRcl1jGJdrW+UTnGZnXcAurpMPnFemJ+NkR5UqeypWNE1YnkHwx&#10;UiLSiW9W/KLsSDwNxR2ORpzpU9KQy3K2ijqh6TyFEy78WOryZcmPHm7QwhhFAKgAqwZy5F2FXaEQ&#10;RgscAlc0wqmV50vzC5UFMK6ArGiBc+na5bOXzoNxRXXrYTRrPX4IvCtY1iOn8H6/PJloJvzWgbd+&#10;sv+n/589f/TmoZ++c/ztk1ePjRVHcrXxyuJcc6VU6uf7m/Xbj7ff/+TRp1+9/9V3L7/92ecQA1sb&#10;/Mtf//DLP/n+l38CupWM689/8Q3o1q+//QSlrS8/ffrwyY3Vje5CrTBTzC00FgBcy80SdML1XgOo&#10;lQaTct7WjVJ1gPKSlKiwEpv8M+6PHiXWNA9Xy19pmKKkBqvGEPATvOD5hukp3X9IO5EsZaiJQJ3m&#10;wLRTwdYm/Kk3plszW1aHwcII5vm098mJxgQhI1uzVomYlWWPKFwBAVu6UjKgPkkZ+W++zWQkG7ss&#10;Qpno3qoAq3iDjDOEx3izSewKhfAiybkUlhOAuEcrThvCiqiJlcmwTp6xvQGtOWE1niReNd/mDj34&#10;T3oIS0xLatRcHyCr0SZ+AsXhEOhfas6TqJI2SKjzJNCFapkIc101uHrxPHA70t+SBgximogfiNRt&#10;Z3k9umZi6yiDZGWmOtagAxL7wdo6mWhK5DKbl8r3OaCmhLu4SP6nvgV9TckJi2s15WtMJSzNRyJ7&#10;YVpA+acFxqzRdQdUGTdbUqtrJ9gz6kuCW7bWjVSELa252kopriy1RcWZ+a0hhE2STRcnGpnJBuJe&#10;peiy8mvKaAUjjdKd3uDyqpy0r8gFrkDyWe9QHMpJGosKZMbFpynmnOWOuBYWdgsn+4aYA09dc6Qc&#10;UNdgMZnEY4aXDCyoT/Amx2mWCqnXsvYwwrohfzcRmqSzrn/QHODBuTY5cGTuJ4pYKPR3jVxU1QYC&#10;TIDczWZs0ispdYKynFGGuzaJsZYmgdhAtjp/7hOmH0Ugc2H1m2x34UKs2NR4j+9l4JEB18yGKkPy&#10;6pzBRd+HNQSVWXHoJFNlCEGgeBUr1iy05kbl9LB3PjX0i96Azlk6yS2+gvlIp1SdTzVDlUJw3mH8&#10;Lb6OkRYDTQJL7dy0xWcTS2V2nVthYeoqrHpcXeOWPHa+IXCNRZZa90XEwbaWZRToLg6SlqkaJ4qg&#10;Qkklgx9Gw6hcpUgSnqWIiTEMsEeGrSWtbliYhCIrwldQrCjIBGoFVVhulCB2BXOIljCQB+eLkwvV&#10;qXor1+3PAbV2B7OdxdnF1fLaZp3a4C20aUV31vrSRmNps+Gfazvt9V0QrUuoWYUG+M7DdaBWtL2B&#10;SJhE6/Pb95/u3Li/srrbBWRtLi2UOlNzteEZINIG7JdGWv3Jdn+qu5TrL023e6O1xiW8KtVzCwun&#10;yuXLhcKp0dGD167vvXDhzeGRo6NjJyenzuXyV6emL+dmR+ZKONWFarPY6dcGy63eYqMNVXB7YaGW&#10;L9Vn650yTYPrkBVNTs6N5uv59npn9+GN+8/vg199+uLpkxdPIQ++9ezO6p315ir45emR/JUrExeu&#10;ALVOXIIDEwpZr41dgkJ4aOJqbm5ivjILp2W0COosAq+yubmKarApgmlhhOr4z+QVgnLXFJH5ZMzK&#10;5BGezgq0o6Shwm40JKNi4RwqKQZSvsM9UUWYONlB7CEmSqPUrTUY2ftlhipRrCSvjBWDn5HwzwjQ&#10;mJM8qnre4A1nXHLuYfioDhMYt6qHBL0gu+Aoyo0j+ATc8IYCe/WyB++q8l3XbjF6Vj6LYZMUnlzf&#10;zNMqrRN2PmKqaVdjdYCmmEnUKIdTXgz+Wmwv5DlrNTLvhs7QE0Rz5FXzHmZ5XuuNKbUwmTdSEIqJ&#10;8XKBqwAwZZnIE0ltSPSl9pIsq4v6UtVMqsQg2cyw9FHBa3wRwZvpKSmxOTasZRX3bvEq30uHHKZW&#10;DjcVARN9KcVAaMe6XIk+xHSxT4+RqtlXH8Gl0aIEdfeUudC9VSuvZLzkey4MHLokRml2vtndBqfn&#10;gJuIXVEvYsFSo1xDe3WhRN/qV4AtukxzLHnM+EV0inyNbKVwZPCHrH4M0GjfWg6D+C4Rv3ZS5RIt&#10;SsoZQ4I0qWM0Wqz7lY7XtLzpfaFW3yumgZiYQFBFutJiE3PakN9jonmgcl6IBeUxQzgqk5tk5244&#10;YSAUKFH4xLkeD1plAcy+8iHqxMiOovjCyuGgcwV+ombVVF4UdBDaETGyVsW8EEUNVtv66Ws7IPVH&#10;JlC33Qkj/In14SE0FQ9jICQl4QpK+PSfdh91X5/woPaXOj0hgpRvNGgDNxoUeUf2Y1IO1zefANuZ&#10;HV87Rhr9flh8y3wWzoqVdcxT+54YkCvtyy9yYogFStgo3V9Uk86WFnRWM5jkjpy65gjDmxkmge8B&#10;YG7cBySFmNCvU/wkZqIRBkVkmW2HEayDBCVBZJmROgvo5Kl5ES0pDa0L3c3OuTcEyUmgPh5HKyrD&#10;HqcX08yNESI2ftONl40hvfxq5lLtJccmo1CriBnGCIuKUpOSyxEF4YqCBKcJ9JmgdlM2KgAzQxGF&#10;iAhUMAGxQiqzwwXEaRSnMBjGyKIZP0E5sqxM6zPeC871613kqur1NixPGgu10hxsmWbzo5NjeEEk&#10;DK714tWLV4aunL98gZ1vjh0Ay7rvyP69h/cePcXGrW8fgDx4z54Db//o3R//q3dAtL759tG3j10+&#10;NlWebK1U1m70tu+tbN9duvtk6+mHdz/67MlnX73/5XcvwLX+AN9g1LUCuBqvhkgYdCtEwl9+Y5Hw&#10;5+89e3579+ZyuTHLIqbafLVThTyYP3t1AFeUtsKkg1yr+jjqUXJ84qax2AHSCZeAaT/CNGG8J8ID&#10;xrn0vmGJHGkh0SREbmQgRWUF0fKaRDxFngzaqexNkNVgwRJiE6d6hXxSOMXcj6J0fRG/y4SisIZJ&#10;QX/AgbpZ3GgFYpgdXTwIuwSOqGk1NiF/Rv8nQAYgBVkxqakqUa4kymYiUWFnUJohVdi5uQ5UiNQQ&#10;JgprwUtb4QhtsPXD+Ffg2DcSxco2p4Kz7vQKxEgIB55QdizbQFPCqxSyqnUsaT2QroKvdkAGaRnw&#10;z6XD7jnrY7K5jvTG6ubKYlE3pzGGJJWqHACLbIWE3eqHalg8CWFg54F8u0Ul864Zj+FjIoF5Yjhs&#10;pdsBnYgrJwIfYL1zpS7fg4mVRVMXSloDdSQMAiVSbQsrFba3MSnPdII6uwrv8Wj4CiUbhEXlw2S/&#10;WTZG20HtH6tbxZq6FJaqYA0OlVMG+ew+N2G8HhpjQVO8590gDyn/J7v/ayjjceCU2PBWgyPuVXRb&#10;1VjXMLV2lzeHZyhDLI1C51Q8NINfFcTNmFWXpyY2EjIts6CBMK1/NgA2UYm/VbhJ7yj/kxMwFtBm&#10;ImEDTkUDSgVxUnFBlDoXlT/Eya7fME7mAh1OS64gJ6zVi63bDRFTqoKAlludmuuoWJzLdEZ7OmOE&#10;lxR9tO11FWtaHTiWtE8zv+hclHt1IGRhylDLiktPJZ+21YF3Yvn1vYLKDIXl8IxuhIzVHHn4+N4h&#10;khQQJHwwtPgKNnlyUEJMHonkzG5eOEGoWIDWl2bIiq+wqlknzz0eQb/Rqb9XzplErWrbwD1Ju776&#10;gLsLn6ME2R4anQokyE1UlkuW8CnUYxsSDG9EbFmAruS09Y1EO2o+aSCEDD0CUHov0bNUNsLOQRqy&#10;ruDDoCxWaHULyAqwWqqj5hN+RaW5Sh6NvHNz48XKeLtb6C2CvZxDd9bu0vziWmUV6HS7ub7TXt1q&#10;Lq3XBuu1xY06fsI3eH23i2rVm/dW7zzavPdkBxj13uNt+AYDr0IhDG0wfr99m9rg5nJ5oT2drw7N&#10;Vq/PVS5XWiPt/iT4VeDVwfJ0dzDRaF+rty41mpeqlTO16sVK+fLk+MGhoXeuXts7PHxkiK+j4xNn&#10;p2cuzxSuz8wOzy1MAaO2ujANbgK1gmsFy1qq5ReqM6BYy425hRpqYGYL5emZ8nR1qb55b/v+c7Ks&#10;Tz5++vTFs/sfPgRkXb+32VxvFxr56YWJ65MXr4ydA8s6NHkFjsFXRy9eHb10ffzqyPTIfKVQaZWb&#10;/SYAf72L/kAtOkAogFNRq1ky5jhEbUXdlAAbOQ2r/hhqu0+mxobRqYNaD1GPH8U6JFusJXNw6fy6&#10;uQKDWIXjEUzjDRg8h7nELUhT+POKmZSsje8yKqBvkPCqAzgljOQEI4ksw8dU9Wf6UXav9C7Cl4pu&#10;Iq+oyJWpHGZzsAibfEglf/giRXsM/Vuo+1gMSYXDTYdWxCfyIuZUVetgAPsEM4K2jbwPtjO0Z1ik&#10;r6nnoO4MZ5PBvCP+uD/+Cv3SkAapH+JAzSyTb1G5Kj5Q4Dbsmny94Qcr7susL9hXoQtTN7ZL1Yok&#10;Aa2DdfOQMvjFihEEmh+u72Hi3KJo0BypAiwiw4zHM1YxXRn6TDca0foglhVyDApWHZhylQstK92b&#10;7M2bML9KfLXKWQvK9UpX4fCdxO8uZY1eT/Do4c+JQFD1hII3GjkaRQyFlUPhTRPOiVIOrXg8VfyV&#10;I2ytVwRyWhV9e02ShxJYAbQqIRXKeyLwA1HkzCIOP1ziH91DXAjvUgA5wjxTT3KdtfYVWQOcKhlg&#10;2apbGetq2LRa6gY6W8HnZWf4gEC8Oc6teN80XvWMU8bH0gDmPizutZAV30iWWziB0m5JEvCGs8yG&#10;WyQSOXR180WdKdNERo46GoQZcq7ymmDXK5V7xCIvbx7+eUgSPAy4m1sCajEhxPk++UTH8dKMYJ3D&#10;4nCSYbKHUICuV2XzYfXkJ+sUSXrccvsTMlebVuwmHgYWepj5tK0aa3F1e9WxWcpeVzV7+OE0CF91&#10;NzxbnWImIJdNmrWvTE9oRjjN5H9ND46Iy0Gd0sSMNCLugu9JH4WOLD5SpStBtTGhbYRj8QligODZ&#10;AmacKkk5Zdb8rAXgqQJVuE8SzKyXQcsrejMJWwBWrZvwIpyhVg8hHJPWmOoKpuOHrYC+iJEqLodx&#10;rOxtFaTF9FSO26UifjrM73hfMHL20aiGTaiVY09Ww7xLtrMWoy4Olp8EsyqDQP4TU1340tUV2AjD&#10;7gSlraV6tVSt4IW61onc1ND4yLWRIbxgJnzp+pXzVy6eOncaLOvB4wffPbwPPkwobcXrnUPv7jn0&#10;1r6j7/x0/5s/OfDmj/b9+CeHfrr/zMHx4kR3o7l5Z+n2o837cLt4//b7Lx+++PzpZ19/+MW3L742&#10;av3F1wm4mnT9nvCVZsJo3AqR8MvPPn/+4YcP7t3bbver5WZxvjZXhjqsXSm1ynX06gOUkfM2lfaq&#10;bJdhmG67S6lt4pCSMri93Eroq5KcdHDDcRvFsrjUS6NFHTGYtmOuSuAfPvC45yRa3X7GksZXxavJ&#10;CSjRbIFi8F140AwIsd+JSXIlY6YQdgyPo2XNR1wIEEkTF1TLPEkJR0mFxdZaD2uPUipAURbrFqfW&#10;bEYhJIsxk9qLLBdSMEBnNgomrg6WlajTjUionxUrqRQYm+LIPdgdgNjWFVwr8WR0ZNU3EVKTeuLX&#10;A8W1FMFbSVuHSzWtmGjdBMjKglibOQmvAm6hJ40VtlkFqQAYTYNqXX6L6jb5GxKtRJJIzzBbZmxp&#10;iSmvUCdnN2MhIkJoM6IhV1b/VSMlsZpRZ0uknbkx6bt4qIRgUbKr20pOWAW9KtZNqQJcYLXbqbRR&#10;Zg0NLVWswQHahlekq7GQQaktfAi9wlmHowR/CwDjQlZys6LmrdF1ekOC8sgOgG5lAaqKZnmHyWaz&#10;0U7GdTsdwn9Vax+i93XYxtKryVJ4OQNFv5ksueIh6HSLR6fEwzZzli6adzh8hsR8CjTamkw8sLrO&#10;8MNGsMZpgS0lspWOF/yeMSHuMM6f1mHMsiQJhCae7ATMYFNZRMWLc0LGn4aXXJolL9eKj/2GZy6x&#10;vj+DKmiaJ5nPdMaRB7c7ro31kj4n9gZeeHjKp7nNmECrAEkhM4fMP2kaa7vlncQ/uZ7W24bmJyGx&#10;5qrj3ch3Zqu8D4vvdRSlKMf7rjSN0kg7EHHC1Xnl12I4C+p4woxIcIFixhSASvajjpFCy+qmGJcW&#10;mWz7JDlx7isyReB9nSIfBm3mq1VxJy20WueZWg8azcG3Axqmlt3TQls4Yxe4tKIByTbWJuahSSko&#10;piHhpshVzkwI4BhcqqYLW6xafai9TbgHg0daQX3LoN1vwUwIOUvwh7VWBcLXwsJUsTKzUJ0G0drp&#10;zwKytgeF3nIJkHVprbK+3cZrbasFonWwWu2slAfrQK31DVSD3l25/WADL8iA7z8xZGVR65P3gVpv&#10;ArXeuLuCVGt3vVYfzM82xvKVa8X6CIjWZh8OTFP95dzSSp6otT9ab15eqJyu1s41G5eBWvO5Y6Mj&#10;e0dGDgwNH8jlzqPVzfjEGbwmpy6WKtPl+gzKWRudEtvboCmr6lpbfUiC58pNsMfzc+XcbGk6X5rK&#10;l6frg9rKzfW7z+4/+vAxICteD8Sybt7fAgE7Xc9dm7k6Pjsynrs+NHkZxksjU9eGJ/mayI9O5Mdz&#10;8zm0ZgXLiswu0D7sl9jnRngVbxTbhfDV6lyDNyZQorBwALrV4SwLksHbc2owtjYyEXQxdRZZfIxD&#10;018OPpzCCC5RHKMDRJNCmgj8vIcZOqZmkY3niD1a8JPIVmCYVmeGjmHOiVicaQ4kqrH9Y0gbAwTN&#10;JaZLiRLGphmQAJe1fXN3a3dna3d7JdWHe8HRfWD4xTg1ug6wDJXnI6TkqEuTUbI3IhBKBhQEE98a&#10;w6dMEPkZm3w6rPQ/Cfdy1mjiM/CVToF4FRWtTAYJc6quFTcN0zMrBlNQTo8DMqt2EjbWMrgSRor6&#10;Mc813A1rLlJ+QYci9rBulmRyF8BeXlD9Vef+X3mfysKHMjaMBOseBYf4cvtTxeiRaDCd4puAYFow&#10;2/CJqMb/aZNSPwuhViuQZU4TVjqhW/aRTYsJsbhrGqGFRhRvYPJbxtKEqpYOIaukOgYwpqq8OjG+&#10;p74gnhH+FUdA5yGm2Ph0SLTil0q04bHioXMgKU3gG2v6KDg9lXvYKiY4Z1PoadizRFYoMZZTxuua&#10;FE49GOgmCh2oBleEr8a9sjBb5GcgItPRckSTbUFCDlycWRHj6N8kXibM8UiLf2KUj/cW/fJoGEKI&#10;kllGiyhIpmKa4NZ4ew66INaUlxcEZxP86PlQQrBtybocv6gxjgo9i2bNt+OF7I+TyDKuZ9ZV5hQ4&#10;K05ztAnF3mpo9Aq7kvcz18qUBKgnE78GgR4q2r9CLWW4TlmQqqOdotIdkIIXi54EJgQJ0gLETIkp&#10;wwSKLyEYQsEky1aVpOBYsp+Fd3Ocp2vOPTa0ndHrO9INyshkXDR1EMoCExsr1a7AI2JU/IY2yACf&#10;MoAw5HZW2oDBGQrO1nXo/pAC69nCU/DA2Xxmo6jiTskUJ/ExxxFr4fYqDODjI/XNu0ECE7fLM9Ej&#10;WXmE4LHjZgpdO1vkO8CoKQK8eIIIZQ1ZGRFFMYWGikQW+F7KvuziEbUAsVxI1cwx4ByTlRome21A&#10;nSW2aLwESE9OXnCdxSxx/j20JwWn1e3VOy28qo16uVLKz0EePDU0NnJ1+Pq1UZoJX7x66czFsyfO&#10;njp6+sTBYyhtPXLkzDGQrvuPHdhz8N29R/YdPnXo3SN7f3zgzb0n9u8/fXDv6QOXctcaq/X12wPY&#10;MT547+bTD+998AlR66dfw4qJqPW7n3+JBq20EbYhE9yYqBP+/pcwE4Yn0w9ffPXNi8+/eP/FiyeP&#10;H90E1Gh0qgu1+Vkwro0ipMIobUUSmXn5VSCLLrRsqO9oL8GJjXfP6QMz837jR4CYXyQWPIO6EnVS&#10;dAngSlmfaBKbyAhbhqI7aXSJWh0ea+2STw25N8wIPFOpFKXHTIpUliWKPGMhoYCSUodCMQ746TAq&#10;LyiyUPq9TZ4YeCcNo5I7nNpi70TjCZiwlYaCZDNnZrYMXky8mTAzCyiq1pG/ICulzrjGEADDbIlc&#10;qTAg8CCuyMINFz+6iHV5A8Jjyk7pIezGp9brpm+C6JcgQe1k6PfDxjaDAWjMGoo/Zc7E2lHWlC6z&#10;1Y3+UKZNkuBKWMtTl7eQcCzaCtHYiS9SrOxJk+FbF9DKQzm6FfEbRbfS5AmlmOgWS8F3wHcpYMNo&#10;V27IdHvihUl+zAZBZGLJ4oYtE3yZaQxtryM6AInjFQKnaPm1w7LaFk5IrPxUhgCfpKqEeQjeIrZs&#10;NQjUE+KAQHUrBpyamkiYDmBPOE0s6oSKkbb1wwl126OYQNQQ0bkKVU6Kppc3FbMO2uONP405OSjd&#10;jpV+trbbjfyEsy8euB5JaDHaFu9qSIyvM8rNEiFi6j2kQhugaI+ZNmFImxITIbvZDyXNGtCobsU4&#10;hlSYxmLKjqB+WIXEJMN5SuE5puVSGl1pg6PdE7MmevGTmj8BEV2/GqiVN0cRM2qbqbqh9iyYTAE8&#10;Lb7EhJKlGXtrRwm5kVAfA2Uxt6naU7G1V2dHCd5UgMP9e2civILAzElT2nUCnMb2keKGp9wnZ7J4&#10;Ax2QYUdKFYcUxyuFf6/kK/XAcipm5MQrCuNB48OQV/FoKo0w5UWNDR+Keu1KbOmY2xGYg2ZmynVP&#10;tO9iQUkJdQbQlnywbw0tTHGeitS9lUKnp1Iuh3dEKa4xw/qLaFIKRhIFifOR+A0lr4lKclmgA1Z3&#10;gHQXHCNYxVJkWSFMxZs+jrkEkWu9Ul8A0VqqL8CKCURioTg1V56st/KGrKhlbfZnBquVZfgDbzY2&#10;d3sbOx2g1qX1em+l0lmp9Nfqy1udrduoYt24/2T37qMt+DBxZ3q6gyY3j967BdQq6+BN1Lsub3c6&#10;q9WFzhSJ1tpwqTkGorUzgANTbnE5t7xa6C9NtbrXa82Lldq5av18q3mtOH9ydPjt0ZEDY2NHhoYO&#10;TUyiovVMbubS5NSFfOFarTlbbRbgw9RoF0G3Vlrz9F7qo5AVBbpErRAJw/J3ojA6VRwvNmeXdhZv&#10;PLr14H04MD19/NGThx8+vvP8/vbD3aWbywvd4mhx5Hru6kRhZDI/PJaDY/CFKyPnhyZBsQ7lF3Jz&#10;5QLgPSErKVZ2Zw28qtw8iloRNNhfR/hToC5lTEQkMga1l6wNhFHXik6e62CHWOAqQZ38k7L8hXkG&#10;w1QFLgFv+Cal3h0kBQWUiqycPHJ8bKyisU1HNFglYYwBLrqo0jYkWlcZjyqIx0jD3tExgIlciQrV&#10;9J92AGK473QMvlrewqzMpCgO2BiT0eVVdHFQZKlJZyJLaSCe8zriv91tRfCMQWUa5EUjmjdgTpm1&#10;MB5LNi1xXVkkx9DcUgV3lxXRSmSV3JtY1ebaYDYRkeJ6OxCpKTLxriS+RGopuhWKU4Mcoi+8IU/L&#10;OlgH/Y62A+pH7kBYLlG4cFwU7IfVGQ1COGcZakv/mXVSiXyBM1YqRg34qrSUoWmEmyRjjRvlD6fv&#10;koyW2MnCWmMqS821LkX9M1GuuDsCQqUAshZlKlXAAqjaexepSveBq3YOzpkXLTsafir0SJyklSOs&#10;mDCexJ8DtTJpoqHi9TDkIRwhrjpe3byBoF+lxVFMy7yhUpAKK/VFJpF8NyRJdfslP7vodOq2RrQL&#10;ZppDAmC6QEu/Sg8trI3YNXAfaJ+ORZgiXvLknKcebAZaypjwqu3YZyuHbANawgkov2n0buwq5z87&#10;GNO5ByFyGwlBSV1SUWtoLpx0AC1sPXP2UJRFNXC1MMeS1EhT6l9568THcthw8dcTJ3hTwwLJ2Sgs&#10;cgECI2BRnW47h5/OfnrSGaeJVaMMnkkQXoIllKquV45DdQ0JWclvIg2VsI9i+pWUKX2SlZVgCgC/&#10;keYocLi3QsE/QlnjZN5kicC91zu1be1SADn5ODgJ5UN5H4yrFh/uxce5CaNiYT+bqDGfIoNMMhPR&#10;b1ZSc16p0WOCx44r3PPcLtkp2LDOhcyk74+ngFPbdp11sIF7hfDDUF/jFskbPgUKZ4T2dVvskaHG&#10;ey4FcgrewJV9IpSTUgrPy3Vk88NMxNn2OCVdOI+TzOrU3UBruyegcxDqcMbTxjhMWZIlNGjlFzFA&#10;MlINmAqwSgcmcbOZORMJ2MXFapOGTKVaBQrhXGFmfHry+tgwgOuV4evo3Xru8oUTbNl6Cl1wDp44&#10;dPDE4WNnjqNrK6TCb+3f89N9b725/623Du7513t/8uMDb/300J43j71zevRCdamyerN35/Hmvac7&#10;jz+4/fzF/RdfPP3kq/eFWj/97hdf/vBLcq0Aq79CaauqWwlc4cn0i69+9vOvvv7mxZdfffjyk2fv&#10;vXd3e2el1a3BiQNuTMXmAhhXcK14Ea9CQbbUGawD9VDNzoGdvN+8mrlz+GvJOLneUGRE7KNqwYiB&#10;HbpLCos0EJY1hvRKBrE3MiNt+jCx8N7xvwJ4/V5klQkqk1IGdOx/IUhswCKVH7OHWULEHi6ZkQ1r&#10;35I3qkUxsQiL8ECYLTAllgtIWO0h+SZgTqiIjTis7uQ5RDUszxO4FNjbBa7+CbMlC4MV+dPHGFxm&#10;WEypm6tgC34CCBCqALXSSMmQhjCSvUmjfpL+RiRXe9boEqAuQkMLgyLAV+A63GuVkkpkqw/TYAmi&#10;4qqsa600NkNIOTEw5GKwrIl0DRthnIdMmALguXiVslVfs1ruZvWlPFvBbGBOLKPWPeOl+6hGpmJT&#10;/RVsUMuOukg/YPHCA0ZmglJhkbREXwnPBAPpc5BimxkFlSj0GYiQPae5kXMJcgNiB1dL0ilpToZP&#10;7jcrlEXjOKNTVZlShuHRGSNGRJ/IWLK1BqjG7b5vftj4Ij5dJUKcQcGjZcbllULGyTNhLfcpdfIG&#10;axwWFKEmfLunh8dZlhEJBMsyfXYutr2ehbiA35QWyElIGZowJXIzGGA8lUrTsdp6A9ZM8zyhyGc3&#10;Yc+BJPHlnyc6NEyS8FwIpyWACRmMHocWU1ORsgWXM7CSQNJoyV5YmwF/43UZ70WGcBfRWh+ULC1w&#10;Bcy8C+q2x7NLAgzDe/5UjUdiTVNda9TdMXTjxoxhgOnkdJRCtCgKlXwivAqzKM15Vp6eTpi5LiL/&#10;sIXwWpDtoyQcmF3m+UtbwqvLcqgK4ikLcRW7Nx5u/FZkiRHVZ/hL/EZNxokHyE3JD8bbJ/eqaHsQ&#10;1LGTzVYme7PXlzqiRdwfEAIRjDRj9ApGWAMrF4WA4X2Cz0MORw9PGgvjG1Xjyow1FWurQLDbsMGE&#10;de2gt9hpoc9Nu1quF0G0zpYKyFzCh6lUA9E60e7CEqnY6s00ezlwrRADg1xd3+msbDZXt1prW22o&#10;gttLpdZSqY9S0N3+jXtr957sokErtMF3H27cf7yNclZB1ruP3rsN0vXm/dWtWzBhqraWS8XW5Ezl&#10;2mxtqNIeb/QmgFrR52awTODaG4zBOrjRulxvXmp3huv1K4WZw0NDb6OodWzsKCtaR4+NT5yezl0s&#10;zF2vNfKdXrnZWWh2SrALBl7Fqwvr4EG9DoUwS1/yc5Vcrjgxlh+arecGW73dh7twYEI5K+yX6MD0&#10;wYMbT24t31qprtQnKxPwDR7PD4/OXKcD0+SVq6MXLo+cy81PojXrfHWuhIRuYwFcK152DCbUJFjl&#10;SzkCO/EwHEkSwSzcYdBGuW/qzEkloYru0OYUhkzuQqQ6LqIC0XrYwEKBKXAVmZQUYAW4FRJ4NUoj&#10;0S4ZKoISnYl0jxIlIr4hXhUZa8ZVjYixClkxq4JzGueEXUpUrNkGWYS/CS41qrF+gVjFuMgvEwJA&#10;pIkcY+GAygeMml69eALITymLrHVGTjbSgtrv2qDdwfcrbZu4UHOGUimH7ZCADTrfyL7YER6nGJcF&#10;8slCOMKZ4TMsvQNLLl2aaJAgNEgIrXCfPJ4ErmLJ1OjY1k0W63qaY14HkFNpsbNdxlqv8v3KNJGG&#10;VRsS/hVTb/5DzlyhF1t/8/xNM/oc8E+AeVhGtMhkyhHXttHkyRSZoIvCXKwbXpGipUdYwXHvUKxm&#10;hGl8SJJZf0WZK69aK48uMEoKE63q9ZyXJg88nW0QwkGB6lS5FEsca+7XMFiXjLXIDW8po41COwl0&#10;Bb9dukIGm9BXDLyTNX4iSsPZjIAzC2Ne/ypS3e12A3+SKpdYAMchuyuWFW+MyuhLRwpU+McAzCSt&#10;mCuWLyoa+TdGqTZZbkZKu+jRyGdIk4V6S/OfKsVki2YcPxV/8itsdAQwYzDv+ltcS9D1SjQoHuXQ&#10;suwogJO4PsoNbCIdvXl4tnTNUUmUEq9qAS0HY4N/zUHuj9q8OPX8rJVFIpzzODEhT2GO1gdekZvT&#10;pCSyMWHKRzO15OSsBx6xKwlb+g9zRrAAXuhUa0KW0nJOyqOU6w/vHs9KEA6hUQi4LOZymsNA3SSt&#10;ZpCTWcG+xt3QUulyG1PN3lWdo7dxkU/S080YWAbpbrnnXypN44R7mstZDBNZNiZT+ATNYxtYCrSE&#10;xZoVE4CFXmxpC0/2lVZ8zsHpEQQzbPDsVL7jFmVDGNfxEl4DsT49lrmFgp1iDUwKfJLmwEmWosjH&#10;smF2e0Z1PQ2l1VbHSfbIGGpN0Coa6a3gG9VyVtkKVhqDwMer0YMNW6csQ6aFWmW+vJCfg0J4cnRy&#10;fHh8FHTr2csXTl88d+7SedCtZ9gF5wR0wqBb9x/dv//4wbcPvvPmvrfeObx33/GD+04c/OnBPT86&#10;8OZPju45MXR2roOscfsGPBpRN/TB7Wcfo+dNoNZvfvj8u59/8cMvUdpqkfA3yZOJdCu4VuiHv/3u&#10;0y+//vjTT5+9//6DW7c3+4vtBbZsLc7XWd2KJggocGULHPS/UWkr8lOeZZkPk0kRDz/tIC7FIsIE&#10;HHC9ocwIWdWVPkwsakZHQ5eBnzpuAP/j7lmyayhLklONTjhoRXJGa09X8xmMuINJQFbLaYXyjNEc&#10;qxO4qmeksEDI+3FWKeHLx21XMAmJhaWlTzTTZoBqNCtBTaAMo1YJPHnVhsrAL0Ta0gkbwRLBwUBX&#10;GBX/ZCmui12pQxarTIpROO4NNTgl5cjPUe4bxKMLLCFYhSqYNksgBoHWIEBfJCgFdrVvMBnU9ElK&#10;iOFe2+8K8JAPTGdMFhQHF8/7yhXJLlAWixKkqfo0A5/4UnwXswX4vb7LR3BtLdlX8rq8Nt6s1IRX&#10;plvkgTtLEiHLtRiUNIEl9cb4dquUCTuz3UugSIyl7jvrdcMSydJwISvmRXjfxSFHqae4b1K4GiKy&#10;8JVdsGtTneEQZc+7YV24OVjzlgKQrKIMJtMpED1yg0wDV2FC1iW7almDmDhNzmw2+7L9V/CuplIl&#10;9sbGwxUTRwtJwOaGypXlC53qSHntGxw3krNzYFm1a2lBatUjQOgXiliQWw2DLyqEWTC9vQ0XbN0E&#10;ZgRAUSI2xanSNJhrk1XNEriKSe6vUgngkzc4t0LYW535XidxwZc6/+RZnWQzildcAhTOHFwX/F6X&#10;oGge6mKtjPRl0W7qbGtksJIuwvMW6W0+plhBDMjd+Ji/12kwwnBtSZgJM/fB4N57mH+mBLblxxYI&#10;kV/Sn5NlfZ2S9UaFU9XmbWtNXppiNYrHvElITYH3mNK2siRQYaxJ5orn6R3UliFZbtgqQYVxPBOq&#10;f2kjyZ3b/ylChhYyqmgSBpBpcBxBeWvGcKm9JAmu3c3tWzfoMKmIxxVueCkKdwOGaFahbDpqBYGR&#10;0HIQeLvb6jVhKVRplkG0Aqzm53Pz5cJcKVcojlXqY/3F+f4SeMvp1gBEa2lpvQrgilrWFUDW7TZ+&#10;Lm40emvVwUZzdQflrIt3H6F+9c7DZzfvPt4G0frw6Y2H7916hN+8d+vu4x1g2s1bAzgMA7LOt6cL&#10;jfHZ+mixOYpWN53BTG8xZ9TaXwRaHmq0LzfbV2uNi83mtdnCiZnpo8NDkAcfmpw8NUIfphMTE2fy&#10;hSvlymSzPd/qltq9chvGMT1YLoEuXgDLWu+USs25+eoMUOvMwsTE/Mhkaay10ti5v43eNoCs8F4S&#10;0foIkHXlNi6vMlmdHJ4dGp0dGZsZuj5xGagVXsGQB49MXwdkRVksIKtfwPlQInXgZKHyTgitAVlJ&#10;oqqeTaGhMjUaGEkUF4445jTMzyhwl9o22WhZDWigksg0RpnM96duhMYYRneKYyiiS9xXVC2at3E/&#10;A2t7pAOk3ajZ1xixdA6j/MGgV5MlBPPsBmzjEwnUNa3ilCxHV+2rERSjQwEqTi6wrJvwNleBK7GH&#10;O22GU5FcdiQONAAwvrXO3/G3AFvQthmEM08oPaE6yKsRLiNyBfrSx1pcYLDEEB+zj4yc+zyLv1J5&#10;kqrIkNBRaZz5H4AoRrd0XWKCyfROaCb1RkYJxEjG52Y4edVSdKsWkbfC5ky+UY5NEXBbeww8I4YQ&#10;mUTns5gSxdaj5YjMIS7ERGXIg3UHdN/IwAN6gTNk4au0xKLNsaVSLypsIAl6YMvM9CXyFOIZeHCh&#10;Gm6ymdI7o7MUumEjpppDl0/Uiv+UpoOKZa2l6s9k2xjlCwytPQj50mLF+6xA2WPML6EFOqBqPWTu&#10;gCPfDs8JCHl/UepTrlou5DbzLOhlGKxcgB8KHzROwIJJM0uJNY2EHShWN6ZGqm5FdlBYAHkbUysX&#10;QYWwCHa+JiR8ilk1KcI3IRMyiMAkz8bPh3pC1R/RuVRFzljSRT8qTSOCMTmfmYULhbD05KbHdW91&#10;TxKX6JssQBuDLdJGirN9ycojuIpPNoQymIHsUzsUwaFJIXN63McJq3h6WK9ENRvJEzDzGQmy+tKE&#10;hAPEao5zCDmnkOQYPDHAJ6BW7ZIy3V0lbqfaVse3EQ7uAJPIViZb1Z8qgBxsGL5yTUi5Y224clrm&#10;PAWrTCUL44TkyOXjZ72IXStrxJsV+zAJArsBoVbfHGuANWepHKT8jRm6SDcryaIgx32MtXqrrTQV&#10;tsZ4ztQYW2Yv3U8YIg/AtVoS7ISRYydn87nuScnFGMlOeLoPuskC0nyUUZ2U/pOfEX8ej9v6nWT4&#10;LFGMuGsOoRDQCSTrzL1QKGXA88l+Cntr1CVq15JyDQ8AV8ZmWKKBWusdZLTrpToMIean8jm8Jmem&#10;x3OT10eHUdEK4Hrh6kWg1ovXKBU+epryYPgJ4wV/JtS4vnP43XeP7Dtw6vBPDu758cG3f3z47b3n&#10;Dk1Vx5d3Olt3Fm893Hj0/q33Pr4HN6aXXz7/7OuPvvzuJQyZSLf+4qtf/Ar9b7751a+/R10rnIR/&#10;Rbr1m5/9/Ev2v/n25WefPf/wg4d37u0srfYq8BCGPLi5UGqVat1aXagV8hb1PaZiCCI1N+7ywM5E&#10;HFx7I16N284hpPFgCSGTidK+SewW8A8jNjxoZCOcOrUSYWploOG54Ekojc1XCQyzqg5YDHJ0SJF5&#10;k+X/StyocNrC4Ay4msYTZGVsz3J9uitxJ0VXVQxLK4cZ0rs/Dfc7FgkCUgq4EhSY7PUJiL6S5U1y&#10;tJV1q4SZFsaq62yqcyRqNXC1SJjkooCriFZJWVVJStQKmCHPXqARsJroFSu6VSa0TYArIBwgdRha&#10;CLhCBQokWe6iNQ7dgOPDK4Sy7rMC1GpNKdk8m1NJJ0xiVhSoWFAiZDnZ0nWJDG0Puxc/mfV94V/J&#10;0Rc1tIBYYVAsZOgKz9erUsmSS8Ocalb5RoD2NeCq2wRMbryesgI41SDojNaUt4DxBjlVIkZR6gRv&#10;SYwuKMidJqm3gTnxG1bh6p9U8irUaqCoh0oNCZ6xWvJYMu2OTNR261+5hrp0M9CmsbEGh63kdDJM&#10;POhh84tYI0rVqwGeqrSVkPC6zM9gPmAVi6ajmgMCkz6aRy0HnL5ioK5K5tycF0lCVi5kjHjSSKUI&#10;WVBcunbmWpxfkSmxlNhoLEbIyh451sqH+5Q2CdsY+BLkNsbh7stM0ojQ7mrR5z0UOeAsFCPCTOur&#10;9BXxpEyhlJrS5LfaWW9IAlhZh+O4d6sxueIDl5tSL22YrW2bx2d490pIxnwYjoxom1w0EbvlkdxF&#10;TFOIMqV8C1QqDULV3Z47PXdffq+/TqOIGQpjSOeVvZZpd/TSz4sSSIhKV+9blH+7gJkrV9T3K7Qi&#10;leqqQgdzImoY+WkRpE+YOtwYu/LkuXtxJ+OzwHvq61RwGEYOCpGtCubKq58R6+Du7m7B9nP71q5p&#10;HNX/sMhNzAxbsUdREAEP9i3GcKawoBDuLaGyBZZFddgvwToYwGx6dmIGpOLC9GxxuNWBZHe+Nyh0&#10;BrP9lQW0twFeBcW6stVchAMTwKpqWZc2Wyvbnc1bS2jQev/JDaBWQFZbMYFlxX8Ctd57cuPWg82N&#10;G/3lrWZ3tVTt5+eaY4X6SLE5VutOtRcL3cX84sosfJhgwtRsX4E8uNo4X29ebLevVqsXJyePFGbO&#10;TE2emJw8MTV1ZmzsBF5TU+fni8O1xkyjRdTahevhoA66FSWsAq7wwZ+HdfBseXq+ls+XJqdLYwvd&#10;+fXb67ef3jHLCtNgvLn3/P7Wg+3eVjdfzY0VhkbzQ6BkR3LXro5dHBq/PDEzMlkYxW0BpJ+vwsyp&#10;CId9+tN063BdhpGV8ar9YBG7WP6H2+s9Us0kaSZsB1FQrJQ+4qEQplLFjYQCWdbU30LQhY+YrJHj&#10;SMU6sILEGCBbDgpd4a9LLjGo/I2caA5EbBWu0iwzk4wgVW0F2Vj20xOE3eqUx3UGR7PP8CbkcG7L&#10;gZFpNMK8jFigCK+FT0iESsFuKGLyjUSrKsAdNgmXMkjyGfokXRqEWayASSUeDpp1IYKp0UDCaSOe&#10;mwxIVIDHW+3JRdWo+CK8rD4wF4qTVO035Qx2PhOkDEZLBB2bTEoATJiq6RkFw0ILfhABhknfCV5i&#10;xqnUzeiOoEJpLxr5mII2N+jgHkjYiSqevMhGVdgiqiDjahfilBTjv3KQKO0VOlKpLfCf6sPsPBSp&#10;ci13ykq4tlZrV8AbrbG6P+ZYDFOtPOQwUPBNssVARVBT6Ej3x41tdSaIWgQ8dP6mXskjvVLPknMT&#10;Ard82hWbrqlWnsKyxugry9ycnZAsz8Y36uA0TmdMH2xYiFP4ZMMRQKY+up/ZAzJmsB2UVdx+fMls&#10;yaiYX6TFkBoTzDIURNipDu9TLi+guDuucVgKTthr0KjVMMZbg3UKwRNKSet0kjGbUBl1s0FIhhe0&#10;iGu3UsO0jRSwWzqTNuENjLyqTMhUNuKEi7Ie9uah25PJW7GLr1zupevmfcaLxJFqXtSQmVsJQaYa&#10;coYLrsaGqxiQMgPkc3ZGC5SroL2DWwMFEpUmtNaaGlebbHdCR5NRB9dc4HvZ2zq7oa3KiSF2yxSq&#10;5Mn7T5zINrPqhHhiO5kmUHjAkW9lBEOg6IPFzKAyelwn05in3lXHNJ+vMOM1jK3ToAcvU8mvNbx1&#10;8OPnrmxISrUoFeIB7DR0YD/tvLpRyjoldy7NMq604FphUkCSM3oykVo3UgqWmwsC1Rxc9lNeRh8w&#10;bqf8mMMs5Q4Ma51xy1Yb3hzNBefOgMcyMh+YU+wfm3V7MChD6sxXbBDGtNpBpBDBkXF8vpizUJaT&#10;7tO4imavDR0WXBtQ2lqsltGsdXp2ZrowA+AK1Hp15PqVoWvnr1w4c+Hs2Uvn8Dpx7iQUwsfPnjiK&#10;Ljinj4FxhSfTT/a++dMDb/94/1sArn/wzh/96NibV/KX+huNjVtErfff23320R2gViqEv/mYIuHv&#10;P/2eImGgVtS1ErUSuP4KqPW7X/4JDJm++uFnX4Bu/ezz9z/66NGjx7c3t1cbnUqpWax2ytVOBXi1&#10;vdS2JxPoVmBX5w1dgq4MQiyMihKjolh1dvwnTzdbrlqxSO/bYAIEKYVpjSf5U1V1CNoBWRHwU/Ao&#10;Wb6kmiHNFc8pDan0nkCtireDKWG8bbPfaNVpmQC/3dhB5ilMPDHaFINKwmZ3R6VwjGatA2XYLNbU&#10;UmTCHGEBRfLUMAOe+KJMripfE0SryKql5VUKnq0WBhClwFZc42CVdKsNmeTJRLVsVLfqPT5P1JoQ&#10;GrsDGbJKNgySEwhkGajVilx2y5GjMetaJd+1FRNNjHpw0uygntNuTAL6xKgi9FhHSzkyTsulwzoV&#10;vCHaYU9UsqZ+TxsnnQDPUhjVzKo9lqw0VmNY+TMJs+HybGZLTlXA1ZAV/KpBlHXC/iXbzIbbE5l0&#10;SRRg58VKRXPr/ukWNe4QI2tikoTuFm2SVhCOz1tkMulWv0zHE20G1UmgiAvBEMHNZOtX/asKC1dQ&#10;FOpmrWRxhej8twFQ00i1Xly3kaXMeJAQCSBFYZbStD7FvYSjxsy4Rg41DnfbBnBiBI+Pb8RxkFww&#10;XyrgSv6d5Kdl8dHX1Mae7BxluMWZpkDTjrs8pvsSJfW8kLkZUV6XUbFxpoUK2Yh3caxAIypj6fFt&#10;OO2/im90LxlVFEtfQaiMD2C1DYvjJHn13LZAN4U4Fv3ajoVbr6tJIWXhublZmdJIWqN5o3jaqp7S&#10;zs1yeXUw4pkbwGMN2rgBPocVcTy4cDJmsq1Tve8K3oPMtAUcLUZsmSh0rVhEX6Q1SLG+28+EBs+S&#10;IRffk7+1pCoYHhXuZpIknEPaKdV1U5lavfikvFA69krSRPJXPDg1h6KsGVuzGFuNbfjnuJDNGwSu&#10;OrjS29r1zbcQ+TBoQ5jOMNrFXeaOsL0B9+7cvgHg6s+o7Q1S3azywvmjqBKEA62DBh1a4HZqQK3z&#10;5dnc3BQauhSK08VqrtmZ6fRm2r1cByZMS/ODtTIqWgFc9WqiLyu0wf31OrjW5a02idZbaHWzCq4V&#10;Ra23Hqzffrjx8L2b8A0W0Xr71oOt7TvoRtvqrlVqg3yxPT7fGit1JiqdiUZvqrOY7y/PrqwvDJZy&#10;sg6+3GhfqTXON1tXUNE6N3dyavJYPn92bBRE68mp6bOTU2cnJ8/mZi7PL4yCaEV7G4BVQFa3uhHL&#10;inLW+WqrSMfg0uR8NZdbGJtvzizuDtyd1ZD10UePQLruPL6xuLtYGwDdjk/kR4amrtJ4aeLK0MSV&#10;kclrU4UxQNZ8cRq1vkCt7M7arbUGLdTMgKmmmlfWwa5W9U0WJFChmgojLRWjkQl7b7B8lLCKEIuP&#10;Q+ELtiW6tih+xYCkWtXgJ/AMFyJJN51ojyHqOMaJdsIGwzxFwHpxWXAUQrDql+iXZAqljdPUWbJu&#10;Mh7WhFJlaRaw6kwij2M6S1oAYlQNPwiowm2INKAYCc5QMq4scZTa07WpMTGlI6A+gjljHdm8lt7T&#10;nBD/iX8y4eag3NwapiGa3+J2Jbhuu5Tokevkjtpj8PeGrO6cLGCGaI9nbjxDyjFobfwrYbABWMbn&#10;+AJdfqkmVZy/6+A8Oa8FSkVf66a53oyPLFN4GtFxbgJF4xF7YZHEOkA4b4j1kISjyC8QRr5Czr5d&#10;SxYGe+JrFgexqdg9/lxoAWmI6LREUMe0GjMmvHUqiLVY0cBSJIO0AFgNcOE0rEKATvdd/B4YKeGQ&#10;VI6oi42BHW141EiW4Eo8dmJ1nLPg05TsVtA6OHkLQzRWzbIK2IjP98rsoeuRwORFws8S8sWd8aRQ&#10;KOmBIeezVzQ766sFoVXGT5MzWSJJGEzjdJG9uifBgloY6byDv9rqnjQavQunakMt7zT/lCSbyREh&#10;/+xZSC5LYOkcjSANS7t5N5zGUvomwEOq20zQgsekqkIJF6E1GW0oM+IMhUW57nkbUEcOtJpQPHnh&#10;QLnOEofI6VQ5IO5xqfwSS5b7yuCYOGFUOhiMaa7xKRi1mrQ0Xk0v+T6oPsjjPwhV10trfzR8JaCS&#10;FgCfsR+vh6JJP/y5svx0gtRXOIBmhM0Ahr93AisyIyIqJfVUxbJzBB4/QnEhKtZ4ti2ip3xs9El4&#10;LL5R3LL3cVNt+I0lA1p1M8tlCzRiXdUKD1xKxCiEzNVeM4JjiYUYmHqmLtW1Tgsjl77XUatSV9iy&#10;EaVsbMITjiFikg2rFw6/UTffgErZc449pxR1OcyAeNbzFkmUbtSKL6IZLHtDhJGBnwhXM/0roSwy&#10;SlCZKagQdoXwCnZ9Lh8I+yjYcxL9stwPjFe/PejW2kSt85WF+XIR/W9Q3ToyOQbgitJWtGy9cOXi&#10;yfOnAV9Pnoct03FIhQFfIRXec/Cdn7z7U1S3vnVgz9uH3/3Jwbf/aN+PfnT0zbMTZ+pLpc3bi7cf&#10;bdx7tv30w9tArS++fO+zbz764tuXX39PQyYohAFZAVP5+vX3f4Lq1l9969JWodZPvvzygxcvnzx5&#10;dmf3NuqUGiUQrc0FeDIBuHaWAXxItwK4oncryHblZZhwwfKIqxblwJvpQaKbqSytGo6Y+XdobRLF&#10;Ej8tDmxjGVJh6RnNq8mMBgMVn4+YmdJIlcjiz/UE/UVMh6msJjZ3J1n8Igcm2imrlXN8Ll9f2Py6&#10;JJD0En5D3kX9Kf0bAzTjBfYKBZRQiO7T88dc2GgskJUTiliSEhjWrdGkh9ypCVhANjGrGC3CsaJk&#10;iSIBbukZRJyFClgQv29YQ2ukZAoxe2/3I6BW+DCBpewQ3wKDrYFiBUyFCROZVf0h3svPKapPzafZ&#10;SVj0Ka2S2CxHemULXwFxLfGld5Eku7gLPoKxO3EFiC/V0wqyRosdErxsGCvUqtJkVYYQzuEnXJqM&#10;TqXHEGRfIu/Ma3TrmmRpJYRJFs4Zdy1kIR1xFsEaWsNI/KstvyTxtS1BVKiSUFVJtD9pS14iIsnK&#10;vSySkEyNcIwn4XHlLAtwLDhtknLq+KoNIB6E4I0k4xqpynzwJrCzsDh0V2ZrpJKm92c8aLhGA8gR&#10;WgRpzIOgEwySH7oWX6O9lDzglA7hmAt2VEs8MSTrYUC2o+8Ry1wtGMbNR8JGYDLqv30cZoywjkuQ&#10;I9Qagn4K+dhTlGsi56eqv/zGYgNOJEntgWOXEInik8KlUsBSmmu5tS2vLNXWMbeNzA1BBRezeM6o&#10;VT71ZFyxBzCfLUuYHXfucb4j87tyTssSCyNYfxEjGwLUHQBX/HnWrDXV86gPkPYk63UjzypiRI0E&#10;s0Y10cib+5xLmhnYpZocyR2BNBKHoJBaXvaOJrMVx+GCl0L5RfEmG3x6DKf8tFuJJDLtVZkNQ2ox&#10;WhQ0cqe08o0cCwsOGfq4zIx3j+GCUCspU5eqOvi2ZFTqyk0QsJZNKqoj+6c7z+hc3CA6XWI3qtXb&#10;dBViUWt5trAAeXAe1sHVBiDrbDuh1sHKAiDr2lYTRa3L7MjKulbjVRCt5lo3bi7CiokGwvfX6cP0&#10;aPPR81tPP7j36DlMmG7t3luDbzCAbnNpvtKbLrZHy52JaneyNch1l2a6S/ml1dnl1dlufxzlrOh2&#10;A7qVkLV1fSZ3FJB1fBws6yn4Bs/kL03nYL90eW7++nxxZG5hDEQrkCoatAKyAri2e9VWr4omN/AK&#10;hjAY8uDZag6oda423Vtv3Xx84/779w1ZH3/0+N4HD249u7t4a3WhX0K9K2pZ6b00eml4AsD1KljW&#10;a2PgWkenCxO4M5XmAipnQLS2Bk1mcINlRfkQYj7ZkomysO7OIZHkixuqLGV0yOeizi4Kl1VvLN9g&#10;/yd/I9QKxEVKKuhNUa/BTjBK82DQ1msCylVb3BG9s5pkcACqWJ/gM4hf0PgCgca3ER8n3bsCOLV1&#10;SSgx43CCkBG60GEd3okxizlFM1KDEybU1AnQmSAZsFGNb2EFJwIj+Ki7w8wVmpVHt9vGqqmVQ1jP&#10;X+abpI52/kjEcjjo6OZwLvC2E9gza2DOjTefWl8CxddelNrCmwdF5ij2xk8aL+meZykAFopvspeV&#10;oZEmmmk95whAlRD0+n3kieBERZcm64fdWpnPwvjK/WOVpbJieRMvKy8I/kOYTUyCG2inGSe5TDSZ&#10;nAx2S4/S/ImZpez1eo7DYRk9SCkLl35YAFUDIzyrdJ+twIxHydNLV0E0AownthN40g17tZQJfamX&#10;pkcjrsVjTKNXBJSV22btIhvIE8bgl1zcDkxkzv0c3UeXIbiHd2QqyUq54NZ8vjlhw9eEUc2xs1bW&#10;GFjSEucONK2UiWDfVCUyPFRoTK15KsouGCct5oGWFVyqwlD7nQMGEuOJgCVq1RwxkMMlp3GrCNhy&#10;GOIiqgkMLLGTElBtADNsrmFlsFpH1Z5maEPzqU42OBkNIeqDtLkz36HbFYktF686k4WzUkKH480b&#10;jYBT8KuGnUYsFuHjP/295D8XIRVhKI8Fiq2q3MZWUE2YXH62+i6g+uTQy+2MGSVmmROCSk5L0puE&#10;ahoHF4i1hbVcwd2MN4jHjL523B/pYwvKENdpHXNeIHK+3jcNUJ2cFZzGiXF1jfyRdmHcrtAg2Dki&#10;U1FJ56zpw2llgG2gqAwdUxUa5Nji1YldK22iUpnhUuKDQ1cPNwTtzs54OeXqJwIZzzcU/olr5ZpM&#10;VzmceSTLmEoQQLXlb4QTwe27HyFFhcbVfrgalryrGCdacg3jeVetX3PBV9h8JPNtJ9yRLsFT9mzi&#10;ANatUBPjzGVaSXaKyVclFWaDCTz6erddalQXquVipeT+N2NTEzBkunDt8oVrl8Cygl/Fz1MXzhw/&#10;exwiYbze2v/22wf3oK4VIuE3D7z9ztF9bx5+580je3567O3Dlw4WmlNrNwc3H6zfe7r95INbQK0f&#10;f/Hs068//Pybj7/6/hOVtn798199DchK7Boi4e9Bt9JG+Geff/fDp1989cHLT589/+DBnQe7g7Xe&#10;QrNYqOZnq7PlVglpZXkyNfCCmyDkwUwWyCrMg9kPzuM8MRNMQpn+UWjHN+ZUpaAhlSWiSDG5xIBm&#10;LAMT2sI3Cj5JFOljUKEud5l6I/QlTmGczBNgmkbSGz5QxnUi1ZIUlEhHlkCmr8BkvvpX9dcBSnT/&#10;SJ9AGAmFgJSqXZynQvRkI6yzpeOP215ErxOdpM7ZoNoS0TDEoeQTp41Bgn0Eh7JLE7Hr69WtLnNl&#10;v1ZpVhmaG4aRrFMpqchPFaaiznMAATAgHwS9wDCb+k2f/GoXqQWiNdZJqjsL3weJKkNwl5UKFRt5&#10;ytpX7sEWCZs+Tc1yCFkBvQAeeKnEFT6mEBdVuEaGAY9VUyq6j0SrS3NTG9ioaIV8F/Zu5JOF95gD&#10;cAcay0W4DLm0UikEOaQHOEwolH8l3AiKL3S/qRjV20PW9BVv6r2OsLSzj87JkYzFSCLeM8svTrUM&#10;g+9uW51v0HkIY529XjHI1AOWSQ52zdFI1TZmQTmhKSGrwKpa9zodwg/oPbWvvl1N2GLBRwqsF7KM&#10;4pDNizJ/Y3Nq51GczkmD2MUewti8LSYbtWOB7h60lW0VF8oeTerUxGMaV/v4RrmSEFupL242+QZZ&#10;lkBcLebWwgbKlWnjxK6qywgX6L251mdanfDPOJnBllhfNS+WxjgJ63lXo3DFicxXvdHUOJd7rXPq&#10;3EHFNxpCO65NGW5zv7xezyWuJlpT9BmhRLG+luNmLSgRl4NjBP9DJlY1dTjt19Z9olaQ+Vo4+PQp&#10;h06CjVRqH0WqjsOktGHQkBkbZGly67czvEoiS8jfK51rBU1EOEfeHLRNSbmBjQNNhLOOwxSXhNm6&#10;wDavS2bCrq+w82Qo4hyX6z8NgQhjTOeaZ8AdEChSVCfTVIZlUqLS9naxg5+NLnztG+BaIQ/Wa3a+&#10;PFOu51vduVY3D6K1twg73/nltUrIg7dbq9tQCKPhTWNxHabBrbXd/tpub323v3VrafvOMvyBb95b&#10;g4EwjJdQ3QrUCnMmuAqv3+wPNhvNRUDW3EJ7vNKdbAymWovT7cVpoNb+SmERL1W0ArUCsna7Q4Cs&#10;1erV0dFDIyNHWMg6ehyQNTcD+6VrpfJ4sTSBbjf15lyrU251YcVU7iBlt9TqDhqNbgXCYEBWaINn&#10;FqZyC5P58kS9X965u3nv+b1HHz5yg1Y4MN1+dnvzwXZjrT1dzc2UpidnxwFWoQoemx6aREP1whgh&#10;K4jWeZDPs41uDWYPVRjr9+rtxTZeaCDEhjfseYP+Aez9YAsWkw8U3SmEda27/U7wEupgZZ07SfKp&#10;qR2RzWlsfEpCjFjFKWFzFyoEJe0W/kY273Hcb1KUQ1ExVgJ4tlfhB0wumRRKoRi/lJxDAFFLl2WR&#10;zZyLAnpt6o6MGRXh0iQFdNzjAZz4FnE79t2J2cScjr3TApG6FYQcR5A55rKg33gSsSKIyCQaDxq4&#10;Goqb/7Ru1kw1XylZw0HO9pss7RNwZWmxVKMksc3GSFlt2pNIBrSbCG3dajOu8JUV7DEgxJ+DvAUQ&#10;xSQyErYMlRkfllMy5FUyKCozCaKSqalvnaczi1118uIzNTFJZqqxDe8M2ztr9XM9gmhDDoNwovL9&#10;FEvGzIVXEucizYlF2eRrc9+qReZKFH2qQS6Hk4NjPWLSL4xihdOItDF+bB+V2t6sCC9lJc3YB13g&#10;mjEDOqX4dp1hoFY7b1FFnKCCyQ2PulCMh5qXa5GNhf1KN40Lowx+aPvfYh+pcOSWiY5NAQyzXaah&#10;ClUqwKPGWKMFH2CtstY9PEgyomLjqTjlf0pNbX4yoQWLMGlTn8EDBriqE1FVWFwIt6qw4zb5LC5O&#10;+aaUP4pakuAkXbepRuVse4PsP217aCTm2+WFwpaw5uW4ReL2ErJG/tRjQ72aiM+tCjYwVjojcKYh&#10;E+65mEmKZtXlzpUCipXlyRQ7mkoxA62pJNgpIV+UlhFrU/lwAV0MxtSamPuUsxKeL+YbY5Q6J4uQ&#10;Hb4VSnDgARkP8xaJnfZ6FeeTCsFsPGlbTXlqcvqbVPSaZljoQ5HClTmcpFtuNacNVA/Rn1QHXWbk&#10;eQm2dfQjJjK3S5Pt5fSIaW7Ca0w5Qed9COfEFbMlTAogA9lm/LYXPd1nJggyeTCflLTZOLEsh6hU&#10;jpMahL5K6zC541SIxefp2kUXyw6A98oNfl5VRAeh7YCK58lUhQ3bbXGsMnix67oKAv60trj3FQeV&#10;k5i+RX5ZjIrjWCoM5FxtNYu1CunWUtEFrkCtaNl6fXToyjBEwhdPXzyDAlfQrafOnwZkRVHrOwff&#10;5esQX0Cwe47s3XN0395TB/ecePfAuXcnFq6v7HZ37q8CtT7+4Nb7aH4D1PrVB0CtX37L0tbv2f8G&#10;jCurW5NImFzrL37p0lYYMn346efvffDRowePb65uLy005mdKufn6HEpbgVornWpZXaYpfLD1gAIw&#10;6j4kJncIahtRrSqv2Fd6KUvgAMjgQA43h/G2DHiT4i9SLZajOsIn7SQ9oKTFDLldturw2/WGSspw&#10;HqXIMLgNw4pguWx8K2seSoXRzAbxPOWckGkwFxnYMlgxfh271MgzyXpgwwrbCKcjq7wxtYEVjjDs&#10;Uu9PdaczPWapM6SjgzWMECxQgKwEq/il5JBse2NGSp47pGSBZt8AGqRu1khGEEKqV9OS0PRaAwyg&#10;yBLT7irW2S2jR5sGh0uTdcXu0gM5sfrf4D29kSgAptuT+9DwD/n7YGX9RfYu8oVlKEiAmzaz4tbI&#10;uEKZLL1uOB7TI0ptWnlh6m8r+yWs2rg1pKFFLgNLC7UqlxDgPOE0DAvW4vbYnVU2s07o6mNmTaPx&#10;kYXHIs1T21WTyYSXulg/LR5HTys1gueoIiqTwJUussJg+Ndarw2wCtE5nYrcUCcZzaWyUlYz6z0W&#10;HaYoQsdrBG6ds2Cq/0kv5zMsaiexzvGhCmFR8+7KsOEyVHzAKNpKgERXhrkRcyFqeCPPW0qj3eBH&#10;NagcKosYalGEbXKS3XowcMV2En/ipQwuvSuMOY0budVFQ1Q+7hh4do3CrrO10YNdIT6gilyKKNRZ&#10;1CEpyFtzoZ6QuAqXzuJfCQVFbKqQw1oLJSbCHolJQZWnyo5fpuHGXZ4SPmGnuDIca5cpa4mtuPAm&#10;ZCWhFcUopSNgI2zDm50lpN5VIGRqwrxNKpvRU4jtmY/bGWscx4JJowWX5GFlj64eu9vaQnhW+LAT&#10;JaxNh7GkEIUjdcNvxXnclrRVLzX7bbEWwW/I7DQ+bLgrdTpXRkXw6xD6OkJileAuOCu8yKNugL2R&#10;+M2hszk9lxcmmRNiRHYF9L+6540QLAIXlGO2+Oo1G11aMeEFU1xYB5ex6Ndmaq18uw/UCiPf2cHy&#10;/NJqaWVd2mCaMDXBtfbXKr2Vcn+tBuC6cWOwfZtI9eb9dUBWvG4/3ARqhTYYFa2wDr79aAu/HGzW&#10;e+uVcjeHctb55mi1N95cnOou54lXV2cHKwWYMPUWx9td+AZfbDQv9LojlfLFXO7U9et7YRc8MXEa&#10;jsGArLNz14oLI+XyZLmSq9QKjVax0V4Av4oX6NbuYqPZxeUUa53SQq0Axe/U/ATars4382s3lh88&#10;u/v4w0dPXzzD69HH6M56e+PBVmujU2gU8DG8JgrjY+BXxy9dGb0A4JqbmywszMyinLWCctZ5mBNC&#10;GIwdsTloAqYCsirvDixKhJNIBjqOuPZJqYRX0YyoVD4O7J1CqmRZpewlDZ41KMKhgjNXHOwchCAN&#10;41f84datXTxZjWR7qATcEkIOEaNGgroRqiw2EkNJQJgB11WYrK7z60yGGLVq/CjBoZYJZkdTlppx&#10;m+aj0I6CUbGRPj2XOEbI5bCAtj0ieUINoTlL3saRlg1jQgInjx/ViutMVE9oVUWKp33hkB0a9ms8&#10;UyEvzMAYTndAvW2CrGYqZw1ljeTixLbJUpIdEUi74ZMETnQsY3ORaEZv0oZ8F304KOFzOJ7A1fLW&#10;Dbqd4TfKDWFTDzslYzlpvIMCDXZI1sE4FDMCELW6B0PIid1ZJwyNjFGdpeKyI0bIxF3G33Kd2d7e&#10;urkrooZxmE41K6EXVynTHQedipvNmHFwEpu9JtZw6UQkzkTzvtYRWqpm1QO7r4mhuLGES4L1HspS&#10;N9biAuWwGKdnoolqydSM1PdTniLrm7St9npF32yG11K4GBiruboLTQk2zFqLdjMlHhQ0Z4fE9hzn&#10;Ud5pPbMpcU4xJpIo4FfDanmwB72pWk3H9CaETbt5O5BWiznrRPzGzDIE8nYWgIrUOq/awNIjRxki&#10;mug4FjTJyeZP0FJRFc9so2EMzsooTrCHAY8lA956rODVJRPVK4MfEM5ATqFFFDbrM9QpGHukWlYG&#10;uwweEKchgGSUoi4gMmEyapKqnCjXiS38oTNK3mSNlxQnRGWvpmTIvw29nH7SNDFGpVCI18WVMIx/&#10;9d6KYvrDEQdGdavnLKV8LNWLnJeUjSK3DSrwxgEh06+q53SRrWlSnrMrYyVP8D8xIDHjrXWYF6Xg&#10;R4CNBRoy0ovMBbIkTVKX0cApkeeRRFCdsBoLRU8gL7YMTbXacMYZF/mEHbFwmqgnnxfkV/DeC3Uy&#10;IOD6bOgoZh7vlXRQdk88OX5J+XFirfUbGz4x0QZOGzlTP0qVxVIZTq6VhVpGoUoxJA0OE4XWLGRZ&#10;ThlYOmmixCITXjhzEi1ghnrdUqM+W4Yaa6FYXkALHLgxwUkYOuGxqXEA16vD164OXx0aYwdXkK5w&#10;Ej5y6shBFbUeOH4QnkzQCb+5/+0f7fvpu8f37T2x79C5vddz5/qbje27y+h/80TNbz7+HKWtzz//&#10;5qOvvvvk2599/r3o1h9+ZZ3wd1QI05DpO3Vt/er7Hz775tsXn33x/KMXjx8/u7t1a6Peq+bLM/ON&#10;eXCt1W4VLXBqcPhHNhnyadWDRFJDJLyr+h1WecPKUCsXH0JWWrTiPvj3YrbYbALTzcGnA1FWGkoB&#10;aqKOTA95o+BaERVDC2n/VFGPbHVBCleboNd//ASzEmGnPVxMcSXfI6IkAkVKNYkIgDuEyMIQbh3Z&#10;SbKJwI0Bu8I9mPjLEENgWHWRdjVyV56gCVXkKLgRwJsdQ8R+EcJsrWzvru3cWEa/H7C7dJkiwZb4&#10;VVK+duEBcH3DZZ9GqsaH/kpXroopBWKEopVcaxuyYzDIAABGs5D7pr+SBTGZTKNKwEsiUvGfbNba&#10;I3wV9RpVqVnCwF1tfD0+AUNTPR4TaxQ3yxwYZbdUdNjNyJ8nxcpGrxCUkow1tQu8rr/FFeqXtA7G&#10;RujaBteOEnAKneKcmaIQGOB0kvRFjXpTdxzXsvqEhZrsyitBS2IpLTshLanS1gwH6sZGASqQm3yq&#10;5PEl6JV1T9L4Y7LEWvBgZdUByIeylVYo2iV+tq0WE13cmZj/IFsoMpZnIgLWIFb6YU4ksZfsv+Jy&#10;bdeREral/q4K6SRXwOlZf+J1H++Tvy7hK4/AQYJ7wvEqkTCOY0kwppxTpNY1RXJRmzSOpm8U0CWc&#10;ZkGvHiWPyf8E+41vx36PrVqT3E5CQpuKOF+ZOXHLB8OJb/dd9cBwpagTtH5x49cdMOwkwZIKQTmH&#10;Q3xPxbIxrWII3naPPc4IGUr5CFZ6WD+GFwIm7xD+rgHiIR3HY8kchYgp1cPoOHZFdoxuGOziWMf3&#10;mThN0aToX+3rzkZrd6QIAndj+9bN7Zs3qFjmroAx48aMEvRKGKxdje4UpkMRwwGXJupAdxUFY0kb&#10;6b2feFVd161n045ILsU1eKbRLCQ2qLaPiysA+XMbMB71sbirbP8AnINm6EhA0mKhXS83K8VasVhF&#10;/Sfb3swDCtanGm28xhtttKKZ6S/NLa+VV9arK1sNsKwwYQJk7SwvNBaLKGpd2+nuoEHr/Y076M76&#10;aOvGvdWb99eAWu893oEwGBWteN15tA3U2t+odVaLld5UoT5cqF2vdMcbg8nmYKKzNN1fQVFrrrs4&#10;2excpTC4fRkOTN3O8PzceXgvTUzAeOn49PS5qelzk9PnZueuFxdGK7VctT5brc/XWwvgWiEM7vRq&#10;oFtb/Vq1WYQ8GEWtc5WZ6eL45NxorjzZ3ejcfHjj0fsPn378FJD14UeP7n1w78aTm4PdxWK3iA6u&#10;YFknZsemZifG82NXxy5dHrkwMnUd/zlXKZSbC7VOpdap2uYBwJU2D0sdWGXCihkVwhs7G6wQY4v5&#10;rvqvUoCNhwVehfAA88u1XvIvsfOzeXJsWjDbdMqfNZOoRlZVoalCx7IkNgMWEqbi4QK1OiJULMuj&#10;OX51nORhyaBEmSlF0kEvGE5Y3iZwhegW+zc1vTYLNbkqIiICL2MtHCF1uDEuDV2laUydhrksAQbN&#10;JpyG89nKATHAZVQX1RaklRjbMW5jttuLm5ZKFrJ6ZVCxK2NBQ4uYidHphDyqC7kZkQjTEjCIeyFK&#10;J61HYCmxLhGs7ioLWdmlcw0RLcpHmYAXeRWUtRg5oiYW40U/G1a7mdAzWDK5ihwQ0kb886gtd9T+&#10;OlLle3HRulc2zcKhVKqQHorDXBGebkwq+O1AnDp/XYIKaFU8KUhJznlXWpIbUFLo0mz2xnYyVmKr&#10;KgF7LjK8AzxWogjzeJYWO4ol+EkATMum9M+6n0Ct5IfJwbLWlGObBYr8SUoqagVDnKzR2xdqpfTa&#10;uMVLlpN9joP9+HiZYpvtFedxDrBq+QkrIVG2oOpu7UfSfMoJ7NV/Uq7SUarObnZ6QFFzEcxttvSl&#10;6kf1JmXGJ2y62VhVxto203bsHly0Vng8qayIlIMzNXH1vulZmcqnjZ95XQKxRmWB7jicFKdy6xEM&#10;4G6COJXnTNmFhi7FF/gnNdhkzZtgKmGJ8U9gYLVmSU8hSq/xdbKHiBapUnkwveLZZ8tDv4J0FQtn&#10;SzZPHOEcykNU3UDs6nVJqY3IGb1+EG/izigxLFFCB0OLQz0lv4zYaWlOvyL9q/7JeiXDYzGu9A+P&#10;JUuFACmikMujAiGvDD4gfho2K7OjFENyaPdIywab8gWWc6PIK7q/+jjiyVVFL40xs36KgpRKQ5YE&#10;c4TdazJO0qS0mHnOHTN1JuqZQYjOWOZC+SDY50Znq8SQ1LyaaF5XPc3Zz8/uVvLDcxShrIcHoYu0&#10;+UtPN72CncP3aq+heEf8qutpWTOcMo/BfuuGcBh4qXd05OSCALbX/7iHRqqivvnT2wEGG4TBzX63&#10;3u0AtYJonSsX50rFfHEWnkyArACuIxPo3To0Mj4MxhXY9fTFs8fPnEDvVpS2Hj117M19b6OJK1Dr&#10;j9/58R+//a9/uv/N/Sf2Hzi5/8Cpt88MH2qulNdu9m8/3nz0/s0wZPry/c9hI/zti2/QtRWoFXQr&#10;+t/ASfhPvoWBMF+//h4WTSh5/f6Hz7/97uUXX37w0csnz57fv3V/t7/aLTbmoROuIxKA3qpXb/ab&#10;aJENMzz341U0yGEf+5RGo13BtC55ZfZSE95gr6PZBGvJKzi0zujKFM9LZ2vnGgoYWcvm9iXKv7Bv&#10;pTtBGj/zoae2Ol5zrM6zGJgaUiteFzG5SOqgvaIb7XTkBGSIAREvSMGQ8soMgvWJbCzKk/R5mnfE&#10;GyMmHZ+oVTkp1hUKWIn8E7hNWBQXiDnIF4AbXq6btXpUQIa0nDk20MJwYyJQdrmjw3QbCLHeVeBH&#10;TVlxBjTgRWnryvY2Chpt8Gsez3xpIE+da6PHmlXKccF/ioqswXYYuFHXRhjMbiipy2ufbXJkU6RL&#10;Sh1f6LgrGOxvwZ+TkpVNlJIKYbervzUFSoBqtTCNkfHVlFzTIdloWUkF9l/xo5KsXMQdKVNiVCU8&#10;CKvw3qcHuTYrP2URhFEVzW+EbSxbVYbJ2dlXmQYeMABP9CM14rV7sDEtfqKaojGAeZW7yzhLQX6f&#10;hklyrvIDy9yiU+UqWXIUGFsYjF8Sr+oxCylR9g1QBI04HpnzNIamOJqFyll6hs5g0sRGmi0SZhzi&#10;Fht4xFvU6uu1LpcLXBIDyDqYg0TkqjsWMCmAD9NUVt4kziTFMV0KIqMzgVUulPbsBTBmBgEbDHSq&#10;SUSRZYZM4TrjoD+nvMp1reJSHNlwQXflUhafEa4rWtXWIr5UxWzZMmFEmorgLesPXt28dCbZ98bm&#10;QEH2RWhbym3JB+cWa6Mj9bxiItPcgv3iIpXL24gHBGJW3Cld+LQ3c/N2Qk6xBVuxxV4o2RI3MIcI&#10;TM0wE7FxYxdP0JKSeFJZwY88D52Mt3yX7KiicMc9cVbKlxvDe10zAhGYd3afyMeOLIza5eLjEj5X&#10;tNqJhLBHvk10GBZkdeUkhMHAq+1FONrXq3C0b1Tm2KMVr/wsBDblqVoTkHWi3p5o9aZlkjSvhjdQ&#10;CNdBtAKy9lcrvdVKe7m6uNFc3+3duLtyhzB1G2AVbkxArTAQRiEriNYHz27ef3oTHCw64vTWq43F&#10;QqkzPt8cXmiPNgbTraXp3kp+cRVcK1rCTnUHY+h2g1ezTd/gheKp8bEDY2NHpqZOT06eLsxezs9e&#10;mZ0fqtSm6jQNnm20i9QG68Va1m6l3au1utU5OB2Wc3hNz00Atc6UJltLtZ37O3ffozaYLOtHj60N&#10;Xru9VuoVx+dGrk1cvo6mrOOXhqauD01euzR84erY5bGZ0YnZ8XwpX6zNl2AaLNRKyDpoAfMAbSJb&#10;744aokwdALFgVUypGjPKzFbhKeggl9KpM5ZAiGM4PAgnUBC7u0QZM5QW00Kk4QykGMjgR3EPn7t4&#10;RbsBsf+HU/5muky5C2txUAU4ScJg44f0kgZY8Z9ggOXKxIpa4uTvohGouRx7rYZrgGrHarA4kjmK&#10;eWMeP/FXAWB4hFT0JTt3pMAZwScIxAAL0zbcF4Nw4C7u+NsqRDEGrkJk401dbAxymVfxKTj+JlFJ&#10;/6eg9Wx5pc+ora4yR9L6Im1Ka263vRGQI41mnCw9cNJCi5/ECWQGP7YRtjbV6muelXJJzk8pNyFj&#10;XgHOxJTyJlsWK1GJit/kZaUXlxovSlnjH19vltjycUwkGsSqiyxf6NhM9zWW6TKCX6JlNDIptsBR&#10;taHoZdKwLKLjwkWLu6jg8FqknJ3OxOX01NPKFcZ43uQAztnRttbeDJaQcRWxJiUwrQq2gdA0AmMh&#10;VX6EYb3WKA9ODirg4QGJVgQJyLOTG7GBloAKmV5D6OhrHV1MePn20FZqQHcMi6o2OOX4SAIjn6J5&#10;igHAW6SHyJdKzVkWaJrO+Adf58UWX+TtLy3jwY3TiTq8W7h34EuZaNBTULqB7J8IUmVPeFjpRfVe&#10;IfIrRxytEjENdUquPFfTGm0rLhF31kbol+yiaVXuTXo0xjPaqoKQ1yKj9h5qpoJphfVHDCHxGEkk&#10;yBygI3OPmbCo8fCQbFU5FJ+zXoReVlFlG58HjPVKnv5g3QVKg/M0rpPKQzYKqkRV4kDDUlfqrVkZ&#10;Z+6bboCp63K1nouPsk1cdQc6JeNeb5o4mvfoLCfih2sunfGGS1LVuml9B5GVfD2s3lTWzIJhPynH&#10;IWSkZXfsLAaOzJSxV2AR0T4Bv7f6wOdgDpnsq1Y/w2a9Qotufs/YNWVJYuElRlWOAIc1vORiq+CT&#10;XEUMCbP3NJNPSShJDMIV3N4HSenjdGeyRPaXYm1xA+Q0POzkBF96ZsaNyY20dQkMGt2eEFwr3Jhg&#10;I1xu1Eq1CrCrgGtuZGJ0GK1bp4FdR+DJxOY3l86dPHf6xFlYMR0+BK714LtHThzef+zA2wf2/Oid&#10;H7+5/629R/fuP44Orj89evmdYie3tNO59Wj9/rNtNL95/hJ069PPvvrQqPUHolZXt8KQic1af/Xr&#10;H8S4fg/U+gNKW7//9KtvPnrxyZPnHz649/Dm2s5KvVcB0Qq8CuMJSKLYAqfXhG8flheuMFrxcJeU&#10;noippFnMrYegNKV9GZbbzlf+OBqHpltCABgUSOo6k/GZDk09QazFJVZSTyMTJPgngFhGv9AVhigP&#10;N5+KRecpmHCUqpTASliJ+ltKdkl9UbUbZjp49GoMuQpZLpEg3pAwIxDly2ciuGf1qwk8SkSBdeVm&#10;SqLF2ltSgPon/5Tx0CLADuSxwCyIbIVpCW2sKM56iwj3Wu6x/IbsfMSwCayqYypRH6+BOJANbNgo&#10;dXUNOBAv4GApmMm1GpsFZE1uSQSxLKqOXqNyfLVUGP4o0RCVrWuEZvECg4p/QpUsyFhZQ2U2TmpN&#10;Gy1tqCv2BQO4+hszfGu6HBfiBq2ubhUwDg8n6mnFzRrru+5ZqImrIaYKNboi6ywTx62xgJYtSdXU&#10;iFBWyDZhVPF7ZkFVvGqnLCyIptf5CMU529pLzzUQl4lBlrP20UCIbbsjZSIa3YsdvJrNpooTZ7cb&#10;G23ZUEvDgnkIibzdD0Z21QKQwrFbeHawoQp8nkp5SbFKzWvk5s97xJtqtto28kCYdVi5WMDDcIGd&#10;x1QGibEuj2j5ErumVIcyF+qVCD8dVOlovNUh3xUsN3+oxAzdniR7YBLBh8rqXY23lXYiEaoHxP5A&#10;XOn0RPBzHbhRheDa9bm/OjZlBOyQWmofR0gpmaq8FAzBbXchlptJR7Gszh24a7P1CWSnxa6b89Qa&#10;wbSlE/Dea51NNOC0HkabAeMSb4FGAviMHrFMm+iDxe9SM0kyHowpRRq4kQP2Y6dImaqXfYKzJDgl&#10;DAM5yPHElAbjxqOghzhTpKsjRWJXHJaoVZyD0aYDOy1njr2iT6Nvmrsj+rp4WEJuhOZYL+QApI4F&#10;ppuYyxdYsobKqBVASHsbk7KNHtKQDShn0LulWFsolOdmy+gNUygUc3Ol6XJ9ptHO1ZqjAK7dxdn+&#10;chGQFe7Bq5QHNxY3asCrraUSXp3lyvJmaxO50ocbD57u3nu0efvBOhAs3IMfPGXzm0fv3YafMBq0&#10;bt1aXNlutpZmK73JYnO41B6r9iZai7n+an4AyLoyM1hGf53Jdg949XK7e63TvdZsXJ6eOjg8zO6s&#10;U5OnZnLn5+auzs1dA9Faqky228XeoDpYhGNwHZCVpCvI1foc7O8rjSKxd2VmZn4CLCt6tNa7pfUb&#10;K/cEWWG/BNSKn7ee3t66u9FYqk4ujE7MDQOyDk9dH50ZvjJ6eXhqaGji2vDkdaDW3PzUQmMBN4rl&#10;rB0UybCcFT5MgDp6rAgQEa6FvwvjGCkVJUFcAlK1lhtGkYrVGOvgD+HHqGcX8mCgXxGJRD4ScpMS&#10;JBhWOxBFaUHsiDa3jY3a96WuEnz6svPJ+FWl6iOk4z8pf8wxb6WreKrg6hUkOQhztZjoL4Z0Keci&#10;BLWD3ZFbb8AYNyNV1l9hGfsKmGyxWiG4AmWmGCrdYDLIsXimfCNnYrFJqBscqzFaClWwwI+mtuCW&#10;jq8kEQWlrAc2mRO2ZBQAIzLWbSTRyrL23U2Q4ezwRHMyzHqGZRIJUxzIpIBaGdObh5phWklZm+3w&#10;2tGnCOGwnJH+haeRVA9eJfz4LPmOvIMOQhxlhhYnyZyC0Kl5OYZKcmOytt9vxMOQicVlqsABkg2j&#10;XFF5lvUaruiAQmvq76qF3Sjdp6EVAKVK/S7tdtCqNBSADov5+GRobEzIZx11ubFquajep2Fgaa7Y&#10;+UrcE9nk2hcnFDQijpTFk8Dbq66jYX+jxXj0uPK9DUl5uAQjI4MV0r64opej8IxjRqhVK62AvRZM&#10;3xmRwykfyswdMz7mw51ICjRLB+a4J8YbGr1kXAWo3PdFlJRGo7tn20MhU/SkmDKa4irefVWTjPMB&#10;LJGIQGeuoc6khgGJEDj+xJDe/gjCWtLk22wvMeFmzwL/mA6S3NewR+jCohtmrJSSyFgjfTIJWQHL&#10;zfIRgWhHIwG7FJ1sKFfWVFKTT5c7UrcsatEpKlUApgS6gLQqUTUptDQJpso7XftaFEt7PTG3L4BK&#10;Fa6TPv6WUCbzhjDo0uVwjzNeNVXjlAFlXAL8ei6cU173DPw8PX1d3usVWvAmGIQ7d4bbrmp5iDgw&#10;cuDoK8tDBIdJS8W/NesrRbRz0wKiNF7yA/KE0sRX9jnSXlillXYJg3dJsSQMNsnp0EvglmudgxMN&#10;/lC7ZNJxp+w1c8Uwq5ee62ydHdAyyFyJnoJs/0Kxr5yIIKsJWC84yg25UDaah4U0mstCUmgLnzvw&#10;cKoimT8pwYEgnKh1Eai10oJbBPLd7WoTdUTFmbn8dCEHyHpl6Aq0wZevXz576ez5y+fP0ZDp9Knz&#10;pw6fOHzsxJFDRw8ePUm1MKTCP937U1gK7z2CMte39h1/88DZNyerw/3N5u6DNaHWu89f3PsY/W++&#10;fI7+N1/LkAlNbn4OJ+E/+fbn8GSCPPjXP7AFDgyZQLeGSPiTTz5DaevDh49vbd1cb/Srs5UCurZW&#10;OmUohCvtCoBrtduAOsM6EQrZ2OhbiaHIKDGm4kInVwWH2UKeHAwOic0wmebRaiDCjMVr0aGD21bS&#10;NprVdPwsxBv5F/0nh7RzwdZvmuHgm6Di+FcW2Lq629rV5Bgs4Oq6wqTEFEAFQmS9pEkyfTXxiCSc&#10;BBGSE2pOKTWM9A1+A0BkX15Tr/pGojmXreJoskRFDA9JMNWyVnEC+vlKGfRK8ygqlKWRb0TzUtGV&#10;+BX4Sfn9QhJMyIfD2TAJp8uyUmPRMLmlZpW1l279ElBK0GKRWB8VvTw5/YnZ50xy6TMAWOVLXsRw&#10;IcYbEaps/WrS1XZQhrguo/XniWCjxJT427ifX8GTj6Y4cid2Qx2xoHpxe9DJG6ERuKr+25bo4jad&#10;5GD2QmR3PDY7vkrX6owUH4AxoZ89VwqlSawsjYyIe97wgbHCVsAVpbmAsiSWZbwUohqDBOVc2TCG&#10;fCm5OL6hiFwGyAauhOjsp8TCXdsI26vaeREnSJjAYO5AI9JFzymbiNpUm0VRTEs1uP5K2Rr8p7dq&#10;J7m5nInc02oYLKVXQ2Fypl1xTxQYCTZbdqIkIl5Gbs7kCeUyBRXQVyAWzCqRJ1lrZliZZJUTkk5A&#10;8olQMlDjjt8wUcJbR9wumMrvBWoFMWjCMIrrkuOFK7h8Ms5sKeiRQVQSVuFCrI7WZhyfwfOVcpt9&#10;rgzUVcNstCxhrSCifYONPGUiz6DB6dKIEqJBueIJaa68nbigLou2vb/6b/2HhoKmUHgyEFnFTm8h&#10;k/nzsHTDTcDnDaR1DowAhC5Yw2btnySOEYcxW5xICdOqjmsVOkhtrljK9JT0b/KiUB88BNzpPb8I&#10;37t5EwpSsgpk4SwgJA3FGh5gJMhm3GsUwuD56ny+mJ+enZ6enwZFuVDLVxq5WmOi0hxtdad6S3Pd&#10;pbnB6sIiq1iBXSvdlVJ7qdxaKjcXS721Glrd3KJd8ObDJ7t3H23cfrgOyArSld1u3rsNYTCo1/Vd&#10;dPqudVcXYL9U7ozPNa6X2qP1/iTKWXvLucEqerTOdPuj3f5wp3u908HrWqt9baF4emx038T4kYmJ&#10;43Ozl+fmrszPD80X8RouVdDNFS1kq4OlZk+OwYCseNXgFtFaAGSdLU1TGzw7Ol4YmqvNrG4Nbj3c&#10;ffABWt08hgMTfJjw/tajG0tbvfl6bnJuaKIwBNQKlnWiMHZl9BIg63gOPkzjufnpmWIOtTG4V/iJ&#10;/Q8/m/0W/LSAcBTKS+8tQ+BAqgrIDJP8BorfTfT5CEOsFLElZ1pKIlegrmQ0JiQGLTfgFj6GOUsO&#10;0OPN5LmT+gZvrk50psOoxkMlZXBU/KbWCxFC2XVWJ2bPJwWsDMv8RqCXsFYgKjqFktCIr1CBt/qa&#10;ZkCa6kS4H4lxIukURXr2peTJGAbgaFs3dvHGdpcpAnMRXdYWi9WtNpkQTHWoF76smhoQ5RLy6YYw&#10;X4PzVO8K4nA3PxT4lEvzDnWzNrgC+6dzI3a1QJQ0uN64zJXcuGTzJml97Y6GHRabpwK/odCQ89Rr&#10;gu6nlIoh31V5qgT5eHy2g6aDsWpcjbL0EMNdKaAm/aJeif8NcQ1gzKnqb11dLAVv8ubxTZCDlPMa&#10;/Aogc1VyxggUcFpEh1JAVo0EtQxVxM/wNNkNJLchSmxMzutUGdOzlbTgAd7v3rnF3xgSBAtqGRSX&#10;KcS+eOEu2bTGOkkxpQy4zTlr6ILXUvytg4glC5paHyAkUHxJTx18O+8A5cram6LbU1CsVlMLNaFS&#10;hmy2b47waujYg9NOqB7aB+N5XBS3G0FWZygyqtAgnBuKWmcbLegaeTlkQtKZ+9JcTKubz63ndSzH&#10;IyuXZBLVQMKbEYhoQwjj+RDlGtxGzTDZfpJgO7QcdwsZLfihPvUI9D9J50/oQpKQbiCgUgkvLQw2&#10;/AhpIk4+Ad3Iqgg+ORGjQaK7wd2KN9OXo8Qun7UmbxT7CONxmgvZMvBQkpd7kxlF53pckMJJqkHo&#10;cag7Q4ZTIRl3ecd+NgdxfZzLZITTqH11PlpLlh6HE7hGgK8cel+1FGJvIVmz4oZgTHoblUcRfvKv&#10;MmNFhkPBM2MwEDECqtlOxfkCVkkgiWw87zmlqpxsg8YpYXEjMfta4smPEk+Ek0I5CAcMHmmM0Oji&#10;wa92g1YJyFNSIETUTgPRBcBCVi62lkmrUt3Sa+YapL7WMKMjnd3mEBhE9JKsjDXaY0GDCqPVR9M7&#10;uDNESyo/ZcFvzjUXBiPiwt3ACdQ68L9oVFvo614rVhYK8/mZuZnp/BRZ1muXrgxdBXy9ePXi2cvn&#10;ZSN84viZ4yfPnDhweP++g+/uP7KPbkwH33lz31tvH3z7ncN7QLfuPfX28Nyl1mpl5/7yvadbz4Ba&#10;X97/8NNHL9H/5usPv/ru5Xc/+xxuTECtgKmArGEjzMatNGRKpa2ffA6RMEtb79y8C7eRDjyZWNeK&#10;/DUgqxLNchJuskhe+nkZvEFJ6p3L2aIoita4lSOAHoSjU5bLqZmwdyW8cXZVKsXMBUYGQOEYytjV&#10;gbfZCyWOrRRgZM4vlbBRh5L3hIJqEhUkWvntbJMh+xuza/zYJrYSaT9Z8WHul9JclSsSZGLWmPZU&#10;OI2NgG0+lAbS+YRXsNWLDFndL0YoSRyVfXlExYlHBBYQj6p/At4kAywwzH4i8uuJ0yOW4SffoBUt&#10;qlgJC+F8Ix9gFrWi2w3kuFIIC8TSlyiVnia2k3DIil+XzAoHBywkYQ2sq66qJqCNYHFA4A2WDi+y&#10;WU7Qp3ItJk2qayBZ6h6tCSELfKOrDf2H0RKWbWOi8QzXIJxDVmFLqKkEAL9XXC7NeKVHFTfIJdI5&#10;PMVeehheaq07VeUhoV3U9FKLawjqguOMgnc/In/enDj/kIuaV0AKu2WWK6z1mvWRXY5UWUrSVV9K&#10;vEp5LRUmfNgGrhw9sqRygsEGwsl4ib8kB7uG0S8bLtYV8CkY3DIBsYg7z2tnukLdaKQ1V+VJCBJC&#10;oEUgaiAnMypmB7c3iahTcRH/RKlu/9Q9J3T0fEgpmUgVB+Y0++dcoAAb7qpLeX0QVQVjmaYA2+fj&#10;uRdmwtg21JdlZWt7afOVD5PIbX7YWmV8QPXlUeau6ixWeOL4Bsw4GfxG8XQsBEKt/HYhvbRkhOO/&#10;pyJfEnKzXa3ravyAnCHzciDGw0lTLsEGxsacAUGzNmWpJJWcjz5gIsVRaQZWuSsoPNKhzH2FIJnH&#10;/DfazHIYGIELtDOY8wolTEKu1YGLjWEcaJIuSAYk3vMYzSh0pog05E9c1/Q4GMe4SM/ep+y5yl5k&#10;IVJ1vY2jZ+3Z1AtRnirUCvcgBBC1DlTBJbzmK3OFUh7ALDeP19To9NWzlw8dP/uTi1f3DE0cKNWu&#10;dvroSTO/uFZGLWtnqdhdLjcHxcZgQai13Fupbtzoq8kN5MGbdx6s3by3IhOmO4+f34VC+PbDrY2b&#10;/aXNemd5vjHIV7oT5fYosCsgK4jWwepcb2lqcXWqvzQByNrrDnW713ud6/3OUL16KTd9dGzswNTk&#10;8anJk7npM4XCpdnZK0CtpTJ8gyfrzUK3XxFqVXfWdgnNWgFZK425uVIuNzc+NTs2kR+CNrjRr9y8&#10;v/Pw+f0nH9E0GK8HHzy88fjGyo2l+qCcK5OPHcsPQRUM1DoyPYQ+N3iN5UbQtxbCabygNbIqGGgf&#10;HLU8CaHplaw01GIr6wKr4SjDR0wdprSyRFN8FgKNNscyDvFzt1TVEQY1q2hCsLu5c3sHkZ89mRQb&#10;RfNPU53OdDic9cxyptzjzWup4rllWN0gfyHUobw++6+Qi4tiQlfYJqrQEZUpBR5cLIQcX7eTFoBZ&#10;JOdc/DImEfbgiZmkDSCR6ldtCKzGVMjoRb9HR0UOiPWl1OQzMHUjLthRsN2Cy8N4pWZcNaOD183c&#10;g01f+15ZmmvZtjlwXgvwqgC5i7qNUY1a8ZPl5cSEDtat0Jb6miY6nDvmcKiwUNkY3rNvUOoMJNZL&#10;UawwKis2eSj2xsCR9ehFEGmoJDGFqumEMzVC9HD1lJPFtyL+6EwbSUY/bgNXPUoKShPX+joqNnNL&#10;up62VSo41JMllDVE9DKI3+vEpLmVFRPXZ30p17pUxOu4DT/hFLB96wYuR+VzrolgWsFj0tE5XvBu&#10;YQ9wQynrS8W26dlFKybjN4NYk0Ip78A+rvTEEgQVG0yCl6ek7InNEawTNjNsJOn106PRWRj1ZaUd&#10;mtyYlatNFaR+g/MxXsXdSFDK7V4YktpLzxOKQaRd+tOtEEwVDymVgeGNRS64IuqfVTliZA7GDM9O&#10;dB9WDCV/WfAZtnmyDOReoPSH0g1cK4gVJQhi43EMft1DV1FKEyG1ha3IhQyJWnmZUaRKgpEHkXLb&#10;aMcSU+dfPPXMPAvyRa5TUl7XuKp+QWS4UVb2fH0QoUfdHGmO3NIzADlTVFi+QncgttPy/lWkDLCY&#10;aLTIEiz5XGhqW8CFPK9ViIpa1TPTU165WtcpEE3xIeomOJ+SbdY81aQQ9uLpS7Y4k1U8gB+MgTGd&#10;1Usichak1BSKYOQwfCLQlYLUOmHHA1xaNZs8zDyqY3+nrhgqxa7ScNGZybeOMIkpA9WdhrAFk9dZ&#10;JD9rolaGeWqr6+eloI4Pl4EfrDpTesW5SI9eTmH2Xd/ASABEV+bFDx1pUBAtaCASq6Lvj9IcUmkx&#10;XwPHr9dSNkLCnMt6rM534LRBxxHgyRW12e8QtTbrlXqlXCvPFguTMxOTuYnRyTFwrYCsoFvxk81v&#10;QLSePHri3KnT504dP3Vs7wE6CaO0FcD1rX3ohfP2u0fePXhy/75T71wYO1nuF4Ba7zzZePT+LrjW&#10;jz57/PLL5599/cFX30kk/IsvzLWilpWlrezaSq5VNsLo2orSVvS/+ejly6dP3rt79wFMgxarnXIJ&#10;kUAbP0v4We3A9p90K++/VjngVdSn2OSFz8jmTBLVZ16A1vv4QeBWmGV1UO2mhgm5GJsw+nXzDoTN&#10;lrjLTcZhMNdwh7UOgL2iis0iWYIPq5iFhYGSRoru8mHDwJXyTL2MnDGnzNvzk1YCk7aUixLpX7F6&#10;Rqc+k2QVEX46Rh8i81Tdylia/KoKYolTrAe2s5JRnrlSYQoaAQrOqG42+eniM+RayXwSQBo6yuMX&#10;xCZ+Y/ZS1a1+Qy0yaS7AdLZIdYMckr+JUA2JrzS6/Hp6i+sgIdyli5Kun5QjKFYDV0NivAEiJXBN&#10;Ul62nFHrHTnuEM2annVzHaJltQ/CTzaMlU1xcKS4I8DGiadlFWsAS6lxkoLfeJJATuSn0YiSfMv+&#10;FjfOsbjXDKofoathSRWGppQQ3bkH07A4ggt6hUtJ0jq173pat0hhLBXbFcXJbmHq7AXxsIpUM20w&#10;FaEb1JzgQbKREQTAqpPGZ4xaPTI8IIwncUq4J1pDqYER9CJoVCxCLa5DE4UpiNW4c6fcjIC3IJO5&#10;PrMWkVJN8FUpT/OTadYxIiSnwVAjHM8sXJE7oixGs/sv66l1wE5cOCqldclS79iP1LbDMTk5K2wH&#10;xUU2kecSG/NeMZ8kmjfYCbn44opMEev1KlvxGmq1mJkZDWe2eBzRL1nowKg9NecwXlXAYUI4ikac&#10;7tXWSxaI8XTSyRgZCqaG+yKXdZsqRxI3BJDaUWxE6cKhEN4Qx6Z2HTgxLAp6oHyC3lxdOeMASEVo&#10;LK8Sq8DMsUrUojLQsaPT2GZafGfkbkIrfB9TYSL10gh0sOsjMkNgCoRj1KryKtc6UquZccIOGWEX&#10;hBciObUVZYNWQNZys1xqLEzPTY3PjE7mx0enr//hT//Z3/zb/95f/9u/9R/+J7/1e//FX/7Ru/9o&#10;aOpIsTbSGsy1Fxea/XmogpsiWrsr9e5qfbDRAI+6e2cZdOut+ytArfcebT18duPp+4CstwFlb9xH&#10;/qINUTFQKyBrpT1Wbg3Xe0CSU+jOOlidXVpDj9bJ/uJotzfU6VzttC4vdq93m9eKs6dmZ07npk7k&#10;Jk9OTZwcHz2WmzlfYINWFLVON5qFVmeh0yt3+0G31tsL8GQC1woD5GI1ny9OTs+N4VVuz6/sLN5/&#10;dvfpR4+fvXwPL4iEoQ3evLfZWoWeeAbewmOF4fH8yPDUNRSygmW9Onrp+vhVmDDBN7iCKp4edjt2&#10;tYH3Et4Ar7bQ7QZpgtDZSq0n4T1AAm61PZloWEoISg7QUMS0jMGJUIGk3YmET/BV4btsdVyBmZU+&#10;ChwyljVNhCNQAXsDWx32Dy4InCZJdeZtEh+jXlQ17QaW4gcCQSnmE+aUGQmiTDIYoXQl8tGAJ3yF&#10;VRiwrmbZqzLCbIApFg+OiwuXdMgaw8H8iH6ROD/MdRldia8IVoHjXz0nPH24ziBfhvVfpXeYC/xz&#10;FaIj7GjD7EpV4s4IZGSjaWTpq/FFTB+IR8IdgO1N6EXVqzNyBOotpPm1RdtbkczE8MYwDgqFVFEE&#10;CHlt1Go6K6+o0fVy/KLQ/4tm4aH47PB5znEnKRjBC185caAFkIJJSnml6dX6wKfDrScaQYe41Jyn&#10;HIORgEDZBZ4mW6HYuyiyaVpJfDR3+jEOD6EstxINTpcpKhR24l/bgXWwluBy2GS8vdNzyomEs5cG&#10;Ff/Q67BUJLFYMb+g9jNGRwK0lCCaF+JNE8DwSOC9VcCtq7YShK1uLSgwTPU9wcvdy+BKwDUQIxBv&#10;nEPUaBTI5IedA0r8EhUxnmXO32UEF2ef8J4JOoAEK9i9WThnqiQRZ40wPDVH5n6to9buJqGQ6rfJ&#10;bQqm6rYQ3ihVGjodHg1hrkrNNcvMuvBeaVSrWkcVrZHXCHUoIaVs8HdsK6gpEyWaojdlv4djutUK&#10;9nd9qbKT2vVMjSoQt1qbl6OwAQ8lO5SyQpFZ0xBlNgFFgJTK2yJIGEwfs1UPgw0rIJQ9YYky8JhR&#10;qxARJwWL+aNK03iYe5aTZcj4eHI5c6GzVaSurpKMsCHflaOMOggyytcTiUIeL3F4TNlDN57UWkfu&#10;WolaZVV0adyyxfe6f6mFe0KSQU2LsRTlrtHO8GxFOESAltkQM6vKZ2kGMdviulyuxklBkKF6oVZs&#10;BLxX2ajzumH0q7sahJ661HCJc5sZt9wzWALp6qRPmmvBCnoGMQ9ixTVwJoYxchPKJijLhkmHfBml&#10;Ot1VPBSp2bmtRPmA7omKflNDb67MihMCQgtpE6ohCcWKLT5xyijgydRp1dqNWrNWqZeLpfk8uNbC&#10;1MT0+BUphFHUitJW9L85ef7ksdPHTp47eeLMieOnju47tG/PoX3vHKKNMKpb3z7w9p5De/Yd2/vO&#10;8XeOXTk0Ux9fv92/82T9wfPtZx/f+UD9b8C1fvHNR998z9LWn/3iS0LWX3//819/Zw9heDKBehXd&#10;+iU8mb765sUnnz1/9vzePYmEm/36bK0wV50tNopqgVMHaq334cchjlodvMS7SqgoZ2ZS8RqTGsNS&#10;/UTxWparUpUfnU0ZN2oR5oJplhI/SYeS6SHqcfTLXhJU/zL/RYVm4jyVFNBDF//pcm4scSrHQCBB&#10;glR/xdjbKFSogbyj0AR7lJjVMyohugk5MTW9LIokqgzikBA3CvpYQ8pvFKuH35Oa0t8KjnLSuWzV&#10;OuFwXSIqNJGrKk44KInC9eeNq/WiPoJ1rXgBPaKyFKpgw06wrH6PQlaABFZURlkpid2QHWcdaIRa&#10;YRfs77MY2CdEuS+rVVWkK0Gzm9/4ZVtgvTf6pauTWVYjZ18PlxV9F1rFEDaHGJh+TpIch4S4Rhqa&#10;0mJVrmIQYBvgCHBzV50AX5geUntK6ys86UapchtiokJyMhSF0ibHeFvXRWLQyNNDx2ufyOtXtch+&#10;3vgl3qirDdF1CHGlxRVOJoQjQLLyhM77pOlJYHrR1+h0HgLX4upWPEL5QZN9zVrgmL534tBq4ZQm&#10;SW+SxNx+A/5prGh/KULTUACSYVOswz7viVFBr1pVmFAiS/0GYZ5FJl4BtRlocQx5LX7jrI8+QzWy&#10;K0INgI1aUSsrX2XVuIoEdpdXynEDl3KMCVcTyWPQG/wTIScTBZfvWnJGIkXMqv9T+x93XKFWzjpn&#10;QH3PXU/C+FurtjFksmJSJZVUwQaWtE2SCNn/KQT+Sk9opRZzyS4EXWW2WzlLmdAo5tCLC5a9TJ1O&#10;9pbPPIKs6hXkGSoo7gkDQ2LCIH+SgldNWXl1sj6ONq34jLZSph5kss8mGdhuGdawkSD1S2qrkKJ8&#10;Z1Jcr4iTQRY5FT4prgqGTciHskB1jKSLjASQLOhSfRctmhBME1m5rGjN3e1wUQgvOgCuiEtU0VpE&#10;LStEsFOz42O54eGJS/uO/vF/+//6/d/5vd/+rb/0p//0b77x2//Bn/n9/+e/9w/++d/90YF/OZQ7&#10;t9DIVbvz7eV6b6XRXW0M1ltrOz1wrdu3F0Gx3nqwdvv+2p2HG4/fu41WN/ef3kAvnLXdDiBrd6VY&#10;7U6U4MDUHCq3RhrdidZgqrc8s7Q2t7I+t7g80R+MojUrUGu3fXWxO1wrn5ueODIxdmQcFa3jx6cn&#10;Tk9OnJrOnZubv1apTtcaM63OfLsLcrXYBHbt16gQbqJhz2ypVihW8jBhys9PzhQnZivTi1v9mw93&#10;H33A7qzPXjx78uIpmrVu39+Cn3CpU5wuTQ7PDKGWFah1aIoOTNfGr+BWTObpJAwHJkNWaKrBUcu2&#10;B3kivGFewIMh1RpBgUmXZvfY0G0nOhKn5/DOmyVALysnTbVZ2q3QjdGVtNwanITBLrbkZMloSSG0&#10;GLf4K/lCYwpgDgZpyZwF62xdax2iA1GjjDvFODGvgWFgKbLwlTxgpLMVgQDbHsZ8tu0RocegFgcB&#10;Src3jCJIF1KSzGcHGuFwsyti8yxkfaUQ1m9U065QwJ93fK9JalGAxHgqaDc35V4OOBmzf8r4ECKK&#10;FCWZFmeo/qsGPL6o1LuYimtzp+LWOAFXVMWn34ur3ARJziJYZBkwNRzs4sRk9MpgV9pCetiIx+BK&#10;YoLCJWSGajgfhPgQAeIPcRpxi5gpU68dC1ZFqwqZ8BVV6PZge1UmFzGxwJjBMBcuLCO+maopiBJT&#10;1bMZ9xKtGfWFfEOPBi+rhZmzU8WB10krObVShR6EqBWjUY9MaI1+SNptid9SJoLPTqk9lenKyVb0&#10;Gldv8mDK+gnG0Iso5oWILHcqdpBtWowzQlFyZinn2n7CbForhbMUm68qF0C9AO30NhUmIhHG1IAR&#10;rwZVQFzjRsn1Tbk7WSMopf+0c6+JVi/1iXIkncXnvkJzJnGnbNimymGkwrHPCiYFqnf1NWeBuXow&#10;w5rgtPjySxOHY0bhqZT8LkZ1OjJNE46cKAjHqXK6uU+v9ynkbhyQCPqSlmHWRibDHKhCHUyQLfbh&#10;uQXo4jQTUagQ4+svPmsiQ8kdhVpF9FGqbXSX2kSTEHaCDG/MGSptkVFSImn1RZHW4VrHeCkj8QTd&#10;Ke1h82oWMAtgb1Py4PyR+X8J9V3vEBVMFr45sy9S1P0quTs7q5varvKm6f4Hha6hRbynvAM06h1d&#10;FG+4JppLrB2QxIXzbL1SKV8mVYWRObS45BgDmWuVZnIfC6bO3MoU3h+gei3XSXNreYvKCpSX1zBI&#10;0uUEFJW8AzXKpLa0wSIMVHfAEkrJAEXKKRzNLD9sSuLUZGJNvYTS61i9eTusXxCvzjNkWYQ7sfk+&#10;4zLlzcH776cjOYBbiCdpsV2aI9q0HzJbTzEOZ/8b5Lu5IDe7rUa7UaqWFqoLcwuzucI0rJjGpsas&#10;E/brzKWzJ86ewOvkWcLXg8cPHTh+6M19e0i07n8bfVwPnTr09uE9bx9+6+C5feOl4cWd1u7Dtfvv&#10;7Tz58BZQ60cobf0KTsIffvP9J99DJPzzL4lRf/0dSlvd/wbVrUatP/v5F+h/89XXH6O09b0PHtx/&#10;cnv3zk5vuTNXm81X8vATRsvW5qCFfbxGrhWghg3VdXv506yJaHDc7VDbif+UrFeF1nazN8JEGOxq&#10;Dgk9gs1ibKzY1QjTTjQWBgviinGVt46RhaNcR+nUF0jGCBxIeiMKaxlCU+ooOe5rvCjBmrk3s31G&#10;OlbqugTS5aZAJVEOGRysWuCYhmX1H9GKyVijVuIyQlmqfI1ZrBA2E+uCUJfXssKWmDy6nJgR5GwV&#10;W/kGT3p9DRiVkmDBVDWz4RtTtxAMA6k2wGQOsGHKCJfuSngeICSNSFU7K8dgvLEVE8GeLJH8U9Qr&#10;Na4CrursLEzrJjcAqP46ol9hUZ09iUSfpS6DnkngXVlJq8J6nKcQrE2rJFROGmZiHtU90u5Yt0Bt&#10;UWkMDTCJlzMK0uSQ73ayLVOH4i4Tsi7iw+F5ZUrWz8x3kMcP3yZeTiLWI7EhH2rMQ6LidMfFW9LT&#10;H8chTDUaBFJV9xfu8fgNvJShizY4d3aAhOo6oB1b7jKxobpW3xmfpIYU2w8krTn/lY+AdaocIi4B&#10;1cecu9XGzPpp4EYroNyNwHWMFm45be+0X4hPEDAJ+UcdAn6vFTykp2IVTDn6JzcGaZ4JDhMMZsgi&#10;PT2zANqw5d8dNd+WK/BBWCqsn5wtTjFonphUJDgUOWBdMfcV4mR2q+crzVsG/a6aMIur3H+cjOeh&#10;zLd4Ia4KUOZC6nFdgtkk67hSDx6LJLVAS2HLICx5PtE3T+yoCQenq7EuZ1ZyJnW9H+OY1iA5PnNq&#10;3AwJ07Eu4DEbL6jstJl2X/5ScYkcOG84U063T8uciFVkHEJ9I9sksBjGcXycvJY2Z4L91RLjxQkk&#10;102pCrdWwSMhXnfAoTYSNM+kRY18NQ0hHILgCIjL0Z0V7sEAYK1Bu9woFxbASc5AHjxZGJvMDxdK&#10;E/ni8MTM5TMX9/yrt/67v/8//Kd/4z/9y3/5P/4zf+a33vhLf/XP/aP/8e+8c+wPr0ycRtdToFZA&#10;1uXN7sbu4tbNwc6dpRv3Vtzt5v6TXaBWaIPvPNzaugUhd6O3Vq71pxcAWRtDQK317mR7AF/iHFDr&#10;YHlmcQX9YMcAWVutC2p1M9SqXyrNn5meOD49eXJ85Mjk+MnpqXMzuYszhcuVKoXBeLW7C0Ctoluh&#10;DV5AhxsIg1GRCyup/ALaq07Bh2l6fqzaKe7c37r79C4cg4Fa8RPa4FtPbq3cWK71K/PNuVx5enRm&#10;aCI/gg43aHVzffzK6PQQIOv07IS6sxYrrUp70MYdU28YRAPs8KF29hy6DjiwkTNQlomR8Z49hJ1B&#10;ELfJIWcxoX4yqNXU8HO3Ko+TVyPfFKKTTRGmCB0xXslQK0EjXWfka+0UcjBgyqOLrsc54AgYZgC3&#10;RnT+jeR2GlqKaYwclOOAztA9M2ijQrgoEg+xPqgS0fg2fWE8xCPz/Am0DDmIZ4SFNAcVNQrMOJhz&#10;zsjxXEwoO74IlJrB0GkH/aLu9tSwkRB4rXY3SDYhQHNrAm9B5tBvSbddpcKErPZkIpNMNI7HFMyS&#10;iSl6NWf9PKVC1FUzml/F+ZOloReLGrvHUuBMkPGtpI9iziWXFd7gG89oP0o1U02ARH16eMPVdFcf&#10;5pqgqWqhLJ+dn76mfyx0XkuRoTCpqDwIH5PMcnkrDHSTGTK78uCfsCA4TyE4HS4jHBjZ6nTrBjOG&#10;OLgcg/l71dLTYUH64de+K94LtWb5GvE/iexKehAmTbiH0m4geD/DBtwxk5zezpQr4aDigmnKlMRj&#10;JHRQL63MDi/NejzmSbXFiJfwBqRl0+yWvE9x8xGYmo0X8A4UYYYK+4I6UXl8yvMmVagax4orJnPI&#10;B6FkU4K+VrtItMzVPmTJ9nBmTie+N4zBFQ2bcCaK9tUx1ZW2HgMtT0Z2GNrkQu0qD3wyzRru1Pxe&#10;E3FurCI7aLJ2uKU4YQw2QVb8J8azrwvjVguRrz0E4fo6filjdAy0KM/hI/DTcf4lpByiNMXVK4pw&#10;mbrOVokM5mdxGn7KrpTm8REM4H9KmxJRAxVIouw5pQGPeSS9g7wDUyEMj2YKlEkrbtnWLprucwd4&#10;uk4q2yuUG9aSoZq2CwbuBupOJXXpG/kTLW9xr0wZCum2QnvPYWBAq4R1UNOuAWYRqW6d8iZ8pjzb&#10;KMflWp3Jg621ZkiWbJ+0iEl4rCJhA2MOJ6FBXnL8Up5zyh/xBHj3vGgr4En9fjy/FFpwbPtpGnI7&#10;kmFeAH+OcBR0N1+i/blDsTux5RvO1MtAGwePRJ47GBPuqrzTiSdnByx3tzgIqmAT6aL0l/qI9nvt&#10;ZqdRqpUrjcpscRbVrbnZ3NTMFIAriNbr6Nc6fO3k+VMnL5xCC5xjZ44Dte4/dnDvkf2QB0MnvGf/&#10;nncOv/vOYRS4/uSnB35y8My+0cL13mZz697y3adbj96/AdQKG+FPv3r/y28/BmplaStQq/q1qrQV&#10;hkxSCIN9/RVLW3/42Rdff/PRZ1+89/5HDx89u3f7wS2oo0utYqFagI0izIQb/SZLe/qoa4WIgD6I&#10;FJ1JIgGeRvkFKXo2NzZhIKpA1Pc8RZ4uRgsRO8CFtlp+xoWHDINfK0h0NCjC057A3rXVtTGyEoyr&#10;4ysYx8KunOSQGVrNBR5BRBHVuUF7JutWF7JqvoRCWNpPdyS1A3CkfhiuB1Ub/kGEpuzxgfQf9TuB&#10;XPgZWfkKslonazgZstmA5aFs9XmaaCUhvLVpQS7dmIwD6RIMdIQ6H5Wwsm2MgCvQLKTCwJb4CV5U&#10;OHYJ8NWYk15SupUmdk37mlOV8JidZoBsCVyFYzNHXJwKMCRthIla5UJMxKvesIDE+C5hV0NcYVG8&#10;EWpdgpIWQJRIGLd7bXfHvGi122OfG2UIbLVs5bBPDy/ARaJQJjhN9IU6VPCSYnrmQlSP7scp/S3/&#10;CVJhHlOaYfXIITaT+xwXPuNVs7gWcPvPheEJSs3QGl7a1Mdkr/lVuxlxRSbtyXwYEZ2+LrUnoiCW&#10;3WiTVbSXWlP5ThBkxKyMqTBMiW+tcPaDt/BdAIyls06k0ZU3oVZpPkO+q/07y30SNTHgkIETOvJJ&#10;0R7em3IaCAZSGyc3D+8Bmg9GyPIrCqMpQ1kWu/qfwvEfdyCwK6tJ+XQkiXGhr5XDAU0l63olIQ6m&#10;BQoKYjPsysjlu2W8pL9ZDZLfRPowWFnNcM9qI8lUXSDRTkK2TntLTkbpkWlkA+agVc3xajdNdXFK&#10;dInJNDSNjVbboQ/uKhcHWw7x/WHHUiZdrVf0fqO0qN1lFB/orjohwkRdKrg1fUG3VTn+WTIqm5YQ&#10;S3OD1Dn4uhzcSFbnsiuiUPNj4p3wS2KGrZu4doIiur+AWoFdqswzmd7eWkPMSi1xVNCx0A60GJyE&#10;gF1hKTRfnZstFXJz0+QVC2P5hfH5ykRu/hpeU4XLk4WLw1OnDp/7yR+8+8//2b/6B//4f/zbf+1v&#10;/fm/+B/+xu/9P/6Df/ajf3Atd77RLy1tdLZvr27fAnDtb98aoE3r/Sc3CFmf3oQb0817CLK73bVy&#10;tZ+brcES6WqpMVzrjLf60+0B5MG5Hl6LU/3FiU5vuNm63AFk7Q63W9fnCyegDQbFmp8+NzN9tjBz&#10;YTZ/aWFhAixrvVHAS8LgCrTB7R663VRqzXlaMTXnS3V07pkqFCdBtE7NjZlovfv0zkP5Bj+GA9OH&#10;D+++d2fj3kZ7tTlbm5lemJoojF4dvzgxA6w+cn38MlArylmn5yaLtbkaTIPp5QDvJRS1ShIszadd&#10;LmTarJGsgBuICPGcaIRlRE6IkwxfU7pBOCoZ9uAJmr4wj4SXstphWWkaxxGqqchYARgjcimzGjnj&#10;rJx80RcRnzhGYRZfYBjntn1zd0vliIadalDBM1fgJZ8eaR0NAi3aDL7X6rjAvUiuCVn5QqK/KAYk&#10;x6QZP3ySPJtZNbMxCnathvUwFrnED1hy71MiKSGRpDMsjjgjX6P5q6hOE1nw2BGYTtJdOjgX1ENF&#10;ympJD/RPjE4UhUvHK3yrqc0iW8WOlv2L/+R0Y7RtmsshNSe7ehd5GeElhMCPz1fhuEk2c2tRp8oP&#10;h6CDALXlEmj9K09A01/sljXDqrx91V/H81dhbjToUhIwlLSyj5adL0Gs7McF9lyyy3oBacspwcDx&#10;XZBMUOe6YqXwFJ6+qtukzk0gFniVqUacnvCth7fXauX4AkCaeiW7m3zsvOoqyRJ7tBdS+sS4WCMW&#10;MVVyyrJItE/gCudBWO8grlXJWYlQMBy87tHrnoGQkrzudusNKyyacM7aLDiJAjMkDTMnhTIpgnAS&#10;KutG6az4SyEuZSoFz1jLJ9DLYak0q6QKuj+EnboJ1smH6hJP04XQYo+j5tCMpUpwtWsYtFgmrZnI&#10;hcIj3+uzhM0sKFDOhbdRlLVz8UrmMi2uPC9jJGZSmInY2mSJtY7J6RZVr0SzGM/EtFE0buAUIJYI&#10;UKUoxj++ydQFRBM1DfWE9IyONOSUnE0Uru82/YeU1vE1kuhDtgioVZEJJgJAEdhgImqkmGVJJe0x&#10;RUBJBOFO1JhQvOfaH5UODgkYSQsPLacIsyxDSgpQAIIDik5UX7EAmULvqhGAEx7ukvJHUZXqXd7Z&#10;tOylq0Zui5o1fyn/KUuladhotefDpdmVnmYmVXNCXPGqYy11k9LLS4oXEDwyvFg9JHKFDWkNh+RV&#10;6zDV5F6GaaO2IimWOa4s+rBzO65FCmGGK680rkxK2sJNYztSEgohMp8FZhPEuAK1DqRdD+20855a&#10;c7hAeTDz+SLUgfYE9FIPZkcLpdpCsVKcXZjNA7gW4F44iurWayNArjQTPnPxLJyEYR186PihvYf3&#10;v3Nw74FjBw+fPAKidf/xAwdPHjxy+vC+E/sOnjlweeJ8Y6WyfmfxzlN0bb3x/ssHKG395KvnaH4D&#10;G+Hvf8aWrUCnhKwkWlnXSuCKXji/+hYKYZS2fvPtx198pa6t7z+8/+j25o31eq8KG2G1vanDkwkK&#10;YUhpUOOD1djLtdUEXlet72PiQ9JZZUmMPFXjFobAdFp18shBbxZC21BW2IocjPlPo9bX/jycelyS&#10;4OeeQl8NA+nGjVRBmCUjHmmDxayaMTLLFSydUJXyO6prXeK3k1akDjTKYomWGcOzCJF8GySuwIM2&#10;OuWpssRPHXdwwjRYyvrZuKpc0ImSXleVmqqUp084+0gqbLMe9kN9g2iT2lQWpqNnDmBqk0pdQVOw&#10;qXL0paeRzI2Mid3bx1Jh8ctJoCwMLWaM4BawttJpVzudeq9LHC9sbVWG5a90D1YTV4NVV+KSuaWO&#10;l99u7vR11EovHzb1cm9VbISknsnoLtFQN0TI1HtIEux7rYMIf3apnk/+seQ85ettMGAca1ilQkf+&#10;xoWgMtpCNoh9Zf3wULNqelb40/bLSksw1UHMhhPA14l55+/VNYciZGaXZXOvpCmJFHwYzztUqWIX&#10;gTlpBi1fpZCAq8+NRpWLpPVCzyEhf2UyyK+6DpbXm1rmip1/pXoXU89cstPVSvTakAkj2FSeEzCR&#10;NdRGy6WQJ2kXaPWAxe+j6lrroG+gsnQiUV9Vk3IjNE5TyBuoNXI8YlCVsOENN5ymTRdWapyDYxTx&#10;ikLpGQw2QSTtn9hgwzCv+27XbvGYdrgIQ704qt+MKn90XW7Vo2ZFqm5N0xLX4gawjF0EWfkxhTUB&#10;Wbc2wG3Cm1EhCK+CnIYcYnRK3KKchlcSXZJs1XEJJLi6z4d1bMFtz1sO/jDCLxVKxV4eNTbMeiTO&#10;IZzlGCJoo02JUp45EjTKv2K9EACOnLrqZPR6XaKsKCTCHXIU6o3h0iAzEthjNm+i4ouyQEsosUPT&#10;TdQeJCmoVVSkvnkoEV+ESqZJR9xOHRWbC7X5qdlJuObCcbdUm56vTszMXZspXssvXM8vXBvPnx+d&#10;OX9l8sxYAS1hzv54///8+//1X//tv/Gn/w//l9/4O//wd948/ofTpeGlzdbWzcXNG32Wtj5A85ub&#10;MGFCzxtUtG7fhoS11V2BKcLEbPXafO1aqTHU6EEYPNtbyncAXAcwYZru9EcarUvNxoVBf7TXHalV&#10;Ls7mjhVyZ3JTp2emzuWnzwOyFmYuV2v5TrfcbC80WvOtTqmHooTFGvAqet40O2UUtZbr0AbDOniy&#10;UJyYmR9Ht5taf2Hzzvr95/eBVyEMfvziKVDrzcc3Fm8s1gaVQiU3XhhFLevwxJVxKIQpkL46Pk3I&#10;OjM/XW4sNLt1vnoNgHzQrYi98PKu/8p6h/kFKrKkQ2OPkwSEiMf0sbSeGNi4taO6dOJxKz4OJtwh&#10;gjkxp9XlFSFHSqEITB87vmKkUWWgUe3pxkz5a+Jh184JJHNgwPd15/ZN40OHIInWw9LHhiigHw0S&#10;8IGEMbipU0/ONFNo+cwS+yBGoWGPfHNHElahggjQOW6NNhWriWdLcj79U/RElQyB4mTRmyFNNKqn&#10;Aj8RYkZ3+CnoxaSMqV1FY4KdIBAUja3t4KyCYpXyOXpFchaY0CMk5iTSpNbdkA5f8SXhKwgr8UIb&#10;WEa2dnc2d3c20GWN+BZfr6pdFxFkYDWwKB4fG2CoLaQcwvkTQa19tl6peb0CWAphDtZmXTHBEWHL&#10;W8H7nXwNLJAx6ScMqZALdwCgFCXH7u6D1kqwTaaVUXIV5mCTUXnK5cWhOFSEh0nocXmXxDeQJ0eC&#10;ASFpHC6/PEMFaszfCS0HJ+m9Az85aK15IWEomJFUl5l40sjZj5V1E0IRyomoY0pYQCkXEPkgjgp8&#10;DBfIEY64BeV7O9ubNymZ4TBjURkzs2JEGQ9QsRwsK0+YZcDqFmufWGdPnIIR78o+E95qfWJG1EBZ&#10;2hB1vWGbR5CsHcFaJyTjlCwgaCdU0L0yaRwSel+XR6w2F203xjChieUv9XlrcQk/kBTD6FUuwGU7&#10;lphJIaUySGIkfR6jdB0rD+EK+FVoRFWMTcSl8ryozVP1OAspSdxp44ulxpOUOEqyVQ0YjkmlDNJE&#10;iLxbNI/xmb/K6iokUMbcElOL59WVh7/nb/hM8RXEWlxVuL+7aRz/ZIDUXlotCS91Uar8Z5l91ESE&#10;Z5KtN2KD5v104lhjjFIpZd9k0a9WNN6snQXzOWjyctFwqtEPQryuk3f8TcpWUxjCr5N5FSMWrbrG&#10;7TyC3PJczqB7YmmV849q7hDeImHkpolDTbK/wjkLnSGZVYNVGTLxCEbLqEfILGeNbcy+GqZ6SXSG&#10;QuCZWQODVeXjOBn9ClfzJMV3IgZDZR3ZbUwBTFWifT4+Nw/XDVRoLYmyBqEjJQT/lCv72aGHVqff&#10;qbfQ+Wa+WJnHT6BW6ISn8lOjEyPXR69fvnbpwtULZy+ePX3+tOtaAVzRuPXYmWPgXQ+eOLT/6P5D&#10;Jw4dOHHw8Okjh08f2n9i/9nh0wv9WaDWW4/XH7y38+xjGDI9efnFe59/IxvhHz4D3YomN6Jbv2VR&#10;K+hWINhfEcSaa/3u+5dfff3Ry0+fomvrg8cQCW93V9DDvQSF8BwS0DT/rzf7aPXXAePaWYZjFqcD&#10;GnfJlNuWbLYp4kqohxvtW40kuee+SiUoblTwqQFAsseOsA5WLfplnstVqe7i5rmcnnuSEIb5i/My&#10;YmK5omrA22qHzWlkmrtokycpEAniZIMko2NJhfFF+KVRq4lDKxb9e6NNA6LwXhIHK50jVlQ2+zDF&#10;6mJaS0FdT2v4JpGsIL0Mn9RIhYiXVZA6H/srveEvU0dW9mjFT7Cs+M82msmqnBV4lba9hJFqiqNy&#10;WLsNu2+qVcHQAIdPFJqyqAwVYLXa7eBv8QZ3xNDcJ+qGtvgufztAMmXJasSK9yBd8QGLis1q4p4C&#10;BJoXBXg2T827pvpPymitENbLvK7XYhOtrjLFmYDHE91E5gpY0dbBWR7Lf54WCFZgasukfBdhnPu1&#10;OjFpXTGesTsdWRfuzIeVALjeKry+9aQN6tRGhRfOpxh8BVdPhn1GksxMs3IVt8h5AWYTYLa0ybJV&#10;XGy916PXliox5MMUtL5ZWZsKiOOlchtlxiK3sUkg5oB8lFXXErXzK7KcN8CqXKC4K2vb9g7H1c1+&#10;bg5r3AZafdhWsd4xPe+WNlyPKEhwyQRXQ1nv6r5J1eNcJndx2W2nal6cgOXThJ2ZEwD5Z/obE1Sr&#10;5NW9WIUnlZMWXalUdKTk/bCI5RRbmNtxAlJzkkjVyJCzVIEgX7YvinbP/ENLJqwNNvGrJZXMLQLE&#10;LOkV5y9BnY9vYOyvc6ZTAR8jfloyqr7IFAS/1NpLC4zd9DIM+pmt5Ab5WidxM7FC4NzUdeGx3jnp&#10;wBPYQMqGmnNvbPhqDz8cHBEtlH46eWeR5aWpb1cUGH4wiur4V6J91PESHVwBXBnXsqxLxBH/SXRE&#10;qMEVDNFP0kEw1I/O35PMgRp50Kl3G5VmBT5M0L7CHReodXpuotKYRbebYmW8WB2vtGaqrfxCDUWh&#10;I9PgXeevzTemK+1CoTI+MnNhz7E//Cd/+F/++7//F/7K7/7p/+wf//U/ePefjs6eay7O7dxeRpMb&#10;cK0gWu882tq5swwTJrTJaS/OllqjhcplFLWCaG32p7tLhf5yfrCc7y/l+ouTQK2t1uVu6+qgO9Jq&#10;XC0VzxVnL+Rz58ZHj06MworpbH7mUr5wtVTJAbJ2etV2t4JXb7HR7dea7VKjs1Cpz85X0J01N1ee&#10;npobnpkfzZfGS+3Zxd3BrSe3qQ0GZP34yX1A1me3V++sVhcrhdpMvjQNYfC45MGT+dERNGuduDI2&#10;PQzUOlvKl9ASqFWud2qArPRVUjofqBVRETFeOBgtqbRMyQ4UtaqVhUlOwR7zeGtyswh3kKBW5Cxi&#10;SWeWW/G+5eGqkcCujyR2RMbKBkaiYtvGhI2wSuBE1WpJFOlnZkl9ejm00HeHwwZbC6OcjBg0nDMb&#10;qYhHuXnkQcDOqTUIDoW6g3q3ZSKXASUU5ovs32C9HI5G6JiKKk1BEFpLL+0w1LkeWlzK7VMTh3PB&#10;EllTuwyYBAnwS8QQGfeounHiAeXmDJ/IUioKjDJXaxbc90XGSwByfDGs3zEDSWYMejk5lDBA95rg&#10;SzCxHJkCVfYCDJC8whqiuBbnsHPrhiCW0luiyBTyWuLLLJIk1hKMJU81XeCyWVDeOqFxotNUrmnu&#10;1y/zz7iQbYJ/bDFMO1otIkcQYksvrZ7vumSMH1bIu9szvgVvNlEsIPhBgkt2I6YRiBJtYmnNm5j8&#10;AJZWl6RFXnRipPCc+PAi6dUJX+flPdCOe6XEsiOdmNhLL87YcdxnxfhBi9KiCr93ME3smuMONBpX&#10;RAVmLyMnYtswcsX0ryau0CaIC0kuyvRkws4SAI8jB4stxasOJSWnV/bBXFM0F+G1JJECl0RlXiLK&#10;9zDw+i9K1kOLTXF9J0XvZ+WyGr3qfaKMD1YGlTtGVshSC989yx+cLuHoTbqGYLEMD4TVadfnHEGg&#10;VhW/ce9TBllA0cIfpYEcbeNLDRdVqWhIhtHrxcc0nT2Z3HTKWqdXqFWPxkPL5+/n5T8X0sssapiS&#10;cJ5Cw4ynJKwV+Sknqrh2yWLa6JHWDLpwp02ZFCDRCmaPv/TLmJ+rlpo/KwiMbnYKdZDqRRCFunG6&#10;PfFZROYoBg9ksXwQ0kfokkMrIZTIKaar4FfYcYD3WSEHowjZ8Dgc8o0Vkoxepoqs7NKkzLuykEww&#10;uQuOMomeQXq4nFms8mCzw0g3awxIlY3wGCQl1Rwqn0ZAKPdNa7IUexCd4k2gVpmSIGVmcyaIV00U&#10;o2UR9yBnfNQZ2BW5Ug0w94FZZrWCxzYTSRKX6bu4xHnBiRY+IXJRTjAqzsjrOA7xJqLydQgh5eiO&#10;yBABf6dZrlfmSvMLlSJKW+crxfw87BxHUdd6feQam99cuwii9cKVC+evXMBPMq6n4Sd8EkTr3iP7&#10;9h3bf/jU4b1H9+0/vn/fsX1vHXrr8KVjhVZ++UbnxsNVlLY+/ejOh58+efHFe59+/T66tsJGGHSr&#10;UCuKWqkNBtEKNya/YC/8s59/+e13n3z1zYeffPb0g48eoP/Nrfs31nfX0PmmUM7PwZyi31xAwNOu&#10;QC0M9lX+/9zLgFrxEy+HhV7k8VL2wc2ByZ04w4VlOYJtmRjh5ahPOWV+EkBOGAp3ntjSzsDJXMYW&#10;M8hxI/FEm2iiUHvfqPzVVJzWz6DZQnObYRkKb4MahZTX4FNEI9EWUJgxM/Cnz8GAjsGzG6wEOAq6&#10;kd8ikAIUg1Ygy1sIRxGoAAkSmGRkmyGPzo1Lunk7Qz92PFZbU4F2/olNv9/oiWjt2QQcP0H0Ab7y&#10;n6lCVuPWAYyO1AqVLKgUwuyDKpTIjixiSjFLyQdmsl6cnMGqnHiztjcgFbEHsNcoa2UlHhboZeEr&#10;SV1wvPjNCvGzxcM+oJu7gth0canvF6XVbnIjIbEzEHhOrox1NsJMND6s0xgAkBDKikTFoSzWzZCV&#10;H4/Ll7WCcJCZCjaMcdZBWDeqc12ga6LVKQe/B7qudeEFahUHpcKpFhlPKPTlsUhxW5LGxlAtPKZx&#10;M7EnEXWbWzdYdQbCV82bI+LaeQj7CZuhFYIlvn1VDK0mMRBlqaU7s+xOtHexoAj8ONSwzaOz3ZIJ&#10;qXxfqznbiIuXQ68IiRy4zKXsjuJgrYYJqVo1rdpd6Z9ZIySUGACPCXhC5dVt7/3Mx1u1j/NR3EB/&#10;M7eBkoxeMhUVtaegh+G1g6EsEmJdK5Nb0W4OV+F1P4HbAIqKG6KGx6A3eFc1xdEO4XQ+q0OTSCO6&#10;13q0eMvXGm2JC/ebyD4quOSWA9tVbSfOsjsxzzfOv2oD806Q0AWVh04ZeA/TBTIuMdLWAOOuk2F1&#10;bj/SDGvwYNbw8TkMwskgPBWFHjjfpKv3UbsjZDu6CSJFqJHglwMTg1e8UWwH2aRpWNa4ZhV94aTK&#10;mAa52AHhK3BIvwUTJmhfIQ/OL7CiNV9ka9N6a75SnyzVx2utXKs31+rPt/vFzlKp1pufrY3PN6dL&#10;7Rm8Kp18oTo8Pnfh9PU9//yP/+u/8ju/8dv/0Z/7+//idw+c/+P6oLhzZ/Xe4527j7Z37qzAhGmw&#10;Xm0tzVU6E/P1a4XKpWp7tL0401ue66/MArX2FsGyjre6wx1YB7cu9zpDvfbwwvypwsypuQL41Qu5&#10;qbMzJFqvFIvDxdJ4pY5a1vJgqQWw6le9WaQquJqfL03lZkdzcyjNvT5euD69MJKrjDZXajsPdu4+&#10;vwfU+vTF0ycvn97/4MH2o53BTr/Ymp0pjqM1zsjkVYBVqKOnC3CSuDIxg4NMzpUJWSvNUrvXaIKZ&#10;Bo7CDaQQC5MOie0+kKqBq42CKbgiGnEvGVVSKcWgEIoRsOJRS4tDDWsMZt7Gg0r5e0a3ASFcwMYy&#10;V4Jbjw0nVgBf5SjuYj/qAiwiwN92aBMV2XEH+mbgXVatpLLApGzA7E5sqbN5e02TNbSWlecwq/sI&#10;1w0YlIY34jWusJhQXCKl0dCrC7UyKBR2FWAWGSLSwx1ijYiUS4o2Ia6mi5yO1ba+gZJAC1QEJ8m5&#10;o+nMOQskY21b+DMnLyLMke2b26zutnUwi13deZVtinGGLHAliLUPUNSN2zKNGSKEEwKiQb0iAN4l&#10;jexAMyNt9DhI9m6rvYfpL5+PQ/8kOeFNM+Xuu4ezxSlZLiHMzH8VUuV12XyY6AjZTGWyFXZwkGB/&#10;dCot6BS5UguS4UaJp+UbS5R1WI0HYzYtd6wF9QqPCMnmAiaFnMT0Qh0ZQy3LGWRNyQIOQudQdMJ4&#10;z5O3MFiHlbblNa+RfwPeULrJgeS0johKnjYXKzrQQsLAkSDwxtpjwXIucUxD3ORNNmrVVTAQ5+An&#10;XDeQpvhNXxd9huNeuXxRc8cZB2Mep0oNXz0sTYX5jZKDSMhaUBPMJ1d1XTsHofadNBdIkBJ4Wyag&#10;/UVtb4xgTW+GNj7wZFLjG1dr5nLYW21Lk3nmZTj9WXISTrNRI/NKyyo0qP6cgVotVveQ1ssOt3a7&#10;NctH7GoYpl3yVX+jSLgE5H7VwkeBRNoEo+mLeoS6DjmKLQPcesgZTvuvfMMBomQoyLmAclMRg1xw&#10;TFbL8djcLLc584f42yzDznOWAyXDG9oyuSLAmQXKQ3BYZT1oK4AjcHQlwyHhbeMxC5W5mgmMxWz1&#10;Gqs9NxlVqMCVtuEKPml8JTbF1+Loy6sBoxTlsAjaUzcjf0axFm+y8juOu8KmWIshDcnYKwhaPDFv&#10;noYqp2SoRryUBi1boQi+CrUqZaAH7cyCQLiUPlp4HSo4dME34tJMYsclu4+xxoOZVXWZdrTDLJ5W&#10;b/6VylwjouMtYvMblssyO4AZtLLU7LTqrTpYVqDWcr0M1EpDpqkx1LUOjw1dH712dfiK2reyEc6Z&#10;C2fQBQfA9fSF0wdPAKzuR1HrIaDWI3uhE95z5N13j+49eP7YcHG0vVnfBWp9tv3kwzvvv3z00WdP&#10;P/ny+RffhCHT9z//4ue/+kbA1SLhH0i30pDpa9kIf/L1tx+jtPXDjx8+enr7zoObyF3CPRgewujX&#10;WuvVis0F2DIBsjbAuC4DqbLduu2vPQYUfbnA246hjK5NIyky5y5gqoyPQyZGwrSmK6mwlR8v1jRC&#10;O2poReqINucrROCo3NRDR02fCHaqhfFJVzgaEMkSST1gk3OQODYiL0MMY1EfFmdolId/MrJwNSJe&#10;Ng/yhxNWComvWDdH9YgoNrorQGEEeiTkJAm2raypVIFzfqmhMl5WCPOigkwG28dvAfB5YxHMHlhT&#10;0ZVCrRsDHGsT1lK4ZfjQBjChdbzkV0XlsaI1uOBAjDTLFXVmhGmw6jeApupJg/+EdhGLQpg84ezr&#10;MHMSvrKlk1XH4m8JBVngKlmyC0qturbmNnIAUbxLuay10fjpryZ01C0Td8qbi4Dea4RKSsRxK9lG&#10;PEYOITqyGPqmbyFYlXKV7Un5YhtPEstAvJI98xqzE/MXEUtbRQxpPhcsipnlCMVeTCpTJjZDiEAU&#10;re81CNGmxRGj/Io9pkmac9Tq4bmCWWeuemV1po0mvEatovuzl7XEkVyRlZFzNsjWuPUOvfIwW7B9&#10;CrLiXwmtXazvkIJOd2RckZlTSjv6jzmrin8l7yqK1ZPEGQFOAxlk22wAL0w/1LxZ35WKWp1RJk0B&#10;4KrIgPJg/Ku5VkVCW/JtshQcV02BooGrcsmu55RMTrGFlgCeDOliVxEotvN6YRWKI34FEBarZySA&#10;jqaeyJ7VmtK4Im4h5ja5voRagzDbC41Yr6CqnHHPkqbJipPRns/QC5NOksGcgjaLeK30kJwvFXs4&#10;K6nNj1uakym8vcqbmND22Zook1OIR5GQqgS9iH50+TzDUEdr0ZQDDbcNBCVUf0lBh5146wYCPgoL&#10;BX4QxdpAmEoz9brA4FEQhkcWbT9UVwmX2pU+BK50I+g2AFkr7HZTgg+TrIMn8qUpaGvr7XytOVVr&#10;TTe7hd5SaXGlsghKcq3RXCyVO/lKO1/tzdZ7c43+fGe5vLTRgAPTylZzNHfyX/zB3/0//ce/+X/+&#10;/T//9//lf3565FBvtb55A0I+LEq1zkqp3s8VGzBhGi6LaO0s5gcrRaDW3mKu2R1pA7J2r3c6V3rt&#10;q336Bp+dmTqUzwG1opCVtaxzc1cXFsYq1dxCaarRolfwYLkFltUv9LmhY3B5GrWs+bnx6VnUpl4b&#10;m7k8Nndttplbvbl899ld8Kssav34ycOPHt16dpva4MXybA0Xjk4/I2NT1yEMBmRFZS91wrmRGSim&#10;S/kqut0gIwvzhkG7D7CHF4hWtImHSaNCUm/zzuXjnqM5oVqnsBTTFLc1aYnNM0vmB6fYWn42ivvp&#10;Cm7iVDufZLRSvyeQxr2TW2k4eXJnVcgYMnXDV4sMnZHxsFc0zOHkCliHL8mgS1yK2+ck0aliINI1&#10;ooOk0pRgPkEghnpkCyPQJ+Qg20Mj65AX4npNxeAFS/NGr+2WEopfiRDMXiq4twGMmZCgBwXw8DFy&#10;1BjJvpmmaoWXeEqW3VK4e3N3fZcz16F/yGtV5GlDMqvoWdJ2Y0uEntUH7nCjBomK1YTPeVEbSNsp&#10;UiQzaZNbW+ymxs4OxMEaoYZQpJzrir0muMKTNp5ORhh1J4juQBxXx6cmkyTOUz1fwktN2Ky81oyc&#10;yxm4XAi/+XnpUcp7yUkr/zI12rHGMhgzfkAHMSGWAQznJZ3jwMMyNHU20+AzkbGxVnNQaYHKToOc&#10;9g42Sj4OTgGHwtqShDO5Wiq7KlykWypxEFk+gfYQBhNFkE+jE5WSIBxLat/FtdEu0LpkNIQA3cqH&#10;Ejmd5FCo/UX+8IJDJtOM0HhpvmrhVeclM+2MszOaYrIJ0A3HJ62pwXvkRGwTmjYy7mXeziSBZrN0&#10;nznGlQIVXJ3aXCkpqVJDu7ibGrU8XikMe7SmvEbIKERqYYNQ8UugXKUVOJvcro8gBNSc/YGoWYNb&#10;rCaXakcpwcWDlpes7XBNJxLXsfOQg84AMypncMFt3AcuTZadm+qUZp6fSSXNfHZq8GNwTuiihK+y&#10;AATYOh+Z1UdTJUruzahDVK87D5xKS2HJVfykbGoo8ZEL5u1WqEyxcRdGUeQ+QtAbNaj6E2Zn6N6s&#10;/dGcKt64VlZbc/ilxZAg+iIg93l6mTJR6WyCJnVMfII3hlVgR+G3z1PyeDYHy2sXxxDeFokGZ0pR&#10;lbcGq54LgtnOPkRdq/OPIk6d9WYsp1DNNUqqrvS9JS+irAriTFYIA+h28ELa1NnAyE3YGkrrJ4Vj&#10;aUlnUlXPy5BMJ8CIQgugmqjpeenyeSjR4BQM2/nZvalB4wOvGrU2oLtBoL4ErrVVbdWAV8u1UqlW&#10;mivPz8zm5kqz6IJDxnV8CNWtEAmfvngaquDjZ46xEc65k0dOHT16+ui+o/vfOrAHeBUv4NW9x/e/&#10;ffidfacOXp65VF0pbt4doGvr4w9uPX/54MXnz2DI9PnXH3zz/UvYCOPFrq0QCUsejBrX6H8DKPvL&#10;r2EjDLr1sy+ff/zyCbq23ntEJ2FUtEIePFefx2semehOFY3W7VIBuhV+/g2YUyradwsccRLaN/UE&#10;weW4x7gSbVTkBQGWqk8jFmV0TRJOtFbY8KqEkBY8LCQUNHBYawgA1UBvmYkkPW7VygI9Am3KwtdR&#10;blIyEoIl7EM8mWl9LSBd3yHBm5UrSlf8qnErD2V7YRk14TgAg0aI1AlLMRpNTJeIH4Vu8I3ABaye&#10;FQfpsl6ekh18fRMShOEpseHlBvbiLaHWaG2KXxGvgmsF0UrgurEJGpYwEuQqQCmLd+1qy+au7ljD&#10;f1WjV7eWSVJhYjkIeoE2X3GtOsvwOBYrC70rmuJQEkzwLedlukWJZY5y1lX2vyEK5TUIN/J5CAHy&#10;FjslICCtbjeq+bTHVPbkMuG1Ml5Mp9mNif1m4NarvsYAk9qE+JiNHg0gZQFFwSredyReTX1coGQm&#10;lsbXCU5TLWw8aWIwGw1Ep8J7Rq1may2L1fkwYWYgTU0/v4JARVIrqILJYydimUMHR2Z2QE1+2S1W&#10;z1vkqiu2jZlVCawKWD91JSrYX1ckO3l2HEfwaROA2aSrpxBRq5lhmA+H4y71wF5bJQZOeEmMNP4K&#10;vCtvl4amB32Cgrx7lk/jaPLmZqLIIgeR2PxeBdku0CKYt4YcJ+mWU0pD8CBGrdqGldPV2WqPV2Gq&#10;5M1ZZpf3NlW+MdRgq4kuF+4UI2rv5G03Y2/iNEtWKbUT1aq8ZBlWeW/wvTJSdd1U1uOHPGqQA1Lb&#10;uuVAdKYhXo0yJ7k6sbTJEWcqNHVAZsmN0/kMIJSJtE4PuwJidMc3vvOKCSjMExHhe8LYUa2MFC7Y&#10;mTPUYlIssyaN345/9bbK7Ck3VMbWcjpljZYNXUP/w5wCo0n6zcAOROG+XsbzZC3cowVbV7PXBF5d&#10;qBXR6gaoFfJg+DAVSjP54kS1OdNBF9ZuvtmBN1JxsFJeWqstr9WAWnsr1fZSBWC12ikAtTYXFwBZ&#10;lzfR7aYLB6bNG73VzXapMvL2wX/5X/53v/tXf+/f/nv/+G/+0YF/MVK4XO8vNAcL1V5+rj48U74E&#10;yFppDjV747RfogPTNMpZ253rnfaVfvfaUv/aYvdau3kVJkwTo/uAWmcL53NTZ6Ynz87Pj1SruUZj&#10;lkWt/WpvUF9dHywudwBf8YJ1cLGcyxVGZ+bGZubGZ+bRq2Z4onBtqjTSXKnu3t+6p4rWR3i9eHLv&#10;/fsgWttrjVJ7rlibAdE6Nn19bHoIPky52fGpwvhEfhRKaTDPc+UCylm7cG5YJGTtQUfUb3cHnVa3&#10;idYCA+zlyZ1LXAG3NDNIIfVUQCyCThI4sZ3mjlSPJ5bVYjaaALO/q3gkisYFfsxXOFPDsZ0lZcyY&#10;aTgJy4WBaoRTDPLYC4dgKWWCNBkV92TQ0YCZkXRS6Anxmi9lwKeYRkn90BwqElVwKaDLa5FhjAT/&#10;6HmjmNgIE9uzSAYiVf+Ml+GQfJXNSTpURV5Mv8HXhepYRyaGkXaAsNAgUPOIDr2arczdSHpApzER&#10;SprUgh+0I1LJq/3J8J+ZM5YMzKIiTryoTU0ZrVoDHJo6dhyRzFKhnsvJHN5R1yo8Y0CYuN9URRZu&#10;W1b/6nYJOYuXs4ewedHIa2B2h9GxjNNEEXPxMYntNIEfE9dh3QdjVA8tTHy8sQ7Zj8bEtX96KcPJ&#10;r6nNhgGGP2mMnTp7RYjGBSqkwpao6ASSCEXXwkdvqJxlYbKBLRIy1lUnMvhFCtAzmaWSgExGULwg&#10;YTC5stQlxTJv0M7u2ePRYliOkY8p5sRosKCqs1WmUmSgiRFdZqCyFKl7c8FyavialUNjx8Tuw16X&#10;chJifkfUonUu3nM9+/S4bcjEXYDzRd2qpFOggwCO4/pw/MalhiqW9tiWUlSYUHfP6STnjDhoza5n&#10;aSbRYkS2LC0JTEiCVHkWeWJplmFzB35w8gWXYPdyn7Yi74RG5ASuj73y75FcImo7dQMRv5krdvUQ&#10;k0pCPgKWIm+tF2V1T9KDCOTjbhN5shuKOE/FG6E/Qn7HGR+mgGlBBJ0DilqZPEopYKpVlf5jakyN&#10;lGOa4KvF/6s62rWgyOPrDkR2W17ETnvZbk0zwnWtUXSAzK8EHTxDrm/JQUDa3eAn5ajkznChOnbP&#10;Lady3HaYSxnYRRTBMTMST5P4Vuy9VgbNINsRp2HDwWYmQHcvPLT0LALtm9RlAAZEGsWxNGSRj6ZV&#10;ozL4YLUUQz77bqLHYQ8OC8ws6FZL/CL6mj9heR7JHY4BlbRAU83NQklAJ7Y48NyDWk2JOMs8PHwr&#10;VO/A4mQy+Up80EMYrT2AXXt6g66tvQ62QtgIV5vVhcpCUf1v5hYKE7kJcK3XRghZL127cPHqefCr&#10;Zy+egTYYLyBYFLi+c3jvgeMH8dp//OC7oFtPHHzz0N69pw6dmzxfGhQ27gxuPlp78HwXpa0fk2t9&#10;D81vvvruxbc/+4xdW0GrAqOq+U3q2srqVpS2ErV+//LzL5+/+PTps/fv3398+9a9G2hXW6zPz1YL&#10;IF3LNFasl5plFLgCtcKTic6UyOYPUOkK5Sl6cGDGESt6JUG0mSkQQZmg85YNgR1O+2MmgRxIm5mk&#10;ppJUJ1I8wAiAGEgwkVhy+A1Q6j8BvMLHNNiQIEMfV8wUPG52G3EjEsTVCoCJm2y1I7hLpaGYWJYl&#10;8ktVlapiPRKhQjeUoIbSNlq0hL+PSTuCl1eUqfv0JI9eojNAXLO1Nu4J1GoIbWaUx4+OMJKpul6S&#10;auF19mvlh7BCIRRgvSVY1k0AVBKnLpPdWEcvlsZiP6hL/RMrWnFT5OZE4ljnbQbZZa4u7QUIxBtD&#10;OzdNBeMKGG2k3uj1QMNGESbZS2qGyfdKEmxnY/OuhmFmLE1nG9MbgLkBrA2U3f/Hd9aP2fQs74UY&#10;KpGcxJm2WQISwEmmpQoIHOyTqzH15GQRNJBBv71ts9av0iqTsDXd6hMzmZ5Qq6qcw3rLRqDUvgaL&#10;K9Gsv0snw5ULwxrHd38XQ1BqyjV8DfPwt/4u3lI1IE2vV3XVFgn7T/zGAmMrwcwb09QnNksX5zDj&#10;7kS4V1JtXcSWTpPTb4m9BC2L5VosVQw2aVa0UokuOKoeEkLmEiEIo1KTIF0BqUKdLbdDstAqBzd0&#10;FLZkRgAPhactbbYTEPIfcpWUxP1MLTPsUKZcLriMJGKfxtYITolpLTnv8fiKNQnShGMj1S3nYSvW&#10;fJKKG/RGd97g0Pl13xPl+IMlePVenInvHvGAHE2U8jAxRYYWv0SRlaE1jknTjl1oC9HVndk1/mEy&#10;glfwwQtxCh9fHT7AoqqwpeGmQcmzc+umtSXGDBazMaeLC7RPnat/BXdNwDra1tUx049TUqacqXqW&#10;nSQBGKM3MEKBghySMvCVcA4TkNBU+Bk7GYGuvZfwXqZ5XZYjDtq1dg1gtdwoLdSxzcyjrQu8iyr1&#10;qU5vttWdaXag14Vqd35xpTxYrays1wFc+ytVwNTGYL61uNBaLndXKr3V6up2d/Pm0vpub323v3kD&#10;ikrUxs9emjj23/6vf++v/q3f/O2/8af+q3/6n+w79aPhmbO50tWJuYvT8xdU0TraWZxCn5vB8jRM&#10;gwFZW61LQK3d9vnF3uXF3rXqwqn89NGpicNArbmpk7npc/n8lbm54VJpst1eaLbmUcIKu+Dl1S5E&#10;wrBfqolonS/nCvMTBXgvAbjOj00Wro8VruZqE6s3l+48uUWW9QVRK4jW2+/dWbu9Wu7O54vj+Xk0&#10;l7t2ffQCVMGTMyOTSBDnx/LFaeBV2FMVq3P9pe4i6l7AFy6RXGVHAUQt6IfHsiJFV6ZT5IASWMLF&#10;QoKjzs4GASiLF0eoDnlNdNgLFw892JVQCzP4jrGXFJtcB4IuszcP8ZuBRyJs7VBCmOHhbUmYqVEx&#10;Hkz5i1sT/nGhrIJpI5zg9hNGsrmRwAlXFUuLVQQrRld/aLU/4nUjOmdqJIsSFSmu4DVWQf0zBWay&#10;El989Tq9ZyQdtOZCLzmmEI+BwbYUArJegTeeNvSisOfxJbjO0HIYvDEPzPBd/2o3XfyESMGKXM0L&#10;2zvLORZ/pXkdM/2Vo0yotgyDcUr4sJ8sTlKPW+1kfJ8llibU1Bx3XGuGzcjNelcBV6rEFSNKnifX&#10;XzJXUcMpOxwuAjbIxXEoYKEGW29IDKqC3dgpQKwK3bUOuFwigJASW6FbWdmA4JnVHFptoioPayz2&#10;Ry3LBDBKnLH2VZuOEhPOqaWK+pTm8Bh2eS1zB6YNnSvxaccxVU+rtkxUSBLHut5SYDiDGQ6RbZpl&#10;D2T13SWwF+RgU2tftccAvsKH9WosUo7sli4Bj5uXyUSzHIksEDVGcuKPOmF7+UgzL/KW5CSHn0hL&#10;5V9CDO8lmtuuHQ1EX2cIU1eqxCUpRCjOWI+tWcBfepoHs6cB8NpqwKGIU9J8lGFB1D8T8wiwMbVK&#10;DQ5z365+smBBdBlVVHbulb6dqJv+YZTaJpxpWs9bpP8cs0PYCWiHi4/4N+cmeGJ4Q3N7a4yTi7hy&#10;Z1q1tP1ZOOpb6jvPpSMI5FClegH0Z3jCZJAk6FV7LQJjrx4CloKv7Nmm/BHvuVUYYkHdA0xHS1u8&#10;suF2zGL7FhOqIn6X1dcKQU44FYlFVLG0HPIihaSH4vPR3FRJBaWwzggE/+yEo9Ey09PgMzi6Igfn&#10;DB0fjZJfdsdQWVDUxove57DBUFFOTcy/UKvaKZFgiKAuNHEwREAJvdyDKUhm5VegVnn5yGyW6jM/&#10;U56J+rK6PNjPVElq3YpIBXJroAOcW6wpucNLThNQgSLXNNC2Xo3TkEhF0dGjmzURrtHFYFNPnd4i&#10;AkuY6bQaoFtrrRo8mdC1tdqolKpF9L+ZmJ4A1wph8JWhyxAJX7l+CZAVLCuwK+hWGDLtOfAO6loP&#10;nzqyDzbCJw6Ca913HK1v9r1z4sCJkZPzvfzm3UWUtt57tv3so7sffvr4xRdP//9R6y+/Nl4NWya+&#10;+V5c6+ffff/pl199+OKTJ0+f34Mh090HN9d3V6vdKhq3wkzYCuFSu4Kf6H+j8mkAH+BVuAoj7QIE&#10;oSlgXwkFyQzOFdFh7LnnqmM2FdwpiqYol+QNQlNH8nbczQxuKFZF4M1CVobijsx5MxF4C0fIZJhu&#10;0iyF3UQK238eMkyzqQ65sbK5mNZ6T+uE7QBsBGG61XZC/hMAKBB4UJ4aWwp88V8NR2W8RNNguzdJ&#10;BosFgUQa8KeRoPGaADyX1lTtGEyYwR1RLpA2KSX0v1l9A0wmUSKxKDAS/IvpxtQGv4xPA4fQwpg+&#10;TKgIRVvRNqAjlyQCKjXIoa7Yxa6CUhmAJEZlR5nAmdKLArX2aMNriA/4am9ht35FzqA5kAzYDZGF&#10;s62/tfA1GquyecwizsTg0GWl/l7ykOZ744Ai7oTcnLGwWlXc3auSSyOohFT5IDWwDDiVipBIOFhW&#10;dXARfEVzEZ6DSmpJkzo7wr+S2ZKRpz0JHEFqMZJzr5xye8neidhViUm18yFqTbwlOV7tKPwNESNF&#10;2qk8WgwwrygV+cStC714nABGpO2XwJPjrKJ5rLBr6uDKiSEPbgmuQnaPD0hXkMzrtL5rl9JuIa5D&#10;WUnBV84T6U/ED1vQSyk8ZgvJXjl9i26FVRXvP/Xbag5EpKokglIJ4QMeTstyLcN5OktkHK64xEEG&#10;OvdI4qJeZ4D9xooW5GCB0J4XxgkK0C0RVEyQ/O6FS31YZr90ztYt81SdgNSmHvo3CYDVil23JQXo&#10;JGCtuNZ2QnketiuJu1b1+3BOUqVZ9MsJhVIyL3X8Z/bAgSnz4tEdMdhg3CuvKdpjRHGYTbJUKezj&#10;PWiJeP2vjhV8qt4FGdmo4QfvBhERG9BxU1foYKwiwoEFcoqV2e0DdsTat9jRRF00uVXrMjF92FAb&#10;L/RorXdhGkwTpnKzBBHsbClXquXAr3YHc0Ct3cFsf6m4uFJaWq3gtb7VwgtK4P5avb1cHqzXF9eb&#10;vbXa0kZzeau9cWMA1Lq229ebPnBsf7U2mj/3R+/897/z+7/9v/+rv/HXfu+3/sn/8l8cv/TT4dzp&#10;3PylUn2o3hlFk5vFVTgwTXW6w832FaDWbudyr3ux17nUql8ozp0s5E7M5SESPjk1fqyQv1haGK3X&#10;8tXaTLNVhA9Td1DHa5EK4SZ8gyEPni9NA6yCLqZCuEiuNVccnS6PVpdKuw+2Hzy/9+TFk/c+ee/x&#10;i8f3Prh/49Fub7NTbKA/7cTUzPDo5JVrw+eGxi6NTw2NTw8DuEIbPF8plBrkonvLXeBVvJbxpBDo&#10;YO+HRSQehNLbMLVSaSsfgXMNLn20+Er5bOE9OZFKoCuxKENkF3laE67ONGGe6UY1/CfCRf2VVWSK&#10;8pnK0cap9k5hV0Zsk+CKS/4YDVNaKU7MuMIoDt8Cb55kzyNA4hgOsU7EsjQrinpUF2GG+zHnrCG6&#10;+DGLXUVoqIGNKRqLBjU93c6BfIUhCs8/IUOF+MRpPCt5L8sqyQ6iPGHDOYN8+SoRbRpjRJSs5A7Q&#10;LJg30R2C6MqCaWclvrW6WFNAWAhPRtJ6g3nhHF0FvhH0Gm2BHQ7yeQVrF2pSnADWN8JRKT6IWLxM&#10;WZ2RxYIGIYKsyhtGWSbvcJKTxC/dm0eMouBlzGJBqShWd/MqthEy+NGfxHsNJ0TDfKb4DJ1s5cYk&#10;0GgmXA9dq5mOHyGvRTQaRRSe4OCOofF0vGaqeZhbbTvkJc5x5K2XShCFHo2xSRfDhsqjV8uXax+U&#10;gmFlDeGlWssyxyftehoJdjp18a1Rn9Jt0dY4U47g+OJRQbzrpslwznJfabP1QNPKrG2CexlwArxD&#10;mH5VlG8OVitn8sri6u337lAa9Yrc5S03MBKLQR6dkClNJ0uMf9VpGPE6d2CM5PuAl6dDBgPMUipD&#10;RFzkW8qTl2W39wgdmXulOVjvCMLb3NGUQA+TWJVuhg0vZaV4WYwmxz4Pcic9cXVBVzonQvsfesCa&#10;aM22EmFUPjijVicRSNMRYUaFuYEi/pU9bJPjg5M4XoIoEaLzLZnYDLXSxEiabd3JxUWVR+LGeoOT&#10;QxK/S+YL+D/ZwukVSFIi8yS2ChW3qyTw8q2m3CCVyOLIsMdXFYBTyRIzc+Gih5y4RDkShW1V5AED&#10;VaroVNFguDT5e3E5soCiGNs32QuFh5BWfvT2ZMZHeRnWOr5CrWFmZlup6NEtnTzzXwxRzGm7OxHZ&#10;I+JVempK/iYYoz4rcsrAwfVLnHa4LnH+Djq0jObVMfPF3KK0NlE3YWuulG3RoCVxyikv8kPaVO44&#10;OD0OxbDdCo86cq0WTnMBB+9KZR9Qax9gYdCrd5q1Vr3erkMeXCwXhVrLhbk8bISHxoaEWlnXeuHK&#10;eXRthUL4+Jnj4FrhGwx5MFlWlrbu1QtFrfveOnzg7eP7Dl49PNUcXbvd232wDNQKQyZ0bQVq/ezr&#10;D8C10pDpFzRk+tkvvwHdyp439GRCaev3kAr//JffALVCIfwFUetToNaHT24/eHxr++Z6a7GZrxQK&#10;1VkohBeapeaAjVub6Di7gjSTpXPsdKVEiUrtwmMsio0FYiPyRNhsjaRliY45XWYIpAdJrbEi2S/5&#10;zhJhkTxnHKuIXU8zVIT8mJ+1tcF41j4CwnsF4cZQLKIEbAG8NCqWoQwlwfhYZuCafG2DKtNBxIEl&#10;3+CkgVUtq/hbH8H1ruRaUfIpntI+TCp7BCIgZMCJAbLi3KivVN0s/iozE7aqV6iVf4I3b6hXKt2E&#10;Qauy1BW8MA2El9kxVbWsQK3kP7GuwSAOqADpExGt+IBRpeGlMbGZXAT6hLLCJ1LPsuIcSA9pHrOv&#10;BpzEnDBhouEyYO0yy1zjDvLu276YTyWY4jArhhWwBcmmsIlUBYmNh/HV+Ap3pvE+SuDkonYtsmhg&#10;o8/HGALdSnpdtkk+W+Mon7b9gUg5uvWQNLSCWICsvLMqDiZ8TfSmfkmsSzxpBYjraQXFOT7cvDRp&#10;mGXUxA/gDgPGdyxI1r+G/F0bg/wJpX1NLCLzo8bbwn7MCxjVuBuS+i4Qr7rTEYubkSFWla9HtpQJ&#10;zKAw7ScukUdOiE7fyPWRGy2XOfMA6kcnvpSBSIjZYDEC8zoZO+tZZPNHsyUKJ7xEGvUZKAr4gXIH&#10;w8w0ge62DBLc/zY8t2gjhjOHnF2XRiqDcQY3YLYlcLbSTKNTyErwM91o2tNkqRbNaGajoJa3UeNQ&#10;wXo4/pNYdhdBAV2SpXrPm48zV5RGYbn3G6koGeBGdpZ/yPgAoTDOkJlmBKtichglKCedYiDcau/r&#10;VPJgrzJvho9xv2RrSsY0yvrLYFMuF0pF8+r8dU4ipKCWoSf6GVgJpksmWmBYs7bUgN5HboqOs2m3&#10;qJY2BDaZA0RyuJFCMgqQHCkm+xZm/VXhQ8ZVZrD8CjoNwB+v38b2BoWwudZSfaHUWABCA3irt/Ld&#10;/mxvMNfpAUwWl1bLxqurG038XNuCA3AdqLW7UkV7m5XtzjL+aae7BvR3c3H79gpegKwbuwSuWzdx&#10;bu1ya+bYuZ/8X//+f/Rbf+XP/tt/6U/93f/mr/30wL8YmjxRaYw0O6MDoNblXLc/Vm9eqjcutNuX&#10;B71rg971Zv38XP5IPndiavxoburU5PjxyfETaHVTLk+2WvMgWvFCq5s+FA9LzRVUYWxAp1uvoYd4&#10;cQIOTAm1omfP2HRxtNDKLd1cvPMMROuDZy+fvPfpswcf3r/17NbyreW57uzk/OhUYXR8+tpUbhh0&#10;6+jEtdHJ6yMT16bEtYJlrWJj69TbA7S6aXVR3ISHhQGJQBBxIQJTIVh3xhNMpUwO9kW0RSVwtRGa&#10;otjEHCoXw+DAjkeGN2IOqZcz1LGIS+I3MuTodigsZyUhB7yGNK1lgaMEVNQmSpybjuYUBikI0V+Y&#10;cYz1hUOigBaDIfN2cgSTWWtaCWxohPcQxwpGhjmKNMAkcxInRsjq8lfnXCKP4+J/ijtsW8q5g1lg&#10;BAsywQjWWIKRLrgRawXJrTHS0uxgkbCNsgX1CRKyVJHJPQZwKmHQksKYEtGwxa7GV5jj7IJjoayk&#10;tnIp021BfIhkgWrbgvMJX01SSS3o6VSth5O0XN+SMFLHCtwNaXDyeOKRnhCOcgDNx2HvE0XSZj9s&#10;PuffmyzNLjAoU7WzNpVqLhEJBT81WLhZH5vBNmNO92R2eGp5MAeAhd9iFGWKzkcM2E/xCDmfkO3o&#10;7gnbJCTpZ2QczhUv8d6SqGyiflh5EOZiXMNMUGoxub5RPGT4GykZx0L61JLakloLkkNamTIyfhwm&#10;8OlirRoHK589HqIg2aOO91D1ikatds8yKa1lNvIOJEmY0pV+J4hWrrosNBWilhhVWhgJWQXMpO4W&#10;3YR74lXXHUGINtX8xtcY6c7EQjun4FSIs1RenCmbx4F1xwSWgnQlwNPYdmW18b+HpU/POlKBHyZE&#10;cGSFxbLh1QVSA6U5ZdEvnxcBT3LiCaQKvz3kEI1a1UIjidWdKlV0zmIrkY0qMheR6MnIXJtYSgM8&#10;pWN4e73BYW91gua1ucz/xOUwNyF4ZsyPDyS9SUjTpW5lp9kMTBpAaumzAoUgU5hZ5LmkzlZmZfkv&#10;pwgpHlHXH8luUyc5CWLx59KWcxMnZlMnUqiNtEyZa/VSHKlDPBSDeUFlwmzlrPnVogEYivi0iVpd&#10;tatgRjCPE0fjh/Q+b1SUGIQVrSNb5+gd6qSkmOMrNMrGeJPcg4GEbJn0UvDAfLrjn6zSlbkhldd6&#10;6bMw2Bp7z0qudVwccEqRMssSZL4cSYK1UK+qIN8aY3IS7DSuzLhoZ8wLO3hJrLeicwBqxX3owsm1&#10;04RCGK9Gu1FpVOAhDD/h+dL8dH5qamYSeHUIzW+uXwZqPX/5/BlXtJ5k55sT507Ak+mg5MHvHtm3&#10;5+C7AK57Dr3z7rEDb4F0vXRopHR9sNPcuje4+2zr8Qc30bXVXCu7tn738tufff4D7IIpEg7IKkMm&#10;WAp/Dxyr5jeffvn1x5989t7zD+4/fnYLqHX3zlZvtTtXn8uV4K8B1LoAK6b2YgtWTJD0S8zCMY+g&#10;1BSUsYY3XBGqrImDv4yqi2mt4j3O/sC0tZNYVShGkkYWsrK1pw8lLCrTE77wUJDcEeSx6axAloh6&#10;olYwQHLeIohlG8ukB3ZVpuFSVuro7wKacCMPG7uSz4vequxVo16bBGIu1ZSXDcERvoIolC/6BhtI&#10;GvKk0lzTZhSQWpNMMKL/FB9pV1Tril0cS/dgsKr4Sa4V4NDEqYTBIQAODTBAo4otCdWEK9BL05Jg&#10;Qko1cfV/1tXL1DWlpIlTo9gMgGHKwbBXBkXEYIY3uq3LIGABwS3uhdwXTKkxsL6X0AIeSE42+K/w&#10;eXyGlsI0pOIbmyn7ai0MTvhTimJWS/KWKUVBgYSEwTwZQ0oC6WTalJ0bAbbgOsGnXKZ4hDU4KqO7&#10;IHYaPl2fJ2l0FZ3a6io9e8Ewc4lqSs41RaeRvbHDk06buRZ8HrfI3KkWIMMPLuXOYbsi1xuP/Qyj&#10;5axHZ3LKZsZCeQFR82T/rRFnpkCtYpVWUQckIcPNG7viYzkoeYY6yYBqNGyMRKxiEYxjLsokbYSr&#10;FcYhR0ISlUeLdrJqICR/JrzxjBKUtU6YZ4ITw58juYCnQN/gUOoGp+paZT4vqRTklsYXrU3dkVUS&#10;a898rbDUcjsdYN21/YqcCXaEIcabe4AzxOEfGDw2T4zLAZqYSSyh2aXtR3kv5gtiFGmlsCja8bGr&#10;3Rw3KzRJgZeYq1TFmuTQxK46pqprlEz1ielQdoWBGIm4VE0jccMtWWfAISMNa55dr6iEupv1RbQK&#10;e2pvYzx/Vf9jwHO0K6lJ0WmQNv7G5LUgPVVERQ7EXVXo8NcWqdqlSLfqAhkBkHc1xarWrOUGtcHF&#10;2jxEsPDInV2YKJbHWh20nymSa+1BG1yEKhiv9S1A1vYaMOpGA3rg7moFwBWoFczq+o3+1q2l7dvL&#10;eOENjIJv3F27fX/j1j10BEU8jZkOa+Lxc9f2/9P/9b/6d/793/xz/86/9df+1l/4n/7f//epwvlm&#10;Z6y/ONXrT7Q616v18+XKqXr9XLt1udO6WimdKeSOF2ZOo0drPnd2eurUDOXB1yuV6UajgKJWyINb&#10;nQV2uxk0lvH81/sdoNYmtL5ErXgVFian8kOThaGp4mhtubL5YPP+B/eevnzy9CUa3jy68/w2ftPe&#10;7My1Z6fAx86OT+dHpmZGCnMT0/kxKIRn5tDiFe1q52HCVG1VYLPMotZBuwMBFW0GyRLYnYKka7JU&#10;STofJhokiOVDMUZ1WOlCI78YGiqqCHgjUIECIcUrKmRVtwYcSsVypJ4MZRVSc22UWt49PNgb06K4&#10;YFNp8KNXNAhlEAxwCxsb5UqY0XBYZg6W00dRuDCzYpfoAeiIMwJTCjfUWdESaANvBrXR7pUWOKyw&#10;kjLNAZn1cnA2guxNIdcq+21CR+dgK2T27iRBKoDjWaJZHcESTSa/JA2lWSvtiKLO0PJR1ohm38X0&#10;lpyELHckYBNABWoNq172nzRTRxTBwM5Zg0Sy+VAmi2TN4k4tNDXB4mnSw0Gz4asRrExKyQwDhzg1&#10;oA5A4b6TXFIZmCKLr/0lZStUHWqfIb+M/QSoQkkh9G5ZRya+JaKzjlQGtgqXBeFMzTkhItaLbbGo&#10;GVaVI65C5DMUj1GpZQGz8pvxoHVF8hmSY5Z5NkNoFpQCGXIJjbN16G8yUN+F4IZ5Rp+zsYERuB4u&#10;UasYWifsoi5aeIbPnb/ZwNZJhYgJdnHFRK3oWkTPJ/obkTBXcyYqsQ35tO7xtluSYPxpHkmgTjnl&#10;RI6FSNVoKlWT+mkG8GBmhEORP33nNTiF6xCWIVcrQ+xki2WQkBlf6cFxgIXR11o8dH3M3uCaX9Hl&#10;lZdma2vPWe4F6gsalBqPw3pI71xmxly5akzliwX3Bamw+rWqJ2oUkCPNxikpBpWbr4Erj8YQJRAg&#10;YXAAVCaRhWGcaAvVQ+Bw6VF9ex1CmP4VPFMpu/FwbFVsx+LVw5yk01U4N2FLAloVW6F6iysGwCSL&#10;gWUpbHaXkFWo0kkEp3eVPg6lg2aucl7JCM08KhlL1bjiAjVWtQIToaFNS9ROOw3hy8nEUx753O41&#10;eLwOO+Ps8xdc5wpjgE1uQwSy1zFnE4xacXMixSC0YwSrj/EpOGg0xepf+oscpYB85lAUpWkXKLNH&#10;guvhimKaxFPMNQXWxfCOvRqWqhNRsQAiAY9SfLunNp+XNiYtNZKSpuyq0uVIVq5gWfMlK4wkQhYp&#10;QpTlSjRog+G1Ue+0CFnV/KbSgD64BE+mYnkeVkyTM5PDY8Mj4yPArmiBc/HqxcvXLp+/ch5E6/Gz&#10;oFtPHD1z7MDxAwCraH6DzjeQB79zZN+Bkwf3njq4/8LB89NnO5uNrXtLd55uPnj/xvsv73/02aOX&#10;X74HuvWLb0G3fvbdz7/82S++BnaFkzDdmOQkDHMm/OfPfv4V2roCtX76xfsffPzw8Xu37z++efs+&#10;km7LC03s7rlSswRzpvYS8GoHXGt3Bd2SuGzizjAjo0GeNcu0zFuUWOr+mHyDKeqhCYI8SqOXZ1RK&#10;4jfqfMkCVEM787RKGlIADAcmvBCK82NCrYvMVhDcAhrYcNRo021H7OcqklPqVJcWujkLbWsUEujI&#10;COClihXtxPpSwj0BLoGLaJ9DKIsvMmfGYopgLvkZI16rjl3MmOyCSQJbHowvUhDOkwRMlRZY3rrg&#10;h+mIRJfjN+Cr5OarfK2pYBVgFXALqEzaYByIslvkiS0VZptWugrjD0HJuiMO3jdgLJy64ASGiT4/&#10;hn8EEnjjUkw8OXKeYggBQQXQibmTM7IqdyX3JTXsO8hll7BbxCzFtK5lzRyGBfPWxUG7cJnP28CM&#10;y1MweISRLIzus6LVqCnz+9Hd3FC9q4py9Y0cN7JQ0i2iDxNervJtEz0u4/QinaCvSG7RHIsGmYLE&#10;FuDRtVl4LDhPDRGyoOZg7SFsGtBnbipV44zWRIxu5dNDwID2ccxN8pO+BJtQv+57ZNRqJyebG/n+&#10;axRySjCbItcySe/8slaBElyibrlYhW23ut1wi5KSxJoWlXpDxGJQaqk6r842AJg2hvGGnXrFe6FE&#10;tPlFkgIpDz4F5Qh4B8xs+87jNx7NzMpEc+1opctsokB+SIVTisEg32DPgj0z1Ypr+ZOUrE7Md0BB&#10;ZCBqFxV4GxPctWkTGwM6Q6YhQfqdsmer49zzgA2E/IxI8+obXZxDtO+PiROw8sFBfFAEXveNQrFx&#10;KowzHc1HwOxjeNAZvjJ5r4S6yWduKgpbvXUJMEhLZjqCcHeR4hxtuoSvwD8pw53KqxQgauNRbZXy&#10;9PhPh25o76GGmVRh4SA2ZJJamD1aQBiiyU2jU4cPE1jWhXoRDW/mq4W5hbFqc6I9mO0tzbUH+e4S&#10;TJhKRK0b9dXNxvp2e3WrtbhW6y6X28ulxY0GEOnu3TXA1N07y7t3V3bvruJ168Emmtzcf7KLF1Ar&#10;GNf+WrPUmpkpD58fPvI//+t/8Df/zv/xf/cX3/jzf+U3/rcf/cPx3LFWZ6TdHmq0rjQaF6vVs43G&#10;pV53pFw6W8gdnSucnZ89X5y/Mjd7JZe7UJi9WiqNN5qzrXax3S11e2jQWm60S6BYwbjCh6nZBbxE&#10;p7jCfGWmsDAF1JqbG52aG5lt0Dr4zrPbDz588BRKIaHW2+/dWrq1VOwvzDYKU+BjC6MwcAJkLcxP&#10;5grjeAHGFyuztVYF9wryYOBVdLgBO43yITpwuFwqkgjkzZSNTpq9UHGr0tV2QaJbFe6EWa7jeHYd&#10;ZCpEVYibDCghchHWdXKdo0tVXu5gwQ8IzUZtGweqZZ8w0VX1NUlXtTuiJlYFnDSYlR4SXyf5qEg5&#10;jShLeTXIJcfVODHDo5iSUY40e1GHRqZXuXn8xuG4KVazSYxNxSNJQGG3Us9TnjBOj/hHdBAj19Q/&#10;QzF3UE+vuL7kxmxU4wyR+VWFxS5Q1zkL+VhvyQ8ER8FztlLa5++6bhNZEhiL/5S/qwGGsk68Igtf&#10;cXr8CjW4NqJj+iDK55hQx6V5URVFxvssgMr00CvOU1gRDjTsnMn4WOF7qtgXJ0MpqR43KV/DP3Gn&#10;RK3yCrbU1qypm6w686UvQorqBpp74zeRtjAadJBqta3wv8XnRIki6sMPSTE0l0ruWQrffTmZztlw&#10;DuuJ8oz2qXKHHq02OjEc32JCgkylzPCgyV27oDeqOrn88hKELnS76MeLy+TlWHcgaOE/lOKRFyhu&#10;HFE7ZkQASPtyyVe2jzSEz0pAmvkaWdNFEsEDzHDCzrrEbM6Hap565OA/fY0qOFQZsJxp+IYTcJU2&#10;vEHEEQVpUNHGGbs5/zY6AzubsLy2BfFkmO6a0tfaa9qQdOtrQDc1qfLTZHE1F+qkjGAeQelRQjVT&#10;lKldOZGb+EYuLJxcqhrl5k73YKJWvAh7pNdNaw4vTaJ9ri1GVhYQeanxauMck03slcXgdDbhhgvE&#10;XTIiDTpRe5/hViLlCMitEhKrjFCKQlz+ecpPGaE5lW+ltDt/utAACiCpW6nd5cGdyVLfPhPjfmUJ&#10;bnPFGrpRqsMkWup45L/irFxHLpjlmv5GgUbT7KmfrXQiafAoErAKDM1IFWykR0D9p9MEzlt5TXZy&#10;xC9zv0yUqA27CbqUr1cKz/A1DDVMoUtjHFkGrlfGvREGM0NK12iHgvQlsW9tmHuL97ZQS2MMKQCv&#10;aVY0ONjQCon13CoY3TQFD0pkaCGN1vR8ahjDyNSsi6BmdKGBkThYCon74ANVkoY3GHLwZAKZ3+yh&#10;RKdaqleqrXq1Was2qgvVUn4uP52HhGl4CO1vJseuDV87e/EsXmcunIZO+NT50+h/gzatMGSCThgG&#10;wgdPHj58+sjBk4f2nzjwzrG9e068dez6oQbUXjJkevh8970X9z769NGLL565a+vX338K1Pr9L74i&#10;akU566+/p5kwGrf+f3+AWhji4e++B2r96LMv3v/4kyePhFrvP7q9c3ur3C5NzU/NVedKrTIEw52l&#10;dqPXxCBxOkwhGakgUYsWpTPA8523Pyv1tGJ6zJT6eWWRfyoKZThqbSlbmQh8uVgyaLlQ2FrmKYYW&#10;8E8gVg26saxhLEHJH6yhoC95TgTYAGLSDEevVPvjpopW8kkEGoLBAiZU/LpxiS6BdKjLWRV+M4YX&#10;7UTVLYtXk2OrxbP6VzfFMUNmKaVUoqqDtV2TvZfY7lX/yiLWNQQ2W2/AaYlaXxWFupy1BTEDvgnf&#10;J2GwJMHqQKPP4BD6PL1/8ar2uvhPNHRFn1UStvJkIjAT1nWtJhtSiRikiZFmS6INCdxV+0r7ZtOt&#10;dsHl3RGQZsWsTIkE00mpmdQliaqeq5YlG+Phw7UOkhyiQMNt32kn6XtdJhq+viwdhixZrXf40gdo&#10;aZX59DLJoZpVq6D17WTeiBVZ7EqvZ/szkclk7au6+soFlytCjFGbQjlVzwdp0GhsZnhmnMk0A3IM&#10;tpDW15kAURKFTepee0WC0EAdB/FQcDWpkxYebeIwVQypcQnUjf80m2+ILk7fdbnE9obWxoHEirKi&#10;5Z20Ctd+8VxxyD2Kd+XnfTlEyKltlGtckULDyx1xWGmtIxvBaq0kVvcgoYZcNb0a6PyMT8+3KJ4+&#10;T5tfqt+7N6n7Eum+0ZcrLsSLeGJ+GOMqxIkl1RlinAzAtmMs7lXuGi/nJ8s2MGZEyWrHdXdW6Wq8&#10;wylcC0cEx/q6HDbc886N++ZwhPsTK6+4jjiI0TgU5BCD6rS9oAITb948Qhts2KyuaKz75fVinrMe&#10;zJVmrFNKtV7AqC0Y/LBhvepdkyYNR8CtcIKZW0XoMy17M3+VGQAysHNAT5WdwgVRE1HgKstNxGf4&#10;GD6AUIDNRRuwy+s1Wv0miFbYL82W84CsxRr6kU52l+bwag3yzd7MYLW8uFZd2WwCrC5vNFdY0Vrv&#10;g2hdqcg0uA1y9faDzdsPNu482MDPu4+2gFcfPLt5/8kNQNbbD0DrwTe71V4ql1q56YXr1yZPXRg+&#10;/O7R/+3v/Td//c/+hT/1F//dP/tP/qffHR57p1Q6U6udB2rFq9W8Wq9enpk+Mj1xeGaa3W6AWhcW&#10;RmZnr87NDVUr051Oqder9Ac11LJ2+1U0aLVIGNi13irSiqkyU6yiQHd6eo7uwZAH1xYruw93Hnxw&#10;/+FHD5+8eAzIev/9uzsPNzubrdn27Expcjx3HQrhyZnhSTS8yQO+jufnJmcXcsXqbK1dafWaaNA6&#10;YPg1oAmTXsZCNnam8Yn6c7rUkzGHaDQGuCmcAl+qvEM8I8SUfJRJOJr0dTYsFfrSaCRwYnzJP3RN&#10;nVGrOI3AHh4VeLliMMkv8ecmfxJpqSy7myGZ5lLEKRQRplC2RWUAZNmbCvMc47IkzM6Tjl1wybhG&#10;nY/r5eR0EuhF5V5S01koEcJFccIY26F1VNiniI0ywuyqTddYesDQTdoEAjm3WwzSwF1M1UnIvGJq&#10;LSi1IfGzVg8Hly7Si2hVAC/qwB3bmQk0gNQtUt/F4LSJB7wC6D6LBlHCK8MSZqcjsleGCM/a4E1M&#10;nVIb4MDki8N7layefWkKu3EEgmox3vwZQb+ch3TVpIKdm9AjJvxQ8E3VNyW7t0ifmh21cbrBlep4&#10;deZxVxnxm3v0Kuf1zYCBOnCNpaxYdNPUZSJFnUEQJchGNZazMhpmro1XYSbfJbIGz1rrBHd12k69&#10;4eUiW49VI09JrymKTjKEEAmbVk32OepJw8SK51oY27qs0WghwEMSCZv+CuWCnqBzEHYYovQxchZB&#10;KHmc6PNcWtcluCU1Kqyrwg1dmpXz5gOTdTCQp5ZfrsByFaJVntCXSXVEfmikZ4Qgdp15TyaYqKnB&#10;dcuPwMJvZUDc3pMgISpyY7vPpLlsRuoWMtzmxPgRuNpRTLun4Z9uO6E4/fmce5WHP2ra093gOHRm&#10;1okGeiwJ6hsR+SHi+eKBGpg5WcA3Qm7erC3AVupKdbBqNmsnYSXOqAKTVo42FqK+AfsJLAWPuYvJ&#10;hcH2v+EAbOxKPKauSEoxhyDW+JOzVfopcZW8UiNh64HFxnMJRf5XF2Kim08/yMZQCsTS7evCYQ2q&#10;kT52xsq5YyhEnB8xxE2QNXzjJFVwZoe5GF5gagqYIkNzIU6FWyEfM9S3Lha9RLSKHHZtFGuORI+b&#10;YwgNoAIPXrufGj+PHgE0rZBtleadS6OdFfKcVV7MRQRR9hzyB5lv27xAV60UuXY07i/QnniA4TxR&#10;eymRMIlWPFOi1h6AK7rgQCoMxhWotdKolWvluYW5/CzES+OArKMT9GQ6d+kcUOupcyeBV4+ePnbs&#10;NAtc0fxm/7ED4FrxAnY9cOLgsbPH9h7fd+DMvqPXD5cHcxu3+7cerT16fuPph3c+ePnwo8+evPji&#10;vZdfvv/pVx98+e3Lb374/IdffAWRMIBrYFe8+dU34GBR2vrNdy+/+vqjjz95/Pi9O/ce7d57zP43&#10;jX59Ao3xFnKztTn0a22iX+sSTb95A1XOrXiVIE3QgNEvTY/Up5SCRNqA0cZZgSJjfrltiQU138ZW&#10;miEMFmFLKaJrMLMPyAyJ6BF/ZZEpwm8iRgpgSavyn0QsJbsf1udb6GtE6uBcRBErSF1gyOiaLCvN&#10;bn0cG0HZi9jtagBbzKxmPk92GLb6V95LwkSCRS6rNDHpXicEEezOSg4WSMGtZATraClMaE2GdqvP&#10;PqzLHXCtgKN1lD7zRfhKEyaiVt5ivHcVK4W4gGcyPeqsrNR6PbwE9+mlhCP4PV5mjX1yglJ0UQKZ&#10;pm5FDPeNkaz/FHalTNTXYANhoFbaAgPB6qoCl4tu9UuXKhAvyIpzYxqAkH0DB6l22u6kivbKUsXY&#10;NtrGxcRmJK+M/vXAXA2rV9wjEr9MRYjslQSaGPI1thDgAX9l7E19MkljtNIh2sRxjKlYDSs9rRMe&#10;1m9kqFXXLr9cZRo0VjiAIAQ3fU8CMNkgOxOjRADJRmAS94Nx2a1lyb5RBqsZZLUVGEXzQoD+OhOY&#10;Fjx7SthU2XAxZXcCtQqGEbUqY8ru2yYtQY3KxdtYl+ki41KQ+9TWS6FOo21VgYuT1ASQewqvXZkC&#10;865O4bjPkC2Ocd8yOyv8E/4wOhWJdg4bZCmE0zTATSCq943yIq6nTKMsn6QjLf1Sbij6jFQ3yM6g&#10;optH0MIR0Y82LQ4Yy2ZsuKdtgODThLOzvOZOVTsu92Oheh/KDLAi47C4NDxgcC/pL1XKEv0G76p/&#10;Mjcr2BwUsWA2f+mbz8Y2grj4TwQKbvMjt2QRL3YfsS+CQ4dIpXPTzfLcitvU8tHWI3Jp8h5s00XH&#10;l1n0rF9io8WdxEEQTONjWLYgWECD1hpeEL4CsuaxaoNUrM0s1CY7g7ml1QWwrK1Bobe8ADHw8kZ9&#10;bbuNWtblzebieqNHu2C8aoP15tpOD8wq8OqdB+v3H28/fu/m4+e3nrx/B+nMe493b97f3LmzBv0w&#10;OrVWu4V8eWQ0f354+ux4/uLI9Ln9J//4//YPf/fP/cU/9Zt/4Y1/9N//zoWLf1Aun63XLzUblxv1&#10;K/OzZ2amjk9PnkQta2Hm/Nzs5YXSaKEA6+ChShWtcRZ66HbTqy5hTq+gCU0TCmEYCA+WQR/PwT0Y&#10;eFUi4fGx3LWJ/NBcdXpxuw+i9dFHD5++ePzs5VOUtt56enP55qCyVMrXcgC34zPXJ2aGhscvjUxc&#10;hifT7PxUoZgrVgq1Vrm72KYeGJ4WElcD8+M9dzW9yAzwn8IG07XHhknQDAuoRIpadiPhZuQI0njS&#10;kE+kJSNpioEtY1PQoEBTpK7LxjRNyBqFyt1j1VlzvXfyImFXNzoSgAym0aSu6UExaYEfRKO5IFal&#10;sxzqDPtcqkrtGbYDaMGYQ1ERr4R2pljFh5hXUWe/qPJidG6k5zpwziO0Ng37YqoE/a86iCaUzsck&#10;sKNkRrQGVBKCijnUNBFraoQQv1HAzRlKeWGqNBO9bMxvjEF0xHDN0EhuQErxOIYT+iWMx8deOwHV&#10;tytyZdGg7d/S+81dEsjxQElcEEMC7KF2lAfRdbEBiYgvjQ2JJN3FV6dkRZ/ku64spWLcClufnrFc&#10;gjp8cIS7UbK+iHI1Oofv8BKIIlTaGnJcF50ithSgNbVoxMWFRagAvzeLomcRzKSHccDIyHoEQsOd&#10;VG8hnj++WqSNiiR1h0Hj2/jKbWn8aAy2bfarBIHXKFX8WjbsPl5x22Utq9CZ4nkJSSg0kCGq2UvC&#10;Ejn0qO7OeMzZOif1AiAZHhtvpDQfSf7sk86zaGpwkOP4CvfJU/GYqKZG9gHPBfdN67BzNMZUvtsc&#10;ilE2QiacsoVXvk0uR+e8sBZG49ZaepI5Hmy4hzDP89WhLhoIVhYJrMPEATPDnixX5YHnAYkRBSDB&#10;XsGa+BxmLOzkFED/G4BYAVesQnzumgisQteWwdMwlyuFguUMFPFKZCF/Nex07PoOLB1j1Ulb8HgG&#10;vU4zOSOgzBrTdkKVhEzmSNVBVNkQP3qV/VMOxoJzbnaq4bc4n7dIsFnCBxk7W/igoct1RkuZq3yZ&#10;SpP3Pq/COW78ecrH8cgEt/EBehH5FvmNQKwhceQjvDzqikJCorBBhJtiDwYeEkw5M5I2WV6+M25q&#10;+qovDfEtR52mc7QqNJ/pWCJLc5uPdXraCXdl3PgZMQ3Y4dCHxn7FTNAzL+B6tChSczlAqI65FEug&#10;geURCna104se4PiN5hqipoCyXjmd4uH6I7M3C1jMZqt0XO8VgL2ujtGKQdtbEvs0rGbGpAtiDGF8&#10;D26FcDPuNdow54VIWKgVhkzTk1MzU+NT49dHrl+4cgGv0+dPnzh7Am1v4CRMovXIvj2H3n3zwNtv&#10;H9zz7pF3f/zuj9468BZQ6/7Te/dffPf/R9V//1i2bd1h2JUp2oqwLdukDFIQ/ANlgpYNw4JgG7Rh&#10;QjJA2LJoy/AniSZpfd/33ruhb3ffzjnH6srp1KlTp6pOjpVz6FTVOdy+4d2c3n3v8R/xCHPtbgIH&#10;hQqn9tl77bXWnmOOMcccK/UvbTZ29pYfPNl8/PLes0/3nn76cO/F7vb+8sbe0v3n22++evn9z7Rl&#10;cgscY1cKhn/97udfvv7+e6LWz7588uTl/QePt+8/2tm6B7vIFprfTMzSSbjcKhG4dmp4obrVEiSb&#10;1xi1uiYOzKdYk8R/yEfGHJWCPTBYUmK6n4ggA8J+oh6ayLh7MP/qENoI0MpE0UL+PY+PYFs8X6gy&#10;KYoUNLXNr3FvxvwJJuAcyHjhX3Q0qjIljCWs1TH5fpN8gtyufUXcjtMmZ0bIGsLmYPsEp4lXScOy&#10;mg8HJOgLhlZgxBZNOIL4XiJBv9gw1VbBy8uVLoAh6lrnusCrs+3mdLMuyrQNhTB+g5rVsmhYvjr8&#10;JZhY/F4wtYtCVv6yQ5SLd1rJSSenMBbmj/LXDSdhd5EBMrEiV2AgGHNro012k3QlksTbSLqqEpdV&#10;o+glKxY3ZMM4uOGrqV2TsRgUINhSE1xriz1UlMKxFsLYw1+1V6qBqiytnGAwRDTnrlrn6ECL4/su&#10;hkVQSmyokpaXoDNnwiPdEpH1kbuiSDjLimEuKkdCuKuZFLpfydx548GRWsprPydzrQIwSsAIsLm1&#10;Os7fU01WxsG240KC8RNM9UV5Qpu6lNeRTZ7pPoXfO8lh4Co0y49giSbLqEj/yrL4rekRQZe4CJyA&#10;7Ky4xQu2EdSlllDBuJLy1YVIjUwQC26TbZT1iUatwZqmomITvKSISfOy5xDAJNYDPgL/mFrjcGvm&#10;yetzBcjJrNrMyZBP1LSk3eoqxMe/2Mt/lcHGs43tpwRKyX6Is2VBvKJMzh/Vvsptwnrg1AAj7fVx&#10;g5BrwIoKJIxPxwPM3TKEYPH4UbdbPrT4TIrAC5XAznwrMaxiG8uc5A/MinwcUD1I+MQSryuPewFR&#10;ZT3JDtXQFATxCp4NUukoNOcTVzF3UFuMn1Tb45BIuMVhJR+39qSRKI4yQgQuelrzeewKRj2VaRBl&#10;1AqzqIUVBP0YNGSOa7V2pdyYLdXhwDSZI2Qdy0+PTM4MluujzbnJzkJBqHWivVBcXKsurFZWYAtM&#10;1FoDasWL5ax0DG6s7izs3F+5u7dy/9Hq3pONpy/uPn917+mr+4+e37v/eGv97sLcWqO1VK7Nz0w3&#10;xntGLt4cONM/fnkof71/9PKtgTOXbx35L/7if/e3/s7f/Hf/vf/eP/q//p3rN9+fKl6pVm7PTN+Y&#10;GIP30vHhwdMj6M46cnF07PLExK2JidtTUwPV6mSrNd3qlPDqor3XfB14FaWt+NruVmkgPIPLGc0V&#10;hodzvX2jNwdyt0vNwurdpYcv7gOsArU++ewRqls399frK1VUtIJo7R+71T98E3QrfJgAXAdGbo9N&#10;DkEePF0uVJslDJecq5osZwXFqjtCuwtiV5r+u5RIxaiINXlr2PmGts+siDNBao2c8w4GjYkCNefj&#10;PhMqZFWoatGBQ16HgMIwjHtMZST4FCpNRWxUvSLmNgY2ryXMI1ce/khppcWinkUCUVQ2mmBRTocR&#10;lVP+jAhT7CKiqaPYXfQdTgbjIK4v3JiMIsILhKtDfAuvl7J/MTZWQMDueIV19QGWMrqV2EYSfeNY&#10;gzTnccgDxBoJ1Npi0C8nHulmzTZ4J5EWFHcndeyI7lkMfPE29D4VU6caBB4/rGixHjPwb2WdA0cj&#10;BG9QOP9lGF/REtz0L/GDY3oMMsZfKl9GvevbgLJMV+k02PyQnZCSR4uDbIXvMk1Rqw80+1lcNzUa&#10;9ktiSObUCYnLXCJhdYPUxqgLZ6iNO8tqz3Vyd8KKlIWbU2IUbqggUpqwMLqMBtMeYFtCR0elIQ0w&#10;yEmyZ+bUwtFX4meBas8x/AgQq9tNl3LjfxtW++OwmWNsdSiCWGci/A3eIF9T3jvswOKLOOuQXHML&#10;Ew5LIGTOXqYeuPTozWPZAn6Jd2bzxCk8k360A4hJzsQQD5WYWCYurUZOTK8nGyJ7vIjrVCJIJ1ut&#10;YnyFSFgYPgbWiQNJrwVOEsPmteNRNeY3OvIHMaWiGk7ng2T6EvfaTJeF/atbyEji45gqivvoi9IC&#10;MWpVAovpDFU/8iOwHgFfV1gySgihnFroF7TVaJBDTRA1KUKPtrG1dIiw3OWmXrlcSvYTSsifmx6W&#10;l6yMObdxLdr3DIGwGaIqVXdBgiDx6v5ewbpSb6qCwSeaHtSLC9ww1c87g1WPm7Gl77V1436+K91j&#10;GSchRMyikP1z//HD2pmOxN6n+gJNDHPaUmFIVCKpMH5UvoAbo6uT7Hvk1JuSFKoNFi3MW6naY366&#10;q1KtlOZpaK9WNbV5V0UCKgB26zKds0qigjeW+RNlYmm0OXohopbuLypsk+hDDwIrkJXZ106Ol6II&#10;5sQ7EFhhJOlCF+bw2DaBaT3bMwlG8NXaYG1mppxFrDJtI1w+xreSCLlKHNkLatngqAeRMJ+DpJ1a&#10;ddGtpXqlVC9PTk9NTOVzBXKtw6PwZBruHx64eecWUev1K+cunYMhE4hW0K1HzxwDcEVF6/uffPjb&#10;g789dPLQgaMHPjr2EVDr8YtHP7l86Hbuanu5tP1gaXdvFWKuvWc7cNPI14d6izeuT14ZqPet7a18&#10;8d2bn34VaoWZMLvg/AhLYaPWH8S1fvH7py9eP3j4ZOfh03s7D7fnVjrF2lShMlmsFkpNtL2pV9pV&#10;dG3FVz7TuVrplupg1WwQ48/wXrFikXfTun1BOAalDq0zhsa0HwEOk0HIsjnjQBRqeGnBLTkzY1f9&#10;KXg+uQjRtDVYTRfN8pfCGoFygw0WoZpIV9ZUC+MQDLNuVgDYIFxBtVEuiVYXyppl5VcVn7rSU39i&#10;0B6GtWRZDYkJrwi1eBXEeubV7BusWtbArgKYsApefA8SX7jyApoaiNpjiaSrXJWNQnkIfTxoVfdQ&#10;dZdUfBJPUQ5RbIEzPw9A63/xoaA0Bgyme7D1n2IpXY6c4TdjP10k/gpHIlbfulzWXXoACXBh+jGy&#10;BSZX7Uwl3TO1uz6OPsttVMi2hemOm6MK2FAhjNpdeT6BKfU9M3jjtQOH01KY1+U0AMdRPtE+bd0z&#10;m2UF9tMsIYoW4AyCznZBurVm5wkdLRUma5d69mRQGZcJ8KOZKkV4mnz+RwuMTcFhulsKi6NVu3Si&#10;clceXJQiGBoCWxv8LnDVEBEHesa8S1k7kSPUTZRInjNhUQ1XQFOEAgpuLCBh/IeFAUeyrL8TgKXc&#10;qyls4PpUR2MbmlFIwBJtqpdNkDLV5JY8llWHppqLmTXMGDQEdgR+Oh+hVo+DgKiJYvKW+pEmEx5k&#10;64edOAjo/k7/Hpakc9lYFawFr6qbTPS/EheqAAD/9ElEQVQbQbYUiTIcZ00yU++MJsWdyn9Y5G10&#10;x2HEv76heYKzFaonzjfpyieNMg7yghITYnWNwlZegp6UHEyH5upWJ2tBqX3MhjlAV3YA2U0GarZ4&#10;xfOMbeLxOFcqPdKfTtILvtreRjYYzsz58el+kgrsiFiY8UWAIl4O1i8IiF0Yg7ojZ+vxgAFeAtbt&#10;LrJABaZ/CJ1hmdAgam2VZ2vFqVLeAA/tYSaKA1OlwWZ3ElxrvZtDXSsga3dpZhXNV9cbQK0kWukb&#10;XAJqBXyFYzD9gXfm1+/O74Bofbz26NnWi9f3X3764MXrh49f3gdqBdHaWa1V5orTzYlcCW68F24N&#10;ne/PXR6auDowdrlv5MLA6MUrtz7+i3/2n/57f+tf+zf/7ff+8X/xH129/tvJyctjo+fHR88PDZwc&#10;6D81NnppfPTK2OiVycmeSmW8VB4vV/KwDoZCuIP9AOX8Cw1XtNabs5Xa1EwlP13GawI4fGQCFa19&#10;k+Wx9nJ999HW/quH+6/3AVmfvNmHk/DKPaifp8ZmhocmevtGbvQN3+gfhWnwjd6hm8PjfeOTw9QG&#10;11DLWimDwW1W7LqMoE39ErCrELLyR7dSoM0Vo3a5ByvYEgBgC3thTt9ERsCJlzOgdbUeOUBxF6aM&#10;5J4qtlYqXEfYltG6BTxmi2e4Y2tOANER+BdhpFAkmsgSRrUyWSg6gKvZRQZYnIf2PQpBvsI4BSsm&#10;e82jkjLS+SyJQMb3FE8aGweqYZioQ2WOSlws6qxDutJJonfEdRYGR4mdAXkE5eFmzEA/OE8DRbEl&#10;OFUQPlbBedElWgMnyWo0jBKiSbteWa3gRYE1KNTKQ6mAkGjQAMxcjY1wPGjG1dFCxv26VCu4RMaD&#10;yz/wtqC+CRxfJoJUNI9VnOpqfPb8JFykIssAxjshw01BEf7v0gZAiIrStwLdCTyTBzZGCkW0vvfZ&#10;8kJWcK9Bp+AqiN9Mddrd17SSpRkZcPJohJZYlfZKoDDzFYyxhKmGefiTi3V1F8zbuBdusNOGrHzP&#10;umsOSV+brFbsLqEmgtuYhy5OTg6rPsNo6EpTaO+oRsiZb7BraHWDOG7MFdrxSDuh8aH2czLJ5vrc&#10;7sUZGZNpXmXIGrhyFR9kupvAMkhvITrVJBux4CtW9wIGAzutiWX2l5IGOzpLccPXhdOQllyoFKrK&#10;ZkpDK8mAqlUj/+JcjLEr5wbN1QK1KvXA48stDMAVH0TEYrGDaUDmLjV6qg9nf6zIHQi4KmHU4Qrl&#10;9/Qzp/tRkuqogiZBPuMuuQG5NFcPU3G/yl/4VppEhRzUIDk2h1TM6RE2/ywIx/sCBIvsnmyWox9M&#10;BsAiFyCDaPPGLJbWjqeHZrT29YL1vA1VSLTscpFz6DLSIzjsvnAEZbqJ1pSQ4vTwbHFyULjUSRzm&#10;BJWjUYMxjb8SfLzp3pCdm8AI2NFNqFKJPNlVKJ3N/rTSgKjpi1ArH9+UhYd9lFlos6aYObzpcp92&#10;asyxgU6bCDzR73xGOMfttcBQRLjUC8cZPWtVMEQmq7XL8f0+copVENWIrw5wznvK6laZextmox4+&#10;CUzErGpy4pmC+yLo62pnBY2qznA6holFadYcVwPPY1uDPBgvDE6the7lLcyBcp0K4WnUtZamC8Cu&#10;kzm0bL3T34fS1lt3bl+9eQ2vKzeuQicMbTAMmSQPpg/TgaMfwz34yJkjHx078PFx2AgfPHDqw4/P&#10;fXR9+DJ6FqztdCHv2rq/jOiiv3D7w0u/++2l9//y4m8/6Dk83s0///Lpd798xf43MmTCC98Atf6C&#10;ktefvvzu+0+//OrZqzcP9p+ifGlnF11bN2DRMZtHtFDKzTZm4CGM5jcgWtG1lXcWz24Vdvl+ZWmI&#10;JFfknTVqRR5W7VUZxBrKEnaKVRILRUwh0ovcAxJSmvbkWqxndA2jCRjLbi3eJKC1lHWeEbLpU7FH&#10;slNK3+jg0rSKocX/sg5WYbzwS5gSW6xKRgrHie6vPj3hoCXKbIOSzSpgRedKJ0wey2DNnk82hQJg&#10;BAgi9ynmEmBT2DVYVgBJFqVSgQukM/8ezXgBU9EoVt+Ii1MjGTgjC/IC4Ll0051h8Y3FwMa3qpEl&#10;vGSrG2ivQa6iQXC7VUI5NfEqdMXAgW18L+JOLwEVi2wN2U39WcoMPG14LQZVtlEaF/JvUjnbgkgV&#10;toEVzU3jaBYMy/wpYn1RrPxe7S45LazatXl06nlDbp1IMvTi/DipwymzTpw1tm9KUn3CBq4G3iTE&#10;ZRQkzt18JvGthdAZv2d21OkTMp+RveBdNJUfpczi5VOJsxGvkE9KYdLJWcicYFVss/F22OpG52Ki&#10;Vp9AUv8qsSEFgnMHalRrZbnGX6vCvXkMFF2oCZhkWk9ZIhVAciMOHayV95kCmZhQuR9Z7LJAlCcf&#10;OgSmf3zheEOmmPd48k+4Ndq/hJ+JaT1h9GYRsKrEMGjX7s/I1VmJTFUruQIPbhZX6Dpckb2iqLGx&#10;zlYzJGTA6mkROTBGkJLwqZUlnivY3AXIQR0jcUgCNhEmDD35gFE9qiRJrDtVAQMJ6lQJHFuSBF3a&#10;vkOEyeDMir4Mu6pKhw7pTsfKQixckZnvSNyI4kipEMWbGcoKMFsHGMl7gZbokicko6dgoJqgoRLd&#10;ugoUJDGbeA9JvNCCcslmpESteDzPLaKWdREVSmAFa3jVwRw2S6VasVimmHZyBizrcH56oFwfaXUn&#10;W/NFQFYwrnPLJWiDV+EPvN6AQnhxvQ5+tUPUiupW9GWlabC9l5D+vP9o7cnz3ZefPnz5Zv/Z6729&#10;Z7uQBy9tdhqLpVK3MFkdHirc7Bu9NDB+JTd1a2K6p1Dqm5y5PZS7ODhyuqf34//qv/6P/+5/+Df/&#10;9r//N/76N/+ngYFTQ0NnAVaHh+gYPDV5qzB5C1ZM09MD9fpkrT6JHq1Ere1SF6oLlbM2WoSsM+UJ&#10;fc2XkD2dGR+d6Ad3OjI5MNMsrmwvPnh+jz5Mcg/ee/lgfW+1vdGcqI0OFQYGxnuBV+8M3cDrOjq1&#10;DlwfzQ+OFzAm49XmLFArrJiqrRpMGth7XT0PEaQKr1JMaLUwSVfohMUC2UQEMRNDEPY4gXVTC9Ek&#10;/guBLHqKmnp17ZDvWrAlYd9qs00FgsEdOYJhGkIwWI1hLNKTrS5EhsyGoGorGmOyPbLwGLkaqwMc&#10;uCOG9tswQxy12wzWUZfyNYqoBKWkzKRyVdeCnZN2KeBX0ekHLX8QoYLbsWuuQ0MKyeTZY4rPxmMI&#10;krLQ3PSCdJtSOQokK4XvcgDnjNT/Rryf6aksSnAAISxEJSdNR6jKi6gacUaNPi580JCycNgdy4fX&#10;bmLQL+Ml9cIJ8bDJTJkDGXFJKU2uz4WdRom2P/WmalJRdaFSWRtkmt8DajVmY+wrLiVtIKkCLRJh&#10;oZIVM0knJ5C0q9sMSUm7wVBNRGJ2WBkFu0CUn6u/Yk/A7RanKl6d8BVgckuWSAJ7GQYQ6UREZ9Rq&#10;RkudmUKVTXjPkhAmKYjPA1Xa5IYvg39fuyWsqUg43uAJkDIdUO03MG2MRc03GjkwQcBbLHFvEqsH&#10;DKN9K02YHZozOtenO8Xg9cJBZnLBxZ+RmhFOMMPG5pz+kzvW+IMMhwQArC13ibK6owkBegxTtzBv&#10;vHJskjuUV6t80cJ+jNGnCoyNkPlE0PudpTKcEz8mbpP4h+fmZKXgq2QUGpxMEpyhQUwe7BsZ6ysh&#10;A/GJIQQGX7OLwmmPSfpE2R2nVt7eW7SULGDmJ/o87fKN09D2pf4uKRGjHUNQTStU1XqKLpJO3krs&#10;bAzFyrrMmC1nxFuaqHT2yv8YPzqDjDHf2N3yyOi+q1BWBLL3ImUimG7zpVn3YU24KjZFFSrxEbSh&#10;ZpfTT57P75iWCT2G4kklOZqE2q/sVUbG1auD2+k6c76aV9yXvH6Fe7Eu1Mg6xMD0kJd6VnXv5Jbx&#10;Bhf5i8zUQtBUl5NilHJw+7KUzKOEb0IYzH/hJmyob+VLpBJcHq9RYgHCFp3MPHTCw25yozLUqPhl&#10;EIjwTIVv5mMJWRm9YAy1L6W91DbykbzA773qrSMDbjeL62Xo/AXezFyDe8nKzAUVre4DBK4Vg0PK&#10;vdOqQgeKxq1ofjM1mS9MDIJl7em5fvvWtVvo2noTr2u3roN0hSETdMJoe3Pw2EGg1kOwDoYh0xl0&#10;wfnk6JkjB08CuH508OyB8z1nyp3i8iaEG/Vyu1Bs5A9f/fgvz/zmzMCF8wMXDt4+dm22Z+/1g29/&#10;+Tr1v/nRzW/AuwK1/vjTl99+/+nvgVo/ffD4+c79R1s7DzbXtuERU52sTIzPjMGZCc1vgFrrbH7D&#10;FYHeaUwHKNJzqGmRS0KwTIVohgTXaoJKgDNEvMaE5jniwSqFuW4xpiiNXYAaHGBn/xhSR/01YVRT&#10;o2Q43Tc1tK5hYfsuNGXwbM42kWdSboqCkswYj10ewcWVRmdZwarlvsBlxqWq6WVgb12qaTPjWypq&#10;FxcBSl0iaqVtCyyrECy+EgDjnUCztFsiixmoFTAGrJ1pRqlkZXckm+Oky6VY1+dkRTIPTd0zLYwB&#10;XAGCTcaCp51uQGzcpIcTEmYyH8YLJbJmwERsquBTyl7DCV6wi3fVk8eCYZDFflGBKbU0Bb1AL8m+&#10;yMrkbHSIukXE2QlWQnBurImgY0BP1CeG3bfWSQVXn2ZCbRHfkQMwfPWk8STI/jGAqHTqdPrVRPQQ&#10;6cjuWUJU5tSC+UB8r/YSqvaUfJx4FQ0i0zTyTeU/CnGpNlViV0VRolWpbqdilqPBU/KZGFSnJA0L&#10;oCWEZgGtz9lQ2ZfsGab2PELaQOBhd0QMyRJKErNEsBzMVTISEAY7LNDiIbHpJJC5U2dQotOxuyAI&#10;xAq4hqIgQ62CoK7e5qiKuqQm2b1wcfmkYYmZzRsT7toXxHkHBnDvYFqvcFKvekAuoycVlQYhkM7y&#10;Bb71FsNYauhLIO4Vfeo8qM8c3zNJBs8YKKfQwZIlx5wGDpEVNDDlKX2dy2ZsxMrOserWS+BqspR0&#10;VjKSEQtqyyVuVSw1YUDDEEfxmTsEmJvig0eZbBO2kMzhnrool6Suey1KIYyVDOM0+v4LefIjnN3E&#10;jlkVrcfARUIvhQhUO9sDw49ARWPxnHYMih/VgMdJXzxFsO1C1YnnKHStUO/Uqs1ytVUGGCvXp2er&#10;NC6aKA7mpvqnK8ONziRQK0yDG918a74AyAoHpuWNxvJmE91u0HMVpkpzKHNVg9aV7Q5Y1u0Hy5Dr&#10;7EIh/Hjt8YsdaIOfvHrw6MX9e4821+4uzG+0qvPTU83cyPSdkWLPaOF2vtgzW+qfrQ1Wm2OVOryO&#10;rgyMnBgeOXHz1vv//F/8J3/nP3jv//n/+gdArQODZ4cHz46NXATLCrw6mb85NXWnXB4FapWqowwT&#10;pjn6MJXwml9skmhtlWrNmWa7XJzN4TWWH4CvEupUx6aG6ou1rb3NR6poffLmMejW3ac7i3cXq4ul&#10;0fLwcKF/AK1xxu8MoKh16Mat/qt9I7cnigDzlAcD4QPnV+FdpbpWB2QCnNSgCsQy8jNqFYh1W8JI&#10;NEg7Jx6GWJf/yJpAusVIxJUwKhhLGJ8CzQpVEh+a7ZGFoxFjFL5KXBT1nCtAUCpEFMmGIANzm1K9&#10;zIrWASszIKw1VR8IvdnQ2nysp03iuEQAWuW+TnQNA0lLmhmRu/2jyz7lG4wIz3yI2SctBBIXVtw5&#10;pkzEAkutIkAMs2uBjaDCoubQKCKoKjdxkTmZyjoY1+p70lNmHlwHjvcTMb7t4khFhgwIGJ6KpiC2&#10;10phKgc1hOblSCRCC4el5zpJJYYM5IzYjZQkuF1FD2fxtBuq+wozIa04o6CwNhHyD4mvYlOPmKEs&#10;02QJh1vi6BJohpIYZ5wV5KkoiHXrTvk8k0sXdSnJIo9jaB2JBqJHeUQ7SZF5F9OcCXFt9IDBrsLL&#10;9722Ky++AZvnJjE2TNbEk4hDd9DtLtws12R+wH6pXhPjKh4pWgpZzhoS0AT7w10PjyHx2Lwcgy7P&#10;jfheKMUUa0pVuO9xEG5piHhHxLSbkFfKgKCUx+R+aLsjSve57nRRMvtxwbYKswNOCPwnvMQPYhub&#10;6OvDGeiElN2etOcTzGTZQ2vsM7TDp0+AJc5YwRXqQn0OFl2Ll7Mog4Cc91p7u1XuGDfktnBrmBhy&#10;ibgdniy5V3kIMZXkPwKunPamgHQEV5naMkcPhZDUivuVQbff6SMHapVPkuTB/oi4d/gXFlK+wzG6&#10;ktOPS0/4dwgoEolcm9wV2ZcLh/JhndnJlBTOJrh+h+kGzi4+lB2cODGkzJGlwhS9I0XipFJ6zmIM&#10;kaUS8heck5bN1Jb0Hdx/OCctrfeNYA7FaRFrPcLL0IpfwX55cTnfx71RNxrXkmFy4nlV+TrLZqUu&#10;eVeBOv9S6RLiVRd0GAb7aMwrrVqZxRGWBINrOcsFKOildowBhgqMLatWUoa5hgzBKu3i1lYhqPb+&#10;gIDEuXiFSVGujGAmyp0iNcDxwbNAthr0GYqoRhp+/SMnhm6cPcZpxqFtikoW/OirlpaBRbY273Sg&#10;KIEby6EBVgH2qm1keOEd05yplcC1oq51ojABhXDf0MCtXrS+uXmnvxdfjVppyHTu5KlzJ4+fOXb0&#10;1BF8PXbmKFDrgaMfvX/otx8d/eDgqQOfXDh0deDSbGNybgVd2nO3R6/eHrv+0cWPLo9c6653S53Z&#10;T3pOHRw+fe/F3e9+JmpFXSuchMG1/vlf/gzs+odfvyXX+t2nX339/PWbh+Ba7+1v3tvf2rqH2rdO&#10;oTJRqOQrrdJsYxavcqticzU2TIrsEkfGlLvha5b40MTD1oodG21Ok7unIIApFofZylhhGVJtntEY&#10;llWKqmHQq7jaZsUMpFc2N9m3xjWD78iJGVoHaiWSTKJisrUZOWcqjphFsTreTwVl6EbJkZq5bS2w&#10;KY5UrozeXSXr0N01jxaQGpQ65tdvCE3FuBKgWmcKaCqLJgueqbGl7FfAkAphfLOy8h7MhGabDTgY&#10;AbXafdeMpRAO/YrkkySuFo67cvo1hwu6lnhaVYj+DbXEdCEOrpXuxDigLIjt8EQbIW5tzjeEb5UR&#10;lGnDNArL+lziZDNvvnLhdYmB1bhWyJm2xvjRxZBGQVp1wjAqScdsEGKUQoMGwqSzhGYDsupfCL0S&#10;7Uls7G65dmYS1Y7pElkNy4mhHTVgE8NuYyQiN2t35TwsxylBRL0zMbT60XwjJhOvBT2IFrABYWIJ&#10;pct7Wr/ntCPp93bisiWpFMJR0+u7Y48izirBPJsG45dMFgi12mXXYDia6Gr2+zdgNWUCBvmuBlwK&#10;WwpxQ8xAlsM2tkKzHGG3iqVPkjIRQpWouOCn0FmbFcUcB0sUqIa35ECGY3RO0yLp4jZJ2JCxtb4u&#10;LzyKmcMzhtkjSSAIpzn+0eGKzzxhbP+JKQC/0whTcyy8rA1QxWSqOJDlptYEhmgn6Na3XXBiZ3EC&#10;zMpnuYczrtXdtJeDxRh+6tsMiUEwG4SIObH9ckQDVvEpp2tNkR4MtJfwI9MAlZsau5mpNkzZtfR4&#10;Vst7ciO4I6xoMlMkotWboJU58kxWbPoOirCRj/PrdkARBfG2j2KYTEhNKsdLUit80ssrGCxfA7oX&#10;CIPBtQKvTlcKM9UpfJ2tTU3NjBdmIQ8emJzur7cn23PoH5NvodXN4jQrWler7nMDA2Eg1ey1hBrX&#10;zRYgK/rc7MCHaX/97qO1B0/WHj3ffvLyHiDrw6c7O3trS9udzlq91CmMlgYGCrcGJ6/nirdnKwON&#10;5li9PVZrjdSaw9Ozt8Ymzo6MnszlL/b1HfmLv/hf/fa3/6j3zomBgTMDfadGRy/lxq9NFXqmi73F&#10;Yl+1Oo5yVmTGUJ4PlrUD1Nqttsi11mrQBteny7XibHmyUBzNF0bG8oNQ+Q5PDEyWc0tbaHizs/ea&#10;ROvTz588fHl/6/Fmc6M12ZgYmh0YmujpH70JebAha8/g9SEYCOcHUfGLctZ6p4qXu26wye0cxG8I&#10;iJnyR2gC9tUBpQTDTDA7rrUqWFEyvxEHwpjVPsMMOxRqm5IFNFV0vgy4wshABIt5IQEY4hNGezgq&#10;O6DQT8uSUVYrGcbIc8sEkTuCyCZUzpkufVQGULNIHJGk44q8KUokBE2OMm4tKGkGg0jjHEECFZoq&#10;92/RnXvAmtEicafjZNDIrh5M2MtMKKBX0F9ZHaAvnO/0xDY8VpirVpMEjTwf1feSueWKs4NIemVh&#10;riNUt6jRU4N8jjiEsJnFVYtlQmsWXo4agSr4Nq0qAxLlK7Fbqjg887kViSqGFtgV9RHyYVJLUh6H&#10;aQJJrKkvZXFmouwcnlKKKccBtfkRQOW2w9yiyxZ414zwFbsDTPIjOJiSKwfGEDsHByn7fxrOmRU0&#10;v5opvX2eanekm0KXJnGSCZ3qlhHY4GUDWE0S3iNzREt4EmECqEVwuss8Jjc0xfc48to2MbxxQsDI&#10;OBkS2ph7AjlG2uY/eY1WmjARIOMrcacBTXX51ohaPhCUqSAHT5VTXUQoDQis2UOaOxpuuzTDilbn&#10;DQmAhRUla1f6RsDPlDLvuE8jY8utnfEEVtrFbklq78RJKLspFdaa8jWO8rwVE6X2vGkO+xwwgLbt&#10;0YRUBymRXZpypl9spMfz0V9VA6+VaxyujFIS6ovUNdDV7WNIGuSk/L2N5az5VNpFciHJ2hlAJ1ND&#10;bzI4JWa0VfsNqGxXXhO5YhfJsIE9sxTC9hB2uDVIc1pWyWJsXEgNJyW/VmsFTIqQklGrGFdOA08Y&#10;sYvU6mfL2W/WX0mGi2NH+tXmZMScWt38q06V/X7MM2tF85j497TqaWbGUmrXACsb5aGOpRfWnuE1&#10;YMGLEab5diuZnS+wr5sHwZwn0Z2YRm9BSkqqX3dqTay0VDjYaTfGmUCugjc7ORV18kqaRCDkmBb3&#10;SCPGXdQpLY6SdlGlZqSfV6mw75FvvQdHqQcmwjwUyIY3FfuJJGRPBFk0IWI0+mJpK/7LUYQTGbzp&#10;SivgKWapmpsjEPdG56EYBIBS5gQVcUnaLYOo1J4QOmHKg2EgXK+UmzX0vwHXWiyhEfz44OhQ72B/&#10;T38vFMI3e24Rtd68fvHaZemEL128AlOm00dOHvnk5CeHTxw6ePzg+4fef//Q7z468uGBkx8ePPPR&#10;+VunC5XR7nJttpG/NXz5ysCFAxcPDpfGlndXctX8x7dPXJ3thc8iUOvPkATLkEk64Z/+SJHwNz/9&#10;/Pvvvn/z9Tcv33y+T64VccveJujWlS10RChOVSbLrdnpWnEaXe6aJTzZWf6DNRU6OK9QhdAKnp2D&#10;yHZ+syDUKkY0SL6KQaC0S8Y1iGnDAjoqzEnFeQCTxMl4OMhSE0L894iKGYQHBhb2CUpWFJpDcdfu&#10;WSsqSi+Y1XdIO8JDWq6u4Pm1Obey2loE10hwFzrZ1JdVMblQgCouXUppGa/JVX8FcpSEmCiP/Jl8&#10;eeltJD8jE4GkW9m7VVzrTAOlw+xfSrUwcZqateh6bFBk4rHeQdAqByZ6Bct9V911CIKtRRZcJp6E&#10;bzCQIbyXVM7aRGy9yAJXUK/EUSLo3H3Ug0tZL8toySUSrgjkUBtNPi2YTFYkE6tIeKaKXlsx6bJD&#10;fYrbY/7QhUOAKHyci/Y002iwAc4Q+tgsnZB4Qop1jaVR3QqjJl5yl6dErKVToiOuGULZx/ve2+2J&#10;clBNLBOhFvEK/VL5YMoRA4sfpb7GsJBx5VmFjTBuKnXOhlv+pa6UhCe3dV0Rzt/lxExUiHc19Wr8&#10;id9beYtxoJEPGttEXxmmPSLDoYQNJ7EqSFWZLNcouh8xt2Ee36BXvw99srvOeGDZM1b15RLB8oDK&#10;6KBChmgZP+KSaQ2dmrV68M0Dm/gVdl0z1Pe/pCsSY5xkvRx8SZ0TFjVpzEUuHaysCNbo85SZMwnB&#10;uv0P0TuJ6OgkJJmKnvp6PPCuOaB0PjI7prlWXZdUNGoGmMIyVe3asFQxhLcbP8aUrzUiFVPEmJKH&#10;1dYMZsb2J6ICxBLgOMoFtI0zFYwG+OShdGIKfzns9Ddm7Iiv1vOIdELFlGVaYdjgzOs7xiQiu9Qo&#10;RU4qQg5uJ2gs4UBH1WhCraqBBBGnUIYFe4uQhqLAjPgKaIrC4GanViwXUKuJclZVtI6PTw5MTA1C&#10;GzxbHW3PT7e6U7UWfIOL1AYvl5fWanBgArmKQtbOUpkvVbSubHVWd7rru3Nb9+mLcP/xxoMnG3vP&#10;th6/2H7y6v7jF/fvP9nauL+0AOvg5fJ0Kz88MwCudax4a6Y6UG4MNTvjrW4OXyv1gamZG+MT50ZG&#10;TxQKl4pT169c+d3li3995/bRoUFYMZ0dHbk0MX6tULgN4DpVuFOr5jqd2QUU9oNoxb612GjP11ud&#10;agPYElnSCnq0ThSmcxOTI6MTA/3DoE/7c5D4zlc2Hm48eHEf7sGP3zxGzxv0aF17uFJamB0uDfUV&#10;evrGbtwZvHpn8FovFcI3B8fuoKI1NzUyUy2CYpUPE3TRRD5Ne+KzKwN2VwZPbvXJKEcBLjCtHvyI&#10;dQK+ZvyqbJloBgNyj3WqZtgWRaEzImfYZAsQAF0U0DrOtnmmKSN8tN4f4bLMe1hPyP+iH0/E5QoT&#10;Qw/s2JoUiqZ61NDKpsshuFvgcP6E/pPTWFkeyRBEMyqyFCvFx6cKKaMHhlSm1IsuA8NkLWHtEOYK&#10;PbwhOX9Y9cdF54jT0Fd88pI7SYRBpRzOzEDiJSErPcwFDCw0IPvKEDyOE/SFUZAPGxGeCwhV5WjM&#10;IGJc9rwMkWmt6djRmjqpLVhzjvPUyXMDYWxHWMJg2vDMjDEWNeAlLkf6Zwo04g3JaojLWSBNI6nm&#10;WLZBciMfBZHBaSQqSajYzsMxXHDlCbOrMIW2yXMY/5I1EpPDa3EHWnX0eQf7SVKo/ALrXbeiyaqA&#10;GYJvTidmKLS9iJuSHNRdxFS3bLgoUM3t0e+x/NiKaI6MpKqqCLXnUwg+FU+LONKmSkyVqGz/r38f&#10;cFpASyCNUbXAg3Z+1yj6kmFQBATu9pJZg5Dkw2wpKYn36FrELVFudm9RKzGtLPrSEMWRdXWclrqJ&#10;zjUIOupaYhBcU53s7oxvMfMNYg0UTXVima/Kfce0p5OtzjV4ysl0kD5MoqldQklvAltYZavD+NM5&#10;L+dJ8U5JeSkHTWclYjYpjYXwec56s28fQiCWVXvVWIVkaEROUqWeWCNuEhNkOxXa7NmuVFd4vxl5&#10;ujwn9AXROYnpDAMk611xKACbAKKiOk2we0V7OokqZ85CC5Cr27/0E1YpM3cn5oUYsmpdEy2EQbGu&#10;UfS1+wuoFEIpJPNg2hA4gJmznZPd5nvVHtZXzcSBUwZKFTG7keU7eO8E+J3X8/fKbrg4n3koe785&#10;QaC7yZXFzZaCGnKtEHdIVx95GeQsTMzgVLHJMPBLnbct0s60A1oabrHDj/OVZtjVO4kCGJ6eqWzF&#10;Nog2UT3BkbEPKPXAUrp6ZPhKLgPZv6N0RWJgkkOqpratNKXLiTnntNEmEJyhxcxI0zuL4VwSDoL3&#10;u3ErXkStqGudmRpXXWvfYD+Aa+9gn4Hr5etXLgm14hsA1+NnTh46dvjIKQDXwx8e/vDQsY8Pnzj4&#10;8bGPDpz48Mj5QycuHxmd6msvovdBvm/02oXbp35z+jeXhi9Xl+q9xb6Tg+ea293Pvnnz/S/s2voz&#10;Grf+8TvgVYmEf/gVXOvPX/7ww+dffY2WrXtPjFofru882FjbRnHmLLhWKIQLyOnXS3jBRpimCex8&#10;a4dq7od6mjAXYJYCX/1w1LQk+LRWVANuaYMpFg6jgS4ibQXGNq5XKV8YPTDOd6jvMDsjUYFugicL&#10;KKQ/Scb4DtGqBjwqlPW/J9yEA1Lxa3FoEOPRvdKqSVJu7nMT3KxasCIOV2VsCIllmqtKXfsDLy61&#10;BR6tmaWHEQXArAYFWcgWNhDwRq0s/1oFfJXb0XvgV4HNzO2q1NMtgNiQx9ZEwKiVNgBtu9yidxHV&#10;xqqIFSs7Zz8k2QXTTNhotjYPX04qhEHitYCO1CnU5abpG5ZW4mV2FAgHHyRJrc8BlC+xJUGXCD3D&#10;J1dy+gqN1029+j3C63MgjeWgFb1PBFNZ3un54amgDUvCFdHuRqoGzBp9+gkDtWoopFsQ4DRw5eCk&#10;rxkOlCJfpKVSCPRtWgSJQ6rZzKHfKSyHpRttl+QKy6njWmrTjMxw0CBXTGOaedklBy2pqusMCmIQ&#10;cKjQ98pT21yroSCOyY/QLNe/kxOwxJckrTnPTEwrG2F7MpFClDMT8w7ImHLDwokxvuFmTfdCjiFR&#10;GbvLJCyqrlOwbiawN6RXqaoHwedvabvwZywqv8G/15/4IHSuIShTna2p3TRiTEcBwtkRysNLGByX&#10;uUoVwNqq5qdNnqm0cYIzmcJ7fyQg5IAIHIq85bUbxOL4rkBTZRdzYH4Pn44IGpjwDjDMHV/qvkSl&#10;mjYhflAwgdFjHYiGXUpCxlWSVIlrtWjKIamGVMKbMPfiVZsahbwQp6TkHB8YTgZja5NPHa3qDVl5&#10;DmxGr4w+/EiVERc6tQOHuB15bDjTrJhDAiR1aFgFxhBYRW8bvFCe0YCBO0TCYlnhhVtuzIBonZxB&#10;O9Px0cnBofGeXOHObGUERGuzW2i0TbTOzC2XIQxe3WwubzSXNhpAqvABbi+XYRqMNjYbdxcgDIYD&#10;07391QdP1vefbe0/20a3G0BWeMrvP7+7/WBlFe7B643SXGGiOjRWGsiV+/Kl25XmUK090pob6y5M&#10;NNojM+Vb4/mzQK25ifNTU1cKhWt9vcf77xzruwPN8AVUtOZy16anwbL2Tk31zcwMNhqTzdY08CpV&#10;LYtNWAcDsjaFWiv12QJazhZGRyaGxvOjY7nBodHegZFeKH86G52tx9sPXj18/OkjQFaUtm4/2V7a&#10;mSs0J0ZLI0OFO+BaB8du9w5d7xu5Bbp1YLRnqoQGrdMYseYcBrCGAXSrW3OqGnl3X2DsKLbTVWrk&#10;OS2O5fSQKFeBIINmxmpgC2W1JY8WMQDs5O6qMyYgDEj8ewfEARoFRUj+8HMhbidK4R0HeEAwpBOz&#10;iM4yQiMZAy2nPAznBBvEVtF3l0gj0vmy0hHZJVmaJq3CozBTdUBGzlBRlENeAzDn8k2UGfkQem3C&#10;g02Ak5maKHf027BqrId30yAWT5JUWcOFgFg2eWsakM94DBfXuPkN8ks4MoZIQRWla9lzQdcVdY+W&#10;OypUBWnAdwqyugEP6UqKrjXsJtziEzX4xh5e1/wqjKHsGBu6GDPE2xJNwUAzaDpDDlmniCTBHVzb&#10;3jSviAFUpBL8hmNx3xonJnwagjFGfRpM+Q8J7Ys8NPLRiCWNLq9at0Mkp9S/hjfR7oiwUKwmtxTm&#10;F0JLLDrR0AU2SM5ceD5TCCA9MzMsqrFP1CWpfp5D0vcqbedERpDwBvZiWXkaHk8PsrN+cckE0krn&#10;6cz9e5+nRlseOZb7ukA0RApBXQaui4pB0sXc2F1HavCAKSpu1vXhGtsozdV9VwLCLLeLvcO3md8E&#10;ZlAuSYoVrinfIP/J6lxrKHRpqvKVNgHyTsw3/RjNY7328YlOgpjSf5fASaQNwbbyDk47cjK44Nz3&#10;xRu+ZcaCrAb5/FyrNpwU8IilHUllKVlBqbcmVsewBbT3BI0brxH/Zc8wnjmXv3x6E7tolW+ISPlL&#10;FQfp0YZLA0aVqshyXI658ZVyELJs0B0R8OOjXB/nulkbCEmZrDmgN/MRHBPAePJteT8TZ37UOhay&#10;eNXQS7CNEZ0JWKWkOeX4tJX+Vg0UZH0kUBH8sA2ouHt4KnIw7Vwg8BmVGt4YvQ2a+fSK5kYko7Wg&#10;2ZWdkcEBnw5KRoBVxgarvcU5C0VfjhmUyzMiTZJjdQjjcMl12c2HDZjV81ZktWjYxHjH5qwR4JVC&#10;AFxp1wFcuWpSYi5Kn0jXM3628i5axGt38v21H3Ik08Xr+uO0DG09oD1f5488pieGmXycJC680qpD&#10;HoyvYFxr7UCtxdkiFMIDI4MQCcNDGF9v9d4G1wqkev7KxQtXL5+9dO7C5QsXrlw8cfYk6FbohI+c&#10;BHz95OCxA+8f/M37n/zmk3MHPzl3oC93q7NUbc2XBsZunLp6+Den/vJc35naYnV2bnZ2sXzv5cPP&#10;v/8cXCu6tv6MWlagVroxobr1h1//+B1R64+ff/3tq8++fAzUiuhl9yHo1u3N3bV6tzJRGgNkLdam&#10;Z+uzM41SrYPS1pY2duoZHbwhVAPGqXVRpU9tBZNcb9t6qxROTw3GopqlEodyvnnGJl4a3CahhM0a&#10;/GJN2dsmHRZgMsg3dFI1pdrSRCdVYsgMZzrYNnAg3crWqUSwGUxVfw3WsvINMlu1aTAJHndtjTDe&#10;/UHUD0VYt7McnkSOzw1MCCEhMpVLsJ13rQGWDJMweD61wDGpZnzrd75nyErUmnyYzK/Kh0k+wPPz&#10;wKsGrp0lhAsoPmRRqzu1oiMOvpr2DHUxJLhENVQLy1AHbTlQSgtMixpXOHUakQZONoapIKECCym7&#10;HDEJEW/gO+nwhIicLJaLMIkqRTYC3VkzbKmw/xdAMeNafZsTrmDDGPzoxJiikLe1oEpjWFNKWlXN&#10;eQnddRsCrLJXb/weHCzchrEZkajEe9QXlLRnyIPljoUhAnS3PDjjkMUq882CXrLnUqdTHEctWNXG&#10;Rm15CVw9BZMYHb9BxSZzIeoQI04yBOhCuWwsxBMAOGRqEHPFbCp0RBkt6ayM9lkhdhwns8iybZcn&#10;rvFt2hO1v8sgV5IkVktaaC0C1r1/7BQi7Krr9chgiCw5CEpWK8ET1+Jh95t14oCkdPRZxqbZVP4y&#10;kjdcZroWaiHCC0rJ15DU0reJGDiqvbWA3UGXGQdx+Mz68/3OdamuQyWpstHjHhqpUG6jvnY/kBKU&#10;jfP0xhG5RmzEjDz4o2XAfr92HH81fepMsPxglKT0rmSVl1CBNimX2CWLZuenVcZAiYgf7dj1GILY&#10;ZELhgp8EeHgYSDhkcbRhekR95ynpZB2jPssBn4sk9Xyig4JDf8sdXc6Kf2nQN6hWQ75wDq1EG2g3&#10;CsIQStdmt4YerSBa8zNjE1PDo/neicKtSn2s2Zmswzq4TROm+eUSKFY6MG00FjcanZVyc7HUWJwF&#10;cO2sVIFaQbFCGHzv0fre0839Z5tPXu5CGPzs9cPnn+7DOvjBk+2thysrO3PN5XKhMTo80zMyfXuq&#10;2ldqDja6Y+35XHd+vN0dqdTvTE1fzhcu5icvAbVO5C+NjJy9cePAzZsH+3pPDA2dHxm5PDZ2pTg9&#10;MDMzjAatpdJYsznVRuuubhnAFah1bgFehZVmGy90u5menBoHTB0aHxrJjQ6N9OfyMBAeLLeKy3cX&#10;d5/dBWpFReujT/fvv7i/vrfeWqtPN/O52aGh/J2RfO9ovg/AdWD0FtybBsfvoA8Q2gIZrwL2A/+D&#10;r3bNKlVkIcS1StyJWNYWBmxgHCMmdo4dIIxdcb/w/JbEl3Gw/EgZF0p8yPvu0DkjSTAlTFcKEiBw&#10;wTQjUsVMQDBk7SIOBXpTEAWMGeNU++so+GNq36G/g2aBE8kRE8LEb4zuhK/cDjFglYkUvlniXisP&#10;TSM4NDdqtbL0bfCnim6jHaxNgzcGPXKtdGyqGW6hndFIjAD9h2B8LXKS09jJIOspgnzjcpPXOtWY&#10;DpFNREhUQvGCsDoZVCvwBfPES/gNqTRLwFu2SaFiiLrc4NBUnifcHsjctDMhHAWxjOGs4DDL4a3A&#10;oyosR3Gg2U6Vwq7Dk0kq39CSRWpAY+KTxE0EklSOLBx6lU0w2egrMu3s22dgyZHEYoeEEl81PXCN&#10;GBNOAzqQ6w0KqWVgEyCWlZlWQipFQqbL2QeNCQ/irAfukUA+J4b4IqFWvVkFFN4VmTRx2aGyLcmt&#10;VFuooL4tqVhbK/qds8XEfiQF6OOFm+5ZFEDXO7A/TpjH4bKhC4da4C1zYeW5KTWJBzGxis2KlF4h&#10;9NLFqncUJ0B4pLlnjz6FxzSz50SPTk9CYtVS+uU1uwbMqVOVtoXvIXLgmAQCNKyVljjgjaeNKXfz&#10;MJz89A12hxLOGSZARcdJRGrO1qs1yzrZ1Zae+fC1sgbYXLSQnmeCZeSWVUsnrMyC5jCJ3KjXtf+8&#10;qxKUwfGNZgJFRZjEw9IKEc3KpV9MdVTiiPoW1NRkls0hFgvrYvDET8E3F0gGcQ2S/TQU5SD2z0ZN&#10;Qq1J1ypzRNHCPispTkWBOgPoOSzak0hJVvlKmQlyJ92mjMo5ewVZbQjnLDMzXFoOAVaddtdD30lD&#10;jEwI0b3EJJ9RqbmVTeGmIwwTameiNTpZCJMHao1DEbjSk0kb9Ryd0rg8vd7RZL7J3jMMcbWfUNhl&#10;Tw1HvMzWhZs392GXSGTJBcNmZuqVAjCXg5dzc14dzhogYsF/UdSAEbBzJHYSqJSZN6dLkzdG7diS&#10;nKTkhbd0xpBJyKotl2yHwjaep+Gr7yx+6QQHnhSYCfDjwEQtNcrlZnUWRa1lEq2gWyeK+bH8+NDY&#10;MBhXwFc4Cd/u67l+6waIVlS3Ar5eunoJ36PA9fiZ40dOfvLJiUNgXA8cQRec3xw4/uHRc4cPnv3w&#10;5tCV1mK1MV8emOg5c+vEpf5z+Upubr1bX6qVFsurexvPv3z21Y9f/PCHr4Faf/7jtyBa+frzj7+A&#10;ff3l99//+NlX3740at19iMw7UStKW9tLTVQSTVYmZ+qQB6PtTQ2QlY9vqujBW7i8CzjN7Vv5JIoh&#10;UtJBQWNQF85BOCVB+xg349XcU3TNWUdRJ0lHAwrSQpqxwfQolibVZ72hyzCFniT9VbRPQk68GuFV&#10;Ks1z9I6AGYSQUWsikyQzDssoKhlNNRmUGRW7qlRdW6EZDlqRrrrq4KrIn9QgTXzV2MYCT75BMk87&#10;71InzBpXevGCXCVIkU2vJL00bXoP5CSEwe5QajEwCjjNGYIYdBWr+ENVn8LrKXGqALFAoYK1YTvs&#10;gQCbStpWzCG+J3Bdxn/xzS7VdZsWuxMBC1VaTZyDWo8S+Hk9q2aStbUAKhX2XyVWebdY1J/VMLep&#10;HqQu9rWbrrTEzJ9p7RlQ8a7bjwf9jjxp3EMFnwLcRb63E31Q3UNVeYJk9ouhxAiKi8b7gy8V72om&#10;NrM1cqmtcFoIfTlRwp+JQmt7dulOi/yELdOqGsDIaCrVAHA3jDZNbicrPpOJECc/5P9kOpREsRvb&#10;iHkW0crTFqwVQS3zIW8iZA6R7wlBGn80j23bXs9OzVTKg41avbTc0MWmtUkqw5wKRtKScg9mNomj&#10;ObLGxwJpD2aWuTHEDUWxNPTGrkFNu7usPKK0Dp2k4YNEw+KlYn2FuFlnd4KwDWEzVjvrXW0pLm5H&#10;QUwE+viRjSVY+sJwkBmsyPJG/tUCYLzUywfVGswRiIblk9iBrMfHj21vOqzEUztBS4KVpGSAtbq9&#10;ubaDAgCJ3xRIKR8foVuW6HWWV0ezj4KSsk4hK4RldKi+iz6O4pJQJkssxxgRujtFioKyTPrGwy9B&#10;HTXlU+Fisny0D+2crVPEDLCQxkaOdeQLu8RdLZS2dqrAq3iV6jPgEsfZjHQE5awoNEU5K16NucnW&#10;wlR3eXZ+pQK8ukSWlS8Ig+vzM7ACBmTtrtaWtjqgUu892th7uq1C1t1nrx88ffXg+acPn4PJfLaz&#10;/XBlabvdWatW5qeLrVyuOjBe6p1tDjXmxjrzebCsrc5wrdk/W75emL6Yy58pTF2aLACgnuvp+aSn&#10;5whefX2nRlDRmrs+OXm7OD00MztWnBmZnh2rN6fR5wYdWVHRaq61M1cH11pvVWYrxYmp8eHxwfHJ&#10;0fHJsbH86HBuEOCzs9TY2FsDUt17BXkwuNbH957fW7u/3FisTNfzE7PDg/me/rGbvUNX+4av9wyi&#10;H88dUNATxTEMFMZNymqQ1TBhQiFGzQYtYssZEJgoUPSP/YHSUwYNMh1lwGTSQGoxVgp16b6r+Mba&#10;YL6HwEBdcJiLYf6F9g8NpHjZ9FLASZB1fQdW2KTRhDyZoZANksW90oWKwNEpRddBT1HJ5wCzPZcc&#10;ikWPBAc6TsYjMNKPDIVVj6o4yaXUgmfmRoRPvASMIaP2Vdl3Hso5Gr8U3EgmIPY4taiJekUzADIa&#10;nQOGh5xSJb6qGFQUaCAdCPmtyFaFZBHwWdmBvZ1d9Yx2CDDUVIDURCp7022SZoQkRtCbCpFJGxrn&#10;KyhcwJngRwMD3FlyYnQEYJZKOI3XIk2ECFiCH1ccMMI2YhfGA3uM7Z3nFmcVb1MNmHuiRjWsQObm&#10;KkhmkrS6uc6J6NzERIlfVZYKldVEkiYG8QZMDDLtylAk3oyRt6GaQQvPWaBLvCunjeeqHFBTdxCp&#10;fwUyUx+aEJbzBEzHpdvNKecLd1MN43+Nj+gyV/qJh8SnA41D6hJIKdTdREdKOxLhO8gW+ckTkO0c&#10;/bHpHaUbqinKczC8wRsgPjSpGKlPxnbRsFeLTohRhmcmV4PBS+tR953nYOyHl8ouMFbMd3CENRSG&#10;Ls5cuCENpmhwoVrUPoh5VzyJtIJ4LbYeMBJWdoMPL8Pv7KGpXhq6ZI2kl0kaaq4aLzf8xmXJRtFc&#10;+9ZKeC1TDUuqHB+H78kLhSQ1khSewE7ykv2DbbjKp0UVitmWEEPEppEeKT7G1vI7ZH8U+euYSOQ8&#10;t0RWoEU8KuUYyIBbsyrkbFQZBB0+1G17nDXAoSzHNar3/uBiWm9WpuX9rNe26ZxgmFEp6WA6nS8X&#10;DTpK5LYJ39BOE/Y/Gm2u6IBhocDUjH0nnc3gRMBYEBRHVslxWKyL5FfFBFd6NAHiOOAIofJQXS45&#10;RsWo3jy1jScxhZICMqZiSsI3y1u0KQRFPpFnjyBNkYwBjFJyatqnyzFo9P6jExYEjdbuoYvhAtFg&#10;ZnuOA5t5ZGSEipXop9TFhh3anRxiSYAmjAopkGby29JlJSuxJarOQl6VuF5p2RgjifOQwlzjj8IW&#10;hR94MDcrrSrcg/Gars4UZqemSnhA5wFZB4YJWQdHhu4M9Pb03QF2Re9WyIMvXLkMohVq4ZPnTkEh&#10;fOjYwQNHDvz2wG9/89FfvX/4gw+OfHD8wifHLn5yqffcbGuqs1Qrt6cnK7lqt1RbqI7ODp/uO/Xb&#10;qx+ey19rbnWef/n425++gEI4+t9IISzU+tX3P37+7Xdo2foEXeXvPVzZvr+6/WBj+/7G3CoMmfKT&#10;lfxMfRqoFS8b1HOrlJrXQaMRporaENgTw5spwZ1SR0MXCbo++S25yhhblJ4cT3nrcRDrUs2ZZepR&#10;vCdqU0Gba5wVzFvPSLBDYkzev7IRdoAtbBxOTvwRx3STTlNu9nbhN6pAXN5ARcO60RPrUdVUEhE4&#10;vgdECv5PzXLc99X+O0SzEoqqVSp/XNrYkI8PSVTAVJnvEqymTq0i8Oj2RFIqWOLFBda1lprwWYlu&#10;N7oAImOgL+BSEIaC5pYEsy4WMmDVyC6AZaXsWHAFdCurKwWTgFGJS8G+usJzHpQsK1qNY40tvag8&#10;Xmy6AzkxzeKIVA3P8FeVnrLoiCWygHkCV+4gaobQ+QN5JrFYVBDX7rjgG4mHkS2gPFhCBYVETFQA&#10;tUp6yg2LO4VqZd0FR11zwjxZ7ByeiKRDzYmHNxXawwJhCrvyEzka7nDD36e7iH2KCNDjQ39ncNeA&#10;/UTCJG9tsaUMB128cCHwxKIDFqeyESNZX2NOpgCUFyDkE2TFdHcaI/HDmo6s+3Wqhu9BvoCfJZxJ&#10;cW8q1zaDoYQNHmb0K/MSckGsFgM9kJS6i0pafZxFIFxLCu/kwatcgBhXKmrEM6MUgeWsPDH5CVsn&#10;rMVATbyumhjeMN7ZIJP8vu/SM3P2O8HjeZw68ZC3VI6ZButG/sHTutR52YoFHtbXG1IKaXoR90gz&#10;xl0Vz1Hsic5hK4HNzDH2a0e3Ke/I2WLQKKVEHDOQs/ZrPRi4a/MxICLIqNWGmRhnomJIi6VO1GhL&#10;bywzGGe1SYC4PkdlbyF/kmOwk21OGVjqo4hWnImqdBSmkJMJ2BBPa0XqfEXpoI1zVIJIt5U1yIMt&#10;I1wjS2aKVWwVO7IKCxGWwDHI/od4AXEBtYJlbXRqoF7BHxYrBXRzyU+PjU0O5Aq9UzN9jfZEd34a&#10;bVrZ7Ua+wQtrVZgGoxfrInyD1+po0Npeqc6tNRbWm4ub7ZXt7ub9JRCtUAU/e8XurK8+f/zq8ycv&#10;YM/76uHd/bW13W57tVSdL+RrQ2Pl3lxloFAbqrRHmnNj7YWJ9tx4szPUaA2Uq7cAXKdnr8yWb05M&#10;XhwaOgW82tt7vPfO8YGBs0PDF3K5G4XCneL0YLkyUatP1ZrTaHID1AqwCsi6tNKdI3CFe3C1iuua&#10;nZycmRiFSeHECFDr0Pjg7cEb+dmxxY3u7uMdQFb4BgOyorR15/Hm/CbqIKbypRH0cR3M3eobRkUr&#10;6lqv9A5dQ1Gr3INzkAezEniuoZEEUg1hMEaet1JxvEIE3hEHhQgcOfKRoVfZGPqUYvxTsxyFRwRU&#10;os6otkpJ2aj4wnFY1DqHkjDi4cCltOdBBCOxosIg8+rWiDoAxWdJQhaC3qAmFJqTdZFw1BydSVd+&#10;EKXpkWTRUmLYKh5GVazp9LzQHOI7uCRgUNCsl5eApG7KTBnGWyaqiDnicrVSZNbMYFJoSsBDynZ8&#10;T3yYaGEky1yODrpMsTXDAoFnLbqgU0y4UYOjSlSCHJMkUYqGNqFIuULNFV6yFuYFZHJHDfNOju/x&#10;vUP5FBYTJnl4HW7iulysK37GYj8uf6eZBF95AoGEA41EC0pjWrFzRK1qtqmCYRjPbKF8APZLhnwW&#10;1PAgDvelYsXTivGTpo2Zt6D3YbLKRAPF5DyCNwftMM6nSPVtdKQSO2wOhsR6RSGfphmTEfAcVjsN&#10;9oAxovNU0TfUwsVep560qGLFfkgmOfyTxCOlwku3VrJBlxAmgZkmcKQJPGm5JbrWUTgB1ygHXYtf&#10;OD3SNzLy0STEgmKyI0ykQ6Xp1KEmlXMHvLPh9Z1ua4gOXNIcqJUJJhVmE3WzHD0q1blRk2jVlRoZ&#10;MkMkobjlo7LqUe9iqNaFLVX3TtQE523gWJtRGcs5LYLVgQeKYl+VpisnlRG/fkCwpFY5LzdTSQNo&#10;uyaLz3luBvnOaBjQ+mZpsYceW+vdCVP1jA2FuZ+Y1jYn06YkQubNckJZZJqfuc6vcUNA2af2GaFZ&#10;YkiWQTq/rCeySnjY+kuZCJUPsDiWiTPlHcI/2ZxqupYonI4cSsrv4A56r8jqdX0y2AqigSpCc6rD&#10;VGqrVjRuFqqLIpwW0van8AluhGYCwEgjCEwVJIs51w1VuYeXNsffqm+DWNWvAp453xc1rmEDLu5X&#10;QndtBdoHtId7+QjyeVWqxjvYYH60826QLouXC25AsCQIT0cyTngxHfaOUFnqdy5zs53ar8K5IyIT&#10;7sNO8yE7BtXDOt4DRtqeGppLsdCoCIPrOCZt6JaZ0/dMcHbAdU+OWOKhoF5HBq7i2ykvYvZhdRmL&#10;FMAVkBV0a7lRAeM6XZ7OFXLQBg8M90MMNZob6x1g49bbvXATRiOc65euXz176fyZC2fPXjyLxq1H&#10;Tx09ePTgB4c+gI3wB4c/+OgoudYj5w+ev3mqUJvowLB2rdNcrE1Uxs/2nfmrM7/5r4//s7849d/9&#10;9taxwVZ+783Db37+8qdfv1H/m+9T19bvf/n1mx9//vLb7z79/dfPXr/Zu7+/tnVvZXdva+fh1tLG&#10;wky9iJathepUsTYDQyY3A6f5otK+ztwRkSrAxsgIK7qWNdpkmFty+J1BXLFutobRg1KVwFI1muRg&#10;pC2wQ8UiIU/4s/pfrAggivFBGJCzgyvf7JejdCHPIFdJjeof+VIwb0LLYskM35q/RWwfFrD2+mGE&#10;73JOnKHjfCIa9oJZwd7FNjHAMitbW2gHgwjfIuEkACaQmV9dg70TS1DtLRygSah7fu69SgfoFJQp&#10;ns1oBEqOMbyXVM5qqbBf7ssqvMSaUiNYU3DGfpDyGpdaG0xsg1+y/w1mhglY9gX1YFk8iW/AfJLm&#10;nsPWzzYeYk050KJMPdeD2sadEHwieHN6gMMtnhDoyzJU42HdBv6vfLRdBM+0nJh6e6ZHuaxCBP6L&#10;zookqrlQ9SOibzBXvtoTgWqjZVTCq8Kx0bUVmBPe3KKd2ZDG2VCbADPHEM1m2FKIQJftiYIINePq&#10;ilkX68rGg6MkQpWoNdBdqlBl39rUqNbTSIkZOxixJNU/CoiyUYqKLek8qUyMdCBqJept12ytT5gZ&#10;FDgqbay/XRvK6OgyJahOMjk6yynCw3hCnU+b4vgTn6mud+Vp00+Yw6hsDaXqNhmzPsGryLpuw3L9&#10;nvjW6mivNF8aN01eFANii1i4b+IBI32CpcVJ0R2JqwiCk0aXzRtEZ/Exqc6NDjGtEWKqFTJL9GVl&#10;4YEMwJCSV81bYlM9XQluXbCh0MHJWrOsjPwWxDhhWzeQwNFsoeS43ClSQVzGqQ43HQ6acVKcZHuM&#10;4IJwbgz3FVhj6TrkIpLk84mtO/Q8YyKWFKu0nSIuFDCpugbKItEFATYUWZJYo3OsuDUHIn6PYlky&#10;rl2EL4gbEDXi4xBDzAN+lWaq04CsYFlhxTQ2OVyYzU1OD+cLt0vVoc58sTU31ZqfmiPLWkZTVjRi&#10;XVivA7XOr9W6aNC6zIrWOTgJb7jbzcLm/UWg0wePN9Dn5tXnj958+eTFZ/soan34dHvj3vzcerU8&#10;N15oDOWq/RPVfkDWQrW/0hpudkcbHRS1jlYbvZX67Zny1eLMpZnZa6VKzzgePX1He+8cGxo8O9B/&#10;BvLg4ZFL40CtU31gWRut6WZ7ttYo4usc0m7L7S7SjgvAq+U6xDyoQqlAgFQozORHJuDDNDySGwLp&#10;OpTrn20V1++vwIeJJkwoav300YPndzcerDSWyvny6Eihb2Syt3/sOlAriNbeYVgH3xka74UPExTU&#10;8GECzgdqpTxb+X6mSJh5Yc7bPTPT/LGcLwmGU2d25RHwDIBgHnG2OAq1D00sh55w3MFU3eqYPsnh&#10;jFsQT1NgSR2mC9goY4uC1QwqRBs9Rod0CAO8UZMkYWaZBkviCDdpvYKCU5jLpcTdRhPV3f8MpEkF&#10;i3gxgjX4cVgpUlFwIiKe2IS1HCIoFGsXBmZGYgEhdD6Y8G4oYoTvWHYBq1ItfAQneHBQ0IqNuCq9&#10;HTlXlSFDb4OKCxlSW+9qNG6w5w/lMtFGoQ2EcEhlt1xuHnOh4mDkEo5KTj/hD+RGi/zHJHAljDFK&#10;9AGDOlYZJ9OLwuGOX/HXYKq1jZAG3AQ4RLE9o2EpL1TPqdXthc8zV3oCtXC46fh3l0lb46paaGci&#10;sHtTr06ZBvTV9OVK+CRam6qwWZfpHIfKoV10gF6sBK5WtutojqGtemXYrU0GCwA5FOpXLZV0Kx3t&#10;gXwZFHk/TIk5LgQEfC6a9ZYYB48q/aBknQRRzM3cioG6Vb7e8E20mjbnHJa2WSWU3D/f5ZQUPIiK&#10;JJ7HZk5EJzsc3QLRlULU+iDeBX6jtIs6+qiQ2GmCkM0LyAmooFsYUlfs/oouU/aV1SpQKSkztmZc&#10;JefGGGysre9sStXJbTnDfloInLF4MHFNyeYdXXbtnOeTtDOTMik8mn7JxShEZPBvh2EryVnOmuWn&#10;3AwGX5Xu4fH1HrXqjXRDLAEqOeWVEDjWeRADfmEeQyBdlIpR9dhVV+T4pUJtBSRiVgWhufyVJEJp&#10;VdD4rmERsKHFrgc2kbekUo3MPQGcp3NiyOwfYZWTgxYwA8eqISJDGvGrC4izkUPXORhLmxa28Ep5&#10;LpKByh0zLPF+63ycntpvlf8W9lN5Hgp51ekkm3SsLJ1JFE4r42zdMoMQap5tD6n0Fk6bU0X5Gs5n&#10;ChwYgDlsCAyckKSXJyIx9q0RhiGLwCo8nDY2KKm9nD7QIJt39azmbYpOPFEt7Gs3YrfaiwkvVbdC&#10;JGxwhQASHycLUtfuWW9PIbE4aiWklFhRtp0HsUgNI8kLdyG0MpW4LvEWLCFWmBf9tPBf6tfqlq3w&#10;ZEKzvdpsFU6JyCiPwEaYJTyjQyBajVdR3YoXtMHnLl84c/HsuUvnz18+D53wsdNHDx0/iOpWiIQ/&#10;Pn7gk9MHD509cOrq0YnyWBfFjqvtXGn02LXD//TIP/1vjv2Lj659cnb46se95y5M9+6+3P3qpy9+&#10;/ANQ63d/IHCFIRNfbH7z8++/Adf61dNXbx4igNm8t7T9cGNnb2ttB0PRyJcn8iieKhcmSvATrmDr&#10;a8zDbQdYiQGnUwzhcko8wmypkQ7iRsXb5G+MV/FXyyQN6Q1ZlTpxbxuyRCaQkHwRVnqnOk/0oWfs&#10;ImPCcFFi4E0fJr5faWL+GPq+1A2UhFDq/iomL1BMpoU0GDY6M4JlEL4spSe9lCjChXbVPJzavtBA&#10;FxNShq+46XDMIdHq9jZZ/xtzqpKp4l/QApeoVYhJymHRrXi9V2q1ZxpgO4G4AETZ68WsIF+CUknW&#10;a1MloqwoF+RfiV4wfc1n8pI0UvZ2ItdK+yX1kw1kRaxioCW+lDBAclzCOcJOcHesEeVtEyCJZIPH&#10;yLycqVqnB/wVYGPz7q7KzQn2MNzydiPQkmuzvZe4MZEmpRYcWnOKhJ3U5xRJflkZCgJeJcTXJEhW&#10;TOLWE7+X8hasstABsaqJtEERZ3kIZh2ou+YFYsTD8kqXYPga7XeRC2BGgekHFbhzcCxGFyanl5J8&#10;ldR/SM18k8Gy/itpyjXO1GNTmC0aGS9MViwGboXyf3OhAnlISeQ5Wbl3wLwnMj1EXKqfEXLTIMum&#10;GIeiZtt5HQoPsPywebkOWQfUKvLL3/MuJ8WyTcmUFLA5Fq8RB1c5NEcV4+bfey3hzcDPWABMDoXo&#10;hc8SRR5MLeNCJE62ezjPylpo3yAXrGrD9ToPpz5nHJm+tQFAqn0yfWHhIt+jjjWyrVYaTBBUgFzN&#10;coJsYW6YUzRV3JniyFBu5GJNnshP2H7xHnmFy9Z3+eFKikY5ae5rRqcprM/8G5ixpjxbD3V3zlTQ&#10;IzKH8YpLXoN9CtFd1Di5vIp0mWufRMsItYafCgaESksSKcRXbSDVljxsW3PNGoU6M9PVIoDrTK04&#10;Vc7n0BhmZnxyZmi61A/7JVgHN4FaF4oLqxU4MAGyru0A24BZbbRhHbxSXdxoArIub7XhGwzUunFv&#10;Ud1u1u4/Xn/88i6Ewa8+28fXxy/v3X20vnZ3rrtWnumMFRoDE7X+fLW/2Bgq1gZq7dFGe7jeGmi0&#10;B6p1+D9dr9ZAtF6enr06OXV+YODw7dsf9/UeGxo4PTx8YWT08tj4tfxkz9T00Gw512jP8tWaBdG6&#10;ALp9qd2Zb7S66HZTnq1NA7Kiq+okMrmz+cnpidzU2EhucDjXPz49Vp+v7Oxv7r18gHJWyIP3QAU/&#10;3Vm5uzDTmRqbGQRkhQ/TwPjN24OXb/df7hu+OVEcAZ5HwxtaMbHnDeTBAJzSVcKkeYNhn3lCvaja&#10;SlkPxgd2aNQEoBAXUx3/S5E26KNUl4V5koygAxMqOgzCwS6msOMKvyWbtQKQsHOJyB/1OHGmw9NP&#10;HKCADV1AoWR20M8+OpxRIhxUr4iMBiusHFF5pln7RDSCLLtJs/AUcU6Es860g3BsxtFxvplm1DxX&#10;zKpScH5VqKS8PoUJ5n98XQpAY3WkJI6qLsVZwQTbbYE0GjY5U3MXyfAYGchk2LSV4B9jBYkjyKg4&#10;ONDeYv/58JKxft6UrzESXtZwuqWQ2TNTBI7dIzyN4sYlyHetChZtGBZBGWbDYa0FxVezamQttG+b&#10;7pCnGkN8QTgGqUZ6ZkSNfhEWY/wXZLyE37u1iWy3oHSN+mSRrhIcRlMNzEDmRLiZiMm0HbRGjLQP&#10;ZwWJZX6DuoONHYh1MYDYYDkZJNPFmbMlpu4v+TSp4PhgZboEBnIIxQhgKH3HS0k93gIBftZgZ6jV&#10;y8Hg04E7vhrLaXhdYcgbl1CWUIo/i5lBO9DyLniyuVuMN3mvnXQ0+81wfDwHBIlNoHE2Yt1BFkFc&#10;lxyzlbOwkRKXredVMJyBacMNK5MNO91jEEvQBRiGNcWlQYcnHlDlrH4/77haBOmDwq4MORdfrFI5&#10;hsfyxXnnbOdXmT4ICzcbgyf+2SX0mqhGrdLqc8bKEl/FxlxQWlMenPgmKFwiYS09sa+yUTC5jfto&#10;5lMZKNUaKA+l5q5y3I2adslQtZvR3YftN+ukwaXmcO2lH/cKGCIdTMrIlavRl9XWR/bdjQ66TO+q&#10;LgCngcPqXpMa5YSR1xp7ROM3Glsm3aQLyM4EARuDH5aGsSENrYPkICUcq5hT5KdSA7gcKq1Eq8o3&#10;SNfikng/wfGNhSG8WUtIdisRrHshfaYy2twQpK6yF5GQoWaFa3TFObvZEjs1ErE7yYVLMFD3zFdm&#10;BzBAwyUja2XBqPD3cRzUCfwg0MVoUCHsQMjBCT9aaSAPDj7FhQnsEBbinUgS4T1aUE70BGTyJeNH&#10;olYRpLic5IgbwjFvpOZXhYt4UeQGtLU6VuT5cJtiLKSqPWbhs4IX8tupY63q0VAa06zDk6kyky+g&#10;Lik3TJHwQP/QQE9fz42em6BbUdp69eY1iITBteIFcyag1vOXz548exwewsfPHD1+7hi41g+O/Pb9&#10;Y789dvHQaHGovQSvqeqdsRsfnv/gnx3773574eP+6cGpzvSl3I2L07e2nm189eNnKGr9A0yY/ozO&#10;Nz/+CV//9P3Pv4BrRfObz8C1fvr5/t6TzY27i1sP1oladyF/7QCyjhRHcwgkKlOTlSKAq7Jv1jfR&#10;cs8hKzWDQfDYsoHPJq8F3CZjUZETvK0OqjnT1BdHaSA6tghucDyX6J9k+xgWEuqXbGgCEMHYPgmP&#10;zQaJMtSUUIge4kf3wnR1Kz+C/W/wvSNqtdJlOa58oYizdBXhGmMshlNSzSPhsfEnGN3F9XWwqWpi&#10;Sr2qEClgKr+iVFVQyJQbaadk74QJhhdOjEpVAx+Jma1nXqKH8Ey9Vmo21RUHqBVfF+C05E42PiLw&#10;ahUSYopvMQRkEZNpELCNoAKLVynZBcUKAhaWSHRykj+TkK1RFi9SEFHjJaNaf2/FNjOdyhIRqIiD&#10;1VIx10eOLlGpHEfiH/FshogS0miFKFWPZQDtLu609cB+6cgGmUjmuYiZLnbmxHF8033pBvDu+vi+&#10;T/7RaNNNUG195hXrXIW0ssHIq/qZYNVIGEkFVs9KhMzOOlylSg0Isasw1c5a1MpmFa3WA5u5NXBl&#10;Aad+dFsgjJhVsupnG79R4kDgXykuwdd5tqez6wk2UwmnlYnhjcgIRo7kJuIetr1JcNQ3hcy5OGrX&#10;JJOv9nQ3d0pLNAw185R4SMRm5D54q+qIQ3WNxc+a38alvvV258Lt1nI1YY6nhaUIzDypzxAf2H6o&#10;RN7dKx+pOwn/JEV2M1umD1QeQGGzboEeyezm4jQVx5PcryJLPzudXFR3BE7IeDbYyBElqVuoSufZ&#10;KhpjilSlLKENFoZnYOG0vctZHdlYPMxHrGwMkGI0DNbl81MsIWYCWA3TFaRarKVcviI2hd1uK8K3&#10;MWLA49W6uCCsRDXoSanIhi9TEOYBENYgsvQzPuhlif0iy27lHkGL436wgmBG4PqDHq1cKfge0Gu2&#10;Ngv1LF7seVOGDxMVwoWZoUpttDNHorUp3+DuUglEq/HqHBq0wldvtdpdq8/DlmmztbLdhvQXLOvO&#10;3iqKWtHtZv/ZDrhWmTARsj54urX5YHFuo9ZamS22hifrA8XGYLExUG4NQx4MH6YGhMHtwUZrsFzr&#10;mS1fq9VvVqo3Ycg0Mnrsds/vbt060HPrcM/tI4Cs4xPXJwvwahooVXKgWFHO2myXKA+GvxtUwYst&#10;mAZDGFxrlmarxUpjttoo5adzeE0Ux8fyw8Pj/UO5vqnG1NxG9/6zu4Cs+0KtIF0399e7661cZWSk&#10;2D821T822T84dqtn4LK0wT1wqJqpTQGykp2uzZZRto9e19Z6KcK2sMqFoEStIRxl31QH375NiMbA&#10;OYjcM30UwY0iKt4vMxhCShHDWcApPRK6+LrgjUiAGkIaq2KXw8xRW07xMMFxSWduskIUTbB/Tg8p&#10;5LLgDdMV/4hg0a1HZNNqra9EmDh5iFTxo+Nsi/2IYIVPjK8Y/srui3QfYTwnrcQLqjRL0jsxA9y7&#10;vGBTPE3QwssxJZWwoskxa5vlyMqhRgANyAS1quR50dIzEvzK6CuWDZ2tuCnuMFyGqVhOsZqWjMgT&#10;8Ipik3jC4lj80CHGSzQm/xeX4MjexCyjYW0+BjxGYjhyujXv1KxqqHUE1Z1y26HOVtyF6uvkgaxd&#10;hYEj4beAB35PHBjdbsyFEuELy8keiWXPXN3K9PNmsaxaqgrxpRg6Ru3GJxKNq7GNPtEu06bmiNPE&#10;v9mgmBcVdqn8R/+Ge5cEpaZZaHsuu2bNClbVekPDn1T27P0t45mVWZN/skJ2VmgL0zrtKMSY2QuZ&#10;PkpAF5dvoO48iNg25TtEexJuRXkzkw64BU7NeEKmBZVamqlnqX22rePVXirwkyyaDSwprVdKSGvZ&#10;aN+Ue2zdVAHIQlY4zdhJ+zmtwlj+R5YeC0e32MDYZuA8SfUD11rmatI6snqcxBfzF3q4RHKTXt9c&#10;UAGNVsgnu37edcj2XZOWGHeHO4M82Ahd5AzH6CVQqMhkXBHTExur+CzqtFkhjPvChUbhd3qOGJab&#10;CyVgdooqafWV/NLUCjk04rEGfXGN4VVHoKwBNcDCqNFAjtGaHtw+volQY0U8kgyuNG+J+uwKjnme&#10;dhjeGrd9Mv3rVIhvgVK0jGTACzF+QEiD8AOEFeS1tDthea3Vs9ISM6x3iwc+5RXqGP5ZTM4kY9gI&#10;80eCRqRO4i4wdkUsTZ7GpGX06Er/6F7QKrI1bnTJq0IRWsHhepW+cSVR7AAxAZRWAzy2nsvlBu47&#10;wLBEgZbAP/1WvK8yPlGIQtgsUUPSP8sSD7cMjxJ9uvUmPmen9jQxiKa874nSQIRJQOWXKArdR8Fy&#10;ktVJVu2PltwvDPAYkvGYPjhRlvuG4Ep5KN1QP4lUaazWO+riRtRahcl/oTBdGB4f7h3sBVgFZMXr&#10;+u0bLGq9fOHsxXOoaD19/jTMhEG0njx74sTZ4x8d/ggewujXirrWj49/+PGpjw6fO9A/cQdca2uh&#10;1p+7dfL26WM3T58fvFJdrJXmS6eHz12eufnw9V3WtcpDWArhH4Raf/jlD2zZ+v0Pn331zYs3XzxG&#10;idPG7sLGvWWg1q37CBS7cGMamx4fRzOC0iREwvBkAlUudZUuio8DJkFkSaMUgxIfjjydx/Gzg88j&#10;NZjMMhHxNvm8KLJVGzk/K8UFBsISX6X/ZXxOFkcVi/jRyMVuMqRY5YIGrCR2LRxqLHIMVgl1i0HU&#10;MbA3Wgm9pFWTSe3YnOP5ZFSiUDGBCYtdhTyBVO0ALK5uCRizBI2qfJGCHFVpK1nZJCR2UasrNFGt&#10;qWVIPvk9gCtUlrqEtdqhqABSYfyIg5KNpbsSFb/uamMmV8W1oJgY/XPo3/Kx7AlrOXGyb1XCQKdl&#10;8apKb/kbo03yrtTxEsSryNgNcwPMGCwBgJmuJJoXgrItk9IAkbcIQCvIhFcdTsJKTuCuaDbw3nis&#10;pT/x7cHOyEljLJrJfY1LA9ZziI2ZmTyg1lcNgYA8fZJ6uczSNLoRnSh+KcsTJUs8Jlk1C2jpfaVC&#10;Ytk1k5cWCSwltieQmwCFf5Wa/QQYpunuytYm5OBux2oqUgPCpjX+UEmIuX9xi1mDDMIlWzDsYpkr&#10;dzQWGIQmGT+6YMM0r+erlOjB+up7imZ9C7KXWWjfDg0p9houA65D63tpj8xUn/cm53VSNkgOT6Fj&#10;wXjyhSN7qeD9KxuI2KCzhbBZAirdaxs8KHduxaw+S9IdL2x8xWbKK1J+NJPxaA7IUk+NEw13rTSW&#10;ZonRsMAtD0IqxqYsgULJQqfQnE/lIMoiujW3YDu4tOkEZ0v3AmTRyHLrESXI6tEWfk4ecQ79DWOc&#10;7PejwtFqyrDyAS9vCVMcDOOshWOUIHfBlIzHj0QvDlZcgYaYw+VeOnkhf9U36jcI9Okkod4q1KOS&#10;GGR1JUpe5/i06NShdAXLmsdGXBzPz+TwGp0cAqk4UwH5mbd1cKM7iVY3cytAqjVAVmDUudUa8Cq8&#10;l7prNXCtFAbvzm0/WLq7v0pt8JPNPba6uff80z2gVlgxPXpxF2gWRGtntVxbKEzW+iarvdPNwdnW&#10;ULUz2pyfaM3l2nNjre5Irdlbqt4slW80G3dqtZ6J/LmhoWODg0fv3DmMtjeDg2dG0KM1f3N6dnh6&#10;dqRcnQBkbXXKbZkw8etcrT2PLnCVSrOM0tNKQ/5SNSif8+Nqe9M/egevkfxAea60em91T/JguAc/&#10;/nT/7rOd5XuLlYUy+8dO9eWKg8MTd/pHbvSP3uofuTmS7y/MjgOy1tpl9Gjl8eGGyGAdEQlDf0fM&#10;RImSRDIiJ+1J7GG3WDyuzAIxRMuS7s6OS8NmYaFBo/Ll4VSpCYMZwioatInD1+xGo8EmG2OSmrP6&#10;0ZpY9sUxpOQElhgY4QJZU+l7pR97S1aYV1xS8Z7pU9drOXTzBOaPAtKk1ATnDLT8J8Ve+BMWILaL&#10;Rog/OY1NvDA4c9TIuFkV3Q7XnM1xAOoVYSjikF3LnJ5M0JIZtdJGWGzYqqAReM71beotHf0rgAs5&#10;oreIxOPxQox5XK33TljMoFOJAxIplrEJ3alijbJDduI1IuKmFy5B6vOphekVly4nRLzZ1fmOOKwR&#10;2CMb5ltjlaDoEcI23xRtONqjJBNlgSu8lFgu65YJxH4JYPMbnWfktvC/OCVAEc4uEVYWiyoRwHcC&#10;rpC8DRMjUgTcSViGICUwoWm8BGIp3xCCVWrDDknOqXkkwycZl+aSP3dzIeQzMWsgxySdxCC+WA0F&#10;lgDTc3a3svDbeN6ZFKLf9GY94pliENLg4KhQwsCbMNKlE74LBJOSlWKyOZo3ySOEYBxrSM8Mhepa&#10;uTFKIRzJxGCklREQ+RmJA2/LohylLFCFOY+Dw1IFYA3wPKTsgVpxQCxnXDun/TyZWGTema80t0zW&#10;0RPSPLMeMQTnznJqAO30SymEEHsIgEmzy3FNmwkjZic7eF26TaqwxWcx42B8K1U8o2rm1FKSRRk0&#10;zmHpGjjJdUwAPBADfEBg5iO/ZgF2wucEYyzdVBcTCW6DLVdDFAqzOc7aYYQkBdFZdC0pU9CzlhYH&#10;5sTbuLpV2+kUlYTB3E4NcnDCApa0PcPywXr3tqYUiepCSd76Ai2gsCMxv+KscMJsLaEWozgfXxpP&#10;gBOYEb/DHpEr6jUVNfx8uPty1Lk0igvowcN7BB0KIzdPcq5W97v2XCWYTzAVQ6H6IKNl4mrL1+1b&#10;QZUc90bMtAjenMEUdwqpiJ4aqoZL/j0ho1Nm3zGSkJKkBFkfGnHguEbmv+S1jvlp2GyNNHYVt+lS&#10;FoOxk3y8XWkVwZuDXh0cDwLeAmcitHUb5bJHA6wolaJlQorYTF7H3E4j9GJrVtsHBBUv1YYjNJvn&#10;4+5DbYTq1qnZqfzU5OjEKDyE0a/1+u3r8BBG11Y4MJ2/coEtcC5fOH3hzNFTxw6fOHwU7W/OnYAn&#10;08dHD3xw+P33j3xw+PShg6cPfHDid9cGr9TRHWWx1jtx68bYzZHSaHm+vHp3pThXuJy/WF4rv/n6&#10;xY/wEP71O7ZsJd36/TsK4a/QsvWbb19/9sXjx893tu8vb91f3dnb3Lq/ubg+X6hOjiFGKk9N12YB&#10;WWcbZdpVyH8RSxKVrsnZNIpapa/mxSZzbE5LThV3+pRC2LGi4E8oGYmY3DhKxS+CrCGfFLCKp6rZ&#10;PusigTjAljnM5r+E57D4HqKPQK0GRIa19p3VQSg1ddhMhg+0nyJ2Hlz9XTPI6mYrAizOmMgZWFRq&#10;hlqlPBVO5AWykNWOv3gPHXDY6xVZJ2JUFsGiQU6q07RbMFFrqIcXcNDFchumRORUBV/5DbW+4SRM&#10;oS//Xz1FssYzRq0sqlQVYmYpTEMm0a1sSxP2wkSzzgBJfkn5K6oH2Z1FOlhcv2QPpARNuuKdkCLQ&#10;YRiEXkcNnd0QVUbBvGYiH3J9RLCCrJJ88OlIwlo3VVQ7dbx0EhIgFIglVA7cRcNkKlR9G5yNcAmu&#10;HJ7wYlEr61d5DryLRmWCu5ELMTbzaZvINuyPY9LlSOZDuk/Oi7CSVo5eeFk/TANnI0NDXMF15kiE&#10;YJEswH2ldFZmwmo8w0PhRzgtY9oJsvLIZjKdGPMeQeSGhJwkCi0x5NQbM+3BG4GcQma8nI0AuoOu&#10;bm9xAKU3SEJuCgC8j0crmignpq5A6FSJOgHgDJtlzU51tggg2GyGFXRC+ymfxEQGACeVgRLyKZ4w&#10;HcoF6eygX54hWhUWLcfu7EXuxBUzkTqIYadHAzspFp7qAVhJoo7YlBn7UPE2xV4W3DJQ0C6sh5Oe&#10;zSJgRYvFvuPo0xjYkbQzi0pSaqNRCT6PoAeA4lfqkJ0vz0raLJZLMXoYJ1D1JNok8v3hzMmwJsr5&#10;9GB2gJsCF1b9OaBRsEIBFWM1/SZFckxFy/sHT2h1Mxd2xY9iWVsdiYTheTvbKIFoLdVnp0oF4FU1&#10;vBmHQngKfrytPEyYUM7anJ9qL87MA7KuVpdkv7S40Zpbq3dWqzBhQi3rkrTBm/cW4RR/d295d28Z&#10;PVr3nm1BHgzIipe63Wxt3l9Y3mrWFwrTzZGpev80WNbOSLUz0pgfm1+eml+a7C5A6ztYrfdUarfL&#10;lRsN6ISnrw4OHO69c2B46NRA/4nB/lMjIxdzIFqn7syWx8q1iUZrpom83hyaspbrrRkUsgK1Qh4M&#10;cylwre35JiBrscxLA9EK1DqqbjdDE+BRhxsr9e1HW/sv2fDm6WdPnrx5tPt0e2EHdsmFwcIdFrVO&#10;9AKy9g5fG8rdQcOb8cKwTJhKqBVszZOjRvcgCWuJWhlxMqAxACCzqjArppZk7TLFFcNgsp0xrvSZ&#10;aobhNDxvlgCMoI5yGSr6AgtBuSAwIVrsVts16eXIkaJGbn0HkgeCZEaQ4YekfgbqEqEg1eWg7vEI&#10;REFuLYXsoYkV4OHz1UgynS2noj6LURHeYNdTR9V4qeIaGSgrkDkt0XcnvVjfq03AxFeqgksWaEr5&#10;c2G6jtQldgr+JBq0J5NiUz4jIcSQwBK4C0SrGRgcAf+4sbNJP1hdGkK0+EaPBrIEWt0OK/1jRhk5&#10;hvb4cGlLo+vxF4zndTG4TJZLRDjUK5IFjfSTslphZCXAwL6yCDQlHvY+w/1EpUfOminZZyqb7Wot&#10;FU47QwS+PrhPA8ySCxoNzLgVCDo6sieC1SlJzBxnYjAjlxqhGms0ZHyFQxm8ifuKq5Z3kaWkcpwC&#10;taiGSUaw4kj5UitXUsTaBhm2anPj6GWkd6oH1p3VDGHCRYjLcFeziCfmHjyGWJ54/ETZMulfrM90&#10;eMSDKEHAH3EJuFi8jPT0Tg6U98kADxTuYmGCiLZZVzCcHg0pzHlKRp4YRqNWa4+FW9wWNTQvQbSm&#10;3mMiyTH+LBGn7hfThgJaKUWRx8EkJFqGWTDRLD/ONKAQMqQumEImYP3Ic17G2RCBZP7GuR6PA+33&#10;ZF3mEctYHcX9yqdoGD03vJ/oOMTVfKyoSlwzgbyllc+Rt1KmyWBYDsO2BWI/D3zl9KDBBCzipb7G&#10;yYTWYNm1Bphm2lJcHu90QEiEODn9iKSnrhELM8iGK44ifMJ8bkobrK/8UAUGImPj1kf2wQOl3AGX&#10;j5Iy4QhlsMqMmBwlLZQzaiVhpa6YuBCpt1hNEJpn1SyQVFA5ksIMJke8SIkVlUZXKoQ3AoNDmyJc&#10;Dp6h6vJi4WsqUmAikuWaIpw5pfVxTknotsozSWiNdGhyvDPdzeL2ZPlr5aAoB/e1Jvn2Lmo1dBSl&#10;KWGwwWTKMOLjlAVjipD7IT5atlhm7ZgHWVtWpo8qawwUvnF1g/f8AOryuVW4xcDP8mM/krydKgHH&#10;07PwgU8ER2sMQdlw2zojZ5HUkJKZixTt8Dh4uZ4ZqBVd3yqN6tRsEZ1vYJcID2HYMt26c+tmz00A&#10;V8iDUdF66fqVi9cunbl0jsD19NFPTn5y6jxa4Bw7dvrIkdNHDp08dPz8sSPnDv/myF+duXlqplVA&#10;F4C+wu1bkzeqC7N3H2/tPUODu87i3fbTz/a/+eHzH/7wldyYvpNCOHGttBH++scfv/j2W9gIP332&#10;8j6imvXdxc2HGxt3sbGjJX1pslKYaZRnm5VZ1B81y3Wo1Whe1a506myBK0NTdUUhbmd8q8jQ98vY&#10;BN/QAjDd1uReETpt8z2Ity3ltTlTZAQiEiaRmwEEs0FAUmgyCvzC8syAxGwIGtRdYFcqH21za3db&#10;s2uGsvovRssi88CKO+cY/SzDHVbAxx3OueikJJUjUnRnpVqYmmGserv8EqwCXlkezEpsoFYwq+id&#10;E1ZMdG+y0yo8gIhaeU70VeILxy2322XJgzOHXrCspVarDrwkFWtWpJpVvRLDhOMrPWABwdnHlSJh&#10;f23PNhsmVz0QYmIpgrVBrgQDhCvsRKokAS9e3JrwDNrG0q7JNr8YdFKvTAxQi2uiGX8FnmR6CQgH&#10;6I5VCtytnBvwHcX4et8RJciVnH6pRrXdThknyYJetlo1u5j8hPlL/MmtcfDOjGPkzU7pDX9jYSoR&#10;I7czon3Toco3qFVPOj5wJgbNkJ6oVWZLfieTc8a0brKkHz2BNHQCzKEK5tskAF7CmBOsivpWcoU2&#10;S/ZhYidodtnCX1V1vQLyHHMRt4DniTpYu2y7CFZEKw+rSte1tZ1tfIPRJsxOlmJOqwghOyvD97s1&#10;K7dIJWmImWXkbYbTjkQCjcwjIPdmstRyWW24IRchxWqoKaU+vkohaeacTzg92Pgp2cM7JSNC3e3t&#10;28iWOUI3uJPxgxQ1DFUtStTRmGT1NqGAPnCj8Ta3klS74hOWYplPGjeu0ESyTIhf7dGviI06HDM2&#10;fNKoqFhyeubI+biSj1ySEDO5nql3HLM63vKj11t5CHpVDeinu4M2w1p8Dz7Njzon9hI+CYFoxJcQ&#10;Zyq80zFtZclYXN/DgSlMmIBdoWsF6KqgH0x9tkSx63ShNDkJN4RZ6ITHUbpZrudbnUn4BoNl7SxO&#10;d5dL4lorQK3zq6RYW8u1OnaUlcriZlOQFaYFy3f3V+4/XgNeffR8Rz1a74NlffZ6b//5Lipa1+/O&#10;LWzUyp2JiXJvAd1Z28Pl9lB9brS9kJtfLswtTnQXxludgUbzTr1xp9UaaDUHpiYvDQ8eHez/ZHjw&#10;xODg6aGBMyhqBWqdKvYBtdaaU2BZUdEKeXBDL3RnbXXRchaNZytsozqPDubFienx0fxwrjAG1DoM&#10;yJof7B/vRe+1pd3Fu093UcsKlhWv/VcPN/fX2uvNXG1sFCxr/k7fyM3e4RvsdjN6u3/kFihoAGCw&#10;rMD8MGGi/TLU1raBIcEFSUvDc8A4xEn0RIt5dVg5bN4+RFnmKkWVxGQL2k3Je0xmxFuIhIw/GS6r&#10;1yv+xB5Im6tsZLrFGgpF55yriFyNIjTHwt1UmIc/OrJX/CRMmNSVmDb+IJ+Yon/PfKZyrKnDXBLR&#10;umb9m1llOniHx6brWqlKFf6hkZiJZbEQeiqLDvX16jcJS4tFlPePzIeMVBXuC6ExOle5poAc3dfs&#10;AkWqCj+ySjBrtqG1j98rn82HBb5m0ZIcEEKBLFbHds3xEqcU8FXgPKAXdcsS5CvdoDphnbw2BDeT&#10;kBWTGFr4OdvLBywZVy7EzNswG6cgygGxIDojb/x+DcSRMlMJodlDzhibiN2IVDXA5ipDv5pUozwr&#10;jRgTWMTPseqZqDIIMemKm2K0Jn5VO0O4DUdGA79HQgTwxl1eqTNnG0k8+LCvypBpfQmoFe5f9lTH&#10;zo/Up+cVT0/4ylw3B0QTj+A8mvEYbrnckVBK81PEMqdlgC5DMs4uAR7PkwAwGm2cNg7rl4lTERcS&#10;kshfV1OXVyRijddralFzKay8hBw4o+hDI3mL0J30scm8WmuQx+Q3vkGR9HEboejkRKU6CLFwDzaR&#10;hViBx+TG6wJXTHtVZVuCC+AaWNcw3j2cgnOWQlXJUD59UtlzqkF16SPzHUrriCa1uEZwwhAUU0sK&#10;bbyH/mqwN8ccUDsuFTNHP2QytPreOnYWonPCEIzJ6lzwPg2IWqbpI5QdIFB30SZ+ubyOql3bTUXK&#10;ABGa3QS56i0DtopYsNbf8yEYtyPKL31zvTXhTz6C9wrvZgZU3tNIRIcyxffXmjsuZ0X8JCetyDOL&#10;BZCAl8UXeryGwZXEydj3BKpFzyZBrJ+kTNJFHkRzw02VnIazOsPpGKFlojL1yzDRyl3Ia0EpsyU2&#10;lxau1k5FnbAKsN3f2zKT6NMrXo5JJSWz1LLhnZY8DkczvCqsboUI15rkIZahhrYl/WjYLGJA56Nb&#10;5kcVraQUrbHCRdwP+V6ehqoujVp1yZT4CocTu3LZ6uNS/ohDDbQGsESWJQRuPBovk8dxXskaBzLS&#10;yBmpUgnJZRoylevlfHFyLD82NAa7xJE7/XdoxSSdMHregGiFFRM6tZ69fO70xdPHzhyDkzBI14+P&#10;fgzUevTs0UMnD3588sDvjv3u1I0TU4383Hqr2MmPN4bmt9uPXz948dmj5589fP37p199/9n3P/8e&#10;XKusmPgCcP3Tn3/C69c/fg+R8I8/ffHdd69//9Xz56/uo/M8eiJsqP/N5r2N+lytUC2gZetMo1So&#10;TiPpzxYAKLlSLqNKkTw5NvU64ctkuGvHTMAIynJM/HsmI4xi+JClZN3gllGxtI0mdfB+DiOQAgef&#10;qFVRKNvVAAci2reJDKCgTFIZzVIbrNheCIXgwsDKUAWdYoAqgVDUmpSwS2JSUqzgEWkMxIwPsqK4&#10;vwTP6O9q6hGfaNAky1/jIDNkgjmCpiBRQ14q1GoXYuEITNQAOEQ0aClCnbD0nsn9mKjVHj8uWwV2&#10;BUBtiv2TaTAZv1KrCeKU2uDlwF0us/S10Q8WUEcKWFwM9MamWF3A6WuWflUMbapxxboCdjKo47CK&#10;ZbbdmW6DUKXslFgCilsIgpuoFQeXo4/MfhbXN1SqiwyctSVErYBPikLEpyk9lvHvSHhAQUrkJnCl&#10;jAWZ22QFJMfa1KzFSNuC4Sok02hOA9W0erfI2EplJ6mc2kJZGSlRCO0SU1OjApZRCSw7XKh2WSlh&#10;Pyr6LbupaUL+Gb71WBkuWgYcNk4aDfwVY84kilg7TzWLe10Kq2Y2a1CeIEpWUodCDpKueMbDWsl6&#10;dxkvof2AFCkEvZaCGBhLsgjNA3IeAZVtqmQOnOYEyTQrYU7SmNyINY+NWvHV3kj4IHV8ciWGoGky&#10;2nUBtw+S5j3f7PVp3bXIW+2MyjIStUoDrCcKPRXEexOv+v46N4EPUlWqqVerDWXNIo9Wi6bwJMCD&#10;JIVKVJcxPhABIljoIjQTvMHHOmPtojtxnmGN4A1ID2NFM34wiOuWc6zTw+KIbE2ZDGBdh6bj87CZ&#10;EYtRK3Y9Bkxy7pFpihkJtX51/GcDSWVD7baCUDILWdQpB89O2NvIPGYVx2FmHf8iJkGtVhSisagV&#10;x1ddawcWCJ06Gt7M1maKlSmoZyEPhk3RWGGYBrmzY812odWdrLVz4FqBWtGgdRFK4HVYMcG2tNVd&#10;qTcWq/VFNLypLG61YBqMFqy7+2v3Hq09fLL5+MXdJ6/uqZx17+nrh8CuIFq3HgB4tzrLpVJ7Ml8Z&#10;mK4PVOC9NDfSXhgHZJ1fmcLXVnew3rrTaN5uNu80m/3l2Ru5sdPDg8fxGuw/3tt7Ag1vYB2cn7w9&#10;Uxqt1icr9UK9NQ3U2uqWUdEKyNqZr7fn6o1OpdYqQR4MV+Sp2UnaL00MjU6O4DWYGxjODw1M9M22&#10;p9cesE0rilppxfTp/sMX9zcertaWK/nKWG5mBNrggdGbA9AGD98cGrsD96axwgjGCqgVkJW9goBR&#10;CQkABshiEUzSCr9j92Cnn4VVbIrGZptEntaKi2pwzsX5C8Uc7OVgrGK+RdGPHTUi+FYcST7WtJ47&#10;eTpZzpR/8rw1VLbGFWSd+Dr+VfJgRlSq6GOuxCl2QyZFtx0GFgoQFSMqFkwNTnhFWmIqJOMbHFNa&#10;FGdEJ8xgpWJoZYUNgsg1pFdEKEotteVQgMtAHP+lgvB152VI0KHOSh6tzPHrhEMOqjER98tMkJmr&#10;7BsTX7YhxaGsyxUwZoVeJMUUd2YhZkK55OgMA7xviIx6S8YKAIv+EvK3wFJuVRhnpg+WN3DhLpHl&#10;MOJz2Tia2QpG6kLd5FezhIK4o6CejMZ1a2xlxLtjalE4yrwcSWlFw/yN1d109gqLcv2vYLDrJx3f&#10;s3wxkXK6HSouEJWUqHjygZ7MSqLhgWhGVCJhNX3d2KWw0JGuk4Y4PTNRmMDuQGaSXJ/lbrpZooTR&#10;qqeuL0TtT2NPFrsbZFRW2WFVi0nCxIfPuXuqEZpV8RZCaxv0Zk5sYK5VdOtb8Gxe3Z8bS0m2TF4U&#10;xqiiztxTiljdrjn6CE5XvtMmUmkqshtQ6nkztwiuVfWr+CsWtetgJRV2eku/JzHr6F8zll7BetHH&#10;W8uWpdpOb4lMTpkv2wi/JcScJHI6gCCZlLgeXmbjaaklMydJf0mn+8wFP1AknHJbgR75dDAhnFqm&#10;SacQFonkP11l6uEV5ODUWsKjB5ZdovFx7RhGyXqJpRW2Gb8xvyDVunS/2tBiWmoQvMNobgsVRxW6&#10;q4WNryLbpU0msJ/Oh+lj7ldKK8t9gw9iWjm69aU2UtS1Yj5ke5cdNDL9v1GiNM/SuEqjkVQz3Bt5&#10;IXqyG5o6lezki6eHuERunhLLhHDMp5qdsLsiacNRVgXxapeVwBhGjSqHi8GGmwYF6PWDgGGPOc8s&#10;UmIUlKolHYp4oCgT0wko5DCpzoP4DV6zyuyElsGJHqeW8PxSNMKTxIt6V5VlOVwXqidw7UYHNYZA&#10;fiXynNI/V+3Wus301FCOVf/Lp5JrXpTKlGybVkzVVr3SqM1US9NVVIsCtY6P5UZhJox+rfAQhk74&#10;2s1rl65dAnA9d+ncqfOnAFzhwwSu9ZOThz868tGhk4c/Pn4QXOvBEx9/dOKj94+/f/zasVx1bH6r&#10;3dmodbca249Wn3229+b3T9989eT3377+9scvfvjlKyqEUdf6p++BWv/455/+/C9/+fO//Bm2TH/4&#10;9bufiFrR/ObFi9cPdh4sox5q7d7yplBra7FZZOebYqVdhRUTUCuqdXgfoVwD6QqRAklmYEIbo5JK&#10;UWmrHYMDsFjCqeQ1o1lldkjL+eaa0vPUfZehNX8DmJZVn6VIHhryVVSWuhmnoBMb2KRpQ0TgoksK&#10;Y+XCa2BYj0JFmjzbyBbEoYnW4PaFog0K5F8DDZGMeHQEMZe40cKYqrK0DFjvd4McVo8CG2rqSkUM&#10;Bya4KRFhBf6K9pn0x6V+FpH/e2hXU263WI8KgLowX+rAsQRaU3r/pq9zcFeykNVgyb5B/DDJkc0H&#10;8jppacWaT7GURJ6CtQTrFsH6nUk0q6Je63WjF5DF8V6BhIsUVcudSDwt4aVUtWFuLAFqNPZkZoIs&#10;K9YzS1tt5cxdyYS7vtFYh080/ooVSDQrNyB8lg+VyXp1AoFgfZm4CuFn1LVyNEzksiCTjV55WFWi&#10;YpQMknmZZCyp4+VV8+CG+rpeAle2KmLuwQSscSxuFT7IE8sjxjY/luMmTl8kc2BUolYlVNxVVa1N&#10;WSos32DUZ7I3dGauLa6P5RBK4bDFq0zGjIHJeMuPm1BKo8FTEqwi/YuvmC5LbLtKRIrL8Rz1rcGO&#10;o+o1KuxT+idUu/xHEarGq3iP2h7w+Bnd6n0N10iqUx8doBdD9I47sXdhAVQicH/vZ4mSr5KvM29E&#10;DGDShuoU9aHR+mdUEcpGKQ+lVaaU0ZahsNNUZjrcmPgv8v33e5Q1DAsQpbUMQV0Qa0mMYKc+OqI0&#10;6cfSLyPAFQMT78dhlaoMeaSmKzcmnqR0jEKhUcWn/Doj4Ig53DFCIawimLAndR0a4hv1X8V9oXJP&#10;PivA8JYQu3jV5AOfECr4oTYY3W7Y9mapW2uzNSsqPwFZUdE6XSkWZicnirnxqdFccSQ3BTOk8e78&#10;DFjWanucqHVpBkTr4lp9aaMJ4NpdqTWXSugN00LDG3KtLeQj7+6vP3iy8fjFLl7P0aD1s330aH35&#10;2SNg171nO6h3Xd5CKWyl2skXqsOTlb5SY7DcGmzOj80tTwKydpcmmt2hegsNb25U67eazd5atWdy&#10;4lxu9Mz46NmxkTOjI+eHhy+OjV8fn7gxVRyo1Ccb7ZlaswiFMCBrd6HeWWxAJzy32IIbUw3lrM1Z&#10;mDCpkQ+63Qz2j0Dr2zs4PtA/1tc31gePwcZSdQOWUS/vP3rzCFZMe68f3n9m9+BCoTpG6+DRm3Bg&#10;6hm4OjByCw1vJA+emKnN1NWjFai1tUDIKgE2cYsbOboyyiE1viGIUq7dmkMLzxL/QN7SFKsiZgYW&#10;TmOb6pTuzgLUwJ8JtwSDalgoR03p0hV22xTUxAvmD84HPAkCfceCOAdzHTomgZB8YgUtVErtbL1R&#10;dKJD5TbEJAj3gUwMJowUXXCUTUeixHkcsmcG0tJYcmL7GoPYeUt8SSGZenjym1Dg06xIyRqiL4yD&#10;BdKCDaEpVTgIZWb4BuMarVVmpknmT47h8CN8cXjaEFAwwA1rHA+vkJsyVsoO2C+EaESXL7TDP3kZ&#10;WrwgByOG/kQ11JhIPCkA41JY/p4FqEaYUQ7K2FpdsvA23S9Z4osJVB6QW4HRXZijKrzj6hbMFiwn&#10;w6b9zTpwioE9RCZj/e/Kd0RVIa/RW8E7uNRvk+MOL8RctzAGQbLJWFCs3mcC8yzzG5mTSzmse+q6&#10;DFF/zBJiVsvvVFxr8rk1psLcs2+Wpmicm8GPcxw+bQMtbZ4WcvPCtYlF0WBaUBZLUwGrtSMdqXgw&#10;XYLLg214G05IZuxpjCQVsSZhYHX/r24rz0QSWaaNjF0Db2sGuiIDWy6grLAH2RJPCcwrZI5WMFtw&#10;2gjvsCisQmcx4fycHLDx4jtdFqszFAD2ImWaQ82Wfcd5UZwPyQA8NpDA206FiPb3Sk9GfSJIJSpO&#10;LtYhDhdaTuw6/8U6WCUsnCvhBRoP40dVpoiCto4aQ6Eycu9aqiqnT7KfLJlFE9YXLg2DII0DPZaU&#10;7XI1uwp05fOUpU6E1d9NZ0RZBFMw2pdUkgp2lKDLqNUYWOMmPGaLo/QnSxb98DX8MxkoGEC8rfwa&#10;56djDIuqBI/d2JwrRZFGlOk6s+NsmpGqwgynsSzaItiGc3KpUYETlZPjLiMyJlTvLqHoqLwV5ah8&#10;n7cvHFlGx3yPvhIZsrTKZcNBaIv5pK8P4yjtIaQH4roAvxWb6aHjN1jJ5RJxC93DqNIjYLGb8xd+&#10;eQoJk4tjV1QTGQfFMKGzi7yqpCgaKD7O9I0fFs51+kaAQyKhAgPz1H872xnwiXLnYikyRr7WrqOi&#10;FY1bpyulyRkUKeVhI4zSVtgIw5PpVu+ty9cvX7x6EV8vXAXXeubEuRN4nb5wGtpgtL05cOzjw6cO&#10;f3TsAFDrMSqEj7x//MPDFw8NzPTNbzVX73V3Hq08ern74nOg1sdffPP899+++uaHz4haf/nKqJVt&#10;b/7lT38iav3lT3/68Vei1i+///7NV1+/fPXp3u7DFYQu6/cWNx5ALAbHmS4ga740WYJZBgxBIFVr&#10;lmudOohWN7mFFE5tipy/DpIcY67KZFKvQhCWXgdANYgVzUYwT+ZfaRTmL6Islu/PCHbH8KgEdBtR&#10;gknpZFWb7eDZxXdSlQsuWfAYRF3yJwI2BPrL/tEsqyWWfL+cg4g8w3EW+x6pLFmdEX/CxRowFX5J&#10;5RYgEiErlMBGQ+Jg7deLESBfaKDxrvOu+TxCEvFzJPboxjRPrrXUbtrKqSzICrtgmSexzY7ZUQM2&#10;kLHWNxtHUSr8r4h+4dhEZjWTQcvXBwNH7OqSV/NpHgIBWuHb1FPIuNE8niANTXGtgFV1axSUJqBr&#10;Uosv4VtIkVuVFpI39B/2yxZB7Neij/BsMJplXirab5rHIwAGTHU+gGMaBaU81fQpTj/gHvBM3J2V&#10;xxdVy0fUIn2PRQJz9lT5S56/bowwvEhXH83ev3hhHJz5wMTCV4uoDXelHOaNYEvirCmrG9Wyywup&#10;XVsxs9KVu5LcrfRXrAE30bWZmNtDqXUNO1Wo4So1qzhVpHywfrJKY+59aldjqbCSOlAxgQ6A5gcq&#10;JlKgmuWcSSbuzRLbuY7rSnjehLmvkSvB1bPCrong5b9wrIRLxdwKMEumLyyKOI8+2nr2qDxYul/e&#10;zXeKVUyJOO2EobNMJZnUMXKKXhfi8LkF297TXp0S8SIscIThR5ojLVeRCYsyfFGQFLG7yVU9HUnh&#10;+gHAczORGxCdLJlczn0EnVWcGKeuD4vPrXbUDEC9yPGJhtZmbxy3WYIlvMpv8Fe8k8FfKoJ1st/5&#10;dRfAKG52EMn0NgJWMDxiWc2xIM5W2VjCLQ6Ooa6kbxDrAzuVZgWgq9qqAq+inBXaYAhfoZ5lm9aZ&#10;kdnqaLNTAGqFCVO9m0eP1oUgWukeDOCKbjf1hZkWSjxWUdTaXFaD1t29VaDWJ4Csr+9/9uWTL756&#10;/vqLJ88hu32+iz/BXri7CneE6WonN10bnGkMVtsjrYWJzmJ+YaW4sFLoLo412v2N1p1y9Wq9cbte&#10;7ynNXs+Pn82NncuNnc+NoTXrtbHxGyhnnZzqgwlTpTaB1qx4AbLOYe0uNdGgdR4za7nTRZvWDhTC&#10;NRCtaHszURwbzg0MwTR4fGBgrK9/bKB/vL9YnZjf6uw+232ImtvPn+AFnfDuk625DTR+ncjNDg3m&#10;bvWNXL/Zd+HGnQs9A1cgD84VRqbKkzhgvVMFasXx2wvI3xO4KnQWBDJLFs1grOWjYgpTRb47Afms&#10;thXXwQnMOab2MA7BQ9TNu8mgyvor31mHepAjGglohnO2IJS0GUkGA8x14L8AwxwBO0IlM6YQyrQk&#10;AlCa2brZIM/fYsioXwquIOyXlNxRZof/CH1m8q60TgGXr0+xeF6usAxiNF2TStMaV12vy2VJKeiS&#10;aW5sZGiI7pA6AzPG5L7AgHABbIKidD8Myw4tbUKoDVSJ3ph4AT+I+DKQgFYz7HCylYgTQKRYY6ZZ&#10;LAq2IEg5hFrxJzcWIlpQb1uDq7iof6WkkJCSCSZ1PZWnK7caazJR7CrGm7yrDYqFT3gcpzM8AfAp&#10;FFLGFiGCXVA2a8WcbIQxo6IPqtNbpqBFk3J/oH+P5pUjb+0/PD4BTJBd7u4bdJCPoI2FCT6IY7W9&#10;IEOKe83LEZPJOmrohHWGmsDaqWSIanM+VxpDMUvBsPMXULCrPanuaQC2TG3rDdZ0onnCUChoUhml&#10;2LNA/sYpkaeDc5SMyRWpW2msa2Q6A2ynUCvb/PJK5bdMLYPIUv6jl624L3fByQjViOadbQnIKlbN&#10;Gy+HQtJxCSY7mFGYY8BazI8g2JDlko7GLbcD8g0niRmF1IZhEuKXgOsuhMaUwMhTyuuGQ/hcraDM&#10;dsVZV2mYxYSbhBfSYOjvk3RVuSG3Ebh8DejG51SIwWoqXiU4x48qPeAmo50Ed405Jj1Bos+Qh4Wr&#10;XuKdxOIyMSR1PcfK6445lyjYkf4zSls1FC7r1elposr7mqmH2AoMDn0Qb2JWkAYicocVPtatPRE6&#10;VW2R8+MutHP2mWBPrTITiA1YpYxVEMWOExwq+OHLlRKiaNdlxDzxjmT5gJoFBOXuTRXJiGJlplAu&#10;ArW61oBvY3bPSjFaTFu+62Ja4j31EIJfF75iO0K5PpNH6p+U3kPM4At3KCtViyMxLxZGTa6zwxus&#10;eshy7oZDfhuFb9oTogxE4i9l/C0k4fmkFDzHzUPBnTxSloSvivcYEMrVPCtfCus7pwasrXOBqzAS&#10;g3BxFTaF5ssZpXimSOwji40mICvc+IFaybVWoI0qThbzYxOj0AmjBc7tXjgyXb968ypQK4hW2C9B&#10;FUzsevYEvj96+gjkwR8dPfD+oQ8OHj948sKJg6cOHTxz+PClw73TdxZ2WhsPF+8+WX386u5LolYQ&#10;rS+//v7Tb3/8/Iefv5Qb07cUCcON6U+hEIYnE1Drz798BRvhr7959ennj+/t48Jra7tzMGTavL+x&#10;tLkI1DqC8tvyZBFN9eqzpFsFzpsyEwZWJ38uZZALx3A7+ISV2s7C4CySZNwuYjMRM4K1KVi1mikD&#10;NVE1ED4vVhETc6HzDSpFjZUobpUQ0hG7ZcmGOebDSE+q8wtegKyAdcZcfg9RDws83dWJkX8yyqW2&#10;XJ5B6hXKo+GwdGBybxqWnQpeCQnKSTj0lQRBUtfy4OA+wQUSIolxFXAjI+XfsFC0034Pb4KRT5W4&#10;fw7YFafLF6EjMQCQKqBaBZgQbC9eeoPbigrQkmgFEpO6mJwhe8t28ZHUIgue8YQIe6I7a6prFcuK&#10;XQOfzgQD1xV9jYni6FfMYXINZxpBsprGYAb6BleE9QK6vBj6LdEgyySy+C7eNlUkM0uhNAOXisUe&#10;yhaQHVWDYwN9oVZ3jhVu9MEzUlfv54m5ztZzBVMKpDleLHxVuTNArP21/BHmWt12VeBT/WmiCRA9&#10;gf1BGeY0ssWPZrCVtKA2WKJzsrIk970riR2lmTN2BG4KZFwN5iXnxuQDhR79b/B7pHa4U6v/ikvA&#10;3Uc0Ui9Za9aQmsiyzK1lUCENYTOk0cgLi27lSjDRrTMkPlf2hVXNdL2y+CGObLrVy8NblYJaiodT&#10;Yol7rkhjTxvuqngP9jj/i7JQvEfa5pSJVC7QG7d/xDtTCyLVBtghUPhWdCur2hw9C+WGRNM5xRQc&#10;h6mDCS4DVx3KW0ZE5Ia4wrc8mvRvHM9gm6V60r/TO0H2S9HZVYk0F3XTDcvQ17lVZ+6trMO5WSKl&#10;J4SDPz6M8WYHskq9E8wkBowA2OnwCvzCVMtESjaKAIlh1qQRtcKK9JpUXk6iMxjlSM4hcsITwqJW&#10;QFb435bqeEigO2sBwNWc5PjkUGFmuNoA7VlAt5sarIPnJsG1zq+U0aaVkFUNb5qLM7X5Itq0wkZ4&#10;Dr/cbqNBKxTCQK2Pnm8/fXXv0y8ef07U+vTJqwcwE955CHP2WmtpptLJVVpjlfZ4rTPemBsDZJ2T&#10;NnhhGQW0g9XG7WbrDnq01uu3QbROFS4WJ6+Oj10Eyzo6egksK1BrfrK3yH48+Xqz2O6W4cMEYTBe&#10;Xex48IbUC6i1M4/HYb3WqkxXpqB8RlHrwGgvXoNj/X2jvaOFoXq3uAp++PndvU/39t/sP/z04b0X&#10;d9fuL8G2YaI6MjrVP5y7OTR+u2/kBiBr7+A1otbiKEap3CxJG0xxdSYP9lA75PK8ctZZSW6oMBgd&#10;+ntltfn0IlulMldZ/ligGx7CinscQ0dllNlR6QkDvppaxMRgSacKCx12Gw0yd4vFQQkrgyEDRYV9&#10;PD28AbosTxXEZLbPceLfeFViSGsOCUQzpGoeQ9diDtlXITUj4QpDZ/wSV5SpA0yvKbIhxSQvXLvj&#10;iBkWZEV23+bA5IjMaqqVjuAc0jHU3ArVOGqXOVC0D42SVFyR8L96C1kaCh5ALCtWByJpw1eyYaJV&#10;DSoMGn3VWjVmz3hp3nkMw8y1Cn/itpLpMsCWsxF3Ekdj2XsMqo08vbrdZQTqWXsdp2VOhG+oJiWt&#10;lq2u2gPiS6YHkll6wmaeBrIVzmoBA7MhnAN9ITfrwHGeAEJGLx5hDKz+FIpcfxD+K7VyIffogxtn&#10;ArIKcmtW25ApOt/wG/wGMRlmKT+R9bpI89Pzw6k6XJGNkc2wYaLiowFikR+xp5GBJYadtaBSnQQB&#10;LviarQ5rDnW7I8kYkFWLyEjSG50u2fWZ3DllDtRB5TnfI59bpmY2qTnXcEl0mkTFyvQZI1nUylUZ&#10;tLAbL2uWYrgU+sfJez/HkcGxgA/kDFE7Vi4BRHuRXsGkpOyFXCt24yhwTfBSTVBxEJVkMxVF2+1F&#10;OuclzbmhNasfTV5pcJzTMa9FcEUZJxu6hOpSPKTXEa/UOJbMLatwCUSjyFnVdBK1sg7TONBbhNNP&#10;Ht63CQ4tEGYKtAVpVKlKoD1vPHS4TLKXcyV6AhLjmVOVjMKzTrqh8FLmw5FTRaMk1bQvgZliU45e&#10;kl4j3t+sBMZfE2pl0zgNEfGAjTwQSDSo1dQvZdKmnU13U8fEnFzf2RJbqOmkXVeTR3lD6cC1AF20&#10;SfcK0GiEJawQRirQWujOdHV2FmyrGtWaQswoX3O8EotpA7SARXs4t00S71omehvbwATvitMjOypE&#10;zeBE5LCEOZFJJ1A3fZLCLZW+y2dEu7QBre1/EctFqYIzTZHZV3yFN9vIGqdkljhgeXgycf/nNMOO&#10;ylCKm4lHJspZlVSVjxRBNWJXx0WO4hx9+XaL5ZbFsQy9BOkx9xiNVFq1mRosIVHOg3olfAP3xGlw&#10;raPjIyht7R0g3Xrzzs1rt65dvHYR8uBTF06BdD176ezpC6eOnDqC1+GTh0G04uuRM0c+OnHgyPlj&#10;n1w60lO41dmsrt2f2328Cq715ef7b756Cq5VqBV1rYFaWdT6px8AXNWy9Seg1j/AkAnNb35E85tX&#10;b7548uDR2tJmfW1nbufh5taDrdXtlUqnMj6dy8EEpFosVIoArnLn0ughCyaXEw2UjSG0yfMRZmFd&#10;l+7rSjQIT5Jc9RxQpErpqIRLfBJpT+bMp5o69gHHpajTpgzbpYVSaAdQApowonH9nch2CnozQ1ZA&#10;PMIu4BcramFUpvJXKUxpKYyXo2vjLwNLIxp+hT+w2E1bK3WX2ayVxadgQ9VI1f1sAl6J+MT7VXy7&#10;2oXMQTA4Yx8BJC3tNJUIYhI46z0pRQkUiU47IH/JB7Iq1ZpYsaw1F6kCGaaWNkbJZlYBqEQiQ04t&#10;0yDqPC0xDUthiI2N41klC5AMahfvx+jLzUj2WYKIAu5udUPitA3eUsE9Sg5kGmwaNlhsIiuSchmy&#10;JwOO05MY2mpbU4LEtJIZS8TLxJt1mB4a9X2NxIAgLil1QURSptzE2TMGsIQIXN7NdvflbCBRiVMV&#10;ZMUJY5bg4D55VvZzx6SRkocU6BSMaGQyRDhb2SuJryS4qZMQESznE4fCvUyd58A33GXw5BP7TzqU&#10;+yy9f6UuI91qKYiZUiN83FnrRlTOCplxFzV1xLqarxrzyMwRHIavMsln0raYYXgcbG4uw9QLv5Gs&#10;HKiVw073sLesvdQ+zJfgtoZDmqBvxv3iBFzDKWEMv5eGmcke5/b8ZvzGUJNJICaEsBqlB5Zy2Ks6&#10;W+eO+xMelpG9nqyyJpbMJthd+9RH20NXiehh48oNivuVPOaHWiDkR76Bq4Mkg2TVqtHNUh+B3ATL&#10;Odxuy+/hNaoUIZJY2mVsTKIX9UJ+fDrIkFiRDw+cD54oggcErtIaEQD4G6JW6Y6ovErlbVZv+veR&#10;h17BfEbNiZVUhkkkVYRyXSdG1aI0eAq/gi0hnLCTMB6x9LtTOSvajc7WZwDqgFphIFxvQy1cGJ8a&#10;nCoNNztT9XYekLU1X+wuz+K1tFZdAae62QJwbS+WWkuzEAbPo+p8o7W03Vm7u4CaVVoxPVp9+HTz&#10;ycu7L97sgWh98ebR3vPd7b0VNHHtLM82F4qArOXWaL07UeuMdZeK3aXJpbWZ+WVYB4/Vm73V+o1u&#10;t6/T6Ws1emeKV/Lj5yYnLvf3HevvOzE6cik3cXMi3zM9M4yK1jr6rC5U59EDi5LgOlBrG8B1ARWt&#10;dBJudWutLkpba3APnoLF1EwORa0gWvsBXMd6+8d6JmaGO0vl7f11yIMff/YYwPUByleebs9vtmc7&#10;hVx5cKyIbq63xgsDwznoim/Ckwkv+FSBvMW4YfTEVFfMjUiPF9VuhnCcQlJgKtuqXEZqCqIggBwj&#10;Z6MSE2JUMmNhKq8UtkYC3tPDWRgJq2jd4TDIERXsfDAZiPoSRSnVGQ14jG0iKJQUVsXk9jkLWWzQ&#10;UzJ0QatnkV3kOvhwFUVP5JNqcUUMqkOP8ICTQfgl0QuwdwS1FB5nsalnKd8jUKQIJtBXgEbhB+K0&#10;0LSbyTTDBqS3CVxkUtEhu2Lr0I6KlhGtJHMXtnYI11B+olsUEhOquNFeMsRLGj0vojDIfcehSmxM&#10;5NSMqRxeG95b2OlI3Ugv6GWTyeYSRTgr+BOqlzzbjGv4CQuFUiQsxJuEi25NxHNT2iJMfZ0ByTAw&#10;sETkv5LdrulZ3307jkYaQr/R7YvGMLoKn7+Fu8b5lDTrI3hz9b2rDAh+CHSBWgWebfWk8AsPL250&#10;uDoQyNgVEVGRm9KQOkTz5DE7anYOX5OC2spbUNlR+BD/FTG9Mo+pcDFmvvZqD6NOlWm7t9NAl28p&#10;gW8W9jqASaDHYN016/DvuumSxMv21oNsLCqhAWt3cSijd8I8WzET4cd/eXUoYYEEK7dTluBidSM3&#10;iMcH1acdTEL3xhTGo/cSPZnwGzwXpAXVR7OyQCuCOzZODFpKb90m97TqzexZhs37ohQPC791jxDA&#10;4AnF7UULQZXqeiL4IMqN4qZEokdQnxkiT1HGwSJ50A9GYtSofhTmiQQWsa5wOzGnNhDjLu8AFpkb&#10;kOCrSEVbyHC7A/copXFa19oopBAODUhw3aSIk+1TlKBz3KyhFXgmYs9o/GBHZWYTSNXrRSIIP3Mz&#10;us9yM24aguVKw/H7RCzDx24zMoYuxFABBSaS9wfnHwXX3w6+O9xihGVXxmmDmYaLpS2/MtGeui4L&#10;Mpmp/YRdfA1cZQTF4gJzv95I3QBG7Uy5tSrNp95gOluVuapMQI0SMnpAyRQehAoOOvOxbw0pdDwC&#10;2IKFgQfuuOqlFZM4yZ7wZ8p92JAvJdpCVh05ESXReAvcws0HSUy1KgVcO6aHy/LmJng/TyH/l7YU&#10;lcGHtCSDylBWI4fOXjhArbMNuELikVoD4yrSdTZfmIBOGKWt0An39PcAuN7ouQHGFVJhFLheuo4a&#10;13Pnr5yDSBhq4WNn4MN0+INPPnz/k/d/d+T9j059fPD8ocvDF7qbte395btP1/df7sCH6dMvH3/+&#10;zbPff/fq2x/efP/T5z/94atffv3mD1IIZ6gVP8KNCVzrDz9+/vU3Lz//8smjp1srWw0EP9sP1rcf&#10;bK3tQLbZzJfyk+XCdH16uj6LulbMinKrCuzKCJAlBtZXR7IJu6VWSvQcxpioBwwDZtsy6Y47XLS+&#10;mqkEpTAsJuczF3XCfpviT2JUCx7N8xltupLRzBB8Tz3tHfQqDidb5jpBK0DtGksuNHp5ikKTJ470&#10;g0RSJvnUaQXCVTYHdX8defoAd/AIdACWeNi9bYxC/XKflEC8PoHUhBYHTw7JDEiac8C32Dfa71F8&#10;S2VvG6AIolbTp267CixaIXBtG7taH0vYpiJVfMU/GoYR9AJtAvWJmcQHg48mJpSS1npgk66mK6PA&#10;1RWtGHElwCRqdaEsLYKpHFbZJ37E6VF8K5zJAZVpLUAv9be6Gbx+YXQwfgCiuit8WWZtIGTRqaQR&#10;VNVS1amaTItjLa4wiyuClGgWsEQC45BJm4DlR4djk2yQdapMHQn+2RstpppuP69avU+BKn188dII&#10;03mHdEC1n3XzX5PS5tA1gPgRfAJ1AkiuKA3maZflKsTiAgTSv0t2SsFau05VFmFM2BCbYY9gHppP&#10;fYZ9gpEWvvvy6cct3tInxiTHEjQqQFR4LOBhSIUwSFfOfojjNeZKnFAiT+BtA2RlDTytabMkMMwl&#10;J07SyU6sT9gIu/+NsaWBZZI6RE2sYJ6ShdqLQ/eikEVPDqXtwz5KsFB/4vM1uqGKhJQHCe6IH1du&#10;hilykksX8a6p1yBItcWLs5WJqCpeHB/rmKnhjVhrVCmwS5u74yiPa5cdPBtAm2hsY1diairVgTjq&#10;dXqe1x71ikyQKxVqk4xoYMDHcxg2mPkh2nT4xXykDDad/PbzxsyJ0SnxAKWAjNIsR3RMppyxatII&#10;qJjDQzpTdTsIp5DMhvkBUSuQKuhWVbTmAcZQBTo5g243w5XGRKtbbHSnKq3x1sI0Iet6DQqZpfU6&#10;Nu7uSgUvdGdFy1Zogxc324CsIFqBWnf3qRB+9GIXpsHP3+w9+3TvyauH955srd+bX9pEJrJYn5us&#10;tEarnfF6N9eYG+8uTc0tg2WdQreb7gI0yQO1xq1250671Vur3IIJ0/jo+fHRC313jgGyjoxcGR27&#10;NjF5hw1aK7lGa7ozV+7OV+ewhkiugvGo1lqzaHsDH6ZKYwbNaQBZoeYFah3LDw/nBkG3DuWgEO7t&#10;Hbk+VRlH555dWOG/3nv85hFEwvdgcP94o7vemG7mRos9wxM9IxM9YxN9w7m+scnBwRwKYnuL5Ulw&#10;rQCrHj0YL8tAmFSGNJkMdHx/MQM9D4lXxUrxT/IASyuCq0nlHFnmm6Gq40Un+x0sihkgbQ6nWdMC&#10;olNE3dPjB60LNxjehZEJ3sA7Xus0SdYlgGcO1oICeyYZWHKaqaUKlZOI0RP5z9OWgacWnVJR4mG8&#10;xPBZyg0xauTv0yVwo5MTCVcWywgJS0xBOxzUi59L/Bb9SDiHQ4EphafncwCeDXCGKKxgyKgIEnus&#10;VaxviyG9UkCk0KFHRKvmv+xbdUdoDyNqCIoDlhSCW8BzUA0bzSrYOlUxfZAwQjiU8vrCM8gtxyMX&#10;uErknzgT/1LQy4W7yhSQYtJZUTXHvyafWB7E1J+GlKMaXKsILmF4+uKIo1bywt654r5wMnaiYkmY&#10;MAAvU3sUPkiOxGRiNYYEitwxzPp66xB9yvEMa2IS9b6ugPTJlrYL6aKchFNxMp7ytC4nByuU61aW&#10;hpGk+1QOzZSE2CQPmoUAis5V96vCV68Rzl6Yor9TMmrQGxkcVx7avsWFrySQQVmrONYzxHBCdkFy&#10;beXdzHQohHDJNNjvRGJlKep+A+kZdXDA9e/O0Zh71+7qSnWi2WzfZiKDvtA0f/I/+n99dWSPZWiM&#10;Cca9HQAVLzgGYTQ091gIinWBOQxOBuAneH7hcMPRyIno6mhYoIJ2OXJZpxBsKh4BHAomILxpMAmb&#10;5qGeHZ4AhCJZtsK7RxIZyciUFiwADwSuQlDSGUUZqlQbbrgVyQhVGRA/x2zRjSZukWxKpS6C5dg9&#10;UO3JCF6PWtw4TWYOV1TMKn8kpB3uXDi3aKOqSm9mxLiWTas6IeIUkv1y1Q9MGmAbZzrMSDkO2lKa&#10;mVBWmv8i9xNvCJwMXq3cD3XCXsvKDXFrDUJea9lpI+fLcPKyCFbmSMtQBwk+3Ikw3hF33lbm2qiV&#10;SpA1JTtUtsCoxmIEvI3IhNZWtBQWh2ybLu32vGrJtpl8t/pDO7DvuwEMJ4kd6SjooNMHSzmc5xJw&#10;AqXvmDBeCk64sohUwyQsgkZFktFWl7l+GXHTNjlakRH64hysD3L+0Tl6gS6X14opSTZRvArlQPlB&#10;UsrQqKnTAGSFPxYfImwIDODaKMNAGFLhKjrwFYuzU1MzhfGJsZGx4d6BO+h/A9R6u+82PJmu3LgC&#10;yHr+8rnjZ49DIXzi3HG0wDl4glZMvz30/l9//JsPjx/43dEPPzz90bmBM+31yubDxd0nq/svd5+9&#10;efDqi32g1q+AWn98891PX/xEhfA39BCWIdOv4lp/xfe/ErX++NOXX30L1Pr4ybOt9a0mYphN2ghv&#10;re8iDkcoUwDXCidhGDI1EVOBMWYTdXyDZIH7/fDuKzQN7bp74XpbA/wz7AzNnSPz5PTpclY9tQPk&#10;mw5BvB1Ix5CHnB9XsaBm4FVXaCJiN12EY7Jth4QGnMlsnIE4log0MzASaiX2sWbWkUlmKmSE7IpZ&#10;f7UNrT4IoTgyiWTRqMBVAaM5WKtxTdWanyMYTg1c6CMLOCAxs7G3mo/CFhd0a+s9KEgt7vUVSlbq&#10;Hq1kVlnUamo4Na3JqmbxV0BZ94kh7sXbhEJNFif8rfGS0hUn5w8iHSfzKP5eqMlWQDSe4nvemgPZ&#10;YcgiXmpuk1jXOlt3qbGA1l1hjFr9e8t9eTJGrZoBVA5HY5hwyhVwzYpXiYclKBfOUSNZK62N5Ems&#10;y53Z0FrYlfee2Mb201KKmh7ky4bURukiV/W/QZ96rLB7umOvKNaYCrz3HiVSmuRRnXQx9SdgqdJk&#10;miot4b/Y4HQTvSVov2T3YLoKux4YpuG0a2OvWifLI8ejTU3DS4G0ZfROtygxxiwI+NU5+H1h2DEp&#10;kRGZw9OaDLYLhpNJOucixtz9iL08bC+sSan8grOYRNEssbAmAedMs2IhQ7KUyvEoQxPpIv87QWOS&#10;Qzu1YURqDspCYvOlzhoIEIbAUvwnw1kFK/Pskc39Wto/1865IEpqHC9ay12YB9VqVzLY/qJc2OZa&#10;8U5ZtyOTAjU44Ba14jhPfMNrT431+L9uHaFiG6UbmDtwEG+ZsZNnyjELSLuTpOWRdu9UfG+uiU8R&#10;UhPc5f0cdd7XkaujDTyZ7H7pwF3VawxNLOpzsw0fLRr0qcMNTW4RBCPqZdzAli1wYwJkhdgVFa1o&#10;ZDpdhYdwbmyyf7aC4tJCtZmrNMdhxdRemIYP0wKI1s3msnyYOstlWDEB8sFVb3VnDq/1u/PbD5bv&#10;PVp/+HTryct7MA1Gn5vnbx49Q0Xri3s7+2srO525tSqJ1vY4uNZaB5B1orUwubA6A9TaQaubLtjd&#10;/jq73fR02gPtZn9x6tL4KMpZL44MnUWrm/Gxq+PjNybyt0G0lirjzRa0waVWF9rg6sJyC5C11aVj&#10;MLqzErW2K9VmSaTobLFSzBcBWPsGx/oGx/vhyTQ+NTKU751pFlZ3F+8/v/vozT5QKwyE7764u763&#10;it6zU7XRkclbI/me0Xzv0HjP0Hjv6OTAaAH/OFwoTVRa5RBXN0poGtTCHu4aY0ShnLFUwblVpvYH&#10;bJhROOQHfDYtXcSyuEq2jS8FGY6cFPkR+xndORZkXIK8lfYuLwEm14F8kn1ugNgtRoeYPHh8OoiP&#10;CcY5propbVwIqoQZBAgRFqsRKDLEDsEFk5zx5ctpF8aIks37ySoy0DWHBF1+HuthrP6NUs8aNTmF&#10;L9ZO5VWW2goyWczp0FyRMVeE0jSa8AoZCct3WBWpHj/sg+oOKxwfM3uKRKmXFnehpc2yImTxMQ5E&#10;R2ynCbILGk69DR+dGmx6YeoaxYprfIg2JXgWbDBINsbjKPHkBT88vEozRbGl7hRhJEcsSuh1mWrS&#10;w5hS4aaC72AgtecY6WVSXl61MaRxaZbh8nhqJIlF3WXUgaD4T5aPbuxuArW6E7VPXr1P3YWF6CsA&#10;jCCfWVYDyBV+73nIUky021ULoihqdbNWjYw9jdkbXAjBFlMREhlDcvPXzVUrWmqzPYY4gkhgjSRl&#10;w2i6a+6a146Rl2+wkGeyp3ZsrQnP5eCOvgJyYeRj4QwuDSIUj4zHX6pyamK9zfplwKyxZa014T2L&#10;zUKb6h3VZdgaHFKg2jxpz65/FD8ctlj04HXlJ2+Qlr96w0AhDBwSFeZwEBC52qU6GtNJ6lbMQ7an&#10;wkpUJlH1wzwls8cqRm1D9aAWSnS68jq1fwE0NTJPVj5LrmAcWxP7MY3DLUxssN2tgkzOkixOYWgv&#10;YtYYww5YArWtH6yuRLBc1havrNKUUsDLk7cj6jCjtQn+0S5oqVUps1fagqR9lRAaY8uGOjL7MVI1&#10;scxm13YgS/5J4An90BR21ZbFfYkiVdlqMDhxSS3rm1JbeFFDsWs5m2wjHKfRnUlxEkpQzV7BRHGK&#10;ByRtsMJZoqoYhxBDRbdh/K8vMGIJjYZRLvlSiVPYEinSNAxdzKy6+AhZPKwyLQc0/HN3a5swG5zI&#10;7ptNMnmx+kZFsFqn3pO1dXiHDExCrOi6d3fSUn8EiFMouNMgqFyOEzgl05V/j5Q6965INAhcyTGB&#10;imKT5KTTpT83mPdvcDR8FhwE/LlOZzjfp4cLuSjHUXKNilJYuyvLbJ9aOaBW5Eqqbci+mALAR1Ra&#10;ddgIg2udLsMbcmYGpcLFyZHcKKpb+wf7UNra03f7du8tsKxXb145f+X8hSsXAFbPXDwNTyb0vEFF&#10;66ETh353+AOg1kOnP/nLQ7/5q6N/far3RG1lZu1ed3t/6eHzzaef3kdp62dfPzFqRV3rz+h8I9T6&#10;65+/xwuGTJAH00P4j6xrBWr95rvXX3719OmL7fWtxuJGY/0uBGVErUhaAbWitBV1rUCt9bkG+7Tj&#10;pSYCjsCxyiwBsB26cm1SS0kN7mjWa/AttxG+2c6kMOJ1giab2/iG4gh5xIJyExnJlisS9CJZJuo1&#10;42CTgIK+Fdql8fRkWkFWMgSTyUNXElSCI+tncZAg/xTnC7LyldGKro60hpQUZiLSiHGSojh0xcmZ&#10;CGdo6tG/t+erAB0+LnxtiC/UAPU9wUi1aVkAMUEZMOs2IV9mUSuZUtCtfoPNgQ3A1BRH5sDhB8WD&#10;ZMhWZZxQrkZRK0A2fyTDSaKSn2WQaQ9eKpORh0B1snFavGy1TNMm0b9qKhPo3GBVY4dRC121iVyf&#10;nhk/3yH3nhE5yUEJUE11a9wAU8E0X5ZE2d1+EVDyfgNaLJHwJGoVk2wfYIlvWdBrJ16JisMMOiXw&#10;CJVZaisS25S6p4sADxA+apo5FYz3cNVkLJ3ewFCr+SrZaZHAJmzxWTRtErWoxrAcTFOaVgXbzFrU&#10;ayS0MK3dGMZSH4ZNynu5lsMw1RPacyvAsHp2eZZ39eqA/deMIaeKoUBHYLeQUj8lmirhnmKddIm9&#10;eVYCnAT5ykSIHBakTC808bNg+O0rkL+IdE53gkbLsA1TjXVxaep5iNVlt6QIoOUHoGUsZ2CnYLUX&#10;hGgQbyYFuk1zTocyUmBGWxHWdMlIIHihEFz5bTymU5Uu1fCD1tw1jay0xcjgit/4/d5rlGuQi5KG&#10;3WXVPkM/Wvg8w2BHa0GOj7OzApaqO03VX86pB/1CCbFkUaoAdGCnlD/BQLRkjCYWhqx6fAZ/yzGh&#10;PGwBAQdkS7CIUHQLTILUPpEJQoemFcKCrBO54jjatOanRyenh0tVdECdqDRz1TaAJYjW8txKeWkN&#10;PW+qRq2UBy9WUM4K1LpBvLp0b38Nlav3H288eAwrJqLW52/28UJFK+TBWw9XlrZa7eXZWjdfao5A&#10;G9ycKwCyzi3PLK2V0eqmMz9Wb/Wj2w1Qa7vV324NVErXx0dBtJ6bGL80NnIhl7s2Pn59aqq3UhlH&#10;qxuwrICsnblKd6E2D9Z8qaVWNzVZB6NCq9aaA+9aA4IFaoUxMihWoFZog3uHUKR6ezDXPzE7Wpsv&#10;bz5c23v14Mlnj/F6/GZ/99n26v3F2sL0VHU0PzMA1DqUuz2UAzF7s3+0Z2J6tFiZnK4UgFoB9TF0&#10;eIFuRVArUpH3JXgSciYU8Rr/hEAgGaIqYRF+M4qngz1wVsXcmnWJmpOklRwMmXflBCC6wC7BjQJB&#10;P0ocidnc80apDQaCUZhK7ghv82TLOAF9BLWRSY/Es8VMw1eJ39opTuJDVxSWhYWMEa0CVdzDr0wG&#10;KzfkCMYHZFworGgq2F6vgg0mhRhqE4BFlSN/71bDnt6GYfGSccv67ubm3W339VGnnxAsBMhnMBQp&#10;HlwvxVpSR9u9k2AVYIPGPHB2xVkB/cMRR51vxIfIASWMPSVXY4hmRKf8lEGORfiuyRQbbJIEn4s1&#10;rjeTKVLTCEm4VcfIDS1CSe5OobPgcEERo9CWJKehBTMUrPvldiSChWDDVJ7vvpE8UVlwyMZX+r2E&#10;kfjr+vY6XgZsmi1RME9u0Ow0hzeArmk3TzldpkuFg/uygTAnhhu3wp9cLVstpjVM4jnHpu2tPihf&#10;J9eyrIQRi/IL5NKN+nT3oxLVZyvcpRkSE0C6AHUB8aRKu7oVJdz3jO3NK+K+4/c2u5JX2TpIp2zQ&#10;NG7RO8pJE/w7FZVU4nCe453KIfIEcJ6WWKsQFMDSf400Cu+X0grhV6RqWGQDuQNEuTVvHC8Qwy61&#10;C+eeBQJW/+q28rNiGVJ7rOXJ5I5TDJrqeBoSkSpTqVpuvc28vUWDlJ4qzyuAkTKV2n88qi4X9zUq&#10;c2FmPgq2Bd6EBpmJjnSY55ISo8xTuBDUjLrXvpCk2CQtAWsWLMEAFMHL2VtnuHgO0WGLc8aUMrZN&#10;NDvx3NYk5P31cZSk8AmERsOpEOIrhvIM4n3hpqHwjT6Ookp7NJr6c3tMbk1hussnuwEkKypVPuo6&#10;I3woOyaq3QtDJh3fTLvXHXovew5j9GSxGzYBnv9BhMogWghcEuXMgF3xgKE+wX8iTv2jeWmvd6jK&#10;mbhRjiAxyYKLqXWnow7hHHInzI/rlrkOi7kzajoi3R+ZBfluGIr70eN15IDBuSGnBnhbCZJVYyww&#10;7x3YjwAkNN2M1BSusWgkYVNE5DDJaQJHnkrUuokRF7KTAka/IpZJ4aqyGv4Q8BCuAso2OujaWinX&#10;4UYxk5vMjcOSqZAbGh0EXr1x+wZeMGS6cuMyrJguX7uEr7BlOn722OGTn8BG+OMThw6iuvXUYaDW&#10;vzr829+g+U3PydmFAjyEt/YX955vAbWCa/3im2dff//qux8///7nL37+w1cErmx7A7BKG2FAVrzQ&#10;shV/YsvW79H85vnz13c37iKRVFnZnt96sLlxD4ZMMKIs52ZzhcoUUCta4FTQlAGmIZjYmCF2nI4s&#10;DOJ8lwpbM6ycLE3skNGD8S+nmXdOY1R1KYtOyJYVeP5zompiKB8EkA/YT6bKfrHEhFIFK9QnI2UV&#10;sW1TLf8GN4Y+l4YAplIpQRUmwvfIifOvZmJD6ckIPwNiCPJNXKGu1ZQV1cVv30y8SiaMICXQrN9g&#10;dGai1XiYx09tNdUIB1MUVwoVGPvIELUSmtI9uDXbalS6MF4SsyoiFCAWrsLuW2OC0Zwn8aS8iIwP&#10;CUGtK1b5qwA3zwMADDW4hMv8d/4opE4klmTDwMk8GkTIwMnGZobswHWzrXqp1QBu9MFR6okBhUcU&#10;XiqAVOVqMjEKsJSoagEnaqkhoVY9JKntKAMQ++fbpkY1/l5CWWxwUgtbWIuRoQA4alCXWlAvm0xW&#10;EaYBlb15if2kfYVk39ux0aAqUcmRCrPRwcjXmGy4eDNcrGvRr0W2zJfI6cp3QQS63Kc0gZS9jk6+&#10;QrlEzqQlkUq0Hl3lcKYf8aPpYlnbEVYJTAag8vfsqkqbKM5mbyvmNiXWpSQbFwuBENrVYtLwBql4&#10;WJQ1djROXNXCoSKIOuHUu4kfp7uDqc/zJ7QWKWonYZyhq21dCMrPNWoli77UVCsn5wJ4Mnoxm0Di&#10;lI4C2hDJu2rk3WxWhE90YaUNjNOxLk+ljlfkDI4mjteGBLxlBgkCpeGA6u+1mVpvzK3EchftHfwv&#10;xWdRhZvMCfl09Pn4jhvBCsT6lTyWmB+1HbFyactzsEpy5KEBYeRhvheXIxCrTLkYHp5kcptgEleh&#10;rePd9CxX40RK1CLKURhN80NEUcqvK1ql9xLqIhoQA+Mryi/NtQK4sqgVBZ+tMnreFEp51LWil+nE&#10;9Fhuani6PFauj4FoxVe4B7cXZtqLs2jTurxeW1gtz69WQLQ2FmaBWufRAmezuXF37t7eyt19Nmjd&#10;e7qFitbHL9GjlagV8uAHT7e291YhHl5Yr3WXS7AOLjWGKu2xzhL42ym8ltZK3cWJRmew0Rpotgda&#10;bUDW/lr1NnyDR4dPAbJO5q+NjV4aHb0M1Do9M1hrTNYaUzBhanVmIQwGZM3sl5rY2BYBX8G74tVE&#10;19a66k7hMpWfzk1MjYFrBWq9M3SrZ+hmvjzWXmlsPlx/+JKo9dGnew9f3t9+srF0F3br+ckSaFX4&#10;Nl3vH0Ut621A1sHxvtHJIbgHY6xmkFsVXrUDM8IvDLtL1BjgUt5JualCT0ICzmSpDZ2uVhwQ5quK&#10;zwzV3HDCkeJbnbCccuxTkgXcpvvsFUQeEgE62Rvx7ZgS1h+aWHPIzlmtQIGzYkW0raJYxm3ugSnE&#10;iPgY52/chY8zSyD0FQwwpzeVSKjtV0ATXse6Fjf5EIDRp6hsLFjEsKWlTFdOwn6ncZokbbR+9cso&#10;yyvaQlaX5Jnn4QKRH1IQnoIBivnCgcyoUpyJ7gIiJLZnQD0h2C0i1SVsLwj6lWVQjasZXcayNERg&#10;A3RyREQCOkOVijEpILgY7DHQnVYoaRAxqyoyl4ML4hUYhvOUJCZUGxgbqhEkoKZACn+VuukNuBy6&#10;Q0Xdr4C0AlxvZWbSvDMYyFkT6/yFNsMIhpwgE7yRX6gKgN/hFS3HeIuCvP8kcELUB5LWRb9GboaX&#10;Sq5Rkyx/cnBEGHCTY66Z5ImJrU10sURoNp0y0Qq5strMqppU2leXMgYCFDLH7/FmX6nwod3vHN5x&#10;R2WnXwnacV/sS2SYis8VG2nvZbJDHE/ttMEt6KbgJD0UBmxm+4nSpTc2nlcwndrJKLb2Rdle2Nps&#10;7d4iNpMs3Os6SgPE0NIXV4tanVeZ4OBUxEWBrZUQHRNPw8uiVucFnHLiyGioxWMTz0u0by23C1wj&#10;baHTkEYJDyMkXpxmjQo6a8tDN660C229fL80kUJzTtcJIRxF0sQtDo6N6IRq9GhzZXKUrUZvOZni&#10;huzCO0zKqjAoV9N7bCNhR+RMlp+znrEeTKcDvBExaRWFxH6AunmyEigGSCFGgFkLj5yhVq9TvAy9&#10;HPojinDC1yotPYJdxonJw7kkjRXJPV1FpORSiawc4MXxquuyVdaLm7uodWLWw/xzLBztct70EskM&#10;HE6lSUQpoV0XwBZg5tzWCWvA31oKO1Fu9th9rZWuCq21oL5FKAzJ/KQwELW2zhdIFLQFFMTN2a0N&#10;jJbNkGuc7YWmxlT6jRPu2ky4fJy7oaZMtSFahmEYib+SGkUsr0eJ4hbrxSKJ76jJHxoZf6Fxzsyw&#10;SpUIRckI631M25JtZgl0q9yELT/y7MinE8HOoq51Kg/ICpHwwHA/RMKgW2/23Mya37B361WYMp0+&#10;ef7Ux0cPHjx+6OjZ48fOnTh8+pP3j34EhfCBM4cO3zg+3hhd3G1tP1o21/r6S3W++e4F3JhgI/zj&#10;L7+nQjjkwfAQlhsTgCsNmb756ecvgVq/+ubFq88ebt4DxVVc3OigZevO3vbW/a3aXA2otVidhoEw&#10;UGsVkBvqvG6j3K6RVaYlKpVHuDpVGVhgqIltDWDw/2ZNGH86NYMBFAXFJea1QPsD97CITAdV/eUm&#10;ojiiVgk/GZESp8ie1lSqJQZBomgqqup4w+DIwMq0nMknYFr10QwuCv/uks932EEWCeI3qCLEL2Uo&#10;ze6bpNOETn1YE1rKpolj0+/VwIVIJwCdKFmDC5OuFskKgPD1HnApG960mujMI9elqGtlM08ZH9Np&#10;SQWWFqxai+sep1bJmiNlfWkwqGzoalkza3PlygsoEjWcasdi5yd+KKYjSq6FD01j4m0+Pn5fboNY&#10;l5FSarcDKtg6YUJW9ebBxbukU4ZJUqXqIDi9jAq2q3DW80cS4miow5JLbPHUylKuLC8oWiVD7WyG&#10;WSyrapFl6msKlLdKR7Aw2MJrw1ecsHALqVeJcgkpjf1EGPL+2f+JUl43quGbycfqbcSlzBEwQcJJ&#10;oGNyeBOkDLCkEll3lImcR3LuMgEbZrzyr+JBrBa2HxU9hFM/KMNIV/b6ez0/CDvdINdnyCeNVObu&#10;yArGlWkbzSeWKwj6cnJrLuoyRYOrkhtDarCNFz9Cj1V8RaEv1chYitTcel5FmbEZaRDXgbHZE4w/&#10;ZvJgMSp23I3d0KCREE5dYQW/+djQOmfATfDJ4h/adTos041z/UYUYDBKQKyTXA2UxKI7i7dgq8et&#10;bPG/+1GhpCz3ESixBaH9J04MKn/e9kNjCpN7uqVBirNRHkZaIN5jrpWPJcdJilAh1WDel/2pdRV8&#10;+gotKPhTJ0Y1wwgNGJ7lEsgpprQ9o4GKy/Nw48AyEaYieCKamgcOQSzu3yOqqEEeXGrMAoCh2w2s&#10;mEYnh4fGUb3ZP1vNlWsjpepwrZ1vzk015qaAWsG1LqzV5mCbtwTkWah0plpLFRS1rm53tx8sArXe&#10;Qznr4/X9Z9uPSbSiR+tTyIOfvnr44Mn2xv1FNLyBdXBdfV/BtcKRGCzrwgrA8OziyszcYr4zP9po&#10;o6L1Tqc92Gr0FQsXBvqODg2cHB+9mBu/PJG7ls/fzBfuFKf74RsM02C/5sH904EJ2BUwFW1a6wvL&#10;EAs0OuhDM48HICpa2YcWZPJ4YWx0cuTO0O2ewdvo1No72jNVzy9uz+8+2dl/vff0sydQCD94eW/r&#10;0Vp3vTrbGJ+Y7hvNg2W9NTCG152+kZ6RyeHc1Hh+emK6WpyuTpehrG6URRfQ/xBxaqDEVEhse1JT&#10;Bw6pPbtwWy3HCphhiXiwT9jWVH7GZIRkZoRJvMvKjrtcNpSlAn78k/AANcmOQlwJaUyi0JBzTCfA&#10;BgzZPHGwiK/0ZRFKxIqQai4AWMqPqKeIGCF9FdQJwCaAIeRmTMWQ0UVlKkT3abs1ZfYy1yfRIxV6&#10;/l9fGpJEPhNSmrYI0m+spc/QrAJowuysFs6RPW6Bwms2k9Cp8rTBrKrRCKktVjPiKY6IXJ1vVrB8&#10;dGIMQ2XQQkMEBXBGmB5DLUBW6/EkJQ8GcgtGTnjD4FbhAgNurF9TMZLmko6wbM+5MKIsphgYCOo3&#10;VhcTuRHKRmIikzLKv5fJO/cjyZCYtYK+gwScqrtDlk36c0nNiaywYWxv2E/YY64tiHy4diQiZ80r&#10;WnlBfb25u42PMHkeWRiWZoUFEfh8CI+tYuXGIo2ASTZzSmacCD6ZiWBO0Ak4l8smZCtCVdPGENoE&#10;tfY04hZN2pBbO5lIXYwultG53PuYfRZaNmNvmk6CGuI6RvNKIiTfO6J3Q01PeGNpfC47JLGpj7ys&#10;Ux2y7sU7pjXawzVDQifvh4hXn1aoiXf1sMUIwxeN1ZsmWpkWcfbECE284hwTE1TBMMMYj4Dof6Za&#10;D81hH18w1QkL6rqFRpzWEUOrF3Ic7qOTGoSaLee/pC0iCox9r9MuEWJRPvgkNwgGMpyWhIElFtCN&#10;5gm/A9gEn4TfItEQKRgXDtgdlPfLhXmx4wUxq3Yg8ppW7kYoPezZeJ5ifa2YtcpAKbNkt8Yntfg6&#10;42o/970G+QqIRUTK5qKKsgLR6VEuXSWDBDy+Rasyf0eHYaWPHf17K3B2A3fQ1DRumS27lcRxfXiI&#10;dQWGuRYMNsx8aliYc7GZMHOUqTQRb7OO2mkCiWh4Ob5YKERAtAqoiOPVYjTGjvUupsFQ0JjE9IkJ&#10;A6U5XGIqfXVi8Lz6vFJ8hondlV46wVd/lj7I3CCfIxgcQC9njuJaaKRMuyl8ohGpYVimYpUIjv63&#10;HPB58qjGIWEjJG6fq1tN7LUZUgut4mp2u621GxAJV1TdOl1i/5vR3MjAUF9vfw/oVqBW9r+5cRny&#10;YLzgIQy69diZ44dPHjlwFF1bD36k14fHD/72yIe/Ofb+by58NNoYXdptbe0tPHi6/vTTe6xr/frp&#10;7797CYUw3Jh+hEj4HdQaRCsUwoFaf//dD2+++ub568/2tu51m0tErdt7Wzv7O5v3N+vd6kRpYqpW&#10;nG2US82KDX4RH9IzSdIkJkc0bi5Dc77J3e+Cm9H9Evui8ZTVqIXWTkVZd82VZY0A+2kpeQEU00Xl&#10;l/TYYikpkAxJuclM8ihZcorppA7OitQaInagzaV1zMMgQiUIkldOVKUSERgM0otXQAAtauyoRCMh&#10;edyYVtWnmDUM7yV8r4dOiJDN5JmADMlnELAOngko8KI/TgZY3K+VKlwjUn0joo+koo2PDSZpCyRH&#10;JVfcSnkb7WcI3vQvmYTYkNXCWraFJbgihwaaVJW4Ug7DebjbBlSmBRT9hIkGgXNgOaX3L6JzbAVi&#10;EhWXijVlHTCwrog7Wifjl1b2pmJfvkcaWg6xCGues4uGpZEguAI8U4kst06zeSyRlXtwy3We0C3D&#10;mAoksBrgUuAq5yccBO8RK6ta3ISvnMYweYuzNUpUGx5sMfzetZpyKhdMlfJWRaEin929VuhU30h6&#10;apQrDXBQu5K4iL7jnMsMq3C/OA9oa6SaWE0sF7iqxpUuwaZhXbfsOlJfOKeUDJCE9jVlNcko603N&#10;dRMBzp0FpypJcEi1+b21BKkyG39KPkw8DXqFLS+DOMVMUFNZapvN6CrmSHxpQtGcYKLibdDFxxv5&#10;VZ68hpGgVKQKU86sXkvtQ5y8tCTGSWIzqGYVnFuN9c8YVxBR4ltmjLRlOFATzcXHjOsu/GDjCg8Z&#10;jyCoG3Yz1WSLQu4Xdj3Bi4IWyYqsFsZZcWuQntnPV8FdJya4oVOfSfSYCfb4nHAyNR4timLFJ0ja&#10;7dLBqHVcYKleSjZz+1MdFCGo4hsdmal6UXkWpjKmdHDJvO8KPoW1rCyvEnwFrgMDiRcgK0yYJmcg&#10;DJ4YLQxDB3u999zN/nO3+k8OjJwvlPqhEG7OFYFa4bXbXQZkLUMbXOkU6vPTC2uErDsPlu/urdx/&#10;BKKVkPXpy/svPt17+dljoFbQrXvPdnf2VlZ2EaBXG4usaAV5C21wZ6E4vzS9uIIGsISsre5IszNU&#10;b/Y3mr2dznCtcruQPzfYfwyoNTd2OT9xbTJ/Y6rQOz0zNFMahjwYhaxgWVHISvslaDiwUJZROdbA&#10;N4srsFdv4kq74Aw7ME1Cm9bc+NQYUGv/aF/fCBXCtwZu9I/3ludK6w/W7z+/9/jTR0/eQB786OHL&#10;e5t7K83F6WJlaHji5sD49aHxm/0jN1AKO5DrH50azU3nAIBhvzRTm6lCDsSKVgqt6QLKmk+ONpuF&#10;gH1SwAp9rOWdRIMKx/0oyphJATxGEqaeHARbZoypi0pOwVSTOVH/7LjTIXhkNIRIjUCEeB22ukY6&#10;arlNb+I99PglL8EISdWSClhtcK1zULAYLV7wNgVzYJIjjMugrIWpCo4NfUVcKIo10WrprwPljJtK&#10;6DdkqITxSfYsHOvzZ+WeCDpDIE5yAX5empXwZgYw2/GNhyiEZ6nS28wS5awsMnTMzYti5xVCC6hI&#10;1aFEVaMwgLW2kMm+YA7DAlrhL+Flh6XjBIcUx5JoZSWeByFBMjs0Ik5lzI2XXHPIeVrhSeZ5fWV9&#10;h7uECQfLKYmHJT/2vcB2wV6Xlj4qf4G/xlAogaXiEd1xazJFVuMjTHmJglP5XMpoINo24lWj12w+&#10;EDDzXzQrVHpKnInpIeAhQlINcrS9sOAQd8SoldWYAhv4ODfqdMhuraBTfgEz3hK/3FGZXpETKUJz&#10;jzMOa0W9J7znQ5YBdEBsBO6ngMJ0WwBGJbPyI7xZrHaWKJqAXFE7v9fc0HvsosyxhTDB02aD/U4C&#10;TnPQxO37v4SCwnfA4EGjzcREglisXxXIJNTU5QC1ohDapDFOm5uAISu2BUJWCizRE5V/Ut17C4Wv&#10;yG1p5QZYzZJKZkcNPsXx8o7wWixRVjNV7R7sjIoUDE5SzXItrCXWVY6S24tOXlW1biCsRJW3oywg&#10;9kMHNJeWgKwftIoFoa3rJlozmPSNdsmJoTUPiEeMRlh6Yw6UmCKXSJgt54eKd7JjFrNO1kh7d3I6&#10;g4E+UCXPxLWdRK1cWbEFyXLSDkwqgNKmqrJn66W1I/lxL+5RfVYk+nVFFTCYKiqZWkrcb2RARGZS&#10;Tkz0pU6/Jud5g8I72sy5KiOo7OVYxaNcIhQGPKm8U5p2Yk6SimrkY87ZyR2D2PRi4+hEvfJO+RMx&#10;K2ygKLWLE2SqJZGwS+lIwfIoVgr8yfQ32luCCtJ8sHTCqDUYYNkQeKvh+WvRmQ/UWEX+MYk4rOiW&#10;94emjfYl5r5TBtaFJwxyPHrqXyhSUQkRuQRB2sn6NWMz1xI7oHIOArdbeBXCcn4tNZARRi8Ddr4B&#10;ZM3lx3P5sZHx4Tv9PddvXbtx+7qdhAOyXjp34txJGAgfP3fyyJljx8+dOHTykw+OHPjdkY8+OHbg&#10;w1Mff3jx46HK4MJ2A6j14fONJ2rZStT67Ut6CLPzzVe0Ef7jt7YRhkgYdKvqWqEQ/vqnn41aX7z5&#10;fP/uw8XW8sziRnvrwcbd/R14MrUWG9ON6dlWCdbBZfQUYFcRCFdJPGDwPaoeSZUW646808km9vlg&#10;nq23tyY/tA8eLucFKIWwn4s2Ig4gAJ1oM+oik3zSbEoU3wUkkf4RTWSwdFYx/ciOrogFzOoxTUQx&#10;JnfhnrCP6mZtSkyVKDupWlSraN/8mbSxIvxcnikURgQbuRu1dxGuNGSVKUwwq5K181+SUJEQwMgc&#10;e8h7BqjEeCpbNYg1x0hJsUBa1njG7J++AvupHNTls6Lj7FIVjJlRqJq4sJyVl02oia8Aw8aolv66&#10;ejMub2VlkUw0bbJxnBKqsWXCFOgRomX5PwEO+YRV7+oeUFGTmRlb4SQtVyZbDRQn5Xf4DAtmKxZR&#10;9x1AbtHFOJSqeeVBlZr68NLShfjjhEsDwFOdS+QTZaKiMblxWE1OYEbWl6A0TJJUC2phsNv2GLLq&#10;PCNFEYyxxN+6TNrVyjOJaQmT+558tqEysc5Jk1h4Ms/BmpJ0lcs5xkqibjWwlSbZ1kGU6Xo+GQ9n&#10;vr5Ev7a05j+i0kNzVH5X5uv5Eu/KdIvrvFOLWjG0wbiqWZP7EZNllXRZogVu+jRnkjY4hNlmsAm5&#10;Zc7ELjJJuuyCYaJuHETNFfBVfKaeskK2fghR+cCAzy5NzKGKPVa9FnEvYzt5LdIyxE9l57EcqzlT&#10;KFsXxnN6gPHjFB7FC0NHgwqlDKWlsQ+BOq/aDieyuSo5VrjmuhFTBDgNY2nhBJ8qP1fbfThwOtDU&#10;YfnANpZWsMXzVHSuhpNi2JCjTXIvplEV0TKgFGWhMhUSX4S1/pMRbAvEI54xy/QQBsSCNhhwixRr&#10;BQ1aJ9HFNFcEDwln3b6zV4//l//0//J//r/9/b/79/7G3/vf/o//yf/3H56/dbhYHa11p5sLpe5y&#10;rb2I4o1CuT3ZWpxdWKuvbnd2H67d219/9HznyYudpy93Xr55+Przx2h18/zTR/vP7+7sr67udhfW&#10;64CstblJ9n3tFOBL3F0oArKurJaWYB08N9ZuD7VaA60mtMGD9VrP9NSFyRzsl04Ysk7krheneksl&#10;mgZDHkwTJvScXqh3KA9u47W0Cvqii28gFQZ8ncfFLmEfhwq6AXgJvDpC9+ChwfGBm/03bvRdhTx4&#10;KD/QWG5s7G0+fPkQkBUvMK4Pnt9d2YF53dhE8Xbf6OXe0et9I9d7Bq8NUBuM3q2odM2jS1C9W8cL&#10;HRrBV3tIlQRhZSZK2kj0BdVD4w3DvEBWEms5srdXTRSnMfBljEJzGnUlVajNUN5EB6hFclyKDq2r&#10;tC+LyTeDARwZyQuqfxlNusViYCrMPU9dxRbI5tp0xLFUYF0/WRW7B0I2h4CDSEcXAYfRslTQVHUa&#10;hZKCcE9IHVZDwfCOEAsXq34P5EJ15oapwuqqIQx+jNypT9tT2kgskwEbezjAomJTHDL+FzPfwNjR&#10;pKSnrCuTDtMxN1EWx1BhMfGweDYVIVNdDHLV5VXaH0JpzNBN8l0vdoYa8nuzbpP1h1FHGvuSqR6D&#10;N0efOJSsblmkYNhpgo78nsrdCeYZR3I30NsCx4pjd+MKrvGUpLADU8guVIdJlGtRq9uiGih68Bng&#10;ptJT4UxmACnWkBcI9yKT28khCWpedTEVXSOkh+/XyAgRn1u+K1irHEqkWhygh/7c2RAp0MI6zheu&#10;k5H3oUh4px6Mu8z9JuZKCZ2wOzaDGghc6QaCUk1I3EEIj+kmEkmE1EsDF0ipvMZcTwrrNlWQLJs9&#10;YVpfMu+U145uGTdtQThDBemHkx5VUzSZMPuOQPW1u430h1cKEh8G8LwiDJSo/oycxDxcWCWjaKmC&#10;HN2FRbn6gM2iyY3EEdJjy43M6tnQOCj95NY1TjpoEXFF+1FCYRHxGN9mStm3z9WVpuK93LRLJMdj&#10;kT8pieYnbMhNGRDbNNtltKs4scRph6Zd5mq6X1p3TJXOKzdqLZITGcrN8fQC9rvQlBa4nKUI6FGE&#10;7NHwVuA9BC93rcMmQ82CIK72HEt5YyvzpyT8FiGBYgOnfeEhAiBtTbJ00ZJQ4awQYCi/5koNZY5C&#10;xxH+jn7Em+n16nPmUVR5dJolFpXmk6BCz+7Uj4AHMZmZtADSBmInoYpNjJmRm/RfDtY1XOaQgwuV&#10;pIUJC6Q2GvD4YQWKtzVuLF4IJku42xBnEjRijWQBjAhY4gR14rBOmAe3KFcoiCkPHM0rwtBaIEq/&#10;F9jmrkiGnF0S2IJFDxEJj30TuWqcqcQwqqLNwQ9PPqMrxAYzVKauW4jLS9vblIaCVRUArlSp0A+s&#10;hZ434cZUnYGHMIArICs9hHtvXbt5Fa/rt69DJHwSYPXsCTRupY3whVPCrqcgDz529vjHJw7/i4/+&#10;6qOTBz8+e/jY5SOD03fmt2o7+0v7L7aevL776gug1mdffvv86x9eo66VqPVX1LV++8ufvvvDn3+A&#10;ezCAK5yEUdeKlq0//fIVUStthJ/c219uLk8vbLTX767s7m1vP9xeWIdRf3mmMQuuVUWtZFnxkugG&#10;ijYkR5R/0XLTPQ3ixHlSpTnsIxsG1PH4UH8ppxVkPMaZ7/wUkiMmVPUNudZsbNXHjrpIw7REgEk8&#10;yG2fs44IZR0acpeehnbXsk2DIAIlIQ7KUVk6yvY2BpzySSISIZYRt6cJLOhkvyWjLTUWTR1fhRbV&#10;jEeTlpxccGZCVcbYyS9WLClRLq8LnW8C/4S+V+AniVqJlQnh0PZGDWyIUtx/Fu1idRTLmnlCAbFo&#10;4IRLYl2iWsrK+Hjdal47KZPOjV449FjyL1EBCywKvOo3UEkCtEybYlhFo7RVZLSwIt+2uuoaWkJN&#10;NV8hNtNgOTFgVGkOGb+3rpWZHmca0uizB6zwM7TBgNB+v1Grv7ErsmG5ynQ5Aj5nC33FXuIbAkJX&#10;vZtrtQzGE1FEH8W0hKmqCFW2SQWrwVp7JvH32ZCy34zIT80SiOadQeBjQxcYUm0xq/ITFjGe1LkM&#10;QfB76AScw1DHYWYyPG8MpCmsEq5mrMyqTrKaFKOLgDWB7BpuIlsBVFguYdLY6UuoO1yarMF2ljGh&#10;bqwQzHJMYk4hZXR4TG/HkvuicywxpK2t7N4stTa5VuY+iWzJtGvlYPDlx6tsonQ7TOPhcevljc3O&#10;qDXSvSwbQEDJVIU67uK+oJ8w479Mledt0RSrk3wSgwU5IFoghJcWISfSgAGl6RdzrdyjU8mHT0DV&#10;swhhZMgW/WD5Kd5u/DAI6kPaIdMF3rLd/kTJbzNF0npJncXILzWLM0hg0IYeQnJPDa5VARZxi7w6&#10;nKHPigDJQalulm6NAG/dOlAr2gDWO7Vqu8IGraxlnZwAczibh3VwrjiKZjBArScuHvyLv/zH/9k/&#10;+Y//9v/ib/6Nf+tf+zf+R//6//I/+ff/+Yf/5HLv6Xx5uNIp1roz5XahNodK1xK41vXduZ37yw8e&#10;bz5+fvf56/uQ0Hz25eM3XzwDZH308v7dRxtgWedQzrpSrs8XKt0cilqb3cnWXGFucWZ5tbyyMru8&#10;XOx2hoFXm42+Zr2/0x6tlG5MTpzJjZ4cGjw1PnZ5cvJmPn9rqthfqeSIV9sz7U4ZqFXGSw0wq8tr&#10;83gtImZCKxPUaVL/TK4Vwl0oeIuV6bECrm6QROtw742+6z1DtwYn+kenR1vr3a3HO3uv9h7hbF/v&#10;77/au/dke3mrXaqPjOSu945c7Ru93TN042bfNfwvoC9GDOMGpIrxpCpY5ImqQInoFOIEs6HYorMM&#10;DCn+wVS5UuzB7Tv2jfhSZatZ2MpQPqn4HAobkhnKikJkHObkixMZmiQK/lYkIyTNQjY+MtkiOsje&#10;R0jEhhx4s5k6YSR1blAspfBR9jbuUEJMSJmfH71K3rNlDgIL8bQRActFht0gdGRH8HFKrh0lPWVy&#10;OFUzcs8MqyTW9Yl7iTJgXmxqFkryigiWONPRJ2NNXhF9QcwsGThFHIk4mJwSSFSVTbK36irIRitR&#10;WWcoQkzIRGWN5vHEW8YBUzPMLotp2QcIq3URnK2dkwTejLsMHrzoAum56a4LvRSIS9LPzjE2gcNG&#10;ZBxuOGoCxPSLAbn5PTF+4XnuvJVubtQ0GkAaAzudFwA13InsZufKeRK/GlsUTdBFiYmGQIxI2LH4&#10;wikVyIPx8oRM9L4BieqidYFOPRAkR7Mip1q4l+IGoeOlyRYVQQTSIz4UaDSBY8gq4TennDGwCXPN&#10;gahM9g5ptBnwNexn+OyQ7tfANTyKNEQBho1aRd9xFxVjT3J7Y3eb+mdqXvRsFawy/2ASz2tBwXSw&#10;uCkBwWeZa2LdKwUH2dzZAmHrHIEXqZEhdgCgVhfNxpqVUt2Vq17jKRPBlsvu/iK7YHrqKoND1Gqc&#10;xv/KxMBCrXpyKdGTBMC8WZFrsNrccJH07zugi9sROV6tCHKtXMvEYHy/tEjpaaWkc5R5S2WqM0kF&#10;uvF8dDBNdUOw0HYdEz5kujzMjZSGiByuwaSSGnFb2Uraq14qD8FgAWkjRsVUNlTzIEv0QS2S82tp&#10;k2FeWBooJUTEfFq1RGjq3LHIZ7peK2fB96slnvL4jECQnzKI9WMXBwd8SnDaXWG6qLTUCUfBhRq5&#10;U6gSupWknmV0YRONVM4qARejHRIMao6tMIb3SOuCQZqBnKoDQjOScoic1VkWElfhGMYXJSkfr8K3&#10;zDXz7IvGFBgz8rJKIjPkbBF7wEp4bPUpJrMujRs+pnTgz5RV156zCPQlXzrEY3RLqc1BFNltU3zB&#10;YunEaUfjX6PTTCqo9cWIXVElwWpQJu9wzk6TJYF69J1C+Xe9VZ+lh/D0THWmOEvUCg9hANf+wV7S&#10;rbevo1nr+cvnz106dw5fr1xAUesnp44cOX3s7OULR8+cOHjiMF5/dej93x396PC5I6eunRgs3O5u&#10;lLfBtT7bePxq9+XnDz/76snvgVq/f/X9j5/98Avp1p//+A1RKyGr61p/AteKlq2oa2XL1m9fIrZ5&#10;8Hi1vTzTXWts3F3ZfrgJT6aVbXQirc2iFkmotdKu01aqg6909qKzFJ+VAVk1V+3+ZeDA2yfwz+ww&#10;fVJ0dzz3PIvwG6DWOjvYyTcRGlLYA6lXkOqf2eMD/y73pjig4WU88Um2+X5xu8PnCjGS/ENPGvOc&#10;FvcKfNIL1vQYoSP8emG8xPyRVKI8LGsYA5cmVGgoZzhgRGmDJOtJdZmiPOWPk8lRiaeE0fQeiyb4&#10;vbwekQjAoM29p/8M2GkMbbyHlzSx+AciOoJsQyw1qjG4InGXKloBLw1WIQPOpMI4b7SKyVCfpLaE&#10;sjYBtjo3sKVdfIUMbSOcgKIcnuKCOWpAthhN06E8PVk9+SD4IAiyMdCuvzWZKZUIS43NJYpsDNDv&#10;FILJXowUtMq4UiBkdPHBJ6KGFgWuhLgq8bVM2sDV7scu7jVSFaRn6oKFuKLghAyRWWEhokuKnfAg&#10;NJVmWO+JO6f9RQZRKIWFqnkFPvjhEpx5NSUyNqYO/1fGVMEzs9CXNdP2lLKTMCTW7pXqvJo3MvOZ&#10;+kRX6stizjsLbQY2pUdX6WlSwMc+Lj1z2GthWOQq7E5CgVpFn3ouYupjKqdSW26jQtq4Zfbxwjxh&#10;ygefyxkpl10hc1WKkpUlaoWmArkDHk3ilsgLsNSZtaNK44Gq9fPV5Rxc7UorQiBt0zxuzYaFkZSV&#10;zFjFafEYdnCTCZb85OOTI5Wt6gjE9noqRBLIeUrRBRR5ujNNfHSEaK6byqRKqnOTzMwnqfhDEYDb&#10;Y0TsyzAoBHJ6KvPEokrWlBejECtD/LgFM6Dzt/siY46kV1TQJurVgmHH6xKlALVSvyqVGisw4Xxb&#10;rEzhBUshwDDQrfmZcXQiHSsMTEyDbr1zs//ixRtHDhz7p//wH/+9f+dv/Y1//d9679/4H773H/6D&#10;/8n/45//o4Pnfndr5OpULQfGdWENTsKtte3u5t2F3Yer9x9tPn157/Xnjz77/VPIgx+/fPDg6c7a&#10;3cXuWr2+OFObnyp3crPN4Xo3D5a1uzC1sDSzulZZWSnOzY3V63eajd65zkinNdxsDM8UoQe+OFW4&#10;mstdzuWuTkzczE/enJkZrFTzzfZsF+2lsYLJssIruAVmdQ5JahKtnTksOMA21rXCTLjZ7Damq7MT&#10;0yCTJ4ZEtN4avH31zpU7w7eHJgaKzeLC3eXdZ/f3X++j4Q1Ewg9fPNjaw2KsTZWGBsZu9Axc7hkE&#10;19pzpedy32jv5Gwe5azoEkT7pXaVmlJablCGJ22qlI2ClwaWJBlUVGkMYEyCu6+COkoAnNFwEA8c&#10;5bCbukHKceGnRd7G8MZgJhGz5OU8qVQYKQcgzROrOoUExKuox68Da72ZsY5JGAG8aKbiQkrXATqh&#10;YyRjKs//rixVqPLwo1utKEJldCjCgXiDZrMS4csUyjDMFAo2OvoJSwjgqlFeqUgVKKkgFnVXQwf3&#10;UfU6py4jMqRxQ53orRJgLAJTtMnlVVMrhUBcUm0g9sRR82LhprsmS5Ugew19gx8TMqcIUKo8ajKJ&#10;h6375QfB14qYk7WgBo1CaATSCIJFHVuaYQmrjJ3fubPWJOvjkB6lzM+Xr+2FMauQs92DbWJnFCTP&#10;JCU4MnzLT3fXx3D6tXtCNMMwzyzAqYpNRquhLlY9pMooxGBLJQjkLEmtGw5JiE5gnwheczIaVTPJ&#10;YTxj6ThHJjG6upUEAzgy+0PqCJ4/RHECAJrkb2WHdGmCwbu6Fuk9xGki7Y39kkA3mnxE6zLnK7Gd&#10;4mEHyIoe4Os7294PE2MTOYKAl0oJIVUBLC0/+dWN3S3IagT1o66ECUe6KiIjY8oxbqI3Xt1odkVO&#10;9KAV11H17U+BiIBjTpdgqoXB7XvZSjERpbxM+sibhzt8FLJSM6xECSe8MhQUxViq4GGxUFnzUNNb&#10;Om1mmnQvsjcYr2ZfPXNcQh8Epo5jkbDWrJczTaHtT25GlIHTW3Ng6U4ZSLhZl4rYbYHGrcOkEB/u&#10;UUYUe4VSaQnxOkRWKMLHqFPwitEzPa2pPLDN7IuDM3RaihhecglnTGx97I82ayrOkHfHe6ApRIUE&#10;wSXyGaqnvHY8psuF1YPcc0rFq4+BFgmASK9LTOGqb94yrU15jKmOAGdFR/TI1wR7icG3TxsDAzNp&#10;rmW1XVNsoWHzZsApeTO3F0E+ApjU9oZ/9RLTxNBGwfuFj+aOxMIT8rHC8xwTdy4xZ8txpl321sb2&#10;vd317S01m5DyK9ooWD4trYpYX0GggNC4CkFH5xSYRrfoDG8OoZmVZdi0l8HxQAVJ3xAcxzWuFELL&#10;nxZMkpxQHMYQ/Jj3w0sQmkYkEVwpp6+yqUg7CmK5gpfnhqJW4NVSrYRXsTSVF9c6ODLQP9QH1Ar3&#10;4MvXL8GH6dxlaoPPX7kAuhXffHLq6Inzp/HN4VNHD586cujUkQ+OffzJ+SNHL31ye/xya3VGqHX9&#10;yatd1LUCtSYb4YRaf/36DxQJfwcTJqBWiIShFkZHHCiEf/jxM6PWvSdrtYXJ6nxxdWcBqNVdW5vz&#10;EAnPTFVnAFzxAtQH48q8iVQDpJFxlyWJd+bFZnKatwyqTc5nsM0CeNfvYErAIRVtgYBaldrgXMIk&#10;wW+I7tjkljY06gNKMBLIUNWtbk5p3JclaBxPqvQSh7KmF0o9SoXNrmVcoKtBM4BKRGYK16WjriIM&#10;axsqTzOl8bvwNYGR4O1M7BljE/0JJIueDVz9ro0wFcKAfO4NA9QH2GlVrTGqoCBAXbhFCWYQcyaG&#10;kFSvSV68nxQrYSTJSSANYXEgT5Or7vYDHBKQ1SY9lv6yjjS5FruGVmASOwvpWZ6VDkXE6xY18vgx&#10;Hao2QSR+hYHJ/abcQKhtfRtUb+lWN4zSXMRr6I+PxqkaDIdc2Y2G6DCMt/EkCcKxnpeX6NIkwlbJ&#10;BkN03z8OtLJ6OKB7JTEPASJLqUHeRVPThKY4YBfQAvlCKm/tB23IaoUtQd085pA3dM4tTS/mPPxX&#10;z2lu+uFArbeJyiYIFAKUcdGq6nUxQXF8p094NHGSkf/Ae6Rllx8vHZJg90/za9e4Kp1BaO1rVAmu&#10;cirSM2ceV26Bk7ZLn3MohwOWJ58qJuRUbaJyZa5YPsNwSnKHglkU/ehVi6vfSwWQ2sngQgyt9b80&#10;Q/bSMuROmUWjSsr2EFYCuDqGM+eZeTJZh6kHJ3dtl7ByYcfDLwscwxdRMZbCx5SaMn5m2t6mf4pc&#10;zZrqs0yDKEBUsaILX83W+p0MFBSFEHBi/BSk8jEsNxqyE6oRYkYNGbhQPRnlWk/F/KvEbCQNHECk&#10;KxL/FuYrknKJ9qFik7Ep09iMAFhzRTUaylmBWiFwhTYYAEy1rGBZUfA5lJsayheHJ6aHxqcGh/J3&#10;+nI3eoYuHjn31//3v/jf/2/+4d/9n/4H//1/93/+N/72P/gf/Ef/x//Zf/7/+T+cuHIgXxpsL1WE&#10;Wue27i+RbgVqfXX/xZt9FLU+fU0Hpm2Us+50OyvlyhwUxeOl1ih8mJowYVoszi1Ozy/NLKGodWF8&#10;DhWtzV7YL811x7vt0XLp9nTxxmT+cm784kTuylThNlBroXCnVB6t1CZhv7SADN0y8GoDeFWQtUWR&#10;8DK0wS3g1UUo2Zba7flmq9uot2tI1o5NjuemJoYnAMgHe4Z7Lvdcvt5/bWCitzxfXr6/dv/FQ6DW&#10;vdd7j988hoHw6r3F6tzUyCTkwTd7h2/0Dt/qHbl9s/8aPJyMWmFeBXE1JNaWwprQiGggwCrBnoNv&#10;cwgIbSPykyWp3HE2bOqjCWmqChObERs5ENILlAGrWwwlndlLQkQxXYzpSSkQf4qgcIQk3MJZSodb&#10;JTik7aR3q3BsiHL5J/XRMbY0ojaJgRkb8zO8eSn5U9kME+opO5NcWMRy2G6E5I/On3BI4mcGmpnL&#10;jjgZC5KFNIi+iFQT3WonVfG9Qs6Ggui2smVhKqXUQfGZ5FQcnySRFCpTDC9UAKbdJYV6v0yVVUlo&#10;tMyvKZSXg87KarTkgbobrsLsFCWtJt+m8q052baxGMHhGn4kSyneMgm8CSSYfRBWCQpOFcKGnUIs&#10;sjZJAEAjH/UICvhMuvpekNiEkJjzJBAItywfxykMw0XfbuOcjP/kGEYNpNTgKn4zc+UmMRSiC3gH&#10;wFMbIU8bhapv60VTykM0qbhx0Yngi1VOyWxLmJFK7k7I6kCZEFp0sVN1ZsMibZcQiPZJagec2vCW&#10;KDym+x51thQ9Ji4xGoA7Opc/sOlf3gjMK3y/sUOM6hJfAS3yyW7ta+tmoXqOqh8N+JqoIW3j1EYJ&#10;UYQnjVVUUu6IRs6oMA4+C0qjHxLK19nnVn10rDyHLZP+xTZ4TOtoihKvagyZxLGU3RMbbxB+o0OV&#10;mXOvkXdo1QCrmioBoY3ZlMPlNkI8L2QeK9p+V7IkdGEt7oIFvcbAZpsxYZTnfUsBmfRwxYo2k0DR&#10;nrQSr5p/Rr00feDwmzSYsocNDy0OV0KtAquh15UuNwogmTtzXkMpaX6WMikcIg0dyoBjR/IcVhFN&#10;KBcCqSYHL20LKjrVYjEt77S11IkEz35kS6jJoXP9jrbKuQ7uuzsAowsxWjtb5REaDea82DIa1L2s&#10;XJWGMMajisoZ50zbaeDhe4cZ5bXvISWuSx1i1SdPZgeqTQieTflrF+VqyZOrdzNb/AYoBR9tThX5&#10;F901hvEkBpASBYZ6cG9jZ1txS2SyHI1I3eA67ayJmnctCy6Y6+fOo5R6dtcssXFewGQAkFh4pijp&#10;QOAq5aexrhTLjM0cojuaFWq13Q4DMN96RlMSV+sp4LprUuvIY5Jr7TShk5qtzZZqs0St03RjAmrt&#10;HeyFTvjmnZu0Yrp6AUQr3IMvXLl4+sIZgdUjB0988tEnHwO1wpPpwPFDH6F969lPPjr1wYW+482V&#10;4uaDuftP1h6/3Hnx2YM3CbV+8+On3/9MG+FfiFq/+eOf2f/mz2h+o66tv/7xO6FWcK2vvvjyyaMn&#10;G/XFQnmusLw9B9S6u7cDG+HWYhNuTECtM2gr0KwAtUqXJH27HchI1ZDlcptGpVTCotm6D5Pwjtu1&#10;C9E5pdaG/wghK74qu+FEA5/dyCbQhMkle1FDzh8l/9RvnCpSps8EuO1UrQFUGEwoa/tf9RaRLZHs&#10;gcSLkne0AlcWZUSz2Q21JtnwUASkCLPU28ZQViWTGVdHezaXN/srQbXLNkWOAkkZWhu12hUIY/Ke&#10;vZQMDk2WusrWvLABXnCnquvFORHZ8j3xTuC3CvyHu9DnwT+JVK34UpKTAEv4EdbECQNTkWudND8F&#10;WQHBYGEPcmu8ftXB8gWyzicjJBxOUfyeKNofkRXfZjDM+NBcNl50GAb9KCYTBxfpHKhbyl42oQEQ&#10;ZV5BzYhwSrgEfHr6ROAr4nkxtBwlw2+rqYkeE3uuRjgMreT3y8QJs0QCfkrZ8oME+RDYUqzLuyW1&#10;cJZ2sq44YGq0oo3SVs8kadDVHyklRTKFuhlOnD9NekVig76HQy8mXwZ9XSmaZMYcHH0ck45MVDNi&#10;JrurxjAsi8Uc0sM7vKOynA0WifA2dkO6W7nVjVYXp5R/E0XVyXrKdQs4JV+FcpkM9ZwjX8C+RgEw&#10;cawqSdichuhaJRB2aZaiuINCVumKnUQMGY/YZu683vT9nMOTDGktHMEwElckuC5ThCjlZR7LujVd&#10;L3bnqCXQfRTThRbzbgkIVtuPOm7l8crQqTdcPfYCM7vO3tGeHskCsfoadSl6OjJvLTUmzpZGHXbU&#10;EDOcrOS84zO2i3+P6UTIqscnzGk23ToiSp6ia6vD0KwWkd8w7E6aK4U+JJFU7IrtrwGqEDphtGyB&#10;bzD63IwBsgKvFocmimj0MjA61T9Y6O3P3xqd6h2e7OkZunT+xpHfHflv/9//v//8H/6X/+u/9ff/&#10;zX/7b7/39//Tf+ef/u4/u3Tnk1Irt7zZ3ry3eG9/Y//Z3ZdvHr168xgOTGjQev/x1sa9hfmNRn1x&#10;utQen2kOA7K256c684SsC0uzC7A0WALROjrXGei2B7vtYUDWZn1geura5AQh69joBVgHTxV6Jidv&#10;z8wMg2httGc7yHgswiW4zdcKUSsUwtAGq66VLCtecA9mK1qj1nIxV8yN5kfxGp4YQmnrjf4b1/uv&#10;js+ONVeb6/tbDyUPfgh58Ov9nSfb85udYn18YPwGylnvDINovX2HwLWnd+QO+tnO1glZUWUkUo6V&#10;k44FXatmloAxVkAIhdR8Jjncp5wbEQ8TEIJhiDCClZJ0k9ydkg6upzIJpmYYvrmcMAlPqoeBXVUd&#10;ZOsj+Cmy/BFu4S/xqEsRHoG0MaHRjhkb/FLWQZYphp0swz4ZLJlAME2k8yewkcpRdWKMY8AOOcoP&#10;jZ+RMC5Tpkc8eb2TNqd+j0/AHy0QbvE/SScLGrVaA4yBvnMtpWu2jQxTXMvIEvDM3IhBrGA52W+M&#10;WGbuyspJ/ck+NDwrV9i+LRvm4Aj0El0YV2gAUQtH8LNMjLqywBukUswQ9tt5KBgMwmO1LtT4cJk7&#10;wjAg4QFx+eYqI7mgnIVr7LXG2Q0lVUji36HXFWqlmNmkLuGfYL+nAWrdxfXx1nA6RRtYfqiOaSRD&#10;2bYQozhwzTGnsVSjy4lkFzdpBEJUoigqk15zHBA2YUDcpERQU7NIpY+a5IvIxQBmu5EYfmklp66d&#10;qROOqu1wDFmDIuPtE1AxmKTVsPwF+Et7EetFI2KAMUofdeEG20w3bAG+Uh7vmYbfWw9sSY6vzjlB&#10;ww+lh9bWoIUGAUt0xxxoEtdkVSQsSPEGzrsT90sWVpIM4Kr1J4pRobHER/N8cGkkXZFrWFcxMMfZ&#10;ly/UwZnvo/n2CdPy9OwF5UsQkpTvkVYZlQvUDMeKUx270p3MlUhAkSVJlRJ1apUpqtgE+HE+PXyo&#10;nGntEMOaT9ci+llmNO50g3FgIjBDu6sjh3Sc81AOz4gEmEiFTjs6ynAA3ZpOYXokXq0jtf7Wj0j+&#10;iAERUvUzUaiYWSonZLUz4PSw+WAnJ03tO+49Kox/3mm6zuOEY3+IU/T0R8JL5H/y7pZoKyArYUMC&#10;q56ZPG3kDZNeye2LYqa5CbaSwl5oGg3eAsv4DVEcdRiQRCqB26bJMY4YTl6UgNSLLoOK2iWLQtOb&#10;2e+drLuy5OQzlZSMWlm/U8EAHx88LPEP4zTpscm40stDw05cLVI0iTIs+XGxFQ+oGUWhh5GS3+/D&#10;mjTOPtoUgnTLXMtGX8axfDQwiFrHlTLwZuyN7ZSBIkNxkXKyZYor4piEFF/OUiwbIRKjK14H8Um9&#10;CVlyp1mHjXAThkzofDMxOjEyNDY0PDp4B51v+m7DRvgKqltvXUNpK6XCtBE+d+bS2aOnaSN86MQn&#10;Hx75+MMjBw4cP/j+kQ9/d/SDD099ePLmkfpiceNB996TVSiEn7259+mXjz7/5tlX37385sc3P7Bl&#10;65d/+NM3v/7x2z/+mUWtf/qXPwO1osCVqPWXr4xa0bL1yfOd1vJ0ZW5qYb21dX/97v7uzsOd7jLC&#10;hpnZZhnCYImEUYcF5wsuN2J+7Jyq0HEayBgSC+H/T9V/MMmWpdth2AQpChEMSaEQGYQQkiASIkEB&#10;BEkpgqAoPQTiiSIA8REjPQCEId57fKMZvJlpd733/pY3WZllsrIyK70p782tut677r7dfdv3GPwR&#10;LfPtvM2I7Irqupknz9lnn72/9a31rc//K00sCUwHz74L5E6hAG2hpIvolKuoGlZ7vqn0F1s2nZkw&#10;CU142AFL30LqRRWU3JIY3DqboKgVLzwU5sMAmsBdOfg3U0jNLON829wQQ4XiVzmILpHmwteuRZN9&#10;jshrgrZUM1S1L3WHTuBV4h3BIpJhVqf6CBW3X40uqgQaAuFMfBBSLS3+hF1qeHK4fot+bWJEDE0Z&#10;MaTSnXYZ4F4gjWNKuG/USpSLN8w269NVdNFtEru22dwVWFQgU8WuVNiyyao1vfijrW5ZPiqQZg8h&#10;llxGRxmcGf4X1B+5WWujyW1SkcvSU/TmgTmwi2xlZtWtbjVjyULQLnBlwmBj3UiPN0n+VxYhC5jx&#10;J5XJQD4AeGi6o4EmopOFMq4Cf1T9Km2QheFdCmtJsBhLJZCQFZDXMdGjFbASojCfEXS8eiUB6rv+&#10;1iDQ+QMDbPZ6ERqMlSjVr2OEVZIaPkDmV4XZZFmsC+G8UUmqzaZdcKtrZ/9YGSbz8p0KTVlkam6V&#10;KeAaAdSKjKzSkMhAE+salzLVoXILF3Z79UF1K72mXPXqTIyuAldHDImsjDTDOlWX4DJhZhUTiku1&#10;McByiVuFhwh/AabV2FLbzD+K+NUt46gyI6XFERUUTqwSjXd71eojzB3qWrB5uBqNiclUQOXF1AyD&#10;Ri90wkqa8lnSyHBfEdAVVHCDAdUnO+8rLssJQtasesdVbiKsdMhaU/PMdQdH49qhxgx6W+R6U05X&#10;Qk1X17wroFXcr7VbmwehrDcJq2u8teCsTGLgZ7R5tFVsMrDxtqo4VSGgWD43PnGlq00ssfdDNgmp&#10;sBu3gm7tQtbMxMDY1EC+NDJTHSuUR0GijhWHMoX+6XK2WJvIz47lCkODuRs9I5euD1987+TP/uGf&#10;/d2f/su/89/+iz/46Z//4c+P/tOrQ0fL7RxshO8/ufXi9aNXnz6BdfCDp/u7d9dXd+aa6M46P1Wo&#10;jxRqw7X2eKMzYci6uFyCgXBnfqLVGmk1+5uNfmiD283RUuHKRO5cNnN2DK/RsxPjVycne/KFgdJs&#10;Fg1aUcvanof0t7oAewK9yLWCcQVwBUsG1Ao3JhGtAK4A51DzwoopX8pDHjwwNoja1N4R6J+vXxu8&#10;mq9Nzm3NbT3cufvi3sPXDwFc95/ur91dra2g99rwYPZG/yiA6zU2vMn0ouI3MzECahqtblDUKsW1&#10;RdqQtgKPBWJkkliED8gNh++sGUvyuYAWkgf7riXPZ+CHkG5yNuJWJqskIwSpanlzjXi7iM6cpNkw&#10;TGCFRESYEYLof9nnhsEu1WL+rLEfI36ciSAWJUxszUpUE9Al4jlfo/XP6v2QxM/G4UoAu5A1iDif&#10;GytR7QMkfpUNgeiECbGT0KDCd6ZawvMpKkIDv4mDcuWeuTIjEGlHQ7C3solfSMdJbShvWBCkqvoz&#10;4DGUxd+lPpDmNhn/8PJTFbHzCAaZPGHXH7p6UAWKXBNoMDOPolZhY37WNJeYnHdLh53PdM5aWOSe&#10;pZ8GVEwWALV2Qk1HMxXCb1kxddk85wh8j4j8RTYqylQ1ozCwGX4u41jNMDhBeMILlxBXDWbCJspz&#10;Q5kL+WaZYZa+QwTOvA2cyCIixk05BaYMUltO3vTUbZjMPHv80u7VyJPZN93NlDULQYpC3mhK6UBf&#10;i5hqLlRzmGAVJSHEfmEKJeQWVsmWooRe2qJrolbmWxmEGYqYMOfcjgJg0rPi5GPNT0ppF5IwvyBd&#10;t0stqIjG33lAJToFtJS4kceM5owwSaKOI2uDS8CLBrOKrtBECZ5VskPDU7++tYEXDu4ckxHmjzQO&#10;rg02Ry0L63V0Wmbdh+eq121nEJhGUX2HCymdAiAMVj6lq8B3CxlBPic93RLGpZVBy2uIgBhIt0p6&#10;Q5mi4XE3h4JLNiTWI+Mni0dwJsvX4hHw8iIwJvufIB7de9M5XAJ+n4wjAetm/YYuHlY6mw1FfRf8&#10;2GrrxE8chBZWAK5UoGjP7T4L3mq9TRsGG5jJeEliBFZgRqNRTwbv0biolQ0+XKpdIsA2kDAM86aP&#10;3+vYhDX46RlnUszVFnJyDj2L5QkaloAfQbSmYopY/60F0EPtVRTMpPIdkZ5TvMS6Vi0Fdmniail4&#10;w8t0ikGJDMtnTKs6cyTeUh8JjKoEkG6BfeA9Z6L0Q88gQa/Tl9o7NNWj7oDwRoCWAYmzopx4fNJp&#10;F+JEPM5HBC8L4ozSKS0Wp+f2NqINqJSEzaxwDl/cCleVMVSPD3+Lc6PO6Yht5svpFXCtNRSItuqz&#10;tdmpmansZHZ4bGhkbLhnoIfuwTevQiR86dolvKATBmQ9e/HcxWuXTl88e/T0sQ+PHvzlgfffP/LR&#10;e4fR/+aD9469/97xXx+7dnimk93Yb99+tPbg+c7jl3svPr2Plq2ff/UCXCtQ67c/vAHRCnkwFcKo&#10;awXRKhthoNbvvv/sq69ff/H2+aefP3nwdKe9WoJ8DKVPm/trt+4DtW4vri9MlfMTs/lSAz3zyqRb&#10;2zDQImTFWHWfTVGvjPAdnHfDctcsmGaUDSpNZAC7yk2I41StKgNUJyzES2syqLBc40ZM646VrlhO&#10;cIP3kWoIBdjOKSh3Q1CK+NY4whiyy4sisLfTrbk6OuwK4uL9bpAZClD/YrMkmfWI9lNXmlTXKqAL&#10;BCQ3WVvbCi7pZPhZVsmG7avIeZm/ks2y5449hI2jUodVfsCiUHGGaJREXKr2skscMvj6CrTo1QYQ&#10;LdarpQbMflNDV5yfsKhFwjANJtRMalvbKQHamcV111pSo8i+UClKRM6ZDYhIm2JWmQqsh+QYJ4bD&#10;+oSB00gO/8g62QMn2jO8fON32Qjrd/6r/azEQRNX66uXqGrGxYIXtVga3s3R5Ea+U0GL02eYBxde&#10;MgDWIy16U3ZYoY9NiZP0fIphJrjFeyzgDgMnM5xdvM2hkHmvNl2iYtR20pGIZGDcWudIuLYqJROk&#10;v/l3JTPEwcroiFbMLCVN42DeL1hKU8E4gsowKJRik4CtDQsSlOCR6FqVJyy+5zvdeiGml6TCfKdR&#10;K9M/bksrXO0mS/Y0SxrXLnhmwYPiBujAMeBIrrAdkTG2BQyCrNQS8xL4gnxd3a6UQLVGQAkOcMg2&#10;YXJBIHcC76xa2blwW29jfGghihdHh2Ldrc57p/LTYhUkONTGGRWw3ozxwEvxD3Ae/8TMNDfCqE31&#10;1i6OyDW3Fmtx/3PK3GUqKYXMEFzwNcpccarKdLo0zkIjWwK61IEn79hLkZbLxkTBqXEro3MrjXVM&#10;KXno5qpXCA5lQkjTYJT8AcihqBXdbopQCJfz4zPZbH44O9U/UegvVcdmGxl45xaqmUIdBaiTxfp4&#10;uZXHa7o2np0ZGp0eyJVGckW+MlP9wxN9Vwcv/pNf/tF//l//lX/2yz/oyZ6aW6vcfQRrvicvPnly&#10;78ne1m3Kg9FCZqaRmaoOzjbG4MDUkgnT0kqZqHUh32yPNZvDMGFqt4bn2tnK7M1s5nhm+Ph49vzE&#10;+CWgVnS7KeDcZjO1+lSrXUKrG3CtzU65hbIXeghTJIxaVpazYrmDqhNh31K7jVCP7sFVoFZ0VQXX&#10;CtQ6ODYIyHq59/LV/is3R2+U0fMGW86T2w9ePXwEmP3qwd7TvZX95dLczOh0/9D4TaLWDNu0DueA&#10;6kdBtEoeXAJwBd1qewzhB84cyXo5yIZkJl5S9hqJA5q4OAHhINtxf8T0jlPXGCIo6hKxJh9gA0Lh&#10;SU4wBuVi54xhHEf6dz4Uim8Eh9S7NawdzQQukfzUx4WIyGvJPZXBmcMFxa+uDYs0vA1RTIdK4War&#10;MMZeoljJTNrpx2ySJcTGWjo3Qqx0nqRAHZSb9jQBKzRl2ElsZq7VAMPGMzqld5pYRvzq8GlIKXhp&#10;+TTjbPzR9agKc3lfRJnqG1kiy4jcrsuq/ea/hvcpvgUnE+pitdN0rx2cAArFaXjGhjEse0tuRvg7&#10;aFhUeZkWi+9yIxneaAwU4DpYNdym4HXFXdiJlI5WrmbUYMqjWNl0/C9PLwFX83tiJsVH6TLJ9qh1&#10;M1thKUUCkzag1u6wm082XHTcGe9Pf5SZsGpfNdrkjhTOGpawMYwqVFW+SB2B5wAjSzrZKrsRlKnW&#10;TJX8uZBBMzwKtj2jfHMFMuNaeMtcAEy1PBvA4vxNCSrdw7tjOK2Vmes8/5WXzIyPx8GMrs8krcBk&#10;mbgwKj8YZ6LvdcaQYC+QcLDlTmgK8wRoMTGrq3MPTPLA/F3cFEN5x/pYn0WgKSlD4Sjl3KFbpoLU&#10;olA/zvEcpWfWoDRBQTyYvOqkO5A8lScMOEeXbMvpreaNRcMF88ni2N7XSlZixFippJvFtLV2lqiX&#10;5q7BDQUd1IiWhY0lxk7bKNnjlBjCVNfE5tri3K5noJcOs3AMvrEJJn14xDDaeb0ZkSFUlZCTyOYh&#10;Da6c/NUCFTujkm56EATR5VCFpSO8xA3UjWy9bijdHLZJCAlYxRrGtrFNqzFhlHOTkZb9Em+3Eug6&#10;ea6QLDtkWT6LejxDnCnA/5rhlLRbZhmC7oSyGmpnbfAAmpBURZLQr412ZVDsfLQXKM1V1aUrPeS5&#10;pFtA32A/+N4vYqUVIPezJuTDMyQRqmmZimZ5i/GplA5gWtPUbqTO5Usc4UF8O8c/oWsmWCX34GH9&#10;yFjwRV1ebFJ8OvRIqv5Ovj6+ZAko7GHGl7/Xsa4CQoaOZFBE7ViE6NSVaED17pISwUjVpSIcW+kR&#10;2oh4UQsKxrVVL5SZdwZwBd0KhTBbtg5RIXyj9wZeIFpBt+IF7Hr+8oVjZ08cOnEEjOtHxw6h+Q2A&#10;64fHD3xw4oMPT7x//NqR6VZ2fa8FhfD9Z9tPXu2Ta/388Zsvn3+Jlq1UCKNl62eArICpxKv/+jvS&#10;rQm1gmt9+9VLoNZHz/fm1suldq61PLu2u7xzdxsi4ZXtFbgxAbVOwTuqVpQDE7XTqb0tvQzlzIRe&#10;A7ShIfHDzrRwCMJkC/muqkZlDozYmP1sWFpoitEYT5pN64Gdd2B6yNuu8stkX4OsUq0sw3vOeQoJ&#10;rSGX1W5Uutpp1WxqF6n69y5O8f92CUJLha3+tfIRdDqlqTjV1InGTkZUKScHn0SnSUoJGCUBuTkw&#10;8478dvkBCX57adJXrCz/RAuHlKg2yxVmI0cqalSGwPC8goDEjKJcqmTJY/4XUM32wkaSApwBJ3De&#10;VYA0168uks7FF9kx2AWluENhC6TmK9K10u4IPXXAEYOVxcftq+SaVX6vbJCizFKdV0FF4hutuu6+&#10;xERLh8CnxQXfdGmSLT6rVkxwW8bMKllcGohlmS0Ru+Kq4Yqke2PSlYyx3JV9HPtIGSEL45GCnq7O&#10;zjZromoDMxsTasYECMQXkSJWsaizC0CJbnlKitJ3LmpZXbdJ4McWpvKRwvX6S+XfJfNbrfLxchcf&#10;tm+mTVSXf3e+hLfcDWOtkpecHesOdzInR20Awx4q73hdw1euTVqzJE6j6JqTTLCWgC3xqzgl/86W&#10;udTKi93VI0SXKV2Fa1Nx2pGddVVGAuTxfBK2gZCPZk3qeaOl323BsE+oEsYDa8TIOCMdmQBVNQOu&#10;rPNHHII4v264yFXYupdQIvFf+XcXwAQStiAzajxEO3N94SatkXFJgM6Bdk0OgIxRHRoatVpCY0zi&#10;vyeEbDmW2gDI60KLWjih67pUdhIpWEMaxU/28jFoAc+gFyNUtXz0cLEmMDUEdxympCbrghDHQGdF&#10;A6FmGShutl7Ea6YyDa51ujyJKtaxyZvTs8PlxniplpmpjZSbuWonX+2gS810cxHGv2jNWshXx8ZL&#10;w9O1HDyEW0vVeXi/r2OjrfSMnv17/+g//Q/+r//23/g7f+UXh386Xurf2F++83h/+8760lanvVqb&#10;aeYmK4P56lClmWvO50m0LpcAWVHaCqK10RptNsG1jswBvtaHp/OXMyMnh4aOZ8fOT01ez0/dQDlr&#10;sTRSro7XG9MdwFSsE+Ja8QLpOr/cXlmHSIbCYBCtc25Ii4Y3nTrkwbhe9HybKsH5dwyo1R7CV/qu&#10;XBu6Pjg50FxpbN/fhjz4LtyDX95HXev2w+2FnfmZZn5kqm8k1zOQudE7DLr1xsj4YDafgdMyUCs4&#10;anCteFlECpmfe9C7XM07B36uqCGkNnIy3o5viOigTtwOx5qgNXhniazw0g5n6xFpcZ3aT7arEdaL&#10;TXKO33lrhbCMOfAz9MBpIjGPnsycPLEZbEFkER4/lCI7pOYUUmwkdQNDKPoZimU1T8iAMtw7uF9a&#10;cJ5k0rx8uwpjoq6GfI4n1oW1ht86LBt4kPxXFatRpdL/qunV5eOcxafRBdf/lC5WKKXrYaumqezv&#10;CkSKzk/wW5JrrpgiEaoSCYt+ZHRIebZ+N5YQL2QamafBU0KzKK4k7LhrlBtcruygAFn5vwjocZ5q&#10;nklcoYSC35Y4LtG/bEtDlK7kEb/aKQZdC5No5igc77r2ybwH5onU48pkKXJVfM8CdS9oTDeouUVi&#10;rSlHT2LsqBE1nvfA8shAwdsUDZpIx/iw1JMjHPW9rg7t8mkecGY0FEMbNjvdoO5HvCMyxCbtHHnD&#10;1NxLayxnY3cRxuWvgKlWlbXIf5YpWgy8ugUV9BqMoFaQFIhOTmpsm0Cy8K1gpM2Wkz2VE38WnQaR&#10;JZxpcG7EK8PkSFP6IF6r/aQ4gynmlgtpynJy5riGmTfLHJ20nQ7KHSnyoRPjioZJLsRQca9zItJp&#10;Y3sSoDXEda7H6RvMat4C5TrFM6t0RYWmHv8uagUMo1pVNLUPjn81uHKqVAeJynZcgjqiGa5H6amV&#10;UMaTvGU4AcvmNRXN9cWcDM6Qczu2XbG7zq4qfcD42KjVq03kkSWaCKlqmuH4V6MaF8oKd7mq09LZ&#10;aP+GuQ0kKRzLkiLE9Kr0iQanTj95kUyAmXISFjCHNXcsbg0K4Hkc07YcBO3LrNIMkp9HMG50Vlqr&#10;HK9UiItrYDed7RFgDCY6kZJ4nYafXJ+PnoXIImFlwzNCxaa4R0FKir/EfHpyRpU7Pmts5untVzzm&#10;iJGoyulWcEg3m06VSXy1UdF5ajrxfBR7mNYGdaEsib9OUY0uUx2GujXSmjCS5yijathp8I+nwAIE&#10;/PQlGMoqPuy6eybUagF5yuOLG+DEM13s+kxlTOTDpLBWXUxYNCvxaujY2ShLTRkEy5mncGkMhxQj&#10;j7pNND5t1VDjky/mJwuTmfHM4OjAMIDryAA8hK/euHq95/qZK+fPA69eMWo9D9T64dEDHxz+ECLh&#10;I6fZtfXgqUOHzxw+dObA4UsHJqrDa7eat+4v33sK1Lr34pN7Km198sXXL99SJAzU+vn3v3lL1Go3&#10;JtGtEAmrZeunb7969eaLp09e3l7eqJWaY+3l8treyubdze27O2u7a5V2dWxmIl8pTleLNBDWHPDq&#10;zYkUvCsRqfG/bHGw44u/IQnEMBUw1cJM/BKtUEkRkVwFfJUlKnNSvH286aTo8U/4iytFXUgoZjvk&#10;ljimb4GajABNiJIVSLG1kplLo1NBCbOJLnMjWAOUMNBjxaiIX/d6FYRxMSYhsYFhdP0EzkqKXWMB&#10;KS9IvCmMF3lpt2F3xCEZi2t0Wx0yxq6mxJei840FqyTNDBEpTU4/CQtRhymAxNSRiH4cWg4x8WZ/&#10;NhG2xHLCyjjaQrmFUA7UGbqbyH5JwNXg1qMp0owiVQ4HtAQsZKUHEvAqUKtebH6j7+WIG++ZBxaQ&#10;U08XJKVsnCv7WdagsgWrxMl00/Uo02tXeydHxwyzRdWSH7N6lq1u5lnXOgtXKqrJEeXgI9QqA2P7&#10;Lup/RbRKSCwVq2XJQLxxAyKxIciqZY6fxXss6bb41iugUZwoYpY7M92ioTAXbxFsyk8Q62q559zC&#10;yo7fFdywQRP+gi7G1ifj6zzvhQAtpTaswvGpCrDzszCbvjFZIxAcSrLrR8Un6c9qNhP3qtwf5v5r&#10;rsqwTNqJZ7rLSHyv8m5y+pqOFieoNP9HbuyKDrljMcL4kcVRyInVwlSZFXkghdM3k/oKVtSWQCfm&#10;SzZ9arTmbcAyJCuR/BEFKEwZWr7rPzo+CEUNH8iuaI07mZCeYh31JsHKbg5Kgivl1IXkBelj506p&#10;XxkvEdkGOu264TvoiVy15Mc6Q6rUnP53vtlvw5G7XibWfpjDUfzNEApvRrSqOq7ArohOVPgksMSs&#10;MEtf8KnYnNTYEwQg7JfQpqXcBF4tFcrTQF+5/Bha3UwUx7OFTGayf2zq5mw9V2lNFOtAraPV9mRr&#10;sYherK2l2fZypbE4W52fmWlMlFpTQLD1+VJ7qbq41trYWVrfxUyuTZcHTl78l//NP/4bf/1v/6U/&#10;+If/8aFLv8yVBspzBXywMleYrAzlin0zlaFaC9bBhc7iDEyY5hepDW60xuqNIXCtzQaKWrPFaTRl&#10;PT8ydGJ4+Ewmc3Fi4np+und8/OZ0YWi2OlFvztA3eJ5cKyhWGC9BHsw2rWh4IwcdUFtgWQFZ8YIK&#10;Gi/wojAQRnvV4dwIrJgGMgN9I719I30DWZDG2bmtBciD95/fvSPUeufZbciDm+v18coYzKiGsjcH&#10;Rq7BQBhtbwbG+jJTI5OlCfS8AVON8XRdK4NvufioUM2B6bvo01AWPy0kcyGr/HWoBjSGUSzF/q6c&#10;CXITdSzrAFeAjZY2lgU6iOyWWjkYYk2pHZUUFhuFeg67xtKY07y9AgI9mxHuKFxTaCVWjcjTB2Sg&#10;SQoC64wsZNAFWu0Tu7Ac6IXmRjz5JUTDODKtgIFzDb2itYx0+MB1OisBXZpXgUIBpBckY4cPD4WZ&#10;DVEZJBud3Y+YVQSsY32zFnhkCLQEbxymg6/buLUJRtQaBMNIosdw9wmWVd1iaHRMOBHsLjMd7K7J&#10;ekVE9mEA43wBoTVSIVZLpmatoFiFWhcW1GjUstsAw0ldKZ6W2N4qfcWpnCcRcCu2dlLD6QBnBFjJ&#10;KZ6zO0McH+OWOWeBlwQXwfgJcvMO2hOI8CYRjykjEEGqIJzaa0lszFkkdCfcnqpk9RWO0SUEJQuU&#10;gmxRIqnjqHk/vCEUubo7Wq9iT9GCr0YvYrcASqHMFOuIuywjZd/NsAuOczMws6TWt9soDsMidCoM&#10;rzyjh87LvpGtJgwTfJpaiMb4Fcr3WdftJGMoui059k8TzhKIhmodCyyuyydpkxgpGCVx1PdqR4Cm&#10;gyyrwMYifJhk+IzxD/sfZqk0LDps5BABZS0oSBkrTQweOcCMECCBN3ly6YbS42A77lDXO4mpGcVx&#10;Jt9r8jnwgNutoW4WezeTrX7EOD6yO+a3Y4vHR7iDE0GZmcfccDucMGpKKn0Tzs4O6I5YU21BI2eC&#10;UwAaLjJF6uohd5aEXTUxuIMHAxmqIvKfAOd4SSrpFUDbaOppaXzup8MZYZynQQ4fQE5gRLAIC11W&#10;CmoEz6ZgZ6Sl4P5tn23WFDhNoPWN98VrjtjswPaRIdKkMsvtO8iV1ry3MjjGpWJ9gSW486YbIVmK&#10;u7wGPauyoCQq9sLLtCaFEljhJdHCXzBdAeeIXihsVnjAMIwCFj0vjhN0IyKD40lL1B0CY1oYeHIa&#10;PToiVdaDVn+6dxZ3MC5S4MTRNlx3ayiVkDA1IHqDkR7j9qi34kpl0SV8gPjcxUj6ziq9pVy8QJdI&#10;YGEzUhd6Xgy3TMx6rVNFA6YoijXtu8FTovUG8KqJ1g4NmYBa0QJgJDsCrnUQHsIjA72D7HwDmEoP&#10;4ctnL129hALXC1cuonHrweOHDp04DMj6wdGPUOCKnx+dOHDk7OGDJz88fP7ARGV4Zae+c3fh7pON&#10;Jy/3Xr65//rzR0KtL776lm5M3/3wGRyDf/jtl7AOlkj4O2BXtGxNqPUlUOvTl3fWt5qF6mBtobC4&#10;Nbd5Z3Pn/q3N/U3sgNnCRK44PTFbnG1W7WLFPB3HjT75HEBiVwZ7eAHskIeTkFBYLGCn4nwqhAnH&#10;AOFgEwvYJchqOKcUUtTlWQuJN5ihte+MuTGTmXRsSv5Mgq8qPBYDpMpQgkbjHUA2FH4SPYrUTLRf&#10;mCoJ95Ekk9+tlJUyfFLK6R2daUDLuktpmJ25EHEo16igOcNAx2dodGlClFfdIldK6KR/okLYpkcC&#10;zVT5qhCW4ND4E8BVWAL4s+FUAf6XBKw8lH155ou7pZ5E2ItIG8wXG63qHJixVda14spFbLrfjA9L&#10;IKGePMZOBlTBrMr3iAWfRNHEkPh2yGU9TL4fYpmpIDUPyfuh6nAStnJOIu4XLIxqSaBNaVBlX+xX&#10;dCIylJUTMo2UXX8MzlbVtpArE5mrr6ySECqR1THfWfsat5sstQpX0DTs4Fl4KTsld8oSLCTsYSpF&#10;OQkT3ZHh0Dk7acEkR5Jna24RCgquw1eNmhOPA2qPPaSeglKW2nPYinMEEMLDKp7G17k4NvIF4i0D&#10;oApGGnDi/YLcoUMWeqSPeVKr8tmATXY4mKdsboA6G69rR08HYRZTSUFu3spxkkw26CU9qwWRiTf9&#10;3e5H8sSLLJ36ARi18sguIlWnWfaKxHnGZplcjjTCLE5TKEaaKMl+lF5NFSO0a1LnTDOZ1tuk+qhA&#10;tq5I1J4kqxu5SkYeUVkubUjM0zva9irsDK4Co7Absf0J/hhBrWRR1mY78S+wyu1B6XOl0lOpc/Cr&#10;TrQn9yaxEzTD7Jp/WsGlfZ3bNokmq6YV07DnjVArfpJlZcObabS6yUyOwjc4X54aywPO9UwWBwFZ&#10;a52p2WauPjfVmJ/uLM92Vsqd5XJjodRYmG0slmbbbNCK31tLlbnVxvLW3Cp6a+/Ob+0t7N1Z2dlf&#10;nG2NnL3+F//1P/4bf/Pv/G/+i3/w7/8P7/2/z/ceHpm6kS30T5WHirXRFkyY6MA0O79UbHXGoQ2u&#10;1AZnyzfrbNA60qj1T0/BMfhCZvRsbuzi1NTNqXzv9PTAVH5gppSpNQuNFuXB8A1Gt5vlNXovCbg2&#10;QbECtQKy0joYJYhCreCW4ZYMohWdWnOF3GB2CC8AV3S+6UfL1mz/dD2/Rnnw/p1X9++9eoCeN/tP&#10;95b3l2YXi4P5PoifR8f7h7KAuDdgxTSU7ddw5TGAtU4VVcEgrgFcEfGbwUvsKF1DHRlIM8xoEvcU&#10;npNJNunKMbMuDM1dxGh05PhJUbsjdXUu6coCHaS+a3kSxJ3lXn5qHDWKO43+qxTmuWpLk9kZX09X&#10;5WuJSNXrFRUNzuaSKw6XKYnTjArwcST7Ld9l3RHQLMJHgBBgV4BMYWOiXHVWdPDBkZGFspGV/44Q&#10;DQ1X1D0VBJfnKq/XVsB6s2rJROlIQceTNDCzkLgLToTcXAJHjT0YbJnrRLtFkC1yVTFKiUdSIFaR&#10;2Tu7XT44HAQsaMSuNC5Wk1vSrVLD0gvHpe+sPRYLt7CGfYQUqyvJ1S1ZgynRckiLE0w1arU02uxo&#10;AqiuxuR6otgXnzSLYAAA//RJREFU8SXTE6ZfQhUi4K3/ZQk0Ijz0bkHiw8+4kQ+wh+SpAO4oqmR1&#10;pQdNfT75dVKfMpFnnO86CHpKgT1Okmzzk+L0wo7Yk9BIWzG3pNpEkpJDJ7YQ36sll7hIoAK3A4dl&#10;qlHZQwsB4qHgk0IfIOi56kZKzo/wK3SZztPhXmCSaNaFsbCUw9ScM4kTKUJ63hoVa6wCsxlZ6e8q&#10;M04WAAKorCI2homaZ/3SzVGKHCafBtTqDKYhge4Ikw6RTJQDEwlVbKkYB2oambiBvEISBsDXd87G&#10;Bl2+WCYlGcNxMHWSIR5m1betwpRkscDezZO8nmsLSBmH8GgQNU3wKXunIGBVmRI0MtVVq3KvWGGR&#10;i9yhdDKY4QQ8ZIlhsu1bE3/REsGesc6mdTc1MpxKFvtkvC97V8UdFNTxNGZu2vwkeTytGy50dCrZ&#10;OWiHBNzHWfckDjYUpxKv2gRYpKgxlY7D5J0zOM72cqrYMB9JKCJVdsjDL5IK83dEhhLe051YkNs0&#10;o6hFEYNKTOth1PogEEs4J2u9yAK4ia6/zkfw+uwMQjepYUZdN4Jv8HGUWwkqNZLpiWB3Lx+vBlJr&#10;w8gAKyR7YrsSUvqIUO069amskB2VrK119ZbLGlmW5U42aoISrk48DS1u0ozwye2evDI+QYb7UfXT&#10;oaQV7wu+3aQ66QrVKusCqS9Vg1AidiucgwhJwm+HrEpcsmGsiT5HNfgjSr6dkuNz4dwiUS7Tdgzq&#10;2OWF2wSI1jqKQtt1VNyUaiXIg3P53GhuZGxibCgzhM43cGO61nMNSPXStcsXgF5vXMELZsJHTh4B&#10;aj2MnycOg3E9eOzQweMHQbeCaz18+uDJK0enqiMrO43de4tArfAQBtf6+rNHb7589vbrl19++xqo&#10;9dsf2PnGXOuPUev3P3z+zXeffvnNayiEn7+6t7U7l6/0lzrjQq0b2zBkuruLmTNenMKr2ChDNYCg&#10;nYZM0tGo+Q0Ic8BU/G9IMlUPiHnC6J3BMO8gbauMWi0JnhcnaVsZ/iLZowntrr2rmEy+P/xl5MaC&#10;NwgdeE0mBvEvptxcO6oCQ9GnAg7yCub5oK5TnjWk8fBTauEuuxY4yBySiEPyt+Hpu4ASaKx+MFgl&#10;wAkpOMNpiS4TQvmxHtjQ1DJeY3WD825l4k9olitPI4NV99iEqZK5XZKzAhLkDFWTYK5Z3UqD9rRA&#10;l21d50y6YlfDqePiQQBC0wuYCjdgevDKQ1mMLpEn29RiQosWY6aKuCJZB+Eg9qoSkCNtKITMFqlC&#10;rXTusaJYpY/U66JvihMV1O7SY0k8FWo7pSM17+r2sKqfDNqWMlSBQ8JjeSZLpSyvYLHVKnw11KRF&#10;Ey5EClvTrVHFCgVveDsJHzIplXTIoD3JBksLbSMfn5KlxXjhciotzGZB7pBe0zPZXKsnB/Gnnvwu&#10;tsSgqWUWoZrUwlTDM48gdE0oyGIbJjMCQktsbAbfpkpGsKYrlex0XWjQmKo58YMUdfMSz8QJEN8q&#10;eWPrYGmGZQ3q8jYXhAQ9azM9LtmBV3+E8byQKWtuPMxFTedDHM64RySD36Y8YrTpk8qCqx5WVfFU&#10;q1yXpZJydllyOL3HW0vS5ZpB1f9GgatW59ROUKlfc6ROtVp+5sVa6UPG6P5dJgQeEIrcvDHgU8qi&#10;cVVSYl57qrYWD45TuQLYlBZb1dPdRPG/vkZ5YHZ7c8cXJahvvygzaa5nU1RqS2QFmgoa2KvDbjT2&#10;C5VgWGWH6hwAHyYUeYJrLaHnTWU6V8jiNVnMoUHrxMwIiNZqe7zSRhVrrrlYaKEnzWplYR317SBa&#10;S83FUn2hWGxO1haK7ZXawnoLkHV9d3Frf2V7f2n/7tqDx1sPHm/fvr+6vbc4Vuj5sw/+u3/vP/pL&#10;/+5f+zf/L3/3//Cnv/r7F24eyE7fLFRGwbUCsqKiFXWtzU6u3hwFZJ2dvY62N/PtkWLh0tTEufHs&#10;BXRnBWSdnu7LFwan8oPTOL3qRK1RaKioFZB1EWvMGpASJFV0D15aw8oOwAMTJlwv7ObhKsQGP+Ba&#10;acVUKYwXxkdRDzM2CPfg4fFhlLYOTwxVFypb9zb2n+3ffXnv3ivKg2893l26BQo4PzjVNzTeOzh2&#10;czjbh4pWQFYQrVBTl+ozGMP6HIwB+ULwzW4EcvFxTRr+1+1VrcNEvIs7JT0nuvkFbeWAzDDMYWuQ&#10;h2ZgaBbiilNqRDUJSfRJvhXE47vYUXMsRdUmEFwISopGJY6IORg1ImNtlsCcngMsh004QzP8wpay&#10;CWErTp4YLkRTS9wmHCOJSI1gNdtTLSujYVd8IbrCuiF2DguUdiPKQZX3odmyy1nnmWJg2afoQWmn&#10;ZVZEGOxyO7FMJn88SsHICf4Z8/vv7OokVbbeI+JaME9SXq4D7PK6yefazLOhC+sjVDerhcuDwFDe&#10;jmXEe5IuRxsexXwOjo1dZSncmVuVJl8TwNCC35uMhciIsi6UWS2zkR4ugb2oyfRi6OjT9WDMYSki&#10;AbZxlO9qT7ywMLpiTWsIg10uTUJ9wFdIAVDuK/cmjSfRXUiOdeZOdlCIu8XaEMk+mRN0LsAjwMUk&#10;zI2CsBWCxb/GKCkXw6kbsDBxoRo9Tk7rLR2BMW+ilcro2okPojIbNeNexVImRksuuxocRvluG+tk&#10;hwc2wFJq/cq9Q0Srl26Rxt46hXMsvPyRxQBXZtX/M+hXBtDiYb+sKhf/nETpZuSU3pWeSLhR1JMp&#10;R9ygDSRY8UXY2antBPZAaeu6n3SXkmp97v7CtGzsm0KwTk949kJjjNQPZ0jKSdFOXJmvbqYGZ64s&#10;qllxZzmXlrH9JTxg5El0xP52rgVwM0/uFP5qbpfKwIbTjw6IhtJeELBryHOI9J39og0qghhX+aXy&#10;C6EFDbQjECvBLR8H7U02ZuPBMfKO12PLtp14eEpzeMGLgp+ooAgQTGkypE2o1doopryZ4FADKnyF&#10;8w6cingS1bbKHCxRtKRMOp/5+gILVgX/nGWWK1jq8kotiTrNuF7UuDQ2cZ22FxMvTU6XaCZEtace&#10;HEt/ScD4KVZykNPYqUOsflbXe5vWU6N0ksbf5bL+u+e/tbgef61dPKYE+c5cO/tP0C6imwiZlk5u&#10;HhNiFt5EZ8FE8JLUdXItUeKRmbJaQVmz0Mz7afLNTckCO0RGTbiXqUQzRPmVNg6xf6FaD2UpYjl4&#10;dDP7r/y+iQecGFdFFac4K2FU7+wtXnQERHClHYR/AahDIWgTclsAwansVBb9WgFZh8aGoBBGXSuQ&#10;6uXrly9dvYjfAWLPXDhzCKrgk0eOnT56mHTrASDYo6ePHDp56AgUwqcPHLtwaHj65tJ2HQrhu483&#10;4Mb0DM1v3jx48/bp5189l0IYNsLkWkG08gUb4d+j+c13QLDf//AFDZm++fjN509fvLq3d2c5X+0v&#10;tMbQcQDuGFt3tjdubzUWm5PlfKE2A3kwVOtUvEvXLccvkijk4UQROcJ3SOlA3YwXaVg3kqRpMMHq&#10;Ep5ihN+SNC5SNKuiZdGeLHnlNAsZoNp5II3FdFX0HwnUiltMPsxCGFGSlAqr9liolZRk12OJJJxY&#10;NJetIlx3aw+ep4HD8uaG+WFTepagCuOQpPSngAq7xJ4hN/GdAKrRhBljEa1uqsqsjSniBXghhfUU&#10;xwH9WonEwDEatbKWtY2wm+wfgCJCDX+eMAYRDO3diOIMkIyV/ZXGq2YL8RJMBVaEHhUXQK5VXVXJ&#10;Z9JOSrDNEb/FD4Zw9I+SntaFvIZY+Grg1VIDKQqzvsnMlhCUGFJEK9yMA7YFtBPUwWAZIhL6YgXU&#10;R8w1m57l/5I15eACtQqNy8xWAmPCRQFgtzMlAE7absPUQHoCxmZHdfyQ/spfSyWdkuOa3kxY0Tkn&#10;spoSVHOeGbiadzWQtqxXqRceIaFWpgCpyhDXSnpZNdz2bTJHykmjlInRb+iNNZ6mqbVqYIjIcKr6&#10;lwSmX74XAmM0V5CqRx5lrvnWCNh0wXgSog7r08yfaKEXJtQGj1+Y+VNRhNcp596svE9kKZc21dby&#10;NKweFzY2IyqtTlqgsdp6P1DADTKEyXKDvUDOdi1SUZm+gvtcbOqpn3VKz4fSGMfXt1us4kIX681s&#10;MaLj25E/hWiGzRochO/RuBLv5B1xoVeyWHTmW1M9oj2nSAU24qf3e4JeyYGcXPf5uJje7zca997p&#10;yE+XxjiVf4lGIOJnwuEw4IFgG8hGvhCIgxVMKA6K2WmgVsiDx6ahDR4ZmxoqomQU0t82uNaJ2txk&#10;YwFlq8X51ercahWoFZC1sVAEaq0tzDTIstbn10S07sxt3FrYubNy//H242d7jwD/Hm3t30dYPDc5&#10;O/Tzj/74v/p7/8H/9j/8t/7Kf/hv/cE/+KsHTv0pRMiVBhTCxYWlEnTC9dZYozFSrw81Gv1z7eFq&#10;+WZu7GQ2cwLWwRMTV6ene6emeqbyffnpgeJsrlLP15ozzfbsHBYM+wavsJx1EYsbpABruDWA6Gx1&#10;s0DNKsaQXKt9kvNs7ZPL5sdGJ0C0DvWN9gG1juVH26utW3QPvgNt8H2i1ju7D7eXtucnKtm+7I0B&#10;yIPxytyENnhgrHdkYihfmgTgB2TFSPKFtjrzDYwtABh5IWUNbM7kQNMMm+Ngh+yOYBwgCmgRLUSs&#10;GZ0b2WhBNX78FKGvCEzcaOY11o0Kov4KE9gOqAoarD5VEV2oKC2m7RZOGxgwuGHfCwvwUisOJW6A&#10;mnD+nH5dLkhhN1Fll43x2aocjiePeB1BBs7QYJi8K+h9LFOs8sIMRHCW/imsgzk/RVu5kyriywhc&#10;TOvhsFYAppEJSqrLk/hBUwBH3IVoTMQINbr0RlLfSyWwGM6i6FQEo2oUbUmSFI+qJhB34frAuBzF&#10;2QAGYsKNoNge5keSPI6Gmug4l0Q4qhyBo9gghRTFgv+U5Sn14fjdfKOzYL41hqDmVL1OKtZUbBHd&#10;oWWYZBUrG3oJ3uv+CpwIouBv2xsi8wOyeqFgoiEpP40iALk9Dhoo1UvLyMqXbFjIc3bJNGWrc+A8&#10;nSYwJcsji2hl0JkgpUZJeuPkJ0SRvNQrjvgNR8FJMgmi58IaSyM3H9m3zMiZPDwLv0MSbwH5j+J+&#10;3hTEvk75BSUlGtPT2OiFl5lUplajCG8r1wkqzDUpmHKsiI5lliMgd2IWJKfMoxdh3IXtvR2aXUm/&#10;Hb7NSq2Ka6WwnPywuFbuQckw1rpZXWwgST9TuHAvC2bb1ElYWZt3fa3eEXoBmMn9hidQmi0kS1GG&#10;LWjNS9amwzBD1hVM73o6eb8zshIpB3iA1ZI4ga2VUx7EqRBn3LostzChb6h8FjRK2qA5SxPHTh5e&#10;eIkzirfAnogqYZWslIJSxwyWfvDCddPxZsj6mJS3na+0qaYBcfJBAmvy6EGT9CNyUv64WqMrl+Qk&#10;taRMavCbEt/dRzUScOGKLHi5hKipbm5TR3Olqzh8na0TAQ4JCOrUokmLLXEgp4e007K1Mwcg6bgb&#10;70lIpUXYC0vY+RqmevCFUUOH4iyhbnc4zCvZxzG0mp3BFYV1cvcNs0bxsVF2zmxX9++Kvii2khbM&#10;qhDzwzqCJOvO4+DIiSGPpqwO1J14UlwdyRoOgvCnBoS/4KXi4VjQHOS4lYPt3DRcnIQ6+VASmaLX&#10;YmjkTyaAPZlAAGhDsVqYltf4CyQ87Xq5NpufmZqYyo3lRtEFZ2x8tKf/5pXrV6ATBnCFn/C1m9cu&#10;Xrl48uyJE2dPHDl5GNj1oyMfHTpx6MipIx8d++jXh3994ORHJy4d6Rm/PrdR2723fOfR+uMXt158&#10;cvf1Zw/BtX7x5fOvwLWirvUH1bUKtf4OCmGUtgK4ErW+/e67z778+tVnXzx79fr+7TvLU5X+Yju3&#10;sNUCat2+t7MJG+GNxUK1ACfhAtyYOpBiEaxiTMgCShtMIp39lsJHlwBKKMOcmRWs5hjxUw8XamkY&#10;27dRL2oEq/+16FcpEgbn5KXkZYPX8hqK6jHsBH6uCw1Fp8pE5dnbLawlEHPLGXyv8YhK8Nj2xi8D&#10;E8JDkXYuYAROCZ2ssBWXGjXdfIdyjQpTPxvH9lYdE1ykFie8LuFhCKFB5rF5iiA3qltVwUtKFS+i&#10;VvK5QIlyIqYVE0hR1YUCQM7CZFnFn0oGzHUQRmPElxfKrJwUY2uq2kWY9kMSpMZBgFQ7y9B8YpXH&#10;LEf7mbB6ApFojBfFqKqlpOebyrJ9YeIeSXCb6YX8tVCdBSrDaZiPtbSYZuUqZCVzy3kgtrbbgQZD&#10;ox4qGlabM6nqFeoUJzOi7yv7taiqlgZRPIgoWQFXelPxtsneqZtjMJoVq9lVCJMT9scjQUK/ZtKY&#10;IoQJCy2ItXZXImrqePV+o1YXzbIAmGObuvei7arAKqegL015ca6GBKvSCcv1zi163Z2JXKWSDrSq&#10;0nmSetV9id7TAkKW18bJdB2JtX/zS1kwHCS+yHBZmRm4ejI5s2gq0nkyK2EUbxkYG6YSgjoa08tY&#10;PfrZKiBTAlhkb5yPrhRvc41uwHUXn2gdFLfDsxKcdgVglDMpY8RF06PkLdxpV/OlwpOpQG6ZHmNm&#10;rXWcUBypBDpUQ4oF7UDA64olWylDZbmiX6LiPBSpc1f2+hsJ0fDwwOwi5ymOlPQIQxy7X2A31XuU&#10;uQi7iLUdujo7xAllssq3PIaSIDpQYOtF4dgw7WB4x4+wBTnQGvEA2qMjI7SKqwPNRcaV7kGyYirV&#10;kbOcwAuoFZLX3HRmojBUbU7Wof5tj1c7kxAGL6xVUaq6uNHAz/nVGoHrErnW9koVRGtnrb640VrZ&#10;nltLqPX2w817T3buP927//gWWt0sb2JOlnOF/tNXPvqnP/t//q3/+1/+9/7av/E3//Zf/h9//d8O&#10;jl1sdtC6ZrrRnqjUhsrV3lqtZ35upFnvz0+czY6dnsidz2bOTQK1FnrRoHVqqq8wM1KqjFcb+Mgs&#10;TIPNtXYAXLEeYAFfZxuDZYSe7EYLgIQmNIj8MEkw8jQQZhFvaXKikIMiejA72Dfaf2MQit+eiVJu&#10;cWv+ztP9+y/vPoQ8+NX928/2Qb3OrTWzheHezLXe0Rt4XR+4rDatPWBcbSCM2mBQuBhejDZyAYgJ&#10;gLvA5inoZBRC6aMUs0Jl0evP5L+D15ioXcIqca2aHuZd0T5e7JygBaaQQAvvPm59jb2gogmEIZMR&#10;HRmbpF5Tsl+ZeMXEnpyOwwQSGK4hJlAtluGWo6jQoUlA6HjaH0fUG6rCd6kTmvG8UwU71KDz0Dr2&#10;VPL8KONxWaxzWwzHGfzhUHgY8e10uiZTnUyYjFj8wCo41v+aLniHrhWd60K8AlhXHDp8Ga6K+cSD&#10;T0/RLnXg30054j1WRoiBMWsUUSPtcHRW6vUazivC8F3uVyJPmznpudZi6PM0GKN4hMuaBt80CB5V&#10;oUHDFZUURn1giDuIqFMZhahy2mxgjTKs9e0za6ebRfJWLUmFhN0dRxpgs/SJHqdVrFckscSWnBDM&#10;hzIl6VMQKWJNQ9htI2J/ishT+RenEijDVvdgXWwMiLMkAjnR1lJHsPyPt0kBd+iiSUXqJH37nBF4&#10;F/2H67LXNMgT8M4g1RNe7eYvfsy7hscPpvr6zhaqS3Bwegqo5sJPnLCWeSHn+9jRwalYIRyCfy2z&#10;fINTGwrlmawRDuH2gYPv7t9SY9I1NGJl7jX8zJiAgE7YLzozyW8sUITkP4xhGNaH/1PsnmkEjBKd&#10;o3Ghpie/J6cZwqDpTIkHqxlzuFtyDDdjTuN39rZKc+jlfTkZcoZ1k6g5FRir06YSvtayJuRvSapK&#10;OkXD0uZHM1/I0PYT4SwVtLZTvYJh4sqEXT09xNDGs6yN2w1mSLrixXhGUQ2Bq3wo3m3QHkwlmAJP&#10;ptpjJ7BEJPLRdkZPxeQ8ONu0omASy5QyEfjFj4CWWYcoUiNjwrBVQZ00srLMFqEYPbrUorsSerHS&#10;BDaf72yOOdhI0DvNkYbUVnxGkla1MOURy6+YWJyJOodxfHyjccukulfWEnOKugnkTXg+nsxeB4SE&#10;w+TSSNJgkjByPtTFyoBTFOZEqk6Ss92TStsKFfI4Zy2JrCvG5uL77oN7XTK7a1qVb9BkNpg3u9Bd&#10;q01gJDBMbkM1txHBKmjkCXj8ldJF11AiczjuVlpV29EDrDL/iymHoJddW+vVRqVUKU0XC1OFyYmp&#10;8clpoNZMH/rf9F7vMq5XQLpeu3QOXVvPnzp0/CDwKmpcj4J0PXn44PEDQK0HTx04euHgjey11lpl&#10;6/bC7Ydrj1/sPhdqRb/Wz4Fav3n1DbhWuzH9/mvUstpGWFzrN0Ktb7765vXnb198/Omju/dWybXC&#10;kGmttr6/euv+zu69W2s7q8X6zHhpYmJ2qlAr4c5iSkP4g9AaagLwrlQxUDjJHqKa5KxYRPBv0xmM&#10;nqEQY3igwYRRO3IMpq2a9JsCrt3qceLVtOmI59QbCKYEAg0BRN3xbQYFhHhCUmoOSpY1QKbgD8Aq&#10;ENzSxgZxhHhXNpdhs09XdLLekJhR9aQ4LCArekP6j7yWNRJvwYOSH+V7DJhp0LssHyYCimiZaXkw&#10;fiY9MwGRWVmbJ/+EjXH0GTd36TKihJ0qeTW+sqS2qbpQQFaiVsF6pwHwr1CK+nq6UD70wOjaugCP&#10;ijX7Ert01ljfF6/xRfMSS1XNiQt3mSAVEIX0F8hbUlgCGCcnzIuSXjc6dR8XoHaldkixqnLSwJVI&#10;hqSiCk1Z+kwjpbi0qPlchouyvalYf0sN8HKdImfeG4BJ16P6fCRhJbIVLR61tQLbwXb6WvQzJoFR&#10;vUThdoh2s10NV2hieT+cvfAIOOMirpVltEgJd83ixfIxPWPsZ34SqN4mz3wAVG8cGQcbc0Wpqout&#10;LVtnONXFrt65fXXOR5iP1W0NGhaH9SOhrGeAVQdSBpNaksjMhwRI8leiOy1eTrkp/82UBK9LynBf&#10;hVA9R0bgzfUwhOLmWrV9BjnPkFrSRFJPqTe6BiSa1CmJSPRo2lPp81TvZAcmYT+tvxiQgKxMPOv8&#10;HcEoO4hWQHbaVI2W/VGUbow9W9lZeRgwmlFIzaxwyit3PQZZqmHwqS9lC3KD6pTFZ17W+QihazLP&#10;Jl7soONrN8mgE7DVE3O9wGMJVESbCm7V4WEbqNXgrYWuMKz2RENq1mECtYJlnYQDU54s6+jkUDY/&#10;UKxm2vPF5tw0ilob81OBWtdrSxtNAtf1+sI6mg+Vm0uznVVog5vLW53VbciD57f2l3bvrt26t373&#10;8TYg690ne3sPt7duY/HFQ4EWqbmh8RtXB868d+zP/vCn/8m//7f+F//r/93/7A/+/l8/evbPR8ev&#10;Fkr9xdm+0mxPpdLTaY9WK735qctudTOevTg+cRUmTPlCPxTCxdlMuTpRbcy0sGwu1BcRSKA1KxZt&#10;/oQ8GEQrEsyYwMG1dhbZk9ZFrUCtkAfPVAuTxQn0rbk5fPP64I2bQyhSHWjMV9b3Vu8823/w6t49&#10;KIRf3tt7emttb7k2P5udAb7t6Rm5dnP4+uXecyhqHcz2A+TjOLONYqWFhjcNkKtANeBadS8UmZFl&#10;pb4U9cNm5xSJBrcmYlzFYGIRnYI1KmBAJs2Yf+qBItlI7avMb0QtitXRRGJeQ/El1aGmNYKySJaP&#10;yq2YzDflGxkTRQzkH5R5IRqJB41/DF5CpkoOzqzaErBEI9yQMTsq5bRkIR9r6tx1EKdqETLnJ2AD&#10;jcRZQGsywepHHRZvwFWz/Jj2M6xAlm+Kwk2NRiI/Fbg7MDW55zZO5gfwdzqviKzQEVRCBgoXF4IO&#10;rnQVjsIBpIeQePUoOfDVYcU8K97Cw24/MzriLKKBO1gIEmh4akw68UuFM1kZsYkOn1SauJDPYa5z&#10;DYzzpCEUoyURb0oHuIcNbXuCW+D/4g3GY+bNbB7ul9kSy/zMq4RyNSFY0ew8DR/BrF1AQVmtcKgt&#10;e5bHMn5X2otcGRhXh++CvutSJjOzYAys4fV5MmLmvRN6d18Wv4E1tNvx7U4iGHrhJyDrOglJSpTN&#10;ozrK55kI3eF3o+uU/nArY/GNFI0HYIbDWcoD+pSwWkb/p27NocCASHUts4CseDkVrkGz9NHiFAtH&#10;xY1zhd9U/zn+r/4pvKmUNOFHjNIpQhZeivSE8AAgB4Crs7dWcfOKhEbwvz4TQQh/L+eAAaGvAjfO&#10;NeQsa4w6SQmzlXpwvbEfc6EXZ1rjefdTzM1U9c/xCNOFS3pLWUbpxQrSNLwxG5PuTiVLLIXVEmGr&#10;QtafO5MS3DjRmvLCkhFFjWXKjqmyIPhGn1hY9GsmcLiUX3aDnB/pg97VhRo3ci4ZtRI3hpGSG+2Q&#10;u1M6nnGFt1GdjB1DohmPkaezuoKpUmMlMTB3UtyRDUSAfN7FJQqU6vhOIlsS5bON3dyrq2asdUyq&#10;sfRQuFg05CpcFpS5cAaQg6BFlRA33SMhRsYtXqud1ZKMX9X4qTOwwgkOMs7BVLCKC9ZU/0lLSE1I&#10;Hsr5Ah/f84prCE4Y842tg9lrzf3VcKq4fBRXa0xscK3Et5JoWlGtLwt+XmpBZkKF/AlvvPA67NHX&#10;adDcdFe5V73o153IYZOxfFtKMzFEdOYIH3T8Q7DtYmOu25R241Pe9ZDttf6IpglU67RhyMTqVtSF&#10;NmuVehlca7FcLJWLM6Xp7HhmJAOhcB9elAqrwPX8lfMgWk+dO4mfx88cM2Q9xl+OQiR84OQBoNYD&#10;Zz64PHKxvlza2O/ceWTUCoXw/U/fPgFwhUIYzW+MWn/43VfwDWZdqxTC4F2hEP6WqPXjz98+f/3J&#10;gzt3V6YrfVO1wdpSaWlnHs1vbt2/tX5rvTZXna7mQbfOwAuS2ngAGRW4undruGqz9aOBiYJkifnd&#10;QERCWd0mPEGog2IOgqhVwHUR1JEQqbEAPYRlFIodx7Qq4nx3J7EpbJfwFL9KbOIA2ySZ3y8YQjsl&#10;Oj8JtSosD7zqgwhEdOAB5HpPggU5EMG6yT1oWksElUZ5AffAYoK5TN7C5OoAQRfxpYSNWJHcmsQH&#10;lzGyjpD8kvi9wrH4+08gDKb5EIlQco+SxS7ju834+SvdbIcSYhxukUQrLHZpa8QWt3wPmt7iDAym&#10;eZ34vmWwiLgwejvhZQoRb6i02UpHrKDwvaCLGUjRucDGHqyQAYt9ZTmrx9dYy549KosF1cKfhjo8&#10;gmlVEWVGqiwoVYdcSqtZIKqKVuqimS0wUDQsNw2LIxA0UjZMLO0Rx/mblrQENwCe7XlhE0WnZdam&#10;ApPzFrp7jbvdqK+s+dUwQJLxNxMbjA9iEHyreBfEABtaG7ja+BcYG3FMt7jUBJ35SS5YUYDKddxl&#10;tFbYdmeMEyHmSDHb0HQ3oURVwGr0rF7WaLAyW0uVoKlKZCWLt68SglcrW0KUIh5Sq7+SiFx3yNsQ&#10;uBK7KpPqjJ3zyuZOCX0Vh/EJUV8cg2FpfohacSGVVgNkMt5jqlMpveA8nVl0KlrLIkMKu0QaNnvv&#10;kXl6xMGKkCgzc/TgVJP2FSuQNQPFtTrRRT5WSjMnMpW8tMKTIj3rYcj3atl1UKhgi5RCcvkTTFXI&#10;onoSfjWjt/CW4Fdrovpucv+g4Ed/8a7AoFB5Vk+eVBbCS+buqERyV8eFHUsCTijTGB8InzBJSQUm&#10;G1QQuQFygDhSw5sScBfdg6fHgFpzU6PZ/Ei+OFJtTXVQuTpfaC7wBdSqilYA1Nr8GkXCgKygW+fX&#10;6nMkYJugWNdvzW/fXt67v77/YOPe490HwH4v7tx9urdzfwM9byAhLncKuVKmN9tzY+TyjaELp68c&#10;+NNf/fQ/+S//8r/zV/+Nv/V/+1/94v1/eK3nQG780my5v1oZqJT7Z6avT07CPfhSLnshmzmfy14e&#10;R4/WmcGZIhvegGitNUtNLC2LjaVVtLdpw4cJ5aysaBXdCu4OqFW4keWsePnaK81ZNKQFSgdkHZkY&#10;Hhjrlzy4Byi0s9raurt5+zk6tcI9+B6KWnce7SxsA7uPD0/094/d7Bm5fnPoKjq1juQGUdQ6UcgW&#10;qnkcEJAVB0e7DqNWvEzNdeD5oXrIWhtp+5bmHnYdbDNBG/IORk2Xsu/6PeCiwjJDL4fvWkBCZ445&#10;k7xhrH6UxDTFfN7yBV+DabHYwVosTWZ+CqGMhWSRByGyUkmV9AUEqHKVjFhfMIPC8k7NobDQC99G&#10;A1JDx4TEFMAp969KLb8fUERFSmoFgSA78CquDqdKvCpERBCLj4CVxSJggG32xvbCUsSRAXNVanSC&#10;EW0o1Kf+NHa1jQatisPYZ9J0oqjF0EwGn6bViUhMwW5YvJAoFmGrtj0Gq6xJM1rG1ampCQMsow7R&#10;FLKfcSmmAJ6wIqGm5aOJkDEJIyY8SA/3q7AuVP8qlkZru4sPuRBZqOK1wiGjV0LRXPxdMMOCi7D9&#10;NEEXfFTw5KKJTOYLqzuC532X4RCCTgfQCUZySgAx6rt4s2j1DPs3Zc3c4UbYNUCsgWUgNAX0WIhY&#10;PCJn6YAxyUZbD4K15a6hpVMX8a04VfxRAnULlVGmS20hfjcZKH9dEvgmye3X6lmhtZo5UC/gJJqE&#10;WmOshM+9a5g+pVp7G11tkZpEMZH1tBhhknUWYwsI8SN8FpLYHo+YNx0AA3SNsgGSkY/1OIrdxYcr&#10;NxSvQG7cVliWbPt3+fAZJsXzKCwN+bFoXvLM7qLssWXoH7oMnpK+jh/kDsUhZYUtHzc9fVF3GupW&#10;ycKVcFFOJKRS1J9rI+5CYqdgPPJO0+AbY6jD7VlSWO1rbGEgd9muIslYzoQkLeuhudDdN3B1tCDg&#10;x46yyqdYsUwtCbd15WdNrmrOG8Tamo7D69yEaMkYMU3agJrGwBhAroG2AJCfkOeAnnfeejOx2sQj&#10;dPECSyilnHIkyHQhBoo6GV+aEyv+hWeCXygHCEkFZ4v3fWN7Hta+Leq743/yEbiOsSSbywvwjM1K&#10;TDzig0aAeEb00NHkzPclIg3dAsVaPFvLxzQ9kLyHnTWBNPzA+BSEcWvUVenpsIE2Aa1vpbaM8CX2&#10;CaSYhJOK95Rrr4lWLkRaSEm5C3vT9w6niufUs4g/o1RVXtOuOtbYOnTRffT8UV9WwWMta7FUKi/A&#10;1CHKTKrgYpj/bYJlNWot14BayzOzM8XZwnRhanRsGGB1YLhvaKS/b7AXqPXilfNnzp8+ceb40VMs&#10;aj147ODBowdAt4J0BXA9curw0XNHD50+ePDsR+cHzlYXZ9b22ncerz8iar0DG2F4CH/+1Qs4Lamu&#10;9Y1Rq4Crmt/IQ7hb1/rF2xdErfdWpst9U5WBxtLs8s789t3NnXs7G3sbraXmRGl8cnaq3KoiIQh+&#10;Fb/Qfl+43XkEa0gZA6sg0c0pbXaroD2esgCoxHuaUfzJaJxhP2WV5K40f/DMgrImlHUhntLWZBkJ&#10;bYTRDGINd00cSlpI1yXTVAi87ZLTVX3+mJI0uDUw9HuEU1goSjycimADXhEbIm1NeGitbx3kJVEn&#10;f3dhqbtyutqUaEjUJlAkXrpMYEyZEqOtTGcOHsKUp7LWVOjUwLXcZpkrsCvlxWg8o9427P4iYFkF&#10;rWclLZ3KiLmJWn9kJkT2OVArT06CVZowhXsw2UvVzRI9EkOaINaTQLgS0Ei/oJy12KjidIVjeRpi&#10;gFWcKR8mYlfe6UXAV4iECUUEU23zS/2t9MAqK1VlYDB+UNuSVKTZkuhEMeOhDWbjH91LJxJMwJrj&#10;VdUrZ5KYZHYiwmdxMjJVxrMlxCjpr1GfdsEQvgoLufsOkaGv1Aw7cxIa/zncswSVedvSbFDYyklp&#10;72ynuEwYCn86SUbhAU7bXC5PQOpfQlZZZnviKmPB/Fm3rjUZgrHjKEaPDK39sp34IeanzMAuZCw6&#10;hS158rowcvaKyQ1D3IIKVyh4QJJM+42M7LiX0384TIYFz4QSiTadVRKa5f019gZp7NyEwzhlN8Iw&#10;wDBS66NCRpd9SmFrv3vtRtx+FNlLQxiSoQgBhaUjTDEWlcqCfd4cL2p3j4MrEGGHDOcUu+uytw2n&#10;vXVAJjKFWrnLWkfn3V0Ym7eJaN91VpFHt1xN0YbUgCZYFIsrZGfPA1EusVUw9DSckCbHLwUZPAj7&#10;hUJ8uLa1uoF6SHZhmQdktZWuIVy1XYEw2KZEuXwWFZ5ZWAijX/f0aKmaay8UW/MzrYWZ9lKxvVSi&#10;Nni9vrzZkhUT8WpruYzfV7baq9ttF7LideveGlDr3ce7YFkfvbiL1x2g1nsbq7vQCDTKnZnMzGj/&#10;eH/f+M2RfP/wJKjLi4fP/PwPf/o3/0//2b/9v/+P/s3/4g/+nSPH/snU1NVqdbg405MbOw/f4DH9&#10;HB0+MzFxbbrQV65kS5VsrZFvdkpoeIPWrOBaV9ZpwrSIibkBeIDgWO7BkgR3G964ohVEaxEovTSR&#10;mRodzg0Csg6NDaBf6yBQaGF0fmt++wGKWu+CZWXPm+d3Nu6vL2x1JsuZ4cm+vsyNG0NXbg5fHWJR&#10;ax+KYMfymUIlXxXRiuNDg+10gOBNC6gM2y0S3vaTkCcTS/gWVnEjAAWjlYVoPcflbC4SkTHFvREj&#10;ptiCcY/TKxYuiiULMqGb83aQ58A6yssVJSjW52bmwB3QUUQuAz7nsBMbozy3pq7FAgrFaIGjBSd6&#10;z5rLwj9Z28yCT7NMis7twSNIjP/VXVDrQocmPjJ+ZzscxihBKzmI1KNkw6oQAxPuAsVsozNQcvER&#10;KnP4q0DZWjUaxoblMoNgZY5cAKZaVtRtJq8dJptkNMrlwqDOVIADX2edmGBKhkPAaRSnqemuOvQI&#10;ZaVmmz49GXLy8gM9Kq61w60YGLsl2ZHFnU4Vczu/4GSECI1uOOh/CrAqYQhoQ3G2Yn5MkIbgnMuU&#10;1gdR6F4o5CMqFM1frGl0Ns3KTM4iN/mgn6obyXJJ4RRdo/sXoVQgUit4aZdlxywztMYk7OLDmmSR&#10;P0mMatJPS6IzNURuXTGIJgMfk+4DQiW5P5sSOroWSkKcuQDXHabHmMlypdYR4nslQHUhLk9VWwnF&#10;qw6yNanU7FdaZaeHIvTHlUp4DxNmvDSLuN/FKg3XLiFP6wVCUZkkRQYVtjdTVkJIWJ3MWBPUafCP&#10;wSSrDawKyI1DvLwj0OfEZp1zqL5TBhZJGWp8YF2DNxCuk80mahXDZvMzmwKqutJeU3rqjYVcO4q/&#10;c5SkbjU2wFlhzNkPUxNSW2QIWbky0AO5a0UrMlzGPB5nNrjSIHfXqy5NJ6SnCkm9lOplNx2fodEp&#10;B5zLQjo9OcZZHMGzlWjW6E5pbsbZCOtR3erbBz7K36LsG/PR/LvEVnjhs5zY6Tlyp2spvV21ziRX&#10;t7jd5685Yzmxi0hVHBQHp1IjkgiJLsZHxDaHF4BugdUiLqPw7h/CaTfMtAbY5buGr36/Z4hP24oM&#10;43nHLS4AwcHVakgudCHf/bGW3rIa24goQRldsoJZZeZRXKsqrrloMDIhvGHIxOAzNHqkScCJiVDh&#10;GZp/tspX6YOg+vFdCji9RoXqWM9R6MOTH3UoCByWUAujgmen3vS7S5Fjfhq4xuDTU5c2Cno2JVQJ&#10;ZTLdPbmHIjWAoRNwhTy4WC4BtU6jZev0BEpbRzJDYFkHQLQO91knfP7y2YtXLpy7dJYs65ljB+Ae&#10;rBc8mT488uGHRz88fPrw0bOHj144fG7wXHlxZmOvA4Xww+fbUAi/fPPgky/gxvSCbkzfGrXCRvhL&#10;Nb/5Klq2/u7r75IbE1Drx58+vP9gvVDqyUxfrS3OLG13Nu6s7z7Y3by9tbi+kJvJjRcnylC3tauo&#10;6FFBnztyM6GWpIXkqCwPlmss42HLHq3vVZbEbTvEkVpQKRTqJjd4J7Cr3Zu0lZNx5NEsbBTIwh8t&#10;zRWkIrWb3sbT4O/swUkfUCAUnkC0X2F95TvWVGAwdKmpa6vYV/oiuQNL1+OWs2uFZBjxLYW+oScN&#10;oi4RsMbGbFBCPEVXYBOwlhbjbOUTDFyAxwSdb9gOhK1iqA2mLBZUMkLC1mwTFDb5X5wHVcQyQRZF&#10;Se0yUGuSthI3Y1DwBQZIfKffn/riEKzqkjQohJ3anqOiVxwjB1cbBv2sur128Pt0bRZycKSg6Jzk&#10;9jOuTRVzqNJW2hHhxlSBjmiYTlztWla5qPMvpqr9FdLEUi/u7xW/GtS5Tp6q2lAFYxKIKGZpK/N2&#10;5IGdEUkF02JxlaWIv7uglMldF68SkVJSS2aVfg/46pXNDRKePxpAziSrz4k29RIf62Ja4m1OQTLM&#10;UkQbBYX3bMBXJeAZo4gydfTjn74pyq8QN1q7S2iU3PB/lDIgitMXSZysDIpqXCGEw66pQnDZRxGu&#10;61tU4R2FxBENSHZl8MntX0AuFn3M3k1oALzfRDm+UxWG95oGXWUv76/zF8ThiQsN+KqrkwSFP5UF&#10;N21L+tFZYcdkWP2xOnhfEZNJwtMokSG+Wc1UJGZnZrKdCgS5TMhhmAjBrr8ScRkb+ONybwZuCVsd&#10;g9h3JYUqEfHa7cdS8L5bjiJloHA+SRvEVaoVsewHxzeLZeKUKDdkPFEP49gLMbHjeHE16LjAyBKo&#10;dR2odRsBCvLoKAtpw5FIwBXcYx3NWohaqzPsJAZxTSGXy2fGp0YnZzLVVr45V6i1JztLs3NodYOi&#10;1nWUreLVmEdRq16gWyESXoHlgChWQNbdu6tgWe883Lz/9NbDZ/tPXz94BLryyd7WnTXUu6IpDrjW&#10;kcLg0FR/X/baWGEwOzOYmR7oz145duGXf/wn/9X/8f/8l/7S//In/83f/6s3b340XejJ5S4NDR4f&#10;HjyRyZzLZi9mRs+N567AQLhUHi2WM/VWobNQQbcboFa0aYU2eGmFPW8AWVHLCkyIF8EhsEpqeGOF&#10;MC4ZRCu45eHxIfCr7HaT6esf6x+ZHJmqTa7sr+483rv/6sHD1w/vvby/9xRy4ZX2Wj1XHBka7+sd&#10;vQ6udTDbOzqBz94Aap0qjc9UIaKuoqgViQDgGZc+4heR2yg4UQ4FE0MxCupadY+woyDjQ68aR+Tm&#10;3DyXEktmJVXoYGOyqb7OnJgjOSfCHWQoQhW/5IeahUwMfYTuqOQ06DVZhBmr8JehFXMrasfqZJOC&#10;G0aTePGcMSe31pTTtacUoz0BEn4pivqMKDz3jDatTmQEzOSOgldJvCzcNY9n2KbniBcllx1pGfQs&#10;GIWaBzaMJ4EWITsJWDNgDhNNeOoaTTIozBKEEPdi0jUKBAjV8DzKosmsjvGJECDr5PXQhXhBaJ84&#10;zY+VURmDXTEAahDiUZ2HAtaQzMmjAK7yB+IZij80pEzJAsZqwgPhwsVw2UlxrQ9eakyIBRohNob9&#10;JrUtwpzRpsV0n1CQGRjDV+fvRPIoLtTPwNtKjkRrWRqGga6UYZWAGbk1tQYllrNCm9euPAVHgwXb&#10;0QQV/2TjK014zUZ9o4NOwwnfIx0W94hfQUdiKhjlT4YvFRKgJFVZAKIm/TTXx0SPToPNh3CPdDSJ&#10;wEkhJoFJFNaK1OKVKkfpe0HXBkFHRvndrsi24eXQbcQDpetVR5lwvLOe3L6+QSaTck9KIhxKE1IK&#10;naT6NoiihE9iXd8OP9TSAJutYkaAz4gUNCq7Jewx5UJ4o7GyFR/PKm6EZBHxRSGwNLTQPPF+JK2m&#10;qRtRf8TJIdmgybCfDh9cX2rjHzGQkr9qY4qdiL/7rqmuAbeYA45ZJOiCb3Qtt6EITtLrhrcn0cj8&#10;V9OMGjc/0UHOMz+ScGY8WUJH0iIFNJX8iqg1rihK1nlzXRKs0ILPAqaBMwsSp3Au6QyZ1sG/quEN&#10;er8F72ekGvliqboizafEnJ3/hc3EhaYyeD6D1mQJavpBVv95XmAX7vqPznorb0hImQzteNfwZt9H&#10;aXSJzGPJUvc7pdrDu5jn4IdOyxq+FEPqNcRnqIWItb40PdZDRNUoKVYBZimEoSBVHg3icy4CTKYQ&#10;2IgVoHcMz9MxvENKD4ueHevk+U5l4bmYcKfg6bE4hRXI4o0Fh/h+zHDn7JTP6i7Lpt+9Bzla62bW&#10;+GavTr7vsVh59XZ3HGpc+dWwumzBdh6XjhuB8BXloC1YMYFunZ0B0VrMA7UOC7UCuw6BcR3qu9Fz&#10;7cLl8xevXjhz/hSIVlgxvX/o/V99+Mv3Drx38NiBA8c++ujohwdPfATUeuTikdP9Z4qdydXd5v6D&#10;5QfPttj85tOHH38GhfDzL75+ibpWdLiBIdN3sBF2XatEwvj9h9+8pUL4ayiEjVo3ipX+wfGzpfb4&#10;3EZz/fbarQe7t+7trmwu5yt5lLYWG6XZJvrfoMCKRYWSuwOD2XLMfTRp5moHIwM2BvOsC2WfVe/v&#10;RBNuBmPqTnpPoUETp1a/ekEmE2ZvXgXYgVopqFxadOMSK3IdYGPztTMwURjPTXSdgnORhTQ/Ih9J&#10;TaJQq/W6YEeZc2eFKWoqqU6VfNVlp13khcpYlK0KflOHK5kxGVSCWOVN/Ga6wxIeU/lrQIRPAbzg&#10;bPlmuPnOE6j+xI5ERLeyYqLuWeWs1Q5Uy8Sr0ijjPHha/FczYLKWCh3sElldgTTKqQ3ffboiVFnX&#10;im9yix0jbCUAcKjQTJsgtVUvu62yynEBYGCmVh4vTs82a/IcEqOdSliBDE0JuqxUBsIstRUalHmP&#10;j6lBlwLWIRFrXP0GwuZuo50EbjFMJPrIKrNbrEAvj2Dyln+3YDgmgdJUqpw2hNOIc/Z0VcT+xZjT&#10;uRPWWIuX9zm4R04IcbmSCit26U2VTkkbTCjlM+e+GNyji4FdDcIolpuQlK4+PtUCbrpIWlhUKtN4&#10;NDEz3tM2L2WCWi15VHUOHC7nCLyC4CDEvXo2nP7R48RaX6bxIlvJ4h9FxoqGtSp5u9JpcI1T0jHO&#10;lvI5uRrGiKn+xx0mfFbihC30Z8WIMblzTg7sFMBRBqYRCCbTaiXH9DgxCTNUd6o4mI+0JHYG3gxV&#10;k7xcy7SHoishVlrXNt8qbfXerOPzaNhs0IArrbxhYmkCRyCZMraI1NWKyfu9U5uOPi3dTLVqRMjG&#10;qw5T8HfAA/zF6XOHIw6A8FkFxKxb4I6oUrEVYBvERjIlSrwfIZxqLJGnrDTmauh2A8SVny1MzExN&#10;laZY1wofpnymWJtozBXqnenGXB4s69xKGT5M4FSXNuEwVAfjuriOutbG0ib63LRQyLpzZ/X2A7oE&#10;74NlfbT14Omtpy/uPnt9/8nrBw+e37n9EPKYZRg1NRZnC42JseLgaKEvOzNQABJsTBRq2VxxYDB3&#10;+fTlX//Jz//wr/+tv/TX/uP/+V/8xd8dGTkzlrkwljmXGTk3NnoeLOvIyNnR0fPTM4Ol8lirU5xD&#10;pTnUKzJhonUwWASMDda6DdxH9GvF3gZMhcUa840VrUDssqSag5p3ujyZmwZNOjo8Mdwz0tuX6e8Z&#10;7c1MZ6rzs1sPtvee3bkPvP3xIxgI7z7end+dK7bzA7nrfaPXeoav9mdu9mVuDuX6RyYGx2ey4GyJ&#10;WtuVeqcK1IqvAGpViM8qTQXlJJrgN8POpd0oJOSm5C2Fi2inpLQOZ4vDVvEwItAMAESFkfZRuICZ&#10;IGtNPsJKCfERYyCoxEfKxdDxmxEki+7M4oI1ZdsV5eZVXqVueC7T6mIbR41K9MDfy3E54wz7izqH&#10;4gwRQCklAHgPEawoVhXNIs2fSumM3/BoB3sggYBU6/JHtbuy57MLy52JwyUgoNc6Zg4qjEac+6eP&#10;kY2pSO9EWbieCBWGRaccgkzBKrxBjiyy2KHXSLQOMq8i+0oNqUieJhEIsagRbzBsRi/WrEqAGuJe&#10;5yAQ0G/ubnWRqrArY/RERSqMtg+5Idw7Xpp3Dc+swCEv05ls3FPl17kw+v6qQI4yHO1cDGQBt/xF&#10;Jpxd2YE3hytslEE6K/eOfPPVBeeptYurEC6HM1arimSx3btsxO5UhRJn8QbHl2lu4BcOsoGi0JHN&#10;VKM/Dd6G+c++Ne7+qt/xUIBFdJ9SRedxNAXxhFjAdWuhngVex8q2sKzCBw2gNZmUv7qXqXMcxjAC&#10;YCEs5xPBYNrZVYtWCAV9jWpOS3wlnxtbxBNSenn3G6iXdprSfkjCD0zlSG5j1lQxOtuzuYEHW7ay&#10;cIb3sZtRTfUarsglfvbTio/ge9VF3OIgoeudDfVllcynK//270oHG005O8PdRA17mOwQYu+qJNL2&#10;x43POTLTxc4IMDOSFA2+Rk8VboU8DjNZfqJ1T6OAE+mGLqtJyCdkS0sqJKNTooSmZTpV6z8JzgXa&#10;9U5lBzTnCb1SpsPfCPEkJ4AqS3GPPCbmV83lKj8eElaiWeX7xKsT+YjBExUc3l1cUUMkouwS1wcf&#10;LWqLlBlUftDaXaUP2Is1teZy2gvvYZRvTYRXmG5KwuCZYFIBjyGcZmN0IBNn6C7BzrJxRjmL5CeI&#10;CXFxj75YPwvmUQ10OeeVsvTFSqsS67bzif7eOVKpkITMd+hYMycxCFcVVk4tITDg7QD8U1Bn0igu&#10;3yI+cxiOaowhcWLdU0qnp1on5SPsWqKVR8kLzhPnH0Oq7ZyFNxQnFt0+OiZbAvDKVpDoTtuQhSfE&#10;J1zTQPZQ6A7JHprMw3MRGj9gvsZsdbZUrcGNqVgGaqWN8Gh2GCLhzNjwMHXC/TAThocw+t+gqBUi&#10;4cMnDh04CqT60QG4CNNM+PCB4x/BjemDY+8fOPPR6d5TQK1QCN9+tHr/6dbjl/svPnnw+rPHn71F&#10;y1ZwrR/DRvhbNb/5AUhVpa3QCZN6/c1bd74R1/rowaOtYrW/N3MyXxturpbXb6/eenBr/+H+2s7a&#10;dG06UxhDaWupMVtDvZKYHphjowwHbFa3WFJ8JqNcvRwkcxzY7DT9Ttsa1G+qKwfpRjUyjaJWNfh1&#10;SlSctqDsYlBiDNrdcJWTIWg8IVI8sBSBOpg3fDOpZjCpmkEqcM27GDdFS1SgYuIXwku4Ayxvbprm&#10;pOg3tUEB0QoMZfxJsLogNTJOQLjUyJGKZWGrxOgSb/ok8SkTrfgLDtWYozUSFMJmU6mVBRatzs1V&#10;hFfLLRSvYkyxlQZ0NnzF+0kuS9RKLCew3i2iVdz/rnUsTuWd95JY3EDnqg82au3mAHRAIy5CKTwY&#10;pUYlX0F+Qqg1xtF4mKivJj7aGuBAsAKr3KUEIzE5YqD5F1aHejZYH2uorFiBZ2WW2EhbNktwCVYl&#10;Me2dzI8HCPebU1GuwJs6oa1uoRCFN6aLVE0kOl+iE6YdrpMfyohwXuIjSDCwaFYTiPdJ91K3kxcL&#10;P65Q8GpO6+RJMusyY6/yHDWU9cLk5jFWzOslcznhQ36pIJ/xWDI9Jtq3Gtykt6dvIpMxhygtxg2V&#10;/DucuJXF4fFNimKTsK7VBRJc4ELcqyy4knP+UsfoeL9vim43k3mORH1WzvSYMfYL4BNss4lihXRG&#10;qlZFuuLF/gQcGe3xvHAUEriKoAvUFR8wSYwd1z4c2g84XEbCJrK0svOnCGdpCwXCDQCcOHSO1sSO&#10;13TvjortwlBHFBD/yT6fRKTBI3GfwBEYeCW5oyCrEpPKU9pnRRflShiG/s6Csxmj2z8yf7+CWBC9&#10;FlZZ1IozBNkFRCFTVowN/VSwXtBEFyZM6lk6PVmays/m8YLYFVZMU6VstT3dWig2IQ9eLAKyLq7B&#10;gYkYFT5MqGLFq7NShQkTidbt9ubeIryXQLHSMfjxzqNne09f3Hnx8cMXHz96+PLu3af7t+5vrmzP&#10;t1drlc70ZCWTKw1PlIcL9exse7LSwfI9XqyP5WZ6rg8cuXT9vZ/9qz/4f/29f/fnP/9/DPQfG8uc&#10;n8hd4WviKtq0Arjmxm8UiyNArbXGVIvy4HJrrgLUipdNmIBa17YwJoAB4F0Rz5HSFMWqula0bJ1v&#10;oI53sjSeK4yNF3ODuaFLfVduAriO9eVmss3l2s7jW3de3Hv48aNHnzxGs9bdhztzW2j+kx3IXusd&#10;udo3enMwiwrYG0CtEzNZoN9irVBpwT0YwuNKKp0l74TvBfELq0MU8oH3ZvcL8RUqLHHbA/JXZq58&#10;T4Ulomw13WKGrSp54i/wAyN9kWZIClvFroh8c5QsZoZcvR5A7v1KhzFhRCgo6k/Az5aVYVpD5BAc&#10;Qij98BjyQZaEwecjnT86+rAKyzBGbIZAkRgYBVhxGgiYqFRXlCZYovAryDfCEj0pDMvE6GJYKI0L&#10;BUQCrsLMpDgc+xrExvdKmWlmwKkcgSuL8AlETf2ZP3TOSCBE7JnaRXDExC8hpFY6gLpovFOSNuIu&#10;kh7RGcIGWgQtAlSuFeeXGgbw7ohH8stRPmSfjk3FgbCgw6AOqMajZzzgdJ5uMV+WDjqvZ9N7zRku&#10;a1rJcYs5SXTaxCq6cZFck3sHGQ+v6k6I4PgOMa2ndYLPKTOzcGTY1LNHUSkvGSNAwjMK49lG1Q5M&#10;ttcyk6xglGGuTptXrelk0SP/4gN69ePwqmRRCMdXTRMm/kUQ1PhTwXrUVRrcsp6TvYLIteKsVNcq&#10;ZbhuB1MhkgOw5HV7HSukcyi+BcZF0vfyhvI5Sl7K6ngc/qtwo4GUQEcWV69evnxCKYWg7Q3e7MxL&#10;F/UFQpbSPvGN9ublT/sduM5ZNzqQg0G1b5DAG4EcW7mqJoWNUkV7MrJHyyKYVyWKNZ0YN6MQ4ESu&#10;megrhEJUA3Ef0WpAWGXi0XJ303e6EI6biVb/E/8ixGV0xDmgqktt00y2ijEOCat2Wxlr6+biI7yD&#10;0lkYtRpfKSdltyoiZK1LrG3242kOlguj8kTdNJOfXPu02f1bk8r4zbmnqBHV2XLd47RRnbmul/IH&#10;rFF68LUuqXTZkMn0rNFmVwfrgztsUPUEiUf9ArpVJUWmfwMzm2HmmSRGnRMjQX2j1uh6LXQaRUxa&#10;u8gDe032LdaqCEHBGssoQlesL5LYxCGE0jfvhN+6/Biirm5F1bBMeeAFdKfBhNoItkvkKlVIjz62&#10;SvSvYI1ah1SYcaZyYQyEpNFIwg0aLLNuVqoW6LE9emYCOYZyp/M8Ed0XeUbtPirRYgCM393KIboc&#10;OaAyFRzRoMuGk+m0c6xxm6ijdN2KRHMiCSQKYJMIWjEBuKKnKB4WiDFZ11qr1isVNL8pTI5PZtH2&#10;JpMb7um/AXlw/1AvFMJArecvnSPReuIwDYSPH4I2+Pjp4xAMg2t9/9B7/+qjf/XrI78+dO7gketH&#10;860cUKu41u2nr++8+OT+x58//uzLF0CtX3778deBWt9+/7svU2krgCu4VvRrffP1N58AtX7y6cOH&#10;j3dmq70j42cLjZHmWmXj9treg1u37u9t7m0Wm6VMIQO6FY1bS61KjZpNmOByqcdoW8LpUNYMjcvl&#10;GISTH1KwqpaNAAUonZttIJ6JwJ49F0WG+SOIw/306QlS1aGqQx3Gq3KQbK2OzPDeJBmIMTdVMb5w&#10;8aYJPyId1VEaHL0DsbbLNTELzIl5x95j6IIYbWj0/sDGgJAGt6xKncOVCujCvpdnKH9cN9pZ4Kk6&#10;e6uXCbxVNbxhW1b0o2kt8LDofEMzXvcmpTyYRCtxbAkMsuyFecHJysjXacxmbKkMnzSo4qbNphoB&#10;6p9ox+pLJdxVIyCi3CSnNmr1mBK9JCAn6MUyTvC6aHvDBAMV20Z6Yn3VnMZX69YyxKsSBZm2pTgW&#10;74FwH6hdDsAedMuD9QaVs+rkcbb03bUAWJps/yvwKuXN7KFE4psAHvkG1bLiUzY9klaEGRG5FmFY&#10;hSfVHMm4lMw7deRUnHteOptiUl7phFCNGzP7L8p8ONnAc5BElqhVemYWr3K4CO24KHtpTnXV3Zo3&#10;gnN/l9Z6pmTUAIM5WsS4TtAac7rGWAwtXYudj6D58/+0PbEYY6JWPyd+VJSq5E8XpZjz9JKtZcue&#10;B/yLZTZigJnNpeOCMsRQ+YNal21DDAv/zttHBQuOyaz56gpANeW4iUfipYWBE8/cC2sXkJvGFOEp&#10;UY2N+5hB5B4gwRhz3rhr+IXaDFcRKE3llT0uJDWb6VbSMtXq0iD51OP4XCPs2SAhmbL+YjOkxTJW&#10;cWbae6c+xdPwx/ERBxbOWAcTq5yu7V6MTJyPDFbW8THiJHSm2NogNYHkPQvSaGeCHvfzAqsUpiLu&#10;ZGFeq4mCinYVPkwo7wS/Ojkzjo6jaAMzND40XhirNvOtBZkwzU+3FmfgwETIutFARevyVhu1qfNr&#10;zc5qvblchkh4daeztb9s1Hrv8daT53svsdC/efzqk8fPSLTevnV/Y/3WYnu1UZ2fmWlMArVOVkan&#10;a2PAq2j32lkqVduTk7N9mfzVvuHjw5kz/YNHjx//7y+c+x8HB0+Mjp4l0Tp2MZ/vmZkZKBaHpqdh&#10;HTwK6+BGa4ZFrXNlKITnllA8BsfgeaDWeQJXxDrzcGNSY0ncFxKtfC2hL3kd9HK+DFZ5Aqzy6NQo&#10;hMFXB672jfX3ZHpzpdz85tzOo10Igx/g5D9+uPfs9vq99dZqbXxmuGf4cu/ItYFsz8BYD9yYhnJ9&#10;4wVUtMJdGW1a65AHWyGMrq14iZ4Cs822LpZ4sdsNySL3zaM4U5EcG7paMwkvIsTKuNEKGS2qVLbb&#10;8khBLMLRTSoYaRGUip3c7c3bPKer6HpMfgNXPm4S/SZ1Fjki6R0kdOeCAI1r8FQOOzzzFSNGwCem&#10;lPCsa8pi6tVEotkn5tojxOT8VOo9VMr4Vz7jbKPCZBC+XQE6kztd9SkvXP7JDuYUfHON0mx/91K+&#10;yYVqjHIM5k10vOMBArSElaWvXYeVYNg1gSpyC/wvZzW2PN2g5IRGzYpixdiQwFHYahWlKmDVMkou&#10;a9HXSkmK0A/r6Q6bIsf6Fr8Yu7KHp4JUUCIA+fQoUidPlw56wdH1Mj42iO2ev++LAk3+3Rge0aFZ&#10;egWF5GMxMlSiSqNhjGRgLOaTECUwg3IlJu4CaYsH5sopbyTmwkSZQuIuLTROXvwJtj7NBIdE0U1B&#10;gazouJgqBloG+cjdABNidYJfkRNtTl7g4J57AG+GWP6j5OJ03sJP4wplBvkQyaUpqiVlfRTFz0SJ&#10;KExV39TuRQkeJFEAn51gWY00BCyRJnY7WYwqExxcfoXhnTSUWrhr17SuLrXK1MQjY2xsQMuA0k5R&#10;+iy/V6Tuums7LXc09aTHc1XddDdlrsM2ad5lDEFp9Kp6VyVJSRtGe0xlH/ASFCfwULLGE4YrgNnC&#10;oP6Sba8fQCvbDbFwbkLgYulle8O9RvkjW3wb9LoBlUS/nN7+LB5kAiRtahgHu+9ow3U1DU/DOVkc&#10;QWkvPrN8+nSeTjGQF01FuThO0mQFYFMyi8smE1uxvCQ/iK48yq3aXd0qEwF38oSFm5ZTFfRGq1Vc&#10;hSqV9FAbgAmqJXAY1gAKU1NkordRdMAbyneK4Qzh8Tv9v5NlkVZIwgfWt2smO4Gu5w5iWmwHTOTF&#10;kxLGVyr6jVR+CJu1HHGItCpG+wMlIDj4TnqSXw0/PNHj7I/NsIePmHJGyFlDeC8j91CWwmZ2BZI9&#10;ola+nODgLiCEzOnkiSfTRyfCLN/DN5InINdiKjuKO/y/DjvxZk0qHJkiGnPdPIh77ymF4SotrvOu&#10;3Q3bOa1RegbxZttfCalG6OhdTGQyc3nwl2oieYooHcIfeA7B0rVVB2qdKkwAtaLzTW5yDFZMvQM3&#10;+wd7b/bduHbzCrjWk2dPHj11GEgVNsJ40UP4NMtc0a/1V4d+9euj7wG1Hr1xPFsdWt6t37q3ePfJ&#10;+pNX4Frvvf7s0advn7758vnbr19/BdT6/RuIhH/4rZ2E2bUV/Vrxv+Bav/n2U6DWT988fvR4u1K+&#10;MZQ5CkOm+lJpZXdx997u3v29nTs7tbna2Ex2sjxVrBcraKqEu8ZJwhie2lKZ0TCPoDo4XDUxrRyS&#10;zOhIYhkJCIMs12CS8lGdqrkfm8LinRhVxLcaTHvwEtwZUIjk7Mo5AxMBteK7yDwpD2686p+sKQVq&#10;k2+ubKKoAVbNLU2FDGW76Nc+st3/NaJ0zSPhKLyNiDyxVSHrSpYOMJXgSzphA1RdC7lZWtvKfBeY&#10;S+1sAHzwE48z0N/STwAMWEdqISvhHKDaKj8G0GzWcQlokAOakDe/iSSnEKPU1dLHy+jJWmfjUiNb&#10;Qy/rgX3xZpkNdH0QA1ejRzOlRq0aMhjzsumo2sMId4V1FTGtsZ/7vvLuCrui6LR7Oe/0vYkZNhi2&#10;AZI5TLORJvf4dyFJQkTBV+qExTBT58zidVb/JtTqFklYCqUdF21r1lGOu8xbiBMgA47bgL+EfDzx&#10;sbhzrITh7GSOIUZY0NG6L3yR4wMxiiLThRtxMrU5c/EmCan7VU2m5BaKmewbpklPTa8H3KUXhnBp&#10;FaMDk1XB8l4mL+1SZKUJlHRQtsIkPl4+Maq+JRUwYNbLtn4EySmmZArQe7MWMouEpQOxzkT/JLWD&#10;FMV25PJLt8NZH2okVOZKZzN1tZKaRY+0ALPhsUEjl+bwHCZIJtpMxT+KRPnV8m+kYAmL5tbeLmN6&#10;AeAkTZTOx8Y2Cg3NlTEO0PnjmKBwoQ12rBCJZwp+Ikr2xulY2a1TuceHuCsqRhxVMPso4xPrEo1j&#10;k39mNObWRsid1alKYxtHbMCliNgoWqObJV4U1C3CjgKtGuCeos6lzU6t0a4BssI9CEQrfXTRa7Q8&#10;NT07hQ4usA6eqYy35ovtJbREzss3uDi/Wl5SOSu41oWNVnul3lxCd9Y6uNOFjeYqmMh9VLSuQh78&#10;4OnO81f7n372+M0Xz199+uQJK1pvre8vza83qgvFUjs/Xc/la7lSa3K2NVmfn55bmZ1fLTUXprG4&#10;ZwvXBjInM9lzY7kLPb0HUdc62H8cwuChodOjoxcmJm4UCoOVag7dbkrlbLWeB9EKefD8IhvewD14&#10;dR2wHBiVqBU9bxZQ1IrSVrKsoNYbqjLFeMLLoYb+NNPl/ERxIpPPDIwNXBu8fmOkZ2B8sC87MN0o&#10;LO0u7T3dv4c2ra8f3n/9cOfx7vL+UnkOblXD/aPgWq/1jd6ASLh35PpAtg8tbaENRs+bKvQoiw0A&#10;YztdqcMNttimrWWEWglf6Tqjfq2AAWbtutQN3k9uFvp5xXkOTMPew7l8ly4LaKnJG4GKZhEuDzIT&#10;NvB0nOEEP+ahHae95ZuxF9OlaECYQfiBqMlRlANx52gYX9qfU6DIDJj+lb47XaRq9ZqObxkz0UiX&#10;fPA5sy6OxaKczCYQHMF79joyE7rDiKGVvMNlz//0FMiblCsYBG8po+/jKBoW0yg05VAbp+QFjVpN&#10;8WxEoVpeTMI4gOZlRn/RAAyKuV3BpZwCO7swwvYjKVbK+sCI5hWMGoBxcTMl1YU09vk0qCAiFWjE&#10;NBB8JUPoASdm21YjU7uA2vNcpRaO2wxgBKsIrbUWMZ4QCOdHEgNDhhZX5Ot1SsJTyBDXvR/xixEF&#10;v9HwXtRlAMik0cAtsz8woQ6CyGikgSCYdbywdkNSDJ8ydhKPpOkauMv3VBXCIawl2qTAJKkGuvkO&#10;YGMk2hBhiy8iRuIpqTOqJSQePeMlwT+sY9QJGxgYtapCFfXDaxBps34YS3pUVIZZkbYD66hNhutp&#10;kpTRs0iUoP5JxLsAGP1aOdXDUYZ3Kn2WhOf6TjQ6ckmnRlWFuDq4QAuZNCP5gG3JQ9gPJp2WdjY3&#10;drYkrGU+IqUvmcckbseZBAeupqap55ORg/PCfJTcl4XYj9uucuUWAoSC1Aw/n7v0pIhCZAEF3glc&#10;BEhGzCDLQONbQmXaj7mEmwkF3W6uEsRR4VUb9Sz2zdYjqdUj1TDj5FMeSvhWM6q7bSlJIXZX5rd8&#10;JVeImNXu/mXJsaQTWoh8vwLVkBflokGamo2apHVymhg3wg8av8hmEIwlzM2qi0ESmwjqe1mLZ1ZE&#10;qxc3ljBokrDGQQMVjtPUN6XFxBflofPddyGDL99yBr6HJ4/Loeha6UuqDLDQybGSL5PJEgzHQySF&#10;BfPd7vBkH2alCbg460r5dbxxsilS9pDP1Dq64+DJxSQUUiUyRAApCK0x5GKiKCK0AIq4JLexSi46&#10;PoQVUyTuXZGkHATJXi3pascd0YhPzHjVP5nKZ3MdpIc4XA7PbKqSAlQCWin2w0RdGU+fsF4+Hxl5&#10;0jWQ7V6QNUGtM1ArkF+j1qyXq6WJfA6oFdg1odaenoGbl69fghXT+cvn8Tp78fSJsyfQsvX0hdNH&#10;Th4B6YpmrQdPHjp0+vCHJz96/+R7H14+kKkMLW3Xbt0Hat2QQvj+y08fgG598/YpGNcvvn79zfef&#10;fcvS1rcQBkfzm99/88NvvgRqBdf69u2LN2+ePHmy226ODA0fGp+9OTs/BStHuDHtP9gHcG0vt8dn&#10;xwFcZ+ozbAWMvYabuwEqQRDgovWhznBBUQgqzgu+Qm4RhGbOOX9cjCqbdL0cNiNUFjfGaY+a+dSQ&#10;WZxq2DIRAljOCaRKihVAEXEj051ssGI8ZYbM304FrqpE7TvrClCphV3WJ8QnaBbwNZ2bsYzRBOSi&#10;eCf5UlkHi4oLCM32PPIQ7nK5ss4hkSZ7I0JWAQ3hVcp+lxuoawU0VeNT8l0IgwjzSK6yvSqAKzS9&#10;+AnKkWep0xV+my816uUmupIgExNdfYhqzPMmAa0Mk6ST9sVTmmygaJITfyEKMn0qXE6bJRxBN49W&#10;RgRF9OwlVy7F7ztpNYlpaoNxh4hafRAKjGXR5EJz/AVoZ2VrA5UJuBABUUmL1VIFR04EJmeGKEe1&#10;7RGRaJaVsBDjwI66zDfgj6ZhcRvoiux+PCglcKMdEfqikalw0AzgLii4RbDNy0/g1jjf3K/F3M5S&#10;CO7yFnYrhC06/3GZrrEiT4lG0sSEqQd3KMpicmsqt3ViOEPpPfD8q01WuAjILoztfEhWy/OJU1+K&#10;WY6GqvY5knQboyqYaRXfU+mZre7mi9lfbahG0Y59TXE4MeyTlBNMiG+V7bMoWqI40qp4AJjssTs0&#10;BNVMUlhinfrlIAuFvxthKnHIpyvVV0hFyayHNcPhqGny03nK4FFD5auV8Z1Vg/5V9ksSY1CZLKVl&#10;LBZdHBvKIkmJBJW5r3v/dgJVQ20mxIs1tx9xJu7nwfc4Me9xw79aumahspLTLFlxEIP3K/0sxwKF&#10;105dS/amrhv0cUVUhyiTdsEIkQFWVWbJqjNu4VTX1AHeQAwCtU7NjE8UcpMzOTSAyUwOQxtc78y0&#10;F2bBgtY6eRGts0sb1eVNcK1NoNa5tQY0tPWlShv6lNU6qNe13fnN/SU0aN1/sPng6e6Lj+999sWz&#10;N5+/oDz42e29B5srOx2wspX5mWJrarI6NlWFMHjKkHVhDWBvqtbJTVV6JkrXJ6YvFYo3JyYvDw+f&#10;6us9PDhwYmjoVGbkwtjY5Wz26sTEzZIga6U21WgVm53Z9lxlgcJgFrXOY0lAq0/cJeT3Ucu6QrwK&#10;ITRfeKYBaIUnSYR2avlyPjudHRofvjZ043L/1ZujvT25gaH8cG2punF3487zu4Cs4FohD956uL10&#10;awEUcWZqoG/k6s2hy3gBsg6O9YyMD+TLE6X6DIArUCsUwmBcAb3cmhVfCuyKSlrbFyHQRwqcmAp3&#10;XqQr9NuKjKU4pdYOzKd0iXwEmBMROsIGFv2WHDLixbQ3ICsyIEr3ONGDbxFOsDCSxB0DaIETk3WS&#10;spMIMhAynjS0MPdr3OIJZgoi5rZLp4Ti9B56XFnFZ4gokBZWNCZC32FahzIJcgRnqJM0bFaoxxiO&#10;nVo1dAq1U/CdSjH1IFBMIXcTojiQZgLwCqBhJ2lVggJuGjs5XaVnkGPi2DQJIANgm/wJfyZmgjDs&#10;UlEqTFfDKvE8dKAx6aTbYdUrT5jxqzC5fXHNRxlWGbga7urR40FsO5xQOr59Xkr+6NxjHOUcB3NS&#10;MlgWQRQVzgxrJOgQOGExAukpyzdscGKmS2DJyMHrhmNoR/OKiUHwknJk6JmyIcLnHC6c0jpSeESS&#10;LCjl3eG9btHCTWtRN+FCXkXl9CysUJ2trRN8CZ4VwgB8WVFsOM1kjXp4qDIZekVbarMRrsdQFKuI&#10;SglGKJ4MUlewU3JBJUd4XRgoHYEPFJzSAQKZCMCPHQqJhXZUoKvKVcp906wDJIvz75aM6gwNrnQJ&#10;rH92nkUkkuzxki8UZuDmLv7DBrG4Cu9ozUm8DFkNgI2s8HLYHXnJSNbwnzTmKwgrbecbT2vy7xU2&#10;sNjBEiqKdZXPDdGQtjPL4/nidylbYfIc2g3W1UsPTDF28i0j2c4thmDDYyhkFT23KKS33b0dhpQJ&#10;EvCLv+gj2pWMOSNdZd0+1xbvSk5Ga6vl25L6idkBpVyD+CW7y5ls2YJkwMmg2DGDs1FcQsncWpfL&#10;J44K2KgjtYcqV1q1g+YU0unx0dB2KQW1tUs2ptJDhLNSBbKk8tGPx5CV+RdJS1zb7ADGYgo8kiSZ&#10;qctQ3scD5fH3mft/LS3G0QCkfT5+viTclaUzMy/2FVehqUIyWvsqgegMvvJBtFAGCaESMC1KgRV5&#10;VnQZEG7Emy0vt4yWYFg9WqmYkB6YZsLCHmFrrCJJMfwMaRDeaC7ZoSOSIA4wPOscsfgafSulpyNt&#10;wLSp8gKpAoLLDv7IZZmMKyE3n6CQC/GL4MpuL+g4rPhe7k3qm6DnBdp9njBDO5w/C+Xsh4LZIp8U&#10;IAIM1xy4ApSHlgulQqE0jbY3U9OkWzO5kcHhfngyXUWn1stnr968gl/Q/+bE2eOHTx4+ee7k6Qun&#10;0PnmwLGDMBAGaj1w6tD7Jz764PQHf3HuveFS3/zm7M7dubuPNx4833n28T3Qra/ePIKT8Cdvn735&#10;8uWX33zy1Xefffv959/+AOCK0tavWdqqutavv35NhfCbR0+f3lpoZ/sHPxidvlycmwBqRecb1LVC&#10;JDy/Nj9ZnswWEfNMVyHOokc9L1NEl6g4EDOEjsSQUA5rYpB87uoZRdeF30HSucjQRDyTbqjkpQJN&#10;OAjUHIr538lgTbEaXwBxSC4OpR6W8WhaY6bXFc4JbTHCNx4B5DHcNRcaHJhAnCtmBQ1ss4STIdtn&#10;1CNcBvzFck4aL7HQkkBUGAcrLZoaEMh0Rbi8HP2rUHTQhPB5kt4YxyTp+hOxoMzVSWANVM1KTjTt&#10;ASax5ZLkuCIbo48oBwJNcWZqVZoMR/OfAKimlUXsBggEXJTbE8Atu+MEJHNPngXkhPjYYEQEXPmp&#10;lGBgoaMUyMQz+hR/IQADsalkAGEV0rT6oK/Q1KKIU2Mno1nLnu1OxI90mU8cx7fKHCZOEgBVkyAI&#10;Vdsmo4AWLwzWApsgcUDMDNO/K9yl+UXKnfBkzBJjHXSKTmdlGtnmupazko+11hzQ2jZOnlJ4s45D&#10;ttOfssa4y0WLvGWywDM18YFWunOiC7lx5hnOyTnJ0Q+ZSVK+Qa3oyVETWmuzjVQ9JQi9Uk9dFvSv&#10;Y4sl6+uyWw94OrHERoryderX6pFgTuwXJQLWz55VcP5fkrTIenJfQUHXAiTy6GCE83HbZdK/SkH5&#10;p5IOaCRl9EtYzsVXQ4RAyletME7MUiouchrYETm+hQoKenIy8FIEwHXTIivFx9JYUssUiW1mAZE+&#10;lxjMYSJlNtg/5tHWmKuzJGfWWEaNH+0T9L/dKNPhr4TZ5Na8n0UwHfSR9VpcpjV55N7ESiS15NbO&#10;7d1X2214bCIEhIDNHQ60eetf2feyCdIVP2vtBlBrB+3OOjUUtVYas9OlyfHpbHZqdCg3MDI+CKKV&#10;kHWhBPluY74AYLm0wYrW5a0m5MHoyNoBWF1rtFfrC+utpc326s782u7i1v7K9u2Vvfsb95/svPjk&#10;4SefPQPR+uzV/TuPdrZuryxtNYFaZ1pT0zBeqk/ma1lB1tLiemVuBaWz45XWcKHaM1Ppma30FWd7&#10;M2Nn+vuP9vceHug7Ojx0KpsFZL0ylr1aKAyVK+Olcg6oFcJgmAa356qQB6OilR7CCyBdWUcKA2HA&#10;V5gGt4Ra0fkGZlQAhAjgACnZ86Y2A64VFbxwYLo2dPPGSO+14Zs3s/05XPtGiz1vXt6HgTB63tx9&#10;fnf7weby9tzUbGYwe/36wIUbgxdBtEIhPJTtmyiMleqoaC2hShaQ1agVTK/LaGlczAmgiJ9WmYy0&#10;wnZIWjvqxKRx1WxkCOLgUh1ZlWU3XS8KyDBAfY84bxdgZ4o0OcIIl0+LY/EzZZRrfYGDWofO1h1Y&#10;KGtUaf4tCQsZN3ApMMEbTmMRo1iDJ6oWmAEbjLw6XQ+WniZSgjYEEkwS7lJFQMjJRIWxdJwZdLzi&#10;4+qVInqN2ml1N8VEZXWZYi/V40lA4QfTSwevMdX70f4nivEc45IQ7gIkBpocQNZ9ORpT7KXitDBR&#10;i9Y4jnFVAUviVMDVzC0jZjw7deQktYaLJGSKQYA2tI68XyF2VSkmh5cD5VyJ2GlSlAJvfJYhDTUk&#10;o0eX4BmnRxiWOHTmEmQfGkNQPe/BhDBgTai1my+zZEYQMcr4zVB5MnSjdqU2or6UvKU0jQZjNCHv&#10;aoOp2kUow+sCngRYDbwq4YaE7uFNJRqE1THOniTuy/clljWt885oRATPLIzqGtRZmny1EaPBQPcX&#10;d3k1R5d0tlRWm99WYSTTeYCsq5soeSXhaQk0BMn4Vz9TOBqdn9K/mmbUMwgayj63crBTIgN/X9/G&#10;Lswtw0yyz1x0t8W0hFKog0WPHBzTT6if1sV1fIo6fzyqnht6rglOAFfcboSHovjZ/YR4sTKnkbQ4&#10;+cPjFxWtcOsRjSb+MAQ4IUDAs5CqWEPJZWzsO+60JqZfgCXVz3udwVmp9FfgRNfSVelrknDX8G2y&#10;GyIbTXdQPkc+zYjF8M9Lh7JpluKbK+O/6p/MBvMIhKap465zKLr24J+Ni5pYw0JHzc/GbJEeyogd&#10;8z/EGs6ycU4yFRg+PaBb4MShGoQqqh1lnJ6yP4SIhq/+du2b/NmdbJGnk+LJ2zRJKt0CXLXPUMYQ&#10;7Xn4tmpuWCxgTG6K1eiaiYN36SfIB5hTM4w3JDarDFSpZwolT0gMBXT04oaHnQ9+yk9h8J2U5Gmo&#10;57yTOI4ovDhTC40hYk8jDEJ4MmFkVHdgYQsDJMeBJgmEURnyOXbSHiEnUT2AXnAstBEVz0yZzY05&#10;jCpZN/jXlsEMZkqsMGdBFO2O2YKmkR3TlucLVNZApK78un1forOuqQ63O1YtLqEBzfCJ6mUCSrhe&#10;acJAuFGuV4uVEpq1wkA4kxsdzY7AjWl4bKhvqNfNWi9du4i61ivXL5+5eAaoFcLgsxfPnDp/6sjp&#10;ox8dO4AXUOuHJw58ePLAofOHP7pyZKjYO7dR2rqN5jfr955sPXqx9+TV7eefPEBg8/Tj+08/fvD8&#10;04fPP3307JMH+OOnb59/Q7Xwl/Bn+h4KYbkxffLpo+fP9oBab/T8xcDk+XwrO7fZ3ryzuf/o9u7d&#10;3dXtlUJ9Zmwml4eDI1ArS4VZ++YGJQ6zjX1M/ESzYt59axgxvGJZkycTA11BUIEmxrTRxEQVf4iH&#10;17a38E8QeKLy0fxqApBAdsSEDuNX1gk9NBlcMsmJIbp1VQ5BKzgs23mye+gaRLgGR13I2sV6Zt1I&#10;JcIgCeWpiXszLUcsKaUtwar6tf5YNoxiV+qB0YmGMmaEu6rK5DmL1w2IC1ITSJjuQjiNn7jRi02i&#10;qlYwk/aUkTGMvDCnUURLvpFVtt2TBrYBZMUHiU6l2hUEZ+2vUTK+VSpinihecXuSINvDJB2vfnFx&#10;qTAJ/alEYNqS241tWGcMLCQNswnVLumn/qJJ4WxFWTSJIXbyraLMWE7fwqXUG7MaNkyrXGhKjIQb&#10;TC11OjjfJlsmo1abaAnAswrZJtG8bTKjEn2v37le0LhIU5CSV6NWz0hr3qRtZvko8KpZETzDLr+m&#10;6TNcv3TXXWXqNIak7RLxqhY3HUQLUypYdQ7Mb3PKyr9rORDOSbIu7UCSKOjlw5paxJdimqJNLkbD&#10;D4CZVSXClZ5BZb/8qVNiIpQMxnipNNxJYkJfEZjMyHrN5coVJUCEeWy8JJSLpAn3Knsa+xIMVrEU&#10;SgJtQttlACTDJdYNgbRYXzPn8dQpaOsm/oX3XGXNTzkcUTTPldEOKMaE0uYRtaqvg8RLQo/G2AbD&#10;TiKKr6ZRgRPzTKnau8KmNWuMR7XQMwFpyRCT9ynyNkRxdXHs3KnoS9IsAteQcOuLFFJwl2JmN5LE&#10;ojKETKxU1CbanuN+w243rGWFIyIi3bkGuFawrMXqDHyYUM4KlnV0fGgkNwh5cKUJE6Zye6lcn5tu&#10;LQFYojtrc3GjtrrdgoEwvJfAr3ZWhVoJWRfWby1tQh58Fw1aN+482n7y8s7LTx4Rsr5+iDatt9Cj&#10;dWdufr2O0o7x6thkbbzYnCq1JtrLxcX16uJ6eX612JjPzTYGi7U+odbeqalLo5nToFiHh0+jonWE&#10;Ra2XJid78tODVdSyNgvl6mS9WQBknYdKHc/fctPlrHPINeNBWUN9ETA8JjkWnDpQqwEkqTyhVsiD&#10;p2Yn0Zw2kx/rHe0byEIYPHh9hFzrVCO/eGvp1mPJg189AHa9+/zO1r2NzlptbKqvf/RKD1jWoSuD&#10;2R4QrUCt49NwWg6WVbxuo72AtDrCC0bSYDPYzwMBDTslqpoR8wEZCtk7O1oyiFKQjSSI+agw7kJ8&#10;Sc5QZJ3mD7YKMrHe4xdBIqG0FXFhCG6t1+KMNcNjNjVUuNHhneANs5GxLMNrBriOe5KtCP9V0QmF&#10;ahAvsRmmFGiacmEMaxIM73QsotVDkNt0XwpJRcYywDXJoI+7EoHTXuSGGGa3eyXhAAzDFwbQoadm&#10;Pk9Pk9lrFFGrUYS5LxN35nMciTISCtKSbxYq4zPYTQnptHnhfCn+c3zWJV3NtfqwDExtcSwalmiW&#10;CSw243UvHKYSBDiJ/UAKUp8fwB48njT5lATrn4BOScHhf5Fd2trdBhLjMIbxMilZQwVhqpBauMrD&#10;ahELRrxgKihMBWa6asfEvinOUBi7ckzUjogRJNOj1kib5XsHEfW/hJFEPphUjHe5nhCyYhA0gcl5&#10;Kh3Gm2UaU6SiU2nswq3WNd1she6OC+pi/sR9l6za5sAGpU5zYED88vLoVrFuUhq6YmVzPOWErk3j&#10;yy9db+ZDJ3pKPkYEZn7hJDe2N/BiJYgrdVUfixPwOQiZk0wWn7aIVmG0c0sFjWYvVWrIaU+vILkZ&#10;rULXzTY5eid9wmnpzF5WJF2JZsn6umiZynlWMts4Ggd021XvPnKQopTdM1xBvy2O0u0W4yegJfl6&#10;uChFUx+TYF3aXFjRHV8o5fBV6Mh4ErnRoOxQt88GS4R2VlMza5P6x1DTAS9flFDS3AhdG/hIctdW&#10;ntSjpHvBlQT6dp+t76+fd09jUnDc8thZV72R/KlQ6Wvjo4wcx6+jtW1KhGmNinoHlxEJ1nKCeQLr&#10;4BaKk3sHWoOGpcPUCTEVWnrS1is9/tyalUyhfCnWE8JXnKSNu7TD8oqcL4OSBeJVQym3dBJcRL0J&#10;OqgRo6ZpHEXCfGxdUGC/Xz0yJm8NZZMWA0ewhkICHFwLO6nC2ZW5exI21P/rRqi2Uw8+u/4wZZBA&#10;O6wZsJGFgpdBLAUXtjEzatWRSXXMw3cH8INxeGQkZSRJEanEEVG2Zvia/gmuGYz9vMvETNOss9bX&#10;iXJaTvoCQx1NMtwYnhyv0+5uHuFeyrzL0v6QSzAzFNPVgRl+Oh5DBYElCYaspjQcnjH4DFsm5NGW&#10;kKGoNGsArvgJrhXAdbpUyExkAVlHxoYHRwf70POm7zpY1uu91/DzwpXzpy+eAXA9ee7Exavnj587&#10;cfjUkSOnjxw5c/TYuePvH/sAqPXD0x99dOngQP5GZ620uTfPtvMP1m89WN++s7KyO9dYq8zM5yea&#10;2WwjM1IbGK4N4OfyXgvA9fvffPk9+7W++ebbT7786hUUwi+e7c23xi5f/1lv7tREfQTZ8M07G7cf&#10;QXq2D0OmUrM0NDk8Wcmja6v6tQLjsHSz6zLrIF8xrfhz7W5qp0JOVYavNLtxxI4I3N0oiUFIWjJ0&#10;F3IxPUbWSutGwAEF9kSV7qmDjwQFJXMm10s6/rePTIAItcAxPIQut7GwWJcvIHyPjV3ZTSb1hRFg&#10;RDxPns/Vhe90tWqY6lY11sC6vBa8q0EEu7DOYb/AYoLTY7Vtt7ZU4lZAS+Be5OuhDMXMAWolICTC&#10;ZJ8bfBkI3MVFOAlDgEpSkcMEX1zKi43Rw/KYjrhobok5Svhn5yGVdMY7WT4r2E1TKRCV8ihW9Smb&#10;nRJDs2RR5byJ1wZiEbxkS1K5IjGb6CpTHFy2THS4xeCahLQtFZ2pEi3uAld/C4c+YWNLlzWmxMNG&#10;rd0iY3l2hSBWCJwftBhYrKM752K4xYDTtwlAi1/hSROltu7Kg3svf138LhDF1UHV5PwLHnuvfdS0&#10;OJ8kmyvDS+XUdYfUmMgDi+PrDVxuSGIk02MtNFKFqWLB8U20ftLa5zVC0h0NIxdr47SodzWiVpTj&#10;bBx2LGJO1x7MNmoaav4dL1E3vF73mwVwpV2Y9MNA4HzSRNc796MXkbkyRqk/qqJq7awSOMmryfux&#10;T6DFPSkUDpEItEZXzuA8uNZZL7jMXIQNGPI0oF45OW3oRXgcT7hllqKaU5dwQlPZICmfao816k/q&#10;VC+IWQ3XYu/3LrEW28MMZXDFxgCiXokH/FKwiyeZ+VEEN45BxZtxF6T0yIGaKtycGjdLpqBcbiWp&#10;naYsDbn0e7Z4K1WwaO8Wb5wO4kmV4J/oCyU1F/dLBs2qbkLiE6aIaHjTqYNinZqZwAsVrXiBaB0d&#10;H8xMDBfKE7V2sd4pwIqptYiK09rcWlXlrNQGq+1NG6h1Yb05v9ECagUJCZul7Turt+6x2w26s776&#10;9DFQ67NXDx+rohX/hMLX9kq5Ol+YgDa4Nj7bztfmpuZWZpZEtHaWputzY7ONgVK9v1wfAtc6MXkx&#10;mz2P9jajo+cymQtDQ2dAtE5PDxRLmdlyrl6fBtHagjYYBuewOZdpMChWvOzDBGEwDJMRcZJrFWQF&#10;mERdq8VyGAeg1kJ1enxmfGRytC+DPrGDvWMDA+PDA1MjxU5p9c763tPbQK0PXz+69/Le/pNbq3vL&#10;0DaPTPb1jV4dyNwYGL0xRNTaOzo+ACumYhWdgYJlhXIM2BVfgbCVWl9SbepvqTS8xVqIUdz/hn7C&#10;DFIxT+jqKe9Z13biyaXZhhgkOAbTKsa10IqGWZU3jwACdxkBRKSxDVGwtnDeio3k1NWspqo2+C4h&#10;GbtN+i9Of9jFN6lqo7QSMSKszhgJyW1IbJLzKWRpBDP4zDqK1cvHDCEuDuiUvLGQHwGxSVEZKKBL&#10;HGg8jGFBiyaAOtQh40oVX3ZBLyGr578pHSBD6eGtd6CUlAySFMsJR3GUCJhF1eKrE8McJ6kl0XrI&#10;bnkYJXAaT8f3YUSshw5LAfWTODEhdpwGkQle6ITM4s+tNSeJ8F2GWAigVb2s5qJ4iVZSCgOHFeIC&#10;9SewhF/wkCZ2KxSG+ovF/zwm6S8FiMT8SpCZrzCL7oykEhC86abcUyaOPIZvnIV/RjsWUQfREQmU&#10;YOBlDcXZyNp4qRnZlpNwt00xrV2UCBHpjazBsX8yUy2UH+uEHbYmFoszSishcxOGyl6+SLS6E6kq&#10;V/F3GurK10dvCJLTbXIoJ3YduNhRS699nkYRhtzdG+T+OtTBSpjt+lX8b+LAmXHA/8ogiokGnrOU&#10;3jqUn8dYaZWICcGOEQW+0TMZ6NTIEN8l+Mq8DJdoZS29sBOjYmuWvbZ7UThNbPVpd0C6XvQhn9Et&#10;4++SBeleO1thIQaHVCBT91fFR/xSFeCY8pLGgTuRIIRvPTNf/kY/NdGkN3U9NXFqCtSUskbP38Ux&#10;lDw+Tcg0nXBuzmQpH81nR1sSpcWCcJzJftJtV2HQG/SaLko8AXvMGPJpbvOEBVbN4Yf6w4k5XqC2&#10;RS47EiT7kQk0KIzqhcUkJ96Z+q+aFCVRb9Qa26jOiu9UAzAMlGEzTyDaU/uucQwNUL0YervnF6Xc&#10;cXcpYFkBaWoOArNmGhAujDYxFsvqiWHhq1L5Dq7cUcbjRlzKGAApMyUU+E4mNEO9he81BcrT5qPK&#10;BDdQ65zsS+gMyhCUZe2MsiQndCqfFqERxjBGwvRb39mSzpE5fcWf7+oRrFLRrWQOAmZXDl/Z7Tm1&#10;z1V2jLdG8aejINflhn7NKgBq19Mz4nShUvlkFJnlUZs3+63g1ntAAu5CHoIKTDqb8iECaoUsHK9y&#10;o1qqzc7Wy9Ml0JcTYxNjw2PDAyMDQ6ODN/tvArjiJ1Dr2Ytnwa+eOHccdCuw6/GzJwBcj587furi&#10;6ePnjx88RZHwr4/9+sD5Dwcmb7aWZ5e3GoubrerCTGZ26FL28uG+w/+/C7/442N/8qfnfv1hz/GP&#10;+o8e6D9ydPRkcWX6+WePvme/Vta1ArW+BWr97MnL57cXmtmL135+aehQpjLYWKtv3Nm89fDWrYdE&#10;reV2eXByeGJ2arZVrsIXUw1EUasIFs1aUTNGroumApEbMYFDl39izB9NNwOXih5XgZ5q+lwj6Tan&#10;ggzqWSDnYZOxwheMoiUUh0oi3mlSTZwcA2nrOoFEzESqRYsUvDINVg0m36DmIyQsjQvwMoyybS1w&#10;pstZibxS+1aRtPgKdpMBTPV3GUWan+ML3sJEpwRHIfINRyFcKbAeSKxFdr7BOaHPDWAqcZoUsCBd&#10;AWIJBvB9KmcNppGnFXSzr0SA0L8QYv24tNWMsNAXgbE1xmZlCRR1/aYrCUswKeUHDWxAWAJNNu5c&#10;Qp6SaAMnm1PlGXL0EY3paTRgVsKAGBLnoNRONJIxY+mZwZPRO80Ps/Wtshc6ApGtb7zpctPftnLG&#10;VaMaWLw5SXADeOmE/bQzcyBLYboxmaJM7Y+o5nWDU6ZMwjc87BN0k4gM/XUkxyX71ovfgtwDO98E&#10;9OI7JQmQGln9LQTnuEYY93Y9mRQ0SI6ohgp4DOjxIIyqXo7mHqWm5ulxzDFQWDjwIJH/jLa3AZ5p&#10;iaTZ6WfDQFolGSolV98aT309dZH74XM4z1BYJfihyzds0xPFm5VoBKNT8q4qak3TQO2L8L+uXzVn&#10;0uWHfbsr6Dptf2YRp1ry6JBhUaKyel0+mQkFYNSE9mn0gpcG7UfFIcLVGECVLQGfL6vkO3QvXs0T&#10;uUHRI1f81CkO6wijNzlSdqMN7aO2f5QIR2iWoU8U+6U4xsSsKlVwTB9KsWDwEmxPr5AX2xhD+XAf&#10;IfIRqcIN0vV40BQh94wayxZY1nbNLGthNj8DHyZWtI7n8qOArPlSrtYqtOZnm/MAk+XOSgV4dXmz&#10;vbTRws/F9Rasg7GOk2XdaK/sLKzeAtEKyLqCctY7DzfvPt5++AzuwY9efPLo6euHD9Gj9dE2XJpA&#10;tDaWSuVOfqo2VmiMVzv5znIJhbJErcuF5gLlwQm1ApreyGXPjI0RtYJixWtk+BzKWQszw0Ct1eok&#10;ylnx6hCy1hawu2HWUxWMYkJwmKCAgAfm0Z8WANWQFYgdBj/s1CqvI5TyQh48Ca51Znx4PHNzuP/q&#10;4A0ohPtygyOFsfpyfePeFlArIOujjx/ff3n31qPt+e3OVB009M2+ocs3Bi5dH7jYN3JtZLwfkHV6&#10;dgLaYPRoVcMb8LrQcSHwagGoALuqywuKACmtlDkW4SKLWinhJlvlsBg3KJzA2AuERV/Sndo6hd1Z&#10;jFq7nCQrOdVOQLOOcRXRiPqziw8JcGI1gUgJm53afTqkFghJLXsz3xiloVh+hBAMb4xFHUSS+ILi&#10;UVPUvCU+2J2KjsKFJEkfOWPiWNmkliLgIDx5XamoVcBM7B/YgBAHiqxIlKN5Qkc//iAPJQqLmESY&#10;QSdDyJSKNgmwjTxJz4qH7BKzfIhUM0bU6u5BUrLpchwr82GUD41LEzFQJoQFfqj8JDRSNAbUymEB&#10;0eR8BCJR4broKYppAKSHl5xXyAoCcVlFrJQEDXLNBJr9s6dukFQKuBPgZILPKEjLO19cynSqTni5&#10;lhJvU2WpGs+o5wdv1o/chpWG5796/ekCSONJDjLuo0pe4y67JZI/4kujx5uYT+fIkIyQBVGK/nnr&#10;MW5GiZoYzG5YsOoJo0sO5a2wq+oDk2g29Z5h1990kmqeJOCqUlhiZoIud4V1LS4zKXFTCEcpFYYe&#10;mC6smGP8uijpdHKB5lLG2/6gW1Ipy4NKVzJCRKHaNcCIWhjsqzBcCVvgSC+qOVBUhRhxheIxcivY&#10;QdRCkzwbNiZVY9oCzUkTPikadk1OjhtrZZOU3XJKgVL5GmgrMUFqHBu6XGUlnHtykoJg29R0dN1U&#10;ATnbgHWlBNbGc+tnRKTcUHpYdH+TtzARkR5kZYJ4ZHxXagjMHdB7E4ZaYJKEKp9KTtpQ2isN9M4h&#10;XCsMz1azmooSQTJSxDiIh5fn5qasIvC9+HhBUx5BkB7HoaMseUvMDbecoaQlEKbzd0iag8ilyFYB&#10;T0zmePTc6EihgnC1zJDUu9gcoAlbU9MeHCNhzwfhZyqnYtg5jDy+lkF68pna9dOqTZnIU/1poLvh&#10;i/lxyakYmSiXwcmmwTReNZhn/YLHB9/A9IG6CisHIb0xZcNcQjG7cA6I5TDjEJsh8pRNmitdzaNy&#10;9RBMVSzEmBmBjV0PxHtL143TY/VpSDyUqTdTQuZZnc+iWl6K8bR4JuWOCHamO7Vu4/hxURhYJ2Kc&#10;2dFhmfFn+Cd53Y8kQiHTCBmgRItW0TNgU+RmwXATukg0FiHpWi3MFiASBmodIeNKkXAvRMK9kAhf&#10;Pnf53NnLZ4+fPXb01BGIhE+eP3X87HEYCJ+6eOrw6cOArB+dOvj+8fePnD/YP9FXWyiV2lP9+Z7D&#10;Nw7/6cmf/fHhf/YPPvzHf3ToT/7o0C/+5NzhX1w7/vNrB48Mnb40daW8WXr+xZPv1a/1++8//wZu&#10;TF++fPPm8bNnt9r1zIlz//LY9V+OCrWu3l7fub+z+3B/+85OY7GRK+bgxgQ/YeYmoLikkS0jT2JI&#10;9V8kNcUA21QT42rLgyktTApKt65UpB3ZQ8e3hp3mmSCVpZUsHnMZxNBkN5VtKkonEaiaWLHZosT8&#10;LUahyZwVQaycYlWfKLgUDrv+3+4fu4ayhD/yKzZYDdY09X21ktQ/RWSSXDU8NFHnkzd8pfnT6opa&#10;sdLBhzbI5PPIuBK1wiDXnVprchuiv/DiYrndLreRBiDdCmhHOJqateqq3PGcyMqgxRcQwFouxj4P&#10;nAHOia1f3bjVI+suryqXleiXBKlQqw/FsYaHUPQ+CeLbjVjDLsh8KW+zaToKxKPnCj6FqeA/6t6b&#10;aTSZyW+0dNlOVqGulgLWxzR6dFJB6QS0hkTtIkG7EgYEsUQ4tly2wRIJdza2UYtU4Tda9WKeEal6&#10;QpiLNu1pDyclSIi3RRrrVvGrcRfBZpOjdm9bA1rfReHbSIcYxVk3qxRAJMBE7qv0Qusmi7sirdVS&#10;kCGtqRhaE7PGtD+SxRL3mtjUNXIKOhFglB69nlQBK5Dv1ABVCtboMl0nmZ+eOjunGwN3UasCbinW&#10;EmsadKtbFtkSjS/sH+pMiwPaFtxPsgLrAOoJq3NzYqZAzYdEekepunYmRthGsDwlbIhijTBKpqpM&#10;txK+gjdWLbsTrtR3yaYYxsU8f63j3mDwUt6dkjBFw6a+I2Jw0OBtOwqootUEwywGVQpHtBMzAnAs&#10;4lS0s7DaI5kxdSK2GzkhuOE+rd6JESHJmlhqSdbjWaGKLa3agmNwlX1Z0PelVpoGZJ2dKlUKE/mx&#10;ielsbmpkopCpNQvz8Fgiy1qaW6kurNUW1upLG+BXO4ubbSBVmAajlhW+wahrXd6ZJ2RF7+x77NEK&#10;1IqK1qev7kEb/OLTx0/gvvsMDW82V3dR/o2GN9NQBRcbOUBWHHxhtby8gYPPtpfys83BUq13ttFf&#10;rPUWKz1TUxfHRk+MkWW9OJa5lMlcHh29ODnVA9Rams1WqlO1xgwo1g449fnqwlILqmBzrQCri8Ku&#10;QLA09VlssQAJNV2s5m3IhIltaSqtykylkJ+dyuaz/WNDN4b7rg/33Bju6c0ODE+PNleb2w93bz+/&#10;+xCom3Wtd3cfbrXX65nSYH/mxtBYDxTCKGrtGbo6nOvL5UfQqXW2PgPUCroVLKvrWvF1IrfV5xAB&#10;HO6Y9IGcKnzW2GOGAbeK6ByzInQmgakA2vkLxtmEZCI9THImzEZU+aNaMk8tTGMmOFRyJn1BclxU&#10;axljBoYpEtdhvqFkDu90N0Jp2JgccfAhHS9NaJxRclLG59kVqToI6wolvGiQMVNvJ2LC4NwwY2lD&#10;auGcoKPsfIValXNhhKRgVDpYP+nJctzsjZ8LRauc2MHk2AzWQEvIU1FdhHGhCzUxpWIEF9MKolt8&#10;SzrXZX5iM9gng7G47TFB+VL6S5xgdkXPF/k9qS6FMK1yDFNlIjGLZsXgBbJ15afhLrCrgGuUg/KD&#10;oXolwJMZr7WshA08YUuptSwolKdAxupfPuCmqgRylAFkmZnSBCEe9tvM/yivYQWHnX4d9wvbKP4W&#10;sGfVhql4olb20JLpEQHA/BwtxGQjLFmgKWIdkBclMxszulEkiSOLeFStmsAqUYFSJ57MQJ6+RmBC&#10;NLxhTgQWUPTjVbcbYWY3yJHxUjA2/oiQqr6aWQCgTIIKT5LIEwm5AbLiJb09l00KFIk8QzEuEQSL&#10;WmNCkmXlTMPEwNtUE7shJM9B82bhd3J5j85koRk2dxQ9k/Dgxz2KFAMTK8ISMsVhBaYWAXy1pBZ6&#10;iHyvnaTAH6W2DW8zPf5daMfmrp4SGkNX/6auRbKb8kLxLhmRbGaxHVDITUmCBa6c23qaTOYwbqZ8&#10;SdMmbKvU4EcPF5GSLJql5JJcnxHLu5qjYNX4sEhjrJwFVwNNCUw/ye81efwAekJKdMqkm9WnPhOl&#10;0rrJd5tOcVXh/fWKlPJoFpKo0JF5Ls5Dja1yQJwMHk98CvDPST1vl7F0sBMvB43DZVsy6fx9tCRk&#10;oBbGd9xzTINP5LkCuQSFl0TUsXdHMXAI9QmYo9KV16h2rOZ+3QCMhCHajeLJorGQCp7Fw4doTjI3&#10;qH9V0MuS0bZvNx8WRRo4Bz/ySmHwHvHcMNvpw8SK3zVUnCGwETCW9AZ+1PAiZRijMjSGZzygEppa&#10;k7nU8EvdQFHw0nl5bjp2xoqKCTlOKfdnQthJBG5DlgSnfjmKZ+AGRI80pwv5Bm9JThZw6QjXevGH&#10;oiKUXFP6IHYEQTgax1jwrM43aNZKw2Q6Cc/BC5GM6+QMHIRzmfEMqltBt0IkjFdv/82zl86BXz17&#10;6czxM0SqQK3gWk9dAHA9duzssYMnDx44efCDkweAWg+ePXBz7Ga+Ptk/efPAlQ//+ZE/+/8c+NN/&#10;8NG/+ONjP/vzix8d6Dl9baJ/tJabmpuqr1eX9ubuvdj74rtPA7X+8Pm3372hQvizJw8fbRWLvR8c&#10;+0fHrv2yv9hbW6st761s39/Zf3wHIuG51bnx0vhMowgtOkabvR47SKyAUHUdrwJax9JRYqqpLkKI&#10;GijlX5w34eqqceNTw2RlmJKGaHERIGUe7jA2qRVGkOZWKlTBNP7RhX7JDoMEmIEr43wBjZATEz0S&#10;ZyVZK2tQE7AkbBF+oSDXJsPGRIJduK24ywSfxoamAIOZm8cEDl6QFk1dV+HUc5TVsHEct1MFToRc&#10;mVZMdGMCHhOAXAKoxU/8Cddc7gC10k/Y/+TWL2JlSVSGk7BAnRqfSOirsXZhsc6bYNgyYKNEU8zE&#10;sQB+AngqX6RUGF13BRTx5k6LjXfhWgxwS7RGjljDjf/FU0dzZ6EgQybnJ3BWNZZ0Eg+YMzTQ8k0y&#10;usbL9DfOBEWbHnrDWqmF2RXWHsUumyQJaQ03x4en7Rupy+FUo3g1mev6blkxq8JxojhmRPDt/GrV&#10;Uks927UdNtzSF3GsgFEFmJcB8v1i7kH31S7V7EbzjrsXtOY8oykRgzPVAPusHCCaddFSHrWvoYCV&#10;96C84CBJx/Nj8S27azhktJeSrs4y466DFMVOeFnY7Gv0GFpYLzhnxYIhOj+O1U19kON+6WSEGH1i&#10;audAWQicKXZ3Vrc3uY/S1phH4KbCct8OitedMnQKytpm76BuUYUJYAAcJmwpHeXlwMslkvGMUeQT&#10;qAibkY0jYyqsqJii6rhb/s59hSAWTHu7olXDAaIVYkIOLpALpaXobm7PSppiVSLQdUBgzZ5iXylI&#10;3WVb8ZDqZs32RMlrN4KP4DuFKYxaVEOoTYJhcWohyKEwSECAgpgSm3djHi2Oq6ABAajgRcRupaXJ&#10;fHGiiO4v+cx4frRQys6Ux9pzpbmlcnN+Bj1v5kC0rtcW16ENbq8AtW608QJwnV+Hr1IFqHV1d2kb&#10;jbPvb4JolTb41vOPH7yEPPjNk2efPL73/M7+o+1N+DBtIzlVztcys+3JUpMmTJ3l2SUs9+tlaINr&#10;nTGUs5abg7OUBw8Wyz3j4+fHRk+PjpwdHj6XGbuEF9yDJyZ7CzNDKGctlSeq9QLLWfGU0zoYxhjk&#10;WlfWoS/FICCzgLojAEWoGRFMs80P/yJvJNS41jrVWbhPzU7lZ2EIDHlw/7XBm1f6rsJGuC83MFnN&#10;L2zN33p8CyZMj8C1vn5459ntzTur1aXiYL4H2uDBzM2rfedgIDyQ6RmbHM7Pjpdq00CtLaDopRZw&#10;srlWYGOAVZowdaGguCl342TIhRukEkH+UaEnLGTQZNKaRrEWQJUM3MVZMfBSrlrRLcEk4S69fCTR&#10;tKjY8M+Ah/pGsUMmBKRFF54RShFIRlAOa3u7LkWO1rGm+4W4+yKmkEnIYBJcieqSSEEU5+/x1apx&#10;cBGXW/W44trmUiyrC7Bh3buLSIVyzd6Yf/AXSajCGCutVwzItEqEYpAQBQW94e5rLtfVdGanzTUl&#10;Sa0wv+M8jINoJTe4xs7F8jDkNcw+BSEsKgCYytSWiVwzLbqWJZj0AFSwwFi3xvjBDLCdlnAaLBoE&#10;KuOnAqmae3QdrPuU+pgEIdam8rPEtL5YR8legU1xMEEmtK849d3aYj7Kekuz7viImeQuZDV3hBPA&#10;BHNKy0JKhcgcaiIfxT1iWRnpirEB/CZ8ZaknZpdQa5qWHA3ME/d98d1JIx+jYSSgiEq9mhShamYi&#10;4JZeWpNNt4beuTgIgL0GOXTgQecS0KJaNbTlhg2sR4Vy3riaA04LYqcMLDAJcpuWUSwilTKILlN6&#10;M6CjeEhlEIw3WBWCgIdONlg9IPddh+smr107i4fIVyp+zwXeZCMh4Edpq3reUMggviioJGFd4XZX&#10;cHDTkZBByQ7cNT7XKiGOCSwRvgaE2SteTvS6DA0qFwr0bk2Fo05bOD0qOU/sLFZnBPIXZuNMwMST&#10;aTBLEmzRJ9gTeStgD5W9eC/mKMnJnLQn8wiy49JxLJLybGHuI7o9+2j8oO8gHhwXFVsZkWoBuDJ4&#10;l8QDyJScDMD5xKkmVvBV4YrsM41RPfktO6d+JCAib4rvDpPv4ioJwJQZdAoAJ4NdHrOUB5H6Q6l5&#10;ol+x01ZB82nSbJQ3VZgDiSW28MEb+rsEmXM9IjxxQ51E1gnba8rUbuSs7VYlDy0/L/gsRE9eG/3O&#10;qPxX8t1bfBxQailln0lv2vfIGZ+YVC7ZsIpb2SInCoN2lvyYlRTaenQtYnFTWxQX0DKudgmV+AyE&#10;3IxbkNTzOintLtdA5SCs5nCag7yuk5hCoYLc0mlHcs3yad8dbhAkz7eYM1XkFqOKZ4dbhjIUDHhI&#10;MEaxGM9H0R3DP8NU/2Q4zQI0YVcsStAvMLOP0taZSrFQnhmHgfD0hBXCeIFo7RnoudF34+yls+cu&#10;nb18/fLJ8ydBsZ6+eBqQFT+Pnz+BotZD6Hxz5sivj77/yyO/+uDkh1eGrmRnM9ezV49cP/SLc7/8&#10;8zO/+vX1I9en+6fnppd25/Yfw1UYjXCevXn78vOvXn/9/ec//I4ewt/9AA9hotavvn4NrvX+w41i&#10;oe+9g3/8wfmfXZu4XES91c7i5t3tvccsbV3dhp9HsdREc8F6qVkpNysQCcrpyglKEjnJ347X7nBd&#10;3L4M+QRZMeG7TwHrUcNRiEVwpsek8Q5Zq4WodmOWSVAUvhpTrO1so9YPlLsxcHwLo3dpQsWyCoWR&#10;cVUlI2EkIBsNay0JZlxNbyd9RO+nuJcoSUZKKi0Uo+s/uvgRUFY6TbZ0cf8bQ197L6lVis6BbVOW&#10;ofN1Sx5JgPnCB4FP4cY0V5F3blUNWtUIZw6oFT+BbqNlK0W8BKvGeKK2ZZgkcbM6C8k7R45P8k8i&#10;2CNWNEMrXi5GU/QsC3ABPslrUTkNzEn9NDIoMrMF6aohZudVqqj1LZbvCovqNFLdMD+YTJvcNyWQ&#10;YbTVYSsXnSopO/wCdEpbLYm8u0y3xLHEsR5BM7Q+fxk4EWNLHEvgFG5dHgqBdqp/19eo1Zb7VGBU&#10;qY4TEY1pRxxo/bCOFuNAGjPZBZusZrehDjASsxTqyctSUrPzOjf9VKEsHefsHqS1SaULas0s6YWn&#10;vma5G65yKRcrwkapyexXS6fsoJwPEyYUj83B5PwW9jNODt2ypiAdp1QsbsqafLWFCs6WmSgAKpOv&#10;ALGrz80Bgd7pxJK2IgHOru8xUw/RglXUcRgvqeRY6SjttUwKoGYYLLdwL/3cedhuUbu060bUWH+h&#10;McNOnIr+3VeGCUisxZI5qYkRQxl7IPPSam3kIAPeU2WnpdY7tNkbbTBR1+rG6Pgn7qBus5aatWr7&#10;546o/cZ8TtjAinfCw8zPap8I+3sF8Sr/k97Ge5tGj/lp7b6M1Wwy6a3CbeXUWpNdWNQGs44erZV6&#10;abZenJ6dhHXwDLDrTG5qOlOqjFcbU3OLZaBW+Aa3l0ogWuEbLG1wZ3lrDni1tVLDq7FUmVtrruzM&#10;b+yt7Nxd33+wvf9g68HTW09f3H716aOPP3v66rNnTz9+dPvJrY3by0tb7c5avTI/na9nyp2pamcK&#10;2uCFtcoKWr+ulFoLICoHKo2hanO4WhuqVPonJy9lRk+NjZ7Njl3Mjl3O5a6OT1yfLgyiQWulBrya&#10;r9TyjdbsHIpUcavx8AFv4AnA0g1h8Cp9g4FU8RN1rTBTgRoT/wrG1cCVRsqdGprTjhfQkzYzOj48&#10;lAPXevPG0M3e0d7+3ECpXVrfX7/95PaDlyBaHwK13n66v7a3XGhN9I1fR1Fr7/CVm4OXBsZuDuV6&#10;x6aAWidKtQL0xkgESERKbMyGN/Z4FEdnSgf7N313WO74YwdRVrfa84ZAMRCsWLsIwflLEGWKPJxP&#10;kc6NxAKj2+jFyibyDu7pXRkVjEwYYbYgdlGk5SAsUiSYuir9CpWvfIYY7QGW0IZaajHGmsqJMP6Q&#10;2jCSLCJ7nWKXlNddIkyDdGXPDMscFxpvG/4xuqLGjF9t7sXHN3hgcKmnUroMdtowlDXs9JNCO+UV&#10;PI9UzTkgdqNOUUkMxBXBky4mSSUUp8rDKP3VY8hzELogahXUIUmryI+ANmmPo5pXmNPc4PI6yiDR&#10;48T1k8IGJmB9aYwpBdTNqSJoVrsjt3URGFBNJgubdbstDDbJhjfQUoXzh52EFHm/y4VhuAJIq5ZM&#10;eMaVZu8GmeuP5dYJGwiTsFrMbAml6S701V0jqIjTNnvJ3rZrW+jsR38ORP+07bXOU6k9mkixNJTT&#10;TPwwExwWOaf7aBPgYKWUL7DqtUtnETDErBBqNVegj8QYBk2n+26HYdKPm+sb20zr6EYT2rmqll+H&#10;h2Brw8+XMjhh5cq7plvG8JqolSJhcozR8ZViYxm98tJAX6D7HQ17VCBDdI1rVB5TvIfYWrWLNFVo&#10;cQ0CcVwCSCR203WiR9uTs5By2iMs59zj4Adq9bS35vzHj4YvDXMPuQDNdk7mAK5CjHizS8otEPWZ&#10;R2NS7zVyohKIdYPi5AsYHCAfZxeM+LOsHxGE9gzRUuM2OS4zkShXx/EtSxlV3jJrIpxltgLIYiLd&#10;x6h/IQh0EQQzp7STJeCX/N7MrSB0/FEPKWMPKsJcX6ryVKMab5cpg+O0V2yjUfQULk1Yb8lqWnXC&#10;283fZf+rS+Y0/p/iPecjfKfM7yUhiWoTlCNTUturn7XB1FtydhEwcw2UFRkZVxxEvGi40DlxyWEX&#10;ysVVEDZLwOw/WttljO2FjgdPPotct6NOOB52UdPc9LuSEC47mCoWuah1EF/8CgJXzGF/r4TrBDPi&#10;k8jIWYaKO2h2DpSA8yBErSmSCRGHgKu/MZ1ABDw4c0u4ddrW5lgI8G5vQijILp16OrqpFlOsjAlB&#10;Ebv8W2WZ5hv8uDnPJfKANnJueNHdbkAkNNjuqNWca1WbNbgxyZAJ7pLTucncyNhI/3A/IOu13utA&#10;rZeuXbpw9QJQK3TCJ86dAHY9ce6ki1qPnD165MwRYNcPjn/43vH3Pzp14Fzv+Uxx9Gbu2qXhczdy&#10;Vyca2dZGbefBxqNXt1+jEf2XL9+6880PX8CE6Te//fq3v//2N+rX+j241m8//fLrV+hXf//hVml6&#10;4F/96v/7i5N/cil7cXp+prO9sHlvh6j1/h5QK4jWfCU/XZspQv3WAa9QjwJmtWFPVy3duACqgmoh&#10;eXE5AvlMHgXdmhxqlH0gKhGIVfsSYwFF1KpiJRokOCImNO0JQoh+TkStksNQ36rQGsdx0aI1p2yc&#10;yUMRlEobS1SsmwsW7R0coItScK2EA9aHGsLgZyDSUCbTb8kwlcWPwjiUr9o2SBAjsc3kAhOspWgX&#10;UmG5As+zrhVuwACuAKg+rRq41nanOgcECzwZyFPlnQSrspYlr4hvMpgEqDOqNo9KyykNnHG/Gm+q&#10;8lh0q+ErvtFGwdIeK6bReNkPutJpzYLdkm+TlMmEvmIFXU2qqtfkqcuRdX2w+EYCD5VlutLV8Ni4&#10;GmdL0ylAkSCH3SI1BK7Bvoo+5fkLbPP0BH5MbGpuWQJONAuvXQ03q1gBLOXRTNzrElAEAcZ7omR5&#10;scBX5ldNVBoY68bEZCIMC9QqrlUVxYaOqqG1W5Kdpaw3lmxAUYIFIZjB7lutZFX0g+KkYZm+LBZk&#10;9KdFx5SsDB7UQRQDCxkhTZvo/8FiTuV4sH9wpdOJ8fKNnNNpyABAFQjM6yStgkYJM6xJIlSe7Kqt&#10;wuqmDqVCkpaF4J8UwUgokh42c7aWT5j4dZKvSyybZrS4gvknTTalpii6Nhi22hy5Oq994mbjIPpe&#10;BhByqKJYkeQzxcyUeeMnYTbS8MzUoiQb9mDMNWg3lXqT6WQyDEmVx72fm5M2e0Su6IXQtSd1hN1N&#10;l3KbTySJonBGCcouu/DMsmHVJOhmCQO7ckZbeGrRjgo6DIJzuvqJEQZgc+NQ+gOBaSzViyhkBWwj&#10;ZJ2dLJQmpqbHJvOZyfxotT7ZmpvpLJTml8vNRXCtJfgwsdsNilrx2oIJcAsNWtGmtaWiVra6ub12&#10;697m7Yc7dx/tPHlx+/WnDz774vmnnz8H1wofpl10i9mZg/UurIOBV0ut8SodiYsLaP0K6+BVwONC&#10;a268WO2tNYbb7WyrOVaauTE2eiojyJrLXZmcuDExcWNy8uZ0YaBSG2+0CvXmTKtTnofdEepU4Xu/&#10;AOtgsqmAr3jhdxS1osMN8Or6JoJOGjIBzbJLAehEMH6r6JpXhzwYdbxjk6MDmf7+TN/VgWs3hm70&#10;jvYMTgzWFmrb97bvPL1j1Prg5f1bj3ZWdhcmyqM9mSvXB85DHoy61t6Ra5AHj00OgbAtN2dnGyWo&#10;jhNYpY0HHyilvfFHt06x0SUCCGSI5SSseAJBjwreGBHiLtOsxVQGSQPXneqpTNBFtBg3M9mQiFgI&#10;uTi3LrWql1OO2BJtbM5xAJAoXWWdJOkUA+Cun74lssHOqemOixIdnAnQBpnmOFiQlYuGAzIHlMZL&#10;gW9T4p842WFxkvjiCP7qCJd1ZB2Bn7V8LiCxlGZmYh00G9wqiOQjZiMrxcEWL5DwNAzgQ/ej7vYC&#10;tIYE6h3lAJSOJgDtfHCa8H+WP7BvmahUfBeTTTo3fpeeL4a8bB8qF9Y54FIwfkKt3ZY2xKW0/LH6&#10;FCGjfW75WTyM5FrFKgj46Q7SGAYOrqwRpdmJ9jWesIxqXWWnJWIB32Xv5S4olfougIFAhahaITeb&#10;Tms955rga8c/6X65KpIce8hNORtB+G9s7KCPywYmktgM1OhSpsv1EFMutS3BciQVMTu1mhB2xoGh&#10;ashoyX924XQk5njveIYGV0ESKigPF6LwuVXdrKx0tU5aUUJ8C4rb2gTCRUFZCwvx7LCfTRjR6c7q&#10;6szcum0PJ5VSBozmk00ujmDUjZOnvLBeAdGqKJDz0BPPW4yShtyY+Aq+izjcqQfwn+TMo7iXVcQB&#10;GqV68ONmwCMG1Us62WBjDIHtOCv8r6/UDk9y2rNcnE8uMby82aTvdZ5Xxt2Jk+eICTCvsWMt/c8M&#10;esVnmmAnFPSs5rMmryB6vLlOWEjVPgtSfuKfBFeifFplC1STsoxZiVe1XqOrQjhUKZ36Lo2iZmOR&#10;ljXadxbJymThbTrkIXlkxOuNT0wRCABJ2HQ73OfTj78mubUY4vco9ECW0ICZVaa69bS58p6uc4iX&#10;r1oJLFsz8kHwiuHkgn2SvBIq2UHwICFrgNXIMSmp4bvvXJVXLR/KAmC6r0vZK0BLd1+thFz9uEwJ&#10;3tOoz97yAiSSrFv1zYCEty+4yo5wNbxnsCDQvJfwW2ugZogM3rCIqT+NNSAucHCi0PNZ56a6KmnT&#10;3CBUROs7V2FPJEneCFxN83oNN24XapXI2S5ZksUpIJGUVwIZL9SUmyY3NQSuMnbRg6CDI4Li86gB&#10;7GoTFOYxr6rUD/3zsBbhCSJhICrCbWa7L6xRaOMH902GZ52WuVbUtcJJeLIwlZuCU8XgwPCADJlu&#10;XLl5Bf1vLly5AKkwWFaLhI+ePQbgevjMEQDXo+eOvXf0/QOnDh46e/h834VceSw7O1xoTrbX6rsP&#10;1h6+uPX8k/sff/H4869ffvntx9/88Nl36HPzGzRr/fK3v//m9//6u9/9/pvf0JDpC3kIvwRqffh4&#10;u1oa/bOf/fRnR//szMiZyc50e2tu89727Sd39x/eXt9dR1HrWCELQ6aZWrEGg0wYjgB9y3XZVDwu&#10;UMsOyysYrith7e2Yi7A7WUjyIEpfdD1XALCgVB1KKyrQ4WpV1iqT9nMFotlEQza8AchzdXsLAnJx&#10;RZwYIvYkV07uTSyCVaAOcBskauJCFW+T3jMvamwpHpUUq6pq8VqeE5QVChWIJZqlbNi9M+0YDFhR&#10;aSHwZvGqMZeAG4soXYjqNjQ2+mUDF7sxEU/ijAEtgKTRnnR+rtRqlVoApQCNXW0wCVKDUnscE4ZR&#10;ZUooy0Hxv+IMZLFLMfQSxbQCusSNbJQqr1cTnm5hQqigF79dL8JX/QTKB2SVbjlqX4GrifFWqUPG&#10;kS3ldQrBimKWQYZ5tAyv1ETHVleprNl9cciRJhwo6lL1qIBeFg45aeERlItXyGVdbuT6VYDh2Sat&#10;wKyO1tGwpJKBZKopMiWEfHhxcCRstjBYkzL6/ejuWl/NN5tJZ/ExcSb/VzOMqw97AuncfHpaRChb&#10;1XfFBoDFxc1gnGbT1IeEUuSkfJisvuDCJBUxEZr8x11MIkkJQSDLg3FTouUMMXM8CRoQ6b05+DpJ&#10;nz/jZo6DZr+vVC5HNJQ3+Sx3ZZsESORj2zqkL2noEtWnXlgtAEZSLU5YdVlOMvGD7iVAipK41A8z&#10;Q/aQ41vLbaGXH34ufzwxDB3McRRbODpRolrkpAaTFDQXEYNzjqTKCcK2KvXIxtXR30+kdGSFse7U&#10;YMNAp37hFhZYMlxLAJVbiL03lHoU6E1tM7vSPm9UXVirLYRxj1PIllba3cEbM0WJgV25kynCxtQC&#10;tDBqrZXqM+AGZ5Dem50sVqYKpfHpmez45NDE5GCjmZ9fmO3Mz8wvUxsMonV+jfJgdGcFaoUqGGC1&#10;tlgBcO2sNZe30KAV3W5WUbaKdqz3nuy+/OT+F2+fv/3yY6DWp68f3H2yt7G/3FoDN1spz0/PErXm&#10;6tH6tbq6WYcJU2cxD9Raawy1W2Pzc5O1yuBk7sJQ/9HM8Nlc9vJ47lp+qgeodSrfO1McAahutkuA&#10;rOjOuoDBBCDHko4pg042GHmsXcudtU2YxJBxBdHqX0CxLqqxJAIjYFr8DtQKGyrU9I6OjwzmBq8P&#10;3rjce/nawHXA1+xMtr3aufVg997z+49AtL56BNTKnjertez0YM/wpZuDFwcy7NfKotZsPwTGk8VJ&#10;6I3hSFzr1NBpEDGoxWDe42HnqG4E6HkjZMW+F8RmdN3AVmTmx+lkoVnOZ81JkWCMNrouoHqKaRFp&#10;Ms0ulz6UaqWEIiK2JlEgcMvgjIGC3uBOSI74HUnrUBGR2PBDtr3yz5Ay1lEsChrxrylSDMYpkQk8&#10;E7z8BCnMCvDp4JV9XwTMzHhgHNj8YxUPsnsqclj4dQFcA51y/gcRlMJiEX24XtObRkR6xRH0HNHE&#10;VQrM8K1x2E1qxd8eeImdS/xYCXnimPhXbHbocAb3QUbSUA7jdyR9HAviUcLveCX+XEEnTbAYOFLm&#10;qv5GqX8GiBTYCLP5J8CSOt8Q/Uqrr6RS9C+l/Y8DSlmJsj6TemyCQyb1zCrHi45cXCVMVtjDkyhR&#10;IltVQXMoDFF8YgLk9rbhuKkXC6Gdg2xnKhmvuxeL1lITrewILSioamcH9LJiVmxtw6TuzYUHMsE2&#10;p7Eb7fIMWUbokQ+TWBHg4rcZ+qvm3whEsRG/mgrhd9JHziVSlzJDUgRvil6ZC2qDiTMNDzSTeSgv&#10;lWKGlQxyR1xNPJUWc+7xjuNMyBgT8ODFy8EirK2QLKuCQhjYqFNd+FcLYcosR8YQhsokoKLSm4/S&#10;Kmr2dkm34qxUd6ra3ZCeOtUSY5gyL86JBIAxahUzD9kzHKSoP3fmSOkJSzTB3JKGVdNaFcFKWcO3&#10;Jemm8QbAs6laZxN8s5CTsi05ryJlGfxPyGyq/j+mHB92aUNccUByzKkizVWaTqkK1PAv8Elq/OuZ&#10;gEWPCRRhMOkO3kktlC1iAtcPrzNibOIiqtBJdu+21Cim6mvjcO2S1qDy5RXML8br3X4EtAGX8hYT&#10;WLjI6laftuTKZgJ5p7rnZlspZYEN1Qz54kq9cWtz51U7QRM48129fQQVmjChKTPyJAx2Js51p0zu&#10;cHy8yknkZaWJUnupQ7W3EqNxzzd8xJo45sQJg8O6Ip59ZeJc26/1liATsyVSqNLNObGi5YX0nRGO&#10;g8n13e1bd25v7G6Lg2XUJ32ZjBLC5hcAlfVQpjToQSW9jJOk0U8r2G/GdYbfeugi4aj4SqkB7Sn4&#10;hXUoUobjRQnGOlxngyHEEXCGjj81K+i6xMAy2Uphx0RACBMmKuDAS821QLSCZcVramZqojCRm8wO&#10;jAz2DvXZRvh673VwreevnAfdigLXI6cOHzxx8MCJg0fPHD14CkWtB4BaPzz50YHTB/E623Nuqppr&#10;LRdXdtt7D9cfvdx7/sndV28efPLFk8+/Imr99vs33//2rVHr737/LVDrb//1t0at5Fq/eom61mfP&#10;9xc6hT//2X/3z97/pyf7TkwJtW4Jtd5+fHf79napgbqsXLaQy1emgVcrrepss5yKfplNMJFjyKo0&#10;cYB27wtKu7iWVQuppqKJNJM0ETmrklHYpy3LaPLe5P9odss/AgGBBhPFSrQpcpFwKQg5m8uGrTFh&#10;CA5l6lUaz2iNg9+NPCkeFmFpBGuYQP5SKlSzpv645MS4OroEA6z6nUattBGOfjmEYyY7TeYJZpO2&#10;BAaW788C+Nuf2FyY2IlvWga5Wumgy0Sn3AE0J+9aZSuakAdTtatWpYLyOmjyjwU0BZKswBRLDWAJ&#10;kdnqxxbPRK3kLQNusRKVmQCiIxGkwpb+yfUIqyeGktJfvFQlKwYcHCxrSqkoJnmr4lWSYKyPFQku&#10;pCE/NCEiS3m7qlr9E+GTMDYrIbFdkTFODDDOGUws/1c9iNA31amLrpeS6mnNuxKQk8UN8XCwpiZR&#10;bXYvbQO/jgAyqR3Mkbrtko+jXAJfZsM5n9D5FymK1LNIYnG7SfE9biYk+a6dAEPOZyrYolxZCkUF&#10;iNZBqX2UjFRBSFScMrup/cD5MJnaGU/yJD2Y9mywdpc3XbkAn7aeljixRB0rQeIYWloUd1+UDieK&#10;4tL4yHZIb4MYTCs1KWjjUvOiNotyftcyCYoYo45OFKu6PuAN7kVm/Gxu1sBYF86+VZIK8wJZRypR&#10;LsO11Cctti4X14USkhGqcCz2fk5+3G5MZniiIBqwZb/tWB26cWlWcKk8ovvOK2XOokTWoDKUtIET&#10;9wxuWo4zlC9gso0a5k1GMIQZ9h9WpO46Fu1hUljpULSdYECJXVZ1RIKsIU8VakW9JUxuYRpUaZRm&#10;ylOSB4/nZ7L5ArjW4ZlSpj03M49a1sVie76AulNAVvS5Wd7qkGhVq5vmcr2xXG+u1NDtZnFrbml7&#10;fvXW0u69jf2Hm6ho/eSzx2+/ev3Flx+/fvPs4fN7ew+2YcLUWqvWFoszMGEi0ZrvrNA3eGWzvrbV&#10;XFwttRcm652xRnMUqLXdypZmbo4MnRzsPzY8cDI7dmliPFDrTHGoWBqtNSAMLjY7sx1s3AuNzkID&#10;2mBDU3Ct0OXilzWUMIHaIscFHSNiYbKsUAijEQ4wLdu3LrYgkJ6tz+ZLUyO54dGJ0Z7h3qv94Fqh&#10;+B0sVPPL28v7j/YfvHzw5OPH+Hnn6e2tu2vNxdLweM/1wfMoZ4UbU+/I1f7RGwNjvZlJWDFNo4cQ&#10;TJ6AWukVKR2aOgFQA6YNm+GyzC3Z+oKZe/GTqBLUGwxLuK+7KAuTwSGRcu2hv/VzKlE9KQUiBCUs&#10;xOVCy6oolmuXZ4KWGhWxW0ogfPsOmSiS4DNl3gPTSfGH2v0JGGsjlLA5ghVuhFE9Jb2xhAlKt6Mz&#10;GU7KbU4U5lpAQeiCoJzOPQqaFUTKJYWFfEBrggFmHgKpJu9cq1vZxEJxnhL8EpJJtidqKzxRyK8q&#10;jgzsqsy9C0F5BI0erwhfoXI+LhqCTNRtMmCNyjc2E5JSkQrhuVWUAKFvFgoBkFxD60hqFyX85p21&#10;FFDPbzxlqb0qCXZGouRYGoABoFgt0nMhK2J3X5HdjJQ+t2ZYeUns33IVVghL+y6jTd8FxfdcOjwx&#10;BP/0Ty7IJFYMVaF5V0stGPKmHhU0Q9Y1JgRIpkvMj5cRLrnOnogpRfPSDerMFbJrtryr1VfKgyyQ&#10;IZ/az6bIPvgrvsH8G2+uMJW/V/w//umdX7oRhaW2XX4yETV0V+ZpJIbNM8TrpEdD71TVqFsisThc&#10;OmHlNYjnMfgaWPsh8Y+ajTwxzT2jLFyOq/K6yZ3kAcFY0IBNVC0nv8NoDz4ThcoBuVuPdhDAzo01&#10;FMTa24Y1gTE+hh/KGjDJSGuurnbAIEo5l1TZHmXVvHESruvCDb2CB9aaQAWvqWwceXWbNKzcd3kX&#10;LPr1sOuh4EQixqaSmXSKob4GAXMSmxd1reZ5OCbvbM+0XGjBMStruOvnUbeJcB3433WbZi89x/Q2&#10;Jho8V42NDSM9tQzLreLGoCFsY7+A6JbHSN1ya18m3mOgq1wMMykWpnLRiBPmemIxlMSo2otTPb9/&#10;iWFPGRb/xW2fvST6iXNeTHqQSCh7ARHy5N3HN9oAz4utMYO/QqEO+Qxnx4xOLbrxOqD8F7dvnKEy&#10;j84C8LCWoJOhRWd1QVN+3CStGAiuaYHeQ0bBtBrbydJuiuuqtCfaXOhKZc2OnkQXfkdBssU4Mg1m&#10;PLm2s7V7Z1+oNUZbmXfwujpJPfIOZtLqxCLhVHEWiVHmRLSY4FrY1MdmS0zMcQ6wUFzt6BUBEgx7&#10;Zor6XkVxOCaGkbCiTUZofuicPTHFal36AoJ2AA3YF4FoZZ/CJkhXlLYauE4V4dUxNjo+OpgZQtdW&#10;EK1GrVduXDl/5QKkwvgJkfCJ89QJg2v98PhHeH1w7IP3jr0PovXXx947ee1UoTW5stvaubt47+nW&#10;45d7Lz659/qzh5++ffrF1y+//u6T78S14mWuFZCVXOvvvvruh8+/hnj4q1efff701et7myvVX/zi&#10;p3/8858evPpRtjFeWa2v3Nm49ej27UdErfX5+nhxfKyQm64WQLSi4BnuJw4jI6EQXBdbY2hRkmRX&#10;8bzDeEfvCdZaVEgzoAR2TKsyBu52i8QAQogL1CqCipjTHKblsSI2CceEs8idWl0cjJR4VJvCmuRT&#10;wG+WlUybpK/xT/7dZaj4xQ1aDVzTZ4m8BF/ZGAVEawK0lpQSlBLfyjzIsNkI1uAI/5t62az8hO1Y&#10;2TQVpbd8wUAYLVtr87hs/HEVvCsxkpx+LcTFLwFgXHQqtyRcKpAkXngzu62SjAaPBzafqDV1rDEh&#10;4JpGkaI6oGlYlqfSdwcdbN0ulajYpwQGmJcB8o3Vp9L9Ls6hFFb+tPwI3ZJUnKlGr0StfIqYuOW4&#10;GHe5tlNGz0T/wjZRAylQSraQTsLQRklWTmWp5o2VsWLPldUgY2DFrNTRAr2i17ECuiTaQJTjHm2R&#10;TLiHQzJZ0G6JPL7CemN8HfoX2d6JSQtWnMtaOnU6MuPqOcFTDdMjLnBOqaZFlo58MtDjLLd7oVGr&#10;11OFYtwUlQhXoYgXHd4Xy4QIhn2SfgD0thAbW/th2TOu1BXhbEibHhULfbXuGGZHMlVEK/G8FqMu&#10;9UqQr300qhoUYQdwJf/pHIQK1lO/WS73Xd5ViyzCCKyP6FXNcTbZ7vH3fZeJlOsDFdwTKlNuYTmu&#10;hRn6CrlBxGl7HBiU4+8qe2aVju4XBdiWYHm58W6X6CAG1rYkRRxJ5ZsFVKpxStY7TOE77+gsA47p&#10;9Vp/j+R6RK7abnFwK46sRxVyICkkUxnWqiEQAcvKWGQJbBgrWt1TtNKAimYSr+liDqh1Ij88VRip&#10;Naba8zDmLXYWwLWWVc7K7qxArctbMGFqAbW2V1vttebcOiHr8g4a3pBr3bu/dfvh1qMX+x+/eQxn&#10;go/fPHvy6uHth7ub+yvzG80GerQuzJTak1AI1xcKcyuzy5t1yYMJWZudsXprtNUe7bTHatWB/OSV&#10;4cGTI4Moaj0vrvXqdL6/MNNfLo+VK9l6s9AA14qK+4U6tMFwYFqGYzCpVPCWzNaDaF1DzAc6gkY4&#10;ixvwR0G0J+Vwe76BctZ53B1waPPNaqtSKBdGxzP9mcGBscGbwz1XxbVWO7Nr++t3nt6FPPjpx08e&#10;vHiw93h3bQ/kcr539PKV3tP2YbqButbMzczkcK6QK1LYA5YVYI/3wiWRuPXaUazrs5UlK6Cg4I3w&#10;RR4SiMK7fBc2eMcudGnSNo/7SwJ/npRaRHvq6szgFbiC7qbUB+JTCBYTrcHSRAZ26i9l62nSSrZh&#10;5/9qBXCgb2JfgiKhTZ22ghvFKCLwVX7WBUgCkCoRVABhzICTVNLXPTO5qYi1o3aUoZLNPG1CK+DK&#10;Iis6qSqgtw5ZzFiXdYynAzF3+EsFP8xQzGq3IDll0CKBnOgFBoW0PlLCqNsFhyPvprihOovqCYkq&#10;GVkiUhcgB5pdXNsB0kA+FEED+mwhPccGrSEvVDJI+aAoIVNsKkQqUIEJgGskuGW1bVig+ank2oKz&#10;Yi0lBYF6mWlnrSZLnYVm/QsQr0vTg9uUf5LJN1NbZnRxhkxehN/bu0J6jQ/Px5FrtAJSIZ8DaI0G&#10;T8YOQN4RmP5TZalL0cC4okxUjKuLFBx2U9vsCFiznV4sTJfIg8rmyeZdvfrFAhgl92TCeVa6Ls8i&#10;fryLmiTXZB1KVJDKNsZWRpK/qlrbexZaDbFyG19EiWbCJGqHy+pWLAKsZk+td/B3AFe/rMnsbnl2&#10;9CWc5h1hHxoG9MkGzAgkSDBtlKrAVDFhtMDhN/p3jpv13kDOKAze3nQ1r8CtbGx08iwXT+5rAsmc&#10;POycRD25W+kY4RsyWUfg2UWoEwPu5kyJTmTGU2phYJL1XQj84HlDqB/mRnqbbnqcnouBnc/SfY/C&#10;48hSyVjb+PBHyI0434hI1d1UB3gOE2nrdmCsWHgMk1gR2prJ4eurCCHUsLxkvdmtqgMo6usIHdlY&#10;C2Ee91lLtyxCtphcugYaRwv1OfftHdAZNL600Wtr1t4tPC+aVOS/lg6+3383f4vd/N1CHTIE3ugA&#10;xqmkVghZ5VSRMmbO3QGANTIp5UFNr2cO05FSB+jcXFIbXo9ApHjk9a/yPMPiGelF11MwyWV7J2wB&#10;ru0XpUaqWcgtUtjKSnCRkdaaehxEevhFsygWVRzQ+4jzm1rYI3GZBoGh3RJyedvw+EUrRw41aGoH&#10;kEqUc6EQQOJf1PaWBWsMwsUiiL5m9x1zCU6MKrvaNS5ZSo7c2hPZISzqdR2cW9aHB0S8LieATLN4&#10;ZAZUzOJZlBdCOXPU1Va9i1eh8EdpKyta8+PjaNk6ibYIuZHsKAyEb6K0tecaXgCuKGoF3Xr28jkY&#10;Mh05dYRdcM5IJ3z+xPtH3//VkV8fPnsEda2nb56d6eTXbnX2Hqzef7bz+NX+i0/vffz5I6DWt1+/&#10;/Iao9fNQCP/uK3CteBG7wpBJCuGvvn712RfPXr++d2uz/au/+Ok//vkfvX/xV0OV0eml8tKdjZ1H&#10;e7cf3dm7dwtxCxTCmeksFFv1dq0BFiQMtIVaVY9gtzNVPvNZgPbTckUHqDaswd+TqQqzVOZabTPU&#10;7aDjAF76cMlXQXcLlAE6GV6hb6iqVeUvC+1kcqtVHofQA3wP2yNtbVIDLH8m8bFEj6JSzfGSyHWn&#10;ViFePNQbfgPceVwNyvaiKGQlBOXfw6WJxa54UrCwo9QCuhWkMMj9WkUcpki0e5AVPDcL8lL8FraZ&#10;XPoJcKkZWNe1ErUuQiTMxjv4BYiUClvZUhk6u8RUfySa7SJgY2vRgIJbSp/oOQdPBa6VYExAIpIB&#10;XHH0gswYp0IfGvKrKm31O1kvTuQtYpr41qbE5lrh2CSdMHIVPA2qCzbAkzBFoftK4pvbkgSrScWK&#10;v7B3C0W/RFZLgFtAiUKb2JwotgYKNU2npLiWKrgWox5VQI4wmHjSV8drdwGtL1n/i6eL2QX+0Xa7&#10;YnRlfcTT8AwzbvfvhliUKGvaqQkv8bOUyZxSLm1l4kEscZdOdFLc4NPYUvwkwbyNEPjwC++JD7Ey&#10;KlKJzjQb/pmKtHzL/IlQK+du1084CXc5hyS7J+A3b2D1tctfvXCLuZX4vvtT42nK2p+KC9RBuvyq&#10;x5wfdI9s5SP9wv+qjUfQpykc5x6Mm7ImgT5OUtOS+5+LZJhf5B0Xwa6oXTuWpWi0eA3Ox1nAVGLh&#10;8zdjj5/WxqDK11sptMFISaJBK8IazfAg3JjoVRcTyPMQT9sqyWEf9hUFwWRQEwcStWH4C23uFds5&#10;qlP2HewQtxznGrT3RKCcjEnDe0mHXYRjCjGbUCssiOxq2+hU0VkUCuFSdRrOt8XK5NTMWG4SRke5&#10;9hxozHyrM90EI0ofpjqEwXjNr9Xn1xsLGy11uwFkbQGyrt1aWt9bRlHr9p11KIQhD372+h5MmF6/&#10;efrs40cPnt3eurO+tDPXWq1Wl2YhD55pj8ONqbk0A9S6utVEwxtYB7fmcoCs9eZwu5PrtLMz01dG&#10;hwFZTw73n8iNXUJF61jm4szMYLk8WprNQB5cbUwDtTY7lQa8zHEz2e2G5az4aR4V5CrKWXHhdItZ&#10;Rz0eAiPQfR1wrSh/1TvnO3gWUD3SROebmczEGFBrf2YAqPVCz+X+sb72chP+fnee3YM2GKj10cuH&#10;e4920d1npj7RN3b1Ys/Ja/3nAFlvDl0ZzvXnpsemSpOlOitaEYIoT2S/R9VE4W4rwHKmn2BDXo7U&#10;ytq9Q90aiTxtzmSrJD7jkYDAfWRNI54kirjipjOWtTUR6Q7jYbq8KsVDQMinWEWzbgPocEqqB+XC&#10;tOibYPFEcvqcwlTZR5GuDNec5JmZwAbez43TpF9qZMLNkoVb6hXMRil8WoO7UHhEnVi09AB4JtBi&#10;+x+pDMR3EdNKJm1KROpNQiOKk02CMcR0cj1IDA5msp9RZA+ayF7Niy2iU0ELRrEiKoltYFOZuLJ5&#10;6QNRjCqPNIIK85P2hlHVKNt74o9MQmHyuGhWz5TFC0pGBBokWotKWiJYd7hRnghlzChRZjrJo0G4&#10;iyuWaxEqCfFPtBeWllWj5LZVgq9hl0p5uZ50WtSKXmZ4ystBZK/wNAZHMEwBujW04i70Zm0E4T6q&#10;D5JNwhvsdaRp4wINxsHc4OzqQe8WrqIaQ5tL82hCTYyDldEwGld2TGBebWl5bkathmSSZ5sOstqZ&#10;58MJhoI3WQoZqzhhahWoVvgowHMsa5RoyYk+CxiPUjdhp9CWE0R53nJuC0IrhefaYFUA2oNH8mxx&#10;rdQM+9s59+SFloBx9Lmh+i7qypwZkd2DonMli/lcC4JGExo9TYRDwPwoxtOpWr0sebyeGqNur94Y&#10;Gd33RVpSY+IRhAP249utFHXVcXDdHiIvBZifvlhZmlFKIAjK/UJKBJmNIyUqB3I/Ne75lOpfQmPp&#10;vc+KCW24waG5Msgkpzc4vgHLiByDsIgp3eYKTMrFmXtV/mVzZwtGZXi6nRrwnBczyb1P4yN+WyWd&#10;nFcqjbF2AHeZOx3skWUDGbSwdkCDlniOqJTmBorH0+Imyx80sAw2uNCpKDeiF4M9Pc6+g656FQEu&#10;xYoktc7OKBfAS/ap4p3+djKfbh+ttJ0GRGm+6EWnkIAmXmT8OKp+glSl5dyl8UbcCyWwnNa0coF3&#10;1jXG8gXw6id4xmM6qy5etKuPC/RrUkFKCubEjckFwnnHcWkeHC+Pnh5MEwgfRpJI4l7dCFQeIvrn&#10;tZDw0LPvu5AyUHJ7EpbGZQoa8UX0EpaffFpN5DoLxkVGHa3wpXi+kNEA12r9vDzSZKbtnKzaTRm4&#10;Ku4ii4uAzdIAYWaVjwm5MfqCwlFpWRa1+tUC7KvM1svTs4XcFEwrsshKj01kR41a+28CsoJoBct6&#10;+uIZ9r+5fBZc65HTRwhZzxw9fv44+rUCtf760K9Q13rk3NHz/Rdn5wtre51b91eAWp++viPUCh+m&#10;Z2+/efm1FMLf/ebzH3779gehVnCtv//X3xq14p++/vr15188+/jj+7e35z745T/86Z/+4a/P/aK3&#10;ODC5UATXuvNw7/bjO7cf7CNVOj6TA3AtN8vVdg0v5RlTssCt8oT8CTeWsGWsuD+tAbxzNIQP1PQ6&#10;7ywEoTlvDakBnsChglj2oXSvTZVhitUj/YaIGuknEu/qTKPKUIAsVyPrlMgGyTqYPkwSh9pYx0DU&#10;hJ/J3mBE6bYDHhUuTWIZZWNEb9qljQ1/1hCJ8FU8rf6Cb2TXHPxR8HWj644EIAbbIBLFQLNhUMxG&#10;r6bx6CHsDjciV8m1Vufm0LsV6lxciZup1uGsA/ExcelcVbWs6lIjaYeggitF9Rdeg1yCVfDJf+3Y&#10;e4naZQ06wbQ+okXHHCYRDush0xFcpyodsmpzZenEKm1xrUbLQWlGlXkA1G7ZJ8/N2muj6NDoysKH&#10;/B60pjyIalDVx0UnYFWq9/UghC2FJY7C8BGwmR0l8S24GzytmAfbI3OWqAWO4RkJSYmQxd9Srm0O&#10;UIplDK9BPvXc7/S31mxr8H131T8W4wNBCItOtfpwZaGuA9CdazeRMFSs+F8XsnNyq7ybqFUPg8Ge&#10;s5WumktKY2yofGBiFROOlYGKFBrxYsaFWnOZHoncD848EKw9BuUFrV3QKiP+RedAsJqqW0m6+lFM&#10;+FPexfI0l0GCUoyiXyDLcfzt5VIglsp4TWiaevPvWDSBabkWiwMP6yx9r/KgqWTFgQhruugcID2n&#10;k5GQEbp+Q1INjoN3RCmQrc3j38WJUSHsnUO8K61NvX+w4CSSu9aCcjVxORwJ2KRf0hYee7PdVrzx&#10;2OlEnq4q5VJ1k8MX5uCTpaFT8gjUEPeQbhJqRRwJvArprJu+oIkoKMfWXK3atEJ4YqqYnSyMTkwN&#10;NZrTnflie64wt1BaWK6Aa1U5awMsK7hWdLuZW2vMrQOyNtHDRtbBS1u34R68tvdgC0WtT16i3uMx&#10;XOBfffr06asH91jRurK83WmuVCoLxZn2xGxnvLE4Pb+GWtnK8mYNbkzN+Vy9PdpojdSbI63WWKXc&#10;lxs7nc2cy2UuoKh1Qj5MmcylYmFwdjZTKuOdBVS0imWtNVEKQBRKSbCwaBseS4CpYFlBtwKpqtK1&#10;BWYV+uEFMEJIEOiFGlfIg8v1EtyYpopTmcnsUG6kZ6Qfr3M3zg9ODC1szN96uI+i1oevHj355Mn9&#10;Z/d2H263V+vZmYG+0Ss3Bi+govXawAV0bR3Lj4zPZKfLeaDWUn0WImHCnkR6u8JHvBPoX5YVIfKw&#10;nal51xSXI7NAS2Hm5jE3gB9YcM5HgJEKledMnLuZu2wtGOcha27O02FcQq2UYMEEVYq1cH5io3nb&#10;Lbo7uXJJMfMV9SpoYEzTlVQ4TBEXQWEnAYP8bEhTGNqJt7FAQDslXUZEBAWHkIohTWERetnORw0/&#10;AcnINAK38+SJFqzNk4EnvghAS7pNfosuMNQEqUmMQq6gVqScFHOiEN/wzEysq7xMquB5gezCYmDn&#10;p3xRxt7WpzluNhWjqi0SGnU0+CUBq2pYEK1yzpQzqh9VF9lS1cmyT7WjlJ0SI3UXUhqXWiguwa1J&#10;BtDlNHHl/0qtag6QbJgYIUSEpq+7k4RrUbeTc8i2mf/yNSqz5rif1Y8WdHAqEuJyGXGaw1JJMzBW&#10;2PJ/sXgGauWsUzcmiVYCzIRO25Cey5d448DGwV6yHJdseRxcyYjuKkc9Ie4msyEqgpBkkYk8givP&#10;Ik05cV8O0aL+04oV43AWvCHkTWWuYRLmPcuNgvD4WKRqYEAxsP6JRKJLuxN2NenK0aZ1U8AnTsL1&#10;VfC09Cjepr4XGAw20UwoiMRjDlEZBN5BdXfw9SpjSNDLGR6ewGwdxOhcMBh7kHYoPoPi7nhFmttW&#10;t3Yw7YH03KLW1laBxmNXsq+YBO1ibnHHqbBVulOuLSw4Nz8TutkE2Hh6erLwi+gsC6zI05LLEiJy&#10;3aDgq2CSCoIESGSJJLZH7XMA4Mn+eTJziwyxAJE2kqpY5XAVG9tIHNKWny9OfkxvhhyuvvPe7fnD&#10;1iwqbwnBcxIbo3BXexwfKJVQSt0q2jm0vqqbADDGOUjJHPWivPWslmT8LbqPN0vD5dlFgwALL81Y&#10;Ri7GW3PyJ1fEL4WaIg0MkalIP2Ie80SFSUjMxYcgqgsvWXBEUIHSaLScoajKWFoPO4yFVWFOSYVT&#10;EipOTjX8nsNK/DFHgHcSH6LTnlSyBszMdYrGFFbBmOCEEeYxkLDKWiPG88QoWf9F52SZPyVJNu+v&#10;IatACINkRUrLanWDHnXzeAG+snJKlcaRTpL/fBof5TtC0sw8l+aPPqJOWnxm9bCQPo3WO3DId9ZM&#10;Rmv0BidyjrG1zETDZRWAsbouxFFf3BfjN2xzcE2jUA7RoLTBSO9WGqj9Kc+Ui1MzeSiEgVpHc5nh&#10;1LKVHsLXL6OiFT9Jt169AOAK+AqF8KGTB4+fOwbUeuj0oY9OfATUevDMoTO9Z6dbE6u32rceALVu&#10;P3m1//LN/defP3rz9unnX734CqiVCmGg1i+BWn/7+6+BWvHC799DNvz9m6++ef352+cff/zg3q3F&#10;Yx/+93/0z//LPz/2P1xAYDM3s7i3uvtw7+7T+7cfofnNynRlGqi1UIWNcAmo1akoLTiRUDAolXKK&#10;z6kKhbpNy8iiSbzNgfJHZNfk55f2S0yrSQFufktFlwxiTecQ0ahwkgphvI284CpwJjW2S4swJDI8&#10;URASVK1hiPrcyFU4UWjEJmLaDFv0T0StAowueGRHTwuJCWHookRCDjCQLceMYMXMqRMqbYYWWRqJ&#10;xN46jkCgRxCkGl3hULVvdTvVhZ/QgYm/8f/NtZJlFRgjpKYGmgDSKlygAheXupeppMWEMaJM1SFG&#10;WNekq2pqKXm10a5LbM0yA/fLJUwVt8HNRkVid5hcrYuvQGGtW8XqHqhaV/kDq0BdeSzAaRMd3lGD&#10;T/y+DG9lTQKncgVE+ROoVZ7L/KBdgmjJoIM42a/IT9ZHKp3lLJG22XWqRryGtd3TMGrl6Rm0i2s1&#10;ahX7EW1vZEUtmbSSBWanheSpN7bA2HJwWwobGPtU09fJFk/lW4p3EfqgxtoV8y4i5ZKkBB7PH8GK&#10;UWuQqxIgYS3w+ojHQOu1K1e9lAdq1e4bjYs8dB5h8tg0KOeOaFpbNLLSuqw7taxF4lvVHvMxU1Rt&#10;EbX5as5ypZFcBmxQjZ9A3ai5dxEForpys0ZDqfDiw3KJr6PkQOmGKE9lPkZ6ZgNs0dHUCRuxK4XJ&#10;wNEyOYWMqn5xGt4RmHZ9bfNhYIhfNA7hsWzHgiSYoemoUOu7ykYnd5U4bEpaxvWXOEEiQ8TEjrNF&#10;JphwcL8T2ZCoeM9Rps+H9zdKpNQN0vQLF/RwuqdnqTYw+77Q7YPSIGqD8bPerlSbs/VWebZWKJSn&#10;8qXx8emR7GT/VGEIDkx4oZx1brG0uAL5LqyDQbSiTSt63rTn15rtlRqsg4Hf4CS8dmthc38JkPXW&#10;/fU7j7bvP0GP1ockWj979vLTp49f3LvzaHfz9uriVqe2VCq2J4vtXGNpur00s7hehTx4eaO6sDLT&#10;nMuBa51bmGjPjQO1FmeuTWQJWbOZC+MkWq9Njl+FDxMga6WaQ8ObVqc4t1Brz1caKK5XzxtTrMDh&#10;/h3AFVyrJcHAtHi1cSvwPCHO1k84NmEQqs1yYTYPnwZ2IZ/MDeVGbwz19Iz09Yz0TlamFraXYElv&#10;1Ipmrbef7G/f3yzN5Qdy13pGLl0fAmQ93zN8ZTDXNwL/quL41OwUPJnJtQJFEyRYAxnRpJLoDMuA&#10;6/Bk2XDIt4wTQ/SFhcFhIImnIJVFMe+uImpEinKMpE2LgwAxuox+ouiR0TmfI4dZeDpwWJs8ERzq&#10;CeKiocp86hoUlSqKZcTmr9BsF08bla5iIEkQLTJ3I0rWMA/z2fPT5Kc0Y+paIdTBeFSZL5ZpCbIa&#10;wpF2E28MZB5kl2oL1SqTZJ1OmGkX13YGK0s7ELdxMn/r+DUIQLkTQZ8Mlpueig6CcUzF7mEtQxkt&#10;nxSCNIenzusLedrnJmJ0hnfsHkn97dwqGq3xsCrAoxYXiFTcbLgZOdAkgUD7H9V5KmEhsBTXayqS&#10;xb1yiOUFaqnBswlmHlPCOknTzpZZIs6j7pHuVi0BLf6To8OAK4Fk4uQNpTTlVGorjtpUqvNZxLpd&#10;YB83lHOSGuOuy2u3yE1Bj3fGuJUqshVW52QQnLBGmvGr02REhoxQSYxr/BnKMwDVT2Y0uo1GVAzJ&#10;NQ1QSpMZfWK690WMpdkkCq9I6Yt3FaufqifctTj5MPm7sMRZacnyCh0fb8B4KtHjPBE3ekmlOCYW&#10;M5PVFGpVQoEBN75dLX/woo+RSSEhBH5QnHO0nJGOl3Whehlp21EZ2mXOZJV3ruPld3ZjfaMU3i8D&#10;e7ex2UCTG9Q20JIAjKu7KBkPmwzEV7NGUTJgSwPUzCnUm35OiWBlhYA57DyO8i+2GubpOankdLC9&#10;qTHIruIxPylNFokHygiTKlvJCyIc+rhiGVHDXnfxBVDh8FI6IcsrPgsohyaHZkLeMgoLlwxpZLFO&#10;3MvFTbkSj4ATDU5qaDeMRJITRpKuWB9Lm2LZU82h2cxi9ImJJ9HPi0MRE02mEBnER3OskKybdXfv&#10;a+XoubKxHHoLSQqrq4iaHF0I+bu4QDbCyhpIuRrEo9g/oUppgJ1e16WFxF0+BfG7PhXYz0biuB2I&#10;kQIAu49OauFuANwNhExjIvzoiiC8PvvxVJCwjMwOXqocUdmX5pgto536sUKYAY8MkPyI4b7r0oha&#10;AVbFuzLqc9Do2+eo0mBSC7IkzXJg0owi/vR2oKQAh1HZHG1Dmh6Go5hOepx5DjwZdxIWsjIHbuVC&#10;JHn1FUqDklARlxjbnGu7+HWA2Qh0gR1Q1FqvlGqzk/Bhmp6ESHhwdGh4bAQv/DIw3H+zv+dG741r&#10;PddR0QqwClsmiIRhI3zszNHDQq1HTh+GJ9N7R359/MLxw+eOnLx5YrIxtrrb2r23fPfJ1sPnu6xr&#10;BWol1/rqm+8/lTyYRa2oZXVdK1Hrb7801wo3JnOtD26vnDz0z//eP/rP/+Whf3Js8NREuzC/u7z9&#10;YPcODJke7a+hZWu9OI5WDmjrUJ2BjTBuFrPV3Nc4CTFcspzgg6mBZTCsIvzQDztcVywtOX1yxBDn&#10;yehXYbmKE4VdyZ8piw3AhScl/iheB5Wucr1d6rClDQo8wUcSKFJCSzkVXbuMkhRds9WNiVASp64y&#10;TWWrZlyJDvSTYuNUCmsM2CVaLVbVZ0NASsuYNlYzqosd2IMdBFiVohiHZaWrGDvW1tqNiZ1vpDbm&#10;m+webFiIQ+CtQKFEjMxpRa0pjZ6EPPEG6mCF4PVi+avUrUS5XUUxaFv80afoElbrirHc2NlIAEO8&#10;pRq30tIqkagYdHs6q3GOKlqT9hq/zzbrCaaG1LaL7MlGSrOqZwwPmOwE9CwJu1qVquLMBboHG9Ny&#10;t5Oa10aLAcBUWqmCSRuseaGn9ZnMk5kbMwxzYbFOUhUauCIdCoc1/SuYTe2Hraj5iypIpSgmLsUb&#10;0CfGrWJMw2KeOVkgPMkZKZDPADft9AaZchIO2GapsFpdqdRNz/87StMbG84ZkgzGK1JruD4hlZCJ&#10;ZrQ/c1ddoFPyX7povEtre0wwSno/M0PIjaVUHHdKM644HwlFyH4TseNuzoN6wmhHuwgC1+SxJIkv&#10;+V5p+onABUEthNCd0mED60ofzlHViuwHWEdjnEHZMxZr7ZdcYWORZfhFO1B10TBotHmANFeydw/Z&#10;jAjbVBloU3tuaRKx+GgkoBxJi6qSMwqFOtr/Fhf4FdHcoltXjFXbkagGhHGJdkQCXUc8NhRx3lSc&#10;qtrQ4Y0iDcT/wKMVC0wHtBVaw7uiFa65tWa5XC9CGAz34MlCdqqYA9E6nh+cyPdWajlC1jk0oSks&#10;LJWBWl3XCtS6st1eWG+0V6pArdWFEoArClxXd8m17t5b23+weefxNtq0vvzkEXyDgVqfffz4HpDe&#10;ndW1W4uddfZonWmNVxammgv5+ZVZlLMurVWW1svN+fFyY7A1Pz63MNmZm6jVhmYKVyfHL46NnB4b&#10;OTc6dCaXuYSi1qnJ3ko5RxOmNkA1ut2gz029ox6tcAzmL3B8BdWAJxsBFUgsQCzY0kAZqFpWAFcg&#10;VYwDfoJ6BYjFq9qslCqF8enxDBKxE2OD2ZHe0f5rgzd7x/pK7dm12xuQB997/uDx68fwEN5/vLd1&#10;d73QyA2MX+8fu8q2N8OXe0auDOX6stNjIFrRphViY7jvALUyU0DpGltZsCRJ3vRSTnKOhRMPd2hK&#10;7oHfbHvIII/UEDAeq0/FYIRmUmkOd4xQnMfnN9rPMMktes1xiQogST5gC0fSx/+rdYb9+vTtXFJU&#10;QE686uNIvCAhSao8dIgmIBEtIpkXV4tUri0mJ4M9IBvDYC5qsQhdHM0YzzDGVaAsgyL16cEeiVQR&#10;o17WuDLawGnYWUqVh8BvGjGedhes0tkYwVtUYFKX68XNEZuiQClgpbBlRoDBFrho8t5W1fqzwQyk&#10;OjcnpMifJN8R43Z3eWVeADOKvV6Zh7KlE2WZhFusOTRg0yrhRBKTce/4VZLGampKI2syrr7LLJFV&#10;Jxs6M2HYORTyExa8lFOXeGasK1AFJ20nKW5Fil2mDtcus03KpB2w+qeQDBIQ5q4t1pWUOolo6PPE&#10;OkDmK81GClua2fBCGhuiw2iXaocuN8Dw/AIUoFtQciJG5rfYIdmBqXMQDKMTdvWDYIVwJAdlAe1b&#10;4yMIcEalpQWuDtApsqUXMfcp4bfI2Rmf+Keqc6UdlQQRCAqDnGyNKXPAuSlNwPVZ8TRTPJawGuGT&#10;eaZ1E+cJcBdicdKtKkwF6Qo8yUasvMVBeIKAtf7FLxKzYEp5v1hqLn6J8NvJEX6Fso3m67TdLOJi&#10;eWQexyWsKAfleQJpoxSfdH3kMtgzSe565KacmEheuHLvY5LUHYlpIWbFhPEGg13OVdsLSSurlI2A&#10;q2+xJBgKMxzkKPxwepTnLwqRvKuBrnTXMGFXcgrAI8Aq8h+SCbAHDLMAcmPGjg6bLqJ3zS4+4C6C&#10;NV71KTHLpikXCREKi0Shq9MPp7oEEfgdcbwsVQlEPbu8LeJG2/DMM9yNlFzjB+hlMJbEFEoPuSEN&#10;uwCymsMwrLvFA+zhpnC3TbZenmNSejNYF5LnmUucIscKZRXF9zIY0HhGXxZz2hYOmBtwiOU5ELkb&#10;P1DM+zPy8Q0y2rfLulJ+DGkQ3ljajXjGQanxm+61S42cq2IphK6ROSOevwhMnKSmTTTpcUpC+Xd7&#10;GhOuOK3v7Jj9mZygNyB3WMVo0xyvxGhupWYBsyeJJhWTmKyhtXpcySkmZ1X/wqrX1PvHs9qyf6cO&#10;fZc9SuIe9BzFU0PvUvWPIPmhSN4bnFSyytWC1YBCGPLgicIkXlAI948MDmWGwbWia+uN/puXb1y5&#10;3nvj8o3LUAifvXgW/W8uXLsI+Hri3PGjpw8fO4MX1MKgWw8eOXvk4NlDJ64fzTfHqRB+sHL3ySbc&#10;mMC1wkD4zdvnXTcmoFYC19/Rjel3Qq2/+d3XwbV+/erzL56//vj+nf2lsyf+9I/+2d/+Fwf+0dmR&#10;8+Ot/z9Vf/4kWZZfd2It0w8a6YehaSjJhrQRNZqRkaPhMiYR1IgkCAIDECIGJIAGeu/G1uxuVNea&#10;WUvu+54ZERn7vke4R3jse0Tu+1pZmVl7dXVXd6NB/iE653Pu8yxauoV5eni4v3ffvfd9z/ec7/kO&#10;Lgu13rly6+EtPbavbc8szgi19o8PDE0OT6mPz4pb0E3N1XGKjqDX2M9CX5vyWKSJttEBtltbvWgW&#10;ANHibJcu0Is+F4mZne/At8XoV9NVNwuHsv78mABLPDslaytMmLC8VbdR9ToNtWbo5Hje8mB/QvGU&#10;xSk2frF04jT/RK2sBcMx3NGTlJFGRYy0uPRxtWkTHVJMUqIbxX4p5r7Gm/FXEnCdXxXaMiYNigzi&#10;tcmR/7a836gVTtVvCoaOKjjS3IByPcIpW5qrM+cViNnSSEbAEh8m/VZ0s1yRDLj1yX5l1X1cjMpU&#10;IOrOIgY/lRQ2talN0hXbJMAP3XSU+99E9aoeMw2pnENC6qd+O9kQurNm2DJg78JuByThaOx54dmM&#10;cEgLpTrfnkkprfSjqk3Vbi7WV5ODW6bzCvHpKVgrYKly2dXBpCm26WLVSXM67kcKW2glsC8YdaE2&#10;PdOWpO1WhcuGfPSMLTrkkLQB7YHQQa1GfRpJ3p/J6mNmNudOA1oTXf5CyFohq1LITiVnsKi/LluV&#10;ziXBCvckJECoaLjDEdpSDOyoFBd4vr0Q1+V+UJXUhjQOh1wJp41XXTNttzGdRWm0xT6YzZEbAOOT&#10;/f0FaqXWN8EKhV4VA0CBfhE/VNXFIU59+hWIdYBO6anHCrya3CH3M6N3nX58KdjrS2Vgohbv+4hy&#10;S0xTzB6pAXOfQy0bqgVw+QspEc6W2D1mPKUuJVtqOIeKDDHM0KXxp1GohtwOYOPOGYbu2u51k85m&#10;zWA6Fglq5abr8A4vFh2qDjhmpC6OcpRQGjzYhCnwVSGFylnnlOFelLfexERtVMLgwZGenoGO7oH2&#10;vuHOgZH2sUlZB48AWYdn1fNmZWJpbXplvba63VjerC9t1hfWxbJOz6xMTS+NNdamJRjeubHeJFrv&#10;Pb726OltlbO+//G7Tz5Qj9Y71+9d2ry2vLwz5x6tC0Pj8/215eH51fGVzZqsg6UNnl8Zmlnom250&#10;zMx3z831Lsz3T4yfHRkSaj3W2320p/NIb9fRocGzI8MtQ0Otk1N9M3PyNJ5aXp1dWRc0VY2uVpbg&#10;qNlUoVaB1VLaqt4JEgyr9R/FruZapfC0sbAAlRDdnNyYBN3Hp8fGQK0Xu9vaeztV1Hqhs0VWTGe7&#10;zk8uTm7d3r717u07790TalWz1mv3r25cWxuc7moR19p+TEWtFzpPX+g81TnYPiiJ9dSwrJiMWjUL&#10;EKnCoxpgAA9SVBmzDTLf8KiZJOTR3TDGyXUS0kKbimDggsJ3JTKzcN03cuAr6zp9lWEvoUlzXzex&#10;5kJE38JDqmRu61fxFcu9Lc5n8sPTrdENnLFLoSzKMZml6SjeyXk5LHsBD8jgsmwDEoxaqwisiDOR&#10;ovmwHYmSbjf3Fe4USaFhKsjBn8yYiH7R28zUpVVJYQ7zHn8UZbfOxyW+DMVERiCiOI2D9jQvAb7F&#10;rK+CgPj9JrkDvCFYj+o1YopUjJOKclKJiB8z25SHmc6KdAJUrC0FNEgQFpaMzzRxR1dYfzIQziDE&#10;C9yEm5swSbjuLspUrrorki6ZzkA7CRSBWgopxMflCNmk9mesB9ZcFOfoNugRJrBE3smCJZtQKLUY&#10;uqI4xUzYIawORsQdiJdhLI0xEdOiaK30tCWBmAnDraGyPICxAVtiD4tvXHrY2lLIiCjpCYNADync&#10;Zj4WIJ2pouOHhQ6yLQUReR3SBl/TKJYpWNUnm5xMBhaS3KE/3+UJ4EQDZG8FOykTxdIm0kpfCAyi&#10;IrrW6/FkToFf+VL+vHCnukylANtF1zpZ4ckchoI8E6GXZOnnmUYPVTFyLkBtxtzbV3YMeGxcLMBp&#10;v6gs2FL0WDLjqfVIj9blEGIeQGaFxgcz4ZXNS5IolypHTscXkbSpcwQ5a42VDgAg7eFCuqlx9mol&#10;4eKsk2q2w9IQHrA5pC40DCr1n0YIpHeDgsoDcpJ9o4gaDLoo3F3dpLcwNc/apiwIJ9Ok8mxplPBV&#10;sr7d9DWyf40bo0HBs9KIdg4LowgsDDvHMDIhDQW5x3n1yQLNCxy9q1NymIFXqBXxf6pYcVDLjurd&#10;EgY7WpKUORAEl3LQENSRc5Pf9/gAbgtw1ZTWqOaWnVR1tkSmupGV3ZvZHr2UoLWT9cuFTjCTjV0b&#10;LNND2tckCzzz08mP1EMEEZ63GhDyhhbcvQCrWLX5vChbI2SFAY5qrNiClH2s1DUUyzRjfsLaeCt4&#10;T4s8OJw/gU0+ChMpIjp653jJNz/ZJ667BoJq36Sg9SAwjJwTQbGFptqrSKw9nmw1paEo9cbs6j7Z&#10;pDCcOap6rYVSdoxX8bQGogQ5if2q7EapZdUnSxYL2YBrtCXi3qzyJE7CsmJSs1ZxrerU2jfcf7G7&#10;XURra2ebWFapgo+dPnHy7CkRrYeOH9ZDJkwHjh04eurooeMH9x/dJ+D6zsG39h3Zs/vAbouED7y+&#10;98xbgzNdcmO6UqHWJ+/fevaR3Zg+++nTeAj/4pefqvmNFcK/+lyo9VdqfvOrz/WiFMIqfJVCOKj1&#10;2KH/8Iff/uffePkPDl082DszsHR5+fLdK7eUH3905/LNK7pGfeMDfWP9Q1MjE9Jtybt+sTE1p34E&#10;Vi0ZO8CUBuNphjfRhHCNsiqkHS1j1KXxHl5unTYDx87GoUgIJ8htDEcxiAGsuhiT/jcLlHy6BY5N&#10;cP0zElxgoT23DIXyEyNSLSIDznCtlM7KRguNLQCQ5jepGXT9arBrsCS2RAaY0khGtik9qdAiMtvY&#10;9IRW9RPBB140oSrBrwtLVazqylPjx/wqEFeo1Ucsf6NJEX0uPaVqVIeIZ1SspdKHxq1sbUsTgO5H&#10;PkJv0B8auAKOYxVlitV2xIUIjnNSCoLj5ORBBIIGteqVjEsEsVEghzRDP52zdXMdDWIesfaFSrVe&#10;NCNb1Q0XfW8SS9wOS/8Y+qkajUTLKohYn9cC877PvZxSH3rVlPlBqZgRJpgqoFf/1cHEismMq5mT&#10;AlkdLILQrBXhe4salvhSvzLJHDviSs6aJGgCzXx75AFuP6upbNevpEiTJS12R9myoweoCjx8l0Lp&#10;QR1mIKLDBeZHTDhCUZa2NDhzsLln2TSBK1AWka1pcLO+WT85tSicScPkMy2cZqd2CEKGzIlJj2EV&#10;VSN5dS6AP/E7nXqsCOFq8/JnJqLSNpei3HwsjvAmPwNc0bEY0tvO2yJeckja4BI6F+f0Sr1GVYnn&#10;QOo9CPHRrpQQzZl7ioJCagUt5EP0mWl+A/aIx5UL3nzPq4LCxKChnkKDJJp0tE3AIVeYYNH0uE8I&#10;CDVhYY+igYJ1se7MfdrQGqBLvZbtTzAvjSWp9nGbnTpcUzZaJvhWIc7MqB3LfG2iPj42LQemkdEJ&#10;pSF7eoc6hVq7B9oGx2WG1D+/CGSdH5pbGl1ZlzxYjGg9BsJLW7Nz67X6ymRtaUJEq6pb1y8vqdVN&#10;ut3cfSQTJu3jjz749L1nH70ryHrzwRXVu65dXpjfqNWWRycXBicW+mXCpHLW9e0ZPYRaGwsDM/O9&#10;gqyzcz2Li4MzMx19vQcH+o8P9J8YGjwjvDo62qrHMKh1YqpvXs2tlqZFtC74MaNyVve8oaJVMFUm&#10;TG7ZqhjD1sHueSNaVShd9LJLW5V5E9RXPLemot6arIPp1DrYN9TT3nOxrbvtTNtZWTGdENs6eLGx&#10;2di6e/mGUOvTe3fdqfXu5Ts7i9tz3WOtF3pOnr145MzFo+c7T7Z0ne0f6x3VeNbHJmcnpmUQgEI7&#10;VlshCYVjNUMsc6rEconYivorpVZeIxHLuZCjSlo73Kd1KpWNlZiQBRuKzznylL4oI0tQgkCXwjxM&#10;d4PfLD92qAofFeOZBBleREQkfI5DwHCtlf4NS+2qyadBBWXV1LYlKR53nLjvxqGNiq+AECY8MUrJ&#10;tUclGFyN0xLWo3QxVbxu4TGJG3BslK4FVcbaKmiNP/fP6PQgEOxhC6dn1JdvD1pLvl9AxSgusoXi&#10;PkKFYUrUfFLi08TmOfFHOs9fLfiaAlGRV8aBELmcY4oJC5TlfJ0YsqQTA9ggWL4uVrq8bjvZICht&#10;VsgxMARKVR6cvE4BZG48H/gHHraTFkG8d057q0QZCyb0SGazSngNtrEONtAdpbc3N3XsJARMMWEh&#10;J4PYyQ5A++D2mXjR+6dE5UEptGytpKrkRMjlGexReKlfJUmRwfc3cuLFEd3j4L3I8lHMnJJlSKSe&#10;3bKJw4sQN41bjBW5IyBp0WFE0xhz9RCzUJTIC/nkL9WC+ltceKzfgldz/EmXkDUwC5TVamSFlBes&#10;G7bZAlThVZsnVyLkjHDqigVaysG4VLVAEYyXNreu7OgJalgHjmASZ0l4f/FDClDRuUOGu+SSndyb&#10;eTCq3eMwI2CNWGdOr2M/ss8T0/t4oKOdpIZgpObWSn7MhFKzbb/6PBIYcFSWqUdfrThS88RrIaDU&#10;aTKHsOblsK831ElORGjH3dd0yrgrm6bmgJ0k1U0tVsCMpAlqvZn/6qFhNPWK+EVql6SrJCiIxAlx&#10;tQn/CmXhcc0pREGQ22Wq7psl3NkP9VuaDJVWWNFOZzkkIU78Y52wLoHrimO5/IKt9YpAcWp73kDi&#10;8ufJenCtfXiekL7oMWljlHyDdhrL6BT7VtzXzQ1Witkk0JuQ1ci/FHB6E2umI/3niYh44omBgRPK&#10;FBAjipiCVyuJeyKE8pPKiMi4oiGPw1xKpou7Musuu4SeBGYnl4FwjHrRyHqJnYyxkZ/4dlBsCwpw&#10;zQ7sSVVyiMUWG5RbakOSZ0yyHhD7It2WVRbEnplMxiEMsw/GhS2lGVKydaknF4GkxnK6mZZ3slEb&#10;7afnUMqtZ8UVqetkoz46NaaKVimEhVo7+7t6+nskD25pbz3Xdv7MhbOCr0dPHjt07ND+Iwf2H9m/&#10;/+j+g8cOHDimJ/veOfjmmwd27z+2Z++Rd948sOv1/a/tP7enf6Zr9fLMlTurtx+6883j5zeoa338&#10;idyYvnjf/VqtEP70r6lrFWp1y1ajVtyYjFofC7Xevrl25MD3f/+r//Qb/+Hf7ju/p7vet3R55crd&#10;q0Ktd57cu373xsL6gohW2Qj3jw+Ou1mr7/7q3WqClPtdOHaza4Z/sOLwOqGjBOapWzQ6TQleNXou&#10;go2mMomJJAHDS+kVIS/wquoCbCMs11uMbxcX7FZoBJd+LsaQyHEDu7Ar0qwLirY5kxCWunWIWQ2M&#10;DPLMtgNfKl+kVIBSWhi3I9UmrNhzOKY/1LsWZybZNZVCSzp66pE+rrUFkXz69sBP40FoWHOr5iY3&#10;1r/iGlFjMFelCt0CQd3YB/9ey3pd2rq+as9e3ummrGr3UshYt3wF3ApZWZdcyZFTrWo8HOIY5jZe&#10;yZQIu5uOKdPIjN34lOY3af5DqaohO4xoNNOLUyJX+UOzrJx/KbMsV9ca41CXMUmK9rhCm0aPAbf4&#10;JEW1n6pU6m9xEo74IaAxmJbqZzS32A5bKSG+F61vwLbdZfWB+ABjFuUmrkZ3pM0CU/lt8fOkVMPf&#10;C71uuQUsvKsxoYId4MphKNIdf762JNefmMyMQrhZullUsuQRNR1jgESC0IPsvRVnhaIL4oyAf9YD&#10;Jx3AxuQQliMMcE2psG8GaQNVfR2V09SvVpSp60gzRNn1QJ7J9VrWEmuZKkAvud5SYOw5ah0C65Nr&#10;FJdgH20SlvRiVVayMlKKNCXZTd/Cq648Nme2KkZztZgxuK4jdko+NidHdV65rNoEA1ZL1I7i0bdV&#10;vH9TMmQIakBSgnv02E4raqewdYqKgeGXSrBSxdnR9TVfh6mwoNfypHRUBxVXDe5KwJr4u5LY0eCx&#10;qoBiM4rljwbBT/STZq06ZgllrQpGKOsoma4DciwwVBufHh2dGlYt68h4/4iAqzqZDXV29bf2jbTV&#10;ZvtrM71TM4KRRq0LKxOLa1OrGzMr8g3enFnYUI/W6emlifryVEPdtrZmN64sXcY3WCZMD9678ezD&#10;Bx9/+t5Hnz17+uHjO49uXL69tXZlsbE2Nb08JuvgqcWh+vKwu91s1je2ZyUPXlwdm5nvm5oV0doz&#10;t9g/N9czNnq6o2N/T/cROTCNDJ8bG2sdH2+XdfDQSOvYZM/0zFC9Ia51Grw6uyDicEU2S8Kr5lTF&#10;oIpNNePqJvVyolJmVx0y7cKqc9cbRHZtyC9HQrI1Ea/1qRlzrSOTw/2jfV39nRc6zl/ovHChq+VM&#10;x9n+yb7lKyuXHly9+eT2vecP7j+/f+fJna2bm2pOe3Hw3LnO4ydbD51sPSyutb3vwtBE/5juj43J&#10;2vy03YMJHUzQEWYpkrMGeFH+Z2l/ogvqzpZheyKprVRVKYO3WiT0SBAj+XuKrg2o3IUFm1wQJpDV&#10;KW3n+2dDxQcMVOxcyYWThE5FqNegvY4KH0VDHQSTCTLgcEoBpN7jsAZolxUBUeCgzWGuA0G8hSnn&#10;TgAX8jP8Z1LviUfxRKV4zDyzC5BEJFpEqu/ViZJ8KZSXCwvjounMS0As9bHxZC4JJqNKIrYozVKg&#10;aCRMJA1NbZInnxP0rh0j7UzsZ+M+WM5ehSUODqyCXXogb+hGyJfqauK95M43VX1vjO6CXTkpx2QB&#10;Tm47UYxqCgdIuInNkg5M7JTr50tFpZan+7LQF4TaZucUEudhahJI6erfhHepXk4ZRY6WHRVhiPkf&#10;EyxxVTUxxdXUtTBneFnoK+i6vNlMdShH6KCk7UJ/ZZSETKSPBe46Cs/XBW065GUmWyCdTj9WZQOr&#10;Uilq6EKxqPtO4RRgDGYJqytLJYKgQ2lqIM3UlQJjE5gG5/9ZBV2hknLWTu39ZybqkfXGzKnwM8l9&#10;pFMr88ohcqoEY9cUdGSUkqsGHtAUpQ2Mx1Ojaj55a11EKM1gSoVI5okOoGliHEybAcxDHyIcBSqT&#10;zNgfkntKimOx/grVHPluuS8wyJH8ZECS+LDmtlLPegqx/xdWMDlQrriJ1tVt/eQDmZnKuUjZbqjG&#10;cganFZNwUkvmrs0V01zNa6Fq7ZNcgH7mdp90cPTGVPnaUGdJmjXaVlHJbJjqOm1NLarEJWx2w6EU&#10;b2Ot7A+MYXjBOQQ/bHEsDSfl3bsYOYDOKzKikiHyV7tdXPQOMKWAHHYMHadG23sjclPnApANc5su&#10;ujDH4gggQx07RrdjqAoCDciD+iobOcPOZHPIenhnCN/YhFjZKJLz0vyBuXJCv9oAfQxRAieMTKwS&#10;RVvqn81v42SpjTfbL6u1UK9pau2WttXexUaXW0DhHrP8NZgpbgLxGt7k0nsZRntPTqSqKyGxGKVJ&#10;VQwVVw4kY14C8enwi3idhmyPzCHgx4IyugPGZYqMA4Xc9Jlno4sqJAq+8PYpPfDOzPh7XwLJW7Cg&#10;mdM0TjMJFHdPNmrnHeCZHRIX329Xl0AMOA0aO8OMEt71qrAw3NV60fBKITw2PTE6NS7IqrpW6YTV&#10;slWdb9Sv9cLFFomEBVwlEj526vi+w/sOHz8sD2FZMe05pNLWN/ccfvutg2++fegtKYR373/jnaNv&#10;H2452FfrWr0ye+3e+p1HcmO6IQ/h9z9+8MlPnqiu9Sdf2I3p53/9yS/txvSZOrUKsja51p//4qPP&#10;f/r8o08eCbXeurHacmb3H3/tf/7aX/zOW6d2XZzonNmc37p9+frDmzcf37l294ZqLqQQ7pHz8dTI&#10;SH28JhcSXVl33/U08xXx3dbhsZkwmLYinySAV7grZWho1aj/ogT0fh7UymzMK3kR5amNRbVGhCZE&#10;7aYFTh25OI1kopxN9almMsANJ5347Op5nH4X1iTiDaAzpo1FEcAVaGCUZ/dgnH2NeJvGSwA6RXU6&#10;YEmXtXmSNFlfqzjOVMnaGom+OOspNfUx4J2EF7ERdUCy3vOVMKUTjZlJicXlgmOXYIPSNJuBO6be&#10;1QhquW4vXyNMg/XlRfAtHU1pyxOZMlQqdlKcUnhh/4krKwpq1Yf4oTYzvKHIfSkWDUwN1o2gN35T&#10;+RAYziK/bjoVWdUMK4ic2pfZf17ckooeWKhVzky2DoZDi1tS6j2EYy3bwGkpm47WJF2STLJpWpiX&#10;R9ybbfHLcDTHmVyIjsF8cikBteY2haDBxoGdzRuGq5b50iazGuAX1RYHA47VJ+v+B7GZhBkv+leG&#10;skRm5E2ju67kK3CeSj2maAGa0QtAQA6D32ieC37mABzxEJGXTq2hlIOu46mN66/Re9BvU9ASpJ0V&#10;glYHVIzYOKk163iL2x7Mdqp26e6jitaU/kaRYoIluF2td213bmwmoEJgatTqyDu2+PEyKQi82O55&#10;ZdrUWwsDP33uWKBf5zKDouGT6f8RR3tynL5hIFpL+J7cOZnpOAo6pwsMfiEWCsVE/B01I5lLaCgF&#10;VSpeiooPqseKvgjAHJiSCcvWbzBMAlheTc6vE8LqBlO8FqEpHNwQE1M+JIJREE2IzhJE2eTqFQUQ&#10;IhhlovslqCYLop6h0b7+4W5xrf0jQq0Xzl88su/oS6+9/e1DJ1++0HFwaKK9Njc0tzy5uFZb2php&#10;rEoVPD61OKaHsOvS1tz6laWta6vb11ev3N689eDy46e31JHsk8+evv/pk0fP7127e2nz+srCZn1y&#10;aWRyQY+h2uJQY2VscX1SqHVtq76yPjG3ODhZb5ustzYWexcWesbHzvT3HO7uOtzTdbiv99jg4Jnh&#10;4fNjYxenpnum6/1T9cHajHq0GrUuaq0DWZclh5NIuDIQtvGSalbBrsKopl5l0SSezWLLOWF421Mp&#10;qrNmuDE7XxdkHbYbU19nX8f59nMXey9e7LvY2ts2OjuyfnPzyqMbt967e1+dWp/evfnoxtq11bH5&#10;4TNdx0+3Hz16bv+ptqMt3Wc7+tvGasOTs2p4Mykxan1BmWCVoNi8J3lubuRYdNKUwgiT6CqsVO64&#10;zSR00tspeodLLCXorFCEZKWizwBSMwdrDdh4KIjynhgzFmvfZFtNbJZvTETuY1NHUK+X6bl6RMLB&#10;nAlBHIsw5yFYMAOL82o8S82tSZYT0yOUt5EMFLvRUrhYCtj+M6cfLSfrM6nkDJJ0/yELI3HxqSaz&#10;g114MOOZsHMFpXOEaXQZ2aEhPSZAABJ/jl2R0OWa50F0nZCrmXAExblAMbqphJuGHK5pbJ5jMbwR&#10;0SqsJaVW4EGVwHKcl+cV2i8rUeel5IUWoNMTtABNT1odpNsauVlIsf+BpLKcFXKVwK408nWyw1eT&#10;LIOFxM6deRfKd+mJ410SZM1gmojfbwMkeJ8hQvXQWSF8SSyZ0ohmsawyZQAzIRMCeojSOMG7YqHc&#10;hVqRvFpPSGfOIvdNyixcbgB8KPqC0DATkoWsdx4DGOtH7GeOhS87lZXSRfNZxCMGn2hxY7Vq6Eg7&#10;HEwW0qTNtx6fDsQXjWoBzCaf9UWu4nN0a0IPcbLUvHonCQvlR7D2JYIns1kou4T41Rh6/+QDgdni&#10;xtW6xcSpPXuzORtwwnCahhWgreyg8ieOwiGB07omMb0NugAPG+B/9M8+uzCHQC/beult+GmbHDYk&#10;8+SRWp52dLrlMTFSNlyR3q5STholt7N8pjIC1YebJ1y/JF5aMoBStxlVMGQaf9WsbCqlcYUJLJDM&#10;UY2CH9dq6p3murdkDrwFcerGXSBV6d5ZZZ7qtOrNnC/5C29EXqfQPvzE3AG8muQUnLM3KPI+Hn/s&#10;r8sQFT/wFcQUmiGq9S0tfAClTHg3yCmuYN5vSfZZLpfTtAyqCEZIBRZnO6jRysAs+a8wpVgouTA+&#10;6L0J8ByrVEJ9tsccIX4TNnB2BoQLV1SysNZJINr0JARXiFamNE4chls+jGY2JIOTnEKAXwAt2MMg&#10;sOQ7IABK1TTfQsVW+paVPEjFRcc4rWzO3mQA/ERKOLZQ+UytNQ4mYOCQATAE/qJEVuEecnuK0VQl&#10;Eo4Jk2tbmqfPfSeCfB95BifJTQJmLjfN3pKsoRME/W+rrmYOgXIv0wQG+uq6iBjwDZQak2Q9vKlq&#10;49IIwdCqH4xVbwsNQdbJGfW0G5NIOHhVnW/05Hzb+RPnTh0/e/LU+dMnz55URatY1kMnLBLee/gd&#10;uTG98ubLwq56/tb+XUKtbx9+a8+xd/aefae/3rN8aZZ+rTt4CN9VXasMhD/9/OnnP3sW1ErnG6FW&#10;E63pfCMc+8XPg1ofP3//3r1b6x1n3vp3/+s/+qPv/usfH/7R+ZHWyfXZ9ds7V+XG9Oj2tbuyEd4Y&#10;qY92j/V1DfcOTA5JJFxXrMLdVg/Wu6ZTzLHMwFXiSo28Y379yhkZHoX9IjAOMIG1ioTB9qW5oIUI&#10;zfVFNekOySKlViRsM5Rr2sFQE6trBPIqhqkp7ZSlqCnJhTWhJ4lhjUpCycaKyNjSMbzb5EQnXNkI&#10;+z1gQ14UFl3WDLfTEODFH2VfVZxow7XSfUc9hFUkZvY1RsSpto1DbYTHXwkmnpwzgyoO0zSme9Gq&#10;242xuJ2ThBg13QX0OQJKWM2L6kArEyb7RMEXuz4zIBOCFLQZP2HulJ6aTkEVfT9exB6RfG9qOyMb&#10;Lu1qIMptYgTvCrnqgw4GNnFhhtNa7bzCiZUBDZ0NHer3BDQagFE/gMmwp0Xku7FcyuVPh09b71Z9&#10;XFJxGkowSDIMfpXbgIGk9BRwa0xoCbHJWArKC7cpNTVaZeYltQH+BMNRsiPZ6KNMDtIDMSLQpSsM&#10;UBwJLn9VVL4m943VK0V7FCCVLprZnFpWEq4vsCipr9gwWFYNL+2K8BC/OSp23nLKgd9hbkOQagQc&#10;KVat4bzHoQ2m2KPou1IJlkRAJbr2n4e7Zjf0JE5A38wI6M/Bxo7IycP5AvG93BuK8MlROHemJLY1&#10;G51hjZ5KSzc1ACQO7Wja5H5jUuLIqaqgc1iGByZuIgVLJP+aAUmgH/4nLSu5gSX1WCp2ODbv4yEr&#10;SixOH0UUX45dKGqi650tN4ggvenbGZiAzPJFow4LEc1j6IGQTJ9mO4pIhfWc8jmDNOETxY6qbpVQ&#10;ttaYlqueepMOSYLS366K1o6elq6+NhGtp1sO/eXLf/R//Qf/1d/+O/+H//s/+i9/7V//t9/+4b/b&#10;c/THHQPnRmpqVDM1s1qrLU2KaJU2eHFzTu7BgqwUtW7qIdT67tNbH37y+INPnrz30aN7T25u3Vhb&#10;utRorE+py9nY3ODE/ODs8qiI1mVVtG7Vl9cn52TLNN+rVjczjc75pb65ue6hwWN9Xepzc7yn52h/&#10;34nBoTNDQ2dHx9trMwO1WbGs6nYjoDvthjcqxpRx24qidpn6zMiNaWXDWFTInBSGLp8ZV43Dslho&#10;TWHEw+JdhWn1U6i+sSAD4amg1q6BTtW1nr149nzH+dae1ov9F1XUunl75/q7tyQPvv/8wZ337tx4&#10;dGP58tJAvf9E++EzHSfOtB8/a/fg852DF0enh4GsAqvqKVXTT9yYFuC+iodEIEQVcJikkoq7SnsX&#10;0TjTIIZqVd4H2W3MNhz1qo7OMWipiDNKcSQX4quUd5rlQxGK/amFcxar0wzQKSdKST39EG1Gxx4e&#10;OMlsxcFkzUjKgA1E321eVp80zWEKO4l1HK4Vw+GgIDM25HS8QbEoHIba25Nmqk3uwklx85CUFNom&#10;KrWFbsrqaWxPoMSyPsiYKpHLd1gW5IlYdNGCXvFd0jhpr9M/aMwgXoXOhkmIQgFIFktHyc9KdASZ&#10;rJMXYyqKSTZxFzcmIR6FwMSNKUREdHdKHqXFTqA7AXcyR6ENfcyKn4TDbWYrhaZVwdZJBqB6GphE&#10;xa0KJXBEqskp6A+12IO9o6PWSVEuiFdThHwVH24nauvGm5OKYgFAvnH7jqsMGPYUtapxiwBh6ScB&#10;72cElY0rPEkCbpsOhDuiWkxQSu8USRgWkYkRrtW1DMFgYU0D2+iwZVgl2GYzIVx5DJjBMEZ0zqzZ&#10;WCjwBkmIR0+XLFuoI1SyhOQRytX3zmmhgVEHSNvALAgnJxjppl+hAJJIN5DDOSMnCol9vSRZPlHb&#10;pnMPWcgUOvoEE0wHfpeukhU6LSNAhlHDUimEfeTBsVqhZTypzm1mc+QtZIrSjViNdW0spCIF2RYs&#10;KFvkXb3UCUPUsyq1U7mxtkYpYm/Nc7cUKp3MCluL9sFLDJ2kS1cyM7NG9FvZMueQ9NxaD/tFbetF&#10;kgLp05b67cKqed8wIWz73CS4c0fWf+OTrOUjulWoVUvPrVzKfLZiIkcIgvU0IGGkS+ytRktAwFvv&#10;oczVJLzndrEy9mh76rrA1betoNOkjI3Aje2VmBOuc8LIqBWBmCEQvm66nyYFkwmciVoNSCnhgVRI&#10;lFVK/ghdMOkA47E/Ox5IeWpe8Y2YEmv2tHKLZ+vTrZbuu4Utzy5qnpM1hfy40Kro9pFiJsixysPj&#10;b5VmRjh1Fj6jUkVMH6biSVmsBIj66OEMwEsoGFBNRBSyJDA+7SHoilxNBqh1b3fp6lyxnclYUcrr&#10;TcDLuWyzQHG27kBc48BCuSP3IywM1+qMf7jTkCtQ5b5bJXYipH/RmK2ZJiscO9ZcqYRH4qsbemGD&#10;4x1TjOJKztF0ehK1fGMuFgUg+AY36Fw6s7Cglm8Ct/Rr1S1+VCyrewT0dXf2dgq7nm+7cOLsSeHV&#10;0xfkxnRCPW8EWdX8Zt+RfYdOHDp4bP+b+3bJjUki4X1H3tlz+K23Du3efWjXmyd3D9R7Vy7PXruz&#10;dvvR9qOn18W1fiA3ps8eiW5N5xtzrb/67Jdqe2M3pi/EuAa1/vwXH//k82effPruB+/fvXdzvefM&#10;21//w3/2B9/+rR/s//654QsT6zMrN7euPbp1+917Nx7cWr+8MTY7MTg17OrW8cERmWXM1RS1mlbB&#10;EaZEwo5OcWAlNg7o4FfxcHU2NiAlrH5i9Spp4vcw93zVvN65ymVK60UtIpdCrKuJqUjXZd/c1/XT&#10;rrqgnnBpcQsK6YoDU2kDG6LR3kO2fbJ4mCLT5Tno1iU5bgADpeO1pXDawFbtXgPfqopWI5pg1+IB&#10;TI1rpdil0rW0ZYmtrBFiqNCvSOAqrhWYavqUqlwIYrTOoFssl4QP9dM+wMiJLZI2jEwtazyjdHB6&#10;rk8LtgaLWw8sFtef3OxHGjDMryIh1p/oMKysQHAbuBvT4JSwwmeabg2/Gio1xaW8rcnl+tP8BiqJ&#10;I12OdpdERSGyo60FrxpVGuiajoe48AWDmWQeoKctVrpaLZlVoXwRfJPzA/3mD9ESwyebSRYnk8JI&#10;hSCuZY08oyoQjfA4vCUVs028Sg0t26vNn9gEmZfkWsJXN6cyO7U3RyyzOaSq0yzvMbIq2xYNiEHU&#10;CuN8GBEAY5pnlBgxc1EaF2bYPmYBt03Em+WUYWEyUf4BZjO8LG66blqIMYC3dftX4REfmjesb8jw&#10;SI6LIqJ8l7fCYEL9RAiBKTFyCO4NauukA3YSgVoRGGaaYpOwr+RS3KsqxbLblAu4kqayT2ny+g6M&#10;oFgpLyzl7M00LffOYtmfuD83vADpCM84wmLXHK/U3EJiGaIbiYrcErq5Ux+hmMW9OJeUEM2iXzxm&#10;CqXmQI17mGIvV0DxV6JVbUQsgIp1MKF/1Z5UaE2VnHCtMtYbHhjp67UwuKur/2LPgOBr27mLx159&#10;+3tf/d6//L2v/dN/9D//N3/3//F//C//zv/mb/93/7tf++2//+///Lf/6sCPTnef7hrvGm2M1tRn&#10;aqOxuDUv1HpJqPXm+tXbm3ceXnnv+d3n6nbz4aOHz+7denhV2uD5zdrM2nhtaaS2NKxy1vnVCcuD&#10;t+rrW/X5FXW76avPdjXme+fnexYXeqemLvT1HOzpPCATpt4edbs5OTraIqJ1fKJjcqpHqFWQdX5x&#10;Wqi1sTDVUBHAwrTcmAxBzWvZZskUq6Y/PkwGqAiGHfc7DDXvqhDKUZTbrjRm3c9tsm+kd2Csv3uw&#10;S6j1XMe5U22nT188c6GnZWa9cenelRS1imu99eTO1ftXF7fnuyY6TnUeO9tx4nzXaQHXi30tkgeL&#10;aJ2ekwmT1r5miOnW6HgTc5O2cDeI8E6pe9T1UsxHHEP6udR4k2kms578FP1Lipsi+M1xm+VnFTsE&#10;UFFEAmGL/1M0n2ZvLILFfAhoqhgxHELCNb8H9xexgoXwNDw2YlHAAQsE44TGTNlfL1LVZMK2GaqF&#10;kGzCpGJaZn44YMbSd9IrAbeRYnKQXxI8p2gzolm31VUgWwAbI+CwCaRhZ7iURdmAlG4TKfDzAZAn&#10;CplGN1QJjMxwWi1scbjkuE7ne0lW/rcpIkjMqh17et72jFryOk4d+dYVW+OEpkAH4eqAALxw0egP&#10;07qQvjVUzKaij1JqQ02dyKqOR8eJZhIDYUfzFQJxKaABW8YwNLJjL7ccNKuAwBj45I81VkyZvXnd&#10;wsw7ahRHC2ipXkwyAhsknKKYCQV5horMtgZhmIpQ6EHBgCJjcR65JAeR9ukAooYt1z25PGA8tkCW&#10;cXo2krBwtErduKYKJb7uluxm0Wg9MvNzabwSkUbHSFmjIdSRJEvMY5PsCDotKQbGP5SaUzOIolkg&#10;S5Bv3glT50+JjWVB/G3oR4lr3LkaVOwAPdxptu7Q+IGOYacriF6M94JOg4F1Omsqf77k9q15PUhb&#10;t7AIgxlVDwhfRLtRHHHtnGSecNM/ZacEcFUWVROM19VcR3kEJi0G1CwHz40Yd/k2FLMr09SR4TSN&#10;/Zx4QuM3Jy9QfTLaYFflrOsgKwMhzVgVZFK87YKjjKrzaEXg49ke/SrqU78H1p1GkZVFk+ErRc6a&#10;zMGuFjMLsWhiVMBVO5u13/DqbLmmXtP5Jk1r41PVTAqjLPUmQI6GIhpfwTKdNCZCrUBWz974PmjM&#10;kx2OGArobhUSOTuPDL5uJVLP8TcLi0C8yX0UJlCnmdQYO6EtIYKpUvdL0GJPpqSokulItprsgInW&#10;YnVBAoIXbTFF+i/F0olwYiSGZQCl2sRFmFyy2SaJqa9L16ukOPOiExNlrqYqpBjIB2fmOuakKrl+&#10;qbOFU/VBZpewTRECDc8Wcutkwdy4obnF5a4E5vRCi7LM2zhGTUn0B9wmjYh0yMfQHCJAuGXnpEGp&#10;aKD6KSeScXZNh1sTmyQnXnIELlY/30VePo6nnFQYV5qZMyeV6nIR/qxrOD0HlOxLP7m40081alEI&#10;h2tVaavo1t7BPnkIx43p5LnTUgifaz0n1CrIignTobf2v3X4hKyY9gqyvrnfwHXvkbffOvTmq3te&#10;fmXfK2+e2NU12aa61mt31+69ewnUeuvDT41afyI3JnGtP/8w/Vrd+UZuTLERFmr95ae/+MXH4lo/&#10;+VRc6x2h1r4z73znT379D775m9976zvH+05PrtXXlOR/945Q682Ht7euyvBjRp1vhFr7J4aGpkfH&#10;Z6emFyRxFddqZya4bgAFHj14+RYPl1S6RpGe0ryEzaHQ9QTvJWwag1p5oMHxDd13Zw2mnmgCaMqt&#10;qTlLQyQitc3GL7FrCi4IcAURmKlyNyyYLcE6Vd9ARkpvu7QkQCGLJuBe8KRQqzCd/ru6vWVbXwhS&#10;vUe/oq4VlrFUd2qCFQ7WtCIiZFsxIVSeXRIStv1SEDJxvjnLNG5VXav/gz+wC3ONqr2pGWdjF+SS&#10;VPGusmsSsi1SYayYXO9a/IgNQY0VQ/VW/XmCb+FRhdko7U1igCre1K9G3Jw6VVOjrklI/W7hhfVf&#10;UcEVTPVvMxDxbdLYpbTXf1I6/IDgcbuSnhmO1x8F0LIo11gLNGj8RjPfWBkRKMRjDX4clK8+NLqK&#10;WC6xbASPlwTyhXy0KcR611StTsoODW4KXNok6ol7+zrTb6QKJnT6TQSs0KzmaFKD5P/8wLQJ/ydu&#10;IQWwpTOqJ4TJSX1+KmlBsGS/2AUijMkHAqT9IUGkzTxriIjKO9uAkw5DFgBrKNzVNr1kCjBGsmvY&#10;Kd5NcnMPAhS0YXP6AHlPBHyCydPbunCeJRYBXmohJVEHDWuFcGy189XN4zTShmEOOCeu9fvdbxax&#10;Cj+jVImlU3Gc4oBTbmfPquSTir9i8QLxHm3ES6jNCDtHUFKMjn5yj2F/ZBdOPWqBBCWR6RcDXJv7&#10;clN3xBX01pxkoVGBDg9Yq40YWSOiQYV6xJpUqHKPrOxJQxqkrinNNuAudDskAa9wR2ds3w5Vx5lv&#10;dNwM72pnJrn1zNdlwjRRl2ZmYmh8cGi0v2+oW6i1V+7BQ51DE73Dk729wy0dfafbek+eaNn71uG/&#10;+stX/uS3//if/8N/+Xf+6//hb/1X/+Bv/cPf/ce//8M/eu347vaRjumlyeVto9Yrt7au3dkS0frg&#10;yfXnHz18/vG7j5/fv/Xw2uU7W0s7jbmN6drquEyDpxcHGysmWgVZRbQurU00lobnFgdm5roWFvsX&#10;F/uWlwbGRk4ZtXYf6u091t93anDwrCpaR0bbxsY6x8a7VNG6oCqElRmKWuvCqyptXVpVMKdYv66f&#10;PlO3wFF7UoUdMvUxTE3XVv1qdYNGOB4QN60Vx6Wwpj5fHxxTFrZbPkxiWc+0nTnecuLkxdNdI90r&#10;l1euPrwh1HpP7sHPHlx7dHPn9k59dbp18PyFntPnOk+e7zwlhbC41uEp9Wh1Uavwah4JfQi4i2lN&#10;DHgwKTHw03/FGGwSaifSwoXPulm4MgOzIE/LMrecfHHy3ga29DOkkpCwKUp4F7/FZjNllk2sYryX&#10;0IG+O7n9ZyJlXmWOSWVQhPEkcYJ2jLqhTy3UhEqKs07YyKBWSqdelDsa5eKUQ8F2vIuLrCvRJFSV&#10;0QjSsmhxS5hoIlcnZCUYuxPmQ9Z5ohFNAB1ayR9CNxefqdaOS2RjtuRyWeE9Yb8S9OsErblVPE2A&#10;lWKEUBwlG+hF7W5489q+DESx0sHQlTYSRubpcWKYQe2Ge8bGcKV4kAKnkSgHn4DKCunkgJ7eKu6c&#10;bMhB8arZRa93XIJ4P2wDn6PwC3OmQsNGF5rsQABVLmLwc4nnaJpKUFtq6cPJAOqAkVafpu1nMV4O&#10;tZ7BzJQoFWKmPlx8mGg427UekX6YPSuplorCRXXMr1IW6yPRjiTTKeE6Xi/1me7ggnyUS+MBSUvS&#10;jFWONkQoBY2Y0LqVF/gzfYxKA88yqahvdFpHb8hRVRWz5G5cjWykF28qvI6Rf0dP60eJnpP7SPmf&#10;0S86W2wRgm9RNReXYB+tvaDRucCOmogLcBUDKTV1JSRGGGwnJw2C6UGjVmzMLBAAu67KH9jAdUly&#10;DKZcThxD+FJjHCSGJIEFy+2AOpFqKKhvT/s033RcT04+RXrgVJsHIQfVMAL2q0/SNkEqYqVm/Yvf&#10;4MIZ9FzO85ZIA8VQVakkDObWPvgtGUDqdVJFqWTWwdvuDu400olAjii0yeBYO5055mJpBPwp6k6l&#10;YsBPiNPsUco/ZpCJsIvhf8X+kfkqVZpa+b6Dg4LMVCfO4VvcfcBKltTy4Xic3Q8a3yLeACpSA5bv&#10;Vluxl1Kz4DlDDZi08ARCO15HXlAlnUcBZ1TlfJcDEqZK7B5LGReMqOJeqzxKOoxPzpUikVQsnRiN&#10;AGyXllBjZVExu6J3Ngi0tChzTg20WQTwEQZ78lRF7DnrCHeh4MjaRGNMIqBCpOUGkctHmgAXhjSS&#10;8Od7w6ky9Ul1VYZn3ET036h4nCar6pD9J+T0mw3MyB76SCJ7iRSZLFLAsz9WM81pNawZKore9d4h&#10;271A4mVFKzUIRp/d1Oz0dENhj+lW1bVGHkxd60XRrSJaT507JdL16Oljx84cP4JCeP+RvRIGi2WV&#10;Nhgb4Tdf3/vqy2+/JNS6+8SujokWuzHdXrkjrvXZ9afufHP/o88ey2npZz9/X5BVrVmlEBZqNWSl&#10;tFXOTCJaf26F8LOPP330wYf3Ht3d7j395re/9i+/+u3f+s7ub+5vPzyxUlu/sXVdnW8e373x4PbO&#10;jUszy7M9Y32ditDGBwcmh4emxyYa04qxdavSz5BGhMd4IIEG47kTughxoikuYAVFlyXXYEAbO2uu&#10;YOFyfOlT6S2RNsGGfmLOpCwYZkP04KA7jvGRHwgbCZKL7lLFhvn2sFwhxoQTV3cETcWmGi6lOU0a&#10;zYSbjT9RsVNyuWyKVOOz6+ltQGuqz1wrALV4Dsu9iTY0hq8ok2VKjP1Q1QjnK8GQwqv6Mg+Tm176&#10;oapZ2xZbIbzcdAxWI1rBVxW+Rj9cww044t7SCIcjS7GrXtc7cSdKpa812dJwm+kG3PuSmJaMG7Bm&#10;syI5jQ6MM0rjYFQgX5EcR0Kcs7UAujR3dT+fyKkNOBk+HJPhZuF1Q+r6YW9e2zc3EVokuF/KjTG+&#10;y9Ip2h84pGKTJnXVLqWhYSaZVUZBykbkouZiZ6G6cjWKYpIW+ZZwemE7sRo2jfylFDjlDUl1gOtS&#10;MWtT8ooi1hMdP7PHMkIlX/FriXlSiu+Lj27U7eFLm2JjJy0AjUneNAtckQqn7buPyv91j5+qQ0+h&#10;fDXbXKqaMDFEMfxqoXyDG5NxtCch9RsBmexcPmXbYvG9KbAplHXV4SZppODY1FdUf6s912pnjUxE&#10;bh7DiuzVh6cYlZbiUfIgw8MfPGYM4WSSoTRHhKcfdyPvtrnZF0K12PFh5ukkfZzci38pnr0uPIt5&#10;gKlgyjYSvnN3dFDCvbx0Zlc8lOR6Ua817yhhluCOglqdzqfnRGpW7Xvhj9KvrH2VV7BYR4WGih0F&#10;1SSaFbWojiwjkyND40OjUyPSxEohPDjWNzSuutbOgdGukan+4an+vtH2/rH2gYnOvrH23rGOnpH2&#10;zqHW420Hfrzn+7/59d/4e//v//b//Gt/5+/9+n//G9/8zdeO/Lh/snNlqyGu9dqdTfVoVVHrBx8/&#10;evbx4wdP71y6s7V2dXFpuzG3OV1bUUVr/8R8z8L6xMqWtcGbyiSujc8uDNQaXbVGx+JS/9Ji/0y9&#10;XfLg7i75MB0Wy9rbe2Jg8MzEZOfYWPv4ZM/4VN9UfWhxubaklJfySGp4o6JW5a80R8Qtm5cWWaeh&#10;E1iNNNrGVOlwQ6mVAmWjVsUx0t0JNqilak2uVPVxAfi+4V75MAmynmw9JdR6uuPcyMzIxvVNIdWb&#10;T+7ceu/e7af3rj66vnFzY2x+pLX/TGvPWYjWE6fbjrX1Xhic6BPXKh8mEa3CTkatMORJLiS+RL8N&#10;wUWtplAWXIQvGXf9UKClGAkgavyTC92s73IqJKWPdPQBy3khN+Ff5hXY0gEfcX+MGZ2crjLWRZce&#10;zirxkFwZdTuE3Cg5nURRSAe1X1VFqtBWIEmTn/rkYJ702EhkE/rO1KhXnxZjibazLgg97cYUyARi&#10;977kYlFqgH3wMZgpjq/uLgPx8sJlimwdhxFnV1TB7hCD8DjI0BxmhGdKDMECJUMfdV8JXlStVPkA&#10;AP/0SURBVOP5ARluLgXzHi4TJAkiQ1+XkvuLeNi/SqQbAJm1TyrECDllfv4oMYcKW/VmmtkwA/GI&#10;glPVeuQ9uBPx/sguINZM2zpiLiG1xypGVsEtMC2l8N5RXZy3wNK5mslZJMp3ZSbdWfQI7q1mS4JC&#10;UyVppUgVtDk0M2ngCsBM8V7KJ5sybbKLIRi3XbTpq8YVNIYp08Cvg/fwSSr2PErJ+Rw1IB6rik4M&#10;10oFuGdLAGTQZlYBeRPMnKLpxX+Iaek/CR9eBge1ttcFLkfM1crrOJ/mG59/FYCd1ANXPI4yJgMR&#10;oBb/pCyTKl1i1bE/sJjA44OFVCcY1YhUhDbRtl9xaxzwKolFroIxpPXSAqi2QXbyVE/kOax5nsJj&#10;g2cjWCcCimVuZQxuhO8VR2fgqsqdHApkI9kcr3dQd9KyWT7AhqJ/NgIv09iaLLrQWZ3UJFdLgtvd&#10;Tf057BKONPQGWwdD+pGIUc7FpeNeyEw5hEJu2WqwSkkLJlhF+uFZihQi08yoNVwiLHcqEvNiLmVg&#10;jxNb8HKkwCK4MNCKfMk9n2ELvWfixqStLM7kdnZwo2a3gTVoTNfcqmcMZ1RqNVnLJfUQhKY/jzaE&#10;VJf6nFs4YCYfHwEkGxWuJplY+soA/gsMtpuU20F5GcKDkWnydke0xnOznXZpETZIIszShpQnKIap&#10;1m92af0sgQQtZAh46FIxnyo2w0V/hWsxmrW1RfZcrfqCMLNRJ6C1WINTzgfmfKPwqrKfkXJ4hBMs&#10;JWzLVfjSGFolx2pyLlKvJ/EHME6/3Ch34ghT7Lv5lhxMIf3Y3JKn8FmgCDDq1srSXUYYWFg3t4/m&#10;TS0FL7Q393xIk3PPBIloGvIymhieVJuAka7+HkTCXe3uf9Pe0m43JtW1im4VZLV18NF9+nn4pHTC&#10;eyvUumv3vtdfeeul1/a+8sreV9449nrHeMvalca1u6t3H+88BrV+8IndmMS1/tSdbz5U8xvZCEsk&#10;bA/himuVh7A731gh/OijD+8/vnep59SbX//Df/Hvv/6vvvvmN99p2Tu2PLV2bfPag5tCrTcf3rl6&#10;+9rc2kL3WL9Qa4+cRyaGhqfHJaPI5Ld/MnrPFCRGWErpRIWYAhrxc6Uk0GuExVLEvXb5qtQHZt0L&#10;leUmroS4lgcLneL/sqTnLnB1faVKNW03E2AiWJsixCCXlBAGfaQGMw/fSrY33K/VslZglyGD4oc1&#10;vRJcGRgY/jIFnshmNU+gOTFYilET4JZ2tcbA9KBZ0oDoHDVnsExyQah/q7/6Clg5uE6VOgYqYpDd&#10;IFSOOOYhDcwiRNZz956hT6kk0bYFXllKvxyVvOrNoUyj48Wa2DZTGFVxrP4Q8wYecap4Bb2EndLA&#10;Bnip9aAaGyWx1hrG2SYY0yuinGoxZTZrHIo4pGjGIjg+fK8b6QpLUE+b0tlmTWyehIwNIUlZM71t&#10;KhUuW4bduhD6mlYNUQ7WL+WdqW5NoWzoSgyf3B24WbTpSw7hySX3twBZPcOsCxfx6C3J2RH2MmcN&#10;SwbUbmkvyE8mk8FbiHv/LF1tvD9GjoIdtuMwsyXUtXJelqlkFkZGSx1ds2DV07GJ3t2KFjDPOXpI&#10;PXFfdIiK9TGjTSYGItR0aEyecuRJOkaGFPdtfa++tPgtKRMD422on3caGDerzznsqmtrwHZuq8Dj&#10;UndeCmhxnwp8Tc4pJ0jRWilnctxWFellIw7q0J+k44jvu9ah+fUIF01rEBdGvkhJlVVhTUSakD1p&#10;bKcDaXSWLGa5xZLst+uGbsyJGvlvoTIIQ60J9G0eMgoVaGJHx8r+ajMn7uvg1vOCuzpygxkVr84s&#10;1IVaUz+WtjfyDZZORnhV1CJ41Q1v5MMEZO0Uy6pH31hn79jFoekeHrIB6O6f6BmuDYzPjgxO9bUO&#10;tO49d+Dbu7//Bz/6zv/nj37j//m//Hdf/eHvnu89Ors2eenm2p1HV997/77atL77/N6tR9c2rq8s&#10;X5pb3mlIIVxbHpla7K8tDQm1quHNyqZa6UzOLw/PzPVO1dtm5zoXFrrm57pHRbT2HelWUWufTZj6&#10;+k6OjbdNTHWNjXcKtU7WhqZnxM1OiWVVm9a1TQVGIpYX1rdUMeU2mKtblkkHuwqgCrXiumSRMFpE&#10;Jf71oggBEXGzUkoLw6u410WtMhAe6VNdq4DrsXPHTrScPNVxZnJhcvv2jiDrnWf3pRC+9d6dKw+u&#10;rV5dGa73tfaaaD3XcfJU27Gz7adkxaS2N0KtjWUllV2giODW1T7MEOx8CoIlsE4ERt0UobBtM92f&#10;BjFkLm5y/JCQDrvhUqwFtYdtutgH30YR5wqfyFaLuiyBuCMVP0FJLokdzTDwI/VEgnMLaDEwU6jH&#10;zuaEoMKICPizG5QaLSB3kKq7PoDc8o0AgMCM0r2jAu1FKaBvoVKxRKIhUhKvEPGHtTPRpKg9YCnh&#10;rDnk4sjiFQrVhrCfMK6pEBbgcdBsYsdaRAy0S+NTxOG4NJW2gbFV87ajmNtlEVVPF70etpBUPRrF&#10;ytuGZVuKaSnQjVwNf9qY0MQSNl1M7JJqgBrUimDYJKrxmC+0aeH6vFaoO/pqToYlyFK1Yhy0n543&#10;cbgh6WDaJ7RGhj1NLJIy0H5iehM9sI7EmLwgcyM3HWTqV0NNB8v5cyg/zszMfAvJEzlMOlJm+8rf&#10;Jm72VQae6WJ9CcghB7V6HHukiCeZoibf6HGKmbDqew1fEUE40RCxK5Yq7usTcEJSpoDJTKSUbRu1&#10;6iuYzFQdJ19TGqIExJazcw0kyR1JeSOTjnSZotbM5wrtO94Nag3e83UHcAY8qABVj2APq1rA58GW&#10;SdDEjycxeiFmq15EANdVUKtdnbVqkjsQavXnaACt9l/furqzfXUnQbnyCzme9EkqkDiuub4QDAIe&#10;yAg3wsAXSJNTiGg5SWEjAaecfK9nEJKt5lqTjdLdMC0G9SQ13qlti3g1otncJblZ65Qt7s08CaYq&#10;Ql8j2OQmeHhwvOEg8QiIipQUKXjF3lcHj28TFKt3CQtr87fayeOg1vSr42bKgTUVqiH9Mo2zQMAt&#10;RjXKS6I+KEnzxE5aWY4WYpb5paYgsdiMaDm7IgFAUSBrrJLU0CtaubncAVplEbHbsy95PeqQ9F2F&#10;dS/yBP5cR4VdcJM2II4K+xJjTgPXAuQqLXTuFL6CAEUdgLPhJcPu0DSOoYaFFTvdZNGzYUJmliKm&#10;7MP6r3v24Lrk2e6mQaHcvTPn3pHUOTkO0dRWm2dphwsloRA5Gwl9CNjkApLE8WZSEQCeYNTPMybm&#10;UaDxfTpBp9WOwZhHcFQG058fUzT9ua8vRgB2BiGjUd1HrKbRK2ye1un4HAW05oxaRbQKtXYP9his&#10;drS2drSev3hBLKvw6tmWsyfPnTp47KBZ1qP7pA12g9a9b4hl3bX39Tf2vLZ77+uvvfPqmwfd+ebN&#10;E7s7J1rXLs9evbMi1Pro6bWnH8pD+P7Hn7376efv/fSL54Kmbn4jQ6Zf/eSXv/pcVkzyZEIh/NkX&#10;X3z405++/+lnT4RaH97b7jn79tf/6F/8u6//5jdf++N9rfuGFyeWr6xdvX/95qM7tx7aRnh5a7V3&#10;fKBzuEeoVXTr6MyEEHvsvjRP4r8TCaeFkF/uG1KV14nUaao4dZUL5iIC/3JHXDPwRclVQmJrg3kE&#10;+EgnHCMo/USOFP9tA9dSmQjYYSabpYuvTUivPMfKxyWlKREtEl0ziArgTBTTAFUBf6n09I7klrBx&#10;8DUuRUVsdFr8hLFfaiwbuKIT1vfqY6XN9PO0z9Gv7MYEP2uYuqJ8m3CLAAkmTBEGG7oIZFsePD8+&#10;Wx+fnbGRLxymwOGUoJ39kMAz6JiL4hcPpIJzqI8tpK4/ymhH/xUuT9+dwGO9R7unYX3pfKMRWU2Z&#10;q2FqZSTFWKgGTqhDAMNNhMIy5w3NDj/lCWA7h6RHALOG28WcFV4qsmGcisJqCqnm00pjWCjftP2t&#10;iFNnRMp/hVpLrxpt95LaCvjRTCz0Oryu7Yux84XRjdOS7a1jIuIUncJKnztWYOZadQ9z0xrArafU&#10;izpp+hZUUC1pGN+KRPfJLNRFFNyVCxQHxypB2+R7OVmPP1cnyNbH0xQDJMWSclOUyU1g72lqrps2&#10;qskpQrSmfCJ3TW98yd0WeTBJASC3FQ5RO2th2Lm7onw5HmPpDH6QavB5PiqZ1LgpRPngAbHq0s+z&#10;+SaLXJhbb3ml6C6Hl9Syd0Nrd72YDT5t0gjsZ6OvgqqUkXAzQ6tJLKVdOLJep4dTlsZ9tKG0HzlC&#10;O+AnlRv0G47FohccUH3vR2GlO33CAr8T1XERiaEQsxwRk0yTD6FYXQplj9xwiVLJWiEs8yEZEanu&#10;bqE+WRdkHR6vjY1ODvVaGNzd2Xexe+Bi/2jn4FjHxMygHkNTPaP1vsm5ocm5kfri+Pjs8FCtf2i6&#10;f7imTXNY9OPwzEjf1GDXeO+PD736m1////7D3/67v/Odf/LK4e8O1C7KQ/jd5w/e++Dx3XdvXrE2&#10;eG5ha0ZcqzDt+MLA1OLA3OrY6nZ9fWdWCuGl9cnF1dH6vNrYtM8t9MzPd0xPtQz0H+3pOdzZeWBg&#10;wNrgoaFz4xPtsg6emOqZnLZ7sBrezKqudam2LAm8y1llqiRkrnGT3ZRCHzsDi02lhT0+TLYO1jhY&#10;MmpXKs12xxzKv06PTRcA3z/aPzDa3zvco+rW1q7W4+ePn2g9eaLzbG21rqJWuQffefZAP2++e/vy&#10;3csLW42Bya4LXcKrR8+JaL14/Fz7qYu9Lb2j3ROz45IjyoFJkNV3F4Brs81gYqDEc8InvkDEVagN&#10;fbkDJxKa8wRBF7opon/H1kQANilJ2J3sPsV7QZheQcEYCXrQXpqYihunZmkOLF+Ub3TgqOYuyy7n&#10;ZlvTH1rwH0EBAatVGFZUYpCjF/XhhN0Qd6wXgipEpOiHc2wlmCaYI2b1WYQwgTFrOvqWGDoEVw4+&#10;R0jm3isluugmrHJAUwW+ZHnMtaKKdzVa4BD0pilN+o6YpXS0JxmwxA6VIZPXu85MLSXxqvH3MtTI&#10;L6k5B8YEr6YGjARWkfClgtFkb5EalnrOlOZaNEGixPaqbg4cYbAXo0vTbWdtmM1heznb7BoLJTAJ&#10;TTurUlgdANZuZq3B0oiB0QHCB5ayt2QN/CuY2CqOL5LsIKgQtilmpkI+l8kzjVDbTSb9ToJL3z4q&#10;g3e9GOiuvyWCdO+TkMNB7EmrocJNaIuA2euOXjJyftJYUe+awuOMjGtZBbNThJy/qmZOTjNHZSAH&#10;0ZrK6iRrnDUwCHQRbE7WZ+2lYeVChXLtfhQNbdAv0CKMbjGDJQkS7g6DLkS2/nwEBZeuXd66cil0&#10;+nr5dtE+LgPOnA9K0Rs0JgXOJX3DEQqySvrrCa9uWzS8MU1aldeqqFWvbF29ZHmwM0EmY7Mky94e&#10;+rfSIbOuPUvNp7kOvIjny6zgvzpazWdoLuPPINVic617gQfBazn0+5LSrPRsq4weSLTRpLeCVfkE&#10;54gVvURYGIibTSaMdNY+2L5o0QPwAJ++e+Z0GN6SeHJyhD8EpePbxLaAcaDbvYCgHMAUljWGw+xv&#10;XwKunpBQbTDe3HkDNXU1qdZRnsiUrMKAyCtSYMU897SJYy1oM8jct2AmNoUkbG7JCWYeRn5s0B6d&#10;fG79KXryhPf3srW+kKNnfJJEwCAHb3ma4iK4KxrLKuLyZu5sCBJfa63N8XpiOB/hLp0OLXQMSYI7&#10;isDBBC0eHk4MY8qXmptViUnAkIGXZD/NsQci4h6cWefl/CJPRHm53kC+LGpBo8cSKSXxl3FLo6xI&#10;oAu4LVUMxI05NjcWRqHKtKHTUtRnvrjsQtEtZ025ns47nk8/u3HFGYJao1Zjt4y2XNfaamE85LJt&#10;6l4v1Krb/dD4sJrf9Az0dPd3u7S1o+3MhTOiWwVfhVoPnzi897B63rwj32A93njntTf3vSHUqp+7&#10;973xxt7XJBJ+bf+rbxx7o3uqY/1KQ6j1zuPth0+vPHn/5vOP73382eNPfwpqNdH68c/p1yqR8N/8&#10;R4uE9fjFLz+VQvinqWt9fvv+3c2u829/71u/+cff/Tdff/Wr75zfMzA3sqCKpPs3xLXeeXzv+r2b&#10;amGlutaukd7ukd7e0XgymW7l9uqFEBYqsNCaSgBCKrchdTzPqdHzCOO8o6VhJx0wgpeA3kAFuy9i&#10;qglS7l4+XDNEt1HaZVkXUPr3ulmJ3hlKKVrOfGMo1lCb2OIEM/t7g79CeepPChdIhaZAkOS6AX32&#10;ZBIWFa1YWeoaITvgpwQVZhWEqOm9UpvXHPZzFLvao0yaNtvATs3Zyegr8eAV4DT8U2VmBSP1Barh&#10;FHCF812VSFi0qnyVbPxr5YP+RIWsFIsWG6cXst5m05609AF2Ukrr2lebMNHs1ENjYrZi8IycwZ/W&#10;oJrGNFKXTCLkbVNIjHa39L+xlLcqZxW411mIiY6wWcc/rxOmblZHPuXqJs+DpA1CMBYZt/GbGu8a&#10;MsUqKYdqnypjY+uEXVvLi8LYqWOEhyzphwieY+g8v7qmQyqiXFj1Js0YJKlJSf10NAAGaVC19Cg3&#10;tPMWrJatAq4QjAaQKJZdieovwg67onwpaaBfcPapkltFSuQOwr6Fl4Y09F+lgBtwXunLsTuCZw4H&#10;GyK3KOmDYF+InH0z0ICwE6FeBmM7xxOPYnBj9ri8gtrHnx9UXDHAqL4rSBzZvcBwsgAFo5I3JdHr&#10;desBf6EZThY29zNrgLOfVhm+IrGDhSZxWN35vOB1Izc5HPsoDZryo9alkKEsYSv3RSi1lHBg0Jqo&#10;yyiFR7nnVTZUtmcgr5wkJVnbUG2O4dh2zQemg3yhwhyqRpBMzRup60CaBCt2x1nXFykOlvvorMNH&#10;f6/rWsGxjTlTi9MT9bGxacmDB4YRBoto7eht6x3qGFLJ6FS32tvU5tW7pb+2MNJYmZxfrc2t1maW&#10;JmuLk0KtA2Ji60NjsyOT82p7Mzm9ODU6O9w5cvHAuV3ffPl3/sVX/2+//b1/uO/8y42N2rV7Vy7f&#10;3lneWaivqZx1cnp5Yni2f3i2W0Srut1IHizIuryhrtn988tDQq31RpdQa612fmToeG/Pod6eI0Kt&#10;PT1HBofOpk3r1HTvVK1/YqpvsiYP4dGZuQlxrWubYrQESMy4bmzjRIVncgyTrQ02v+qKVo2DR8/5&#10;VwomEVmpsndgVIMwODQxNDA20DfS1z3Y3dnf2drdeqHrwpn2M20jnQs7S1cfXLv79P49uNYbj2/t&#10;3NmZ25jpGm45dsENb9Sm9Zwe7ac6+9r6R3uVEZADU4hW14i6/mQmgT66Ml9N9/+gkFXHCVFWurwo&#10;jk/o5uDAQNRG0FFnNQnY8jw0Y7GFLF6ROC3ZqxyNfSoV48STaF6lp4adCkQi1Ut0EoQQCWVhFTy9&#10;aYaB4D/FSCGpojCEKDDoja9GAGoqu6wyoOkOwVZpcFoC31KK6UUhjlFjoujWifPSRMS4uoTjNnwO&#10;tevIz0FMGhgipQuPgdFIyQqZYIweFSCkXIAG1p5kEJjmtOEz0ynEyw33xaj+YsWk3yow2ry0g+0H&#10;ASssbvBSJKl6Dzr/Gc0cHT8xrrlBHD6znF2WmU6V8RC2LVM8vSGX0oAn2IwaRZMAmioSk8coGDsi&#10;l7mW0gDrhMtHEZk5fiVZ5hPPWBH9e8fwoSKRTe4AbiRkUZORLgF9QvA8pMhQksWmrMj5UEGTp2CQ&#10;iReJj6vPNH5Aeai/BcLZxygDWKG+F+mVAM5S/kDJohNwjJXPUQfgNhWpBDYpnSpf/HUKQ1vlQXzk&#10;5AE9wcKUOp0hizUXshLQW2HLrHB2JlO9uGoL7EEi+Q1kG9HLUItY8fYlxUNFaOH3dBhAejtUX7p2&#10;ZfvqJRX1uIYFNY3jZr0RQBvY5hJQOEnI5wC5JF+MNrcuy3sZYpbS1nDgOpEQsHCtPou0UzJYtZC4&#10;lOCGyvYkhy3Xn2RRVM5MnurKBdCnFMaJo5L9r/R4OQwMVEpFIuJ2wAl6fptCX5ZrqDeTOD6AQxA+&#10;lJLpTAbfo03ElQAXixfuqs0skopU+d6kfsoxV2izulXJUCA5OzTeSeZmu7CeSErj1MbbedgHn7tb&#10;lWGJ9gGWryp5Bd5Q2Im3LZxqki8UTKZRXPWozbmDerQV2n9Uwc4kFzaONQZsYXFYJeWN+xSbZ5Qv&#10;/i3VQ77/snUXX65kFbN1g5ZLhVHWKeCzZJGIeZw4k2V0YbyJ/pPTTxxI8JYvLRSuByFXkwcXK9l/&#10;c9H5FiP2UCO0XNZDv7KDrg1WgtWTGSzWAEW2w80leJJJko6smIc55eTFgudc2XjRAJrbiFMXE4O5&#10;wfQoh4GMhU9w1q9J7KeOlz0qdK7TYanLdRUrRD2MqzefjL/eFmTL3aqUnHCtaX9V7YeWW7v6SWl6&#10;ORo4bMOJvRAGcjeYmZeTcF2cgZvfyEZ4oLerv0tFrS3trSJa1bJVXKvkwcdOH9t/ZN/eQ+/sP7Jn&#10;n7rd7Nv99n5rg6UT3rXntZfffOm1Pa++fuD1N47v6p7uXLvcuHJ7+dbDjYfvXXnvg1vvf/LAqDVc&#10;6y8+lDw4nW9AreJag1o/+fnPPw5qff/9Ow/u7/S07v3ON379T777m99+7Y9fP7WrtzG0cHn5yr3r&#10;Nx7evv343o37t9cvrY/URgxZxwbU/GZI1V2NaQhPOhuxDCMe1LRJfOsYuzzxfTM1dKBWizehf3B+&#10;wYs04xxDGZhwFPJVTbu+SHpgf5HulcwQPQlSYAOR2i2eOCXnEqAU+BZoUJGRxpkYQ2y5DyUVmilk&#10;rUhXXVxtjArmLNTNw8CQssSURoZQdR9X0Km74KyqSZKVniqLjVQ4jVv1CkreUtrqfq022qX2V01y&#10;BPZColrxK3xMsavQqbFfo251MuANlyMDXVyC06C1oFYhPfq4WtYPyMYtSQONFFlXQgJj/0oWRBvr&#10;wop5T84qWl9bHlO8m+rbMJ9BbhkaSGcToRCn/ivbBUG60jsoYmZlFOK/LF9Ut/axVjnaaE8CJQCK&#10;ORPY1ZkDw0jgKGRvcX6CcrT2mGPLCCJOdvMbIz1S164RNQwzhDNRHmPeFC6nRBOOMT1gS226ey5V&#10;LgIhGFPgqgm3sS19ZKS2FpSTcvMUiaWYv7HIzU1dmrsuMx6NAUZ2bsqETRSkKOSk+0HJANkKbf2V&#10;CHPrwPmWgFv2LD8CL038Vqg1NeLhQuN3kuXkFA4SaEUAAd6xufKneQQ8CGFoSzmrUxIuYAa3FwPn&#10;HJ4bfxVPCOuWCzlgjsJpYNtvxlKYElmygx6oAGM2dI9qknmOsIu1km9OUV0mVrPYhsg14aDrFZet&#10;E8bhw4FvHES1P0a3qQUPG+ObpfflRKLcwqs7XwJNPrNKKyYSzc2Vu2OMK5zoLQIwUEe6IFAgpF3e&#10;JB6xqcNTKvG07HVqOmApNhQHz8vf0lGpYuKVuZn5miCrCjiFWidnxofGRC32DY719o909wy2dw20&#10;9g5dmJ7tn12UmVD/VGNAqHV+bXp+VY/6/Fq9tiQ0Ntgz3t0/2Ts+N6b/zijhs9GYl4Hw5lxjrd4z&#10;0Xqo5fVvvPqbv/Wd//H3fvAv3jr72vBM3/jCyNTS+PTy+MT88Mhsv9q0NlbHljanVramV7dqi2uj&#10;tbmu+nz3dKOjIevgpb7xiTP9fXJgOtzbK7r1aH//CfVoHZU8eLJrut43XR+crg8Lsso3WESr7Jfk&#10;qyRtsJyWVNG6saNVoAy9NAiWAZtrNW21hBxRUbJFmBpSyS8VPgo0apylDVZxrx9q0zra3z/S3yPt&#10;UG/HqZZT5zvPX+i+MDw7uk5Rq1CrHref3Ln26Prmzc3a8nhL76mj5/efuXistetMe6+cq9oG5PIw&#10;PjA1OyFJttTIulLxzBBwzWXVFUwuwyYuFPWZJKnK/LADbc4WTfhMp1LZFZpCUWakVnoOBeqwJvxS&#10;OCXPIqitzChmWtENBmSGla2kvPG5cZ6lGEsWOtFTOkkcoopSahWXl2gyiW4dHzcxdgJxvFsdPjq8&#10;g+goIq7oiuHBjNNcQwUdVyTBJRCvIk6XRSV8D3yNHDrwNUspfrk58mrVmM3TQiihjPXw1JbbzaiR&#10;fHz0F1VpXFMxCB+C4M1RF6p7DR19NeLemXIvpSN9KcH8us3n0liMRw2tga7dVqCIcZqxEa6MiNJ6&#10;B6bRZCOeTNLB0rrZ2Ss4UtjLcDuV4DObhhnaioAybSv2OKEqabKyWRmuU/OZYakUqj7yCAJDzwL5&#10;jCic8MrEoBKvVBHD3CL/yyebFRGYT7DI+XpGZYI5C2AVqBEa8L7YKYWwTTUp3UrdLDekU0JV88kw&#10;vaiCM2gZEF+mVNVa38jeGLobtGDEYnivfIQxT1QqybagF1BmivDaJGFYX7qkZIY09QhmlYFtEesm&#10;IA4SzlJCfIiKeLN8KbylyNbSXtU0IDRRcGAFTbO9J1iH62ZpEG3b1jjuSkj0/V3kBeS9ZCztA07D&#10;IXBCjKZSqWtAW+zWgJEFjtrhLGs/eQEK4ws0ggmki6zrZo1INy/vuL0NhCHAJkvYIxC/saDlkndI&#10;fioTqQwjkNUMTKFYIwpL7Fs0Ysg7S/ll1YuLi2LfoGxQ7Cey/7WCXdtvenFlhvtEmF2WnFRy6Lim&#10;BZIF9fm8vL5gYoG+keLnDs5N05YZZfYCh/CPpaLV8rRIam0564y5k8XaFpRD3Axqza7lzwEU5Q4e&#10;V1INV8yiMkkqTwo/zzszP9kMq/nGIjWTTMscAJt3v9RcyFskWzERV8XHEl/pnShB4MHIEuaQAkQJ&#10;Y4piXP8lTVm0PEkzlUAImIcqRFxT6YMAVc4CxyEvRU+kQeMkUkTXPlk43uy3Ta4+yYKURyVR5QwO&#10;JEEO74W1DzaloU8TYuk9LqGMVLgETgZduFoiwVPMos0QK++MfCZGzrc5kgSQhf/n9H0Y+kyyw9ZL&#10;q35VPy0v1zmiTPEHas+nHY4at45Pj8uNqW+oT6i1o6dD/VqFWlvBrpIKi3c9ePzgQbVsPb5fbW/e&#10;PvjWG++8/Ob+198+8Kbo1tfeee2tA7vfOLjrndN7emtdG1fn5SF8+9HWg/euPPtI/VrlxvToM7jW&#10;n/38g6DWX0K3CrUGuMZD+GdffPDJZ+8+f//2g7tbveff+dof/tM//Ma/+M5rf/LGqV0d9b7GpaVL&#10;965dTWnrg1vb17brC7WBiQEphOXGNDE7pUGjrfqsyCeTMZZkmkgLgxUWhxu387MW/wunoHmkGznV&#10;f9UjEFfvVz6ubNFVfX7S0yAF7cv2oDV4EQGmlaIlqToIV7Z7W0BmVaBNdgYTchEAYwXclAqj9AxX&#10;V5BR6jGL8RDWwfxVvIpSzml+1YriysrXnCq0atBfqFd416zWohYWZNXzfNdXmpBMAC8tWFWnKt1v&#10;8GQIVQuXl9WUdtYdXwLwwKImZilnjfURVKrxLTDYPXJc6YvEN41V0wDWgBOgiDA4BceliSs1uOBp&#10;H7f3Fx2iPiFPIipWm9pg+nTcqVCxewrp9VLLurw0MdeoWzYtrWHpGRsoHiky18ZK4zQpyueHYjVs&#10;hmjl8gghW5xMnxvTnmBOQ9AKVFv7GgBWPISQ1+J/QEHFpoC9/1xJsqlGnf1LuF1rUiprS20BgfKf&#10;sW+TZ9uWdn/V22yJayXngVLXSRd/GgrqCAY84UI/agtIXWvAZNQp7KRGp56U/MTIQd17PVkrjyWH&#10;MsBUz3sS7S7KDfOZ2Z9UXxGyp3y0EKoE0M6ulYSQvrfJr7LxlZrywkivWEKgD0wXIuPwyEiSNAJg&#10;I3uAfHassBkkHyq1IlQ9CPg9pCgrTWiRVejiOmnq3G3uWA7FUKHk3uDClWbXNXZPFmcloksBQCFk&#10;IKyIjWICob3S8QeeK5EKO3yMPOZLJg0lIEsWMy4yVao48EZ/ZeCavh1pQ4/CTag4ud4StcDICaFR&#10;xmk6URWtYpywdFI4KHOaRl0eTPO12tzU+PTo6NTQ8MSAUFbfcJceIlp7By8Oj7c3Fobr84Nj9a7a&#10;3ODM0uiSlA3r9cX1mYX12frytJjVscaoHnreWK031mfU8EaP+c2GFLPLO/MbV5eWtmdahk783p/9&#10;83/yb/6bH+397pmuIx0jLQPTPaOzAxNzg/WlUbkHL29Or2yML64NN5YGhFqnG+36ObfQO9voGhTR&#10;2ntoaPCUtME9Pcd61aZV7sETHbWa+uKoR+vo9MyIWNa5xdqcGm9pKolUqYp4VdC7ubO+fXkrflR2&#10;CaYpq163dbCgvvpwucgQzxiUe+LNRLeiGpIb/oCAa+9Qb/dAtyDrufaz7f0Xp5anN9Q87eGNO+/d&#10;vfv03u0nt68+uLJ+bWVkpu98x7GzbUfOXzx+oeNUW/f5roGLGtWRySGlBhR8W6ddjEOoPywScQfZ&#10;nhipUuY5EbbFmSlXrtBFqdkLzU6+2eWCCiai9CMWLyVJLlcrIaYDo/AM4PNwcf5wRG5eAvy20PUB&#10;tA5KEkNvyWMv+VRS3fhS8miqBLX8tUboTxjpLJPTASVqQ+diiFCjWCMjFo4iOmTYIXk7Q0Qjv8zI&#10;oDOk3I4mW0aYBCsOxFNAiAjKmaCEhhErBhXoOQpAI8nU0QWkORqzTi8GV45dIgdtZrJY4xxk8S8J&#10;DHAkBGpdFg21ddm9SZvUjQNEAzZ/tesPra1ywOcuyvF5jvLWnk/2gjIExbY6nkzuAiK4BcT18Ujg&#10;YpcmWyVbJByaVGEn6lDOtCCfYD+iVQsHAgJhEgrJmb0icW2GhWvkYSyBHbFguMHwxtpM+C8Wr0w/&#10;dsJoa6ud7UvKz2CPvCfNV/SlgAd7U4eVlc9Nai74bWAth80+6dQeIkAdqmXVOFRZ4FoJ45VlSBtS&#10;D4UNQlOx7GuRSatpU1YQBxy8Ws7CPVEMt7IW9DbzS6jiMS+lryNW3oA6V34a/MBfBSVWHYxcNOgP&#10;AX44auf9Udvy/ihCaQBTYLwJCtRGXgtBraiXPSyphIwZGxymS3L0pWa0EDk7EQP5CUupcy/2sxoE&#10;LME9J8u9AICdStoqmZJ1HWo3YMYHo5gykwHDJx956NMIerNOg1qVmgkg14cgePYh6WEhtGrLt72+&#10;XL9jOWipSHL22WyJk/Kcsm+pggrcj4pKNjUCmUtB4wFXycSRYPXq5nqZZE4akfudlQ6kdPEzsyot&#10;I1AhN7igZL3ZWGwERcrels7MB0hCl7NaEwFsJiIyK4sBUkxT6cMX1BqqkItYaiwTGnnO+2D81bmy&#10;oXDJCaIhZ79K1iyZLPbDkulOIoPRVhDrDq4RlzGvDNQVcZGMaCpWSphBqapz4s56MIZedIWUziWu&#10;chAsVS6fjydVVzqddOIlXnIbGMCh7xceDRhjk70qqsd0h5R9EVlAb8bsw1tQ0ijGtBEBRSQcmYYt&#10;2YxaA1qSsklIFlPMKLRThobzZfZq3UHgA+kom/FhVykYNcNOmg+DvXRCKsSDy+y5I2g2kuKJJAcR&#10;eL6OIArnPKQcZl9dLUWVjUL3+dnh8WHd5YVae/q7O7rbhVpFtLa0XdATQVY9Dh0/ILx64Mg+eQir&#10;tHXXnteFVN/cv1vA9Y29b+ze/8br+9/Ye3Z/x4Q638w2Uevzj+5+8InqWh8Ltf7EqFVcqxTCBq4q&#10;Zw1q/Ruh1r9GIfyz559+9q641sd3d0bbDv35t/71n3znX/3pa1979eTrLdM99UuL23ev3nh0586T&#10;+2p+s3N9Z3Zppm+sr3u0b3h6VL3ZNKQTs9NT0goUD1f73ZTUTNWYKi0eZbVTuclYGwwDlNDXLTZC&#10;kDblhxnkkmtIqaATH86z1E3tGqwWSgnWComvUWvARR5BrfbugT8D+BSLHzqwBAoZiOUBf2mkhn+S&#10;8ZRwWSyaVJ7qelc0w369el5ck6iAlQQ1Jax6TM8LOQbrYs4kDrLiY78SzGksJxgtaLpgyDremJE2&#10;GLxqyIrDsLBfzI38M2JlQ8RyrEGk7iobWBjLZiyRaHuD+RAU6+KU9Lpzai3lYtG82VZMAHGV27pZ&#10;DkW3Teeo8JzNytjmhxesi9tTRke/mmxIDCy1hr7Lx2PcDzcbVhZLK93ttMw8fPHpopONDyxC2TCK&#10;VSudtZkFb44yvw2gzR/GS4kyaGMwjXW0tci+7X0CdHRFaxOqxdsaRbhdp5NNoepSb1a05M0X9ylX&#10;SBpJlsLXIkVOiSxcqEF1No5MWe/aqI6btk9GwlCsFgR6P9Lls/uRc2Oeu87MoUMIu+iHlULU30ql&#10;nHnJfEXMjIVymGEwc+zyYgTnr8hhaEmU5tEg9jDMgFL/1BB56Gi3E1SfVjoopZM4iP2A83nccuTI&#10;5a8mjeRzDyD34KBgIa1upjfSIHUDS4mLdsaU9UeOkoBAT2IHovPNzYzN2kuaVwqCjZaYsLsUSulz&#10;JmcnFSgntkjpUckEc6PSXTmBrx9VaUpCQOJLCBDLg+HW6HAY7Bp6Id45RS8KYIguLphH3OPyhgmK&#10;BYfpNh8y1yph8Hxtsj7eUFHrzLgkrCOTg9IGD4722oQJrrV/+GJtdmBucUSodXZxeH51cnmzvraj&#10;DpCzy5uNlW3J++uNtRnh1fpyTU9WthaWtxdWLi2u7CwKry5tz61dWbp8e/vG/SsbV5fbB09///Wv&#10;fvNH//YH73z3m6/80Y8O/OBC/5mRmf6ZpbH5tfGVzfGltYHGUndY1vpcZ2Oxb3a+d3zyQl//8a6u&#10;Q4NDZwYGzvb1nenpPdk/oKLWrula/0xDeHV8qj5Sb4zPzk8JuC6umENWCatguVCisIFQ66WrO2K3&#10;6HDjbjfCrnlO2z21TDDXitOyLWScStTC1z1AUuHxwe6hno6+ztaetlOtp0+2Hu8camtszG7fuXTz&#10;3VtCrVIIi2t1Uev2fP9U15nWQycvHDjdckRcq1Br90CHUKv6CUmGJD2SgGsgUyKMZOKj6PadGCFr&#10;sCUhgt01CUx9HQvM47ImXMtVdkiU1HtAC+2XoGSbArYiejf0BYCJZBYoSuCbMDFINYx9k8htOvpA&#10;4Rq1xjWXtLp/plMrRIFjLwxvQqkhEODmR0iXF71SkhjSVGcap+ovNryOwFJYm6pXB4IUIrL8/QYo&#10;KZ91ihiJBe1WivuU97HkwqJ0QN5W/LoDcVPQ1YSa0fTqZ0NpCsrRSeqlEsES0NyncwkwPqWa1A4o&#10;mkjFrbeqcfXB47iGtWzlcepzAcgZtdroRYjL/KEXr594Obu3DQRjzI2DwJOnqMy3CBNLciHyNoSs&#10;6ZeD1DbJhXSXCWelV1KPkD0k0MhMHRxdGlpmmgVUBOEE2IfXzSPxnyl9k5C0Aq5gcJQmMeyt0geh&#10;ai3Mtg0P7/Tgpyr4RWsWFwwnJafzEtdREVN4yDXNkHVL0h/ZRq6wbSQ48Gu1qtbhKaMUiruAUqma&#10;y7nQUwp8ZY5XTGwI5LB8TTiaouiCWqvqa1Clh4u57QieCRlNuEtPUzob/BnIGtSaO10WSJAtDAYA&#10;r6rKDp5kQpoK9qo0Bij6AjSuHmdoRtT1NtXTl9JEiheDV5uSH55nS0mSwjtGkF4gX3knRCuqIqUB&#10;UpQONg76ReDga4eKWBZTUi8HbmVsvwTprWfW6y7bZsJXIxBjCGclqrsq2nLJFKq+0BWoYGJAtlc7&#10;j+c8RlwQgwUtm3dNtoVp7wmfRRETZm+A1QOm1H2DuXbN3Jl3OScrqwa/3Jed4C4sYuXG5EyTzVft&#10;4R/GyXntqt9sADMELzXt1R0/yyeEPIDWUyI5rMyZLLEA5lyLaFJ88KB3hXNmWdFkBkDmuvBOE5ig&#10;L2+8Gdvqopc62PhosLgir/XPJrJVfo3sGLu3EYW1bHpEWRaNA1DTQJGdp7C+wY36ugR1mdUIAXAx&#10;KDlNe9Uyf3xs+aicl7dlfxSVKXH6LQVWjr6SuOSsTSnbP4VkaHINSZ0EKaHZTicFzSH/YdONMmS7&#10;T5YrqNXtUo7LO/aBozwhcyD9HdL6gd1+VrtNNh8ulndjd2WfnR6TQnh0UKi1d6CnrbPtXOv5to62&#10;CxdL85tjp47uO7Tn0PGDB44ZtUoqvHvPG6+//aoNmfa+tnv/rl1iXPe9/tbJd3qmOtT55uqd1TuP&#10;th49kxtT6Xzz6edPPv+i9Gs13fqrz0Sx/sf/9MV//E8/D9eq5jdWCH/y6IMP7j65f3ni4tE//ea/&#10;+uPv/Mb3XvnjHx764fnp7smtuU1Qq34t1HpJzW+W6j1jvb3j8hYZmZBcbnZaV0TCXbIPptMJv40I&#10;ginQPJo6EjoNuZprATlUFIghwMAOFh4mgctoe8JEVKwPMVevrEfl7+O6yDTsqJAqGLJ0Bk23G1Sl&#10;GnOXQMa9FXWkKMkQeFpxxYKHYN4iXNSv5iNpgeOHalwpc9WGYFGt4KGcd/XfZmkrHVuw2qkMhO0e&#10;vK4tRQGruC63xrFTrzhLeQiPzc6qn03BzdgCSyTs3jZCpDp54QqIVh8fpkoogTlcY1SqVSm8rNDp&#10;UtP1OH8ImSksOicKN+/Jf6vaV32CQXkguI7bQBytc5jPpitSJME6pTCuDI0lvka/FWB2va+8lFSP&#10;Oi/ptit6AzXzOugfdheFcAhbc7ZpA8NJlesBn6wrZMMrQXxoz1wPNwTCMktfbb2uM4Wu+w1NX3Aa&#10;ItjgWO5qtgpgtnk7CEcazS2JuvyhUaJxZlW/CvmePr/+NIpm8WHOjATOZSJS1BoW1N9ITiUUP79K&#10;Ayg+X7+1OVilhopqJYKx6IU2VTxTUp4uJU3jn6Kh9+T2DSClC6F2Q5C+ODV6tIoo9hdBt8bViVMz&#10;bI7lsn4bs2UK7UjeVL7BaEtSfIKV8VJA5gvI+gK7chcnY7pR9P2+js4L5gGcCFVrlUVyVxBZBfRG&#10;a90UhrFHUwlMMpUMvTdQ7dEpNGqChLAN9hJUQMO9MLERdz7oI+ps+UBGzFSt69kCU3VjS7vCRCrk&#10;Pomwic4pcUkDTIUv2u6F1nQMc/OiGqRT5TE9O6la1ikJg8f7hycGVdE6JLXJSE/vUGffSFf3QMvI&#10;ROfMwvDswvDMwpA6qS6tT69uzqxu1le3GytbakbSaKzVZleFV+sLm42lrfm1S4sbV1Y2rq2uXVnW&#10;z63ra5dvb924f/XWw+vX710RlB2dHTzRfuSVQz/4f/3e3/+7v/Z/+l//4t+caD803hhYWJtcWh9r&#10;LEuK3DtebxmbPj87372wNDBVaxsYPD4wIJh6amDwbH//md6+cz29Z/oGzsuBaaahQtaxxvyktMHq&#10;0SrI2pDv24oqYfAHjhcuemDBVIHS9W2Rq+Jw7CpMOxw73LjW0V1biz2vYxpPHhODSjT0jw2093d2&#10;DfW09bWfvnj2fOeZvvGuhe2FnbuXA1nvyUCYotbaylTbwNkTFw4cP7fvVMvhDvXK6W3pGeqUzdXM&#10;Qs3oaGEGSap7t4Q6SE6B6+iSPDCVOUBiHR2GiaBc6PI6ytg8Tw1qsGKBi5SupbQp9FH0usQxeIRQ&#10;A6m/smmNwUBh7AkpojfzDAzOTHiUeCvpFcILuwfHdqjA1CKbt/tXwatU3kZF7KCkUq9JxMWqcXTo&#10;5eZ8UxG7eo2kgw4q5cCbDALBk74dGiryzqrgLaBIR+5EkreFotjn21P274R6NYBNxSBOkgygfkZR&#10;3ww3nbciUeWGGUXDZgooPVqQ5bt7qptPQtsGQujh1aoepATZxFvWuDLmNKjgcnsxWuNa2rFq+rnH&#10;UjrxEPDBOirnYhiW7rLlzxHHJtIi5sYfmA+Mv64OIJRawADazqQC7c6Vy9fEqMm1gdaca8uGwwYI&#10;YgTe6+eOrWu33YQWcOj6z6JmNNWD9wlaTVWfFr+lJFaMDDkeo2KY2+QXLG53ZFyV3Be9gB2nDET9&#10;HkMmQQWLivXJMwuuIrFs3gt2Q7mndADSPoY62ugRDQLAD6pfI+ZxS9Ed4D97I2mLONCgBGZMcgph&#10;YpND8VwtlKzXFJG3J2Swrj4cQa8Bf5MPFHuZIt4kZbgVegcGfBLKVwFfhf8d9+tXm5fkLmatRPS9&#10;bnJTbHudqUkeqo5zW8qSk13yZCNRlTbOmTZQsk4KBNGBo5pctF+k2txDIcSSZaizzsmWEvFKrGui&#10;TC1krR+W+NnnFdjvryADG8TC/cUOWFDT/i4+LU4W3jRSdBOkQUol3HtxaQLTIujFbzmwWWvEeUPs&#10;x7XVcPNKsjjNwGjgjIs+G5c/PK7CPiSWhmcd9sjRXDDJDYFyxdmgLL938E2oRnKfZD11RlbMwkEl&#10;pe4oiK5XpCqqAlTQXQKerJrQicmFBbtmW9AyxxvS6vTc1qOfzxkhePZdnlKv0IzFGoAUBgjBeTc/&#10;iPHSb8x7e0yq5M6l/7oeqnLcSKThKV3Zxcf0OHFLxZ4FrxbtmI+WSCYoMSrl6iCLM2XlXcxZk+5J&#10;1t43Am0wpLGYUS6tAnKbCI3lR8XDZ//xt7x4QrMc4kaPdoY06Bp0FBWMr0I22MBU6+Oq21C+VAOS&#10;S+BMEP7DKBOtqtOfpIA5eDWGl1GuWeymD5RuXEnehfr07NRkXbHQuFCr5MHyEJYPkwyZTp07ffLs&#10;SRGtJ86cOHT80IGj+/ccfFuQdd/hPaZY97wm9+CX3vjRG/veeHXPKy+988qbJ9/qme5cuVS/bA/h&#10;7UdPrz55/8bzj+9+bIWwO99IIfzFLz+yQvhvfvKr//jTvwG14iEcN6Znn376+EP1a72/M9Cy/1vf&#10;/Jeqa/2LN775o0M/OKV6qI3ZjTuXrz66HRvhKzevzCzNqG98z6i6OQwNTgm4TmO/VG7QxcPFA1ic&#10;8BM/x5IGQURBAdQ1+Kp5IYAIILQduiMetn4zi7oJWSX5FGHrRQQvVUoDQHbAmdIeNqWIkQQbFsEa&#10;6rfrl7ajFgYE6SpDzjmMd5oD2WwhXYtqVW9Y1fai1a28my2aREbmJ1Wv60JSeX1WuJSuNmFWBQBr&#10;BoN+W9TCeZ52p1+ZlN0RValiVnWUJksl7hV5iJNwPf1sYous/8Kdhm5tmvc2EaDoWf0qXViDcvUJ&#10;AqhWF89ZXZzur0U8bFQsWKtD9JvRK4sl0+1TK8cHrXMwvsV4CdWxj0TfFSVw4JwOJmgzL6IBpuRV&#10;hGrVLyj6ZFOgqG3LdQIPG4j6iQXiAFfj5KZauLKG0r4TTbJ3zFhmZQKFTAeJWSVrPj2GRoCfeMcl&#10;BRVCMiWmoFCHdCEz80oOAKlwUY3rsPVf/TbMZ/jb4FgYwggDPDXjgey9I4ri7Ia8OZywK3jpdBTg&#10;yok4zxdWR/uX7SgKiCrCAH1XSli5SRg65pNDYOb4w9MmOZRV4YSNa3qtB9DGF8jqEggrQPxwh1jc&#10;xjRoMV72CTKYCIY9mGT1/FHcllIIXomQndFwii6ipmXao/NFcDVwQWlCHaWxcwSxnWDHzOdwMO5b&#10;6MXPhht/C70ZwAxPzgc6281GH3/2UExJu/qmWARp5ntjrB9lMplFV2tEQUffOUer7Oau2mpyYt7c&#10;0Y/lzh38k5tfzFSM4jZ9v7EbxJLCdPUydUWrOED7Bk8ND4/3i2gdhmgVau0Z6OgZ7OgfaZ9uiGId&#10;nVkc1mNhbWp5Q25JYlnr6sK6uDGzvKXKVaHW6bn1+srOwta1tc2rK1vXVtevrKxdXd65tXnlzo7w&#10;6v0nd+69e+fWg+trV1cEbifmRtXR9Ot/9ft/79f+9n/9P/3vf/e7//zw+V1jta655ZHaXM/0XPdk&#10;vW1qpm1mrmt2rmtk5FT/wLH+gRP9/acGhy4MDbX09p3t7jk9NHxxqjbQmJ8Qap3XvrRcn1+qi2tt&#10;LEzbKJgS1jBaqubVf0WlKvY1r+XY1JbCcK0GrvjK2vHFaJDIQ9cXUcDMWH28f3ywc6BLj4t9Hacv&#10;qhHrudGZwbWrq1fuXTVqfXrv7nt3bzy8vnNra3Jh7Hz3SaHWs61HWmQd3H2uvaelZ7CTguGJ2pxk&#10;2Mau9o9New80Y2Eak5VXiKz4UqZNgCiHO3lPiFYUaNgCI23NZCBs9Zv1hgbCRTNjpZTR04/lqfIe&#10;93hw/iWCsaJn0/3bACPAkggMytc3j9RW+fMTGesRrKJfuTcDXC47knERk9n+mYnY9CAnZZKKgj3P&#10;7azHqCcyjbOtVd+bsNiLpQkImeT+0iovg1OOCS5Pb6CC40WJ8XIwEFPeghzPUSULgnJAk2iyYj/i&#10;WGPgapmo0akzRPoWn5pS1BihaQLwupNWPoziHRozpxccZhO1ZlFnwQYG62EL6ABX41gXAoBU3clG&#10;6t8IXGnB6umXfEQsWyCBLYoO6gtESXyc+RC4G1tj4hJWOpcJVIAsnIjZCK3Se1cBtAfHATHBYuCu&#10;/rDZBUfAzEJoFzeKojRsqwgW590D8OI/FGIwBZC+TFFiW++a9JlRGV/heZibRdjaAGlsltY2hVXo&#10;1xLTbFf52oTJ4D8W0MZ4dlq2qbJmpqGsYVupSOcSc45BmJqJm54qVKhaaCrIyoDQC6rCXakpDZjU&#10;wUS0nG05maAA2oL2812oZ62SdUVoETjAspZ2xFlBTPigU0NEzwSKMKMFCGoNIypjYVsH8ydS5KJh&#10;BntQ6YcwPg0S8WYzU1r6xwTBIr1J8strpEq+qPzBshFzgFgAxvRYf+JaVtyDdSSlqJLkVPi9Avz8&#10;tm2KS/2iRglU7+VJeXOhheOyBqDFPClVr8iqswDZOjjfpuET+VzdIte3t1w1yjgk0ZOMTG5qzsxK&#10;NUoON/MkZY1CMqgASgbH8/CFTbHfZna0qhRFCWIZNmAvNHKsvEKZFtOgsHm620pgpdLHBF0BVwGl&#10;1ZNCZkLcWZOVUJ7YABV0VROUPIUPptnClC3RRgYUi9oNjhyEnuu60CkEhXaMu+DAkxNRo0FdGunp&#10;aNZa3Ar0HspEkxNPXjKl2hFkRQhdWlgnvAnhEWVZBf+isnFNaTQCIUtTyMqNJuq5wrWGTjA+jHl7&#10;uQ3JYkaeZ6nl9ilUf2uMnRAoyQsXlFYlGIkqIWwzkWD+LUX292aqhImtFMXx8KNqg/sFBczYoOTa&#10;kRvlqiUn4ggtVrfJrnqQaYSjh0fGqhnvMy7f0I2elgHTM6qQGh+ZGBkY7u/o6QxqFWQ9duqYUOsJ&#10;Pc6cOHziyJGTRw4cPbD3sJq1vv32gbf0U21vfrz7r17b89rr+15/bf8bB84d7Kt3SyEs1Hr70ebD&#10;p1fd+UZ1rZ8+TL9WUOvHRq3q14qBsBTCRq1/7c43n3/+1Kj1g7sP7m23n3v7D776T//oW7/+gze/&#10;89KhH50YviDUunZr59qDWzcf37n9+O61O9dnl+UR0t8/0d83LkMml7YaTAqfL8zqie9rKJsKL40C&#10;MZG2L2h6oCDfJZXsKBdfmFJb570aYrYoE0l88FfGvapSDNYoSMRModCyZiMyUlcjav3y4RjTVPjW&#10;5awKzjcu7cA2uWVp2FSjaNq++OpD5kWFGltgfIiMUSMPNliFcaVmFYxq4yW/LtDnVyyMFXSyC68U&#10;wsIsJldhaA19N1Q2qHNR55vSvNWo1fZIxRPYmBOYKhKkqH91iHJacjkvvzKOwgDJGBKIGL2yHqlx&#10;NVjHcsp+SPPiWtXKllrWCoJGtSuiubZYMDClqjSqqXTCsMYGomWMdNDmew3PgugivzZS2lgrimX7&#10;S7lUNZZR0TbHvcoyY4ZSDxtS2fNpOcA4nwbvFwcp/63/HM8rnDzjjuXTjPdvdN6ZEM3URTZWvLa8&#10;9rQIBZOyJokAPMMqsGpIGUTK2Rmm5hiCkEGepnkzw0Cq/DnkJJ7GPrbK99gzO8iWraEE066ehWvV&#10;lfWg+f1YxpVkWxGKJM3JlkdxAj2jQoSSenRqIAfG/cCxl5ZQs+cEIDNwXb9NAsatX3HVV6XNdprB&#10;crJIqbnHVFuYn6ANdsmK4SWEc7ya58n0eOOudNSGiEhZCAWKyisuGpF4kXmK+0Jia5fsAm59hOSQ&#10;ci1gpCsTRf1Kl4xXSoqhZPEpRCGv6S0+95jU+eTubtkkG3G0OvlSECyqs3JPckwfOi7xiuWm6xpb&#10;+8EkaGb7ttDLH74ZvY3ueZbCqq+6tulIZ1XOOlEfHa+NCK/qMTapolbRrf2SB/cMXOwZvDhW628s&#10;jc+tTMwujcytjEsevLA+vSyudXtudXt+ZXsuqLW+PCHv3KXteUPWq6s7N9Y2ri1v31y78eCKmtw8&#10;fHr34bN7d9+9ffXeleXLS/X12tTy+OT8SMfwhdeO/PBffe2f/A+/8bd+7Xf/3st7vtE3emZ0qm28&#10;1j5Za5mut87Nd83UL6pBq7rd9A2c7OsXUm0dGDjfz2NkrHO6PlRQq9a9sjQrMkNW+3gF+m4Yo+AA&#10;fkzForqdi+XWJTZehVkttkwG8zQmVZwUs8fUzk3P1SZnp/UYnBw2y9rT3trddr6z5WzH2dbes7XF&#10;iUu3dm4+uiW8eu/Z3bvv3b7+8Nr61bWBqd6zHcdOtRwSam3tPNXZ29LVf1FFwkKtUmILq8ixVoZM&#10;uhYpswxE4Wce6SFpKKUge+OSg8Umy0q8Vdy8YuNEhrtwQQCewo6SmC88pyZDbvmaxpkbcXMB3tC5&#10;jtw/DihuVUIEZouOShtvkS2wJzmsQESH0cmIh88MODSQdjRDL1CbYfpDAlESSGmxaPmI7UkWvMR2&#10;caapwCcZd8P4XI4snKya4O3wUSmFgi81qM6XkvJzSEQ9mLwGfHYKpkOXRcrbZE70PHFMLJpYXOZt&#10;fMAQI83ozeAQ4Fp8gGF0gw+bEJFF7T/MMQjuahh9gjj9OhQzPUtJnp8LsrpPKRkTr99IedEAA911&#10;qCaQlWCKmJyMxpcEz/ku3uYx4XhMJ0rhkqaFBX0VxGvAljRWch9JLlBv72kD4g2wjF+Rbuce/4AH&#10;D3s6nQICg36Tbcn79bA3FdxgcE7cesXRSWIa1jehP8KBJP58RkVHauMl0Cl1E3q40FeMmSYY18Xk&#10;KpbLgXnQiQ7947wdHrXSnfq/UfCS14AYBGrCyGmUvFWGUAI9ltgdcg/Bqs+i0P7oopE7JgPouLyp&#10;BwYiQlaD3m2vpbmtN2ejZtB81giFcgymEB1ekxvKFp00QYpLqSa1htmTKlJ28lZONcIPQ2wCSJpy&#10;Uyk2Sncl43xqoZHBkxTwuoYnx2MsHsu6daLd3VLfQoMBgooiXS4gHNgTPrk5SgbMLp7X2bn6kTxF&#10;4Wm5VWl9qVRkYY6kQHMj0q+yuHRvFUZNOaJv1kQy9Cz5cq1vbmEuHGBIcd76khmsK0Wxk00WiWKZ&#10;8jwGTlLga3yUagn8KzgcNJXrCOdmlEjaRe+Um5ZIfLf3QGMlolXWwUl2u/VowoCk7UrqAb+lpLRc&#10;LUlq2yCWDTnZvdD4Ts/RYt3g/0Wcw/GrpAJ4lsxd4qW0kmLKebPVJpnpJ2ObxGyhMaEovHOWXCFW&#10;Va7aqHqlGtNKi+7z8jDqOSWLnmxV2t0g0/CeCRlPtSD87BtEbt57oTR8bE15MIEEu5x3fueGIuvN&#10;hl+gZqmqCAXqmFCDzHaaCMfBTK6vJ/+lLRgXcpeA3mD+ZrTjP5TNHMkL/cr5RG497CEF7hqDwWn7&#10;XkDxtr8X1XFmY4Qzia/8q1KBbwJWNTu1ufrUzKSI1vGpsZHxYXW+EWTVQ9rg46ePHzl5VETraRjX&#10;PI4KuB7Z986Bt3a987pIVzGur+957ZW3X35NnW/2vXrg7P6+Wvfa1TkphOXGJNT65IOb73+izjeP&#10;Pvv8XbsxVR7C5loNWb/QoyiE6Xwj1Pr++7fv3dm4eGb3V7/2z/7wW//yey9/9Yf7v3904MzIam3l&#10;+ubVB7fkxnTrkVHrwvrC8LTcg9X2pl8ewqpoJc9lXKBMR1hTZJuKFqg5R1kQB9MmN0YE64ld9fiN&#10;fr5QNdBCrrMDd2RfKmRb3HnC0pmEc72oLpNv9GHsQgHS1Qa9JPAHOs2AFotZv7/Z04RI3q8IiWAV&#10;5h48ZiLXtO9ZFauPEk26siXByFZQqMCn2tuIX40ktmnXpNfTOMbKXATDwrpp2SrIqv4s9QX/id2Y&#10;kI+aw9QxSS4rXk4wT8SpUKUI0imBOqFNKE3XHwZl4aIkrGgbYTx7U1xqQ2DKWfU8ozDVMMtKtaqF&#10;uyFCTdhSj6rPFKSentfa9sGZUzVITl9aP8k4AplMScfst8mLhtwDNuNhJSxHLW7k2rbJRWOdr9Z/&#10;A72a5LAwvT4QObERYyowuagmM8E21WX7cmoB+AQE8pWLojXzjL8qVkwUx/r6NaEaT5SikPVxoGn6&#10;gBvIGSFj45wpoqSFoRr2S+FXw+4GzQYq87PsjOWAkfrwaVQNrVlygGFVqpEl3nbpsmyEU+OaDJlp&#10;xqrgDSlLtGepSo0Hd44w5K0BIS96u4ltHUSrT81/VaUS4qJMv6lSwgpYNaEaFpQNEewKyxrNM7dt&#10;rVJf1nTfkYdw1CN6A/2HQsD6291xAbCKdNO66+zOBo2yocNvDVrYUQjwPjXrkU87SQH7ml7t6Qob&#10;glecjGi9NFV37Ej1ke+j1V2wECmJOxPfgOS9+eaQgpa5AfhjKUktSrCqfimbjg7SRYmhWRK1mPdA&#10;IJoY10pIBfoKYuwFr243UxO1UelXx8S1TgzKPXhQXUkHO0W09g2JaO2cVsnowsjs0mh9Uah1orGs&#10;bmDjc6tTS65oFWRtGLWu16aFbDdnli8tqIR189rKpVsbOzfXrt7euPPo6oP3br37/n0B1xsPr+3c&#10;3lrYWZhcmRibHx6bGxqs9XSPXTzRfvBPfvS7f/cf/xe/9tv/lzcPfbet+9DwxAWpguuzbY3GxbHR&#10;k11dBzs6DnV1HenrPzMweL6v/+zgYMvAoN7TP7cwMb8oK6nxWVkHr8ysyP9LKt81d7Kh8aMiBoPD&#10;UKn4MCk+dvsT/1cg1srDQslGbldyKBYGK2cp4DololUU68mWs6fazp/taDnbea5jsHV+XV4Ll289&#10;unn73dv3nhq1XntwdWlnsWuk7ej5fcfPHzh1/kBH97mhke7ugXa5B1PUWiscmlufO9FuIWXhS83L&#10;xfBWF9EFojI/UvM9tZ1IkSGyYYSs8fjVvNK684rTlTX0QrhlCnTJFCgMZ4Kh4s8UKqOo0KlaTKfB&#10;UIJmYGwvJBLGXVid9ibWVCiG/sL8gJEMC8EPfWdy5EnBhNol1VKK6wA5Qm6KfiqjmtiJm94RjeO0&#10;fcQjJIySvbK6gfaARlOcQlWqp+UmqA/9Ap8TtJAVGiovNjagphLGBdaCeA2z08sUAE9OJ0WzdDVM&#10;z0bvMAhT8wlZj7HxkITMi1cBkFGocWY+Lf1yYgIMFVy0D/pYVUkFKoBaIWn5atv8+sQ1P20T7ZlQ&#10;9N54I6NpT04hRKI7vvDfLF4GxMSyueXKrjMnkmhYge/2FZNpFfJM75BUCmh3KiafAZzJiFWZERu5&#10;QbUVsovhwi7IACz0i7MATYEAAmYczuHfcoJiOBc2lNZ0akbS4p1rbjSanEWif98miu2cEkZIvmlH&#10;YW0wVGp60qbJrRavuU202ZEQN7Fr3NGVh3J+J01xjcld3bq27cWVdE9U68nUaNi5l3kAU5ySbIWO&#10;R+guwBXNcKmPfUEqxiYHTjJeTV/mijX3gM2GTNTdwHdVmtIsUiaY04jsyTaTJ0AvwNWYip6rmeH6&#10;FquWSs8e70taehyM3mOIGyge2GbtujZ824+Lr5YrtYaitHcOnGbtU2jKQYZ7zBXJotb1Tfogtcca&#10;ZI0n9ZC03IQ2R99b+Znl2+lwm3woDLaXPEpXc185wTD5PkhKDSH68tXyc5JPpFFr1Mimtcnfpfq0&#10;rGu2BXBmEZU4txsLdDIapGxMabq2Nva5lPmE+o42OJiQpEDchiEz0UkpA04THeU4i/dvcbIEhun9&#10;4aKzO2WeBFOVkIOt0mWEeBdVdmKl4Q3Ot2bF49/mdAmS1Ow/qbcnN1ektkwAReHeeRyH7Oh5+pdq&#10;TzYDoVgrVVQk9UoLbg8IqUMS1ok6Qrc6jcK56+Dt+gGcK+q5qGdLOqboh0uaQ8sku66TgCUNWhQH&#10;+fBY65EcdN4qIxyhGXo6Dw4Nh/xcZ8fUsllXOllwPL4KUkbgU72T+0IEg9RMIsWPfJ2kmwkMDJmy&#10;joiL7KMZlhvVXslahp8vkm8GlmAsyaOwtUhLqgpePde1qzVqU/VJPSamx4dGB7v7ugVZVdGqutaj&#10;J48eOnZI2PXYqeNHThzREz/3iwf3Hnznzb27VNoq7KqeNz/e/ZIUwq/ufWXf6b09U50rV2bV+ebu&#10;452g1mcf3/3kJ0/Ur/VzOt+oZesvfvnxX1PX+mUP4YprfSTUeufmSuuJ16QQ/tqf/tZ3X/6jv3zn&#10;zw/3nRpcnly+viEP4dvvqijp7vW7N9YurU82JAfr6x7uGZwK1xoK1OOvMFUiXvu/qi84U127U2jq&#10;KBDjIUxkm4SC8UIgDOJ5jXCBkaHcEu4WTIvgNMWxWtGq5gvfFoYsRF00kuUJRJQRU/rG0+hEmCIo&#10;l3iea4ccgzqdolpNDC/UkIrO6FX9X8hSQeVgV0HQCINtvASJiFuQycsUuJpoBbXqJ5+mJbDxFR8B&#10;qk5jYqyfrBD2WRn+GXCqvSqwkxLequ+LDXV8KGl+E7o1CBP61ESlzspVpvP6W1exSqasdq/Ifef1&#10;+QaQTi2YBXWTVQ5Idbd8iGniYOBmF6CmdlffVfUa5SKVti5md3VIsb3yixVqDfYOwQuSNHTJocYy&#10;Kiwu+NawM2m8IKVcDD7Qc8VuxsX8tvCcmRPReVOHifQcAS0cOt7r6B9Y4WYGMjVTYRvJeL69AuQ5&#10;I2uhRaZ7hO1a5OiEmMYbTY6npGSKbZLlysC/bCXE0wpY7S2s7EO6M5lmBMHOG1Kizi1ZZLTKRum8&#10;IVkTPNY9BVMN68lN9X/863Qw2f1hXNNNp3g4GSVym0/db8QMWTn6r9+J41/BkFDT0JLlz60olpwY&#10;t+SoiMWyQsAmKZA+Q04sZXPMlWKTRQxMNYi2y2iB8gZuEuDkimslO5Cl7pMKSk82lJscRT7cAiOF&#10;cmxHrI+aTnGYs9qaKiWCb9bnOG4Lk1wpjkohEI4pUpk6njMTkmBLuU8TsASajpmKSNicQKryiEcd&#10;GZt7FOmqZqGL9VpjsjarROPoqOoiZB082NXdd7FvsGNwrGdcVaMLo7X5oZnFkZnF0RCt7nmzNi1t&#10;8Py62t7U5jdmGnqyMSu74EVxrdfXdm6uC7Veu7sjyPro2Z2nHzx89uEjodar9y6tX1+b2ahPLI+P&#10;zg0O1Xv7Jju7R9uGar09YxdfP/gXv/lH//2v/fbf+uNv/0/HT780On5+ZrZ9avJ8X++hi+0H2i7u&#10;F3BVRWtP3ymj1uG20fGuxvz44kp9dV2gYlYVrQsrM6sbioP1ECTQmbqLjIJaoVOdstCpnhMQuygO&#10;4yWBjVgfGeoTunkwdSMU3JqSZGi+puRl52B3z0hfe1/n2XZ1YT15uu1k72jnyvbirQc37iMPvv/s&#10;/t0nty/d2ZlZq7f2nTluH6bDJ8/u7+w5PzjcJaJVAmz1vJlRhk3KUI28NlsgK5Amek7fnps4Sq83&#10;8ZixHKS6fgpF42CUNjalyKTKTFvCwHKuepzEzeVLzrFI6RKB+WbfJAYTPSfRnjgyDKTCoPi9KSGd&#10;ICbBaCUS8wJJ7t8hNYF+FeMaPsX2xhzUZTGr/i/ZMWflmrAwsLn8t8RJRqpxfUxgDaVcWjgQ5Tvm&#10;M9oEwiEoSHHsijBS+mGGFXSYYhbdhJt2vKbJU+p72dbMKsOIWn6fUvy03EChJMcyo8oQwol43NS3&#10;oFaDQLvahkOuRBCpJ9dIJqmfIMlIgDK2wDYhNH2OEBQOWy4zxpHI9a7E316q+VkV9zrHoRMMIV9Y&#10;dAiuF6gbeKYvgjxx9WCJJklz+BHgDbDP6bAL8aRYkRciuvk5pAPYMUwwZtYZUWteBbHE78oz0Bci&#10;5aNIP9aU1pRg277NYUFLNrAovcsEIAjGNiYmxkUY7MphN7B1nX9paYv/irlE73hVOWtqO6VHMMFI&#10;cirCExaIJaZ6IlwdyAd3FMtu30YjPsSxpqh5o6SFIoaQCafE7Ap4C9ggmC5kWkSn5otSycwENmmG&#10;5a+dWoXTShITWFi5FmEXhL0qNd5h9oCLvk2khZU+PDmmXO74RaV+2IRtHLPZBDYlMNaY0BA4U0jj&#10;xrIKZVpYaOO6wHuBYTaHMLeBZ/4cWazD0sdKOoRh6OUQ9dCtvhDuylOSbsKo6cxMthfA6ckf1Ipi&#10;QrcwX6AYMhf5jwZnB9ccWT1ZFB1CGJLZmSkWVJq+eMtCxJF2SphIhySnapTF6BIYYWyAdFwkPHpB&#10;yEWJWvSxhcFOclmLXUNneTaYio0xUhSHFkHviFlcYJyNNO5lKSwKFs1u6ZoCSgwqdKTTLmbCud3D&#10;7zXz0UnlN3PTRsi54rkQyVlE9OH5syUCVkGsd2NTCJVoGeVnBNjGbBa8VK7FOXgAmx/2IhUNRYEV&#10;QRrGTn5uKjVonN2STQaJXD5TKlPZ7UTM4vVF2kj7OYQE2y9okFAnPGf2Ftdexag2IU1YhMgGHRnG&#10;wtNNubVje+3oMGIvGh1ylmfuaNXNItyGJ5Ve8cxJGEzYCQFgqlYfGKQdyUM4hlxWc86VnzD0uLwD&#10;7CS8oMhNV1Cq2tlpca2SB3f1dl3sahdkPX3+9HGB1eNHDh49ePj4kUPHDuuncOzh44f0EN2qlq2v&#10;vfnyj9946bW3X33lnVctEt7/+lvHd3dNti2rrvX28p1H27gx3aau9eFnn7/3+c/ixvQRbW+CWsW1&#10;pvPNJ1988QEK4UfqfHP35mpPy94//d5vfec//Nu/eP0b33/7T4/2nOxfHFu7sXXl/vXbT+7de3L/&#10;xr0bG5c3puenekZ7uoZ7ZCM8LtK4IUMmNQTVeFphO41bbbSK+JI6Ji+4xg6yuveZ1rIsFFfXYIeg&#10;TcXJVo/iL6t674BY/Yn9h4ntEwnriXIrblbiNpN+iGHSO/WiS0nBluGTDInTdpRjiFWtfsZOFTot&#10;JbJGH/HfwQ/INKcRE8ZA8dYNXwge1nZh8XBwH/DKkmNTlUDWJsua56l3pR+q4dJXwI3W3+pQIvGl&#10;DFJ1rZbR0v9G5kwNPZQ3sp2SuDsjGa/MKIQtwYVBDR9rhJ1zUNMa3o/7kbWptLilDBJUqYskvCo0&#10;i4LZaDsKYZC35bjxefIhFdK18K6QqH5eFRBjFiUxl9COBT+GSRYqUyPqulb4xpCusavNmIYrB4+V&#10;5ERyEmho4cpKHzN/gqeCa6aBOiQnsPMpNHqBmqVu1sBMX9Ts/BvoG+AKujPjau0uBcC5nJUE2tMO&#10;T2N3oKXVTekXnDxHZCd6T8pZk/MAzhl5VtQotaCIYAOew5calMo+W27APA9BjUG0JN9LS1W3Ve+2&#10;5diM88l6+is4X/SNaWdcRcMQsJnWqdf1fqT9rpLvKrtRnMea2mCwokeJfM+mTwrAn6UITPUjFKj+&#10;m6ROpU9I4auJTV7UG7DXJ7dH3X/QsjfESJStq2mmjV3Fmj66PlT4ZKJhTAgTiJDWYkN/0X/CAq2l&#10;DfNFkA+ia9IMwPeA4BD+1mcd7j03AzKUjjaAHEatODA5240MuJRBpjRIUUhR97kLRbxATTnauUTx&#10;7rKaa9fU82ZmflqYarJWUGv/YFf/UNfAcFf/cPvM3MiijLSXx/UQZF1cry1tzixu1Bc26uXn5qzk&#10;wTOr07PqgiNnpktL2zc2rtzeunRr8+aDKw+e3Hz64cOPPn324SfvPX5+79KdraXLC1NrU+PL48ON&#10;gf6pzo6RC+2D5/onOvrGL7b1ndp9+C9+69//vb//j/+3f/An/6jl4r7J6c6BwdPCqy2t+zq7JBI+&#10;2dt3uqf3VG/fmaHhtrGJbnW7mVuaXlGMtK7+PXI5qi+LZfVDJJhZlzwBtbp4VVDWBaXUtepFV7Q6&#10;nkgNoYu+CEqia3UljIDr8ORw50B393CvfJgudLWqqPVcx9nBqd61yyuq0X349P6jZw+wYrq5eWNj&#10;YnHsbOfx062HW7tOnTi7/2LH6e7+tjF9xsy4Uas2Jzkb6+sEiAjIKt+s0mvH7jtVUWjYhnBErhYj&#10;eaTfGpupEq/oP51/SUQeSTDYqSSPrDZUpEgQGezHTLOWMtMSYgqUW8S3aQtJy7tUGeHokB3GkUc6&#10;JVRppqA+EItvHsHe4OQiyDT2Q5OczwxACqxyhIRyMrM9a9/LrTL4BfK5WE5Ha0SNCi50R7F7Db0D&#10;7gqGD1NBSXlhALK9BE4HYilOEvJXSiIqRONwoAuMhzTbG9uXd0RVGe/h4B3UmqjOA5soGaQd6ixu&#10;t4lBiXqLdaouUPhbnVdO2UNdTI/gxs2Umv3D28mcYbInlGGbP1Q2KqSHp4qdWm3GSyMNjtzXiMiS&#10;y5SLq8PWF5lg4eBDgUYaXWi62OFg8wO2pwa1KgsMojAXRwwdzA9yMAiMiDSwTQdgVo2K5Ypki/tO&#10;0iIpS9b3CmIVYXDATwFmVTMPj9iXnDwZzALONeyuycSESZtVhNOC8QH5wcYBOfpG5i0MHgJyf29p&#10;E/XC0KXE5SHfisMqKhs4zIpUZIsuhtjWL2j0+NjinRuUgukRMpyqMK8yrY1c37cz7duGQ64lKcbC&#10;lqxDgPOBMF1xSbAxkm8f8TWMuD1TN/BV7aaiDY5OhwHXYRUxqq84dtba0wxZ/YimBteiKocS0FiB&#10;WCtxsJ/gihiFgmObvZT8K4pKqP7NyVZc6+qSqoVlboencYWiA2g99zhfT4/c/rJ2jNzYVXRexqg7&#10;4t4dWelOCuGJuNcEcpIpmfaRLZjcyySPVzbF4Wg67GdWKoz0uj6BBWholKuZNHoltE7+nTJj1NG+&#10;t7qwVnOMLqZU4qQ2JzfZLBCf/pdqni2ZVqbe5knFUcxbK5KxzKvsD6ZS7W+i0KgA1Bxb8c8LOUkN&#10;Z8kDxm3YV5mDqfIXOWD3YiDWIjRyBJWvIFXkmCFVEtbi0Zi00LCu+DVPm2S9ZxTcWrTBjiFdsudW&#10;DsQVPjyulzVuwFdrwTL9wnwm1a6HrqAONca87A8eq5Db+Rxyl0Vaz35SsjPNYCblTjpmiW78RfSV&#10;tc7uS57A1g25HtXnCy7KWftm4a1eZwQ7kgKuJClSe1J4XadOwp3YOxBrEgNjJyjLTRYdsuADD1Xu&#10;iGsdn5SrR29Pf093v0TCbWdbzqqWVXWtYlkPHD0k7Lr/8H499h7cs+/w3rf27hZqfXXXj3/02g9e&#10;3v3jl996+XU5CR/c9eaxN/qmO5Yv16/YjWlHqPXJB7ekEP7w0wdGreJaf/kxXKs8hD/91d+4840g&#10;K3Wtnwa1fvLJw6fPbt6+sdLVsvfr3xLX+r98/81v/3DvXxzqPt47P7J8ffPS/es3H9+98+69G/du&#10;blxen5yb7JUXycTgSG1MD6FW9WtNNw0H9tB+EeIWnAmPSr0eoKY48hi+hmgNOg3dClx0mxL3bdET&#10;ep2Ev817InKsauVSMed4u/C0QD+yJ6XzTQpWAyWi3NRS1UQNVxfCLzAN1aSxG6ypaU5kvIVoRVLq&#10;B6dm/bAeSdOYX0VgmwJXYV13cC3sq+ZeoWFBbatfQTKKZBfVbrS1UpMKw6QeMjbCtuEFJol6bYJm&#10;C4lpYCMVsiEivKX78whoUf8JHjBgywA5XBMrwidAyZpopTNPtLs+83RhxSfJpxdQF+QZcWz8e4M2&#10;A8z0JCmKwON8lz5nak6LCoMlAGoUy6bswglTeZsR91+FFaycpq2GhW/UxdZDyY9KHZ291Q+TkJws&#10;DGrVPSyxHVmiyHpJRPkJQaQ1t1FWAEF9pV9kIJAqZSjgwH1UkQ1zhEbIEXWw5fmS5XxZ575q6Lf9&#10;0BfRULjQrWSzyusmYDFSzpuNbAHPTkYAZTMpg1QrNbIPpsSslMsXThL5B1tVWU6IuFz06w0rlsUs&#10;iZxCKry9F0cVTCudINJcUGTDTmarAY8ecKcSliSxqqzzNkZHoEGnTn1D8pMUtVIzjFansK/QUP6Q&#10;WBbn4jql5E3Z6zYyZnIKBXZy+8wNhnK7KjlKej49IewroPuBbp+kJC1WDEvjRnN0SiC2VgRPIYqT&#10;944mTQwWOZkVg4G+VUVWeSJMm4QouWfXg8WdSH1K1fxG8uBZ4dX6yPTM2ERtRArhUayY9Bga7RkY&#10;7hyb7F5amVxYnpAVU2NlQpBV5azLm+52s6ifW42FzVk5MMmHSd1ZZ9ZnF+U9fnV168a6HIOv3tm+&#10;9eDq4+d3P/r06aeff/D84yd3372xfm15fmt2Gnnw8Gy/UGvPWFv/ZPtwrad3rK175Hx7/8nj53f9&#10;3h/+/X/yT/+Lv3r593r7TrV3HG5t23ehdW9n17He/tO9/car6nYzOd03Md030xibUypQ6SPNMnnd&#10;KeW1oVu1wKeGz4Ws+kmMa2Wg/puKONe74smERNbgXw9QhKghpwOCDRSUSx48PDWiotbOoZ4LXW2q&#10;az3Xca6199zY7NDm9Y3bj26Ka3347MGDp/dvP5YeemVwpu9k68EzbUdaOk+dOn/ofNvJi90tatM6&#10;7dSA+vQaqCiqSElqojEr4ooZCRiyFGcamZTaniIXj1yqoD5CQ2LfQvQV30jy+rYgAiyZaWne7Ktv&#10;NK0aojUYjAoflfIWfWPiaYdiKWqqVF5Je5N9l+h3AaOLRFQ2S8OM3pyJZnUiY7vOIkatgFOkbi7c&#10;AhpFqF+oYKKuoNZCZSAt1rcopk+Uj52Pqvuomw12TQEtAVO4u8SLsJeMlU7T3Q4M87zQUnnlclOE&#10;9CaFIimsViUaVLcVLVt3ijwx/jWVVKoiKQrF8zwIKmPO92IQWsI4TUfdzmx/5ZOy+rEoQgPCjbVo&#10;7gJOK5ZFlRtT6m8tApdW3OQhFdopCtCRXLp2aVPOrnRCCnmbuQSexGIUYgpg6WBaH5WUh8M7pI86&#10;pOg/vfVFVFJJXgsbDITOYCavEZhqdToZsSAT2K1kPczHpkgbhEP9ZHVdquicBk4Ay8A/Tk0yfiuB&#10;VfGLiLqgXHfjZEiNYaBJg/DzFbnWgdxJi/h4YpvEhUYcTjHzaor/IcDpeISyoEgNY76aRRTIEYSm&#10;n/g5qYDzBW6JCp1HZDKFf0umgKuMCrFkiEoZYTBGMhe4N2WqEOXjzkCehbu/xXtODEXXGuU2bBt/&#10;S+vUwp9X2Qp9lJviujpaZSPZ1jxR3fqI6Z3lxsLEpLdYVTmjof9Sr17oR8YN8TPwOARvkh0wchhB&#10;uV+rUyEpUtBzKl39Ys4uhsPJLjUl8V6/JHr0paWm3dxaAp50hfVUDLzxpamK1dmjihQ2kNJj7gDA&#10;2mAIT088tDMF4lLcuMTJmogL/ON6FdefoNY4JiaciJopZGA2jVyjDHXuy0mdkwJIYzlI9RS76kH9&#10;qvdMxKvNXcg35aouIHf/7LressjoRcPiiA7/84QWpXQo+esqi5Ey3cR+0btVyhfnqpIo8f5ccZuM&#10;TEkZJL/m61JSIT59v58AsoKyVRvhIuGJA7M6RTmNFV1uTPLYAUoyETqU/ScK6uKihJ0hdwdNcqjU&#10;EkFRxox2jHWq54mpWDjWzCcWbaLTrNbon7OEs+hIdrhQNgYxrGhXmpADKl0M43vCWRjoopXjiWuS&#10;PXns3SA/LdrhLCpcVEJzZmp0YmRscnRwZKCzt1Nc65nzZ06dO+WK1jMnRbQeO31cHsJHThwWfD14&#10;9ICchA8dPSCFsCDrK2++/INXv//jt378yr5X3zyxa6Cuzjf2EL79MHWtQq33P/z04SfufCOF8EdG&#10;rXZjSl2r+7X+Cg/hn33xwU9+8t7HH99/9vzWndvrZ0+88rVv//q3/uLf/PCt775y6EeHuo71zI8s&#10;Xl27DGpV85vbD+5cvnF5ojGholah1n4B1+mgVt3m4j5dLHgi8BT6iEQ0UMj0WMokS7Vj2FHTpNH0&#10;GkbC/fhtgFv9jOUSxeElsK9oVatTC/fmgN9Qq3C2oKR8cr5Lx2AS2I1g0kdTJhTmzxz8w76Ctigj&#10;tejXDkyAQVk3GYVFDwwQhTVEAxy7piIVVomoKl3p0Qp49MGk540grp5MNTQU9hy2GxMUomG0Kz/d&#10;7aaY+uqJAIx/ZXhtMrZ6xcOqR9NjicJRq3ApZ3VIZDMoGs4imDay0lyc1bKH60vfV52/imbFteox&#10;s1QYgPgGxYEqTVybkDUpBPdipd63yXkaYSK4NVqjtFX/NZAGfWEsXFjspC4KhI6bEZc52zGRX4T+&#10;RlBm6ud1kZy0ENHKZKJxTqkm9X8ts3aqwBAXFtSXFoGK96wg1SBG77OlSUwQnYFTvKkyHWFNXyjL&#10;83rSLQH53q+rVqiZzXhYa0vyFsN7XKITfJjv8nR3uQLksFNxZry5ImvKROS5fuaRxk1fTgdAn/rA&#10;yidgyYAyRL7Q4W9LlYgSRUmzWWVEOhy5EaW54R4jpQbB5tMiiE/+Bs2DtuMkgUqRcNCpbwycYB7Q&#10;mOV1V/TpK9RzAdmSfsWyd1aCv9WmaQcmtsIyLGHIkzvQ+52xTpu4iqmOYCl5RzbcRIchB3Dty02i&#10;aflbyJ9Efi9uJAl6SqUTXOv6JbVJsOIXftW0BtVchriUTlmQaYuXdEZJmYrvZH6oB4yAqxqxTM9M&#10;TKjH17QNhMfUUHR6eHRiYHi0p3+wvW/o4lS9X5B1fnlMJkxzq5NiWeXAJLCqxjZLcg/enFnYmJU2&#10;eHattrA1N7fZWFDPmyurG9dWtm+sXbt76faja+998PDTz9//5CfPVdd69e720uX5mbXpyaXxiYWR&#10;kZm+wamu4Vrv9MLo5Nzw8HR359C5tt7j7X0yl//hv/vqP/jGt3/tQuuezu6jnV1He/pOCrL2DZwb&#10;HG4ZGesYn+xWRetUbbA2O9pQNkkOaGqQIeCqSADLJXmNpg2GRMIiamiJ6QcMjAg0M890BUxY7J9E&#10;xqm4S+rawbG4VnVqbe/vauttP9t+/lzHhTPtpy/0nK0tT23f2r79rq2Y7j+7d//p3esPri5fWlSn&#10;1hMtB09eONjScfpc24nz7Wd6hrrUVUiotVjtrxepavS3YaVwanXnScoXXRtmCEfv4pCcUUYl95+D&#10;DFIq2JUAiMgyjtyWV+Vm36RWgmp0pi7RLJWfBbv6Xg4jCgdb6kKDWgkfvfTioBakoV3XARZ+DCRf&#10;ipNHAsQQMgnv9H617Qm9ANT0ASu+RxbojN4LToOwmJVulKtvNN6T2Ur6r+xI/1ksRsFmeQ/5ndKu&#10;BkwFbAvryEeZi6B8EZBDF1lrj6sCuQrcenkmAs7xJzZyEipgwz5AFpzHKMgBa4pIq7JY0JffaWQI&#10;KQF0F4Hm9EfSSSFGEraGHjRa03lFEIinKPFxWGKj1shxw6MGPSY5JUC4fXlbTKxUA0STaT0Kv8FM&#10;Tqwf6BUuVH+IT6lLYbOd6oCxlIszh/e3HBvzJxMJni0tXiutbNA1FbMGCZbs4jEbYrM4cmGFrdEw&#10;GsEpnaAzEpuAVe9LuUz624hgPeAS77nYHqsqfaMxpG2ZzD8Dg/1XYnch4YMqGXkIcK9f54Mid4Rg&#10;b44YfcIqMWcmSU5Te3IcX1JrSqrRv80FTThuwKPsQNUJOQLOIBYuSlTWrgINMvSmDSMduzKi8EBE&#10;SySSv8jsQl2sAfS9JnxXaogidyTLwO6dpkoaba2FsJFcEUG4iE5xQ3WxtOTB0glvicm0L4Pha9Nc&#10;NyLnJCwCGALyNR/CM8exz9cdlA5S9fPsA0lvcemdRVLdcoymgmOdE4QK1gmCWnV44eWsEcgeS1bC&#10;Ys7ERSFyfdNsiqLLhlDBRTYEWuboopsQE9GqdBJ4ZomMRua5uxa7AVWctKta9EgJwPwFfHoToCSY&#10;6NGUpqyYseG1Y78Sx+HiDIwhWuMalSvLFTfx6DUekSpKqCClbFz6L+vCsJO3FQFwOmM3AWTmITDe&#10;Uwja0E+oui+ijAgBsvlnniRUsISEeWVOVds42ZnyHvh5GEtLlwlXaHhLDii3jHIfYd6SNPS5OBdQ&#10;RjVplGJQAnHqy6RcCbMu68XTOBsvf1hMDYhwipCk3DhIcTpzYf6zJAHDheqogLilzDixSuqqQqvq&#10;t0m2JmpqqvDiLpYTySzikpU+FGjsPVwlPVEsNv2xiiQD4RJE6WPlRin7JUPWBcnN3AjHIHZ+ZrKm&#10;cGh8bGJ0YKhf/Vpb21vPtpyTQhjfYKmCDx89wc+TR/cd3id5sHq3Hjy6X55ML+/68Y93//j7r3z/&#10;pTdfenX/q3vP7Bma6Vq/2rh0e0kK4QfvXSmo9TNQ68+eNz2E1a/1rwVc3fwGD+FffvrFzz/8qRXC&#10;D9//4O7dOxsnDv7gm9/5jb/4qz94ee9f7jr68sGOIx0zA/NXVnfuXrv26LZLWx/cvnT90vjsuDrf&#10;yIBDzW/G6+MohG1IUUFEoyEhC0G46ENjFQSOcK1cRJd+8BxKxvQPsXqUw5IHwwVCxqobGa5AFRao&#10;WqLo/RD7lh+GEUxyCvVvoeW+pNlMx5DiDqP3N5vopFMrNrd4/YA8Q9jqiRhU4UckxEat/il6EjEw&#10;2EfoqVSxGmOiBwYQGQ2lxtXM6Jw4CQmn3Q7nK4BAt1QVcojNb2hfE56B0ZQsRjwc/XCItVSEvmjB&#10;KqccyMNU3wq1Sv3rKtDCsiI8huWTabCgoL9XtLVcmsQLLwoqF2yND7BthI3TsFSOYVK4VryafDzo&#10;by2CDyUYVjDy3SDVMLqQtz41c99Al0p4XWojAa5JP6S0Mrkxf3i4ZXZqU4U6MB1Gk9HVryDci6tQ&#10;VU3uF8FOXtLkNlDwR6xLdjALtUmpN4Frk21O1iSEcwY5KRbmkwFbdbIcp5VyLmoNYfuCIGVA+BCT&#10;ruFUYZs9SmHCBVyNk+Fag1rLtwjXMYY6pLRsCvxO/SrktoZXinE67lBByi3fZ+ovYkeLWzc72pdQ&#10;a1oWAYaDJ6M8iTo/r+hXrAHr5vW3Ilp9X3GD46gKCyW+Lmvi7U11ZstWm0iOPZERqzjbUPFVPqWc&#10;vgZNM1CiaAhnptOSxOoWEaG+xryONtwFqfLVuQ85eLXYuNzYdEsArqcTSSnLQdFnpJr7SvRjqTXi&#10;vpVOJ/p8emzSHSHOmfFuIcDC6hNqUcJgNWtdWG7IPViodao+Pj0zLsiqx6SchOUePNgxMNI5Weuf&#10;X1LV6ERjaXR2ecy+wVuzoNZZodbVnQW5MamiVb7Bqmh1m9ZtQdaVzWvratCqutbr9y7LOvjZR48/&#10;/uz584/fvfv4xuaN1YWdxtTKxPiiUOvYxNzw1PxI3e7EU7PLkxONAaFWca3dg2d6B08fO/njH770&#10;u2fO7uroOiq8OjB4TlxrZ/cJNWgdGm0fGesam+ytN8Zm5idkwjS7OC28Kq5V6ELWwalfrUyqtH8Z&#10;OFWslIFihqIqZy1gAHjggFsYkhubo/zR+njvaH9rT/uZi+dOtp1RUevx1uNtAy1ilS+5U+ude8/u&#10;yUD49pObV+5uz2/Uu4dbTrUeloHwhfYTZ9tOdPS2Doz1jbtT64yDcuw38pNjaGplCzZIOB5eSz+5&#10;6xDjgmZJ+fu3QVb6r01WiyGTwWoBmXSiAqY6WAn/mSDAmNM4yvAsYDVcQdR3VaxgRKq5l2iMWqmC&#10;gUvwhN8j+xjWMlQDgm085ZxYoXy64sQKagp2BRsbgorSLDQLur6KDXBEEhwSHN40gI3/BzAgYNUB&#10;PVo4m1jKpEoP674wg+FhZJswHRxieWoou+DAYBKvSii7DFeRJVOqGuYtaohonhO6VUdYuRzrNYyy&#10;gD2OKTXC+DAXFjSfmfVusJf0E2Ja+9NQhWtjLcBPHJKJzArAi1+LjwRPtcglBN78J1U/G6LSCEBi&#10;XmLdZrIYmHI5zm6id72ZeRVemroGNkl+NsWNYZILP9bEZuZOXUdKNxRGAzbVe5GkCqV7EFOXIL4Y&#10;oma02VfDhzcL/j228aoRejcQxTW6ioAtIYlu32sW+6sUqcL0FgEtp2yI5ZngWWEkn+HNZS1dbSHk&#10;I+fWVKfm0IMW5qfKU5SRD7QD+vpX1Eh7YofGaV6+bNqZRUp0ClVmZw7Z6Ko5J2FLLix+4EkmFsyM&#10;YJXsBp6FzECyDEVaGbbTyyqLi3JuNOSWBeH76nMx0PIZzWPFtC7UKuyKM5OvEdtFscUmd2MME7Yw&#10;CyHpqjzIBaD5TAUK6Vd3LgCywmnTthQnYU1Ip11UTsznBxhTYe50A2ZvwXgYLBU224sRZEWJI3mr&#10;fEuQDxeiqP2jAfGU8A3d9nW2mDKfjOUyuZ74otFNanmLF1Pjyr5hIM2HIxYAsrpkPUkH9NjQfaZw&#10;HQXhIaQR0+cng8P0TgPtmGl5ZPhpdRgbCEWVVe8QeEUpn5221tsiRs3az2pKUoyljZ24c4imW/0w&#10;asXbFqojcyAJC48JZZ/h4QXALOtlnrDGUxjCxQKsOnrRgUmoUmpxszP7uufz8b5SxXW5dySNnuCE&#10;w/MeEhDuFsTVGHp9OXepZLes0WezJea8wNjFvt47D246Xj7lYy2Vx52e/CbutUH1Phhe1HnJ+TY9&#10;MkInsHLNi0JRUKJPmilHC1Ecw1t73oZlDbUbIiHcOHdMx5Mq8kTCXdJM2j/lwKS/1aVXQmR6toYb&#10;05RYVj2Gxoa6+7s7ezovdl680HYhnW9U4Oq2N8ePyJPJbW8O7tl7aO+ud954ZdfL+inU+tIbL/3o&#10;jb8San394K7DLQeHZ3vWrjQu3RJqlRvTtSfv20P4o88exY3p8y/eF9cqPbBRa1q2hmv9a/drbda1&#10;3r611nrqje99+1//2Q//3Y/3/MXrh1/ac2Hf+cnO+ctCrVeFWm++e/fmw9s713fGZsbaBzu7R3qH&#10;p0emGlO1hbpOWdyP5mdh6exXhM1Q7FQBnCFFYVAj7TTACfKsjE6tIY0/EyWfSEpV6Yl5EGpWkzoB&#10;L8acy7oQETIIIdso2FV4qEfZwRyBm+TzBXLwHPVoEEFgYCVitU7WzGqMeDhyUKtcf835NctT7bmb&#10;ylVpbOfkBa3YYCWg2uC2iWNN59ptOF1hQ16GB3bnm+DAYEI8fg3rxTG6vapWnS2tsNsx+nK5afP9&#10;EKraIukxU5XFhhUEPq2l8Yybc0Kv+ZzBRcG61L5KgWyaEb53SYJeN9rx96LgrYp38+H5b7yLQgmG&#10;CjeetNuTEVTGtJK8GvL5gGm3k9pIb3N0JdICwLYk5fJOgDXNh8BOAGDa6gTp2dvJzXuKQVGY9JC0&#10;zDNSFKVUMpJj71DGY/AelImaWowUOXRo8zLAniOZTlE1hl15MTxk8h9BpFEXR19uGL/E5GN4g67D&#10;Ceud/LdMrwxaBeE8ICZa6SMcky1fSouKDUpD+TZhcA44X5HTJE3uEuVUvUbRATHi5Bnn7lR0TjbK&#10;n7STcqIUZ6YAPMhVW0+xl2G2XAhY54o04yN+8BIinxRHu+QmFQdoY00mLyKfJg3LyvQByNUpCofC&#10;ZmvLS4Iqemkcs7RT0DHcZ5RTCE1d5TXJNJMmDz6hrsZt6OIb6budDr/yu/PbfIvVkHpAghCqW4IL&#10;FCOEi2xPwYR+QkEYRfivULoSRBKSKviw+dAC2uBaQ1tbQwrhsdrsxPjkkFhWPQZHZSB8cXCkY3Zu&#10;mIrWsYaI1rXJxY3aynZDYHVF5q/6uTMvebCIVqHWxe05mTCtXVmWNlhFrds31lXXeuP+5ftP5EDw&#10;RI9Hz+5dvbezcmV+dmN6amVSqHV8YUxtb2oLIwtrtSXh3tXpqbmhgfG2vpFzPUOnh8cu9A2cOHHq&#10;VWmDpRDu7lXDmzPdPad6es8ODLaOjnePT0kePFhvjKsvq2pZpRAWZF3Qul8XLaNRtUGryChxDhFV&#10;ujMt/o2u0IMKcJ4e56q8wdeiauORFoWagWqsOjAx1DHQda6z5VTbmdMXzx67cOLIhaOdI+2ilK88&#10;UKfW23ef3rn77O7Nd29cur3ZWJ7oHDx/9uLRs21HL3Scauk6Kx+m4clBtWlN102H9UThgUxk9JEs&#10;BjpWPUV1+VKnFNon2WsC8WKlU+U4DF8TeOVt4BBS+OkcQyK/sq90ya6wYmBqHhU8sIwt+W8vtKpF&#10;DTG3DdK04UQJXOw0LeVKuabL4RSsA0vMpwWUYiKizVOQUoQA0bYL1RR9WuwagajiMB3M9hUpXdVn&#10;3Lc0nUvUxQ7WK3seVk2ooXLuGkCDVTioXLJQr4yqF1EYP35bQAj8Z8o+o/0rdcvNqL18OPRdCVVd&#10;NFWYRvsk0V3DRFNMgG2nVESqvogFjKF5KW49XuCJFDPIKCDo3lkMZoraDUjmvInXdeUuA0LgWzCU&#10;JscRS6TCahrLQc8GSwR0cYEcYcNRkPuAvTQI2ZQexBDFU6WoM9Kz1FsfsjofWw4mYC8bCAGxPy0w&#10;FW4NV9UveZhnH3PiwNDCf5hDylAn3GQnLEpmpln6DOXbV6VVRvAsVX8yC5nAhYaqYL+xa8Yz4Xim&#10;N4JVvxgwkN2yxPpGTeTsKoWwNlt6kBgt6ABSVBn4FASbY05yJCgx6aFK1otvLWkjaFVDOC/GCHGp&#10;K3ERB2xS4ESWpLNCxWTIqYdqB/DdDR7PeVsys9HsZMmXwk5nVUL+c4JaRwXdAXsM2xSyayRldSOG&#10;VdBAhmT2nNOLUq4mZekhypJP/iIPrSOvL66X5nbsrNQTSCjU8n5OPzmgZENSEq8rpXc6J8j041cl&#10;v5NkAXuOGMt4jJVJlaWBryx8WuVBxSL19KsuGZlZE+9mVn0AgCUnbpLhFSSXX5o76PimGRszYQ+f&#10;u/voWMqxdXnbZlFUFhg4uamB2I5lSTbwZI6jRCRyPhIqdHxTdqrOPCq3bJq0M+eT4IOEryrz2aCc&#10;K0/WI6FINslMJ31I6cVC3iEIrUoLln2J1W2wiozTz601KEIJH4zDgFIcUWAYMZtTY3RecChIhOCv&#10;ZqzkzoVfFCkeFmlRwnNe1AYjxdKmzbKtjgpcDURHOVzsjsyy5i6QBAo43IUzC8qzUb9gMM8C992q&#10;eHEXkKzKZ6aQJ206BTpfgKYjG34SASyu4sSp8ypMKZWotJOg8yd3SW8vlYWB/hyxUnZI61RtaOIu&#10;Pk6GEkCaMUqK34uLGwrfKFq+3CKVutIgiHGtNerjYll5GLWODqrzTVdfdxuo9VzLOemE9fP0+TOG&#10;rEcOvr3/7bf3vbV7z6639r25Wx7Ce3e9secNKYR37XvjR7t++NqB1w+e3z/S6N24Nn/l9sqth+rX&#10;ev3d928+/1io9fEnrms1ZE2/VqFWKYR/Jcj6n1TaKq5V/Vo/UOebTz59pLrWmzeWzxx96etf++ff&#10;/M5v/dlrX/sPb//pnvN7z092ze4s7dy7euNdpctVmqROBlcm5iZ7Rvv6xwfkxjQhB43FWWU31EwV&#10;xquQggGHRq2wOBH3BjqCY4sDU4pRowpuPtd4BjiY0xJSq0oRo0sNdDK9JwqU0FqFbOFvgzVCIAm7&#10;eYFsbczBbAVbhYGjyNnwOC8GuwavVqxbgWx4AhuURvoLg2py1TTyvHI62i7s42PIatRqyXF64aSw&#10;1hAaTI4jcfzJNr5i4x+YydCqCHf1MCYJZIU8tAOTdaQUo8K4hro0Edosy5QeONxuqC0jJdyJYVnd&#10;Rwce1dAIDOxbizcjp1uMneI2HL9fONLQvIU11XFzbmZBuXJeJPCWdE+l+Y1OgRSOshHFf0jvT8Mb&#10;FUkuvOi54nQOwZPrPysbNMh3EngsoVLzGVSsRAX9XQO8wc8VkvSF1M3M5Q2pkExlPPol6BQwcIFk&#10;ZAe94RpwMhoVDnc6wRdYBHVVdhsI2lS3Zm2nRDaQO0nfkLpKH0SOm+QC6g6V4EczjMaYyuQUME/J&#10;Twz7JVPi2u6F61aWa+h+kYiX2Rk/pEziTGjSZhT9l4NR9sFe0GEpIXWL4gvk7MEMzsw9wze89HYv&#10;qNWA37gR4I34AYk1JmOateFaPWIaYXJCTnVTSi7UGlGQP5BUaHKcEVFDa8c3XLSVjzmLzQ+02RUI&#10;t17dbULiqlpJxFGUIV+p7nPWg9nc2MiZALdYGmg7dpLeUKrUpSQPnZq0CO0sVUoYQce8kDDhuJL+&#10;DKvjSI6+hUScVMrpW9AGz6sn3tKs6NaGRcLj9cbkhIpaJwZGxvpUzjo82jk53bMo+yVD1rG51QmI&#10;1pnVnTmBVaFWPVTXqopWca3zm36sq0fr9XWh1ku3tlTUev3+lXvv3nrywaP3P3n23geP74hovbm2&#10;eHlufntmdqNWW5mYXBiZXtQnGwwvbdTUVmdqrn+01jE80Towem5o9Fz/wEnZLwmvdnUf7+45LhOm&#10;3r6z/YMtfQMXhke7JqYGpurDetQa40Ktcxp1rJgWV8Vv6GZmGkra4CofHH41emn5VczUF+qzi4LK&#10;pUMmNYQRLhIT+yZq1aWUNn1jA+p5I3mwfJhaetpOtp4+efHkUG1AfVkvP7h6S6hVROvTO9cfXxOT&#10;PDk32NZz6lz78TNtRy/2nG/pOjcw2jc6PTI5OyEATItzByjkSpyMJ/VuTgNejirNOOhAJCbR7jfA&#10;FcBjVNEGQK7ExLYMTUeBwJXE7kUY1iT6CB3W5c5lWKi4xzIHN1snRI6wnIIupn1sUbh50ByvMgYj&#10;rHeEZ9UDzt7Ykql8yCEFBx9DFx22Ptk0C8G6IsrKMMxhR77Ucno12tnckRuH9XhWDkd0gLlIWqok&#10;zi4BN7CTpRGHIU9vgnuXSlLmCliFqfb8pxVtuMq8LYBH74EVNF8RuJtoEmInSsgip3REVelmk2KI&#10;RVaCaVeygRxK/MeZEtcmKkUFR3DGlSoLHBIjfJ113frbAMKs0KD0DBHSX/Mw/luvaCO6SvBfjKDC&#10;KCIrsGDvP8ecHoqQdTr4CgWZMNTboKxtQBX88CX+sJyRPjAEeCL7bCmB9+GvmCqOlXPMwY2YhNn1&#10;zX9eaG3PZAC8Z3ggboj3RLR6GISgPtWfV1jdLWpzUgEnTc058n6T+Y7axZksWQhXcCmeq7mmtqar&#10;zFeaNt1B1BxAaDRLdiMTzTmyf5bsYf6bIt4sN98dqiWTz8mp4QxfKjNL6F/pG3PiyCvi4+W0BaDI&#10;+znxRqmZDOR2ABP6kQSHB7ai6fSGwtRxuX0HtN2OaUbfrVSfAqhTub5wrKr10hQnCYJmVtThPlIF&#10;q2/4nKBWAVGP8JbFOD5lQb5Ct/o9VPvbOUyvb12xdkPv8aPyUi5zGFBhAEwqNsOV0vGsCO0S1S3b&#10;AC+IxWeK06HNq6rEcf7W527xs0TCYmsNS7RFgE5LsaXnttlXnzKX0oJetVnSRsfdMKmW2DLTpRaV&#10;NYU8mCeHTteAywyGfgG5TWthxnogKzfZ5Oq/nrHRvqFo9T09QRS34ALPkmoElCb/Tu0Jk5lHbAVS&#10;tOltxzxq6V5W8JihXUlHpkFAqlIdoaXVQqJBmEnHP4p5jDw5C3az0u8qN50kL6gEKeA5iQyuvrdE&#10;HQDMqrNXPirWJvtGlDvNqpNkCYtKP1tfMhdlgSA8juzFn1wFqIVlcduzwujC9ttNSg/9LeGNP4RR&#10;9X/pdeR0gKaK5XicdbWHQHpXgjiHta7zQu1cucmEjwESOwfh7b2MPCcIZpabl1DrLMBVkFUK4VG4&#10;VtkI9/b39vT1tHe2t7S3qsD15NlTEgYLte47tP/AkQPCq6JYQa27X3nzldf3vL5rzxt7j+xVv9aX&#10;976898w7g/XOjatz6nwD12rUqrpWoVa5Mf30iw+CWn8uNybZCP/N579Kv9bixvTh5z99JjemZ89v&#10;y43pzLGXvv6NX//Wd37ney999c93f3vP+T3nJzpmLy3v3Lt24/FdPW49unP1ztX60owqWnvH+qQT&#10;Hp8Zd8c+Ma5mUBR1BHA6Ri3gC7IQI5sCx1JNCndqFrBZv6rXi0i4qowTtmraJqXeMCxgYfhwHYpI&#10;GCRsqjL+TxIkJrW6gsFtoGlTihwhahG3AljyhsDapm40clfaOMVZCt9gV706wneNK9pgzJZ0LoWr&#10;szpaRk3QtkFAgZOpG3Vda+A41FM4T1sKg12tYPYZYicL1C5+s3Fsgr4T2tTz0qzVzW+ArCGjwxfr&#10;ETCsVyZdTWvU6gsQYAmzR/ucFIW61QrDat1ykgqpYi1NdMIG4w2tHkf6hBTow+gaCipngIDBl5M6&#10;WL8ZySgUM2y7eHBNjtCGFutyPBCnRUqX3Q06t+m+lWrmjAZ5heJUbHxbYaGi4M3+FU1IHs630e6l&#10;CVmRsFYyYEqTjdWrw46SOzW3hfZEJJydV4Mz2agJbpFUo6Yf8lBDwUbmoTDek5EdV5056uuVqmAx&#10;6lMyl9LA8uG6mrZ0tnE0llGQnwK0HkkSLcGZSH8LdxrMyZR1hsydkdXNSAqHsk8ZSM+oehmldHKx&#10;3uAKHe3YOlsVfKyOyrgx+JDeX142gbg6hfV4c6+vrZlrfVFx4YQrvvDOucqpH90ailxSpxDmJYWB&#10;1JkN0cy51dRU85LWpRRWeyLlf3M4AZhtKPaJPmxyusbG+Pv5Tpw7et5ZVapE3IstYWKjUisbnwMi&#10;wsLAuD6TgqIIQX2DdHxj2wxID0d+GjU3uRFMFVidW5wJ0erHvIQxYyptlTB4ZLxvZKzXJkwTPbON&#10;waWVibmlsdnl0fm1yRWpggVZtxsqZ9VDXKuIViCrHJhEtM5tXV3dkXXwLZswXb93SXrgx8/uQbQ+&#10;ffjs3rV7l9evr6xeWVgwap2eWR2fXRkXhbu4Mb2yWV/eqDWWRycaPYMTFwbHzw+Pt4xNtPT2n1RF&#10;q1CrhMEXOw532T1YRa1tQyPtAtVCrbWZ0RlBVuUoVmZV1DovyColuNrcq+k5jSLRgjaqph0O+u2O&#10;M69qFkFWg5awWKFbE3wHKZmOQHE6WhvrG+1v7+9s7+u40NlyvvPC2fZzZ7vOTi5MbN7cuvboxh21&#10;aX1+745R69X168uj9d627tPnO06eu3hCqLW9t0VE61htVMWxikiqJukJLJC3FVFovHzQ9yKLhV6g&#10;z2ex1wo+LAa/enOlRCjxRAU+i+9lE4REjBckBqJwPSQ97uJxYgZPH+uSPLW2T2+AGLHSll27P/3B&#10;vfOUkJqNMRBXkZ+6wxfL2RLTpxelY/0UChIyCp1GsJeQveTdQEHFQTQqaPxsjB4VhevYhNbCcOqn&#10;rWWKDwesV1TxcGgZN11lSKTZ4NKEzpxF6SEZkWcAoXWzlJtGpVbBFZ9ycHuBcMEnKBIrpGqePPCV&#10;BJDjJJBnQV+clK9CPipCiWb46HwEFx1gH/sf/zdIO+Zhof3zdZqZM8qtOLthuTUBolnxZi108KGN&#10;mrbczsRlkwC/+IcHn7N1pGI5UZ27pBTFI3W2ej0QOk/ytia6Ax0Vd2J9Mj7GwCqkKPkrh49FPp3C&#10;vDKFOIV0MPJkzhk1AUwT6PIn2pA99/SEfGVKeX2+Rkrl6gdwlgEE6hhJCrhaN0i+INkEZMbYCAHO&#10;A4yjPS6/5T1VrscZk0wDEGOElOFaHdBjU+xP8KWv+kiFZuTiGgyYwr2km2OY6lLr0ZxahgFVaWhG&#10;rEoZFBYuWekKOZcMLHeEJvVd8gUB0pn2zTyLLysYTxPStay4Xs+JhYPIsqQz4vmy4UBHUw7dNJqi&#10;RRAJUNJAeHRr4SCPN4I1ao11ghayiHFB3NgBNvNTaofDzHFysDl5rF5GJ+xe5WBUDVfYMKgPZhHT&#10;yZsJ1q/qFZQEfbK6dqBwQaxAuNpruwbYglIc/j0U9J1SUSsVrUW7ZAU7BlRh+5tUJCfoT86iQLKU&#10;VEsQdWmxw4Uuc4ArWN4JEiPnEhBLjwB03V4IFlhiY6sTZF1Utu3ZYUhGJPeR+0vQIymSEO+FUmba&#10;W3AbATPHWVTTSaCT9FdAFe9uH7xHLG1jFrSnRQlsb47CAJeyT5waU6L8JVsENCw+sABmBPDFhzLD&#10;EtSaxVs2utyk0AXo9ZLGYtUE3AYwG1sWptdRcVMWl60yewj6agc28PlIwXFUDmpN8og3pwWDR1jA&#10;VVF64HH2akNxDiZLjxShAQhqIGMSJIf6G9O2qDN8MFodGEE39LM+V9d/hVqFV8emxobHR0YmRofH&#10;hvqH+vsGelvb285eOBtPpqOnjqmodd/h/Wrf+pa41r27X3/ndUHW195+bZfo1r1vvHXgrTcP7n5t&#10;/2vvnHpTCuHN6/NX767efrQt1PrkA+nO5CHszjc/+eL5z9yvVaj141/86icqZzXX+h9V1/oTuQqr&#10;X+tPf/rs448fPn9++9b1lVNHX/rGN37929/9ne/88N//2a5vvXn2rbPjHXOXl3fuX7v++M6td++J&#10;a71259r8mqRrI33jfV3D3SO10QlVfjlRXvx6QrcCeYyYKjUr9sIweUIKcf0N0jPYwaQ2NFhExbR0&#10;sWIROs2cTdSaViCncUYlwDRjBNTkE6zx5jI5YtccTmcWGq6G+XQUnSNkTRl6RDVZGuRQfmg5Ksyc&#10;m9+kM4iFx2J9XQCI+4yPHEMmrREFOf4T/UwjnNLqBho2sAhdsVGMzuUrxT0Y1a5xHd1NXcCJ9DcH&#10;l68veLfZaNR1p8Ueyu4+xeHK0DfQmdrcWAdH7quukYbB/kYuSUjnyDUj3Qy2MYiv+oVS+6qGFuJb&#10;fEl0FXMthVqjjM1VwVzXoC5wSE+i8wbiBv2WdIWzCHxCOtxQKx9XaCvp9YfxjDY7RyXq9Jy+2h65&#10;TJ2qWjVo2dK7Iot1Q9RUtFe2xujySQTSOLiZmdAr1eQzuSptt/hV2is5TaLrnVwIk6ZQgk2jpvDA&#10;+rRpFUsY7Fne7JOtUDRKdEeumdyaKKigPbfCWk/MzozNCPGWouKYBqcRUapbc8WF61KQzNrwnpUB&#10;yc+4E+fcOR77DWQMg1SpFlMob+lvtnvCaAVtXgOBmk2dcDT68LGWJIGNi3hYJ+66VuFVg0brBJrV&#10;NS7GIC8YCO37JeeeT2ZXdVpEA+LJhsQ/XWdzXkb4sm2Quwl7sRhjy2nogRkyOURr6mO5sRkw61uk&#10;d6LCJB3PXpiUyPoSz9uScE2e2OMACzcvvSvqOJOE1j7JvtVBv/k6OIqQseQ7SyGcMKqEwYsKX+Rk&#10;q543jUmxrOp2IwcmPWQaPDrePzxmHybZ8y4uTyyvTaWiVVzo0mZ9dVsmTEUYvLQ9J8iqWlbh1eWd&#10;hdXLSzvX16/f2blx79I1WwdfefjebVW0fvjps2cfP7mnRqa3N9euLq1eXljaacxv1WdWRuvLI/Pr&#10;kyvbM6tbugmNzywOjNc7hiZlt9s6OtU2PHqhq/uYtMEdnbJiOtbeKfh6ShWtA8Otg8NWL49OqKh1&#10;fHZ+korWhoTBYlkXVdq6bm2wuFbZLehhGENNb1TBLu3DkwZSTjudTYOJAkvJXOS7un2mOcpobXxo&#10;YqhrsOtCV8vptjMnWk4evXD8dMeZ+kpt+/alG49v3RZqfXrn1nu3rj68vHJ5fnCyo6Xr1NmLJ063&#10;HmvrudDRf3FoYmBiZrw2r/uHMvdNRa6rrwlNIKnCZRHtEVjDFHFfb8KhBM2Z9sGciXhC1gEASjSQ&#10;UANOptJ5FqRkwV66XwRT5VsMCYohEOqpYv1inOb/co9P/B0JcfCzPkQAJk0aomSLMJI6W/APbkMJ&#10;idJ9x5+MNrhZX4RjSlliAKridOIzivsUljwWnToud6yTjiMVk1D+BDihJUa1HkXdTuLsWBye5E7l&#10;BOvlIAFkGHioy4RZ0SY0v93RD+kkay4SuWbEdBH1hzpxaup0kEUAmePh6hSv2sCeRLoWtlWRcdT7&#10;oQ3zpQZUpfTRF8jnUjXJ9DdqAwPq60QKrcpA6Q9RU+tnuE2zW9XFLWwtfU1SSleErIGjLjctVFXh&#10;SDPyHgcfgPccmogUibKnLjkCfVR1fSEkq7aliDsctkbHzudbF6AXnR3QTQ//IWNIJIWedUySL81b&#10;H1jAYXo2BvFmN2P8EYoXMF+6+wa4avmEQAuKC5GYC+EPDEscb3baDotDi+LUV5AEIjkIsBNEU/At&#10;55tkYjyEPXurTRWJcuX3k9mibEhqEDyTK91+6CDv4TF/qsyKacHqhRB+ibDerPiX/hu1eSh0oi7f&#10;fKHF0sqST7aJg2wKcpqCT0Zx1u+YxIPdRXFdZKiBAZmrdbXpRkEa/IYVU/S0mo0pDrfPWeaeDfyU&#10;9/QdJ8sn2QG/LTlBPehI5BdjoGVRAObMzGelgH3D9bF5lpoGQLGVFjUWDeahSxBDxKQPQK1B4/bd&#10;EfRVwsU5F+NVp5PY270H+hJz9f11JWnlalvCp5xjcsrGYEpzpHY3G1q1c5ZlVaUtvBkGnaYOFmTl&#10;Ma+oS8t0Y31Uhe+UpPoyxS60VGCGI80cCNgD9emWRIWnSQuui5dbcnDUyhZlludeZK6ohUn3Y+rO&#10;rLPbsJC8XhEAcypTx0yX+GawoatQEF1CJozESfN5C0p9Ae3WfHbsSMXEGN1iwaKkG7wovAvxYmZm&#10;JmSSIAXKNnv58C2+VRXtdETgpcil3DXA5xAnXoyMtsO/3BApEnZVLV5Qxb4kwNU5U9QxBabiwKyj&#10;ckay1Ieb+QghFL5BKyXxVa4gRHoIWF8ODZoY1yk1a4VrHZ0cE2TtHuhRaaua30gbfOrsqTMXzhw7&#10;IwPhwweOHTpw7MBbB95+Y++uV956Vaj1zf1vvn3w7bcPvf363tdf2/uaUOueU28Nz3ZvWiG8fPP+&#10;xoP3rr334d1nHxUPYaFWuNZPfo6HsIDrr/5GHsJfCL7+Ag/hzz83an363o1rlxeO7PuLb3/7N//y&#10;L3//z3/8x//hnT994/Sus+PtM5cWN+Qc/PjOnSf31fxGqHVpc3Foeqh3TC1bO9W4VQg2ufKweqAk&#10;N8JN9B7mKe1FE9M6MC7lb3E/MuCMZhhQ6uvI37qmVAhIAwvsBBcUDjJVkH4ngk1/aXAvMMRUHKA3&#10;c8yoNR43BWtUTXGcJS8Or6WQkCsIIq2UuQGoIDKtIKPl9CJGY6x1bdQaxrXyE7aWWP91SSYn7lMz&#10;k2e5rp7LjckAFXWuHY116PL1NYIN7UYzFcM87IXzxJ1yaHjTrH4Mt5nerZ55EqkK8YK2ZV0br6CM&#10;piXH1qmaUw1GCpUKNnYmLKgVZbKrk9NypryhOPR6ZgeGRVZaeWeVYk79rf4K3J+Hkb3PnMRALGRj&#10;LMS34PAmbyEjLgTMzm0YkgU8+w0ULk+Zvo+TcCw6rdRyQaYNISnmTE1R3HFxdYqmNzoH0nvev7Kk&#10;MycsYE7TILP8rmhVUjOZCdODlVgcOrr4A1dH7mMWovbEYn8P1ZwT1IdnAPM8qZSckb5rojEz2ZhR&#10;YkLjvyxiVtgb1JorTrVqUK4HoZmhwfE/nqUAxaJG9oVo5l1MVyKecarMCSEPoFN01LWCgSv0y4UO&#10;Hs4CI+h3ooG90toAfltKw1EFG8Fqc3QdSxJvEvlsqBhSUFL9MLnRcitlaYE5uUaZUUkoOLmgg2Gv&#10;XNMNVWpJW1t7L4YUTV7WVydnGgwM8YuNh17AnKZCIy4j5P7hKAetPxlHe+rYfM864XT7IISij6IL&#10;eHyPtOTJLJyih/AAROQOLITZ5sQiagEpwhAJKTZysV6bFWQdkXUwfW56xbWOTw6MT/nRmB8tDW+W&#10;RtWjVdrgle3Z1R2Xsy5LG7w1p4ccmES0CrIubDWWLy3s3Ny4fvfSnUfX7j6+/ujpnecfP/7kJx98&#10;9On7j58/uPXw+trVxYWt2vzm9Nz6VH1lXFxrY3V8bWd24/Lcsl5cGanNS9bSPla7OF5rH51s7eo9&#10;1nrxQGf3MaHWru4TnV3He/pOD420jYyZBx6d6JmqDamiVapgUazL64qu5tWmVdrgJaC+8arCMkmg&#10;Yy+pOVskTLYFDokdoxcX0RGVAqUw2nHxlfb76em56fH6xOD4YEd/57n286dbTx+/cOLo+WPnes7P&#10;bc5dvnf11hNXtN57fu/Guzd2ZMW0OTM00d010HLywuFToFa5B49MDQu1yh1BBG8xeuVezkw2fvZV&#10;LlVbaPbsHlwcobi1x97TUDA3aQdGxd7Df+i7eyXSg1eJYWnR4yXyC3GqCM9wqDjExlKotMrkw0tM&#10;HLI3JA/xd/L94QTCKDq6RW5XdHcGIWC8WN3oo6p6y6AyQ4uCoqvIqZAPdg7zvUe7St4Za1mrCn2o&#10;SyKLpIE0nglwNedmLJpHxKjhxDAxMkFkHSxGLIGjeh7U6g/hbaB0P6BnLcFlDB0lh1Q0NaQYGv9V&#10;wyQvUvrW0iAhxBGCzBeISO+JYJi0V6kypepMGMldf4M9Ar0Sx5trrTrQogxX5B2hnQEA5Kpngh5c&#10;30IKGShCCnG9jBby2+JDzp9n4QtaixMLo5u9JRACw7YY5zjsy1HZ/tcC74gOTO2mLWo2qKwRj2dV&#10;LR9MyP4T8GYkXNx60vMzxrBMBoqZKXQsBk7e3DLgAaLkR3zdXaBIOiB5t6BWGFQqV5lIGEF7SjSv&#10;dUpMdZqhegh/E6EWZXLRexfMUOhWStrQvkZTU1iaIkePCjGg2mft03SbMe+01BEEsmZVZjQ8Aswu&#10;vdJUHCRKBusW9W/5wOSeiP4TrGfNAo1SauRf6RjQxCqVD4ii5jxoNj99r1ySfDq61iS//AZslotw&#10;gPYe2gxd2p2ZpglJWymzYcxMvJpKXkAHo3F7AVDdCRywyq3EOv9I9P2HTr6kGYwGUBkcr77kL0gU&#10;4qkL/eulypSQIEiwM7fpACSxLqnT8Y24NLrX9LPRlPcu/jypq/SkNfQ1c6ubnM48kGPRjKumK/dK&#10;XYimmbMnf+VmxIw1LI8MNduaJ2GmIntgwi3DP0o22Jzn2O7I4nHJAl+D/3MWuab+Lx9lBr540Xuv&#10;ppzHmFPxlbgvrBn9JDreNHXPpgFYdUSnzyfgIWnoDy+5dWKnFDn7XAD/nhiKGAW6MkOqRJunR5Xf&#10;LCKaJIZIdKa3X0o54pRRzqUSqIeQL258zK5SeZGtNdOG5VYKp5NiS2II1gH3I0rDItwLDs/nNxna&#10;iH7JrJEDjbotOYviERVgHOatFM7ot6hCvKVk2rsmy6iVDYfwuFmp57AZIgHNHWEV3JKzP1S16Kd1&#10;fArgF+cEXEeEWifU+dQtWy92tZ9vu9BysUVOwvJkOnHm5GE5CZ88eur86UMnDr996J3d+3bv3ifY&#10;+srLb72ye//uH7/18stvvyyF8DundkchfO3uqhTCQq3vvn/76Uf33v/0gTyEf/KzZz/7+Yepa/3l&#10;X3/m5jd0vgG1fvbTn74v1PrJJ4+ePb11Zadx7MD3//zP/38/fvnrP3j9m68c/OHb598Rap3abKwL&#10;tbqu9Z5R693rQq2DUwM9Y+og2N0/0SdPponZKYsWXR6sJU9QWmihAMtirRomKUpgv46KEIIa2hNT&#10;1arzi11vIxElGVEo0DCu+Az7EmMgbDiqPwRQ2L0slYCa7YV4hxVDzl1Ca5ihFLVagfuCq0PYWPGU&#10;LqWU/kuP1Q3FxC7uS7PWJtEqsLOilq0b0uwYqYqMXd5U93ULiSHwUPLygUUIDR7+iqW5qH+NPOXv&#10;JHMnVc0iHA0jmqpXgVU7ANOg1dWn+BI1a1zDrPq70/AHqXD8ac3mFVbadGU+0wWQoCkTpwvSu85M&#10;ztapMLSrcrFKcuYg7rLFEla/LWQm26Vex5wKXWtVoxxNb7NUNRdbG0oKQQEnSXlaM6xfmVIP2Qsk&#10;NmAD06rqwLxu1VrXRyi+F0QHyelGqc69+c0uuPJlq3qlAlBNM8Y0mJ3ClB27PH7FsflCsVy8vMKs&#10;xiML1BT36uhmnV9h3gQMp/xS0ov0TeW/AP6qb01KsYVLuX16elWo1ZfS8uA0ktWHW1K7Ma9dhnY4&#10;bnqE6FdmQiTVysfqk4XxjFotr3VuYsV9tNfxs/aacV7H06NQyqBELQzf4KMYIU/mZHmSnXmSM7WM&#10;OV5klRl6cnuBi1EFG6BafcStAqMs7ftzRACVLZO/hfyIh66qkQgPX8rHPU/Yl0Pve62WxtyGsnln&#10;0RUX33zj51TbsqE77ZfYMUqzZI7hhwnWK+9BNH4mrMq9FirVgRS2lrn3hMBBPAMrRaRL1wHHE2JZ&#10;BVaFWoXrBFnrah/amJyqaYMe6BebONI9Pjk4aoVw11Stb3llamVdvWTGF9amlqXg3RRqbaxsz8k6&#10;WMJgNblZ2JxrrM/OyTpYkHVnfvPaqvrc3FQt6+PrD57cUrcb+Qb/9GeffPjp+w/eu3P5ztbyZfXF&#10;mRZqbaxN1pfHG2tTVh2baK2JaBVqnZ7rmphpn5rpqjd6BoZOt17cJ9Ta03eqte1QW/vhjq7jvf3n&#10;1PBmYqpvuj6kHq2zcxNCrWJZ/ViXM01jZV1XXE9EIDjyVqwcJCCiwIE4/X4CirjVkVCg/Ca6QetR&#10;q2JgJWJVhjo1OzU6Pdo91HPRRa0tx88fP3L2iLjWjpGuxUvLVx/euP2eIev95/eFWjdvbdRXp7qH&#10;LrZ1nzl27sCp1qOyYuoe6hyZcqdWAeDafD3ESzifoEdKPoiEkCzmoithXCJp4v5Ue1L848sd9W9A&#10;YGgiRXV0cjKzRHjRBK5UxRc3IEdg4VSDV/MhqLwCFdASA7QI+tOVxM020poyGAMc4udmpaChCLNS&#10;plVAtd5mHMtUTMLeAwt8QnxY+LEChotPjGPE4ATN2HQkUuTtWjVbPduONUlxwo5S5hpOEghhyAq4&#10;ckyZcQ6zFCwa5JyhgKjU0hD8o7qyRF2eG7jyNgtEC+6lLSSsKb4p8FrABmt6Q31HtevgCQpF5kxp&#10;A8slxgWkujr+LSDcZ0rg5UXKAZsBDgAQStGL+OXYzkoAMhDOp+NvjGqU46wAbQhzLhBV7ob09gfK&#10;PHF8WWpx3TlWH2gKqwK0fJqP3wcDVLYoN0Wb1eAAkELhOjUWxJLINZSLXoe/9RaUkLQAVz6Zpj6O&#10;MlOWmZ4fOX6+orCpTqxUpZIFBkcwwhxrbn0e82RVApzKcnB6okkiMVyhZ4su2llCwyqKonUuBkJK&#10;r9AnRgr54i/lSeiiYrrU5FwCm3O9gl7YQBCOVqpUPcfnyQhTXxRPLAfEqScsyvAQbi8kqZC9iePR&#10;VjCSzNuooI3ZhPGAlNXiiu0CbrFOkeAHmYA+w8uomng0DqcrjH6qxpXOH1raBbCR3LH6N9fdk4ok&#10;iPCqfjW7POs+as7sOLlTtMHr5rL0XKp1+ieZ/HcpsnyPzNU76aALTQ7CTlpB9am5DQ5hv3LNUTi3&#10;lMQnNewX8Y+gzMznGNfZKJ89MXSvdiPleAi7XiCK6EVQRzJlWY+6pjQi9kQtuRVccDnfwoLKnEmP&#10;zBzPSQAk1Un2MYEkLLJY7hdVCubLBa6RDFQoC2RF11+sra3pKJVcxW0omgtnZ9hJguiawi62kdL+&#10;wOCq1ID4oidALeYdzMa86PQ3kDVJT2Cby0QdzxRzbO9y+kYskZ0pS3oInbNnl+8drMrA9SoLU5Ju&#10;IGqDT925hC2zi3JSKWyBaDW7bhCee0fQIISKgXSapUVCqEN1nInc1zpwuj05+4+blJ35quRFmO3k&#10;ceLRVYKigoELE4uonpRopf9nO3Jolxo6h+gcg29PccREf8cBW7Xn0SDWEpU1MTM1OStmUh3VZ0cm&#10;RiQPlodwS3uLIOuFiy0yZJIPk4paj58+fuTkEeHV42dOHDl19J1De4Ra9xzeq5+iW9/cv/uNfW+8&#10;se/1XYd2HTi3Z7TRu3Z55trdtdsP1fnm2uPnN59+eO+DTx9++tOnn//s2U9tyPShmNWg1r8uqPUn&#10;P//FJz/9mfq1Pv3k44dCrVcvzZ069MM//d5v/+CHf/Dq23/22uGXdp3efWqkdWpzTqj12sNbtwRc&#10;XdcqrnVpcGpQRGv3SNewGhnOTkxL4YWInejdgAJCqKCbKpWgS2kQaHbK+ta4wZnockVhqEH8gFQA&#10;WLO1rQWzeR2lridncG9EnYmZjWmJeB2Hl+q2wA0Dw5jIRueY2KOIJQnXw2wBXgygotgNZ24XpcpO&#10;ScaoG9vboYXBNZY3WzAMHRUpLlyuvZryiGIXPa8hhjvdQBrrv9S10tBy3n8m5yTTsiapEUYHZAr/&#10;pEsqLUz13IpZwzzPe3sU4RxFySxQOIcrIARNrBfJFgDbsCC2Njg8crCWTtWoNWQmlY2iNw0yAUKV&#10;ryzdgTCtCiOqMXLTW51MRaPnqEL96be58DFGzgUGu/pCMiFwP7I7sbEljF9wl1h1E7wCrny+iVa6&#10;62qF+5aTN+eiNoGicW/VdzTTDnsu4FOFWsGQflSkrhahzlRfZAo38DLLGAwMhx6xa7TjHqskpymU&#10;1Q7ywkMIv2Jw5pcJ0nwmE9fXJTIAjTYsvy2g7eSs70onWJOupNmUDPOHuxA0tRnJsIZfdTNoMii2&#10;w9Y8E+FcOvoa7VeSbIP/ZB9IPfgihob1yqlcjnSy4UiTmODWrrurCdJsWABX50cjRoq4saGP1Qy0&#10;aROw1tIU54PLJ2iJkokgz02GNY1zfWrWQuu7PLw0aNVP+91xpio4kWZYr0RwzvA68+JvBC0UATPu&#10;LwmM9Cg46oXILfd7X6lk/dnTI3DKwQQVEDenwydXJ/dU3bxxo2ksykRX0i/Xtc7MzE1JGyzfYDsw&#10;jQ8MjvQMjfTIQ3hYGG24xRWtq1OLq5YHL6xNr26ronV+7ZKIVj8QBotonZvbmJvfFHydXVT71ivL&#10;dmC6Z671wXu3P/j4vc9/9rEeqmu98+jG9s215UuNhc3a3MaUtMGqaF3cqi9vSXIsMFyfWxkW0To5&#10;2zE121mb7dKju/dIa+veltZ9vb2nOzqOXWg90N5xdHhUquBuodbZubE57R9LtUX5duuhiwPL6hMU&#10;RWBbYNe1NrvdiABxW0vtjZbwmW8kHPetV3fi9OoIxZH4WKMd1Do5OzUyJQvg3pauVqHWExdOHjl3&#10;9FjL8cH60MrVtasPr996cvve8/t3n9698e71rVsbE4uj5ztOnL14TJD1QueZVhkPD7Sr501dfldz&#10;06Jb4+aaqCXCxeSJk70OUMTm11XKXLsYFKGdI+zDhCayrpKNDr0ZhionBVJy1JhXNG0Cic3bFPlu&#10;EaYmCkk0SahB1lm2olT5BuAlG5L3JJJOAt4IrfKWjJI5WCW4i+CmWPgSz0E0EaDzurcaBU8Zgerr&#10;gp2oI8WA1KIvvcdQzcrDIuXCt0xv4MjxMaISD/BpIj2dUTz5MTRKmM6BZTkQhTukth4hQY+T9IDM&#10;6itKZWnwlcJihMGuOw3la1wnFKElpr1O+4+2gVQo4E5JSxKjF65FYWzAXVEvO8RPz6poaFMim1NI&#10;BBYCIZdPBynzmyjY46ZmjAdtjneRvteDQKYjiNGXKXgSqAz/VkFBfZokG3onrCBHwp6jV5wpQDId&#10;Fb2Jbhy2AylFRESrnOubwzbBVRGwenELo68gWB+P22Zg8FNZHGf0qsLdJQqVOR0Y4CiBmwcP9rPf&#10;L+SYMt2FOA3XxFbsIw/Y0x+mG61rC0Hp6aqaccioetU3QSYzXAcm7s5iZpQCKRZgF7XgPEw+u2ga&#10;urhyNXZoer0ydk4ex0tMT/RbgUwWaVM7gNAdfrioFV5cmnLzZWl4NmZyVgOYAuMlt3GuXKPAFSmH&#10;rphVJp6hl9Szl7bDriNc9wWi4JP2M7i/6vQ951OqShUrqSWDZPTP3ESoN5lV/Yjs+nyXMcvapF6b&#10;hnbWD1tBIFbZdGteD3Rkg3U1Ml5lUSwX9szE6bZ7rqAHNljdvLyju6TutkGt9puwj4urcvKemAMb&#10;hOt+re1Il1uLgnyHMar2z9I91SIItAna551AyfROs6JA1tw9ra3F2YisfZVhKbylN+dsX/Ci8kTA&#10;4o5dIvBJTxyHwNQleccqS5rYM9b7LWQsYKnopCQZk0OHg0C7nyRh6tqlXNBgV/1MFVJAu28NKeks&#10;5Gr0aFFGoAGujE7iM8StxIohQwIVAjvK8swPs8qiKHRxWGIeBXgnpx+RNuIX1EDgW23CVLTZuTA8&#10;R5N3Lekwlp5V0xQlhltOYEwxlGPLaPfARRQsIC4jgQXlYIRTtOJEhr7ZZd8moeBUbDM9mjApOYXc&#10;Pqp7k0umm8+54vlwy+n1Nu7yUAWYMKUMh5Urqwt57dYEXHV1JmemR6fGhsaHO3s7L3ZdbOtoa+9q&#10;p2vr2RNnT6rzzbHTx/VEUuFjZ07sP7pfSPXtg2+9+varUgi/eeDN1/a89uo7r7xx4PUDZ9+ZmOvf&#10;vNq4ekcewlug1lsSCX/w6aOPf/JENsISCf/0Fx8VN6bCtX7xy78Wav34Z0at73388YPnz25fvzR/&#10;+O0//dY3f+Mvv//7r7z9Z+p8s+vM7pPDF6Y2GlIIX398++57D+4+vnf97vWVnRVxra29F/rFPdRG&#10;DFxd2lrX5UtgD4NiDqmS7xbKLU1ugpsYJSSEhfkE0VAOKRznpqQpBMV9NyAinWzy5ymE9OcQEid/&#10;keVDIasZIDIywBawDDtzpVmoKNYIb/MAfbjqNd8b/aaw6MalnfUdFacZoIZTFS7Nf5v1pHoxdk2B&#10;qcGu+hBVtKY6VU+MctfXvpJzhsaVcHlDsl5Jh6P4RRJs1A7ws1Y2HW8LWDWaxeiIDzJMRfSsn6hJ&#10;TfsG1IWkNamLjZOHDECbU0p/W8FCgKt2H2M5U6xCnpRuVirTigSnFjmeTLCvPh9Vh2akfDEMOwsd&#10;WnIPlbMR5CG6cGxmeVtha8PBRiosB2rzruiWofX8HrNzkH4hEkPBhTkEgcdVyC5q7GgpmC6tqMjA&#10;eQYAWYsVmD62UMQIyjM5wjHGwJqZZLtgQGb6pDlccFWDEaCZzHxypqBRd2q1I5yuLKozR0OKWiyt&#10;pjIYZRmmuueNUavV2vQvzQLIT9CUNboYOxnZrl/atk0xl1t068qWQjQBPA9OfJVTJEwReUr2/WDr&#10;NJWqMDG4vUmhe4+2YMBjxe4vxg1eGhkwzJILVtHoBsouTs3WJrVn6frwNlFbNAhxfW+uiC4ce6u+&#10;KKnEIHxXXAPdKX6WUBxW2fcthXPK36slmkxuUEPBb3sQslNDsXq/rjKjEZuV6KoE00SEIRmILXAM&#10;RpKnqIKaKPOE1sulwqqo+DLClBFCxczZ2mpWFKs6mkpPOzs/LcgqB6apulqTDY1NDA6N9Aq1Do/2&#10;DqpH63SPTJiW5Ia7PDa/gnXwZl1E68blxfXLi7IOVkWrKFbh1fnN+fnNhrhWvbJ2eenSzQ35MKnb&#10;zYMndz767Lkg68efSR58X1B2/YrkwWqQI23wWG1pWMB1abO2ujO7slVf2phqLA9NNjrEtdbnuuuz&#10;nRPTrV3dhy627e9sP9Tfe6qn++TF9iPdPafHJsQG94ZoXdD+qXlh1CqIonhRjJwud1HAusmNti/A&#10;qgVsxT859BHawtIBQovR7R/QxILxMIRwBKxeu3P1yZlJoVZxrec7Lgi4yodJ8uATrcfH5yfW1Xr2&#10;8c1b79258+yubISvPLyydl3uUoMnWw6dbj2qutYLnWfbeltV1zqm8hJlB3T/sKGftAzOiFdEE9Ky&#10;6jaMqG8RR6LSEDJRe5oHGitWqrPEUoVudeQU+hT0kjCreLQWuiC39hCPDrZeLHwHQAbDJkDSkzB/&#10;Unj+EHqqnKyQxgvhcQnjgKN23uZDEovomBU9I5KM4itZM8MGgKsBbQrXiczQH1YGv5nD7jQDmDTd&#10;CmukeHRWhSfuPud6sPAGIfqC/ZB0mjk3C1SRsXydTxxsE3hmc+PoGytvbS8uHXNQt/4kzGe63QTT&#10;wvRKALwoCB13cU8qbUHeFaVvExhzotce+qz0OFQ1CdhAJnTdqonVF/mwucpepOQvCmCOPDvXkeBs&#10;QddFaFBDBIA0GIiOt5yC4EfBbxpbMDyl7MAGy8WrTaC8bmTlYFFnESQflswtkRzoV0Jrjy2Lhe8i&#10;Ui/tLhyCFEiM82pVuuxgVPgqDIygYIhWLJcjDE7dLCCzWOD4siaFROyO/IGa5CRl+BbKsw2i7Hdd&#10;zVszMIGOnnul+6XvYgUquGRRHopeRCVAL4XBZVazgfu8ArHsZeXVVNB+hr1gsKRsOBKAkN8jlKuk&#10;UtTmRNtmRCOoSf4oKN1IGJI8UJzQzWyw0z3IoVOJFz2w3iZIrIWWjciDQF4GrtXiZ8Sf2t9KvXrS&#10;tVFaan+QINa4estlnx4QWrlUE9W7AS1VIKIrSY4PjGZUnktSpmjPjAcs7dP0ioBKvfSXwmdb2BUD&#10;dsZZ9x0/fL1sNRyhgScn24hxrOcV5LzV/pWPmk/B4hHzbObWBPJ9i/R/E/gqtFWfgkC4yIYLraol&#10;4/VoWf6C7uduRetcj+tayeAIITezWi+gZiqlndgyfG121fJ6TEVr5SmQxeg/pLGTBie1Od5+qzxd&#10;hYhK2pHrWKY0GQedkWfLnJjqbEF8fhNuaTHGpCMlXVFUEcE79osiOsEAkYZnlMMbbDg9pHasKN5a&#10;SfORuyn5iyQxdUhp+KdPoJeP8SfkZ0GnOp74nDXLO5NtTII7pDekSOmsQ/ghCkRgO1yrv8LEj3nd&#10;2PJzoWkek4irhDcmlo2UWJKllioqv+hC3SZKAiLcucwqlfLvTG/3vOFG6X2YRylRKaEp21rZTCr3&#10;OwwCDX2Z2OGEPZ9dwmoPdgbqSyYFjtN46A3TDWeox+uTE3rMTI7VJvpHBzp6Ojr7uqQQFnCVG9Np&#10;WrYeQR4s4Hr09DEB131H9tp+ab8VwrJikkL4pV0vvfTmX72y98f7z7wV1HrtzqpQ693Hl999fltc&#10;6/ufPPzoJ09Mt37x/s9+8fEXv7CHcBTC6n8j3lWo9ac/e/+zz5589OF91bVe2ZrZv/tbX/2jf/bd&#10;7/3OX+36zuuHXtp99q2j/aeNWm/tqFmrUOv9Jw9uPbi1sr0yMNHX0nt+cHJApKse8mQan5kUh6x0&#10;CbwXTWv1BKsdMYWlxg10QGmrg2FQQACIG2cKkaVHaXhHqyBNZTnupa7HaSYINlu9NmshE7qHIUsi&#10;A6GKaSowbeSoRajlPEKsVZkeMSiOCDeFtf58RKP48hjl6W00Rtbe6NK/JgQVx1nxwwrCDVMDJIVa&#10;sWWyM1PAqoGuBcZ+gzvfGMmAc4TOzZQatZrkFdFqmKp1ZbmzUavkuMEzGojYBdmhF9Om1OnGPaio&#10;qAGxIfeQ5ppgjG9w0Kyuh2ASQFeRrBbwgiyXhF2zklMSGWxjqFnkpsZyxpPIgFNlCt9od9zkFXiD&#10;L3OAH5XNqGEraXjYyCBefWNoT/yW/LbUrNZcTKvydJ9OUhH8ylPErwTMAGxCe0Kgp5xV15scWIyU&#10;AFHGt0WhTmm1PYr8LcWCiFMzPYgkODAPEGvqPx/rWyymCJF26BEPDEIrG/qZ3C/1AAV26pDSjCdU&#10;LROX+cTPKIR9gejUSk8jZMlsVUGhCLBVTvPifDVBddNiVnmqLKnKdEsadA9y3l+x3HZ4Tt1pBgq8&#10;520dHsnYMkqPpCRI8jnfvKzJgBeZhQSsK9eyVtZNKdAXjaANS2kFu0Dz+bqtGqmyyJ2Tq4pRs8zC&#10;kTbp+uRoUn+CpYE7Egu1SiqMmt/pjOQXIOpRUCDMzoXIXSS3jWQxg2pK+J4Ub8hVdC+mO7Y121Nd&#10;Y8gaj8Eq5i5SomChBLgK/VXRulBMmGalDY5pcH6OTQq1yoGps2+wfWikY25+dNlE6+TcyrgqWhfX&#10;xbVKG9xYv7SwvDO3vDW3tD0/ty7rYIHVxaXthaWtuZXLC5vXVrZVuyofpodXHz69+8Enzz769Pm7&#10;zx/eenht8/rK4rbauk6plrUuonV1fGF9SizrxuX55S2ZPE3VFwdEtNbnu2cXemsznaOjp9s79nZ3&#10;HunpOt6tctZudb45KR+myVp/bWZ4emZ4dm58SVso2uAFrXKVDmjvkoOlUauVcjpldWoVPqFQUCkM&#10;IxARR9Gw6bdNWjVBZJBJ0q7izahysQROpa2yYuoc6LzQKdTacrLl1MHTh851nm2sN7bvXLrx6KZY&#10;VsmD1bL16oPLy5fm+sbbQa3Hz7afutjT2j3YOaBS4dpobW5aH6XPTJfRMAkOp5IAJjyyZMC84rIL&#10;t4rXEV0HUXimMjO5ZLZ4vz8xhHm/CtMWdsg3b5dmISpxRjniLkJkd3sOhkxAH74ikWVgBhkTx9mV&#10;OtR0nxFCBbCjwiJoKAgZzOyJqtgrwJW4s6rIxQFFAVYBAMCATOYcWDOyL7hLB+aOHfysgLpHSVn/&#10;hk0RGT0WAmRdBLQBsdFY6sNFBIV0BWXFZcf4EIrG8XcemjmxFDbSCA9QGhH5PVmDCr69ghBb4g7F&#10;sRmsGnsoz+VtxClnFd059NT2oovoQ/JG3fTN8iVLUiDqwYxGQu3UVzcFpYG1TdZR0XATh4eQZz4v&#10;WCoJvAHmeYfJlAjZHvhaEHv1elBlZoWHhQ60QaE65uCrfHXUnvrkNNOKv7FfhKDL5baOnYfktQX3&#10;klYTbRu0HOYQmxZUx04kUYhbRA2+ZCy9dLgpFzGXBrxhyjTlKsAAU6BQhWY1c6GDJJsZB1eQcoI2&#10;qEP9GJOYjHxkKax0o9bqTL0EKtRaCP+UIvsT+MaQsbFiAlfbeykjbMRSHMIKNmA5uDdPRs92u8T3&#10;/jqSLHkD1sqOznM5WIDOp+RoK9Bu9KvRkzmckINyIjpT0p3UuJIwUoJVNyzjB008sViVQMPH6Uus&#10;KttQ6Eb+5azB0iFaAaulj1RUwWs7NkqwwpNZFPeyyM7Lzmk60R+FZMDZH66C008Wn2s2slfoCMNA&#10;Oo1lDXazIbAz9Qkz4l+YQFb3RyEZOqI7rWxrfROtzix4wuuK0OQG8TPHbyLXBfD+duQzuaDsP0VY&#10;Xko9003XJN4LZ6MSQlQ+SVkRTjcw4cOIJpnlsyjAOxa1pcY4gVPhQj2YZY/VPj9jYYLhEyFBfCiM&#10;7ryPVcPizdyXxixC4q7ssT5mSp2d6UhHWT/xrPPVz85M7XTgdyhHsq6xS4gJVlM6622fN/iV3BcS&#10;h0SdG6aX9FChoEvpR+qoGfCEJf9/qv6DSbI0uw4EezkLG+OMzdBmOAPj2i4HsMWS4BAUAIcgQJAQ&#10;BLgECI1GoxuqG91Aq9JZlZVaROqMyAzt4So8hGsZWmRERuqMiNSyUpauBvaH7BH3eRbN3MI8PV28&#10;973vfd8995x7ruaevMo0MZaE84nq1aUmSU3ypExpMMKJLg/KWgqKm0vgTiGlW5e4dg1aEgkz40Ym&#10;n5u4NqOoIvYTpYEsctb644x/QuQoHIqGyV15BQMDRUTUPnx5uHBbwbWID1gx1YpgL/LT46O51Gg2&#10;hZatqcxob38vfJjAsvacQNubIwePHYA2uOck4Cs8mfah1Q1Y1tfefe2tXW8Btb6z5+234ca09/WD&#10;fbumm5mljQa41stbSxAJb9+9cPPB5TsPr979YPP+k+1HT2998Pzu05f3nn/0ALZMX6Blq1DrJ58+&#10;+fCjhy9e3Hn8ePPe3csXzzWP7fvOH//JL/3ZN//z37z9DXGt7x3Ln66vtleurV+9fZ1c652tK9tG&#10;rdnRwjD+wkk4V8qrcWsZHHIoPd2SA6G+wI712wY7TiUIfIbjjzvZGGpFqabMkNj2hhdOSl1+hOBI&#10;VJxhGlMDRgf8ZxQY8kXNXrKJLvozEnEiQ/iWsIt5K/T4WIPDp7t4En8ZPwtlEJESGyalrYSsIopd&#10;9SrSVerlefdSwUcIBuUhbHkw1jECXf2TaEXeUeJaJSslyWbxJN2YYM/baZfaTVRyqpyV58nq1g5R&#10;a+BPcYOUzjIxQNgmwE2lgVAlrX1cKSpJcLc8cqG9hNJZGQgL+VC4LHzrprdiOEmxsmcRG87ydpXl&#10;lPhDGe2obw22EINh1VXqt4xUBc1pFiXhZbB/BlRd7IpTxmEDhBfN7tpyiUkprwv0WIJEWchT2QIb&#10;SQsXaXG3l7TIQ1kE+3JqUUN6UnWYid7YHF2CWiVSjR48dGDyZ5NaF9WdcwSC2vVXSebBwfGtLk0I&#10;MapygUxpS5HIw/DDZLI1JNADhBhAllQ4U1xQj3NAcV4FAVeR3tIAQ/Hr9sTspPrlEdaLNOhiR2BO&#10;es0/oVZJsnlN7agkwpznIrjIQmXTley1BdIGuFRJOxLd5kWBgXEM+E7wwLjTVESB8Y8REGmc4MZO&#10;qVG18BivOA1svbQePHJnofwe71u+BCxqte6RKzKF63iIOcfrFiMxf+l8hJOpTiT7oSwj3V8sBHVy&#10;lBRTss04NPHmRFmy+ASlhENs2SVavYJTIM14jpgBTxixIacLC1AE8R3WstZaZQiD+agXwbgKtY7D&#10;hylfSOXGhyenR1HR2pkrtudRa8oH3IPR82bhXAudWiEPph54pdlYBHHamF+fXdyYX2ab1kUQreev&#10;rlzaXEPDm/uPbz9+/vDBkzvo1wqiFah19hxQbrWxWATX2l4ug2iFMHhxHc5e5fbCZK2TKTeHq+2R&#10;Wnt0unwml+8ZHtmXHjuaRYPW9MlM+lQufxYHVqpkQbQCtbZmcIQ1+zCBa51DpIWCK9brAkJQIwrs&#10;KgEkK1r9HP9rmXQSlBO7RhI3gtcg9yBJlcUouTVQoxPlicxEBkQr6Nae3p5Dpw8P5QZn1mY3ti9e&#10;vXNt6/4WgOvVO1fOb0JFXTqbOX787KFTA8cGUn1gWVHUKqK1BLxqEIWt0aEnZiY3b2FXJrbVx5V4&#10;W2kLUnmri2AhYC7NlLkrP2PbNiTjNIiQIsxvOU+AQKRg10yTqtPRbdTJKx3G8nLlv+2R4HDEeevA&#10;bKQvBOrcGVW8K2WKan6YgHzeAgar5hW5Xgn9ovZM7AS/FpGi1IDYq8gqcGaKzRAvwU857id7I55Z&#10;wMYyPGoLCTvZfjDgPd4gUxlKMVWW6QchkOAlKRcQVi5pkyBzBoRM4CsZnAquUGmcZPGJWpHswA/h&#10;HK2Fdt1pQv1JgyqNpcpZ7ZOpTAe2WHl7YNy82IpoNUnI+jqdjvgcFcr61vYxdGEJDhIu1i7E9QiY&#10;wXCFakIIh+KaEad+PbhWNiahSJi6d3tliVYy9nMFQUTYhHy8xKZemeqS8NhnyjG0K5K8r3Tugc0A&#10;twRCLFuFAgUsGeXrBn6s/Ixmp+RpQfed21hDn0xdWRJ9Brc8GOnVNbGpuDbD6bJSgjRcEaGpeF1k&#10;sus8WTKtEyEDhlILiwWU7/D/hmuR3ZJEHibpFU6/BKNy5MUviV9NKuUM9c1qylvbZ8pz9xXB0iGc&#10;aS8xzYqkiNdv470jrzvT10xn6M7V5XYeZw5jqF5BlmhSlIuB8iCzfFT+Xvoe34NEhialI+kjBm8W&#10;paQMYII0MxVm6Z10DRAGc6HARiMTQZjSQ4FJiazBtq3+nOLkDxFeEnvjIdBFrlUbCuErvOjd/4Zw&#10;Sy1wCNSpUCDd529gYoLGVLpfJF6I8QlrbqIg7bOus4XJLQ/S7YU0u1QIJz0tgatEGarB4eaIzZdl&#10;/E7BJN1HNWGYwwJGdccp5I+AWpUBIVuOd2o9NJKPRIaX04Rrpe6Da6Msf0TEMSDxQSYak7hteQmE&#10;FQ0UTQUnKSFJqSU51mDGymlaVX/5tXSRlEJYqnW71odrcciSA1rbEVr1R1YIBzlJAbApVuNSdoJF&#10;XyvmQSJO4P4eHaeMWsE/S1kmYOYm2xgB5dSIKrUdcE0QbcAgyil+U6whVGZGldBU2Xmbsa9oxvL+&#10;wmTTcmdFEjLFml1qzOsZ63DR1R9O5ZNbSzxNdN0ZdOG32Jg3rKRNxwXLgv81x+6FVPUvTD/Zf4F7&#10;X1d6rT3RF44rkq6XeYVutkvbkIO3OH1vnY6yWAysiBdUihWRMBAG3VooTgCyjmRGRjOjAK6oboU8&#10;GBWth44fPnbqKNyD9xzaQ7x6aDee7OvZC9SKTq3gWt/a9SY8hF9//7XXdn1v36l3S+3cykZz/crM&#10;+auz56/OrV7qLGy0ZtYb7fVa81ylfb4+f7G1cKm1dm3m4fMbn/3oxY/+9sMvvnjxGRTCnzwG1/rB&#10;B1v37ly8uFzvO/gDeAh/669/57vv/Ok7Pa+/17freL6vvtJeubp2+da1rXs3tu5uX96+DNQKhfDo&#10;xEhmOg03JvgJT9WmwbUCtZqSwZxUoS8ftozVxEgifIsBlTswzymIweyDOlZCM2gChqhVCmFhkCiN&#10;JBEKGBVKASahqAy1QpN8bBIGqxSUDaKMdxQPWD/bLW2VZpZ3BH+aMbasZM2miq7DTKM+2fQkCViZ&#10;QuFBPx0hLEAJQFa6KakLDnve6HU8ETdLoyariHGaLpqFG5N7+0SdanWmNVWvTDdqwK4WBgt5Eny6&#10;OtQkp1WgSbOToOZs0ssCQjR3SUpPw+IIhKFWEyAcd6wB+Kl26Hbl8cWpSnNrWoxRhelvBxkJtEs0&#10;1omBsK8ZGVotozo9WjRVCasoSMYPWQOc1L4auVnCOlNu8gQtxHURKXMJ+AiYWxR/2qRLx8MTV1lv&#10;lz80fWfZqkER0aa4BVJ/Smno3EnTS4DtNkTRTCnYP/UmdZsjn6+BnEtkg6jU9/t1QXcuJVhtlSCg&#10;fbGUw0oEao0z3xukYvRowlBj/qlmlRbYbIfjK0V/KZYZ87+SSaleF5IBiOsmOHRKxoQqBhYdjDDV&#10;aBMtSye4eZmqdVohqfwWxEXzXqQ2mkACxHuK5CLFiPFUyaukzjg2lGhjPCEvt+VSomDxILvIQcuc&#10;g06OA3tRIm+t/kNOW8gWT9WzYQuslTGZRTapBq3KuJD1V7yseJFjxeJqpACCbnU6E697h/AmgfG3&#10;NaIbZtI7VBEhHaFoQRGLMmNKO1skLIcYG0o9aY2gGIiMB9voMX+J/5Kh1AriwhpdhQCcCFmhDUan&#10;1jqov/r0dHmc1sETYzng1cIo2rROTI7UarnZeVR3FBqzkxAGq6K1pTathKwL6+jR2gTLCvdgeAij&#10;283KxaX1KyvAq+evsqj16o2L6NH6+Nn9R+jRen/z4uba2pXFpQuzc2sgZtHcFW1ap9pLtneqzMNS&#10;eGGi0klP1frBtaLzTbE2OJY9MJLaMzbWMzZ6JJs+mcv25XJnAFnL1Vy9OcmKVqg0OkStUDvTfgnL&#10;Ixa9FYQvFD2iqBUgBDlgyoNlv4TXl9aQaAcDhkRGGAg7irXk0lSMUgMspASAQREjsA0gK2S9QK1j&#10;hXR/aqBvuO/YmaPHzhzJTo8tXFjcUFErICuLWm9fPnd1uTIz2TuKitbDQK2DY2dGsoMgabPToJGL&#10;NSgtELjMNKdr03ASVlqKs8t+s1zo57jvuthGGy1ARfR4AOEgD1tzNUmXwqQnpCJCChfxRNkKLGu0&#10;SGHbXp2OtYjdTLl5AwVVJFLI+NneM4x5GIgjWF8i7BSnx4mnCsykU4tlV4ZDGjoequi76CLgnAve&#10;0J2QpsvwE7oXBDnYwdVGLCFj06eYv3fdJgNl3toIs3zwrGPHe9jdQa4zMkYmKNKxMej0mx1PE364&#10;B6liLGfl8UT+ltAYE8BARg76HakNQ1ksUObQGC4TalpEqny/GF2V1/IvYmUPjhSYUZeliDaJt0Ka&#10;wUtmbx4TAkSwRK2IEqiuJCQLC2vbnNjdh8iH/R7AlksWK8Cj1BVmCC9ZovoWVNNpUoAtvYbYPFGa&#10;hHO0IpP9jL5ZmS9eSmNmgRYpeBO7I6Z7VLbqWll8s1IVCNldu0gGntRHQuFq8EkPWlqJ1Wb94nmK&#10;hM1GJvJjcdfMR/gcxd8GUKQJUNjFWV3CzrpKYVCGanJVzUL5/YRe4ipNtkjdynSqYQOjdlvg6HVd&#10;DkkJrGGhW7iadoik9awTRGSCwLAcmBwPl74b33riiUL0TwSwNN6L66JKUfPz4a+ma6RsBaUf/E6y&#10;lCGiwU8D2Es/z5mWWPIwdZUQR9wmLIDXg1fTZLvKFzkm+Oumel1A6LICAgypbYNDFhUPzTBe1B0a&#10;2gGjfY6km9mKL2Vigmk+cs5aIrA+0JBJDV1JtPL1qHol3470kCa2VRhB0bNMIJGKkC9VqOq1BXuT&#10;mTqX6Cf8ZNRSKg5mFCGuFbdclIkiu4eBQjkrASpGg72m0A2LzL9a0UquL+CqW5J3nFUVOCpWWSfG&#10;dSL6GI3wDVE2ybkhBG4q1YImlhi49MaLqiuMlCthnafTJZ45io6A9r0vazni5HQaztmB+JSAVvhC&#10;e7O2PNXVEy6/5HBRT2cKQZykPL3E0PILpR2IYl1PSE8hH6RCROV0uJAGFWxo6mhHJA3DP8wcxpyC&#10;yk6am/wU5aVbBp3q5TkiDpZrl3IixpDI7riUlCsq72gbnls6pO5EDpbMuXECnFtxhhTxofgSMjFM&#10;akgJbBwrTaIORto3S3j0sFECc/HuNqwgjaGaQD6XU5cQ+2B04aIdtKeftlpLmSLPqzEJOQO+0JbO&#10;+FS1BVVmrdKsocB1qjKdm8qP5ccgEh5KDQG1kmvtPU4fpqMHDh09sPfwXlS07j64a2/PXoBY/BMI&#10;dvfh3XsO7353344fvPv9H+787t6TO4BaF9bq7aWpqebI4MSRfQPvvnP6re8fe/3P9v/Nt3t++Fcn&#10;X/tu71tvDO48NX1s88GFjz9/+qO/ReNWoNYPPvr44fMXdz74YPv2zY21hXLP+9/8i7/8jb/5wR99&#10;b8efvX/8nd1n95wY76tKIXzxxhWg1hv3bwC1Lq0vFir51MQw3JjQ+Wa8XBgvT0zWisDkMNPCdi+1&#10;BfXSjvNZmx2KSMa0ZMLl32svG4XfVhHi5l3jHarLh1nK4tIg7YJSakHGCIwKrBuOP1iH3YLEJjjk&#10;IFVyiMpQ8JdsXKRFgBNAonRGzqbEunBG1COdfewyaxKVoFTeS2Zik9ejVpHqZf4XAAX/AqaqYQ1m&#10;JmJEVB2aelX5KxyXQMCyFw6+jd//FQI/wnoSpFTeoiiU3DQZSGqGhQOpBOYr0dVHJCqxIrg4JwY8&#10;Lj4xghZ48EpmnBwubmPAdJwwYLTkqeaR50glu7uJwZsSANhRWNwIfzBraINulZ5b9zNZU1zILn9N&#10;/tBAV1ifxa60VyaIYqfZxNjWfWhx2ETjfBHolJQsoan62VAvrrREt0JSWFS0ZIhgXdnPpcoMre/2&#10;LrkqEsaFlGqrQ+9lAjxnF3yN3Q8WR0t6Vo3dcBjUgTDhwcMgBlbKzQA4RpXuXtYK8mEc5VlrrYj0&#10;qElptQbNdKuuiBs9ue7CpbYhfrYAwJZXbp8jD3TV6IcZUuDh4DBlJSXduMu+OeN1diTuY6YKrIYM&#10;gJcDgF/FG26xgEUtMdxKuHQBS1x3vAclZypzNWr1rqCNITQJXky9azoJpAfz0OhhC9Sqfj/MDRtv&#10;m/CXspdj6/wivhk7ri4iOzxZR43MlkeSfUGSWlkchkcSx+9YnCwZVXaQUa2GCU1CE83jiCh25f7E&#10;1VYBGeNdhS/eKR3V+WH8gLUYaVcX5MAIt441GXQr5t18C5C1VEVF61RhMgOKFfJgWDEV2Kl1tFxO&#10;zcxMdFCeOTvRmgdqNcvaBNFq9+BuRSuEwfPrMwvnZ5YvLpy/dm5DD7S92bwNl7ybT54/uP/Bnc07&#10;Vzaury5dnFk8D7iLb2h0Vip4zACvwoRpFV9ebcKHqZOZbgyVGkNArYWp02OZg+ns4XT6SGq0J5M5&#10;NTExWCgMoKK11pgAZK02SLTOQJMyDz/k+sIy4kKAh87iKoNOkqvyCl7AP6nfw13TQq9IRI3L0LwR&#10;nwRSJcdiBWbQdK6OS7gsKTYBL6fVrBVuTP1jAycH0az16KmhE9P1icWLyxs3LsFAePP+1taDLaDW&#10;1cuLxdZ47/CRkwM9vcOnzo70DoydTY2n0pPZUqOErxLTi8wueyRi16fJvnZ34gceDPGDCXbHvrbB&#10;PHeeAa6AnCl3qXkT5a22aiIHiwkTnxsa9ij4jlSR8AC36sjZS68bEVhSDu193cZOiRMSLXkCtmFs&#10;7TL6Sqll7asNmflbBv8kDKUdsJ6NamEGXt7t1KpBzijKizPP6kmrQISEZ2iSiS7Y7oI0ndWS0r8Z&#10;GDDulL+LgGhErsHaSTPPpI8aq/CuMZxz5WQCz1wa6vHEeblGVABG5y45oiGW/oqpExRBrGyq0EOE&#10;w3C0x6ujSkKYyviieD13ZOnIz8Gx5ZRIpgiRkoTB1xJ2CsH6uTyWCKXIlssAyUeYhKScw7wuBDOs&#10;7RQw5uXgcEkG33U2cvAntMwoQQdAGG8AY+hFkln1pXiiJqvEIQZ1K+R2qMB0Dkjto3EkvDtMrXTL&#10;6clMCqniUwZgomRZnQuHXg8XrzXoGtojq35ViQkiYeFbc2vEpUoKmH53dxbh7dAGC9baB1ilUIrU&#10;1ZCGqTqjBcsEdNYiadXsEbsJCiZXL6wrdUgYpkQAEwT6dSI38KIylML2lHTW0UAlENfUOkeJnYp1&#10;7zDpIyxhTEuX6VembkwB4GFun9hD5wL8BuW/uVCjF0XS1j1ad02uSfkjwbzEjJr8qtyPCQMUFQhX&#10;eBLSX1c2YBZe8spyKib9onAKrjKwe615V97RasSKi47jwRNeFxHCTfS71vw0aY95Jek1c1jquGbe&#10;75Wfk5E8NzLR7zx+97bRvW+QIwTCWifd8kSPCfPGzVeKXCuE1WwWWypF+LPYEzHgvDWgLMAEw8Rj&#10;PbkMySJ9gGWfSivbMukucNV6JDuSQ3K/UJqi6/AYhGit4HKUwD/rihGSNfxf+t8ofzCI6u6zXiL0&#10;T+bgeINHd19OUS6wyjQZ7mokw5bGE9URhYdIl5tRsYM00606pOgP7Enopd4pG5L2ol61jrHsWTGq&#10;nTuYhdfNHvxwLFOaokltreIWNtcgdREAUnER3oyb1DhQIRPu4iWaUeuW9yaVuBUwT+TgRDuUi2wl&#10;GEwWHIyMqFRSx7DdEmstjsRNXKMO1q4HSjwFux7SX2c6zBUn6h4tyC6S7zaU4tVUlY0ECFriBHHl&#10;xqSbK2EmFIVqVRftLLUz00CAdvBkahCy5qfGgVrhITwwMtjb30cn4cEzJ3pPoJb16KkjoFsPHjkA&#10;sLobXOvhPXt69u4T77r70C6UuaJl65u733hr32uHz+yudPKthcl08eThgTff7PmrP3j993/zh3/4&#10;m2/+ye+8+62vHfjhHx763jeO/uB7Z3acLJ7cfnTlky+ef/F3H37+xXNwrR9JIfzo0bXtLZSYT7z/&#10;9le/9e3/8v03v/7Wnm8f6tt1ZPTQaHmkulxfury8gfZ7d65t3t28cuPKygZQay5VGEpPovNNFlZM&#10;epSKjQriWMSichGXAFiySoMsgTKJxi3gcn2iu9pIxQmQBcmuPWuMgKQiJCxy+SQQFpwdoG2sowsM&#10;XWCptEXcTlLNjq0yGzI0pfMLZBPiwCgzlBhTck4awWBeiQYTXyUIQA6PSlVyv405SZTxzSpVlbbR&#10;Xjnd4lXSpwJELMcVLUoEC5gKiyX3shFkxe1PxhVFrYa++E6iVnWyoX0RHZPVTDX6taro0frPrjy4&#10;214V949RK/7aetcVjIFq9BH8l2TW0W40BMYCvSqj5akKcxPYxF8Lg4FbABLYTVhddlQDSQmoHJKi&#10;iDFpQGqpsNEgngCUWrBKZ6BOq9ykz7B1uWwVq/+Kalv8lqTIkhxzEcFz2gXrGyxhldpHbkPRkCa4&#10;Oxeg8h6LJmAhVBbEMqFq7x/mBiT1ZvpB3KM6xOKQRCzjF803Cq3xV8wNAsmrAj7kqfhO1alK4WYK&#10;hSt1+IZbZe69h3NdKJT/1A7N5Bmbx3JSkjLVHMX30L1QaT8tW2Gl64WMa7Gls1ovnMURXUx7Ydbu&#10;qz0pwb9LnaNQltM09ABMkNgijOmW7hLJ35Wo2wXMXsRhCIzuW3ZTxEU3m+q3ic0OKwUn87xoYqFX&#10;dt83J/OdiRYAjAchPVNQMi6WP56uVNSlIGNN4YTNDMAzM0Eo2D+nViWO2vFbmq5O2cqFy+5/ZtIU&#10;sljxIkjQJtxiFEJVnjAVDTxEIyhTFa6tVmfZ1YZrMWJE7DE6WezuQEoQ08KHCSsLdNTtarMEVfBk&#10;MZ9B1eXE2MRUBkRrfgLa4OFOpzAHB6Y5QlZ0o5lZKsM6eAnNrM/PLqzNzJ0D0QrH4CZYVnW76Sxd&#10;QC3rEhreXLh2Dn+v3wTRuvnk+b0nz+/jCQpcz19bWdyYmaf5cHMGBsJLpfYyu92gTevcamVmqVSb&#10;zZVao+XWaKU5UqkN5/JHU6lDQ0P7BwcPplLHstnefAENWqlbrremmugKDCl3u9TCfJ+rN0G6ztYW&#10;GX1igwdSAgkGUMEaOQBUUUOMsAFc9b8AqBxS4RkXE5KacwTvDL23ZJOigJrFWrFQKqQn0kOZ4d7h&#10;viNnjhw6fbBv9FR1prx2zUWtW5sPtoFaL928tLAxO15JnR46fKTvwMmBY/2pvsF0fx7mzMU8CNsq&#10;sgYsZ+0WIOn6mpNk+MXcChPw7Fcpos9SQzIPlPzhv1yT48heWIhBc5ToCKOK8YiyyS4aQajkSlcy&#10;h275o3hRMWs0r2d0krAH4s34ZgukNT5kIOk9I5KQLGUobOO3CJutYRbXFyhUtxJRqw1sEKYktigt&#10;EFni0BTYicuViNRBv/4Z8uDQvkq/rfAiGmkwQA91saqR1RLDhI/rIU2VG5XhvxxmCQPw8AxQbRvr&#10;Gw3ROU6NaSM5rxg8JJIHyoMd2SQIWbCZAEwEBbCQQmEyJ0lGT/EQwyaBNynoqIOAyIqMmYGreX6C&#10;hFXCTiU16Miq6rtwJVUpO4fI1Jn/kk92RyvF5XjF1adWcuogqVnVZ7UIBxtDmKGoPXg/BrX6L7wB&#10;YACXWLJesm38IeFYtbQlsMS9w+Jw3UdOXrj2z6kBvN8D7muXRNj8LIXu7M8JDhDaATaGkVyWFCu+&#10;ytWJlnYbaDkZgW+WlSW2SLsuk0lTsKuSQvFOmkXmoKg8x7gZpuqAGcIadShd6EayIN/W4VirpInm&#10;hkC7n+DhDi5EAtE8jINstJnMUqww5IqXob9VvkAkPBG1wb+W6CgpdC7Sam0aMhPzUyxqeTavmuhZ&#10;J3qci/ToeS1yjgMrgK67skLUfFJOHDU72jKs6OPEU+MQQg6Vg4p0JXbVNbLc3dL0SOtYlo//5bSU&#10;PIH2yKq/Jd2KzMUqO8eqUw4rXdskXZXlkRhYciGJq1EU3ZXjClkpEUCPJfrnSwIqFlGPLxWIattV&#10;kaR1sy7mhLKeGYFVGlKoHzImGLli4HBcXK2WTPPpfueFwM3CzBQvE/M4vO88nlyLEkM44UzJPTQx&#10;qO/FvaAyXTP8iQrArZvO6booSZSsSNIqO0ecVDVzJdHbxEUnTsJYw9VQTT2irRQwB0jI6iRL5FaS&#10;5y5Hkn8ym46IOCHHQL4xWYt4kJqxGl5cAiNVz65AZRg6JTU8V4mWfTtoBeBKZVG0i54IDJTBlxyU&#10;vKuO01yrCFLtGl46QK5qBmryiPBUZs3gk2uFFlVGNV0FmQvKzN2ZJnHZpE/T+QJNeAvIXTDFfypQ&#10;pKOSM/hch1cWyRPKsZmA1gb1YsXxJV4rPIusILBRNm4rqRh8C/PBY5Bzp1C9xBrhWcBQGVgAJkzd&#10;6tbcZB5uTKkcmrUCtfaeGTyDv0dPH9vfc+DwsUM9Jw6DdD1wFDrh3XAP3rF3B+ArICue7DpIG+F3&#10;9rz1zv7Xjw3uK3fy083R3vTe/ade++H+b/7h23/4Z3v/6q3ed3eOHDgy3ttfGR6uj+Tnsq0L9Ucv&#10;70gh/PLzL559Sq710fMXd+/evXjpYqdaGnz3nT/882/9yt+8/gfvHvjW8cHdo9Nni52Jxmpj/uLi&#10;hRsXr96+euXWlUubFxbX5qZq+bHCUGYqNV7KT1TQTRBIqlZqVuhf3QFmaaKXh8Aeun4AkbHQ0h1Y&#10;LCxNMunWDGKgiKQMtRilI6IWRLTMU0p48qgSnLPo0l02zawyaeuekYrz7cOEDyqEnomqInU2srAx&#10;lEryzTFgtoFwt5UMu9rI+UlPSIapzw1jdX55GBvxp8kyAhPRIAmxL6AoGE0eMxCsUCs+CxBExhh0&#10;q+pmVddK3pLi6Q7sl6T/BJPWgjy4TN8qGlK5pSqBkEhI3KvqBAORrdCX9MMyRqKSFi+yLLbNV+R8&#10;1S2LJflmojXExhIr+7h9ziB/gVHNywG6ELiydLZRafEX3R7GFKtYVuu5jbd5/BZ/00tJHXRwJDxI&#10;vqj6Y6I4cuWgobtOTqKISXv6wit/xvJdv1/A1aW55HKdVHDayfi8Kz3tcoPUOVN6YZk4aUa7Qpt4&#10;tA2VD5Uzzx5RmnCqT+BCYFG4M1tErV/qXKqcR6xrygtS5Ibp6NWNxyNoTStjJRF0eN1G53y/Vb5+&#10;GNSZSORET3pDae4yg6g6CpaAe2azu4y9l0NFwNyJGHWKnH2f8Ex11o0ZvCg3MN0bVg4TBmuSYEmy&#10;1VYsx4kUmWuWICIDX7nz8RRkHuDSIC/NXkm9VbguJSH5yYRLPsHMkLNQ/rgjaayYnr1KStkDAOS/&#10;nUi8QHOIyJ+HrYiLsgSVIXrXgJC/lQ8BQ0Ccl2JxF0NihzbpxKVZPUU5WySrcLWVm7Xi5+zX4liW&#10;bAYVjIjHGw2MHP1X600+atVGqVybBmotTGXBsrLnzSSwK+x5RxcXy4uLpTYha3FuubyAHq1oaSPU&#10;OreKhjfN5hJ73oBotTx49eLi2uXlK9sX4BuMTq237l97+OTms5cPnj2/v3336sWt9dXLC/AogocT&#10;5MFodUPIutaAdTBQa2dpurUwUW6PTjUGK+1UcyY7XToLYXA61TM0eGBwYP9o6mgm05vNny1MDU9M&#10;j1abE41OsTNXbXZAHUPDXGnOVBudCnA4ir788HPwrivnqWx0m1ZKOlnaSo0rMJjDOOxYCWoN3xdt&#10;zERrqDvFyAO1Qs2bKWQGM0MgWo+fPS7UemAo199YqF1kUev1rQc3th7evH5/6+KNi/PrnfT0QO9Q&#10;z7Gzh072o671DHreTFYm8CWwYmqwvaFapySW/aZl3ObOdKIDI+7ZSTMGtS7gpu5cRgLtAhWI5/Tl&#10;doQR4lKXhrrezKpX1sUxqUHpGn8lvD1EbkQpHae0yFj59yicNUB1mKJyWQYoUiA7FGAIjuPX7SNo&#10;pIo+RBsKpgECUV8HY3BukPiLYC4oMinr5InCDJFZjoi09MRUoWg6NroQ/ykiTr47TPHIt8ZEiuN+&#10;10Amql1GVxpYZCtYUYmrSR4mrJhwc6Eh8+zaBsiuFeXmwwkJb0gKdMOkR6GwqW9+p6xKya3h5+xc&#10;5WCLzBi1Hkw/KcwibUItFnKkco3qkh72XPXJmm/kUQkHGksbXCWMinEXwYyvvoNRolYF3EZKzixo&#10;0ETLWBWf0O8JU8HTpNQ2vIgiR6B1g7Fv0rOxC4Z5XvgJUqNAMmgrhTXMtsPhvx2H6rBe1RNwyiHg&#10;4bVA4ky0mL12gQQgG17bWMWYU1ZqG2fqC/hmaxDskmVgkJyXiVOZMPG2pVTYvJ991DlVjFoTosz/&#10;DPToNrzqM5RUUMcK7DGnBVEy04zMfWmIpixlT6ySTWjrn/hIi+JYJ3EkiPDdynUGdJQuR0TDgkOS&#10;GxDgGeUmKkflJZM2S1YrWNZrgGr69EtMFLdUDTL3LLkDcsv2tsU0JRXFrCrCbuhuqO7e7MxRVwSu&#10;4J6o1W1vPJgJpFdRNyhN6FNEZQOdsuia5ehwY0ZsR2iN9+MLAW6VLmEYoJxX3L+GSdgicWdhZxfL&#10;arlWFByxKEA5OGMPIa6oc/FnlY9Try/4SyFdi0YDGBbNDTDzKH6me7D7FWFq8UHrKVCv8jLommnz&#10;vsCsBqHNFImyZiELd46GRXrUMkCSozJd1TEFN0sVNFGNGhHp/rI+PHQTzg+aLk40I1oSPQmjCIKS&#10;AY3h4tI6Ihxed6+6HkP5IZGT53SNn7b5Bdvt4OEEejd5YVGVel/FnW7nNm5YlGxg3iZATpZOZnG7&#10;kBXP3QpV+UpGpF3NnZ9YyE3QGLl7ZiWS8nX1FgqXqUi4cAGklCmk+EKeoXnWdsCLbvIc+kqHUtYP&#10;+icMbjWlmelTXoOvCL6y5sJ6ASQvKGZZRhWVYiS3FVQmTgMu8YgQrIfUGTr9tOWTTNybWtC9w4y/&#10;BtAvup6FNyleAY0EyAqRMAyZQEiOFyfQ+QalrUCt/cP9eKCu9WTfyaOnjsKH6cCRA0fw9+gBFLWi&#10;ohUP8K7of/P6e69BHowWOK+994PXd33fqLXSyYwUjhwffv9Q/44jqb1jtZHS/MTsRuv81urVO5e2&#10;7l+9/Xjr/rNbH3329HMUtf4tudZPPn0MrvXZs9u3bmL1nCrkj7/++m9+4y/+/bdf++13D3+rb+zA&#10;RH2sOjfVWmssXV68dufq5r3N63euAbWuXYQbS61QSqcnYAOZAWqFMTIgK2C/ui5Bt0KG33yMJYGC&#10;NoRdtB0NFxvXKDnyZ2SOCNaULK2FuPgQPXZxrOGu3X1l64BcMKGHr6mkiGTLIP1dOIeyiFXCExWT&#10;e5aaRRPu5dus3HTxqnW4MtYNryL+boJU5UHLmY8XYeCUfIQ/59JW6IFZLjoDaIZTwNQCYAZUxCnj&#10;AKgQlniWHJgVnXBjYjG64QdhW+K1K6cl4B/XtbpZkCW4RH3433KrbobW0FH+t/TpcWWtW6HyDawp&#10;NUFqB2fCSKE7Qmf+oslrHRMb2Aj5yD+WRrLWbYP8FKPLgyEgkU7YFbP4qzYGbrIcrK8Nn3wMagbD&#10;0UmE1OG75S4+OB2nBHDwuAZKiFKKTEpQGQLjK4GZqCiQhInbv9yGaKdE3pVMOq+HL0lyPeBdJGJZ&#10;X+5TNvAT04gea/y40hWvbNDZTUuCIsNjTRTeySHn0E5J2CzRhWCbdCCuQ1Aaz8UJrgVNFibOMN8J&#10;hqymxzUvnQWQSllYkWpYeSkrtrPrAKXz4h4lJ5ZtsjG50wG+uCaWfe60ruZDOF/OY9Q5sLMRJdZm&#10;Qf1bAsb8XRyqRUc8JKmU43bSoRKBAydaJJas9ToFys88IMK9iaQ56YrG5KKk5lhzTb3i+43A+dM2&#10;ApHyxztZrNr6CTO9kieZ72XWnNgYeRUF6wsrIN/aLfBdNJVl/MdYQXJHogU691DCzQDr3NLK+VVm&#10;jhXCqoqPYEM2Noz+AVYb7VodKTf4MGH9QtdQFOij2gGtWaezqGvNFlLp3DAqWlvN/MJCcW5hqjVX&#10;aC9MzS1XFlbrs1BVrDTmQLEuo5YVPVpBtLZnzuEB3+AZmDBduL52dfvitZsXNm9fvP94+9mLey8/&#10;evT46e2rNy6cu7K0sDEzC9thoNaV2uxKBQ+YMPnRXpxszudLreFKZ7Qxk27OpMfH4RV8cHT40MjQ&#10;oeBa832ArEStpbHpSrbWLoJcrbdL1SYqRVGpCzRYRWvWJjYd9L+BfFF6YGiDVxBXIRxnAK2HQn8F&#10;nXKsjSw1aRMTaMI53NKEWqEUqkFWjYrW/HR+ND86nB05mzrbO3z6eP/R0cnRmdXOxiZkOde37m/j&#10;ce3u9Y2t863l2vB479G+fYdP7TsFkDt8emx8FJ1a0aaVQjtyLGoskUBBkR42uWVg7WS21iWho1B2&#10;uY5Oun0ls2kzptki02wGLgrXSNYZgVjgavDgEFw8EjGeUaJ3eoWk/EIhxsgoOaIioSrDFdBcNv4R&#10;52/1RODh+EJ5wzJRIi9fPViPJ86EyVSRe7iLpZlUqOoaOXmWhn9GOL6y8xbH3zhZ10gmTGI2uMNF&#10;bt7BXOBVD4UxvxW25GEkQzVh7i6CHiJ8A5teinkTjkJTTVaRRfvTpHunQlKehYNjKOUYFouB9GUy&#10;DkySBcyFxQYsBKsBJ2oVCczV3h8xLPT1osKW3bNk7q3usj5l1hAmWmWfkanUhAuintOkGV60GZXJ&#10;Hz/w5q6fkDuyMMKL5Suunb9TyJA5Gr8fn7X5U5cwZO1xcIysqMS1YK24PJY0ztRguzuI4bS/0KIA&#10;nCyrytlmky1bcCe6EyyMW2SQlvjBKgtghlaBI1ctJtq8jiVVowo92S/UPUV0RjwX1qlS78q43/1j&#10;OLDivuxaTOZNEAV/aQMrYpM3uMreBA+gfqprQDgCmCq1Tk2kKJEM54/mbTLnbe2LE6eOww1+8Iqu&#10;Am8xvL64SrW5xcBONBD2839Nd/MaabvhfwkLKfiWcFE0VNQ/J2kLTjO+R3Xv3i+M8fxEn1X1o2CA&#10;q6aT17vCDc/baDxj9kxfIlfw0PfaI0pjrkklDEA9sK8vDYRVzoqfdn9XthRSIsxVr3ynPqVpw7Oz&#10;W69nhR8mGPVD3vt4BSNTFpR43FzUxmM0sJIg8MXtI+mvl/EWG6giAytPJgnjOf2UK3EezYla07BS&#10;N6Cg162YCIZ1VJToU1YAqQUQAdsXMfeRyJRwVG4yF6gVl0z1QVQL40LwOylJ0MXiuZC/9fv9sAjf&#10;E8wEpqt5I2GXdLc2MYhxWFpnAYVEbSrXlJbY1aeaOYocJEbAkTjjwLtPGZaQz4hyFITQBoFBUlVX&#10;NwvPJdQda90SVvBSB2B2R7RYIr5zZp8HJtxogboSiLzxPaU9P1WqbcgXeX/nULTO2++TZmlmPsS5&#10;ScYcI8DnDobxE0StODY6FBL5a02W94dSM6JhOOd9Rh4i1q+KyvYdpBWYd4rzAvTsVLwqLRtpDCoc&#10;1TUNl9Kuh0oWO1/JrHFzhv0CAFxR1wrsCk+midIk2t4Mp4YgEu4b6ENdKx6gWA8dO7S/Z//+Iwfw&#10;HKWtuw7uQucbFLii+Q24VhCtOw/uxOOdA2+eGDlYmck3FyZKnVRtLju/Xl2/Or95e+P2w2uPnt1+&#10;+vLB8w8fvvj48YefPvn482ef/+hDdb4xav3gww/vP316c3trudPOjI7u++53f/3rf/7vv/E3/+lg&#10;71vp6TNTzUxlttBYqa5eXdq+v3nz4Y2bD25cu3n5wlW0PgbAqUxW8mheMFWdgoEw6FamQmi/hDJ1&#10;N71z8oKLIV4sNqrQD0elW1i3MJQVexl8kiAVWVZG0ap3JR4Jgx7LGIla6XXKcAXXVJSpyDZTaxAY&#10;s2xbpYgq7VSNAJIj59gxxBLabr0hdYjCVnZyCr1xUvXp111CuLyG7DNk52x+IyzGIk0fKjhVEa1t&#10;SIUBYmEdjIpWFJDiRX+hv0HQjL/1lRKsjFS0STAj+vgVNGWBqytU1T9Gdj4G7uBjX+mKpXo1X8p+&#10;QaqX9UP0FAdRVdS8MQQUpcOGbU/Sl9amyS1h3e6YGj3imoG46wqAgwLVAaNW2GpvjLh4c1xsXtEg&#10;RXWH64KJ9hRsZvmvULRxmpG2O6y40JQMO3vdcox4zQQdwRACRMHkHePuJJPvalKFilNVn4kFggXK&#10;X5pAqmLV+coXimdtCK2SZd6cZjutRjYUNGIkxEqc4iyX5SKS9D41x6ulU5XZyuAKnVJUkwA54kCl&#10;4WPyebnE/MMlQGvcUrOqd4bzcAJZ1VBEnlsuurA4Vk1lwkXZx+nkRSirVcdr1IpzEbkarmW+cD5N&#10;Y2kXtfKokp40xq7K84n4ZVzCi6VIl6A9EcNwP/MWq6wB10dTo0atSfaUKz7Ruxpna80lO+o0Hl6M&#10;ljyB/Dk+nNVitm0Y5ofxKm9IVXr4mONFDRH2YPJL8haiBYXcd2St6eo17uLoWmli1pKqZJNWZCw1&#10;GrqzUiQpkSe4VjypgDlEvQYqHKpTU+WJiWJ+YjqXK4xlC6OArJn8YLmanp+bmkU560weqBVc6+wy&#10;27QunGvPr6LbTbu9hNY1KEwlcKUb00pjcWNujb7BaNB64drNi9t3Lj/84MYLrMUvH9x9uLlxbRXa&#10;YEDW9kq9uVTpLJc7S0WgVpgTgGidXSk157O1mbFya7jaAdE61mynMpnDw8P7hocOoNtNauz4WPpE&#10;Ln/GqHWqkinVC/VOqYMaioUmsGu1VcKDLNACYlbEuzhZwH6AQOonQbdKCYwn1E6zaYd0lZA4OoXM&#10;EJw8EhY76cpoBUEAZhQB4Fptwfx3IjOZHcmOwFRpKDt0cuDE0f6esdLY/PrcpRuXN+9vb4Nrvb8F&#10;fc65a+eqc6WBzMmT/QePnTnUN3QSqDU9mZ6oFIr1aSi0oRAmQGWyXA1O1PDQVA9ifQQBTgBHxocp&#10;NuMN3ywuT8LKxrSU9cxGrdiNgM2obhX8QHjhZhv4WnM+EW4mPSFDRJp0rBWXJbZTDjfmf4Twxf6R&#10;uZInjcBqhLBiaxNQEYBKtXOuvpPIOfrIs1k8DsYNHo1OreqU5oI9630AtioBxS2HJF6FmNLBBMol&#10;JcoLmSSy4gv3hTs0+r8SvIdwNngk3mKCKDgwdSLFRSfvROos4cQk4u0CEvUacY9Q91M1ysX+GjJC&#10;MjZrF87b7oWjTWUvFaoMMVXLhxFQJxI2IzEHaMKEgbJrO1XJyeBY2kKcrA3A8IWSt7GKXhGteUuO&#10;sOSOxqiEpkl6QryELpYnlQglhqdAFGbXdWCk+Jy5wF/ZlvBCdDFql65k9CmK29/p7IBpfIWGSkOo&#10;cUiCuHjwPlS+IpcdhfVocEJPURyeWrDgU0RuuN1U1Sn1MvttKmdESXxQzfD3NqeqQWO83j1UYnJp&#10;VgNdqHDRtYLGrl38Y7F3nLKCdazkVlwLb/sjmoT6FF2I1NiGvKLqij2XHBlbuItvM0QXEnbbmzBt&#10;MiRTbgVYCHul2zgRGjl3rFQFo2TttowUdeT8aUX5jLlNdhmf8LM65uRFuSiLYjIB4jJR32WWvHYl&#10;psqBUkXsxievLo3QspcRXU3s5nBhoeJ6+TzsYflwuxr8LzW37oRk7yVWnZBrxXOhKb0uWhJj4iSU&#10;XwxopEnr6hhhCbHiLnuxOqBbxy5i3CgrJAaabxIKMfxlwMp7HHcxhcG4l4FasZdhMddNSsYbN5RQ&#10;KyettdmEOtgTVURAX2vlo6kBgWgZEmhkFkD2C1T7dc1quwTzvHDw9qlyvszjGWWQakUrs0NW8yI8&#10;cG6RxBGJa4oCQv4qvCrduGuqmZ6waFnAnmZszj1JqKxkovUXejj1oOnhlETcsF4NnCcyavVBJsW0&#10;Rs6UY3A+U97Cf1KxjFtPIZywX3AS4idkOGz5mFqPWEmnFTgSqcqz8HKb6hdQtCQ4XAy7qNUZFl1x&#10;eUQpf+fsv7BB0GsaKGdemHaxoN2SIsvCXS3lRC3+a4GAhAGbQ7JudKr0q9Q6ujXMtWKEid4ZhJuT&#10;CNWhIyU7RSl2cjUKfkvzitlq2liAaCXX2oR7ZQXVrSPp0aHRIciDQbSiqPXg0YPHTx9n55ujB3uO&#10;Hz5yHKTrfuDVXQfehzDYDwDXt3ZDHrwDqPXoyIHSbH52tbK8Ud+4Nrd5e/3W/cvu1/r0xb0PP370&#10;0acffPzZk0+/6PZrReebDz/7/Oknn3wgrvXWje1z83OFwYFd3//e//cvvvUr33njt04M7Z6ojU63&#10;MuVOobpUWr6ysHX/+q1Ht24/urV5++rFa+trFxAEtsqNqfFSDjovdqAVcK3NqOeN8tTaf8M2yD0y&#10;pP5jiIuI1GXP3MhUgm6LYEM5M0yKbKkw1YsWisq0idAmkiPzYlzNwUYZqmoVSeOxKtW14tKHUxhP&#10;Th6gxkDXsFZmTslDhaziEVkO6eNRtgX3L/oF4DjViUeHIUhIXTGgstu1gPKUDxMWeSzR+k4RgfbK&#10;5kkx4pr/ihSzrIKFfZN6nyy7KpfvmGeNqB13E2/lEJdKHkyDHxdw0p5HXr7FOsyZ1O2GD8Q3fNj8&#10;Vvppl27KWoq9qkirkqYDwjbQxRGzw2wIr0VZUKYr5TQl3dIwE/ri28q4wJTa/jf+xvgvVWCyQ5HM&#10;n1hQ6upKIUbiK/KrXEG45trsV6w3biSR6TYTEmbGfSgmlkQlhpuKXHGDZgvNhYprJYLFsUm3jTyB&#10;rjqbxPCqmF/VNRbLKqMmi3iNKpOUEgNf3thJkapWEGbUrEBGCsB9Zd2KOpl8SstJamKdklcfFdep&#10;ZDSEFjF7MFwVOrA1AFyZswkhsehEhW6eo0K/UqcI65p3VcqHiBpv6A6a5iUnvclte0Hjla7fABNI&#10;8sHzB7U8+UsYVBl/GtBi+baDv0IW5+dcQ8XMvWIOs0MmkPm/iciEh+qEgoxkWFsoUlcBhwowWDHr&#10;NspuDytoaqWK+XwKYJLKYeaodFImgb24m1dXhp64xY6aqihD4xMY8iDfzLVVUj0W3dHvRGpMRatM&#10;Flo5aQWs6AuUsJKWEVULpg+tbrAQQ/2CFRmW7uPjU7kC6i0nM5mC5cGjE5NDzVZufn6yPZOHPHhm&#10;sdhZLM0uw+YXVkztmeUGiNbmYp2PpUZruYmeN1AIL27Mrl6igTDo1q07V27fv/bk2d3nLx+iC9nW&#10;7YurF+dBsbaWq83FSh32ToDBK+WV8+2VjfbiWn1uuVifSdc7qWprpNEZm5lBS5uhTLYnnT6WTZ+A&#10;CVM+1wcTpsnpkalSqlTN1ZoT9Xax2pxuzzdgvwRmtQnh/1yDzTZX6BIM+CrGFQQOpcLWBuMhA09s&#10;wnzdukSzZ/KYZV7AJXbhSEnuC/MN5QMVFKNOViaHgVczQ2dT/WdGzx7tP3Z08Mhke2rl0srV2+h5&#10;s33jwU0A1yu3ryxfXi62J4fzfQNjvX3DJ4haR/vGCqlCeXyiTOBqxtXBsdAa5iEJGcRSDIOiYtki&#10;Cy6pdL12zl5N+fAI0iwS3lZ42kkCNJ1dRkmXBX4TLjU9ItjJmMn5fm9aTlErOMP6LJTC6Y1VjoSJ&#10;AAMfIlIiane8K8cLGd7i12QCpDlsC1zvW6yUA8NgdheC1dlld9BBjlZeYqqZJJGrcaAkQTwz561Z&#10;OzUOhS8OLIL8/eQq3X8isnvOQ/G/zF8p3eC6X+EQAtF4kZBVOgU86fZpML+aCLNFL6uRr+EHg+Ag&#10;MFkZrp8QjFQofG6DqJW/1UWtIkb4omQpirxpiqPzkugxaXnqASQokhrCuFSYxNhPeEZMnasHjS0t&#10;XrUmsJuiEqokJCDcUn7KBLgDbke3wlfup2p+lckOR7p4iJ+PBkUmgXE5lFuRQhWfUj8ST0JGhDZ7&#10;E9WsxcprKWslwE6YwzRBBFsO1cLx+IlXVSxN8hbKEcIM2TKzerBbGm3sgeRRkO0ETkQXmEyYujiw&#10;tpMygauJoHi0ugq8EM62MCsUTX34ZsMGDwsFojJhEipgIsDckUyGzM0SnvknImEkVGBk60yQOD23&#10;UWXFrwG2FPW2EXb6Q+AkaYLCEU562GhvcgUQP2jME5ustkjvlS4EdfMP4TexdokPkLcefMpdkY1q&#10;ktsQCiwSyHEMGhbndDwTDMl0/NT3+nWT2H5gKOgUtbG6TP0OwjatV2ql6+cin0m9+gt1dbigOf/i&#10;TIdhrXCaN2KTgfPmNiWZRibXiJ1bHp4QqaoJOSlQXiYVQYhJA8WKdaDDnbcB7IoFnNXRSjwxIcLJ&#10;puLSRYo8FfzQFEApJy6h2i7j2Fy3rDXN8kXxsW6IrRPkSbFck1ORa845FMIxgqf+xT7SmgmaEq5j&#10;Z/CN/2VyR/G3/KW0rkohTIGVTi0wLRc3FfJoavl8/U6HIvpmLpteEvm2xA5Al4Av4sLp3mHmSxfX&#10;PycJru5ZV3gx/ADkxgMXiEVMyIWpkFXWxK4ydXTX5VFE/genImjtTubxMHEqPsan/0rsYJ4f24pW&#10;by81yuKpDa8pE+sKXTWGw1CmnpAV7sSof44WOAihWQ/FJr0QqlBQ5htEgWiibaYDK/TnnvxJbBlS&#10;OJe3kElW9x3fQfiVoGSSWJG8rs2WlRDBuoRgiQ0UYalTL5dq6LBQmSxPpbLseXN28OyZAda19vX3&#10;QiTcc7wHDzCuB3r2A7W+vx91re++u/fdnfvfQ3XrzgM70f/m7d1vvbX/jdPZY7WFyYX16sbVmWs3&#10;l2/e27jz8PKjJ1tPnt968eHdjz559PFnH3zy+dPPhFqhDf7iy1yrUOvtWzBjrA4N7P7rv/6Nb/7V&#10;r/1w5x/1jh4Yrw5PNtLlmfHyYnH56tLW/c27H9y+/ejmdZS2Xls/t4Fbu1msTwC1FioTgKyT1Wn8&#10;5SoNHx+aBrtRSEzshKwK2baK3RLDWgFIvcGQIUTFCbbkDU58aH7IdFTYcbl2jxTUK3wo/OI1weG9&#10;GX4zXhUo3TivSJnKSHxVokXiUhGzQkxAoeQgo79md0YpfiaWMQOq5qbSZkbBaoiNu2JVWjcRvvIg&#10;SXPOzUKNi//9Ci2ChBjxq0BcnKxCrYbIFLjS4khdaIW+BFCJUS0NDawinEnJqMygCNUISqkaxSsi&#10;oyloNl4NEpV1lTQrYqMaMrQqfCVk1aHPqNI1cTwiXZZYaZk1xa8nBlHsrWJa3EZEGjuTZuTN1S02&#10;bIFse6uKUIk9VI3pGl2lMaLAVZQvAzv3VjY05XeKVjXtpmUl5LU4vCAeZYnsbIeQWwydu+4a5GMA&#10;u5fTt7pkEuxGFTJgOyqFZttmQppAGlKpkSVL7hZSR/cdJfCSSSlRcfT4suTYGDvx0Q5fMjU1DWGw&#10;VxwvPVjFPGsjc6baA507SUt9M+ucmVARMjdwpdI7GtJSHA5f8mIdoAKVjZBc+ps5a+XeIeM4RWwG&#10;tDwjFIiqVoQ9XYVXHTQwfFdfbCXqomLHgh/Le/Sw+JkKIsfHLpYw2uTSrBIOUmQ6fnGzlOabNw40&#10;LvzvyaOzE8q1z7iy78qdB1GMNZS1ZyKIGAFENxR66pgvEq+lJHQ0y1bwwa4A9K5Q+C6xHHgblMWC&#10;ZW2WIX2pQyTcrpaAxMqFQjGfn8pmJ8bSdGNK5ScGpsvDM7OFhcXJjrTBnYXp1jy41kCtc6ut9lK9&#10;Nl9uLFbr0FystmfPtdXzZgEK4XOXl0CrXr916d6j7WcvH8KKCdWtFzfPLW3MLKyDoa025kt11GAs&#10;TM+vlJfXm4vn6gsr5ZnFyWprtDWTAcU6M5trtFKFiWPpzOFM+lgmcyKX683nz+TzZ+HDNF0aK1az&#10;tdYkGt5AG9yag6iv1QGjAtuLVUA1DAWgPn2Doalm8xtm4q0ZYzmcixiBWsHEwrfJINYVdEwNhF4x&#10;KFYMPm1L27C/h8ZmMl8cZ1Frqv/0cO/xgZMnhk4eHz1ZnK+sXF6BFRNQ682Ht/CXRa0XFiYa+f40&#10;wOrJk4NHz4zCQPgMUKu41iJKZIFaRW4waozCUeDqxLrG8CaJXRhR+XKbS1FiRSkSGR46OhR3YcmW&#10;FeYklr9UqetQ0n/DvcPAVVxZ0oqQMRNuTxdckYZSWK+8taJzRXJhxWl0GuBB4TWl6YLKPipBFBJB&#10;Jm2M62ZXECNSLe+byMl4xViW0PPUkPqBllua4SD6CDP0QP9PDwUr5aRY0wLiTLmEYXpixpLTHtGL&#10;ICIruuW2RXU9glGx6xCsigXlNyP89bipqxCZTw6s6rUUk9k5NpgNpIHsDcPcUKKMDYSWmKMGOyGt&#10;Cj5rAscMgyWFiv8YGYvKI6VPpC32yRDCGQ1RKIRPhluigIxORZG5J5BwoAomhag1DTRJPDiBtPGK&#10;bYoEgAPemDnEixhbayylCXcShCJtThi1tsaxsRZO8ahWxYBYOvFAa660d89DT2MhDV+duJoE/Jqc&#10;XVE0tbUw+xG3ybGNd4bdi8JfzlJqa6UnV2uWIFqFUbv8s1G6TXGIMJ0E4ccl++QICN356kT2QV64&#10;vuKadTxa41iNvP2crHTg/woA87+MbH1qBlrd50xrSnSNee5aOw14wHijGm0cjCKMmoT6AqM60Oe9&#10;kNS1Wv4jUBHUk7uYei4JU0mwnVhVUeWIaqZOQwU4TnZwPrDGJHHT9aiqLlq17uHow2EJ8laNgnFf&#10;J9LZ6Njs7BVXCY2qqFcWp/i+FhvMGaLpKi9ibZpOH5uCw50OPOzcAa6IoZ2rWyW1lUydun12qNZ8&#10;8KJHa26Z1X2pWJrWD4SykUcLblBsp3yYVX8ODQsTVVah84FTpys7xISRwZGZOZGefy7BsV67wqxL&#10;xR3UisfiLFoCk0cjzzBGIQf7nbojrk+2q2Xl1wZ446KqbGAsfaR/NSCenF4MuwBemEoZroDcysRp&#10;BbCUAK/jOStglXC0Mjm+Sp/1z7EhH5a4ZYTcisekTcMoRdWJdGfOkugbrAdmTKX6NSbCmIRSlk35&#10;IBeOueIm9A5e+X3uGJPgfnXiyuKJXFEkpoXRmU1nFZW7kUiY7XmFb/F8GewZ7GptRBxUcIRkisYp&#10;T00KpAl9HQE66LViQv1dGFgaG7t/hKNcQyyjYkBWuHXiAbDagMVuq4YnpVoJeHWqPJWfzKcyqYHh&#10;/sGRAfZrPXO692wvGFe4MR07eRS9W4Fd9x/et+vALgBXPKATBukKrvWN99/43tvffVOotbk0jR6t&#10;l7bmt+6s3X6AEqqrj59uPXtx+/lH94BaPxFq/fTzp5//6CVQ64/+9qMvfgQ3JimEP3rw/NntB/eu&#10;XLm0MJ7q+d43/9M3v/2fvvPWfz01vCdbOjtRHy22c5Wl0rnrq9fvXQNkvflg+zoVwrh9cEvWJ8qw&#10;gcyOVyageZ6qlWAj7B6tKmSjwMH6RI6GIADiUiJ8Akgs5vSUNg50DaZTG/oniT0ybYIwKqgMFSrf&#10;qdpGS0IIVSScjLI+evwSJUZMHtiQdK7hQ4dLhOSoC/x+wFdpablgJiwrkY6BgJWzAHrswaOPKDkS&#10;el5jV6NlQTw2ncGjy/ORfZTC2TrWpIB2Fm5MZgUJQW0bBa9kC+h951gwbExCXahArJ/jL115RaWG&#10;KpgARtBZuNdSTyunub/KMdjH7bGThZIAt2yOoW9uz+MoIWiG6yh7VVFFzDOJTrsmu0GFuVQSTyS+&#10;5YvkbF2yaJZVtbKW5gZqFR1qsG1AK/iOH0LWk5ODXygjpa5K2dw0kVuS+xHsCeBqjtsP19ziXJje&#10;UFZA3X3IQFZkSYVcgMXZup+7CS2hX9UDiJHmOpXYnYdHsVhHgTrBLV4gXWmnwQyeQzErJar1TpqI&#10;TNIYBDqTKlKRM5tkrMhbmV2xGNjpRi1nXh9t9C8RiwlhqVZ8+l5Q3LKIuQYVA9vhOhrhSJQ7jTRY&#10;ZRrYFT+klJtpKEFKFdxrudd+KSmLwaE4NNa+xnaoDTve6c69ijUTPspyFPk0qP9NJEG1SasmRBhV&#10;dCsOSTlIcrkJpUwvKyNwraQcSdzn0lrzt3C+Xk/9cxpb55mYHnZUbdNgBkxa3BFwo1oM4aAbrOPB&#10;rUKCKLyO0NxaO90jiOAho8WNAJfdJihWdmptV8v1Yrlegjw4N5HOTqRBtKayQ9AG5wpny7WxztxE&#10;ezYzM1+YWZhGRashK6yY0PBmZhkNx2rNRTgA11pL9Tk1vFm6gJbZhKznr62iKevm7UuPnt599vLR&#10;/Q9uXbt1ce3yInyD51YbM8u11kIJzO38SnXhXG1lvbkEefDSVK09isfMfK4zO9aZSU1OnhhN7R0d&#10;PTA8cjA1RnlwOnsqN442rSPFcrraLMCHqYkOPp0qCllbyD7hhqYAmCyr0SmFvnoOdCpPJsQutlqN&#10;fioIRJCkh0jMMlHHJSzOcd9OBMoK9bAHQ6UJnCl5cGYgPdg3cqZ3pO9w35EDvYeOjJ6oLjXWNs8H&#10;1/rwxvV7mxvbF2bPz+YqqZOD8GE6fLL/CNyDYcUEhfB4eRyoFZAVVkxditVtD1lku0igqNBEcj7G&#10;rCI/reWjCxGJMgeX6moTjKJ7kCrjE+1bTCxYMyaehzjcQXZStRXcozMyJj8dlLhlCFgaHIzS9jyY&#10;IC0J4aIMUkhAYEzRHv6pKJPAtYu4LDdN+GSJsmQX7I8QBeHNEkaKK0tEkgwjkrMWTiYromI8+KnI&#10;fhZXDe4gakQs1XSXPrLQS4MT5DPhpa8jyng4B0Jmj8vtq/8qW6F30kfXwl3hN956OEIlOyg2Fl0j&#10;VYWxCqNDIhlEzjRhEmkp5xIP5qtoO3FFNvxQ8Bd6P60hVnrHckTOJModCeFMQyXAjxjMRBCpPKnK&#10;QwnsLrVU27KVJYIw4UDbh0pErUCW0CLRUesVNlbFhQMlzpLOxF2WAD6pUCVSpd6SmIrudK5bURdZ&#10;qyuN6wySTazhSDRXyRjjn8RFmrpJOajZbP5laaKED56uRLA6Kn0P56HjYPPPDpHVHZSmr4Zw5O1J&#10;+ulMo97PKnHLBHTATo9CfyhJp7/KiRthRWxwQXkls5eMrhAddS6i3DEgrOoUpxowxt5Fvss0CS0x&#10;dd0gwg9aBAv2y9worPJUoCh9I3YrtU4lvCd+M5y23lK7jHLHoc3reuS4SjDhYIlaTenbkprnpaXA&#10;D09U3fvU7CQCWst6ufJ4SI2CfArO8+qqyVANZOY6MJgupX3pVbxqbhCAgdIP27ZJS+XvsdQWpwae&#10;1py/YYx3Ugs4nRFOqN1IJRglGlo7TSPsZNkUk7DYAbv+Xkw20XS9w2UBd1aw65hOItKjUsCW1DRw&#10;onk+O7tyF6AdMTUgptzjLnNmwTNfTH5MbBwGJ4l6BSmcIEXp3ET0/lGBqNTpbOFjJbAnpNKCtkZT&#10;yVJ3lxdW5wocBnI8SHZmthQ/kn1KUKryUHp+Doj1I04sOruHMzU8812gJIi8LYSrLSOfU4KAigks&#10;FBhMvtPqa+tTGDVZmhuBaGIBhQNQJZQXKJ2CrPV9mzPUgdRfYngtv1L8CYWKAwjmQJn6cF1KkpUk&#10;9GwKpdy61YW4WEKtWNWFWin4XFk2pjKUTSRvKtljRSIzfSH6kO+Dk/7mErqWnMEBypDZsaspuFen&#10;rxIS0Pgz4Eug3WvBAaRRrMD1Y2qyNJkrZIFaoRDuH+oH0Qq8Cnkwm98IrNJJ+HjP3kN7UeO6+8D7&#10;7+19F8D1zffegBXTG7ve+P6O77+x7/WT6R7YT65dnrm8vbh9d+32w0v3P7j2wTN4f9x++dF9odYn&#10;n3z+DAphEq1+/OjlZ58DtT55+eGD589vP3p4ffPaSiF15Iff+o1v/dWv/+DdP+gbO5grD+arwyht&#10;ba3W1jfPwY1p+8H2nUe3zLWubgBM1nLT6dHxkVwxP0WRcLHULFtTifpV71CqgCBTZZGp8IvDe7Uj&#10;DXMf034WtPLaGb4GgSeu0ZZAuPRSsBISKzMbIhGxiSCH8M3YRkVehskTvwffBoCKiSqUROWwOE6s&#10;8yx/FUkZoEn/RVSlikvMkPD6EVIgD2p4qCur58JQZklJ+bLHKisNdfByISbkxszBCrxq1IoHOt+Q&#10;TWW1rjx++aqMl0S0opCaWR+DPYNb+zORHdXE4nDQZNivkD61wNrPCXcFuC0GNtEq2o24nHypvich&#10;6HCFQDPis0ggkblNvpO0qkhzgj2chm4GjoLhtMaCYC+x/yVMVbEuzwiNXlTdGvheKupFnqlKLum4&#10;K3mz8JgrTjmIrrn1wXv0rcbGhMBN6KE3XjVjbCUwSVpXesh7yXbSIofJ9woLzQNa++eUGvAt6l/n&#10;0oAn9kC2MbIdp/SdVnWHBBcH46lpZCWzXxXBJ7mNWKaVRrUDm3MqsQYxLOC+K6TN7KZDhwSOMuBz&#10;vo1wV4JYixWNYLW9ce5KlkaUzkmmXACe27RZJDa7IqkmFgl7y6i4dCqVLpFtyD/ElEbJkGs5Ig/k&#10;twlhqihFC6WWbx6AcDXhtwlYkWAqwIsKLi7KX16OhflpUmWnda6h9mdjDCEGlXOeDZx8jvhCRGaO&#10;MxyEactnPRirWF1UlvjcknSyz40KXCWaYi7ZdT48WdnJYFO3ZQ53en5zE8IqgFUEiMSusw0ohIvV&#10;afgwoaI1lRvJFsYy46mR9MBotr8wNdTsFGYgD57Nt2YLJFrnyLV2lqqzyyhAhdlvrbFQaS7VOiuN&#10;WTTCuTC/cmkBRCsgK+paL22dR1GrGt48ePzs3s37mwCxyxdm59aas6v1hljWzlJpYbW2vN4A1wrs&#10;2p4v1NpjzZnM7Hx+bj5brQ+MpPYNDe8bGETDmwMjLmrNnBwv9JdruUot35optWZJtMIxOEGt9EQB&#10;ywrsx54cSwyI6cYUdqMz8oNhHSOAq/u1svBMxZ+EQySxyZupNa6skijXJFjCtQZ3VGlVC2U0sR07&#10;PdR7vP8EUOvRs8cPnD54Kt3bPjezAa/5O1dR0Xrj0Y1rd6+tw4pptTU6fvbYmf3Hzxw8OXBkcOxM&#10;Kj+cK+Zgh1BulpE4aCIMQPhLfpXsjZlG/I1OGElU5JjG7iaW0hm1KqC0WwlniIJgqc4kGZUHCalj&#10;eyaZy1VMiUfClrDDCpkZR2ARtCWVVLgN3QqS8aILpcQnWH7pxD/T5NZhhuyfFj5oxem2k+am8OsY&#10;YSgM/YqiQ94+juEQQpGR0DnqfgzRPhYQg2fbeJDGEYYhb8NLxlDYe62jnCRa4pjEICiJgzlPqJYo&#10;YA1jYsSSNjwSCYtvl/urm69yANk+lJQvUxtSHirwZV206mCpPZaHCVOCAAD/9ElEQVT5LeeVxaKY&#10;YzwSUYI+YKNQyY+j6AuveChEBbiSiiGgyQFToMZ+Dg0NHhT+eq0wWCKdaIDHCSPrJkweh/t4kHdy&#10;QbvacXllM5Xh8U94WjoPqfKZllTGCXIqCurekM8zjZdMHj8SmzDnSDnl+jl0NHGA7njaxyyc6Q5A&#10;wksCD1ziSNfwjpOxFgfQ0mhcVmQQ1AMWr7Cml9XmQh22nBFol0JSkm/3BZWBGZQpAlEu9mZwr1Be&#10;B2D0JcSblIfIHlYKGvLY1g97avF66bL6t+JJQrTSdZy1i9EfS4AqwIMRu9YTdvGRkN4j4AYn0lq/&#10;suPumhibh6QHmCezO8H4LHDA1kHoTgGAwXskoVRxoPk6VvEZxUGVSmbbs65LOVpzwT3ChKpZYsHv&#10;oOuVs/B0invTQx0LgnME7MVKXtQFq4aazE3ISEnIzUSfW2fZxJUogr5HwhLBH+rNVFERaxHJ497X&#10;R5SCSdCpcawwtgrsDYa1khgjcUnh9JbSARgPX4s3YFKrePiVsF+JCZw7s3VqjcNEmIaC96MUUjh9&#10;9aRl/siJAyd9SN1r2eTsUlGugb22AzZeEiyPkmZDSh2qrxpFjE5eRB/a6MLClVk5HQkQzH9GG2FL&#10;AywIYkaP9LXvnWjoYh0Wow7Rp1EmjbDBd4fXdsVXJFTxnq6aINIoZLN1UbA+o903Vn6EOghshKsl&#10;nSOWY3df5f256tq/VzNT4VysRZweaicj5w5uEPovaFgoB9Oa5pScKooJLSSoVnbeQjZ9Sn6/DrQk&#10;SPSSoulqKzLMOSTlWVkAF64ZQAA4ckjcK31NhFUozkRsHKk0RZuC60vWr2qoGfp2IZZZVpEB7jJI&#10;TosiRGFyyoMRmKkKGisnHkCtlXp5qjQ5MV0Yn8yPZkYHRwZR1wphMHq0gl8FamVd65GDKG3dd3jv&#10;rv273t+7c+e+997dswNE69u73npj91s79u14Y/eb7xx6u79wqrU8de5S6+qN5Rt3z995eOnh060P&#10;nt80av3408effP4ERCvkweBa8QDX+jk73zz/9LMn5Fqf33r48Orm9eWJ9NHXv/Mb3/z2r7/+/tcG&#10;ckfHK8NAreP11Mxac2Nz7ertyyBa7z6+vXX76uXrG+cuQEZbGy9lUxOj2enseLlAJ+FmScZL9BVT&#10;oQS9P+HgIwI2OiExgrVzlRgsOc6QchMxTvhnms1ZjwhrCSKYCkk2aCnDFXJbVxyWwix6Ag2zCm1s&#10;MHaupDOFK3aK4GgOtwkhZcJoilYVZWp5rDgti8+XjSXtVyyIy5JPHSqRi9lNAjRgKDUrlciUsK7L&#10;PloIvHgOukHAQxa+fsX4jZWfOiA3z9GRIeWlQ0na1Bqb0YI58cXFP0vNOmpf0e0Gfw24cf4AXSie&#10;xGxmNkX1q0abykQSrxINqszVcuKEGsboAyfgMIhdg4MVQyhsjIpHHCo9gcEGowCAslthd3PCQIM8&#10;Z+or2GYWBx/sMflhNmXx637R3Xd0nHQ5xlDKVBpzBZsfrvSiMTNBrNhj2Swp0WX7JV1pTxF27PVA&#10;q0ZXI7aIY+uKrpVI4O/6+tkLyvUDQt18qBxXFKhkvab7nU2xpFlEuXh80+5R8sqchD+FTEmURKvQ&#10;2eZJWOtZbKnaUYE6m9exPNXpFpyCbgZs4fzfRDnAOFsoMQrrux4VEXNEzQ9vAyU1eC7JgTFHgGPG&#10;YEroS2k+DqYLVh3RCiiSxnQyybwuw1yhZYZxthJxSWpSAeuic6Y8g5ilusb1t95vzIUqXGY4SFom&#10;ERJ7eNVMjGeHs9ZdzQFhayyuqlwjJM7hrZ5Yv4rfS6xH9LVuVsF4CLsXs90iNKy5YuTtPViEKmM7&#10;QFaIv1Roh12ZGwkVUCwIdBQOGAa8yhhxBtKXKrrdSBs8Po6K1qlsYTqPutbR7OBorr8wPVxvj7dm&#10;0FcmX6qj0DRXamanGtnqzCTEva3Fame5Xp8vwW0ICmFog5cvLqDbDbjWc5cW168sX7mxcfMeGt7c&#10;fvHhowdP7mzfvQbBMOXB59mjFZzt7HJ1ZrkCinVpHVWy+GexOZtvzuTq7bGZ2fTsbLpYPD0yvG80&#10;dXhk5OjoKBTCvZlMXzYPOD1SqmYrdRxbGaiVfW5mqrV2GfWrbHKjDjdoy+F+rXASNrmqaBJKMAaU&#10;ysfjDSTZyLMJrpjHc0sVZqxx7WTrai4CcQD6mwFqQiGcmciAaD05cAoK4UO9PftPHxgoDM5dWLhw&#10;89L1e9e3H2xt3r9+9c6V1WsQPVeHcr3Hz8KK6eCJ/sP9Y32j+SFXtAKy1kARz9Yd3Qa5yuiNDSft&#10;i0DopTgbGT3GT4zXGcU6Y+JYnOcFHKvrSx4+6JFgq2ibJHUr5Y7SISPMsrUPaF78dWDUVQpYpstQ&#10;ScEoKBQFo2JZwxVGlYeiMgIhJ2WxXfIW05KYx5G3dAGIR1GMff7SeTcLcRiKvw5bVfDGEMfJGluY&#10;WBzBgIacgKr35ffGb/uSXbCqfCORr7Cbkbf9ihVFmSxymbpImwTed/Gk+6/IKIggil8ubzN5AqGu&#10;CY2dZzCXMGHMx+J2Y2sTWuMK35KzJQsHrKUkCFENnogmIrIyVDOLRQE/GR7erb5kDO/khuo2EniD&#10;ig8jRDaJKv454vVgOZJCYseORCNOSVjnSeqMBe1UW3hKqKDLnJ4XKy22RsUh4ZbdDnWJ+C83UBXV&#10;47LGWHAYuarhhyMVwi3asSJDgQepIfxFwsKy58RA65WYGaesHCLxG+XZ4qykbeZZ4DkthdXylEpL&#10;nrgDDl7fyCOEPFsMquJ7ugFJY0zyhxc6Zp3hsbMtrxKL2miUHHcKgPhBaiYWgVvmzZslkANvLmLR&#10;yDswJeHyZnV7ptVzVxiPm0J8nWtl3eSWIxycp+47XEe1ORXbGf5GNN0hEKIyiJcjLgE0q+fZgcl0&#10;H24B4wdnRZ1yDUSRnIKvaSSYVATORUzGUaYonSDghqUiW40/IboFJtY/G3h7yhnJd/NZSqNoWr6S&#10;fTKWMHPoWeHnwtshSnIvGeWbyDq6hFi7MGcj0ZcsDw2AnaL6b6jIBC46m+A8SJf2VFKJBuBCrU5E&#10;UhqDBV93KFsoUXxkqT9vOntDRDdX5624wxKIWo4bGgSPQ+KQRDSI88K0FIAUC23fY2bc5JgdWhJL&#10;ACRMU1rBd5MuFmeac3yGtZF2dB7KwgRt8drc6dUUKQz1xPbHPXTSsyzAZNgWaLhMsAU1ZDXCxxO8&#10;gif6ksg3sSLAfHJSTe20AuqkIBWe9UItR18nRHSfOvaIfzr3IdNgPQnb8FdrrBdnZxNUpp7o11QX&#10;4HyNdhamFIOj7ha7Cs8QsvISYAFy4obedUCtzOghLk1q1ji8QiniWpk7cyWaEzdmsHnLsBCDwZ6k&#10;ScuJP7BNWwnDEEsLshKVAUGojw61we4aIO8uFk63wDFSJ9woVUugW8G1jqSGoRA+O3gG7sEgWo+e&#10;FF49cvDQMfw9sOfg7r2H9rzz/ttvvvf62++/tXPvu3Bjenf/e++htHXvjp1H30uXh+bXa+dV1Hrj&#10;3sbdR1eFWm89/xBWTA8+/NRc61PAVFCsUgiTa/30s6fq1/oQXOvDh1dgyFRI97zxN7/+F9/8le/t&#10;+P2B3LFCdSRXGRqvjwG1nt9c27p77c7jW3fBtd68bK61OVedqOSz02m0bC2UCxCOwQySzW9Y8R4l&#10;bwhZSw1EJrRutZragkfTrbLjCcWl6WsTMMRiYYBK/CIgRj5GWbwQaXolF6FICsrA0vCHlNsy6Jlz&#10;UvZKHvuKvLRhEq414RtgDsARzIGRJwW3JwkttkvRpBK9qvDT3JL0uQKJ+IjLKs1+GdGoBw2R1Cv2&#10;NXrWUDPMj0jECoj6FYNVYyoWXtK1iIjLPxNGO5IaEx/qPUkRKaXScBJmc9cm7Zqo0VUnUiJAoEG1&#10;lsGggFDFiz4TA2uDaXwPT1sWxGjxCs8o4FX4HQOy1lTXaosmoTWz5CJUcTOo9y5jJrGmWqAX3GnW&#10;3UotxxVWXMIJooOt/pd/E2Gwv9blwjwvg9h6B0WGBNI4HfzT1KVZRAtio02ORtO0qm8zD70OCRqP&#10;hXo0CiK0VmEt9n89gBJpSM3lwGy7LONAd/OkLMF12bBsk9jsx1w0P+gB0V9f/i8lq/DrmHMCxrIC&#10;4wxAhkaORMwdEtq9svCVUDaEvkKwvCUMdCNJo/SYt64uJkyEjlHD4ASPr2OXeZa7FaX2FDwDrGoJ&#10;8zcoLOMqr9uPWbTuVmqkSv45/M18K0rBrzJCMb180dk+g1tBVpfsWgbGxKQi5qgv8kKvXw8MbIEK&#10;Tkqi6LgKuPTJLs5O6wbJyQErBnXhZfisMOethZiBGmJrxEZGWWEpwfCXgamKdqiSCqdExMSSgdmB&#10;ydJi/C8gK2pZwbVCJ1msTaOi1XgVwuDcRAaGTLmJsVRuMJ0fmK5kKs08HqVGdrIyOl4eSU/358oj&#10;E7V0sZmvzxUtD8ajvlAB1woTJgDX1UsL568ug1ZFz5tbDzYfP7339MXDu49uoOHN+pWl5Y0ZPs7P&#10;LKLtzQrExlWUs5JoXa10FibrM1mg1kZ7FNrgen2gMH5sZOTA0PDBwSF4CB/NZPsyuf78xFBhanS6&#10;koMbXr1TbiJ9JK/gxgxOqgY3JkScq4SmuHcsDOYrRhRAs2h+g+ECfEUIwkBzbRm9Iu1lKv9J9YqU&#10;v44pIAZzVs0tYLWpo651vDg+mhsZTA+eHT0LNyag1gO9B8eK6aXLqxdvXbl+f/PGo22g1ku3Li1f&#10;XZlsTZwYOHSi/xCI1jMjp4Yy/bmptNrelKttyYNpGgntibLjinFdgYMopC7PWKw8DapOZNII6sbc&#10;iyJIEXeuCYxqLuMWUzos7FSEKnaFp4PXUdJs/RiS04adjr30tSyvFaOiGE5cIlvUyNdH7BanvY/N&#10;7d2tB04iklAM6tYgWmM8ocS8SVoKBRnKu0gvYi/pn+UUqhhF50V9gdXICTrFwawkOVdxoUlzFwwC&#10;ZrWjcLOR+i/XXPnGFOCRhTL+mqNm+PWKPDRzy9sqiFzhW84BOb7obprlHUdNPirm2XTKvA0BpJro&#10;qmsOUaskD7iOiGg5baQsJSozNjM94hHDx3VLsjTXnlvUpOmABUQZnatWzYVbFgCHJsUrm5Z0ahRd&#10;tBxxtoxhGEwjwpYWFzE9zgLsgYJC8OqqWBa29zrmekhwL4JJBFHSd5AqFD8T1ZKSoZoAVB8UGSOT&#10;IdSQurRSI8kK4ZifJlcVRtsZjmS1dONUXAuausmERolPsKyheJJWZLpe/h7ErGxqEt19otTWy6O5&#10;zWTamzcTTS3IoQHkCYb80uJ59faQJs1Rvlg4M2Yk2APdGfNgGaFUgQ5Ypq9dxZrI7IOMJYVLdlo6&#10;cyYWqR0g5leKgehRwm+1J5GTjSew56rS0xJSqXDG/mo+bPJFrA8P9tUw23uHbxbdIIQB3itj5iRc&#10;E94gT4egEylvlkzANwW/XyubZk7IzjUfOC21F/OG4n0kCYYTu4JPkaWV8jMKC1kyg9mCE6fIQh1Z&#10;JQNm33VnSTR5DFy5KSvtC1sgOT54/REqU7GABjzkBon9GFcGp2wMtpWuJShlHooG+5YdUXcgyMqs&#10;E4U2idoTN7IyelwPMbuQuPTyEloJoVYNoLTKKs21nERLaBhYWLuOX8dcZbpwbWmV24c5WCYplOLU&#10;V+mUjVp5oyX1sQLDnJ++m5SziEBFJDZFBwLGobvBAWA6KcfnOgIeFVMe56lPEfJULk/ZMcF+5PGZ&#10;HBEGVl2r8hf4L9zgcf9qFlnDgroMlQ6ym6OAtHXC5kIpNyPqlhjH1QQYZAQhWhZ0IyubpnuTg+k2&#10;xVpsQ+BmrKuJxMFhSkKGlLoNE/WHRHYKgYiI1EJWug95j4MOrTO2ZIDnEBQ6YQBR0zmutFLhld1D&#10;KUzFw8DbhKrzO6RbFNeZdxVvEWGtA0heeryHIIJFrVzh8R6Ex1IIVxvVcq0EujWdGxvLpoZS8BA+&#10;29vfB7oVRKvh6+FjB6EQhip43+E9YFlf3/HaD976/hs7hF0BWfe9+/bed97peSdTHgRqvXh97vqt&#10;FaHWK/c/uA4rpmcf3gVqpUL408cqan0BvPqjv/uIj799CXOmT9mv9f7z5zeBWm/eWMuO7P3eN3/x&#10;G3/+H771g/9yNnOk2MxO1FNTzWxnrbl+/dz2vesgWvG4fvPKxatrq+dxReqT1XxmKp0rZvPF/GR1&#10;EsC13KpCpchCPNoiMmh3rZ/jWMN7TwkOvpKVpri6LJRRoolNwyWOsIScXpAZZusquOiUbJwkk/ZS&#10;tZ2qUjzQ97Kvp8hSEumuMQRCRBUnUCtIV6ASQ1wyWBLVSoMZ7VTsEWOLoigOTZg/VomqOJQIscPS&#10;TtKtlNOGhLaLzqLS1QB4bg5QEVyrWVZMXOy7dGZyOEInYgJUgswyIOgM0Z0fVgVTWgz7pZk2UGux&#10;UQPXijlablrdSkrQJZc4XKDWIFfFC/tALSu1vlmgFGsHZPQgnQ1ckX8l0+uHbaz8bYCp4k6lm42m&#10;umQv6cisnyZQJFZkSgBfiwfYY5okiwOke1DijaRq4GC3LfTV+4n4CfrVGBcXwAXB0SbH7VUTfbYF&#10;3LokMdby+BGWloOxSWzgWFo7yOlKzkyham6BioRjmAysAVyRcva0MC5l91rLlYPc5oWXcMLSZT6Q&#10;nSKcw7xZwqrBYl3PP/kYW8xm1tT5GFUQsaiav2iI6GpP/5fVwqLErTHQHhnORnLY8hqkG8kGzrol&#10;XDfCnAVvHlpm82tl9URk7nVK+X4X/TuADspF6WpTrPwtJ/acgAz+k3bndELCiikCwcIJOq25q7X9&#10;7qVxYmDtfyqmjOC7K5aQ3tJmCRQnJMwzzQy8qTjhai5F2yE3LYCZLmrVf1mNFv4fjjhdxCILGe4i&#10;DK3oIYToCfs0gCtIbwZhIItmVTZmmgivg2vFA+il3KgCtU5VJoBXwbXib3o8lZtMp/PDqWx/tjCU&#10;LpwZTp/oTx3rHzvelzpyYvjg4f7dZzLHx6vpqQZQa6mxUG0tALXWIBIGakVR69oVOjBd2lwH0Xrj&#10;7hWA1cdP7z4k0Xr10ubauUvzSxsdcK1L662Fc3VB1gZNmFarM4vQHk9UWqPV5khrJj03l5uYPJFK&#10;HxwcOTA4BNTaM5Y+nc2fzReGJotjU5VsuT5ZxjLQqcAimB5LS0ilE7uCa11dh53M6hL678GHiVEm&#10;ImZsPyxHJJygqzDBHsaNckRzSopW1TqS4ATvJHuJXTloOkI+40NwrdnJzHB2GB7CZ0bPgHHtOXP0&#10;5PDJqfb0uWvrl+9cuw558MPtrQdbF25cnNmYz1YyJwcPnx48cnro2GD6zHCmf6I8Pl2brLRKkGe3&#10;FzD/mzyqxBiWnVrZH5JcaA1lfrzQcItyAUIQrbb2dYZeWFdBMKk/giICS9n5uLRSXJ/0wAJCysez&#10;02BwPrbncQF5CBHthsJaNdAIinIYpRleKiTi/FT0T1glwbBa10iWllCCIXLT4YVK1iDEAQ0/pVK3&#10;iGhdm8fClVASKg6TtI9hdCJOixx/kKuO2hOYJ/mDdLMKmFxFY2Pt6L5jDJaQY+RtbFjlENnxJVWL&#10;YMNkzW3BMGpZSasG9pN9i1Crm+Liv1yC6DcL0mAqgvfjjzK0VQU1bjckibTEiR4UKaR4lDSvfb+R&#10;1HdjEoMK8YTWtlGywSovS8EdB0eFQsgXDTWdVrAKw1hUpdpUWMg9lQuR9Fe8oFy4BPX9TgNXB/HS&#10;FgagcrWqTD4ZVXiFNB+iT1mp7kYmArRCg4lGRtKPKNUD86NiB+F2OccYOScS3ERojVtSvUko2ObE&#10;U7Eijp/9xmXZGjPZDL/6oPouMK2ki+hTIPQSirBgWIgxSH5pOGUtxrsjRLNqdaucAvIUWBPArvNg&#10;uFAoq7WC4ZWMP/yceB2NNExz2UhWy/IC6q7teevl3UDXJeLmwz23jQMxpGo4wcPrsmHO4Pifpo8M&#10;qAx4LG+OycDMhS2jQrXbFaBKjM3tyRkT6mllNyU+n81jXOmt+cbvFyYkFWms5XsqIYeVb9JPeA81&#10;irbI38/lqMSJwZtXNaJ6riyS9aXR3UR+hGFQBLqSXVKdiOHkZNYME0xqYZk8G5Il+tKoasZ3OttL&#10;yQMvnMphXMErnar053xRtmrcAqRGYctlr5a2OlcOJSq3lXRm+B7O5InKyQURQm6IA5ndU2EzhwvS&#10;AKyTNq5zLkwUKOMNL0G8L7wWJTynBsoNsSxkIHb1VGEAIK07aka8F3hi43drSDdDCcyIiMmartxa&#10;JbVavszKriCgpcwVw5tU2/JmJ4WrlIHwarSTNXXPVILkLVwfIodu9TgHlnNDemkumEkGkD1pBGjt&#10;a4V5ZTN2qbXphKcGyFwqrSLBO7s6DqczMFymAbiVqCEQjY6lSfbaYmtSazqqLbjXss+2e1WEsTBh&#10;kjEqGT/7s9grRDIQrkvcNBUQCikFIHd86BcRlZl6ddsb0rmK8fBzSHMAsjZR9wis0awbsk5MTxSm&#10;xnPjKG1Fy1YwrgN9/X2obj07cOY0gesxqIVBtKJf6+4Du3bs2fHDd364Y9fb6IKzY9+7EAm/vuuN&#10;Nw68kSoNzK9XLlyfAWq9ef/C3cdX7z+5/vTl3RfgWj95KCsmcK1PaMX0dx/9rR6f/+j5p5ANg2sF&#10;an1x+/Gj65vXF7ODu//mL3/+T/70F772nV/tHTtYqI1mK4NTrRzaCm5srm+Sa719++HNq9uXLlxB&#10;BQcmRnW8nE1PpgxcQbdO16eL9RLaUlqiaF1kglqV2hMc9WB2dcLuTCkcS5Wl3Ygw1Nafdp2EVYpv&#10;Tov4K6JxcW+Gr/gGa4MDFUuJaYiLYAB2wV01b2h6qakEKqbM05gFzwFAJOigmZGgBM2SXBSJJ6IA&#10;+Wb/olSr8ktSnaZfkZhX/7RdkRhEAlp1xGFd64wMdaL5zfw8Gq425jDPkCzEFDTwm6208RVz+LDh&#10;n0EdvhcYVW1vOvhUGdOoWYdgGESr7W2E2onoQLqaiwvI6spdIXvTdCaahU6tL+VxC5oTqVruyzJU&#10;nAkmcWKqBChoqa2wFmE6LhKZN+qHQb3O1JUSwBN8HH8JZdVRVm17uhymkxBEqnhdjDHRuDvufNkX&#10;y0PvPIczGVbU4ImkxSzQxTEvnEOdSVDKEiQTdQOywuNHcEsAT9XC+F1QsqyxJl4NnaoBuYIS1v0K&#10;EuOK8kLge2zYZShL9jvKbrHoL3XU29b1pVYvm5k0ppIOjVGRsSj12x3Egipaw3kRatqMSlJebWnG&#10;jYqlvC5zk+NdJJQL+7LAqGE3zQtnfj9B1A5bo2rCByMyiq3S7MzknTU2WkVvWKe4ZEfVviSLSk4n&#10;XCs3YxOnuJPVlFkrmvTG2kQlhE4UwlzElYPEr+uOpa+G92ZXBXhp0I9GFZxJPK22RCDmYRAbqTtL&#10;pHUJTlwkpnyntUmKO7UbyVuCIljBVEd4yD078GK7F+3WCrxoc4KQGjE0GFdUtMJGeKJUAFjNT+XS&#10;+RTqWtPjo6OZ/t6Bnrd3fev3vv4ff/HX/8nP/9pP/dJv/swv/td/9e9/92d/95u/+sM93+pLn5iC&#10;DdJCrTpb5t/5MrjWubUO6lo3rgOyrpFovQVbvFswYUJR652H21dvnD8vonVxvb243ppfhX6pNLtc&#10;XlgFZK3heXO2UJ/JwT0YRa2duWyznU5njwyNHh4c5mM0dSKTPZsfH8xNDE8W09XGZL1dhiS4PV8H&#10;XqVjsGpZTXOBHhFDAt0X7XNdr2XdNcNTgFjOCjhwQFomSS3jYPbPkFoYKQzsu+ZXGVu7sA3wA6pa&#10;PGChNF4aT42nBtNDLG0dOHnkzNFTI6erc9X16+ev3L66eX9rG1ZM96+f377QXp8ZmR4+PnDo9NDR&#10;3qHjdA8eH56CSKdVqss7CvJgHDNLcEkLk/ZBpKL4lUQogGUTcwNbOzWN1ANbBWCopgCdMSXilW7v&#10;QetRqZaUEC75J+eS9JZMjjhR5Wkprb4lAAwyDGxUsQYw476LjM8wXX1XEhUrrvJ0VQdRNtJ0YC2y&#10;KOqyKI9U60ulzO2+43krJxKCFnNivM0d3dIdJ0r1SHqYodI7idxi5ss3Jf5LQNpRXSK9I6JwwO3X&#10;E1gbqjwHkcL2CtajsaEZJ+INfnOY5UpUr3o5ddQAY8lkB5NHgsHS+nKQdYLId2CFUVQn7k63MKeZ&#10;2FciLhcc2rgYF46NZIgZ9LsyENbCiPWBwRPDXInxAtXr5zQOqsa0nYniYLutmlw19ubaco7FhCxd&#10;w6iqSFtpDsYNGvOQZ2N4A9Tpy61HVQjLoeBnZSls1Io9GqgV8aKT7sq4GbXSAchxs8svFftKEyh0&#10;RHgm6IglCCeuGdK9atgF5HUEzziXl1uor4fpTWYQ+H7eg84iWZVgxKu0jlMbISl0glIxN5fWEMJw&#10;0hLc+i4jVxYNcqI+1vAVR+gFwZwk62b1AHDFBQWOYossie27K4OoS91xrvfmWeM2mQcFx2vKmcAZ&#10;ZZLWmVMj20CDNj1isYyMo62x1PhEkiJUA1SoOlsRzKeuI5jMuIvVHNgbqLBf1JU4gyDHMjKoKtvm&#10;zWLxtn4xsiTJ7klhpwFzgGTfhiEWFTHo5rEJ+DHe4ICrv4tqCgiNusQp0YjSIraQYKpX5HAXfrsh&#10;lhRJhFuakxx/5l/0cMILw+jEhG9e3sU4VPxRCytJIYQqMT2l5sXMx903jwGnVThBrErToQVgbhc3&#10;BRZ85kE0XE4KcJGJondBsqgdVYqZ42aO/ZW1tVYYTQBNLZWSBVwPeB92a+SOxDVFkiKhr+1LRHo5&#10;Fiv3x9ZstBDAuFHFKdBtUinjVSvgrqYEhki2w+GHZ8kGX4QUgkhVPkZR7iT1vrP2ZoBZlE6XYy+h&#10;jmeIxqH5p4CCUn8vv7zuSXEB11WtfoidNICaNnyQGfZNymy7LTA1tvgv5/qV5bE8bR65POVPWQoH&#10;4NHFHgpsZKSimlhdF05LGT5x/rj6UXwMp439YhxfCaAGv+qPdNnjLsvqN7ii1WCM6AvhMb6HTrlQ&#10;QTYbUMkiGoQoslmr1KulSrEwXZgsTgC7AriCcU1nx2AjjOY3fQN9hKynjh06enB/zz7UtR48egDY&#10;FW1vXtvx2o7d79BDeN+77+5/9/2DO3cc2ZEuDy6sVy5tzm3dPnfr/kWg1gdErXeIWj8maiVADa6V&#10;nVqBWr/40Qv2a/308YfkWolat4FaB97/m7/8t1/92s/+8Xd+uTdzeKIxlq0MFRqZ2fUOuFb0a737&#10;wZ3bD29d2b68cQWSWmz3lcnq+NhEKj0xlpnKoK613ARkLcNJuNxEX09Wt7KJo5yETZkqv0DUiuGy&#10;JBPjQxI13LAYMIdgk3xYA5jI1kp4M8GncwchFDUVF0pJsU1ImpJcZblpGO4qnpeRkDS6lPsK35GQ&#10;89ca9OL1YMtUkhptOPRBgZ2woVWppqhg4dug/ai3hScu0hycTqzAEmRlrSWhGdXmOkfueqxrdb/W&#10;KmSxpAT5EqhOkr9iX/Ff+kvgJFKYzKSa35DVZeWn+E/ohPGiUZ+pVMNRISgb85oj5liYgybOnIGg&#10;ECgXmJNS5HAhVvUsa2XVz4akrrTKpknNtdqel9eJchGq9Yg86S0E+MfsNXCjdM7kb/nN+nIgdZLD&#10;bierYtpXemtJkV1q7P/i31ksFsxnU/Ad5ciMDwQjiZMVXNo9mKwj1RGQENMwGVYhiNZ5GDxaWGBB&#10;QaFKMPeMNW9u9h/KQMmD+VzAUlWsIpbtQM2j9XwSj8rqWYFqj2oUqSP5N0e7YC8ihtaAsliY8J0h&#10;3iCFq57mGijXdss2Xd/julCdlFJusSphRZOal/3QpfpgBlorC+8Nz2B1HiKottbaqBU3ldz/uSJr&#10;beJRuZjWmVSzvtp0if8tJCPbIKDrzCLWVty3zowakVK+pS2cB4mbWUQr9xX5Ejtjp9YapryU9ZFZ&#10;fDc/7XM0t6w5ydS17TqiTVyYPfhgGOMqr09OpksZOdYPqZIyl/gt0qdYvilljIf0wAzyKIIlB8u9&#10;HPCVrIW+maZE4HJR14qaRuiE29CqToJlHcuPAruOQfiaOnN2+MTr7/3lr/zWT//kP/sHP/6P/+8/&#10;/n/82P/y//x7/7f/8Stf+e+/8j/++H/3j/75//of//D/eufwm4P5wfFavjpXqSL1BGM/1LVemAde&#10;vbS1fnlrHRWtz148+OzzD19+/PT2gy0QsCsX5+Ae3FlhLSseIFpBt4JrXTrXmCNqzdfaaVgxtWdz&#10;rXZqcrpvYGjv4PDBVPrkaPpEmtrgM/mJwfGp0VI1356tNqEMmK3OLCAVAvyJsAwBJYaF1sE4a9Ct&#10;IEaQsMcTCA7xensOQWGL5WoIBQjsowln4gerEWPMyiCVffxs3aFIWqE2eRJYMcFFKV8ez0xm+1MD&#10;qGsF0br/1MH+3GBnpXNh+9KVOyhqvQHjvqt3r65tnW+utIbHB46e2X9qoOf04NH+0dOZwmipDmEz&#10;CnFr4FpJt85j8iChjn29W5hE5WdD0QnAKvGqCBYx9oSLEThKuMtIwqV3iOOFV+Vq07KOy51dDVTI&#10;cogg1dJB1KpGbWgXxFS0680QDXR1euG9JGUaaqhUuGWRquahVKxJ8ZvvYlYCRyVhmCRxqqta0jHZ&#10;nMgNKscic69COM1qm2fYbNOKejrxWFBgiKuIhyIFcuDRYkFxpC4lY6MgryxrlBG0HMsiHFdq3+SG&#10;kz4EgQrI4nnc7+p6xTgMtawM9CX4ZMmr0wFMduAbEv5Wa8USO/2eI0aiolg3mmkTc7asj7VcIpqp&#10;hMRUyJZ3rgG2wYD5N5qjJlJDh+zGGMaHEo+EWKOLt10QyFPjA3GweSqGpHjgiSNFgw1lHIiQraPj&#10;qCKgP38ObzDvGvCVXkdqFySVF/XA51YsZhG5Sm7ERRmcQmqKoxWMtdmMuRXsymKU5JUBoTMyfI+m&#10;FklIppNeOVexNWjwdZwznDlKeZAhtDZbXVgEz4xwCIY9SpETce9fTnvneTlJePphbqTZa2AQWl+R&#10;roigZB0kmIrom7S5JBg4NcwT2rzZ/ymZz5g/QdXipFw97hOHJEH8G+8U8ZBczIVtODnVVVv5phAC&#10;CEZSjBMgX9PPk0FIVdlVD6wxlc8uEkxBkfFFIx/fOE7c+PRxNZHrWbuwhpJj13W7rOAVay0Qa0Sh&#10;XU8uXJL/sHqNVlIz+AYWp8g5iauQJP1WDnsy4FPulun8hUGREiucPy5etdGgN188ITIX1sUT/IQA&#10;DDAJlgXKOuzA7HufE15jIuPuwFcoO1R+lrw6V28XMAuRuv58DsrWZfyTuVrxgc4ZOZ1B9Y0avUYq&#10;x18rqCxVthYQKz64SEogYBY00i5JGTDvQdu/6yy8ujqNIvJQOF+peZUZW8crnyQltX3TOfOobCCH&#10;HeeO64WHWFA2qwNwxUMZEF36WK+cRHC/JU0wAV0Tm4b9eoJsQqyuXRrcE8nvdJ7Cl97rIdZqzBZD&#10;UD+6Rd3OgnVniCYJHYwcArl7vOGivAkEWbXyePHXpdQqp7QpCmG8zdEUSrGo1IWW3dnKmOk2fZzJ&#10;DjW/wC3GlJlyZNBwomYQDhEMETnCSoPis4bi/iGXRRi1eumziE83HW8Wa49JSr1CrQ2gVkS8qGgF&#10;11qqFoFXgVpBtGZyaZS2ArICr4JohTa45/jhw8cO7zm4B0WtKG0FfAVqhRsTIKs8md55Z+/b7+3f&#10;safn/fdPvJ+vjyxt1C5tzl+/tXrr/oV7Qq1PXtxC25uXH99Hs1ZaMf0IVkzPqRDWA8+BWj/+5OGH&#10;H9579uzmo0fXblxbSvW+9a2/+Lnf/r2f+oNv/buTqX3jtZHx2uhUOzd/vnN+c3373tadR+Bab127&#10;cWXj6trSGrBGBW5M6YmUiNbxKSmEQcagW2QFHRAZpbMzJcdH8bM9hkJNLfIMgyxbFjvvcMHv4hEh&#10;JmI/E2yWGZr0slGO+c8QSyp0V0UeicZgX8PgF79IWatQCQGq7HuMVEn4mWUVA0xhsLGr32xVsIWo&#10;BnEJ60bUigMGyMIxS5gZnrgCVuy9Qt9gJAGJgIJ3TYS3C1+xhtZcq8EqakrrZllNVEK7jDfoFYt1&#10;u1WmXWtck6ssBRFxp66tIuX010Pj6mFlhSVhtexWrXGA5WCTBeZWkmMAy04JSmNpfbs9Y1iqyszZ&#10;fzMQlB9DPa+0qARyGk15McvOF4pcuk6RaFW9rtySnSQgkUuUpesHoCUOmry5pcIEt51ovKtazajh&#10;tMZaU4F5Smuv49xx5ZIjlEKY3s32ryLaJ18Prhjfo4VAuFQ4nEduCh4PH7+mF5G8UHS0GkoU55xe&#10;EuUS9S0sI7UJTg/gp4nuKWpZ5stvMQC93ZLANNEsKb+oFYSBozQAXMTxTyuEhUvFvioVrZQnCHME&#10;N/qbrC+6kTBuhNA2pE66LVkCHSBTi37ocyIEtwOTvKAEKcn2OyFnPbMFb0at2reixCVkZqK4HcsK&#10;ErtSjuuv4S4YFcBsHEAYFwshG9BaVmGlhLOtXrKpepK1EvZal/B1BZbYorjbkTBhcMltWKBFSXEy&#10;sTZadMIeGwm5FKWZ1bmO/Kqrfah6ZYKZDwZhUgtbHkzI2qlVm2X0vAFqTY+PjWSGQLTCPXho7OxI&#10;9uzZ4SPH+3b2nN6x58gP9xx9bdeR1/7s9a/+h9/91//on/6Dv/8Pf+zH/re/9//4V//gP/zhL313&#10;z/dPpE5BBFudK8NGePnC3Ma1cxeun7t6Y+P2g+tArZ9+9vLZy8do2bpyad7Wwe2lEnyDZ5cr86s1&#10;+DBJJ4yGpVNVQNYOUGu6hb/NkXS2p69/13CqJ5U5mcqcAmodnxyaKo1BHlyqjjfRPWquNrsEYAku&#10;C3/BYpEJsW/wyhp1fXIynJPaMNhUSIgt18TbyEpRU83CRWtBgTqM88WqEfybz5GCjiEOQm0UtQK1&#10;wnxvTG5MvUO9JwZOou3N6FR6bm3uwo1L1+5e33qwTdR65+q56+vV+Wp/+tTx/kOnBntO9vdAHgzU&#10;Ol2dAGQF0cpOpJw59bZa7bGuDwiW9cwR0CtdzWSHw0TBA7GLLgpVNGPiyCkSIx8cs4SpjK3FGCck&#10;mEALphnuKVelqlkx9yfyt9KPge2UEoHyXVa0KgrXf3mWErVi7olDC7MWCacjfW5VmNWPRhEOl1Uy&#10;aosRKhEc5YinFRwVVWtxBG8QRTw4tiRwZEQFTGWE2Y2x6DTLqkgLehlhK0dmNZoEqOFroi4a8rml&#10;gC3pzymoZnUxAzXXW5pjNA3FBJA9eFnfCEBDOCqwQTQrxxfbveik5F+KB66pnvjNAFc8azamEhuM&#10;1VLDxSFSoSNBl01NMby8Uu5hI0cZXzjrlh17dSN+Q1bUQjdxqBKm8nsS0jXgq2TPqLtzwapK4zg9&#10;HFZSVCLBSKxmIlr9HoWtnAP42gY1ivTtU5zHJ5beOTFHG08hVSXymIX0iscQUGcRLI0WMbP0CUp0&#10;karRFya2OSXRm2QyGTQbwJP2ZBZJ3CYCevkkO3rWNiH5sfsMRzZHilat2BGIqxrQq6t1nqawXt1x&#10;bmGS9JZEsE6kygNgQQFWFXZypt6bpYYEtLzcBFQkXe1Vq5WZRfLq7KL+pe5iSsbJkyowLYdXPkxc&#10;Z6iC5tqSsFh0ElK2RZfJOmqv+bzBLed2isE5pq6kMyBQiFGDSPcZWZ7DvQZ1E+fRsxEm3hxb3yO+&#10;VRW4cyQh5hQO5B3hYdTywvc7i2E2XsDD0z7QJo5QClUwfiiNRqmzoBpuOvP2oQuAbotEq3Y3Jzsw&#10;vHyD6y1Vb2/UipxLUO6eBhgHY1ddaCMr3pJ40VyxckPBuIJrbaM4UXBUizxFN5hISkJJg6BuxjhB&#10;ZiS7Btc6KaLiuOnMdVt8Qf9nF0r4oZmsZJP6Bicv8kpZSuDctAYNCSPKEySIBfXChVdw0VfBUUTc&#10;7FhMQtwrqYvKB5An4iqntbqBDcg5IJ61VGO+Ex1fRQ5RA2h1A56I2fY9JWlGwlR7XiUxibJdLNYV&#10;8kwWPTbVo0w3mQyJX71K+lX+nRh8yNBEk0dH4gZsxrp8nQvsijXzvlk8dZ1IJUzCWsR7lqZQSoTJ&#10;3FtxoLyCwwqOqNUaNxXiOl+mSjHuaI64km92AZ3vGq4AtItTZx2euCssfGcpRchy1lgMoQwGoID3&#10;RwNPUBQNzTCsmFDUis43AK5ArdlCZiQ90j90the9WgfPoGVrz4mefYf27Dm0B0QrHkCtALG7D+5G&#10;55v39727Y/fbb7//xtu739h5YMeuw+++f+K9iebYyoX6RSmEgVrvPLoMN6YnL+BbybrWL6PWL/4W&#10;bkx8oMYVBOzHnzwyav3g8fXtq/Nnjnzn61/9Z7/9e//097/570+l9ueqsGIaLc9OzKy3gFq3jFof&#10;3Lx24/L5y7gxiVqzUykohLPTGaBWcK1QCJca5RJofPFDVllLIB0hfZB/YbDkJiBuzUrUakdYg0Mj&#10;SWs2E5LGrR8JgI0kVSRIMkwcrK6XWFBLtV0u23XSsfBTGu/4FfKlNGRVyaS6w6grJMtc8dzuRYnK&#10;l9DaBy/EZxdVolNsVeZ+LfbUwZMLxDeD6ktgdmBgO0WhXytxHTTA5RaYUrwbBaKAjgSrFAlTAExA&#10;Qo0unaNe4T3WWKrAUucvKKWyVUIXKkWjhSnBqtSk6iwkha1QGUTSIpHtRdSxCzG5YLeQkRLYzGRg&#10;y+Xl2RURpwlH6jOXFAE8AANZXRsjPZk56QiBtyUwppI5qlvZCIe2SVRjB7/qamZSwVHUqo63PF8B&#10;WjriajYAoRlhOieBYzYpir81ORUbaYN8tmsx3sALIzRLITFw+6LUFG6H281mKRGChzqbU2DMc5d0&#10;WRps8sPOc5i7N4JF8Id1CtvALFuJuNeZ+3Rzylp0gePkVPiSCQSTXoKInh/WwWuScblB3CylkKed&#10;5B+EdrgfiPS4lOh/lWbjJTa8N33N+aAMijAwxR7iUVmIjwZfgo4GmZaHEbWKJeB9JXLexTymai2f&#10;41ppStbMBj7ujcQAkguutt4kF+ikb2zGXrIt5Hae1belR8bUhEQXNLVH0CPLExIyAvMsYpHaR6o8&#10;+taQUxJ0EaalCM0UrkSh60yCWsnpbcYsK6Bps0MgpB4AlMjiRUA4dB8Fs4r/AsZG8NdAXWu9NF2Z&#10;nCiOg2gdy5FrRVErYNVUJVdpTpTquWI9N1FOT1Yy07V8oZobyPW91/P6N37wu//ut//1L/zWz/zE&#10;z//4P/3Vn/xPf/6fv7v/B2cLZ+uLFde1Xri+unXn8r3H2y8/evzJpy/vPb4F2fD8+dbcufoMTYPL&#10;rcWiUGt1aQ1S4Vpncbo5O17rZBoz+UYn05nNTJfODI7s7R/cM5o+CqJ1eOzEWPY0idbJ4alyptKY&#10;RIPWDlaRBYSwdQDX1ixb+DimRFod8uClNRGnqo9iNRoxDJkTVbSqjlThprhZxsQMQykzRh6BCXtE&#10;PGCk5Y5jHo98EeTB4FrR4iw7jd41I71DfbQRHjx9YuhUrlpY3Fi6dPPy5r3NGw9vbN7fvHL7ysrV&#10;1enO9JmxEycHWNd6auAIUetkCgrhaqsM4ArFKagAHDktQ6ATFuBRHCm/GYQ+UJYSHGoC0BiWlUt6&#10;MGcBYOnIQIxKlMkxRkk09v5fByuOU/GEhK0l7uouw1lnFQPmdpRXMY3FOknaWblDA4k7PVdpK51+&#10;kxLZGJywmcFhmG51NCwuC342zNkbkiFMBCrAcwUrDL+scXXcZnMRgQ2XAuLqSH8r22FhXTuBu18r&#10;m1uK8pU2jwGQ0K+FozK8IZYgWQp+yWa/HAEnjExLmoKT+6vrLc2+kuB1WCa8GiGa+U8KF6U8xA9J&#10;hUju1wQ+p5/FDu6bgq9PJKYJNmDrKVOy4mPpekVCWAWQXqxcNIvxEToyZCXZ5djRMZ+wfXQh0utR&#10;YufUgIsMAf9kYyu1bRiZWmnJvkRiZpgNwYRhH9SYJ7zKQiPyWWH6g4hOZU64rEyfiynqrmPWXYeK&#10;zAUgWuhIGRlxCWjZFTmyPzoG8zZEfV3U6ujfqmAbC5mfxPHbypWNu0jd6HKb0VWNq2rniP30KwGx&#10;IrkTDpY2EBK1q645/FQs6bzdrFAQitNsZ/0nhRuArJSrMEurLjt0h3ZEzk/5tySPJ+Mqak4ZGRwq&#10;lmi1MKW8U8JyFdLL7Me9LuVXjHuBKRKCVRrhqvVoyNrdiNh5H9+8pMe51erj1B6rDE+pKGMt30EJ&#10;xRctT3SD+FD5Ntr1ySktqYLmcwEYyROALoBS5GL9Ch8KRTu15KyT7hReZWY60AhH8mz1SVqCKKN7&#10;DAo5Yhe2hNhpXw5aWGG5hxa66dBtyEUKXs2UiGFuQsm4EIz4idNPmhuYyVA+0yrfkJWty+TdANSK&#10;Pc5GTVYOY5CdbMIIqB0xj8f22qrD5JRTWRBvf6JN1TUkOaOwA+CKkUwV51Yk3OChBpkvVQv1z4pk&#10;sO8TtRLqq02URGe2vZFcgiXB+kXzikofJKsZrzK376hcMKSHntbXUbIy1ZOHSi5SGDoFZwy5ogK7&#10;mic3+6qlj+uDtwmHKM6IGfwnWh7libTusXszG++pvDyRjpuc5Mddza6FwvDPi7/pa69dOBj+NCMW&#10;pmkctCS2ZJy9msYMzDBWyHogHGWgqPDMFWS+C6w15cCaIJHcQ3SLPTKJOpzXEIC3Q3Wo7bSshQoa&#10;v4WvUt2yBQU8BuYFoG7toHKepHGliZYEyOxTIQwyAG5MEgmXYSCMtjf5iRy0wSNjw2cgDBZwhRUT&#10;yNV9hwlZ9x/eCysm/NWTvft6gF13vrXz9Xf2vLmnZydQ687jO6ba2eWLjYubs5u3V28/uAiu9eGz&#10;bXCtQq3sfAPjpc//9gW73fyd3JjAtX4RXOvLD+8+fbr98MGV6xc7vUe//Wdf/1d/+NWf+9p3f2Nk&#10;4tR4fQTfXF0ozp6H8msDoQgUwrce3Lx64xK41uV1XKZavpjJFTOFUn68nEfX1vHKJOpaReOj+pLJ&#10;ERmpEulZhhnEJn2PYLMMuRm8XRLFdeLVpCyqbIOSJrox+CRmw4zG7T/wTkfFLuc0TdpVFBsSW3wq&#10;no+JHusWfXiaw2yjai9bRP7mWg1lDRCEI6wwXWZ1p7x1RRHLBEd40AhW1HFocg0nfZAWz5poVIdY&#10;oFY6MJFfrbYBHdEaCCo1HCvISaJWy4iB93DcMPuh9hVHtgpRCs/QHLHxtLgy6qeFzSCoMw6MYxKe&#10;+ZJUWp6BgdHdiTQBaSznBYyBC5nFwPANVicYtbVFNbBZaRHf0lXjg5AZo05Jgh+De9bBWhJsUBq1&#10;sm5+I59k98Xxc/eqSfyK5+B+jKkgPIwlmwhTSJj6YTOcSmPzShiZ4zv5HpkY++riZA3CYbOEJ0aw&#10;IYGWM1N3ZpgNN141lFUFMwXJ9nzClzvt4YO0SZfxsDsDkcoHDFMBA1ArXbNbNS/Qzp1oqlEazhVQ&#10;+E3OTyS97dnVvXz4Idu+dZchJ0sMLA0LDRETXQdhvKvyvpzdMccrJpb7gX/X6xF3TRtEiQ3AVxFm&#10;azUkT55oSEzzOuTCfYvPOgfslKqT1ngiDxvWPAjuhhu47m3urAk2YJDBSgDJcpIqc+5STld7xU+c&#10;CZjwpvUOjdcS2K9AUOlYp3VNDhB4+7mAhMwP9RdZTAJgBBNiWUGAwyIYS61dhZoISdG7BXsSEAV8&#10;g7E8oeFKq4onxerUVLlgeTC63WQKqbH8CLqJjlcy4+WxscmBYbgxjZ8ZyJ0eHO9LF1MT9fxkfTxX&#10;yQ7lB3pHT7x18LU/+u7v/MLv/9y/+YOf+/p7Xz80vDdTHmqvVIFRb9y99uT5/U8/+/Dpy8ewZVrc&#10;mGkvVxrzU3W0fl0ssk3rYgnlrChqnV0qtRemYB1c72Tr7Ux7JtPuZPOFY4ND74+O9aSzJ4FXs+Mw&#10;YRrMFQbhHlys5NDqBuWseDSlEJ6FgfB8kw+2qBHXKgNhdr4BEAWDKolv1ykHTBfpGiFVsigiT+g5&#10;LIHZ6jo11XKIpR8DsL12a1yjGmqAcaWgqMlOUR58YuDU8bMnjpw51ps6M90pr1xevQwD4XubIFrR&#10;/ObyrcuLFxcnG+NnU0StvUPH+oaPj+YGs0CtlQJ8pABcQbcSG6vgFs/F7YQsPMmaMwqfCSOQiEKY&#10;RBcPT19HeR05RiFpo4nhADdEvHaVDJFVUDcGJMp6MmNtJQ/nMMEG8mtcG2EEZc8PV5YSCCXlrAm6&#10;YFAORCFMwrNQJXZoDoOIEAxzpJtEnBboMrxwGESfVYZWLH+1ltj/1XXxUWhlWYHC7sQi2FLYYPPi&#10;ZgwC086xNjG2oaX4q1dOwg7pEvDsTozxVYIBvNm7SSvGcwr7FLQxlGTAGiI6WnaBSsU8QcbB2FX6&#10;fKwgWB9aNqmmcDEJdn2J3WlZzsN8UMEbHU2ZttABhKmSYCFXUde/+b+091t/yMBal9tuuhI/JxE/&#10;G5nKZ8hjLuoVeQFHq0gLMm2BbzP547OTnYzb9hAeGP87wWe1CCPgZGVzCKKQhToaLqcifwxRWD6n&#10;+cOhs9Nv+B5xERP04o1mPpM8PGrRXcdI2o2l3Z5FLhY1QLX6WtocanB8eEpYWPQbdJmkuSFw5Zd0&#10;na41UBwQzNtk/gTudfdOFS4KL+EaAayypCIqC3A27CWL+Du04q+YtyBwcDdJ6YDVA0gK0EgCV1xQ&#10;RAsu8GYCQv20LEjGNyQJF7LrNo3ziIlkU6W0QIhVneSmEj9bflZ8EV+XRklJEOtCDVnNd0U5iWeO&#10;FgpJSMJy1pc76KzVdZGxCuKtZ3b6xoMpsBTq8USH6aIYcrD25eIMlNOPn7DM1f7SbuGjnLJCC65F&#10;xqXKsNihLTBqwhLjgobo1FhXQxFSZAlh1MhKSduEVlVCRMWuGGTbE9IUjTXksD9w41+eVCwL4Dax&#10;3Quii8+k/4iMMFTUjdOhlziXI8ou5DSu1UnV4GEuEJwwp3RieY2DlIbLOmEVlKpxkU/fzKeZUpWI&#10;86f5texeS0twnmZSwiCtAXd5TXXCS69pzph46UapGobCgFNiHCqJIs2XbAT4p6szvEoYf+IJMnoW&#10;f/kVZys4Q0KxQldCZ7h0x71SlftaOGGBNAdmtY8wFs/wYGPG36uKpUBdWUT3pkuKsbvWwfZDsSSQ&#10;tJB5Ahox2LRFrDVpAFm3MMUZburus5IQJ7aBUNmqaQMlm+yYFVNIIZyalsuRQS0wVJg200JMi38C&#10;x4JxbcKXGORKi3TrVGkKXCtQKyDr4OggOt+AaEVd66m+k2h+A351/2ESrYeOgWs9ePj4wT0Hd723&#10;953dqGXd/db7sBY+suv9Qzt2n9w53cmuXGxe3ppHXevth5fuPb726Nn20+c3X35EN6aPP0O/VhoI&#10;o+fNF4FawbUCtZprvfPk6faD+5cub9SOH/qLv/zGz371j37uT7/7G7nywEQjNdVKV+anZzdmzt+4&#10;sPXwxr0n96AQhhvTBrlWYD/k3MfSk2NjhdF8MZubzhZK47DqQDoeEmsKAci4ctgtSjU1StRDYaNd&#10;mpHmJnUH2KXZS72hgahBqVXWhi0GLPjLIpp16Cnk6keYIOih52LIWYcoNkt1RtIAA2iY+JXqPjyf&#10;FPeSSsQbcKsSoQhkutOKwZp1ozb3EQhy1SfRExCsKUzVHpLpNGZUC08ev+hASlbtcRuQTXWtFACr&#10;ihXYFU1riF0BXK0Thqkvfg8mTEkTV/68ga9KGRNAnHgie1wAWRFsJZCV8FUHsVDpdMr8ZmJa1aYS&#10;D5hKNXYiRiIqXkbBKg2ZaMNLx2CQjeD0DMd95l2wh88q3+ASR6I1jS/UxTxUfAOKdV3UK5KWwl2M&#10;GjXDdl1KCjKdUTAcFTPMWeJraYbTV9c4zdVoJorJLiIdxcJa4mTqk2VTLBBLAbNa2jYMwt3/NiTm&#10;LtBVC1mTq7qQ1JSbdDX3GwcQ/mBUWUOAjZkKh2FnWViVik/hzSpcRhZEF55SZ9MdGlixMUrjid9X&#10;QiFmFX/d1Z6aPSx9Nu4NiK7F3VWvvDHcYU9FrZoAzMFo82Pin3G2bjNVNdBQjqWweu49m8o6Ll6s&#10;dlAuUwkkpS20DpqPVbm5KFbzri5HMSQQA0Ado2kHb9g+NV4RFd/KwIBxrSU3eD35Evmt67dcLSYR&#10;jrdt8WkiUmQbyAXXmN9IWLtLqN28q5ln4zezrYVgsKrF6CRE10fFPWR7qF0kasXHsW0gUJMJU3u2&#10;4QatfKAEvzwxXS5kJ8bGUdlazGYLoFuHx8aH0tOjg4W+wXwv8OpQ4czQxNnhif7hycHU1Eihni91&#10;psud0mS9kCtnxqZHT4we+96B731tx5/8l+/92h+99TuHh/c2l8rXb1958dHTTz//+PbD7dUrC+3V&#10;WmOJYLU5PwXUige41oVzDQDXOVCv87AEGK23043WWHsmW64OZvM9o2MHxjJHxzInMvm+dLZ3LIe6&#10;1rMoai1W803c0/MoCmWPVlS0QieM3jZwD1aTW544VJGqUMXlw/+SxsR/0UxSRJkaLRploYyNXAof&#10;+gjABhtIyivYAlGEO3qC0m70NEP+tTZdm05PpPuGz5zoP3H0zPHjg6fOjJ2tztWWL69euXMV1sHb&#10;D7ev3bm2sX1hZn0mNTl0evgo5MFnR08Npc9mp8ayU+lSfbrWrqC0FUgV2HgGR6JDMuQWCRyxqQST&#10;YS/pFL5LFl09lZTqkbPCBFA4K2eXbp4Fsbt0xY4VtIsT5SY0lEt9OPkdP3kGujA+ergpkPIPSe5o&#10;VTDRAokI+S3juW11ddi+41xTFyBZ4bhvB5OH7idB81XdWeZa+Qb1IpK+QLeqAyzVUPFaEMgpwnZE&#10;1UWzRhoSRLjHjOJ+NVMlwhTJ4FtJVcqMOw3bospRLUlUcRrA1Td+BGESkPNITPKQkyczQxwrYTmZ&#10;eTLMqM3W3acacpOxeI5JxXSSaEaIHfy/doVBxbUaL9PGaWX93LIisAikuGIwCnSkzmud+PTgZN2V&#10;WlV2WrvUOJcKRlmGOlrVifMUBAtJV5pbpqY6MUPSQPFT3asWFzpc8TjCnjMKiN0gBwIqho+ONvzw&#10;fsE9XhNJo01RN0GvcKCfd5Mp+Dldeh4n9Au4cyHOJw9DiQTzIADbyA/KKYrpA7c5Edx6pTl0Lskj&#10;YGRlaMoJI1FAUssq71NpWzQs6hoi4bSgsjKMoXI0XS/JMREaK+SXVgFauHq4Hh6rBFFrYmvHxTlw&#10;deh+teDEKVtxbZU+OCgffBDpiP5ljOxZ5BtEH7RrGr+E5JgGLTYg+qIhyctcUgJEE+iC6DApupGs&#10;gKAxuQ1DapHgHPN7IUkVbuFV8BnhUKFwBnBNqnY5qkxzhH94lzwXv23mjYMZBtS4xBRXB7dvJy1+&#10;PxYlw7ZIZ7jU0y7oxNskz13yYLkBSWA97yZtna6SCILVXrpMtAUi2HY3He2DFKogAGBSgANL83wq&#10;9nlX4kXp+a32V0F7LCZi27TakGsVZedaR7srK0sS7vHR6Uornn3I8ZBaKu7BRLOtIkmpsZR/F1mq&#10;mkymCDXZZJuEFIb64SUZOt/7FmpprpIK9nWxOMKijMT3mPSybl4GBskAUj2hlZZvVu4mkLDQvpUp&#10;JuctD6bTteUtfl0mZL4jVEwuVz8bUCERwCWUKmIu9cL/viK80FKlGbXyyuqkKLoJ1fer+nOmriSv&#10;8AHEMqtjcDMtupOw8lCmdBwN4X9vTwalBvwWr2mSMMSipagEfcqgqWWDaADHq97mFO/FCeJrFcNT&#10;2CzjQ4Z2ngNAbuxYAdSKyBZqWHAk7NfaKNcQMBXAtYJoHU2PDI8NA7Wm0iNDo0OnzpxEaeuxU0dB&#10;roJ0PXzswN7Du/ce3rPrwM6d+3bsOvDezr3v7Dr03u6e99/Z9/qeU+9V5wrrV9pXbixu3127++gy&#10;ilqJWsG1fnT3w08eQSH88ecfoK4VwmB3vqFIGB7CeP2TBy9e3Hr6dAuo9eJ6uWfv177x1Z/5/d/9&#10;mb987bfGq8MTzTS41spCcebC7Lnt85vgWp/epxvT1sX1i5g5iOGnCqVsfjqDOAS9DCD7moRIuIbW&#10;8eBaYTbJij/LBFytKl6HBBuIOuHYQKGmOpUFINgjOSn61OS/a2KVf4mupXgPOFJb7RBrqCDWtJxM&#10;kihs1FUOBagoPVN0gQsIMczl6BuMpS289e8KcBLZuZyVUNYaUoIvOy2pBRR5ePvLJiJhQy1pOQU3&#10;AvHCJwiEn4pJm1+xGFjodNEORuhzA+DqtjFzKzixJWiGK3oF7xHzS+jIvxScqEI3MSsyAyluihgA&#10;z2kprC41+L1yCzpkrEQSFUtsbDBtJGlmjyfJb476VcM84kxicXKDQptBcxvwuFWsa2vtWGVuU9Cf&#10;wDV5T/gSKwGAzdiaaSYJ4Agl1pG3XIy4VN26kARjzjqQwiaogyrY+I2vCLaxn41xsh2YKJ3FTEKW&#10;qNOcblSn61WaUMv6iMectMlRkiMEw8xAqC5X5LA7IjD5YWZc+NCYObIsgKxWC/OSMxdi5S2zWS58&#10;NQXqkeEUlHzcQDRxJFdeBMS9GyWFNRG/R8wqgx5LX7QIMn9vjKrCqmS0ebK8HHqRKDRK8AUguRIp&#10;Ixg6XjvQiJ6VvxyfI+kgQ2MiSWuAk+jHSUfsFtx9nfV0uBMBh9RovqsFg50IDHZXnAA5KwlyWNDi&#10;jcpnIa6VpedCrTxTBaMR5TNS4UIcMmkv2dr8IjDyrmB9o7dqVa3gI0wecyOM43Q/iTBncgkrtFKI&#10;mKkKbhOyVurFYmUSLGuxMlGqTuQnU/lJdGoFZB1Cj9b89EimNDI6dXasOJirjOSqYxONfKGRz1Wz&#10;Y6VUvp6fbk+VOsWp1lRlptRcatQXquP18eEiGtTs/c9//cv/7Hd+6g9/+Fu52uj2vc2HT+5dvXlh&#10;dr3ZRmOb1Sq6s84slduLIFqlEF4B5qwAskIbXG6ONDvpZnus1hjOjx9Nje0fHt0/ljmezp0qTA3n&#10;xvvHJwYLkyMgWhvtIuTBELo0Zip4gGsFZG3ilsIcl37PXiP2+WSbCun36rg5cB1oAUokwzpk2iBh&#10;nrBBAmNljWS4GckHCENnJ16BEJJC+BIQrRPlidF8Cqj11ODp4/0nj5w9fjbT31ppnbu2BmEwOrVC&#10;loPq1nPX19qr7eHx/r6ho8fOHDw9dHwoO4BOrROVQq1DyNqci06txKuYaVKTkq9Lav8Ugjsg4GSz&#10;pYqwFo1JhVKEDDU58SQcbpTVDtyLcA2AU4QMUz8SFGjjp1zKK0/k+7mwME/kd2plV98CbOcSmLUQ&#10;uEedHtFyt9qNYFLRpwIaT2lXynFuSy38itlwNJyg2a56n6jGWjiqIhl9auZL7akiQ7qdIe3tYl2M&#10;iZ2cHBN7iIRXre0MFpdISRE5ABIiMzbPVPxn+GqVMj8r5CyOgnelzZ8SmBTfj3cyzLK9k7FE0uFT&#10;jVIY1SFKVgtlLIN0sSbzuTgD9h6QlQJXiiBUcy6gK8zPNycUKOj9UHjaE9WNOtxAgpGfhtGhofNl&#10;XcqiW6Vpcl4oIs7aXByBEFErzWMN24zq3RrUS58RTvIgBhZW5Pt9ESlU0QIVVazapARazFqwOkNF&#10;Qeq1s7YK1agGzRwvL5CzAD5aTTCuWobE4r5U2qr+TL6maiFDhXPgN3cNkVuPcDjli55aBrRJEBzl&#10;eQZjAq68U5xzMUnuYVGJtVs6cYhcGm0cFTW0fD+RqjNfWFsszWAzFbXI4gaRNNH1z/GwNbwu9JD2&#10;m1E1lxfMGWUQRLqiOxeZQE4JXSBOLfULIbT4kpog1OPqImN8Ivoubrckl0o6y7JhTWnOcG8rgK8q&#10;naUs07NdO5Q122Cb8bVdgy6tmQL83Y4vbAwDE1lXnGI51E3qu0w3eCg7zK/6+tqrVvkRCb9dTZCY&#10;vSnpI+MfuQ37S7o+/M478OrLAEydt6goscqDpfWqm8VBCuxhDJkgNkbCK+ruyxQP1nZcTbeqVrKM&#10;tCqpV7AJqiXWSs7F3wkjBhtu6CoS25jNA+h1lYeU5LN4XygdbJ0wJljopXUv86s4CMwSyk6PNBFH&#10;I6hvVoMrJx5KGa/JzH0kYgHdkl4PXctAKYcUGVwGVQfEK5UcKs89WQxDPCLo6OHiFXcq05md7p3o&#10;V5xlkEadSwouBNRzLIgIzXm3tly5VA6jkoZY5BHAKCXnZcr3i5d9532cPArA7FbViDpVJ2KFsA0I&#10;cDfRsT8B2N2MvzP7JFcT3oKAVkS9fGQsFWTgbUWesIBSe9q5tLW5JpbxkryXCGi1yjFq1QYK+QOh&#10;Kf4Kn3PngkoW5axa7jhD+AawU+1mCyElSNcWGMlpWAdbIYx+raPp4eHUEApcQbcCtaJl67FTRw4d&#10;3b/n0K59PXv2EbXuPnhs/95Du/Yceh+MK7lWotYf9gzsay1Nn7/SuXpjYfvO2r3HVx482Xz0bOvp&#10;S6DWex99+kgewk8/+wJuTOjXiuY3H34BtTBR6+MEtYJrvXh+dXrXO7/5ja/+9Ne/9i+/88Zvjk31&#10;5qrDaHtTWSzNX15cv3lh88GNu+JaL29dWL+E3Cgcm8vjxSzKlCbK+VKjWKxNlXBaEpGx4SIrH7Ud&#10;UPr7qrRVRYusWBT2Iy0ZJKqSZUSPbmZj7ofFfRx8zzHjRqpo6b1E8yRcTVmWsiwWz4V6Ii0rCEqg&#10;a59doQ9JUwXKxH8GNDXiMPtoya2fJIJcAka9OcSwQEAmMg2UhIGp6IwHkrAgAqnrFAxWSaZFr54/&#10;5FpdwgpVMJx18ABABddK31oCKjB+0QIHT+ZXoC2BsSGhVJfhtQQ36WQjyWug7ehyy24ucgCGLTDl&#10;sjZnoo53FhSl0K9wr/IE+C8Tx6xrFczD4XafizKlNZbgqxWqxGwGb2Y+mY3gN4j75vGb1LUHOo/c&#10;A8FRENkIuIh+s0DXzjokCSFaSbnTLH9RCm95I2NwkAWhEbNgDJGMJ5DF0lYLg2p2dSsSA1P1CrhW&#10;nZE6xyBZJcdjy4OdkLAxF94mXsX9ewi5ffz2ztJywBkTEF3kO02t1KEhxAOC1l2TMV1j1z1LnRuc&#10;O9/QHSIT0ToGHoxNQbiacNJH/t5rk+uQDYCBxpGzoIMldepUDmA0DIZV1aBOORHVSUKW5E2xkqpo&#10;lpuQFlaYz6IND3SzTNx6gTNEdDxtqSTzlAgFkCIK/wDeTnonZ47NTrXc82udoHXdBY6hqwtyOtC7&#10;tXLStLrxp7SdmyvoFhE5T8mURwJZmQW0os8PLP2qGnKlIjctl7FJDOlEqStSUJsB4RMqM/EXdVOg&#10;W+meVW+Vy/AMBmqtTk6W8kCtU6XxXGEEwDUzjh6tZzP5gYlyKlcGcB0s1MZK7UKpM1mZLcJsabwx&#10;niqNjRRTI6X0RGt6qlOC1RBQa0vAFW8odiZPjB3+o9f+y8/915/85a/9zHunXi+2chAG1xemZlZq&#10;C2vNpXWcS9WQ1Q1vZhenoQ2utEbKzeH2bHZ2Nj893ZvJHk6nD44IteYLZ6dKqcLUELBrsZJttKab&#10;nVJH2uAWUmCoRocV0yIAOZ5g/EmP0JOJJjqscRUzRk9gcq1YJ2mmSrUwt2FX1qk5kMqiWA1FOhoh&#10;O/ES22my0QKmnAAwJgNcHI1aYSA8nBk+O9p/YuB0z9njA7nB+fMLF2HFdO/61sMtuDGh/w2KWmEg&#10;PDJ+tm/k+ImzPWdTp4lap4HPi4qrELzS0xhMDvCqxKWAPfwhsjr2nk1QFoIwBruyTuWcIecfzUI5&#10;IWXTYjRodaXZ+OBD9CImv910lIl/NeedKtIaIvgahjrkct3QVeICrCS8KcRMJroAUQGK8Cy71fxM&#10;GB7CbN0RtkBTPp7TUoAk5MECugm6VujDxqdqRERdn4THVLWtoRcR/WMk7AewZxMXJfs5PjxrRaVE&#10;AknvE93j0c/DKQDIEFTJ1m3kQ1tj532EdizMVoKAVeIh9Xe0KkJDlef6UXVnJYhlcClox+ulJ2r8&#10;S3CCmQOHLYVloObCP1mV1RITCgO4969iYkMFSPXI+QsOAWUqC2BNcoTOiLBRx85zN8VkTGiORWuI&#10;ujpFgxlXHvLcXfKq5k+Egl4orF5xCYZDWCUvCDMS6I5qZH4JDrXaQkBjSZFxAtPVJj2C7ggvAPmd&#10;rNH5iYubUmnShXKeEHMKtToVwhJNtRQWpORBCnWbdnMuBqtoCGgFfkiSg14zY8meQ4LuTtXp+AMY&#10;+7c0f6jy9ekb6YlR1PQTendY75GULyvXUptF835EIA6JMvNWzAPC4A0ft4JDmQvWQ34pecSKWevY&#10;bezkWNzbDXGgqqNZG8+CGogsAF9ResBkhxYf30pKuwg3Yp03vYYj5CGpz2eSqeGL+DnDe+ennHVl&#10;VkhfxWbjScpAwIyTCtcCXyssEe2OBDiVm4iez8ThAvaY1aHG55EIaXirYjJIxmPCNi6Q5nFGobsU&#10;xeZFebNoWeBU4c6FucFUEbA0VbLygqL3EgogmJvglfXtYBhsjYkFAvYW8qnh42bSJI8iSFaOW8km&#10;Lh0aZ691SGqoyp3foONxB2AmxZTywPTjggMdezDh4eimWyk4c/GrAdStMbFU2KkfZRIJqj3BvNIK&#10;ZrtOyhDLl0bnGEwRn/h0dB/FrBYwC4k7xt8SZfwWr11kPcgAsyW7CHmljaQySEZP6gZxXLbvVlbF&#10;xyYkHBJrHLxiiRU0Z0KCSRCOM/NL7lZcVLXO4AjpZSVLbZrGeZILNrMfONtx8ddtvUY1tcItnho3&#10;IJVz8zbBkqP+5/5CiY0hTsFhAPbzHnRZrHMTZEHVtNOdcgRZXdHKwq6uTNJuTLE3OaMnG04nSnxH&#10;cC11owqWpwV7gS9JSEVGnqq5pbAu0DsVlKRbSbzjOTvftKANdrNWyINBt7JfayE7lh0bGhkcGO5H&#10;zxtA1qMnjhw8su/A4d17Dr6PQtb397/3/v6dkAq/s+utfYd27dj15nv7SbfuPPTmqVRPZ7W8cW3m&#10;6o35m/fO34FC+IOrj57deP7hHVgxfQjU+vkT1bW+/Iwi4ZdoewPsKoWwuNaX5FofPri8tjSx4we/&#10;8pdf/xd/+vV/8ddv/sbo1OnxeqrYzteWK4tXli7eurz94OadD+7CkIkK4UvYSedr7WK6MDKaHwJ2&#10;BWSdRjQIyIpeEiphUHrUKWMOkfXABi829zGVZRwh7o1dVxT/E4bYIkeCQeYXlMdEiZwcgAWIiO/U&#10;5KVLuvJ7KDkm7AIZa6EvgWUUORJBsHiVfcKh1+BfE5bGnMbPJHtlyISvDWcmsZK+B0VYCrKKsKTn&#10;Lj8CXX0AV4f0oipDNoyP2Kc2OeU5cK3sttqt/AwvIpd92ubX5kYCscvr8Gtes7jXeM/A0set0QmD&#10;Yw0uf95HaXpWdKIwp9uuGltatQxEZK3sIjrrtMpAhnqzXH+JY821ChwSEJpxLbdAlPM6Wd8rVMlj&#10;44MZaDKZeKiEF0hyHn5ORIPKEAgZioZF7xa6QFF2K66SWQ1OEXQQiq6kxKiCx1HGad6Vl/xLnDt5&#10;fL0BWT38hQmYHjwX4kZeOfwQJ5bTIXh/0ug1XIhVsMq2OjgwDpTPXSNv6tgJLU8jXhrqhIH3KCuH&#10;QphLCf2xgnBX/yWSogauRHfuGRudZvnNnGHsAiysq6IO658dAyk3w3DK6g5dUGqPKY5CepVblzob&#10;Kf/hdQp7MFAo3y9DOXtlRY1HouMVBLUFFNdu1WAwAjMQDVc6CUgs07dwzhuG2AZZg6juXwkU6ocF&#10;kiM1y1BM7KjjfoEH3r04BXY8sxmDOK4oANACHXIXfY+2tMgXkvQQwHbBBg7eOXLvNLRndGWalFRi&#10;ckCDcGc1kci2Ltgn2P6ELrXAb9Sgwgu0U6s1S3iAcS1VJwuTmVxhLJMbTueACdPjU2OZwlBheqTa&#10;Lkw2MoX62FQzW52bbi5W6vPlxmJ1sjWZruRGiunh4th4Y3KiNVWeqzSWGo2lOjq1zq/PzKw2Oyv1&#10;xkJpIHf0u7v/+Bf/4Cd//rf+0R/+xc/vPPjd9OSZ9kIJkmA0aG0vTKOWdWax2FmYbM/DTTdbaQ5X&#10;miNoeNNspcfzx9Lp/SMje8bGDo9PnB2fHJgqjk5OjxamSLS2UFHeKcmEqdaahQ0vcC8NhEG3UmpL&#10;QyPqgcmgiqih6DdUrASisldhNK/GQqQO3BRXTThhiMI+rrTYkejar7sBoBWwQK1lyKqr09nJzGhu&#10;5MzIWaDWI/0nUlNjyxeXYcV07f7mNSqEb8CKafnycnmu3J85fXKwB0Rrf6p3JD+EPmngWoFXDVm7&#10;nXgcJdMLSkWSxhuKkskQWizq/LrTw7YHE1VlIf2MBHiKfZMSOyKEIN9Y96gQyvkUGcBGJYJUANHi&#10;DMujuk+JUaEMXjQdIzPyHlSkGzab8FHIRZ4nou3w5uUsxVx1jYrS2Czh9vGLRgjDUn0bW4CE2lac&#10;NjP6uG84CIxvFOWEQtJRsmLQiDsxsUlSKZYSTpBAMZJBUV5l9kxO3aRidB/RQglzQ+F1N3ZkRC46&#10;jkXOcmYK/a1CyYhczSooRCNXoFbA5DaJOsSbyYmalw+3Hg5YvZQ4l7rmpf5dp/MZZ4u5tbUM0it4&#10;f9d3SiZSNEHBx4G6z22s4eEAF9+Go3JNbEB38YqcJ9QkE1+RpRFiFHJQMyeBW84ie00lvnGCx8QJ&#10;Fh8q+0AgvXqe+A3LGsu9kpw6XsebXaPYFd1JRca5R+qG0OiVzazBm7GiGSR6gLkRcRe+qmeMXmRq&#10;RvdpNBfxMZMYJDXNo+K016pLVJYIno38FZ0zUWXEbmMqY1qeXbT3oEex2TDz1cqeEMAIJ7DLkV9B&#10;ngvHg3wfFg1eVqFWAUhNG+o1nHfgnLHiwAjQaFwIQYy0pYlKbiICRryOB3GRPuspbRyuswgi1FZM&#10;RuPGisqoBn3h0zey1f8SKmCIlIsxV8bTFMDgX3kmsQGYTY90C3C5EOozbpfETrU2CeXOL5RcJRwW&#10;DO+dSvOX4Mupjw1LKi4agkncvDy2IsyVR9POTpihodBo8973WCkvzLPgHSFnZl9ErDmWSFBg71au&#10;7FWjZLcaQ9ieF98vPQJNzixexQjQdkQtcHijicfmMXu5sFxf9Kb/ix7OSad0QRf6kHtZ0zWKxrAJ&#10;+xryYE9FbSU23AqvRFjo4UzhwGTIKg05JXXCV4SUBlp+oryPGWNnLmJdxQGQJydYldOVOtixNYBy&#10;08wVfsmmy/eFc5euf5YS+JUtkzPyVDokBmmuM4QIxRGOsjaRrRAK1YrnQgwt0RhePHEFh0A7LcRM&#10;/PKKuAuxsmyepbqJ1P5KbiBUtvMnmOyTEJotmiOtrDCG6VRlIQV3dV/EvGIy0aMkEMIozgI0DyMh&#10;t1jZJO+mXED0ayAEon6YkDU0wCxVhWwnKYNvYU80xnZqNUhawnjZCNcrjQpMmKANxt+JIiqqpoBd&#10;QbfiAeAKrhUi4b7+XhGtR4+e7Dl64vCBw/t27Sdq3YkGrbvffm/PO+/t3fHGuz9E2xtwrbt7dpzN&#10;Hm8tFzeuzV69sXjj3joUwg+fbn7w/OazD+9+9MkD1LV+8pncmH4EfvUFiNa//buPoRNGv1YphO8D&#10;tT57tnX/3qXF2fw73/21P/2Tf/G1r/2zH77/e2PFvmxlMFcbKS+WgFoRhNx4dPPuk7u3H968un3x&#10;/EVMJzCqxfzkaG4iVSjm2PamPo2eCKhrZTtxRIyqfXNRKxGpe7Kopah1oA7s3dKla27UFQmb53Qf&#10;SuPAbtmqJMHElu6ZYn2viVPTtniOMhnBTn2JaxsXsQ6QnsXrC6tIXrMs1r6wXajpA8On8B6LkI1m&#10;JUqNpIbBiFlfw7fw+gnZqfD28qLUqUZSbLpppClmcfErAKVArfYHJuRFmavMfoCRgFRBDeN/NS4U&#10;01oPDEDl4/AZEruLDDSDag8kk7GazRx3vZkwFf9FqtCwE716AliKxxOXKGhHYa3BMA7PuJc+uhK7&#10;qucqCWuLuYlmxVvKXAvfQKkzD55fzqMSV2mKld8PBEspjrICPAuQouEdRZGwvYUk49atgh9ilODy&#10;BjOrCTtKaTgvql8xA4yvkhlVsw7Tan5tu8HbWJ1R8b9U0oofJt3qys9Ea60v0eAQ+jqBYahv4C1b&#10;Jo6Sda2mZ90rFXiVxdAdKP6xtCHfJiGxpjiJYl0gpyvwsEhYmngelX3JzBhbA+zSbRtUJjbrVCo6&#10;o+8D44STmFlAzkppwl1NRKJWGSwx/2rqyVUNytNQ6OvkmRRlXAQZOfEV8rQ4AJfwsbBB3ZNVYsFd&#10;WTSLO+ioNEWfZbJngUuhEpzuhNG1HwynezuUGPC7TMV1tkS5+k6t0aHP9F7V/f6oOXSBlmgBL+KM&#10;ihjUojcJs8uKHvhEpVM8Nr6SeDYIaMFvsAYUB8NnyYPrQK3gWhsYLRgL1abyhVR2fAQPoNZsYWQs&#10;P5CbHJ6uZiqtceDV6XauMjtZmy+2l+t4tJbrsMPN1Qqj5VyqnC80p4szleZSs73S6qx2li8srF6c&#10;X0YpxaUF9Gu9cG21vVQ51Pv2733tX//jn/offvJn/qff+9N/O5A6WG6mG7MTzfnJxsx4fSbfmi+0&#10;58fRoLVUHwRqbXYypUr/2NiBwYGdQ0N7x8aOZGDFlD6RLwyAaJ2YHKnUxsGvoqgVf1to2DwHn2Ry&#10;rQvoeQOF4WLYulAVDHSahK3YGmmsIrsXOwbpDRQPu9MMXmEAihktzkeVscQhTAnDvKpTx4O1Uri/&#10;4F9VK44XYbU8OpQZhhXToVOHe84ezZVyq5dXL8GK6f7W5sNtcK1AsLBiKjRyfaPHjp09eKTvwMmB&#10;Y6P54exkGpUkXchqrhWHwZiJuz4oHaS16ejjAFGMBI1ANEk4DVx442RNwmRSYkBwpX5LtuxyCIL4&#10;Sfl4yp/8fkdFtktROVDCucm+24SqGg+SzNFCSqpKVVj4Qjy3dbBqrZOGVSLrxAzIDtdTUeSMgw82&#10;nSc5Jh8dnYvCR0Ip6XsR6Ci+ZKsh1qHR3VQnLiSpTzF4YizCG41RVHJ7OghT43uzZ4yoHLkmGlp+&#10;Vl5H5A0csBrtWIPq+N63Ns9CWgZ22ZGvrL6TzCoTRlTrMVwDmBFXwN6/FpoiRcKLuNhBcEnvJaU8&#10;2B8Sk5B0BEGOAeoid8fIoBmXqoov7F6MQDyY7nnothxugKG2NNRRG8AEDyOK2+jUIlgLX3HAXhkM&#10;A+TF6rCMQTYXELXQjCybFhO14iS8N52Cc9FweXEjsmW2V5k+02uOI5XjCx87G8+YzDfQ8jQW++Gb&#10;i2pqJvWV7DCTj0yQSVdTl2Fpi7JSXyZKx4Unk/6THiVDDrNMZleEwZTx0XWhFlGOwf4eXfHgM1VU&#10;yYYlOjwz5+KInMiQd7EKXO1XTNDC+mS17VXOgq13om5Wk98naGpL1HHoCDRcnKK+auRtlCCzAbVI&#10;XU1+fcRfYvxJobUKsL0d6FaKm9o7hdlFnppLG8QkK2sppa6NoL/00OBEskYYPqy8fHV0w7I41jpP&#10;zqiEVUvAA4/EyNyDLMcv/goTUia0tSyQqLEDcPJOj0YXGIiCIxXsa+cJ75OSgEg7r/QONigmmJEI&#10;wsQslxdhGNnAslaW5Qzy/uHEkEhVZFG4SQuCSlYjjzGaDLMJnKE+qtORfI8SeqEdqf3DL5odj7Bx&#10;gBIUr6j1Kqmdplc/G71wfUiSR/wJIn9VmeL+shtTAEXZznkMmTrXvQMvFRPLWjPDr07sJVZIpcBk&#10;B4UbmVQ/etgKtZJEZT8YrwOCo1Ek4nHmqJr89A2l62Kn3K7jwKv7XZ8NRwNuIl+q8ebW6eVLt5vY&#10;Vz4kDLa1vsRiFv/rGJwywF8aGUofZGyvXcOiAJeOc2nVMqUsp04q+Z6AqehSw3ZlEYN5x7Hvq8P7&#10;8A3mc/EcpDoYwON4OEMcoUkDSFcRN1/B4BPlirQwjcGeGr79hVolGeDWhhlVblaw3ZcbFRGtZfwF&#10;0YqHidZcIZPNZ9yv1aj1xOnjMGQiau0Ban0PjCvKWd9Fs9a97761800wru8f3Lm3Z9feY+8NjZ/u&#10;rJbWr85cu7kM1AqF8ONn2x88F9f6yYOPqRB+TMdgoVbgVaPWz794BtT60cdErU+ebN65vTFXH3vr&#10;O7/2tT/66d//4596Y9/XUtO9aHsz3kzVV6pLV5ev3r126/Gt+0/v33pw4/LmBrjW5VUo44vT5dxU&#10;OT8+nR0v5iutMuRjk+VJtGyVpItcq71a4FZjBaUlu4z2BSYTnEkCzMiWwMGwUPWDhqwiUdXWdRWC&#10;bcqGQelZdur3iPKR6pveTmR0ATijB+yrhqsk6sRaEe7GQzDSP4H/kjsUI/8FgVs2WxF+wZsdgZuP&#10;5V9raYUZhcvkPyyKUcAYfbkMVaJ21yBihqlDdr5Ry00h0tllfswAT61iUIZKF1x7CIuGJYJ1Na06&#10;l7pOksJaKqR1TADA5mZFSAavqApPoLigWIVp3T01vILFhZKBJAyW049lw8bGOEMjbx1MmDOZITQB&#10;yzyBIDFOgV7HS4uAxMK3uCuQZOJ5qdUNf0UjFQ8cg0lqIX4VK4fTNPAEtnBEyZw6NO9lHZrEt3Fg&#10;rDCO/ISb9Ej3a4oVAJUIFnJ8QVY0blZxLxlI5w+caTAyDy5UzLhrdI1gzco6dyKISGCvEhTmUJ0m&#10;CbpfdKuTHG0VvrL181xQppg6sncL+bv4Vbi8YDYAlrNfmdPzgrXA/EKwwqhq1cW8b/cAdL5R4uu3&#10;qYAhaj59j7mSXrlYLlt4gxUm0mNTFsLFVNk701NiMrFJuxzIfmJqGyvVMTceKRu5CenecyUqXldY&#10;BhNOtSBHrpeehEzfBssaFmpOoDK1rA2VbFjcAIkC2aAiEV4yBOEKq4M0n2xBVMiuiMOVGFYG12A1&#10;ErSKqmlnz04G3PyUHMIIMDwKGSo2e6CyWbTJLkEeTK61VcGTcTS5yQ2PZQdT2YFU5uzw2OnJcqra&#10;mSi18lD2ljqF2lyxsQCWtULgutKszFWmZyr5RjHXmJ5slypw8V1pz5ybWTi/sHp5+fzVlY1rq1e2&#10;z2/fuXrr/ublrfOdpVqm0Pvmzj/+mZ//h//b//Hf/dP/63/+47/6j73De6drYxWUXjTTtVam2k4B&#10;suIvDIRrzVQ+fzw11jMyemh45HBq7NjI6JGh4Z6x7KkCOrUWx6r1Qnu2imRhrVlsz9Zmsdxh5VgB&#10;QMUWDpDQAlUFWSPmKhVNjDIBIXCl2ELTLR8ZhqqW1dGzsEeT7WfU4JRNU9WjVaYd1L5a4MQ0pDS6&#10;hqyj2ZGh9OBgauDYmeOHTh082n9sullcu7p++TasmLa3H96EgfCF7YtArZny6MnBQycGe3p6959N&#10;9Q7DQHgqU2pAFA0pBC1SLYkkN06dMOEr6FaANwWy3TgAQjuSDw47tKGGzaPTMYrYoqSHd65ECowD&#10;aC/HklSnSCJgslekSvs80xxYi4a10lJ4NZLZIUi2MBgAAw/X7PEWY7094hJ9v6uk1KTRYYq9XnFs&#10;DMejYM90WXAdHGcxKvKq0SkrEnIHVINDQREhjaR2lzG0a2gZebvXBUlC41WF7EabjE2FrlXyLU6S&#10;lIgQjnjXqFlNJMEkJPFwk56Qidq0VhWtDrIV63DaSIEsHTIGj1Qq1i7CLdpW64x8XmSGdUguA7Ml&#10;Fav3XQSoKDCZaVTMUvUqMIM7ugv1jXkY2upT0mdS4igkzOJYSRY5Q3RSXAckiwVDTvxv/q2Lh7W+&#10;iUSKOeDkV2B1l78GMSUO32ExyXxmu/GwmNN9Mhk9hFxFZczGjUrVu8yY6QD9tDpJKpugJr2EdpzM&#10;VKuywtwixm6GQtg7GGMfvI+/C9oZDeNSxHlxLcVPmDiyMsUcna+UEE5YE2PJlX6YchUrk/VZfrMA&#10;m/hqXtOQvmtWsEbAjbU1tkxymXKXcADSxwQEhjuOjEmTSkUXqnh+4le46dAZSMbOEmFaR9NNu1gI&#10;YFsjJs7ESPuSYRr4f61QTdI0RNqmbZ0j0BmR5ooibeqinT5QbXD0rJJlA40AxJCLeu1mFpSc1c2l&#10;YlGrn3y9tJDSLMDvceNTZqDUlIv7milZaZKVbaFcQrOCK4b1yVwWNOC6+5zjCEWxeOxk3qq6lTqp&#10;kH7EjzKnQzUEbnw5PGkF4N0kjGeEzF9nj2jt1J4AKty1mEWjYbBHWlXN/Lg+YIOAcpt7BJ3AZcKP&#10;zWIhPN74tqTdaHdC+sJFZk1LUJK8iDojLx04hUCqNqdgw2RZEiTF6t3MOGW6rJXgbU6ilbb2aLSL&#10;KaiuWtI8Jw4FOv5QE3S1uxTbd5MCBJDyJSYbTErZS5CGKGms5XAFEm5lDVQoITmJZdUGqNb7GGDH&#10;HiSGlp1ONYDd+0iTlv6Uzk04qWE1tbOWFlbgn6o9Ub9uK8tsbKb6VZLzgtBq5UBNeILMZZXs5tUC&#10;rpZh4+EfVSEMMYwL8m10Ig2qXnffZinpnPx1WpZfLv22Ij2eC1kNULL4OABIC0WtjWqjBqIVFa3Z&#10;8cxwangsMwpDpt7+3pO9J071EbIePnrwYM/+/Yf27j24+9CRA3i+7+BuNHHdfWDXu7t37NqP0tZ3&#10;d+5/F6h1eKJ3bq26zrrWpRt3gVovP3py/cnzmy+oEL4HyCqF8PPPWMv6AvLgv/v/fULU+vmzTz59&#10;BIXwy5d3PnhyHah1pjT4w7/4ha999f/847/8l6/v/9rI5Cm4MU13cu21xuq1lat3iFrvPb136/72&#10;pWvrG5dXllYgdZ4ooPPNRCozOTZezKG0tdwoIR2Ph8vjJaklzidYEGxjx1BRhiRO7azLIkF1CVGj&#10;Fosfw+9GWkUzVapwpHePW6qaAxOioT+W2pSoanSGwAdf1RX9ksObBS9BCKM6QaxawbsqSRoQRuQl&#10;JbeChOZ4u8WYhId2YxI/TwRBAlLmOIY2Bp7UJPMRrVtczkoAKFzmFAk+8hXTnu4TY3NgiVdRuEjf&#10;4ICIgH8UEqMqtQ3qVa1czODxIzbXNbFpIE4HXXkj0WNJZZku8iRSJeFL/tYtTKUBJuUoMEmlgStg&#10;acjkjj0iM/Vxca0EmeRXLRgWEOKoGTxTTEuiFcUZS4B/+BWgbjkyszrUJ28MLG6QPyRjJxGPXedb&#10;yYOduoDAVc4rxs/MEBj9Cy27OlcGSCJaZRFMRKQ6Xj6QIMHFRo9HMXt0R6BolmZO/hRRq9thqSKZ&#10;36z+SDF0uC66fuor69+S3ZS2eV1moVYbVTObpRrXCpA2TopeTVgTJT7UJPBASexOWa+IHaQhGuwM&#10;KechY1STrlrEGTT74yCrqej27JFzcgL8WKEn3RTjP4uEcfzq5sRTllyZqrZEdisHiyAzHS9yvxTx&#10;S5zvij5Nzaja5wajtKsXR0djfuIorZtUpu2nvpkLPUNkrp5cNy1F1qesHI4qMulYjM+9k5m2kuaT&#10;8b1ANZPEapUZmVQdLY0flJGVoEgxnDYnfCGNTBTBEJloMNngXnEACiZZzjpLT0WMSAWOwdMVmjBN&#10;FrOFqUwWjsG5oVS2P5MfzBQGpqtj1U4BqLXcHq/PF6ENpjx4oQyitbFYK86UynO16ZkqHiWgx8Vm&#10;a7kF4Lq4sbB2eeXC9bVLm2ubty/ffXTz4Qd3tm5fWTwPpUNxvDR08MRr3/j2L/2Tf/MP/tFP//f/&#10;+av/au/RH6QLfYXS0FQFj4GpytkqiNaZfKU2kskey2SOp1JHRlNHcrnTY2PHR1MnChODpUq2VM2h&#10;qLXVgVxnutqcnplvLAqv+i8YV8RSAAwwI0V1K6xT1MkG/Ax2WZpJoHgGT9QaR/YndAQNjR8S210j&#10;XBMgjGASSlDWHXWKhSAPbiBLmRvJjgxnhwfGBo/2Hd1/Yt/J4dOV2dq5a+toe7MtefD1u5uocZ3f&#10;mBubHjx6Zl9P3/6jZw72p/pGcsPQ5JSbpUqrwg0bwZCIX7O+wmxEQW6RkgjeCGtdshgRgCqyjFQx&#10;tdxijneEhLhKW6BxJXNVyphYjSnLWTGxmtLGsdHuwjDG6O7LlI65I082aboYIliSEHdrTHV1T3XV&#10;XFj1GuARUTtCFWHF5SLxJhXFJA0b5y2CXZZhE4cgg0DUyvDRQlDNahUQWv7Hcjsfp6I3V3jGfaFE&#10;g2lqE1N2EWckJHhsZaOJO9EpZCAThbMb5EjQK0kwBxwHYH44/F1d6kYtYgK51Q2SCmFS4jKgpn7P&#10;llqaaco+mIJ45X8bcM5HzqPFgpM4svhccPD0bk3cfYk3kiJbFeYZp1HKjvNF5sVyZU2kcDPCK/gI&#10;IKtwRZSzktRlFxZ3lFHmQj8E41n1wbNC2DYw7vAhn9ho2UU1JrQwTPPR1CAWRpdCJJWurGB0QIk5&#10;xnhU5IY4Oo4Vfhe2HxhAE5hc4pQaMO4SkucNSHgmOGQ2XnSiClkD2erSJ1jRbKH10jET1D4Hz3kT&#10;4WIydSVukAWHWoFVVahOTiyjjXJxAzOlPJQyMAcoX2sbxljELmM25JtIyvEbWk6I6AZkByOfpgZB&#10;9rCy01xBVad18m5lnDiHQfuNI1eWJ1ClzoU8uQEtDsO4yAG9q2oxPr47jBhZ9Csbec6oEOWGizKT&#10;PmpYhSORzZI2L/n94AJJRi6OPTHZ9ozlHa3DwOXm3he2W/xp3TvEHiJdZfisX6ScQWWrtjdj+iOY&#10;XpD2TCKQ42LkQ218NyXnLIwzU54w/CqsJGxdRq9mzRAl4JiSjh0Qk5MZCqkMhPApWKCyAOGEJ7Ym&#10;raUf3FVVaeniYYN/6Wwjn4KfxsjwQkj4ilQvnSDUclmEqjCbGqXOYA46IxBlopwJLoJNZNJWC6vA&#10;UtVAugUIhxwPOKtOlpj2HDarUwDAPL4zQXbT4AzvenThR0m6cmGJ18EPJ8No+bHUBLr1nBiS0p5z&#10;kstvAuocwHCUbEDgflpuVeWCI63bJEWVtcdXRe1M0kM40VfzdQctxngcEN0+vprKUKBEgnMJaSkn&#10;p/RPCYmRgU06JDuxwj1O67Yrug1ZvenIF5MrDBjUAKvyQDG1YIilwJLbk4dCElMq+LAzsuYOITGw&#10;p3yYLAzRNOBBeqpr7VKKIbq88vRdnQ734BraOgJZsLQV4dMUiNZUZhRtb0bRrjWTgjz4dO+JvjOn&#10;8ffEqWNHT/Qc7Dl48MjBw0cP7z+0Z9e+9wBWAVl37HobpCsY1zfff/P9nncGx08BtUIhfGV74Sa5&#10;1ssPn1x/9uLW85e3gVrJtX7+5NMvnsJDGKWtP/q7j8G1fvGjl0Ktjz/66N7zF7cePb566+Zac+L0&#10;t//4//zqV3/mT7/9b9859Gfp0tlCY3R6JttZb65dPweF8K3Ht9H55ua9LXGtaMCGyKMAE5Ox/HAq&#10;P5JHqVO5ADcmp+ZtTyXXw7DSVe03VTamK7t6TINDGtAKeVqGyQaZUg4LlDKkF2mJq0OVr2sbCXqF&#10;eC0kNiQhhQaxLWSbQgT4ZlrYiJJF5C+iLoSfRmdKzROFWS0soESoYitZG5pa4qpo3L3oSVgCTpov&#10;lIMPgaRBrzk8oQ/BchU5us2PKjQpI/2Ku4ka41m1K5oUNWoEdWptOov3FJv1iVplsladrFVKzZpI&#10;ZAKbLtxPlM3ubkpBr1jT+AbALf4Q0CwMqSidpZS57p6zbGzTApoFuqPpCDS6oi5NOVqKrBpXo1MX&#10;uIYeWrBNUEpJBSJn0c2queW5kG5NzIeBQjFS7ggk8BmNbUxVfwlJkiKXE6+6EmnSWMHPxDx2X/26&#10;h89dhkyH+midzVVpK2Gbb2C2I8f9TEyOs4Mw9ZX7VqBW8ti8Nr5y1lE7KcBJEP7RUYE9yxZ80Kay&#10;tRfPFzXNdo3C+aI/EOYuTh+WXwC9NsJO2h+5Prvro60CYy6jnh9CtsSchqyGpsqHYb6KRRcyD3G4&#10;9DbCpWpdqD2AKB0G5brfvKgJwdJsyZwqXvHaquU45JF4nc7mivgFgMkb8KdFg+Dh1LhuWkg3IdKD&#10;5JQxnAVUXZsZ5eS4dCr0ZxpPmwHxueYGMaSXVPYW17bE9n0uyXAjMlQqotBC6mXFHPaf4BZiWwVv&#10;JIoD5L6ozY/xSpgrsIxTUUjIL61uckDjFi+NTg3a4BmQex0YCBeB+iams5n8MGpZc+MjYFnT2YF0&#10;tn+yNFrvFBqzk8VWvjY3jfLU5lJl7lwb1apArc2lemW+AtQKirWEvwuN+lKruQR5cHthY3718hJQ&#10;67WbF8Gy3n986w74xltXVi7O4xsmGpl8ZSg90bfr0Ld+4T//9D/8ib//j//5//y1v/oPB47/oFAa&#10;LpQGgV2rzbFGJzc+0ZvOHB9HY9jM8UzmZA5tWrO944WBUildqeVrjYnObKUzC5FzEfJg9GhdYkNF&#10;tqZYPgfdF5AnH4jqQCDAk2n1PEoBzzHIo3iYyNBbJjEPAjlk62GPIUxCyOHtmZpDdTTBHoaR50xj&#10;tIfVHGu6rZiAWgfHBs+OnO0fOXuy/0TP6cMDuaHqUmtta+Pa3WtArTYQ3tjaaC03Rsb7Tg0e7und&#10;1ztyAkWthTIFOYKsqMiVTTE7x8rLWoGgEREArfr3suKLVXAqgu2a9zhNrmwIvRMYWLjpnDoMO50v&#10;mEHhXLKLm6OL2ifrhxVxWpwW6KUrlFVMFsIz9aTBrY27SWXbdjGRVaMkGJzGOB5EvYh98Z2OJxh5&#10;Kw52ogrv0WGrbkqCYRKAGmTG3CyLknKSFIdQq5R+HhDF6zxZBjTBShHAqHEISXJhV3WDED507xmc&#10;r1C9+YHgIR3iS9yIASRrpKCWlWmGB+7cS05eB0OtsjuF0uJVpYOMC4k6EmLB9xrhIq6gq8qdE3Hr&#10;Wp4Iz109cuStwmtnllUViRbgac0RBSpLKo6bSoJVv0e202wYW7yGYE+pKwv/xAuZoXKUSSkBp7q8&#10;Z5isYVGrgTqFiwlC8NywnQwxko7N/BggwZdQK49EwICULHkPMhJc5z3N3KXTmUctsIq8dcVdmUm9&#10;qGCMWgQx2kaHTFKUiQ7fVy3EDnLDMlQTNc0UgBl4unw7ZyEySiWmjG4VKDPdYPwpxk85Gq78vEG8&#10;hPp8DaSVqVSeUYF7AgDIktlM2JZIUrO7MpPjhu8UlKKVceSSFHzz2ukXXf4q32PlKaToEV+E+Ul1&#10;t7cPHZvTGaxdVI6GusSE1oaCncjNmJmXOACqTIZ513DO+0XnAgRo6WQ2B/epBGy7t5D3FFWsIT/L&#10;iaqjDWjnYeGp2cstmpPzlqFMgMwkLy7uL1xo3ODwE5YHbKDWpCKAF9cNcihwCKk2Ex8oVDMQxcdt&#10;GKHgIQh8nZrpO+6DSYLJMu959uA5j0o272VUv3tB875puTieoAQdGQGuZpyc1qXbVJkuhsxczLFA&#10;kcNrdpdFPTYQ8i8qHUAtrhMT9svFdWcCRcsdcSloNxF0QmVJQxqMnh2trXfVUsN1j6Oq+z1SfnIT&#10;4MErP+7dH2ckbRcxvB4i5/GXDQXl0Ks5L+Nxbljam7Q46EXPHyYv/OaQKkSaySW7nn707CDlGG1d&#10;kupZmwsw3MKA8D4SGe4UHq+4kj5ezfziqxQbRl0j794WPDCt2BoWtz6ikbKzrhQvIAhZlJDE5uHO&#10;mEgwrESk2qqFbxORthzapRi3IEVyXxRW4ImAsYgH/bXW19fR4jhNY/EBJPTElSmWdl8oo1aR26SO&#10;cDA6UxfLUHuCQBEBod2DMX/wo82Z9nS1WId6Fu1J0ZijPDUxNZ7OptK5sXQ2nUqPDgzRignNWk/3&#10;njx+8ujxU0fx/MTpk0CtBw7vB9164Mj+9/ftfG8PgevbO996Z887u4+9m5run1+vbVydu3Zz6faD&#10;C+Ran15/8uLGiw/vwo3JqBXeS3hIHozHRz/60Us0a/0UqFUKYaDWG1urlUzPd772L373d//5n/zV&#10;v9t98q/RrHW6nS3NFdrrjfXNtWt3gFpv3f3gzo27m1e2Lpy/iBW4VWlMwMEkO5FKj4+Aay3WpxHY&#10;dPsV48QhFUZErRYblEOKlrR/EFt+dJGIqiPDX8ZcmoL/QAfEpXDVIfCjWy1EOvRkUmtPQxjOQ8Fa&#10;0Wa4WzFXXcJKyxv71Iq7Itwz4rP5rulZ1i2q/NCoAR+P6lYWPVGT65JSXGiBI73B3KHkwSJaiX5t&#10;DcVy1CiCVeAUeJtlm8bk+MWvlJtAGtTu6ovmACz9RbZ1ktMvO6aWWo3pZr1QQ6xXRB8XF+wmWuQo&#10;2MUBudOOaU/Xx8pQlwZLQK0ltoGps24ziFaiVvcpZVHoHH6lDlLXzU5NqJJ7JILlSdoa3pyhsHGw&#10;fzLd5fEIOro6F98gAln+xmJTw3nYDr1yOeJQJvAsimN5XlEiz/sqvM6CDFSHlaQTrq+NfzqhuT2f&#10;uEYL5XINgqWKG8OQSxQBa+AnXasRPvl3HJ7cpSko5wxL/JO61cJJ/TBnLd6DKQUzZ8nTFwBQK03c&#10;29gNaHqM6Yjv0Sv0CjNT7x/yei1NSIB/Swq9iBuFMgZKutWr1k51vBIGOE/BA1AXU1vGKVMoOYeM&#10;zrDQJL1YZZic1O+JDSDQtR6Yg6ywzFGIOSjZOIX5k+tOHSZya1RwxqS4bJnYcC+So1ofcQC8NKK8&#10;khILr4zWZDLZAftN9mJm0WwZWydVdqGvCzpCKQa7GfMIRblw52MvQU487384BYBYNqzvmo7IIwHb&#10;MNu3sE8pYxFlPfnQ5k3EZa/a5ky9BUlqB9paOApMo9UNfJgyWLMmx/KF0bHM2bFsfzbfX27kGjOT&#10;9Rmi1srMBLjW1nIVqBVOS+2VBrjWymy5NFupLtSr8/XaYrMJonW1M7s2u3B+9tzlpYvX17buXL33&#10;+Oa9RzfAuG5cO7ew3kFZ7Hg9na0OF2qpXGnwbOrgt9/87X/5S//rj/+/f+yXf/MnTp55Lz/RV6mn&#10;q41srZFNZ46lxo7kx0/nsqeyhKx9+dyZiYmhcjVXqY6DaG3DNHi2WmtOoaIV/OrSKrgm4lW2bKUq&#10;mE0pWYwnZnVtA16miBQZfHT7oHKIiEupAWaNkJqj0B2RoycBp/Po2gidRKeCRQYqpXqpWIeB8ORQ&#10;ehg+TKcGTh3rQ0ubIyNTY81znQs3Ll2/twnUunV/C/B17fpac7E2lDvdN3Ls8Ol9A2N9mSlWtEKQ&#10;A+BaRb6O2mBnsoPkVIaCQqwwqglQqsBaZTZdMZjDNW/V/ktgKc/67jasXgvOUnsXT6hUFX8qEAzR&#10;IGGMKx7FzzOaUWUdMywK+zxF/bqjDTxXMJoUYkWLTpnfKth1QRqeOCbr0owGSF39rWu0FJNpqOkD&#10;zAo0y/YkneXSoeQ9MBiFkYJ2PHcQs/bKwhEibGU9MCM8BnliJMy3EAris+LKyK3pNglHWXN9JPTM&#10;X5lVU/EbQ3ahJvFmUSSW0N0mbyk4NAdOTbIaBRsVe47hvlOIHHkuZ50MUbqxr8dK4NN3a1QVOpml&#10;NUE4X6WtbtKomFXlbVg/sXog5YpdK5p8MgR0dkPHQy8o9yjGCcpfSrSw1LOeFU6EOelgnsfPz22s&#10;43VNAMboot26VQnsxafERPTwcH7E4a9zFnzoq4RqbD+r20qZIKaKFFJ3y/aUYrDhGUqFkYpiToGT&#10;gRQWO0a2caLdXJImABkSCwRYLhgHT72ldlKxxFGAbTW7Cy9tAIZPqSzF5bicDE4LCnExh+hmGBqB&#10;sDMgntf4RILD5a8CVD47H4ynkOeMXxRujIdwgh2YrNbh3BAu5Q0uFGq8zZDdugkV4gqg6k50WsQ6&#10;EV1Ngg0/nJtwfgfv54v2clM1r29bs6DG2NZGdl1wu9kr37BGy91TUGpgGdbQIFRZ8SvFrI15fBPp&#10;aD3TpNdNKpBtd6+KaI68SzclHuZaoRkeOYUk18M1EN/gdK2XJmNL5+N8faXA5+XAjqnsG1IJYQNr&#10;VCOKW5KlcywuRdkUBatq2+st0h7CugE5jM6jOQliqMZiDTVH7W4EGuFQGhvrJv/FLJXXQyZ91pHH&#10;dW8wlmCgxjVJ00tHJgbCVlKaA5RZQYbKyUMIys6xMFDgI0r9aYMMjtdJVbnchx5HE8baMQYPTkzI&#10;OzpSYKadcSQA7Uq8hoFf7B12JyKxZpMk61k4h73ya2XgrcFiYF0vp9iU5+VAKeerD6p5D6+ssyR2&#10;kJZ0mYkAKtXdnTVEDYqokyIdoVaKSlTZrkEO6QHTRspPeSHqbjfezsgE0I6EvkpeLS0+CuYg8esS&#10;iHWSN7q+aeZgu6Rqmt+pecUbWdtK1y2C1AiWNSBzuMzgV6BWbVEhDK41X8hmcmOZfHY0NTw43H/m&#10;7OleNGs92XPsZM/J3uN9/Oepw0cPQSrcc+zQkeOH9xzYhdLWt99/C6h1x94de07szFaGFzcaG9fm&#10;Nm+t3Hl48f4HVx8/33r6fBuoFZD1488eo35VqJUGwnAPlhUTUevHnzz6EFzr85uPP7i+dX15evTA&#10;9//s53/3d3/2G9/+lf29P5hoDE920sW5fHutvrG9vnnv+p0nd+4/vbd95/ql6+vrl7CJoEf81Ph0&#10;OotOh1MZ9GsF0You9CpCpqLbCxFJL1bgcwNyaauahjC2d3hvcpJIh108w7WIBBjfIP2taE+hFcBU&#10;SotpW/uqA4tIHVnS+BvwEbsuERxJG2wpKwswl7CUQcexKnUxMSdAlsyTKOpU5NOiA5GUtiZOgWvw&#10;HpXyhe7XAlJwb/IYgtaAyMLcL05NTsiEzQJ6/EUqigHlVAJJ8Sa41mKjDgYysK/gIpW3QpU1QEcK&#10;evF3ptRugGudQGNfVEJD36svBX9o3jI8loCSLa0GbtThGjeL+Wzr22bwIDBWnxvgNzcptfoU75lu&#10;1CrAgYKydN9FZSlU7GId0SMHPsPSIRC14qwSS2Eqtrs64Ug5kA5lyeuMQKz6zVB1rZKMAMldjtQS&#10;fPxcqF5dO2Q1qcg6JclklCLnIac6cC3VaJQCVAPvYMyjUiVQHIlHotZWbbYFjppKbp272fnuzEvA&#10;cPD+Lnl1EsIsLrMXOGvVPSP1QuCqkk5SoMD5sL1uoREzFsq5xgwZV5gJ49yVMuGUMmqVVpYdzFDT&#10;zKlJiwLpYRJOUufIRZwTCz556wDGPAbEIpxSrh+ONxMKar3j0t8tyuf4KP+aGDJxd/RqbvLZG4wz&#10;635gDRWwp0I4KmCFgSVolI2BClmdRPB6jTyoc5bcVwhlmSB3yatIWrMi1gnzDbgKQKqlZqXcrE7V&#10;gFXqkgaRnnI1i1l07nxJxtffj0U/0fWZzYhVWwly++jQ8J2HhA0JWxL9hBjZ6zTDphVbC+JmlOjg&#10;UWtVas1ysTaJWlZogwtTWVS04jExnRmfRNZwIFcA7zrc6ExW2+Ooa23QgamqR11cawsGws2lWm2+&#10;ilY39cVac7nZXpuZXZ+bX59bOD+3uDG3dmXlyvaF2w+2Hz+7d/fRjSs3NpYvLrSXAXQnC81MvpbK&#10;10Zz1ZGJWiozPXDgxGu/+jv/5H//iR/79d/6/xw6+r2J4lClBgHwWCZ7AsLg1NhRQNZctheoFZB1&#10;amq0WitUaoVmu9iZrTZa4IonUdQ6vwTnmwWwrICs0AajwHWeZBcIB7a9QQXa6sYqjDSA29nbQNCU&#10;bIz6IvqBeBc547CrFQJR9C9zDlxQmgNx3+JVpvq9WWlWwbXmp/ND6aGB1MCp/pNHe48c6Ts8VkrP&#10;bSxcvn0FqHXrIepaybWuXl1Fu6Ch7OlTgz1HzxwaypxFz5vxEjukoagVV62GrYJ1rU7SU2dICZz8&#10;M/Dw3q+pS55B2WJ27OyqxB3LRr4ckl3SC445HA4yS0r0KIGf3ZgMNR3hOQIg/yndrKN27dwK8RNu&#10;xxu8LT24sbEMmElr5Uf4cceIjrOtiBMzY98XpAwiqCKG1NciiLFRsGJiVTZKLkgxHl5UIxAwioiW&#10;mJuPKlBBAs1wQnTSEfTH9v5qEGsqksdjd7Sw1YnIUt489vJ95RGlU2B+3RE/CymVzOIMwXPNGQt9&#10;Y/WwWWh4YlldTDxv5RsyRy4XlHKYg0Y+lgptdpW0ehDDAhUijtNsjygymcEkQ8FbmApnzjoRHXHj&#10;K5ITwMaZyqBFgSw0IITWHECuVzwM88wif3g8bqFkXyLLXMVcMbljFki1o0RHTmR4diFYhEiBpYPk&#10;2SwTjfSEracFWZHqpmwPIaZN0a0MInD9Eqvp+aaFdJYo1PpGD070CgIL7ByEOmSY6uGZEtmy6ZTo&#10;WVae63WCXqFf4QpLcJW21jpJgER7LV53wU7+0w5Myn0QlLp2S3Ke8CHz7BXa1Eww/sSYhPOwXYvU&#10;YDPaj4Uylhg4Yb0SgEdfX2dFrYE0LhLrq/SNMlO+cayVwBPGiFRck/mR2IdBv0ytyMs584K3GQ+L&#10;5yfu0mWlbpzgihdIOZqwRAIsJ2QFcPVo+EJgNFzcKNjAgkDtj9FByktKt22PayV88BoiezvRYJkI&#10;Cr2I4U21vsoi8HXmYhLXK5XdusvRl6yGNDFiX8a0oXBAFbb0c0YGWQ5Vvpfp/RZ1p97RyIS7+tG1&#10;su7Eo3yKS1h5+YhdNWJaMO2pQ0EWnNWjnl8ZjVhSNEr2dvK0sZ7Z2V7dyFxGfNf4FdbESo2s/DWX&#10;Ha1jkVMwbvSXe8LzyCWKSUTpLvcNq0hu38rfMRUl7E2yC0EdAkL37FFRJSCT5SS4F/CKy1xZSQF4&#10;yY6pzsF5KaZ9jgCb5QnMgHMZVJpPkBXeFhaC8VAFEaN1goVa3F9cay22nKuH/YGX59cvrsO9PLlB&#10;utmiVzJpWhW6CYJGxvuFsySyu2NiCBdIFAJnPr6Z6j9dLM83hSvRhznWWBb0OmUWNgG6PX1IHHaW&#10;xc00KuAF5HXiNhBdyCpk66xf2KEJS0eFswgPlAZEiwrlMiiaI43RrpFsBJUFpCpVSAPFQS2QZnQS&#10;nkLbm6kCHkCtkAcPjQz0UyF8rLfv+MnTR46fwoN067GTR/cd3AOiFZAVxa77DqGq9e133nt95953&#10;du5/e9eJHcjjL11oAbVeF2p98OQaUeuLmy8+ImoFZP30M3OtL+Ab7M43X3zx4vPPn0Ih/OFH9589&#10;v/Ho0dXt6yuTI/u+/2e/+Ae/92++8Ve/cuD0DyZbqfHmyNRcvnO+ubF9fvPeJlAr6lpv3CVqPX8J&#10;sxdunKxrLaBArJRHGn0aBsK1afTismrAUYdSfhJ7diWl9jESwnQ7HMF+EVosTCWIDQQhiEEnJHVt&#10;BUCQGJMSSAXVFG8TCaPAEAsd8bDMccSddu1LAeUMHeUQyQpQogk1NzF9qCrZKHfHkcjQh/WVYrzM&#10;lhHr+gvpBSXXJWAZM7cy2QndrsSehFQBMOW9GlRZ0tQTX/gV9Ai1TxLRKdXGLeBGYEt1piH1WiXg&#10;nCl3mhO1Eh6FKlArClTgFkVzJtODFtx2+VXCVLYPAuy2exP5UpCfAK6CxzomMXjmeKPJDRq6thps&#10;nWrgKukzHvzahFCWT6++RKDUGPWV6Fekc/SM6ep+aSuFL7QGmLCQfVPDApeDjktYalYtbXXGN2o7&#10;1XxFuQ3eQibl7cZkkOnEBk9cL5p7VFSH9Z2/RdWrwLCMkRsYajdrBdqnzladZnUiLmdNCmW7fWgk&#10;WDcgN4Nt1y+RHq4ilnnXHFLmTIroMVdrUyQ8C3WxaqZddcxZhcVFqJV0jfyNsYsIHDJuMLQOXW5Q&#10;rLMUGqkINry/dCT0iFNbI5cxOFcnQTwVHa7OVyjAvJqRoVdeZ469XDKPII9EDrWifGNa7Te2ymRo&#10;7oydVn+WUjh8ZIgsCYrwDAccu4LfyQSSvlaLL7clP2f9GLhWsKy40DpISytlCWDlsFJZYYrIAAir&#10;MD6r5DEJYW1y7vvHDVXqGpNpEaUx6CfOIbvCcEQ0i8IFskM2NaW4FFThTH2iND4+nZ8o5sen2PAG&#10;5fjjcD+fTI1Pjo5PDk8WU63ZYg3AtQOP3xLKWYE5OyuNeRCtyw3Ig8G1NhbBsoJrrXYAZddn587P&#10;LazPwj0YAPX8tVWsjI+f3X/+8hFQ66Wt8wvnZ2oLxeJMYaKZwWO8NpqaPpMrDU3WM7ni4J4j3/3Z&#10;X/rx/+V//3t/8Cc/NzBysFLPTU4PZXKnxtJwYzqWy/VBG5zLnikUiFrraD/cnAJebbZLIQ/G3bDY&#10;XibRCoyBkEJtWuWbYgNeBLjwYZLQFM8Z+9LZ1bpQ22jJa4RtPNVdwA46jPwwc3ChMa7uSBF2gkxP&#10;VFu1SrOSnciirnUwPQgrpr7h3pMDx6faU6tXzxG13t/CY+vB1uVbl5cvLU22Cn2jx0/0H0bPm3Rh&#10;FDUkEygqRlPvRrGKPAJk7Lxw0pGqnsrA0pyboWyCBq2Kjz433vWTCa8tXLGLJxIKFI1UOW9pJc96&#10;RdftOCw2+0HWUV7BVoIx+km6axjPOByUipKEDH7dimXfUJrqr8rFE7Fl0FyRdxev4oS9iRF8IcI+&#10;dXPhhWB8g2+bbUn4SqBikxtjEhurOkbB7/qsI1/Oa8SSMEvjxEDKkCksZENR7xBNgR2XAn+bpZ6G&#10;MX4xqCprLKUTZu6D6Q81zo1WjRaR8hu02DrkUvWmQkPVOlIFh1fEPgVqUryrlobSPLsIVu5TJAlF&#10;CEvp143M9L8K1LrhOANczF7ySxRG0kp3iY12CFkN5ySvbTLiFMwwb6mjJbxhy5bQuPLckzpJXnRn&#10;xCK5oFDeUw6olZbFknybywrk9soETlUM4vNFqhPNyv1ORRDRRTPRhqj+GUcVRDFmrGSNOB0oThW7&#10;kGwXE0v4qvyRfF9Jm2ulxVyjQhjUPeJ4sbVKebD8WzeLEH5MZofOvqzEIYl2Wu9nQZD17TYaUI6f&#10;52gBtq6UrbCioYtFzl147ztL58j2OQnXygDd193mW9ZVuqrWIIE2ZkySstDAdcV4WNpjRKebRb/F&#10;PoGJuFciYYMHQ1PPFnGtKtN10+mkj5eAR7Do1Bjr9NmGLXkQx4a7kvO8BBg+eOc91VKLQxqOYuG6&#10;LJ2znIeVLOOnwLuyDVuyW3UzYl5hjNIJepXPtUQTv9hd1pSF4e9yHLRtWXct/GPaVr7TgTaJrNTG&#10;LJozJRkxYktoiaG2MFx0ai+sa02km5mXPNXLjo/B0N2tWZjB4WQOYYX5cB2G3e/Y5QWzztkxPME4&#10;QEWPU45kokWqPF/ZgCVO/oaszEon2mCvGFzNOPlxfyExg+nNHceoFWCVzB7hq9IcasmD/3U6TxYA&#10;sltnEofXy1PdGTSHOk5l8qQ0iyyATxooqPBV1ROMIcN7kguFk26ebCZCDYbxbbjQ9r6y1MX40MIT&#10;rajxNkN9bR9SuGjD4pCqMMFQk3aSouh5qMqN4m3GorIci/RKsiP4LuAHHdFR++bt0ielG0rrPP/X&#10;Dy1ijNn8ok0xXcXAYZf1tMmPGAT5iXDmyC3MVWPBPeIqzFAYXEO3y06zXC0VK9NT0xO58Uw6k0ql&#10;R2AgDNR6pv9U35kTp04fBd0KrvXI8R4QrXsP7Eb/m4M9+w707MVjz4GdhKx73npv3xu7TryTrQ4t&#10;bTQvXp/fur166/4GPIQfPdt69vLWy49Q1PrwU8iDv3gGsArICpb1R2rWyn6tnz9hXevH958+Y7PW&#10;zasLY73vfOfrP/8nf/zv/vK7v3rozOsTjZGJdrq0UJjZaF24sbH1YPPe07v3ntwF13p58zxQKxTC&#10;4FonK8CrhYlSHjEhYpJJMINtlCxxyvn6ap+lQUxSRKq2IPJbVRcVWF6RVmWILs2/AZEYLJcc80VZ&#10;tzKZYmbIUm2nOPG6+R4TubpecsNZwtVRo1Bytgvur2PrIrNoXfxlwIwLl/QloTUUdcV6c2BgW+Gq&#10;N434VRJjNmESr8kHSWB56+oO5e/qYAhA5P8U6lr89Ff4A+xWCsFfCxrgYgvuQYBV8wSuBJb4UrZL&#10;BcybbtbAhRabsLciegEoBU8LuyMBM2YCfDKW47pK02jT5bICn8SfAKuvHjZlThyYgOgAXHE8ZHrl&#10;MUWIn7RjBa6WxS6Bbrg2R/tW/pahMtEyz4heTTJYIuoTExi6bauR3fSFmE1/ieKUHgO45ZuDqVOK&#10;SOpZ3kW62Bbo+2t1kUIe7KyDgbECxyhPt4xb6lmWtkoia+8o/nVdrrTBwez7Url21JRyPCECZBW1&#10;fJLlz8Q+rryosg5GxIejRRE2yt6wtrIPm0xWjLrtvsVj5olA90itMsGqlfGJMaAIXmFySqPD09wW&#10;wa47Iow3QBUvzQ2A8E+8qChrpkk81RTakrC1IxE5EEW3lr4AQAoWyjZdHYPU1pW1rFgH9QoAHlOe&#10;Elt631IyVWDVayLEPHZpcmZaUFPKClm9aw+zRoW6RO8fFgyTbYj+N2y+7AhPSQS7JlhtGBu2CJPw&#10;4HHHDlc8eolXmz5W4EhNCoWwnHIYjdndh3EM5WcqaqW3BFw6O7USTIOn87nJTH4yPVnKjU/DR240&#10;Oz6UyQ+MTwzWGoX2HGjAqfrsVG12qjFfQjnr7Gp77lyntVQDam0tNdrLzTog62p7dq0DVfDyxvzS&#10;xtz6lSVYB1+/denhkzsvP3ry4sMPbt67DhA7v96pL5ZrC6Xpdn6imcUynSkNpKfPZooD45WRkdyJ&#10;19796k/99P/0//qJv//Ozj9BX9bc+OmxzImh4UOp1LFM9lQmczoD1DoxPF1M16Hxb+FRRM8boNYG&#10;XL1na0CtUAijZpWQlUQKg3gAVKJWjC5FTQz98V80PWJrOJIn3GsJHrgBu06SgT5b9jGVTmlfFDJx&#10;GGl1QzzAtRUrMrhWeAhniFpHoRA+1oeWNsd6R06Cgj53Dc4HVwVZtzfvb166dXHx0mKmNHbkzIET&#10;Az1nRk8PjJ0dzg2hUyvYWtW11snCJVpBxWdMpkivxZmmSJcTtZsPjjBXs0tTMUrCZPEfojjMDcRS&#10;Vnua8FS0wSS3GQmbryjatiZKoC7RDDts5WfFrZGySKizJA0UfXeclFGQJJWaTD5VHcSZnARGFkCS&#10;rEu4EZW/AlfL6sbhLwZc9kIqRlWZk6NY/NMSShOYvt26D2eRpONl7OvUEpPxUQSuxkVBLBCauuOC&#10;v9MaSzEAvEkZBgkV2P1F1KK4MnJQVmNKvyoxsANi09r6Jw9MeIOek/42B3MeQEJcVSCLAKFJGPu7&#10;wh1H7ITzBa7c86cE+KOEUhF8hHQr60hIsAzY2RbYPqnumowlTZgY8UumqOJP3g5SBdNGe32ZwXGU&#10;enJVlCVPACHRVoz1DRJk3ce2QAIeop5UUqiHtX9cXR1EOljE7BK4Fcce38x3InsS6QAFpk7kBxZ1&#10;8xv66IKvY0NaAuwA4bgFAOoaZrxFrtIQBSGjRdGcGIrXmQVQpbpmoLjf8LxNnLQ0k3UVCNu8tPK2&#10;0qLNCFv9n5RTpyjRJroOu4GCMA2w7FuJyneCCtAcM1lk9KXbh7hITCATIp5ahl66o4Vd9WADLdWr&#10;G0KYDfaRcGvQ7s/oWYkeH6rGU2yqhNZdYGkhq3NPQlwBXLlrGJUR4LG7Mr4nkp7BUtK16JWduKTC&#10;vvR8M5Wc2ARpb65NhGcXk1D6BaVFVNetuyBJT9CQicfsvlN8wlOTNIOmiUIIxEjdcUughbdRY0iL&#10;SmL++3ZQoi1uKKFQZC6UkQwPs0hVIIlj/TzHM7Fc7oJD59dkwWXDal4LK1HNwXqWCvi5boiKEqHo&#10;qJnnvqzKVXw/IbqkB1xmkRVlbSeqe7hTc/d352o5U7gKlze4CHP/lqGybId08OGcDFUJlbpchdgb&#10;CRbTkMSrqgJBAuIThDcqaQksFzL7RBtiQjt8fV1iEAR1YgPJLcM0l/CeMv7BiPBIvBroFDgtueyH&#10;sp0xhrMkzksqda6SB66KocOPjyj/4kXYGa4v3WsqN1WSlBuB0hxSp5PtjKGQDsIaE6YG5AXtXsRe&#10;UbtQ3DdFrKuvILqYm9g3eVI8DBWs4qyxOq1urOtmx1LAcoZuAOmZKe5EHRkVpBn523+Y6QOAWEAs&#10;yDBr5VK1OF2ayubTQK2QBw8ND0APfBqqYKLWIyd7j508fQz86qEjB/cf3ge6FR7C7+97b++hXXi8&#10;v2/Hrn1v79z/2q4Tb080x1Yvti5vLcBA+M4DKoQfPdt88nz7JbnWB598/gFRq4hW4lWiVjZrtUL4&#10;xcs7z57dePTw6rVLs8MnXv/m1//tX/z5L3/zb/7jkf63plrpiU62vFScvzS3ceM8UOv9p3fuPbmz&#10;efvKhWtrqxuYGJViPT9ZyU1WxseLWWTS0fxmsjKJ1UldEjDzwz2UqNV1rYE7GDAbhkimy5WKhJn8&#10;aMQgsp0ngQPxqrGAKPHgiogLAgaz1Q34RZbOkoB0OaHpvSgUDaMmfS1hFLWremJ3X+AI16M67Sje&#10;jl1RTGcS6Aoz21vHHzdYDe9eeQ672DNsnEzMqj2Phcrc2rTZWZqKd34FKBHkqvDkbAUYHTpewD/w&#10;kwkLSoJUHCaewEiJSFLoFOepsyVk9fAFoKddGKG2AbRZVsBgOwnjm82U0jlJImHRd2rlmnS+kfMw&#10;++4QuJKojE4wthF2jxkzyMaK+hVCf2A/WS6xO45eV01miJnJwequUKGpnvgIPdxi1QPK/v+5+g8n&#10;S9P0ug8cxsaKsXIrbkgRDCk2FFoqVqIUCq0oLLkkAZAUgBXBFUJcgiCB4QyAGQDj21Z1eZNls6rS&#10;e+/dTW8qXXnvfXVX+54B+JfsOb/zfreaG30jIzvr3u9+5jXPec55zsMoKfQdWQdLrqMNDl+fwcHe&#10;VujQHCq0szOaaIlDQcs0GJgHQuPIPMJS1ApgKwZRUajn5ROLQ1fJMeAdBQsaKXI6uJYxQW107MKk&#10;XF9aM8vqLIUGkJG8v91oDeWzxdJ0vg4Bwgsqv/C6EI9FZpZ/it1xYVaN1SspL4mQlPVnsNqFLyCT&#10;QN+cMwoZx/3meHFYtfYG9W9ecUvDltCcaqVb9s606IdiQ7/6Lste4v0gytIw4bA9hYPyL9T3w5w7&#10;REtPnRTSsFHhmVxIYM9SZa1ScJsUqZZs7xmwTKFMY8CjbUPbpGrSorQJIg03aFHNiqb9DA1CHJQD&#10;zxRS6Hedg/wnvN1KISyiVSLhqbkJZddGJ4eGxgdkIzww2qPS1p6B1r6BlompnoWl8drS6NzymF4L&#10;Ilo3ZoRapQ3Wa3ZNfVnVr7UwrkuCsjvqdrPiHq3X1q/ckjb40qPntz/57PnnX77++NPntx9d37y2&#10;trQtDyfRs1Pji4NyYx+c7Rqb7+sZa+4YbuwevdAzcr6p7dAPfvz//n/+w7/x3T/+++ebPurqPtbR&#10;eby9U21vGvTq6T0r1KpuN6NGraPz6tG6OLmwNO1+rUKtylC5Y41wi5yTtFlSjyoRt7Yzu/uYLrOh&#10;a9xc3S0dIOSsNqEzRcuKEnQnw7Alh53UgJWKhNS61WXrcsft+Ym5Ga3vHerUqrrW9gtnWxqPnz9+&#10;vuPswsX5S3cu3Xh8646atT6/d/PpbaHWtcsrrYNNDU1HTjc3nG07daHzXFtvS69U2ZNDQq2KdQLM&#10;gHyGPclrYCqmp1mZHJKdSTIym3cgUHLDigwi40z0ozGZjEbS5IEZiXeznQe4vuUBKjea0DgJo1N9&#10;FBqNeN18jj6S2MJlWgRAnJVhQGAk50/LJdTvCcd1ng7FglppoaGgB7sal5AZloT3I7tUXV1BrRnn&#10;BCKxFSmJ/xAacTtMhqge6wSokzVzbF3hQHMIOU7cU+GRqLbi5icoz8xKeig6TEGmKMYzs/RLYtmK&#10;C+JuVK42IeLi9eJwx0pXP6OQFUH4kbpZ6Mv3+gYS5CXCMyNN+JiTScTMWVGjTmmZv05rMwIB/KtM&#10;R8f+GnCFqhb4pO47pgoh4gRcVd2tj8AjlXRApBx5ynn0daLMNbQ03cFKZytOvInXQW4Eo8Um0Kuu&#10;1Z52u7VamEdg5x59BCF66fXy7xBW6ROGxBHRL8wzBHswrXs8VrMPNxrfVT1rdMJUnoeALY1/rbO1&#10;kSzfpYvSmXOGRT3OqH4rssXfLtWMphzxUDCmqnNosRUIEApe1dxhtBQtA3FwpA0GpdQuRhqKAKe4&#10;pFrngk5bSVVaVr5d1Q2Z4u+aZNPbRE9pFIRQqKKJqrpQwn1mYpIa6XIEFenhBFJNprLAvOqxxsfB&#10;T1mH2r12SYDcQb8dU8ntQq3nArVxJMuZouh4mzPmPWUybrFrQtgPOxp+2yylONhUCVaYh2GflcHJ&#10;dChQz02yWkWlHMzsSYfGIckjRmlyTEUB63WbaRsUHXmIhmIUtqXeWwmXyn8ovFnavcSrQhcrU2JN&#10;jVgGsPaWp8biX5YL76Hl6gxEk05CY+VHWZdaeLFyvsYIzTO99Cb1kb0eRseBZ3WAPTfcA88LKblC&#10;hmhRgXnRgFPFuB4qVaGFbjzK4djCGbKmi3JsApFp5MGpqakRWiLGqvoafvjbbilJnVdZeNR51bmR&#10;akxbZufjXGxCIqZkgrIFZCkjIiopuaQ4k/3hcZSLzdNBju6r9tWR3TNqzcAjL5NSFEI4EhbFL81X&#10;kfSxPkjRhy82SZygcacpSYR9K49ZZAtRCIdL4PQoTMDkUicT2oNzMHxKzJxCM+9olUNYJaAzkSui&#10;VWBVRfV66ZcZlXqNDw8O98uKSQrhru6OlramC2rX2nq+raPpQtNZVbeePNNA/5vDgqzqf7NPBsIf&#10;vS/guv/QnkPH9h088sHeQz8+2Pju+ELP9rX5G/fWxbWWutZPbn/y+YMv3az1Bc1ag1o/p671C7/U&#10;u9Wo9cVnnz36+GNzrdevLJ47+qd//K//3ve++5t/+uPfbmh+b7jWNbLQO7k+vnp1xQrhZ3cEWZ8J&#10;tT68cfXWzu5VRQJTYzMDg+M9A2M9/aM9cmMS3aq+BuJatVmrP220VNwQE62UkqYe04RZBUBiKsQ9&#10;5D0K9QWC0mOldLiBUBWVhU1AjLJN2FoeLDi2ZNAUTxwXeNrVFRiCLRESX4pjXQlon6PUoIJpi81v&#10;ChVD84aQyxmmT2qshcLD5Whp/hLT4/Bw+WO+jj7kWsEMYSqiTvtUpPJwfqsr4loFBZfEbYpTnZSv&#10;j0g/EKwpVrOgy4KsKTRNTWboRHfvUUknSCxUFYWz0qlSI+qKVt1WK3+gWyVPJZbSZ7EakreThb54&#10;LElCHfgazXBCrsA2XcmkRMgUx5q/tYw2iFezN+rWIoCuK7ytqDZpblQcGtqS7vTgQYsbGJa2QubW&#10;PYctVNDfsWLyLEJdTb7HgY6nE+uIWcRcpgcHBlxhJr/lSxxgrN3Fqtpyr8D2AcZB+FRR8q/2rHLB&#10;bZBzSqsz4IyueTM3p+Bzzllf6tQFjCjtfNzkxr7Brn7WKKGU2QOCp15KZ1kXsJymtlscJs1aHfiC&#10;8XRjgeK+XgaHn3Lgqy6zCKdB+NCzviHRACNXdqqvJHJKbRjdgWE+KT3V7/7S1Hvws9C5PMSCYFmy&#10;i/9T7jbLlgQ5XiVR6bhLQcIgabdkK6e2Iku41avUBIUwnvjaqy7Krbpk1t3dATVaEKkHgCJ+72cG&#10;vaRw4ojoAMuGsYAlqtq8R7KUO0QzeaISTWvwTBo4RKCWKfldvYRalR3Pngpq1Rh2edisfIOXFf/N&#10;iWWdnp+cnBsfnxkVah2bHtFLdueDoz1dah861DE02jk3P7y4IvfzcaPW1fGli3PLm7XlbUPW9LzR&#10;y+WsG3Mza9Nq3Lp+aWXjyvrO9Ytp0Hr/yc2XnzwSZP38q9fPXj+8fu/S2uWlxa3Zxc1ZiYQnV0Yn&#10;l4anV0ZnV8fGFwbEuLYPnmntO9nee+Lshb2//0f/8/f/9DfPNX3U0Xmkrf2w5MHSBvfKiqn/Ql9/&#10;0+iY3INV1Doyvzgh9+Dl1bm1jYUV1RAqW7empbBm9e+2hgT9A3X33GKu1MVhBWltcHqZxM2FpLVT&#10;DxF9Gai4wDWGQKbvQsaa44L14iY7AlBZ8rB6tY0Ntvd2NHW2iGs909rYcP54+0DL8vaSHINvPr1z&#10;+/nd28/vCb5euru7sDV3uuNkQ9PRU83Hz7SeOt9xrksi4fH+0elRo1ZZZMVikfA3VVgkgCMPpjjK&#10;vh1ud8by7VAvDE/CEcgZ7+LxKKo0eGSLi+aKCIDSoGzeQE1v8MBO79/EIhCYsZMpqkUTEYpxoy5G&#10;VGzyNhCL0LwIB1IBmzOvKg6sA0wYlGsxPEAfS7WqtbIB2466CtfkfI1OA8MPV7QGwSbNHxjg/3Ue&#10;ynMtkDU7q8vh4HASwymAc1zFrOFyCK8RHZiHpEa30s065FKyA5G22xKa2QO1lokmrrXMqQDXt20z&#10;KwBvAicPpR6bVjjHMWI9QAddBOBhfZxa3FIRR9yvCjeKTvWqbu/b99Sj1cxx4U9xp9xzZWHMTvic&#10;C5wgplfKeGdDDR45GqIDdJWJMrMcuZyb4sCEmLrn4kuFZ4Je8oB8PylQTPyHRUqBJRkADD8v3SQm&#10;fOcjtc1N4GaGJ4mGECsmMLzvPLEpnsCOwrF4cWmfrshhOnPQZ+LqYq23cqsT3SHNSASTFhL7UKQR&#10;PdqlsixuUkXznEdZT6zk5vOYIg4vpGsIH2J9Zw1cLcz3ohamlJdYOdgV5sqPu9LSF/25PuI7pjbR&#10;AHIqtKPvSI1xwIMhZTVZPPsqiq+0lNPxncfUHl2S1AUMMH9N4fr92/SwITWZmVLpNbirwMWUzyRF&#10;pRNDVGzqz22ulO+gn60LkklYcCsYiswLTlgDzzA1m0s6cunlhRTturMGJLaCkJPwktMvILlMhIps&#10;JGuTbRo4EcItJ8bIifGPlyDwcKaeh0rSQ8GWwfZoB2LfTRN1asXtbQZeCnLO7XV/TrLGIdBITKfx&#10;kr9Im2PqJ4P2g7pNMvNZ0GYusIiWjdm89hbxbepH/GYbzJr8TCGD4TFJNH9LBnPme9W3FhuwSHlN&#10;KoKsWDxt6xiyXYktiH3AavyZxLjavN39wLxuOAmLtMTpOXTyOgFSltYKOalE5i6rTQoTyCP4Dcnp&#10;s4bH76A01ia97vWK25WKlZR+eP3kSfGpZK9IsJIHKYRqHcdqskdQk+UxtcfeQEkfhN82XAS6h5BP&#10;opaOCcUcuPB4UZkJtVbefiUP5XuVehBpR/2IGUVOnGmc6H9t/4vnlq6CtQ6SORVhlV6PMDg1xh6c&#10;iUuztdXle9nxoTpqFm/ri4R4tQQtzI1OjFge3Ncl1Cp58IXmc80t51vbmvRqaj4v9+BjJ48dPXH0&#10;uH42HDlwxJ1a5R687/CeA0c+UnXroWN7Dhz7+YnWj6aW+3euLwS1Pnl5TXWt4lo/+fzhF189UzvW&#10;rylqFWqlrtWoNXWt4lq/Fmp1s9a7L55dv3pp7tCH/9/v/eGv/eEf/v0/+cn/eqzpvYHZ9tGF3pmL&#10;E+vX164+vHr/xT1ZMT159ejWg2uXb25vX9aQmFNd6+j0wNBEf99wt4w2FJMMTQxOzE2qtNUpNocc&#10;fum2hCELPKETjDIalvJGTRmsaCIQnhNDI2POfASAVtBZCoy1stGu2fJM+eCkD0vhvais1PujmQ35&#10;V7VlMc9XXH8BUFYRU5liQESvmQh97bazvCijXxfZUrqIra+BCX1ZzRUZpga+6gSWLM614HQJTS6A&#10;FuJNRCs9O4Ul0ZZyzu7XWqyDg1qnBXv4AsFLQ02776yhFjbDadRE75aphVl6ctqvSHfBVhCuA/Fo&#10;I4IBm5UGPqnGjBtQcaNNRxx9kW8Bfj9hZaN99f8CYvXLtDIBpuaKzNgIFlBuEFj1q01prsXcFhVb&#10;IRwoGIwdM2RkzNTBchVhQVPJGemC5d14QPOcCsoKIOcCPa+SD84IKJgNr2eebmlXU0AseC867/zF&#10;yLnq2QPqdptWUhoWHjM0w80GA6+kYazfieVPjgZzizM1KYp4iCmJsqJHWyy26owrnkz80Qptn4BP&#10;KSos0a2iyhX96yFykt5X6rRqVQ9dxnqUCVlHIp9OXWsSexGk6RJQ2Lt5dNL/aBi87FLkTXWHt5AY&#10;xvgcAhdTE6vL18f9ft9PZ1wy00KYJAvoPXLDkdOatoTUuKY5NZhHnIA5HxbQZPTL0g8zA8eLbyFW&#10;HHNyTvI661GECVPRouiz0zoRusNZlAX4TFbbWVXYElz+vbgrNnK4qSIW9UDDcEXbcEUWJS9e0vyU&#10;s2oCy/VnSl2kp2qTE7NjQ+P9A6P9csEdGO3rlXvwYPvASOfEdN/C0ti8XqDW2trE0sXZ1Z0FoVa5&#10;By9u1kS05iW8Ouef8+uXVy/f2rl+9/K1O5fuProu0+A3n7348utPPv38+aPndy7f3lremVva0kem&#10;hFpn1yZm18ZrG5OicKeXR/onWzuGzrb0NnQPnO0baDx87M8/2v/9ppaD7R3HmlsOSBsslrWv//zA&#10;YMvAYOvYRO/M3MjUjHreTOslhbBQ69rG4ormt4XB9mHKjSJYtB7YbdmhWOssq8MaBMCxtdDOFxBr&#10;q2FnqV0c6IK6uoIRXxPHKwitw8wrDTk4PtQ70tfe33m6+ezJptMn9LrQ0DvaJUsqodbbz+7odevZ&#10;nRuPb27f3plZnzrpnjeH9DrV1NDYdqZnuHtkekQGwko0JHJyCIX7t2PEqldB8ADBjTFG9mbICpTD&#10;xMFJiJTxGd8mlPDmqdCyFrwKTgPhOL4s5AzZ6+ovDmgSqTs0Z8AnptRgU9eK+ACn5UlkonRdogwp&#10;cv3ShyBwKH7XhnP1uC1RTpCM3qwpoyNbFwpTEdLGp415LMPeGtfqn8x+V0Etnj2U1zoF7oJYyApc&#10;SYh33VAHoi/8VbRtrsslfDcliKC0EgcyuULglJ/BtDj05uOQclRLIhjOY4I28S1KfCb3uLCL2kpJ&#10;RBYZSOK54JyypGgdwH1HGFLK7RCMYUr108CVIJhHEILLl1xOQGsLJLywqBBpouoF1BmBo9xPSEuT&#10;xiavfF0OlJUBqdAanFXCUMNUVa7imKUvEmTV/QnODMCrfvLUqq6M9eQFQI6qfpIsUQ7nU0EvBgNV&#10;DUVxAa1UiMTZy/CZhl5E3orUbbLlB1S6+2KHo3Ve258DR0NTP5ckELWwk2aynh8cXiqHKz9V1LxO&#10;Fljo+9bsqpoCaUsTTomURI4ZDxudf2qkjXKrHQdU6QINBhXsGcF9RoVXb25dXSccyMrNN+kd5M9j&#10;8jMCj1nooX91aej2pvamOOGXPchEZTICCFnRna5ury1sLs6rBgSTm6xOkQnkDQh3fV35uuQOXINd&#10;SONCLgG842eb5G/qtPXc6b91UXGFSVedJN/iEgzZ2l3ccW+YTIp6Rgmsgs9ZMWIIqjG1FZVHChyo&#10;QiyKCXAp4iObRZfkAiiLE86DI9/k+R6oz6IdYpMbXvQd6THDTSAzwkcKQIoyJZXDeVVGd4gmvHYZ&#10;dRfYnAxXGR5ZIqDEbToViF5WaT0gHnqx5gbGZ0jkzqDuTuSmxdA8fDbuFLhmLSVHGb10OnWRnsNA&#10;Ls727pXlXIx+ctrGThhnoFDQTbPaomQQ/H5z6anqLytnAh7j7SxN2VOSy2D9SQ/eknjyFgBrmiHq&#10;/QUj4qrEyQgwIDyqkMzuZDODVB2MUQutlxYEvd9di+3Z/i3NtllcbxARk2eD8IwgweR7WAnvCeYL&#10;s80NLPqC5EOzLyO+s5kWMZ4zI2nDQ0TnHdDbCi4DPOs4oZgWAm5pspg0MhhmlqUIIkVe+faS+HDz&#10;Um038zIQromHWJhVXau4VkFWiYTbu1pV1NrW3iwb4aaWC43nz548e/LoyaOHjh88fuqYGt58uP+D&#10;/UcPfHR4795DH+47snffkT37j7x/8PgvznQeml0Z3L2+cPPe+oMnu0KtL3Bj+vQLNWt95rY3cmP6&#10;yzeCrOrXmtJWo1b97y9fC7V+/vmTTz659/zZ9a310QPv/+/f+6O/+/t/8D//dM+/aO4/bq51vmd6&#10;fXzt2ur1R9fvvbj3/M3Tp68e3bx3dff65uZlDdyZ8dnBoYnefjW/GemWIZPEX8OTw+N2EpavZwl9&#10;YYzwTrMZLXJOBJuBV/CiZq0CYuHGILGKSVI0mC5/i/su7jwGpf7JewQiVtL5peraGvYudGs0vbbU&#10;gRH179/iVPW/VS8cwRPTivUCRvAOxCTS2hxH+E5mwqsXXeq4vL6+sIx3lAiztH3h/SEmcwmCOSFj&#10;K+myAaNe33EtqBCjXZcWRbQK8kUJLLgogCd7YjcLrdxrbdeEwxCUYLpOuc5TuSV3pKVo2HdnRSuv&#10;O7u41tZmSMoN+ISQ4/oWVA1vCosbI6i0A436t6BqmudaElz1X9U7DaoLVW3wqdPAsSndZWFoebT6&#10;Xb476TQTmbW+Is5XIXJjvZXqZP0EkpUxoacrf2AlXP//ACqLvqcc6KuS4HJYnZXvHmeCP5Nxe4pm&#10;Q5CGMU8dbBlwcfriBvqf4oTM1elU82YR0ZvqfLDtbr9SGkfrW2VWypjL4EMbrEMV1Oobbg5Wi4ge&#10;QSparU/GCit8qUvCYkNPAgzDUgRR0QMzuKHQg+qJ1/EGIGvrYu5iDWKOnbRQPd+GlRnpt1LXQftT&#10;YmWHrXQaJL63g7FqXHk5CYLCIb1qPdmS+DRaCFHgYSbUavWOXtoGMrdBEdS20aqE6KdQGQmU9QaI&#10;UFfShl62TBqwml2EjaFkIhVdqQJNIYLQpo6mpdkllw7mXJCpXUoiYaW069uVycDSfNJ1MvT8dOVP&#10;oCxbu5LKM/NqfLU8O7swPVWbEGodHOvrG+4ZGHV1q9pMt/c0dfU3T88NLq1OqpxVLwFLVbQuXpxZ&#10;VcObbQHXBVkHIw+u1db9U0WtQq0bV9Yu3RTLelkNWh89v/v6zbMvvvrki68+fvHxo9sPr168slzb&#10;mJAF8czq6OSyWda5df/vwvrklMyZZjq7R8+JaxVq7eo9db55f3Pr4faO4216tR/rGzjX2XWiu+fM&#10;4HDL8GjH5LTatI7KPXhVcfzyjNyYRLSuabtxd1ZXCQq4ShjsEF9ER1FLprrVkjb3D0AYnES1Y1C2&#10;au/lhAtWH8XXlNA20XlKIhMW61ko2y1TwdHpMVW0tvd1tvS0NbadP9N67nTL2TOtZwenB9evbuze&#10;u3Lr6Z07cK03H9+6eGNzbHHk6IWDR84ekIHwmZYT5zsaxbUOqa61NqFREbtUqt0M2BJpZUQR/ZSw&#10;I7tyKvEcGFV1aAFCiUsCEvSGuL/4L5BgDgigUklLl2gvhEDUp4nIw1o4IEigU4X7jilxG04eGkiD&#10;kLVUbJYCp9hsZL9XhFHS7aTYExrms0n3oFVeTDgbAir+K7CI/p3LpAuLT4ksIS4+3JZYSrrdlEu/&#10;ql61gRnwIQC8QiAHfvsrwPAYru5of3UkGgkuIVSUtw58YYaLDxARVUIZdYPc2rm6a+Iu8WtY8aKL&#10;FiOtlpI7dkuu2imHRCKydwCnm5CnEzMe3fkcUHAx/xQLsTjf8Kl4gPlbgnASaxr5lLYlxkIINcs5&#10;05qVKlBKK92sleYxODP5L/gPF8Oe8hUGyRYAR3dayiYR7gaDJXORlx+T9Qv/jqI1PHPo1hgKhHEN&#10;egeNpE0IUDZmVNTh68EFSYYlLkas+M0AQSWjMNEaAnbTPXg1t52KIsFU+ioXCXGlmQ9npa/WCcTm&#10;ikt23SDNRcMMA4EKjPG2Qt+a4MlwU465aYXlprjUD2sVTm8VX1dY2VT8hsJig/CIhW0rUvPISnXA&#10;DDneVrBlwvooySuIm+Jzu15FsZzbiITSsWASATXBJz2CnfXFLSl6FOinBY6HB/gnWTZTYXyvBxW5&#10;CZTM9rwo+C1baqnQKb84xwSXq+ZqenbStWpD0d7nMpPiO13vckzHncCGChgHyVQK25Llsf4zIC2r&#10;FvFDUiFFt2nAH2ko6Q9dSBBXbl1mkGE5Ty2JiaScrLZAwZQFKkmWHJakgCW4HrHhhAv/HP0aFk1r&#10;rt7MV/gpVIIOrIDAmZX7tOlHyTq0ouLsrXmh2j8PPB56FNqentD+0WcZfFZEq3Ggimy1qsgTUd9C&#10;j+hvpcAwqYa+JpawWQb/a2MFXzsozrlynNv8pUazS6v6A/PLOFZro9UH9tjL6lEv7Hcur+wLrIHF&#10;rjL8No7Tfr8Xf7L2DsOSfrJxJksroZraGeT5ltXeyzj5mqQJvLarmgBTLhfr8iACFLNfBK5HIR/G&#10;O1Lh8oyqWt8Q/iWdgUIHjJ3kTuTBKGVK7a6Pr3PLMIg9cpK29ciN/ZQ6r1RgoUuq06ep/6Ig0ywF&#10;qxylN8B16ju8k7Id8Bf3d5RFlm2ER8aGevssDxZqtULYVkznGs+f0c8z504fO3n0SMPh/Dx47ICE&#10;wXoJte4/8pHo1oPHPjp0fO/eYz8Vaq2tDV26sXDr/vr9Jztq1vrCzVoffPaFnEGefI2H8C9BrfEQ&#10;LvLgv3yjZq1RCL/55P6zJ1fXF/s++Ok//e4f/r0//P4//MXBf902dEqodXyxb25j4uKN9WuPrquj&#10;wZOPHz9+8UCh2u519TPTWjo9PNk7Oj3YP9bTIzNO2wiPyI1JLf3UHilP1g8RAxrsl83l1IsTQZ6p&#10;cESyS9fPGAsHR6D0BOwASfhJN8rKjSkoJk46RPWBpnRbRVErEGHcaMLT1KOVqtWbIwMOtInut4iB&#10;K8FsilcDdAVTg1TFna4LtW4oCaqEjSaJlFfmZgVlhVOAxJoIfltYwAiGA5jTkxZCS6hVAAm3pBl3&#10;TF1UaavKXM1wGqDKmWkZTyY3wgkmDLz0SRvb+KagVjdNXEet+hp6q0bra5wtZtXOwHxxzIdSsRkD&#10;4XCk+pZUt6YeVZ/SA1DZbVBcRdhyAdwL2gFZt2ynYiNP94ZJZ1HT0OtuEptPuZ4Wm6g8klCOIFWD&#10;SUJJVK/YN+sFwjT+RGBspiW2TNGU0tWdJ03hKIpf32KXBGNFbWKzCNAZLqUqOkJtN7yJx5Jvjkha&#10;jQaKhGcsRrfxF15WZox1ZNUlKxoT1JSgN1fKRVl+nJHqK0qKwkkLk6tUumqI+1uc3tjQNzpjUZTS&#10;4N6ofGlh6jpssKhbRCZMLxoVknyhMpKjjdYOjbSFB2lqn2gJUzKKYFNGTx15MGGEvsn7RmJtMsH1&#10;1iauldUe0yyl2VfSBDzfoqM2libZltAq25hN/Ng5wrWScF3WFiKaTgWWqgqIVVLFjdigQv8rgs72&#10;G2HSUsWRMCLHpNiJ/XIpOivcgLxJO4Z2i51iXZiaH/mIpv6HKNawFqbCMZNVjpbMFWEV2FVU8OzC&#10;8py8asW1Ig8e7B9RLWuXWFY1mJY8uGugdWSiZ3Z+WCzrzNLI3MrY0sbMoipa3fBmXiyr3IPn1qZn&#10;12bmNuTDNCuidWl7cWV3efvaxUtyzb176c7Da3IMfvP5y6++/lSo9fELcY5bKzu1ubWx2vqEmNXp&#10;5eH59cmlizPLm7OzK6Pjtb7Rue7u0fNdw40DIxc6e04Ksja1HGppO9raflSotaPrZHfPaXGtw6Pt&#10;YxOSBw+Ka1VFq8CqUKt9mJbU88Y0qX6+tWLihvj+uBGlGNTSE6LQTbikRPGbVngOaAh5i1wzlEvo&#10;VtiqSBnDXmo1H5+dHJka7Rnqa+3paO5qPd/RdKrl7KnmM+c6zw/NDK5LKf3gmvCqet7ceXbv+uNb&#10;mze3h+YGjl841HD+cGPbyXNtZ1p7mzsHOgbG+tWpVcdUQbJEwnr6boEj6tVJB4+Q+CgWk89CEaDc&#10;S2Tm5D0sSlVnqDcn2mA6+LOlRis5EaqjLVYn2CIeMjQtIR3RM3yUxZ+EuaXdIhPnbeljgnWBnITs&#10;VQ/J4gxJJshhBId1KAM2SDDtr0t63pV1FEwaqlF/lZrGcGuE17gr1avsANKmGtIyJOVJjhRLoSOE&#10;ADFrRRfnixAeF5LTV13YmESxYZ79lDVgCFINWfM4choZKmSFHLEpJqMU0KjVgW8S+bRd0UtLivYg&#10;s6xVd9ycHiycW2sYMxcPVVVmEu3J7rhqspKI0NWb+AaHYc7Ac8iY3i1Vt8/KsTZEkwc8lYe4MVGF&#10;qF+kDQaBOD6uQv/gYSBi+V4/XNtiCbUWiiYqbgfNVN5ahVjKIug44rGH9oRXqfDkHKxIdEAZdxkD&#10;VEaOMfayEm0h1QucwPJXN4fy46LADB6w0jvkEsr8lBPbjkVjybSqE1LpeRNjvKzGwcMeSzYlNkke&#10;slpvgGUqI4FzM30Xsjq8me6w8yMVWeQzZMynVFIHNx/O74a+uMJCN/keJrz2PGK0RGrrFRjH5iA6&#10;noWWI9cM15WuGU7crvI2eoSaok8XevJE1gvA0HpWZhBqoIpiXdDLXGjx+42cO1OgjFsPidLJiUFe&#10;pBP6JQ4LGKhY1eXHzUQOguVCbGgH0aqOfTUldBh49AcmkWecBmpNeXbWmUhzk7cKwvR8JGUQTTIp&#10;GwZMVeH57TXhW8uR1AHpQc1TTuchPuKVzQV1VjYBLeyWj6TIuQCnft6i1ly7n47TvjQlJhBPgQ8F&#10;lvVKdThqqOxYJaEN9hyxrkTH0UGCkH00gFNdDxKClB0kegrnuDPIq4qPwgoq3aAHF6crPynuiRME&#10;fnmTSo8fMixeliPg92OtlNh+oBiGo2B3yLHuBLqFysnvaHZYOlTJKJzksuYrdl91fTuJcpT58pHS&#10;INQNcZkiKdHcJboVON0QaiFEZV2pAfNs0pKgNCIFcvpVQpNNKsXSZvuVmJMcHS2upz8Jo2JTn0Co&#10;JCwKqnxrEU8MXPro6JdAXFY81AF0gsD1xwll4VUZ++cj5f67qqvYCrAllZvA0KqcR/DdjIqwKr4j&#10;mUL2gR1HIbGKtqx9CDB2Y1h1gpibmpweN3B125tOtb0519ToPjdnTzReOHvm/OkjJ44cOLr/2Mkj&#10;Qq36fe9B+QZ/8OHBDz46vEeo9aPDQrDv7W94p2Xg9OLFsSs3F2/cXbn/eFtcq+TBrz+9/9mXj7/8&#10;+llQq+paRbT+6i8L12q18K+MWr/88tnnnz9WXeuzx1fW5nve+9Hv/MG//LXv/9nvfNjwpz3jjaML&#10;PeNL/YvbsxdvbNwQan1+TwbCj18+uHnvyu419VtW7Do1NNkrrrVvrFvir6FJc62SgIloLdpA6sCL&#10;vLGUEBqegDgAjch90SdaUmsMYq4L+g2JJcRVeCywK+JhzJ8NZFLkCKGNdteJaVSZVJmGaAxBWuhW&#10;lLbpZuKmMwC6ZMFAs4rnEc9CVQp3+IP4D1tIfPGiGDVhkDUZLAnEbm4uqm7UnKo+6OMboG5IJmAw&#10;JcCiv+ulz7pNjok3n49+IjBe/Y7bz+gKdVWue1Qtq3hXmyeJXxV2lSeTuVadLvA1CmETmJDOkbai&#10;Q/BQQ+oZKBuG11g3/KrhFuRhbJOi/tU/pclNcKm+NCg0VsB6Tc3XJmpzNjSmqNcibN9W300u0ow5&#10;fW6KgxEdaKiN5Hsn52UVaG/e+DlFyhu8nv8NyRk/LuCizzADIpRmwCHEY5Ce/5iQq9ISpwEsaQBQ&#10;Ir7Hrsn0U6zqVANczcVTalyvSo16Wwc30UqRsM8WZW8IZJMMsnSnVU/0xkmuBPMnUxIAX/h9cgR6&#10;/IwkDzg9dWy4fG6kCeK3bJrXB0zNgAGbw3HvjnTDS76NfDBuDSBSaxU8BoL6HI+yEjkt7fxZqe5D&#10;AcLACFNNJF10RPnftNzQ7/qIwOpkTXxXsY8rqaPYHRcLtSxeYvC0K9qYXioRXE8Rb9vcz+n/7Byi&#10;Qx0JlbZjLiXipXGi4afB4EYLDpv4GelFdERaFil/9YJr+36iHKXJi40Q4jdXLlFFk3aF6TuaZpKp&#10;CiOewxxf+XhrXN3KMv8rEya91IxLuTQVsiqvpkqGzr7Wrv62jr6W9t6mnqGW6dpgbWlMDW8mF4aE&#10;WsW1rmzNL6vhDUSr3IPVqVX2S7JiUmlr7eJcUOvmVRe1CrXee3zz6auHn3/x+qtvPn396bNbD69u&#10;Xl1Z3JyeW1UV66ix69r4woZR68rW7NzK6Ohcz/BMR/9E8+BEy+hke1fPyZbWw3q1th1pbTva3tnQ&#10;2XOqf+B8/0DTwFCL5METU/1Ts5YHr6zVFjVfNWwBqxhNyVJSgYJkhFKcKp1m1KpfqGsltDLOd2Ob&#10;YleT+E+hBmEB0ZjT2BgCFRltao0SoCDcWlI7uLGZ8VH135oa7R7qbe/rPtfRcqLp7JHGE4fPHm/s&#10;aBydH928uXP10Y07L+67U+vTO1ceXF+/ut4/1XOi6ciZloamrsamrvMdA21q6j0yJSumyeBVZ+5J&#10;GGP+jJkWZC8JaQZ85WORgCDgIacXVElqPDVIzmEH3UHjpP4nxc/Qkpj9QigFGoXicAhooFt6txbq&#10;w3IG4uZQKExJQ5qUQoX8SesXHwTwH5QV8k2fChh2caA+gh7YSkjnjFIZ63MjAvZ4DqsWSsHRIT4x&#10;hIwxW0o2Af4Qq0xCMZeva1bmcgyfyE9Vl+YKq2TrHbi7MaPSBBbzJ34y38KkC22iv6jNuorDnQOK&#10;NUtxmSrdC1NDmFgtVjp+xUqAhFruYb3BZqrpdNOqJ+IFXGtLcm1QrPFSpmtI9G+Qn7nhIKtS0+5b&#10;x1qRgDiMbokFZRUmYY2WC/Ol8IRwYiaCSptNCD3wcH3YhO1JcM9ToHdxdVcD3tL+J/V7sBzIXMt7&#10;HG4av1U1yQEe5WjFXKpUhOrkDYw93uzazQ0BjqbCEKs5fRGGZ5I6G3Zq+TIOxDrYau3otCMciKDU&#10;+SZ61QIYNImQiKfeUlNeKNfxQEasA31fvsGtPsU3eqZH6aDT2L6yU2AqJKFITsNIYI++i6eTyt5C&#10;EgLGTIqmdi7DksXcFxIOnzuspIBknJZA878WacOpiu6QxXfcgMEtAsb0iWFyFeGl0/H6FiL7HMEz&#10;QiPQRa2WB4cSzEEqxc1bgjEJi+gnMTcOn0x9jTg6N0rwloQCyJt7hLI2Ilarp02NZ/dLSxtVnOpS&#10;NU3vn3wdNzPTx2eO71fyRPGCyi+KH1KPgxw0jJ9hTxaBNFR3oqrSbnz7JgPV7P6VIZo0UEkGuQto&#10;eP6SQIFQNVKq87TBzBnqLDhZ6PyRWDF5pmuJKGm1UnOOqtmXk+NkqMRYlVRXedwMxWgHCjGrI+tt&#10;+jrqKRTNm+hj5cHbyQ2KjI3DzJMoURrCQ8V7vYyIAec6Z28KOBIzi7N8le7NGY2GqXiSIQSgohVN&#10;O7DWRoORnmVqsIw4asqTcmIF+h33Y7eMtqqTNxQfNTj/GBn40eC3rFuB3IZFyfpz1rG3VSesIUjN&#10;SeKk6YMf8eblHWFj68ORijDAKkV6ZRZYECkfyUMhoxR4HF23hDlpBQyw110CFYdoTW9bGqh4Qa4S&#10;lCVyS4aRBdPTjayuV+wc3FY4GLtaU/NWnsOIIgOrpVVaPBd88RV6Tc1NqQWOSlunZiZ7+nvau9tj&#10;xSTger753PmW86fPnTp+WsJguFbB12MH9xyUMPijPaBWQdZ9hz9U25t9J37RM96ysjVx+ebirftr&#10;D59eevryutrefCzU+sXjohD+1ce//NUnKW2l540MhD/XX9KsVVzr69e3nz6+vDzT/os//yf/8vf/&#10;7vd/+Fv7Tv1gYOqCOt8IuC7v1jZvbtx4eO3uM3kIP3384uGNe1cuXVf7Im0ZkwPjXd3DbT0jXRht&#10;9I1KRib5oyE97qSEzaRc6btZDF+LIUs41TpfishWMZJLSeGrXDxoZqtqG5Py1+iE0zly2oygf9EH&#10;I//EZ0e/GyVOL+DnBGSV/hH20Ug4IDkUmrGPClkd/xteAmINgME1hj+BrKphrC29rVgUlSqEEm2w&#10;oGx4VOyKjF3zvwtrugQfdm1b4pfNcLl6pRmPFMLmOWeAQyr2M6pBqWv4yjmVLjXBrhCSlOqiqqUk&#10;kt4DBi0I3EFEBpbuSBvW1CQvZxOWWcwqzWA9V/VPuuYwrroRrl/FI1R4NQ1RxcrmOMiGC5pXCW4B&#10;n65urfyH09tGwMaGT8ZjAn7pvqM31zXJhUz3DfUL8GaOVFmiyZoa+YiOy11ziiJaXEx0EfFG3+vY&#10;K+4CpWVrsBauTqUTUYygdHw92lxL0h5UGBu1AgjLOehtsrZCtxwXKG1ddMEyRUlfI2qsdW+jvtbX&#10;QW4rVaxHSE8kHInLSCXbUU97IBUwa53bruMAs0Gt9qYq4FNrBCSMQlsbu7kgxyVkDoVjb6gVJP1s&#10;2RRdhFApePHGIDcWljVkUYVpvYYm9GeGEC9WbG1RXKfRDj8B2L7YhJtxBg5x6tW/pN9USOnoJ+Fa&#10;4iHLSHSMyrwhQTZkUVqqehWO3M71RZSyZP+LxsyVaRQ3mmu1HtjBjWMaoynjYTsAa3UFuMpnCCLC&#10;SldphNSMNA1IFcxREibb2zmSr/Q5lKnGmjIRM1Nzk6PKDk4NC7KqqFUK4d7hLgFXUOv5/tEWFbKq&#10;240g6/TiiCDr/Nrkilh2tWO9OCuiFSumaUHWGdsIy1V4QdbBm1c3LoJar97eefjs7stPnn7+5Sef&#10;fP7qycsH+svarrLLE8KrU0uDIlelCl6+OL26XVvcmJpeGhyZ7RycbBmabhudEpXapj43qmgV1yqF&#10;cHtHQ2f3qb6BC/2DTX0DTcMj7WOTvRPTA0KtKmedX5qWA9OaWrNCKwWcu1nlxtJF1/1q1zeUTb9W&#10;S4WxqDGO1T9hF+z7RkiKCzQ1SNBKYX4SyOZ5oetLCZDDYolnRqbGhiZUBdLXMdDT2HbhxIUzDY0n&#10;j5w93tzXIgp69/Yl8at3jVrv3Xxye/vu5drWfO9Yx5nWEw0XjpxvP9PcdV5qHEFWkd4GSPT2iAyJ&#10;7pGkjUvPJKPWsEMa4eBJC001gCO+LSQhBXL517SYI1gkNKma3IQfyKFKQS8EWpXLN9ZyJqVQrzFB&#10;sQYSutI/DV+tqy8I59u/6M7oFmF54pAOFOczJ1g0K5WPJyBTfezWZRV/xk4zmSmXidpNBM+esHYJ&#10;hUMWEdE6deXMFC44jo+rBg8JUIAZ7rsLRPFzTMScZrx1GkRTzJLsMtEcSlKeau2ZVbsrztPT7cNP&#10;nzMpHU3DZBLNO+7EYyYWoEXnRtbM8jOtq6FofBV6IviHF9TqOe6FXeunnoKJKahgvdkOvRDOHmkR&#10;ArhezisMj8xX5LWRhTGXkxvoddIPxfQIDLb7TIY01hTQCuDaYIn6Sv9DT4RwOAnio/rOMKDnUN0J&#10;pqQnlPrBwzMGb6R4Km6NnEgJiFnfoLKrtwW++iYEkMTqJtXC8aamvZDTGY65E/c72o66REsWnlhJ&#10;rNAlCBOvBOW+e7ld8K4E9C4JAVTEErwgnBSgemwbnBTxqk5ADz1fiteAmbpU/DrgRlQMMNPt857C&#10;suA5kpGcLA+kuh90dEBwNVGoFrOffDBINTw55r1+QMZCdjs3WAWIZtjj2Ew/TDOxUK+Zxc6ZFrrS&#10;h1rS+Qs2aANPs+XSpjXzlEpRgHSkIhbSl8JdU4hMOnNWZHO8YpBtKUJ3ppLOTUh1ZX2n1BAmtVEB&#10;Y5JWwLnCsgIR857YeiV5UfCh1wHHBgQJJMgQGYEunLMo97MUggarl8lb7Cc8ipx4IvzVPmuiOIW7&#10;VdLBf/H6BuhFCe9lqnruiU8oibQHhEFIdXOixi/fWGUGMzXyHFNqW1I2Ve0PwhwcxTwrq/HA1Mie&#10;bhmw/x6AxP86wwXBq//VUmP+U8ObjHboVvhtTJiFYyvtlaOF4k7k+IE0q+MNHARlPlfchikgct9j&#10;OTZltATJ5zJzK1DPFoOlPB1T6AVhOjriL2jpS7Wqx3meTjTPOmZVJ+JNE37Sdz4rs4rI0kUpwDVJ&#10;zPgkh3j4Nq0Kvi35BUu7kSXnpdsYbU62BmZWeeLuXsM6k2IxrEl8w2O8lPAPhgMVDLroKhQEpaue&#10;cdem+mQ93MfBBqiU5kX26KiytJYsKtbkFvWeiTmponCqh251t/bZSQFXlbYKtXZ0tze3XWhua2pp&#10;bxZ2lQ/TyTMnVM4qlvXoiSMqaj14/MCHBz7QLweO7lPbm/1H9x44tnfP4Xf2nXy3f7JtbWf62p3V&#10;2w821Kw1XKtQq5q14iH8Uv1ahVHtIVwZCFPU+snXX7/84ounn3764PWrm08fXa6NXfjJD//Rd7/7&#10;Gz/80W8dPPvDkbn20VrXzOrw+tXlS3d3bj25KTcmca0Pnt+T/8jlm0JiKicc7R8TXm3rHu4YmOhT&#10;K77xubFpBF/4pFoEmn0tqLVitg0BXE8HwYay0ogs5aZivECtpsdcdOo6UrNWUYxqHfCCWTWbFMSF&#10;ujOOTU1sBVIMH6AeIUIhxozg0CSn90zF/7n/Kixr0cBKVFugB6Wqhp3QZvPLy9PztamaTlths9XC&#10;0/OqDTRb6w6usLIBvf64WVYUoxw8cCaEZYjZ7wQ3Ty7MBemJaBVqNcvqDjdGgMFjKnCFqaP/CiW8&#10;gnnJfCgRUnr+IPIsNDTsojlS06qGXiBPI6hScQseNpTHI9enAS9KESx1sJT25krkCWyj4xhPVZZW&#10;+oWqV6cH9NMHR3IcwlbHtKGRRM4gNGM23pPzh5zUfuPbndGgRyjSTx8BxJYq3CppgZqXceMEA3qG&#10;IEzfBOtaPT+h8stXoHB2eCQkPDarnpDh4n1P0oMI+y+fQ9CaIDGHKi2AKWqPfxX4udhHFYNiG2GD&#10;kMtVODEs6tIPpbDcEK0m6yMWFwMsyTcGX5EHwzD7plFkiyMR+T920CRoo/ouLg7JjTkDhMcSLGXa&#10;TGvzKIZ4Ws3hkbyoEUIBbouGwfeH6nyztSkHr5hYY3LLlen1yu+az+4uTQIvy72DoSDhQE0Hxwlb&#10;2boU02DqrRrU8D94RykGq3LbrMKlXI1tgH7uKCETnePC7yar2o2cebVkSDghpkEWFiY+SydD+xXr&#10;lPRphHNiZnYub28akin5ajJW1izGtw7vNEdd4yptsO2Cp0akDR4Y7XVvrrG+nqHOroG2nqH2nsHm&#10;sZme2opQ68j00ogUwosb03qtbNbWthcWN+fm3aPVXKs9hAVZtw1Z1fNm85pRq9yDxbWqqPWTT19+&#10;9uWbl2+e3Xty69LNzdWd2uLFydqavIgFWScEVpc3Z9Z2aoKyM0tDo7Mdw1OtozOdk7Pdw6Oy3Ttw&#10;pvHDc0371fCmpfVoZ/fJ7t4zA0PNkgePT/ZMzw1Pz43MqFOret6suEErpq/aq/RM9YBEvepO4sZk&#10;DZhQh70uYQbseJlQMkV9+mmOmlgZGSFBCXwOQbbjg1T06WequQwIl7VXuUergKteQq1NXW1nWs6f&#10;aTl3+vzpo2eOdw53LW4uXr57Vaj13osH91/cv/7o5tbtXZktK515rv3UmdaGc25709g70j02I395&#10;QdZpfqqGRHMZbXkpcNUVwd3hgp5tuNgtIu90+RCujBmT4UIj7p2etwd1lWoJw1Zi8TDJGkWVFiAi&#10;VYOW+GwLoDoLY5xjkAkj6smVMDQgx/we0tY47uSfHJoUrwt/I0RWsesIdImtK6pLFX9uE9w7XtcX&#10;OUZPIRb5nXCMmUQx1gYsef7mVInRCzHoyWJTIsO/COT0T1jaGOBV0Df0Av0hZMVszRivyAuriin4&#10;B+fpq/Ykzu4nxI/UM1Fpfg/+sSQEKrieBYtrBcEuCxeAzQXwEYOUirJUMSijFFrSNSC61fSMcWOb&#10;opJNlx2SYkZoVYtODQMu0PeqIPMCKsys5vTCzGQMp/mtPWyyZJEjCCb3vYLWy8MKcgZFGzLpj+lR&#10;lC8qAmyAej6bvAbLl/+SAv4MBv09RE2+kQRiVT1Yd16hlo/BRnqOIYTXjh6W7Y6ZpJbXal4nRWVe&#10;y8DDtluhhUOwk5aCurfHFSYiBPca8IHWgcS5DwnlyQ96tNS7xeQ8o5OEIDWcZmr4MjkI5jFVnbnk&#10;u9GEU05ihyFYJlyXCg6nUSojhzvjhcjlpghQYT5104x1jbIiHOXWxbep4i0DQa38z+qkd65t21dJ&#10;l2D0S8qmeuimXgPCS2oA077MqUCFf/dauD+Ogqp/otm1zJYU36/vbKhDzDqlFqJbMwwyZooxGygi&#10;GTHPL6UhdpV/sRQc7Gr4wcDwzh6qDfOb0jRLf4/oCZBJhsg4ykdL6WPKecKAWTRoPaEDHnIQZTMN&#10;t+Y7zC2tbqYBKkPOfwwfWN5A6SmK99TmOAOYqu/yvcWhDRaxSHNDwBrbh6mGSKe+GnpZz8unVPly&#10;K/9Y9KhkB2JcXKlqrcOyzz/OzzxuXzL2V8vOEHGTkZGXPE5OMhoTbnUaMmM8Fqthcq/OTXjfN78a&#10;lU2kHDyX+POlRtT3JKgVIr3Q3UkopOQkRpXGq5WQO7tMVuwMuRIIURwR9FhKl6sab480bbikMIxX&#10;w35zS6tEm6teSUCIWFPk70RnFvxERDqZDIxk/TixoiuGxeWGg5BDaEcyEL1PdrHMl8xch6yVizIR&#10;ZtHFaPDH4gQnV60PlAKJU8VxJquBTi/uaHZjwnRTXOv49Pjo5MjI+FD/UK8UwgKrshFu7WxVReup&#10;xpOiWE+caWg4fVxIdf+RfQeO7d9zaI9+33toj6yYDhzdu+fQe/uP7zl8ds/gdIdQqxTCN++tyY1J&#10;XOurT+588tkDoVZbMf1KRa2CrJ+KZa2smNT25vM6an3z5sGrV7eePNidGDj+vX/za3/43d/4s5/8&#10;9qHGPxuebR9b6J1YHlq6VNu+vS1XyIcvH4hrvf/0jowzL93QUj8/WRvuGenoGGjuGekcnRmWgfDg&#10;pAyE7bWhTXDW6j/7sEQlHmwfgIAdTHxnTPAEVuBv5B4iauASM9rohA0NgKzZgPS/msgiyVKPGpCi&#10;AzLZCztodS5NVkOwiURd394KDC6FjUAqZMD+V3gmwy7oMTOo+b2Od3yecgnWiUHdvUWt86qZsiDZ&#10;5OXG+syCPYRT3Rrg6p+wlfrXuDTpNPTzOwbohjQ1+dMIYcK7Lk4LmGn6VRWtpl5DpVrJUECUkE+8&#10;gi3TxVUonjphIHPLaKtjartyV/JtsjoX+MQJcSOApjpgWq1yCwxjcmt0EIBrwfd+PBctgA4Gdnue&#10;glqLz1O4RMuPFyQw1inVOGYpGk51qwXcVZmrgKUgK4a69j2L4276zRrxQ4qyNRp36QIL94gncLFH&#10;QsuqoeB/hRznyXlU6Tg6fuhce0CjKQc500OJnwqRVdSqV8hq5CJeQYqMmSLPlNFiFOl/LcwqQuuU&#10;4tBRNjy+b0uoeWNjEhXgf5fp+nFDL9t2a9E+TLiTeQlLyB6SE9RaimGCz71q0Pg4gLPyo/KFEBUZ&#10;ZrvCGetzB2fA2kBTcrE2eeI9/j1+hqzg/lcawHpC6j115X0RHnM+iTj1ziKwZAY6d4urR/aJxAQJ&#10;rPPHbK5ZfEPZhV9KZRFrpdOxPB0V1k5rpYhDDNI4lKu0f3AmFSpsTWu3lmYNe/fgKY7/WztbaF/j&#10;mmvMJtQqulXAVYiX7iAyYZL4Y0RgVQ1auwdUyNoubXBbT7N+9g53DE90zi2NTC30Ty8OyodpbmV8&#10;YX16+eLc2vaiXu58Y/fgGfVcFeO6IM3wzuL65ZXV3SUXtd7avnpn9/bD689fP/n8yzeffP760fP7&#10;anizdXV1fWdeYmDh1fn18fm1saWLUyubM6JbaysjE7XekRmh1rbRmY6xqQ51Zz17bs+58x9daDqg&#10;itbW9mP6KQPhsYkuQdap2cG5hfHZ+fG5pcnaslrFSMSiLKDuoQF5JNCKdE0uuVuD4WvsT+KvkyBe&#10;NzNBpHXUCbX1fzZgLBDIAbTRjvc8UuyGsiAQc+OqaA0Fpwc9OTfVNdhzvqP1TOv5hnOnTjSeOnK2&#10;oWesb2V39fK9qzef3FENiV6Cr7t3Ls+tzTR1nTndfOx8++nW3gudg23q6D02PSx58NS8bA+m9XQS&#10;ykC3Kr+gPcOpK1dAeJnywAuWMIoA/hHamoOS3rWyqShDKxbHzrPgg+rzB1rEoyLY0vtNVTgqc4I1&#10;ddNW4on7ICil3wnHDTkctVd9TRK4oAswNMUypK7kd1QBe1NSTuEhNcWUIHcfRRNHQGvYJH0w2Z8g&#10;8IhO3S+XN0AxedqmeCEbHlC5SILj7gNod9KnKnT0Xbq47a4tJh/q8V9Ve0lk5leSYsxo634p4pLT&#10;aXEKieg32rOqbtA8mKckpafJgCjuNOO0qZUNM2FWGKCpk4CB9LmK3MnwZlko0MEW6zjV6eFmWa0G&#10;2LGk/U+d4wJ1hJQm6CzVE1E4e510Y144N99zEKZuC4WjJfkSAJxom2dqZaxOL2wS8UQRKlO9aSVC&#10;7nbYpMTNUSDrIPGAdRSIgJb8QoEufr4omSmUhXCuaup44k5AVBi4cHQRlQQ5+JJpY0syTsNS5JIA&#10;qiUkFBh7LhcUhzeS4TEq7hWNW8NUqYr9LR6iEs4AaxFPRoaTpke2uoWRNtTJX0Jzmewt3lrRTnuU&#10;cpeCWs2KV+DfUCp+v94RnG81BtNVa1PQL2S76nCxCG1yK4Cgqbp0fsH1TSGf2SkC9kgE1Pum5NmR&#10;TWPEBn+SE/GhDBGLx9JbqycfEDrUwxWvoGQ0gHw4FQEkAg/KRZXTsFRV+JPJWATMwT86DaeZmKHV&#10;+Xur8i3yfXaNRlIemZvZ78L7ZUwmS5vN0XeMgmr1EAawpZmK31MWn6qFZoqh4vcB/owCGRM1H43S&#10;VsOhKJBTtV5ADtScub7qcbNLpp07+Yv03OIMU3jle8U5l6JxfgldX5A/sguvJHSo0mA1oer5HvBc&#10;FXRkwWG9LebwGMXTSqA4wKXBry9E94322u5RTKE1VeIw8B5+gG2UwL6xMa6zuSCrn+piUs4ad+XM&#10;ymiDWTQ82YPSgcRFX51UQjXMjOKy2udnPQtZLZXFEM5/B6zm4Ex8Pkh2gLwPtGoQJvbLFSERXXSx&#10;NkgKw6y7ozvHe6REK420PKLThsrYnibhPJoNlYJXcFqQOKVkVdIkgRabXRTRgNisTuH2yymBln3a&#10;2Oylq0WixwgYE+WGTCatk4VdMYCZCcWKk3PiAMaHRgf7BnsHhvs6ezub4FovtJ4XWD0u8+CzJ4Rd&#10;9fvRU8cOHj8o4PqRUOvxgxIJy0NYXOv7B955/9DP9596d2imfePSzNVby3cebj54eunZqxsvC2qV&#10;gfALuNbXQa31lwpcv/nmtayYvvjiySdv7r16dfPh3c2B9r3/5nt/53t/9tt/+s7vNjS/I9RqhbDq&#10;Wi/Pb97Zvv74+v2XD8S1CrWKa925pum2ODYrd41mBSQDE73DU4MD8hCeGkEkPKMQQj9tRuXCgZSq&#10;FhlmJQlmp1tzqxG2PN0iqWBsKSxKM3Y5BlYUOQZt6X/Z08OUOicFKLUqOFxafHopatVzcenp+va2&#10;/i6N7sbujt2CKgNhrQYpZ/VnYcVChIZTtJ2q9cAwf0K29DepYRcsPfDaprKNPmwKcQNx9a/6xYZH&#10;C4JCZisFW0zwGj/7rAS2g2UCrb8jOGrIqujEHZzMArtTqy/YRJyx1mo0vfppnyHccY0zKcZNLW/M&#10;l1WGOi0qH9659JbVlRi4UpWKtW8KMrMI4gdVWQpFxVq/8rCsGDqXLrR1E6bUB9cVsGGuo8w2kVtA&#10;nepLrYCNIJa+OO6YGoANsekOpXl+YFGzspokFo+B+/2Mo86NjBtgT6057kocKuBc48k4GQWvrt1x&#10;HmXN0O7KYxX3YN9h9/k1Js/IM5tKRavwqiTmlHeWWDmkaNTLfF1x5IvPsP4Y8TPpEKdPcs5g7CIx&#10;B7haJ4AG2yA/Uu08+6RMAsUj+sV1Jo5wKBOq1FodxPrmpB+ja30NU8OaCry5Ti+hrfwJpCaCQE4d&#10;AmJLjKzcDtcVfancSL+ZpNx8A51TiG5e91Ai7WiJExlY1WMmivDOlYEchy0qepWYsyPdcUle8pde&#10;PYNLSU8mGWw4pAMqaccBE1u7R46KWtGLunWnO466clXcQkm0JzILUabmsX6x6eptiiH0shsT2d/U&#10;uhSwqmpJmQcsTNcEiWuT4zMjQ+NCrf29Q10Cru09zfopkXD/aMf4TO+CiNbFgemFgVlXtE7bhGnT&#10;8mAZMtXWp2rr00KtwqtCrapxXb+0vHF5eev6+u6Ni1dubd+8f0XyYBGtQq2v3jwX0Xr5lqzVlzYu&#10;LYhZFb+66HLWqbXtOUHW+dUxiFal9zom5nomBV/HmltaD546887pxg+EXZtbXdcqG+Gh4ZbJ6b6x&#10;yZ6Z2nBtyRSrIGtNPW+MWoXtXZQ4u0QrWi0+fhy6pWZmfAPTVNCbeiGgHBb7Hvp/q/4o5vqoC+Ln&#10;9kX1wg25Sn/LSCJD8Vm4S2LC2GBybrK5W5D13FkRrX41Hj9/cmBqaO3S+tX71+88u39XBsJP71x9&#10;eENWTFNL443tDcfPHTzdfLy1+0LvSKdQ68TsqBoRzS3P2h+rNhnNWBwLo2mE/HfJWeohg1oLBUTt&#10;ouGTC88cvlQbcF0nbHVAYJ5DYa46XrvMFMcl+l+NIkKlHZd5OIVPZkrTyqmfMtT5SITEsTUik13p&#10;DgJi7VgDqgwBCACIY2cpTA1DFbzN/BVA1Z7hQBAcHklF3YzE1DEziLXCNfPJIxSesJBmFRUZ5hA/&#10;HlMKOs7OlZ1L1y6JDiJcc71rlR4KtjT4ITcP9qYfQwg3G/MUg6VSzOMLp9A0mltp6hL7EodZn0kk&#10;XcJQbkL0mUUnksUqD44UmDumxJHSdX3OKClXaH24xZwgk8S4oM3YgRZ0wSMuYtG3qIZr0fFpr1oE&#10;ogEMQVnGeFym819ACCNn1MLJqQHVSv0qnKcXk2QQuGSfgxlCsK4fCuthkAPLdUL/ErZy/02nX9x2&#10;FWv9/Bk/gbWOU0M95YDYFPlLfRUwb840UdUcsav1I/CHROqR4BanWYPYwrmlq0eEEr7/SCcKJxxA&#10;6AEMCanDusTdCEErP5rJVMxWKcXAwpBvMeBJqhFVbUySXApowLyja1Sm3zlcQKyZyazqOjjFBU52&#10;cOHUJbJA6fkmp5aRLBhT57GDwYLKPH+TeQGpInQ3qKs7XUNuOz3nosHIdBEvJAeRBA33sBDvbqUG&#10;IVmBtMKehWsK9ZfmIvyeHKunc/blAHsdnwa/kgYwnR1HeX8MtKsLbsHDppqjTwbhREDO7EvFDTfc&#10;q66rK70O4DEGdPeZmElLyBgTDcRfGWxlCkfwnJxRqE4PfjrTct+MW/LgnH4yyKTwm9uuKSbtDI2y&#10;fasRVsRLrCSDYpjCyGHLqKT4UaeHgnaKrZC6Bl31Qa5bUdkIZZoUazcSUm6oDsyrS5qrwnIExlg5&#10;qsyVovqKUs7tda2QrTTA6vYNVqNyNx6PQtjF3riRES3U03ylot4ZB9ZVUqKu/wzYy9hOEkovykRZ&#10;nXisIFgw/NuEFw7AWdsLLgXrIjLPobzeWkdQMphBrXG6MtonreNNgRgsXVX9KNPAFonN+s5mBCzF&#10;cZBSCGZE+idFVF+aD/Pgii6vSpNZJxIEm+uKN0oyCz5/MqoO8LDk9IrhkZwGv7ZnS7kH24EjRl2U&#10;zlPhGT8VKMsiZLx/uG9wdHBguF91rW2dLW2yZmxuPHH2hIpaG84cN3w9dUx0qzyZZB3s16E94lpT&#10;1/r+/nd+uvcv9p98Z3y+6+Klmet31tSsVQrh569vvX6jUOpB1fbmlRTCcmMKcFXPG9e1/uWnv/zl&#10;x3JpEmr9+JM7L1/evH97vffCL777/b/zhz/8X/7k3d8927VvYrFvuNY5uTayKoXwvUs3ntx88OrB&#10;41cP7z25ffX27s5V3a7F8dmBvrFOyYO7htq7h7vUr3V8dkx4FQZlZiaVMtZ0FJ8qbojjZMIARLkG&#10;JiYwRZgZ6YFUkTQ6lqbc0rZEUp4KLwjEYQTgD6Y4EZUH3VOhVYM/Y6oU1LqKhFN4wZWPRazrmlXX&#10;8cGN2VUXNBeIB02K0FfaWJBOHJiW11wZO7OgvIN2vYBhmZAZoegNoNaCXW1mZK7YPWhsH7taCkup&#10;bjXfa2Qq1CqY58paoTvXtS5MzNcmaX5jyAdepboVWA+4rVOUBctJWgyLKEClZUiotUKzPnogeCyC&#10;qaI02wsMK1AQyF6YQ3eOhVmdhlwNv2r4TsEunkNmWYPHcgTfF5HjQkrCbLIFRu0cI2Ia4cTByKjV&#10;MK9wjAKfZnEDPtGIR0hsiBhcTc2nKU3jvTx+0G/B0rhvhanHdQmrZCh7wghkvRjhum7Wlr/6Vwes&#10;vkU6DV0d5l1BfYKs+VQ4zFS3xsrYxlRpMSykR8W/lpLc9knbtfnIYW5T5koq2mS6cawrbG3FlIGY&#10;ARoEDrz3mSebFV1ulXtzVBT/kkwP/R4JcbT1bLFepALIdcIOVmyG5KVHGXel2/UpnLqMPGPLhDdA&#10;4VrrghDM0w3IIwjJHYDR9apNdoCCtDBLpMmTRk2URn69FGOwDZeYLOnMAOYEEHERSPCkhV7bkpuy&#10;Rlpc0nhmV1IWyL6lZuK2FwrQMr6lKMhXpMehxIG0x7YhWVqxZtilmylqJS7xp1IHq65iKmednBuf&#10;W5xRqxuh1pHJwd7h7p5BdWft6OhpEePa0dc8NN5VWxxdXJ2YXRqeXhiUD5MqWgVW5cMk4CqWdWnT&#10;8uCUtgq4CrWu7S5uXl2+fEvlrNvX7mw/fHbr1RtVtH785vPXtla/f3X3xsb67uLq9tzK1tzq1pxQ&#10;qyCrXiubQq2jInVHZtokD56Y7Z6e7RkaOt/ScvB800fNLYfhWo93dJ2QdfDYRPfEVJ+0wTO1kdri&#10;hFDrvMq01xVHKsrXhurWPvMrsqzQEJI2O3VBGiqpc7NC2EloipQU6ilOTTlQ8tZFW4gEXXFYttu4&#10;ZyWaDD1FpOWIgay59dsS9A5NDDV1NTe2nWs0cG08ceFUw4WTw3NjG1c3bz6+ffuZDYSxYrq2ce3i&#10;8MzA6ZajR8/uP3nhaFPn2c7+VjX1nlVp7rrG+ezM0szEvJp6T+mwBbu6v44enFJvmBYiSaLCpITs&#10;CalhZoqANnG2QQKJ57pCzFkSGniQOCdMofap0tManVoVjF+Ce6aZsCKv76Ug8QpK3Wgpi7OCYZJH&#10;Mln8oNAkvAtXBkgDHTnpXg8lFTHwv4bWdhMBYCSipcgzeRkfnOhKB7GHaljfkDka2NY2240slWbG&#10;M3mgKbFLnkh1sztXdiuDVoUvREjMWSZjKTqIuox1hraWNoZNzy3n0Vi3nZ6PShA3KVPuUJ1BgI7p&#10;ow0hFEua3/NUf8njoPuLv0KoTNY7ehYxglLKIFSGeHVRK4SkruTUKA1Ci3QZOqskC1ISAofgVZHC&#10;WqtbI7czy3fJ7il5FmDCskwZD0ccWwWgeWr2hqkkc5akcv66PwIkQhEWx2L3EiI3oDHWwUGqiQjz&#10;3POI88T1l6qJTnxlShktEDGdJGgrAksGmDddgybWo6Joa1HPKhZXM960xDSINZtnGJbKyVQ4q5uI&#10;UUoxJyMSKoNK99xS1eKWRzl34IdzfKW4FF4I65dgkoyNKvlix1pgT4Rt/ifeYw9hU9zpUrOteMCc&#10;VXQHAZZZ50PeJt9REXcpfVwkWWOu1am3MGY8eu8yIhuB9IbZBW/7zM1yB70X2WrxYQoOj5DHp+pz&#10;8GzNBIFLNNCNFKU+GFK6ksETdYN+StybO4Ae2Op3FplSNRBQFxxbkk0W7hbtRh4HoLEww5H9l22R&#10;QUIiwLwfu6dhsFdsPw4bklPHWzQFnlNkfBLeIHzw1GOGFkvbEK06z8BCFmffySiQHQNYNBG+TuXE&#10;9q8uzkZe3+QNIZ2uute4TV08/zOSLQ9xOGfQpf+NTXRe7C9JSzkwSKINRtQsMVA5JC1zDTFLenEz&#10;+H3J/Ku+yDZakJAaRQWyelFVkoLRktSMjpP6am5jlcySssMmDs7mqM2bLoQubpENuyUVImFfS0Bp&#10;fiH2c/mSjua0O/qdOi71d0UhXHliBbahj42iPhM8Cnb/UlPZkc/TH/FPZrF10Tzx3Bwz6qUKg3We&#10;pI8TEyUHVOwDNYUNgDOF4w5gsT15ItjvApJJeGVP8aAqTG8a5/iUvNrQoUq7RjKkXH5iNse04Vqz&#10;kel6U64J/eBsY/6eqC+8KxRiaGcvubpvUjJKzjkxNzk5OzUxLQagb2BkYFgiYdGt3R2iW8/K5OL0&#10;8ZONJxrOHpcbkz2ETx0VXpV18L6j+/TaK23wkb3vH3rvvYPv/nz/T/ademdudXjzSk11rXcebj1+&#10;fvX5qxuv39z75LOHcmNSXevXvxRqlUj4Y9e1pu2NUesbNWsV3SoD4dcf337x4vrta0sdp370r/7w&#10;f/wX3/v7f77nf2vqOzyx2KtmrTMb4+s31q48vHLzya2Hrx5KJHzn0U11fNi6rJG8ODE3pLrWvlG9&#10;untHeoYmhyZrCgJnlUZPJh2vB3wZIjJHQ5o6ynDUdZuG8GdYDrHvg9fqzVn0S1xvg1EBaJWDbNWx&#10;BXgVeaa6bFoerIY3a8DLIC/9EfbLIb0MBQJQ0YSGVjRhG8lxCEU3qoGz3djZFt1q1Lpo1Dq/opPU&#10;wuLOJgaloDxDPPfspDfsmsIM61XxlyoFoa6pxIfJiuL0a1V9oy5pdmV5UpLa+fnJBYNM7IvszGS8&#10;jgzYtwaVCLk302KidOU0NaWyWmBhSEtEs+UaAlxlR0QfF9PQunKfCqgy1r7h/XD9taLYNDGka51c&#10;jVq6DlYDHXPkyImBZy67xVnKJw/Y46Jo9GIJKJA1NavqpqNvL0kCSl6/rXxGUluqUoG1Okiuzg+b&#10;QZOIKgA1ExKYioVyWFYGUGycEDwgr1UoTMzhF3UOVkFbpmt3EEPBuC7lKkrtdVyq/aISgKynvk6u&#10;US7Bdfcqc8gx649IWHfDpbPyanITJD/4oFZ/1gIA4+FsQtFjVFdBN+csqUTJkePqtPPVIV0jJ85f&#10;QoeyLypYiWzYN2G+uGmnWLyIq1naYlilJ2Wqls43XmTj4JXlySdQb+9OpjaRdxLDQGsv1v57Zesa&#10;IjfLN9q/8iI/7YCSaNJra9Z3DCHmtdvVSxNjxhNcAQMjM0zaoxG6YUAi/kGxsPrBGlFUBa7errJp&#10;FfNVAIB2Mmdh7a06OzOvAozRWWVzZsYmZ0cH3Jq1Q8Lgtu6mrr42yYO7B1rGp3vnFkdqy6MzS8N6&#10;yYdp+eLsKu7Bwq4LQqrSBvtlN6bahmyEaxuXloVLr93ZuXHv0q0Hl5++fPApDW+EWpXMu3J7W/Lg&#10;1e35le2aIOvK5uzSxtT6Tm1jV/3ulMkbmlnoH5tuG59un5nrHZ9o6+450dx8oKlpf1PTAXkIC7Xq&#10;1T/QPDrRMz07JLwq1Dq3OLEoocDq7Oqm7r/EmVrgHAEIu8o7JKpgQj2jTWvVEMgpua6mOCBYJ+Dx&#10;g02Y5YaQSGFVvRZGy3tkSL8ktmlgkAaMDj3ZrWX84DVd5cHdw6KqW863X9BLkPVM27mJ5ZmLN7Zv&#10;PLqthjd3nxu1Xrp3RQbCfRNdDecPHjq992zrCUFW9RkamRqcW7IwWEQx5tIzQS91kg2warVwxlLo&#10;Vg28b0XGpaa0imLDJpXYgqSJZ7ejDVwuKQWk2MkvJ0FcaamFXil7hpamj9I9kQebMGROOVDTdu5p&#10;W8RgVfhebJMY1egdildNoaSYNZndrhWPcEuv7H8pWCqxHY1Pg1cTxSYyTqmn4o98IzbIVBVS0+XH&#10;rRVFDaIkyIyim3CKQB/lHsG3ztxuTFvFsjjyOTferBCXb1qBoP5Sztm19wQ0pZgn9yFIO4EUeK9g&#10;VyMxdxIKfkshHGCycpfJZUZnS04h6QAH2V5AFDS7ap1adDMbxTzTv4PccqNYN7yJ5mgE6y5PCIlU&#10;WAgoPsgKo8rw86nuS5CdjSAnQKEsp1QeTVg1Jw50V1UknwpbqDMDWse+nDZ5sVLqCc1ujBdf6Prl&#10;v+2KVDVhCmDOGHZEHrhiPGwswdhIfFkyRPoiL33bZSYmPeG1FHN13caM8PoxzfbzXRm3MaCmq1BR&#10;AXgUVV3BklvJlwaxcPAIFw1LIK6N4nR6vnvgkLA04W2CbQRZ0Sv6QbjXEWJal6dCcQepBtgHT1aK&#10;TRO8LCxkKNRaRp2utI65jY3vjAaP6kTqdHqluk9PF6uLs01wTM2aNAj1X5LjyBLhOwOKK6OlAEiD&#10;mfIXsFASssURioyAiVY/U2s1k69BfhzphJ9O8rAZPCynSDH5mQsPEvbSURywg6DsfA76cuzBnYxK&#10;OZyqN2U9XLPT+JwBgL3ySDmVIQ335UMhP+F3UKt3fKeWPOYdKuj+YawdDUWeV24LkNX3yvJ7o1Y/&#10;ehXR6CNCdFnBiv8TKx6T3ZZpwX48Mu3mrjEJEM11ZWXjFypjgVVJH1BW7a+LgKLK1/iPuZmZ2sk4&#10;sBYVWBionCGUhT0JU1tUcM72zdbsxpxJ2z3/hLzi33GPZ0Xl3IrmgtHI3fPiQADm35OHygwKX0qA&#10;VJTzGWxRrOBY5qdWozaBfC6uBwihkcrHncT3ihUVjRKQLxC9XrzNiLKPSWhPlk1MoQrCdx1E/sJh&#10;i7VS2D9j46yK5fkWuhg07vPPLOBUfSEkC8TfeEtV4Beal4dSmAk8R4PBEpo6mOTgQfIW7uGWqiYC&#10;E7a0nBzVa3BkwKh1zHRra2eLUOu55kYJgxvONhw5efjoKWHW/cdO6+eBDw99uEcU69GPPjj0wZ4j&#10;e/Yd3/fR8Y/2New5dv6jmeXBrSu1K7eWbj+4+Fhc66sbqmt989nDL76irlXo9FefqLRVHsJ/9W/t&#10;ISwD4V/95SdCrV999dzNWt/ce/HixrVLtcbD3/tXf/R3/s2f/8ZP9/1eU9/BkVrn2GLf7MWJ9etr&#10;l+9fvvP0tlDro5cPhVov39jauqzlqDY609c52CLTjT5h17Fe9byZnDdenVQOvRJ/uUe95gv9WVIy&#10;SQ2jxg/JneKMG0NmE1EkVXFmLga3VALqg1QjxvQoXV6DjEqVJRrj6IQDUCuO0P8brjHo1LiM4lKw&#10;Rik8TEtU9KHGfVjDGmtYD7ylZnW7KmRVt5vAUaHWutkSoEmpJU1bvxnKDVkoFGsIy5wAjXAKQjZq&#10;Rburri3W2c5ImizoaBybNqoGkLm2lHcGZKahC44+peJUt2ZCpaHidguu812Yp6hXrj/2AbIcTmXB&#10;hYYOTRreDyhoJjO5AVCifiktarhZZqJT1xqfpNCw1a13m1afVZrqukmMGVd1nQ2bHJhH3aZpVRTL&#10;5mOjfw6JCvXqy0QJ43U8PW9S4MpPUWYqePMl62jkAillpm9vqjet9dWXwndHMxwg560lBCDz39PV&#10;DXwdUMaJVyOSpco3OQJgfSl0brrI+lv0Swhe/1KJh5EBBDN7uOSrMzrTtDao1UR0Mf6CMabfLCXd&#10;uhy3AstKF9leNktWMefDALGFDkVl7XII/wLLit8SpIFNfZ2Xzc9CsVZCaNQIRq26G2FyUhmLLCT6&#10;Z5O3Sa5nX8wKqL8n35bMZRKNxq60Cki2EubBu2PkT1EMIoaBD3GGEi0N22d9GdUm6toh/DmFWMww&#10;V7ilCk3sho/MtQiVLQ1CIexfoFjJuab7jsIXv4x8BLz1HLDgN9c6OzE5Oz6qnthyY5oYHB4f6Bno&#10;6I97cE/T8HjX7PzgvPCqrYOH51bH8UyalQmT2t5IJ1xbm5rfmDZkdbPWqdrFmUWh1isiWrduPbh6&#10;59H1R89lHqACjE+/+eXnr948U0Wr/nVlZ37h4tQirVnFuAqyXtxdWN8WLzo6Od87Odc1Nds5Pds1&#10;V+vrHzjd2XmstfWQRMLqeSMDYVW0tnec7Om9MDreMzc/viCDIeWdlqeW10RSiaKsrQq1butm6m47&#10;0M8LVbCeUSq7vE9joCqgIh5em7o5OvRgtteSB2DVxS7JV29R4VIySAiDHAsSNDhAhBTSwJud0M2c&#10;Hu0Z6W3pbj3Xfv5Ma+Ox8w2NnRem1+Y2b+3elBWTi1rv3Hpye+fOJXUG6hltP9q4/9jZ/apr7R5o&#10;6xvuGpsZnp6XpdPozKJKfLUg6GSsDA+RKxTkOr1YdhUnJCgLjVB3Iyi5/+SSSalgAAMBlWHmoRhZ&#10;FzLRjJ+MmUSTQqr8r6sBNV+wqBXh7BDfs4DCb6hLJhRJaEKESCreMl26OYxbvMoseCvErI6jmcvi&#10;5ky26BSHIFVmB4GG0/BBblUsKwYYfAh3kUAfpOFL4J/goywrsMOW/lU9jUVgSmUAerHI1qESNEvC&#10;2eSzuGQp6Kyas74RNJKIJxFnWguGtMlyFJUai2GEpkWfVt4PaCQ/4pCLcaIYWiskUuEgtECLks9K&#10;1Ev73FRYVRWnGqKgQcEYSz1BMnbogXwoA5IA3ZxSRCKhL3JKKQOra94AFWiMS1jM6YWerbBrLqHk&#10;OEAR9RZBqX4UfWRxLzrDt+WmabZBvkA5I1tw78pVayuKerQMiRR92yld9kAtBbGFGwwL5+cI6rY2&#10;GMtZU45GFEhhLcMG0W1INAFRCRRPzaoQtSXEIflBDjbcyhDK+szNr4pdCVs1sN0CR+MISF84yUo8&#10;79XAFRkBNqX9tVh6jSt1mNQ4ASyB/5NzccMYVnJbIm3QyMRTL3jVV4HLtE6GsgWXwSfF4Fdq7F06&#10;a6/4XCZixcLHotwxAMPklv7DSCrqADjYKWrtb/0xi7/FI6RvDFR0kFQcZHx6bQHEooj2kQ3qSkfQ&#10;EIzJugY++UYxHXwzHfqDPz01IFQply14IGg89YrVKmoG0sIWqjHtG8RF1XnIOpgsQxeJU76UB+RZ&#10;GUsz7rPHlSYjFhje6Ks0fSl6DDKB1iuZGr+/qgKA9skT9JqT9d+PgDFDLGRnhIwBvHNR8nuA4RvE&#10;ju9kHzeceMBUOUQxDHx1zskY5uQD7PV7cX2jfl6Xr4U9N4onK5I5hQOMpTilx6KJZTDRf3hX9jI3&#10;LqYjlHzy1S/A/YfTdkgI1qaMFgnzTN3anRZuRZ5Aep19hHNLUYmfbOEzOeHkGjKDOH8/dHjgUrKe&#10;vyezU8lkEBFUquyQt+GTnR3zGPPcRIriNdbI89v1xkU2zMyFoS1aksrcriiE61bkTMDIqk1mwHCE&#10;hk3oFbgbgSG9lOoMedkocx8IswvbIa0vUsQiYElwixV5aREHrE1/TafJBFnVPkBNBECtIwOjg4Oj&#10;AyJaewd73fymo7mx+axQ6+nzpw6fPHzoxKF9x/bp9cHBD37x0S/0eu/A+4KsR08fPXTq0KFTBz88&#10;+t7ptqMLG2PbV+ev3V5RXeujZ5eEWl9+cvvjT+PG9OLLb14IuFaoVaWtn/2VmrWCWr/8ym1vPv74&#10;zrNnVy9vzzUe+ZM//sFvfO/Hv/EXe3+3bbBhfKFncmlAqHXj+trVB1fuPb8ryPro1cNbD65durG5&#10;fUXDbG54srtjoKmjv1ki4X55bSggkfKrNknvN/rDuXW5udYEzxhtKHEvra9lj2GkkSuWUtVE1MT/&#10;4jYNLvxPZh9lsmvUGhfYCtoYX0SbCVPqCtjohEOWAkoNJs2ybpgJq6SmxqVCFoVgg1CsLHUMfYNy&#10;9UcTZlBodY1xgaOGqShYbc5UXHhArRo2wtXGLDmBuPOEuUW3bKhsNybBVDx4zVsGryLotRJ6fH5m&#10;fH4OsF4I6LgBUzgrLJceKkbY4Dp3qUkhK8WcOs6yXtOLikV0B93PJ4jXv1hvXHq9hMDUV4gCnZy3&#10;GRIvnyXAXeDbFlXu7RN+FdgZtGlHqGL1JP7WkuBImvUSbxxNr/2ai3duMSLKNxokF67cyNMQFFhe&#10;7yKjR253KCTjOlvRm8XJifJOQLJZaOuKKYa2vjz+THLQgjSnCys51whFsCUInyke23DUm4pBIIu4&#10;23+Xc1OTGyNSJw4Az1iHVRcS2XpoTG5LUGvcoaKtNYg1Yq+GToytOU9vCRH/IA/2ZoPIKtnckquL&#10;YsQ41uJniGIcfVNEFG+GzBmWJ0cnlhLBvqbGqexATKRg3cg/zCYBiVO2miU7RppAVl9IkGqWb+5Y&#10;qUPTXQokiNSNZKG3wKz4CZ4ChxK0gayiCypynchmMFnVe5wHFeKiXWeJZckEe7syeqEaJ7Y63mh1&#10;adBfWN7bRkIbVZqzuVEEgZ3wqpupaCAoIJPQVPUJ89PqeTMyOTww0ifUKuvg7v723kEZMrV09zeL&#10;aJ1fUo3l8NySudba6nhtdUJQc31H+l7RrTIBnlNRq/DqrNveYMW0u7h9bU3aYBGtdx/fePpKK6zM&#10;2b/48utPH7+4f/n21tqlpcXNmfn1yXm1z1lX+xwdTV7E6oE5tbQu1No1Mds+W+uerfVOz3T19Z3o&#10;6pL30hEZMnV1n5I2uL3jRHdPY59I4Mm+2fkxQdbFlRlB1uUNgU/FgtYJK3QutE8FWW0gTFxI6Oy7&#10;KrAqzC+6NUys/qmOlMJhJoYAhjnJTQzhYanRkvwCWzUyJ/RsetwiRSWkGRgf6BrqbulRaWujiNYG&#10;tb/paa5tLmzfuYwV0907z27fenp79+5lmS13DDWfunDk5IXD59tPtfc2D4zKQHh4dnFqen5SqBWX&#10;+ZTmGlfr+FO1KVCNakUE8pGgV80MCOyKIAowWSqlCaEcsiToTCyVIecxXPVlDSCEXzVvryHkMa/M&#10;nSdRAID+AlBUUFRsn0x7EkIlfZ4uTY5LogWK3gxWx+FvVphSK+7KDm9FlAb49BIIZqaYP6GOF96s&#10;dM0x81O0x/AMxZrYojj3H3ZzI2uJY1JyUZ4x7sABoEX56WIwaLT6HWOCu2FVycFT8RVGXdcVvGHY&#10;WdSqDowIjr0+xCyEdtNeHPQzKBEGxjrJLKpgCZcsxoK4HiLnbF1qXuSRYUrN8NjZC21FgmZVZadR&#10;E4xfhIhBDoWvAPmUrg9BpBUvUSJFxYhigZxEy+NwUG5Ou3IHyJAu+Co4ynT022sh38FzoUjeDbf0&#10;HsfHpoi1BMUjyg9Ldxvkr7cpes4NQcgQDxg8nCFR66rayiWl6o/illQXlzd3lUHQleruGQPkIUY5&#10;rMSEtP1Or3j0ouzFMoDpHAG/5zguwRiTlso02hSjJAJE+dEEpefpA4oMJwIM7JNM02wPEqZ/ln20&#10;slv1ph08X0f8Gdvpe0SmI9Sof0lcni0scTwUU0TskQ8koxSGzRAoPYpIKBuBk3YJbq/DvJx/yXUa&#10;wFD9QdkIpcuWyls4rVca88A2c3zLlIrbQsCPXugCclaQn4H6qEhSJaiBZ8IzOnMuKrO1zHTPa+4q&#10;1lwweCR0ygG9HTtlUDzPwqb6mNnLeARFcJR1iQ2X3R+jIM+v4uZqpEqEU5lHrCteskwsJFuMKvw0&#10;K2lGAL+fFHc7CbvIPeqsZiBZdu2UK2e+JO/sZ2RRtENqrQxgVz9Qvy3/SoohWz+SgaL+YNiXi81F&#10;kSbzGEvoxfgpPHMFbj0T3eII26rqRsULyquZUyTWfFXtu8kUeF+jtFUuZZbEg1e1mC+Q5XTSh6+z&#10;9CPGUUjik9/JDQmRDvBObFPmQkj+YNoKdddtjdLj4K00nZnuy8zHudKytqdhG3c+dkdviX19r/5O&#10;uWx5poBMKN+qULlO1XKEeP94bqb8geRFvZtaSRFWoWNs1YxmiZD1trRK8glEzZHJ63OAsyGxiCEO&#10;TIztDzRsqvaH1GqWjhKUuWazWxqfnRyeHB2dnpAV0/BEUKvsmHq6+rpU1FpQK51azawe+Uhc64Hj&#10;+/eJYj34gVjW/Q0H9h3ff+DEgT3H9uw9tuej4x+eaDm8uDm5c33x+t21e0atrmt9+bE63zz4/Itn&#10;X3z1/MtvXn6lzjcV1/qXf+UC11/+6uNvvnn55Zdue2MD4cfqhzt56uD3fvCj3/7+T/7xT/b9Xu94&#10;49TywOTy4NzFyY0ba9ceXb374u6T148fvbh/8/5VoVYphJfWZ0amevtGOroH3flmaGpweHp4Ym5c&#10;HsJT9oM0alWOXjAh1YJZKsO4mjnDJTEwlcDeTkPcdusZjdF4g0GEGDLSASkVjCoz4t4IM6PB5GgF&#10;bRYX3zQrjZevaFjXuBrTulENXkqBfrzH9ZvBkwiVS9tVHXx9Z9v+SVgUfcuTySRqBeUM6Ggyqmux&#10;PlkvXHgKarUlZL4C1OpmsOJa69+hslK9BPYEHfUSV6nf8TFy0xRhPGojXSMbcI/CuFSuYkirOWNL&#10;qwn15HGPWn1keWpBNA1NVsCcdC4t0FzwMlRhiNP4MAHMdBBBRKmOjcHqOLt+X8K7QhX6EZp4tJWU&#10;NiK3k7Vnkv4OfKUQWb8bW+r0rGdWdxlE3sG9Mv7JL+izU/hrFS4UuXMGfj9sswEkTXSoKZXTbGyc&#10;FPGI4PZNyFMJ+c4gCE+rdxY5TQKdKvVuJlAcSCW+RUzLCjK9KOg+i+2TF45Zl5WKbpMw0kyvMyig&#10;dH1LOuXYNtqZD2diAOE+AcRscVDwO4uhxnvgOgAA//RJREFUAl5HAGnHhXTfMs7UtehMVH9f32mI&#10;HVO77xhI5ywPbp8S3G9I4OrbfShGfPQJKatwqrIInkuPMmeCyWUUswGSqQTQrGhsz0pUe7H26gke&#10;TsTjs0qSj+U7Wx3RBtVlMZGKYV2FMfRHVCjYGBI3ZzMIAHBhmwXAtryHFXQO2DgKVXASq9r7Rb2G&#10;N7B1kK5I0III2OSMHTIxLEnQUJrxwCsSFjupLAg0Py0TponZCRGtg2P9PYNd8mES19ctYbClqi1D&#10;Y+0ztf451bIuDs0sDqrzjYjWpYszK65onVu6OCdt8OLF2Xmh1tWp2bWZmv6yVZN78Na1NfktXb+7&#10;e+/JzZdvnnz19Zuvf/nZ689e3H50ffv6OkTrtLqz6qUDBrUubUwsrI/Nr8o7t3t8ptVE63zf2Oj5&#10;3p7j3V0NnZ0NvX1nevvO9vQ29vVfGBhqGRhun5hyg1YB14XlmdUNCSmNWhdXdVuE8fRTsLPiWtff&#10;cq2hXm2kDBJITZcSBBIcagOr01x5iHmCCejRo6qmK94klj7qZsbVWS/CPpnFT/aPDfSN9ncOdjV3&#10;NZ9uOeNX65m2wfbl3RXB1Btq1qq61ud3VUmyc2d3cWte6czTzUdPNR2RQri1t2lgrFdWTHIPVtsb&#10;S7hFtDogcxWuCGH9rqQDsFBV+vono2s3TwMWJgzSIFFkGRgTJSHDzHF8Rk4FucuwrCt4w9KQ/ojn&#10;qjMgktOnrCCFA5EK6xVyktgLU4rojSOwh8PUeNbJJImTYCW4NMFBIBODHwToGFHZMS9H5Z1UahG5&#10;KmvjjmVV+Oswy92AaHVjIXfRvRM+4tuJ32xCruhvY+ZZaAqFdCWt7nOWGMHEcl6OPslwZV7rF51b&#10;HCwzQ5POT6VT1kP2YK8ehPLGk2FBrSSPQrJyZ9X9F2eeUAxAYpiRZ5EMCKUBnvuBrDAwZiSswlI+&#10;RF9uiSaxIMPSQT/fQm7FyNm3rqomjdYjcXDUhpWOproExNi41FR9KdKHBnxFCF7WtChj/aWBHBFw&#10;ilAVOqXM2zmOCkHpoaQSMqiDRIPxbeSIOk8PzpBmVcbEVrE2LkrJqE7JKolKK2H370K3RiIRP1X0&#10;/PHBKj5z9kVDtMwfEQ4UkJBnR1hcVubiqlIpBqt3VnQTYT36YUdXpC+D0KIyKJpnfyoEWnEYNiil&#10;8xCdYOh7FNJsuXKLYQEvCeLgND0vPXTuXphMP189+ljm6u8kGrz4B3qxQYNdGSFmaxHDV127bPAb&#10;m+WkRZKsoZVLkX8z2LzzUgfk9ChVD6XYNdjVf4TIZXAm24X+k6QPExnyDeiYCcId9mTHy8fl3MhD&#10;vALopuk9yW0lRcvOZWlDVAm+FfVCUIZ0skukV0rqJ7eOjTsNmYqNU3I9KVK11hSPnBQSB275K2gK&#10;mv035xOgEio7CaCs8wGxPkkzrq6TylrhlGVpFG+JsruPlkIG9AiM9liqhv9ETUApZiWRLeFBmgMD&#10;5ADkWgRoS1MKRD3juNVw0cUDDLMorK1JUiTqsD+8FkY9ZbP0rk9Oj5yqJkgLmoa3UDHVLqxvFKKX&#10;vE/pvZwZkaSAjdy3rdrVVZBzKWUauXXBmcnssIB78OueRzvGwljq/4m1KneDYjbm9IcrmwoLHVLX&#10;F1tFPtS+omGBmTDIDFehDZc5Yj8RsCJNGZS0pbqkvvbWs2BB10gVLDzhZFjN+JRLYxygitlyegJS&#10;He4h7Vtc+PaWtGcjk0LQYXw8UGimSFkZOuHU0NFN04HrxNy03IMVDItrHRofHhwbGhzp7+7r6ujt&#10;aOtsddub86dPnG2QFZPw6v6j+9Smdf/x/ZIHC7VKHiwo+/7B99/Z/84v9v/igyPv7zux93Rnw9z6&#10;6PbV2vXbrmu993j38fPrz17fefnJwzefP/n0i6eff/3iy1+++trNbyQPdmkrVkyvhFq/+uLJZ0at&#10;Nx8/urS6NPjuL/7ZH/7pP/ruj/7Ru4f/YGCqeWp5cHShp7Y1vXnz4vVH1yT+evL6kZo73Lh3Zfe6&#10;snKKaaV27h8c7+4b6ewb6RLXKjcmQVZFOEUtaNGHM/she+KBql+QuFrqKBRAXwAXBnLTNIBVg+pV&#10;IlyaEY0yRxafkvCyh5ZKVa14NWABFsoxx/1H7Htk/FLXA4MhNRFcv5pSTROheL5GPxyizn8v9k5+&#10;fx19BO7BccKWrauXiqosdeaaUf7qGBcXhXBhVuMFFTY1hbL+CvaIt/A4cl2hVqO1qGojrA1cnDIT&#10;bQpUfwnCFDI0QEdLnNPSF0DMxtzIZ2lOsiaEI95VuFEVpDpRjWafh4+pAlcEtyEtc51R55abiCRa&#10;JxDkXJypArsB2SrnrS1qfpooDwOJDDgQn0mumYMbkzvNyp9JJK17vRivcuO0BGDNTO0rfXo8P6ML&#10;j6LYV5rmNBfXUyIL267zN2ikPY8hZSXT1S/CxhCejKTgVZ2evXBXUqWgJSk1IdHfGq8mQAcqa1RR&#10;KGtzCxs1w+6WtEosSfRHuRNT6VpOBnW0ISteW85N5twYrCb937oKV47NxXAM3TJuKzGRM85MaJU9&#10;G487zxYSnK6wt2WU3Nt08DSD9vIUzOzCWpJhoXpiKsBeC2tEoJ+dyRF5JCiohpwVhr+1ExXxCkrC&#10;4urhHK2OnwWxJFDZhxyjl9jCp5H9Mtx1kojBtAkT83eyraWGJ8FTdhH5CclDSD8FXC0SJgJITBNI&#10;ED8nv5lULucc+Q0FilXq2v/rr3AEI3ZRsW/klD7m4uxUbVKQVa/hiaG+IfswSR7c2dfcNdDaO9Qy&#10;OtE+vzg4vzgwu9Av1Lqwppaq02h65/USZJV7MG1a9Zqdvzg/d3Fh7uLs+uXli1dXtq9vXFXl5hP5&#10;MD37+pvPPv/qk8cv71+6s7V6aWFhc7q2Pj63Oqa+rGnQurql0tbJuZXhyYWeCcmD5zrmF/uFWnt6&#10;jnV1Huno0Otof39jV/dJmTANDLYMDrePjvdOz6pH6+jswsTqxvz6pqI3PWU3aJX7bnXrQqKaWU2Z&#10;azq1okJU7zVHxgKujvzQ4wU81FGE0wT0fMujD1CpfCAMAhMwYZtkBa8Q5vjsuIjW7qGetr72C50X&#10;zrSebWw9K9TaPdazfnXj8v1rN5/eVs+bey/u3npya+PGxanVqabus0fO7D1+dn9jS0NLV2PvcKe4&#10;1snauLhW227RuUcPXbT5ss/fWC5ZjPjs67kjpnA85x1dEQU6ySo4c+K8UBYU/4QMTOhMYGQ/No9J&#10;BZR83KWqUvz6ZSYwWVKag6tcSu8RHnB1awYhqwfJptL8qZ6FSQqmgL0k3WH7M7wRfRVGhUI18oxa&#10;PRIhJe4JbINx9QUGLNFyU494zo8ppllCCHpGdtV23j3EchRxDraKcykhuEG7iVAAlcvVcgnVhELz&#10;j1o4EbYDoKqaS0si6f/YSxJsoY6rbJZKZVeSUIWrVGcUtnZiTS1f2q3ULcBlbExYz0q904G+nS3c&#10;3yjiT3Nr5EFCvhlIVGrSisrwCeizIhkAD9A+JTcRMXYB2HncwNcqy8biY+AdYXNV8Yvtjesw5btr&#10;h090m5AVIFLMcuz+gsq6jh4LyQM1x+pnuBgfXTrKGJzYURYTYLi16B5DeZWbrL9YTnxpG62spptu&#10;2pytiT15LZqIPiKUYwLiqgurF0OLWsnWBV8ZSJNJjMCyypgUhipre7QA4ZRACKWXkieIMi9kJysY&#10;5s0IBJvsp8aPFc6RkWt9IMj2qCAQxz5HiTBEnpZk02fVmQuoV/1r7Jqci0SgG7Ix649fdNxBu2H2&#10;TL/A+4WHTIVqygVdMIJDm5s5e8BbFGpHdHkmyQNZNHUyNRXLbXO+lH8nu2QzcDYLnUnR6zLjwpnr&#10;rDZ30iPXwb15dXfrLWxb4HqAnGaEHGgIW9/mcI30SNTmUPVd0jEGiQwWH19gfSIk6wFgs9sTFZIh&#10;54vAmO0+ctaA9lhLFrl78GrS7tmsK7lBkZhyq52uSi5GzyLUKMllshVMBH+2NFH3hNJ7wp2Gyktk&#10;QtLKZ25BgbtbGWTq43lSuUDAtnk8/a6757iiYlYpBCgkZMmNglp9YpGZaMEv/Qgc54STZ9GO9Rep&#10;sfS51fmy0DEFhE6pX42blAR3Tl7rp7PYSe3Roty5Hs1Hva3KV3qRcdLE49MBBkk3Y35ffrFOoOa5&#10;XixaCQcolYrPts2WPP7j8EyMwQLuM08iRidJabRmnFNgxdkrmTKeTsI5Xa/iIpzkShoOyEo452iT&#10;enWskqJ8CY7NXAb3FoFAmgYl4aULqRd3oFn17ON72RwLpe9jFsti/FC453LLsCFOMCp+EAau2XCR&#10;EDvC1F6sl8J1eZeOq7R1akxkwPDEcP+IDYQ7ulvlIay2N5IHnzrn1+EThw82HJQ8WFJhQdZ3973z&#10;0dG9ols/lHvwwffeOfDuB0fe++DYe2e7TixenNi8PHvpxuLVWyuXby5fubVy497F2w8v3X1y5f6z&#10;a09f33752YNPv3qm6lZVtFLXqlKsV19//fzLzx9/9unD169uPXywMzPV9uc//q1/9cf/8I9++Osf&#10;HPvuwFTLxGL/SK1rfmtm+/bmjUfXHr64/+xjodZ74lp3r5trXVidMmqd6O4eloFwR+9oj0qWphen&#10;JQ9Ov1Y9CPuDVux0pf4tOuEQrUGt7iJT1dnBDMWDVjgIa0N6cwgQhSMF4qaHi/FUYKHpw4o4DH1q&#10;41vXFdLSxil1BMNhVot42Lk5vUffjgZTa7WLZvWLSkHt4Ft8i/xF+pRakKqGNPZGhmA4MKUvaw4I&#10;UvXBJbMVeLQ4vBgqGTmCKO15FNj8HS7PZ0OBq2tQU1xauQejqlVcxdm7rpdi1Oh468WoQa35lCB1&#10;CiwFPiFpqbUV0bogIBfqMu6yyFxL41pMk0v71shxyxWGOwYTgq7V2GfJvX182rRLScGt0gmmAQWN&#10;gld1WGA2x9dp2yK48tTyNaaJa6BmQGm+vY5Xo7BNp6Pcn1SZ1lv9Mj5cyFpYYnIPsJeilK0r1hyL&#10;i1IlaIEGUVSn/RiHcYU16YKrn9aplwatHmqgYrJfjL+6Vxi6f4ArLWepmSaVAIiNPjmV0HTjLbW1&#10;YYCzFqD6wI6FKnzdQIc4W5JhR7mhESN4DPvBGlcvamViQINUeo9U5GplSYwSrJjNlX201OPh2+Qj&#10;lyxauKBiT2JAy9JsttkiJYSRybHBC0V+7FcwTyKYhINkpql7gXddlcsoizv9LRzoG2xjEVESvZWY&#10;KnteRThENCiZqDfFbNjsWIs0ZU2tGprMYohnVJaNk33d2d9sh4ZzmkbapNeX3QhU8uCa3ZiCWvtH&#10;ejt7W9u6L7R3NbZ1n+0bahmf6lpcHhbXOr3QP7c8UhPOXLM8WEWtQq22YhJkVS2rckFyZtqaX9xe&#10;WNpZWL+yKtS6c/PijXuXn8iH6YvX0ga/fPNcNa6b11YXtmZm18dnV0dra2O1NVXJyj1YTXSmF/S/&#10;KyJahVo7Zua7F1R0MdvZ1ra/pWWfIKte4lqlEBbROjjUOjLWPaXiz7nRmhJNy9NrAhRb2pw0VLSH&#10;aefQZWoXN2TVHmlxLBJN/WtALMSRO98AYBwLpporaeZ69O+cfSmbMbApQ8jZIqKrLY0lPaZYffgI&#10;EnaOzYwNjg929ne29ra19qqu9dypppPnOs6NzI1sXNu4+uCaGt5Q13r32sPrK1dWRxeGz7UdP3Z2&#10;38nzRxpbTjR3n+8e6hilWasy0+HcqAmsF2eal9CwkR06NsLWDSZ/WQpuSfw7KGFe57Qrgw2zXqXk&#10;jAjJHVAr4jHuIKbFBF20nWsaQj/aYdsNsTxojScpOk2tGtijSK0capBDqZhSs1IGzMVMOxWzKUJz&#10;YEHgG6vwhL/pdeb5XuX+yxgOxap/wnXM4kMsdhfSdZAuLG5NFOYNA5giHtbfjXAAWo7pEWEaTwJm&#10;FPHLOgugHgWpTNqcQkoZJ3lWf69WmMTcacZQYF7RyxUpnbGrS3+Lao7UQMj5QnfH2zb4UzcEJGnM&#10;QPju6Rz4USTBFgK4aZNj+kK0qvQDlE7BZ34hfg1qjRygwG9Se6WhJcVjjsyAoAZCIG0nFOISRMAH&#10;SwyMBLVyjdxGcnP6alo6kenQmInndmoTkuhhtSSbEPvW0oaa/pBgyK3d7e1L21bVhm6FaGX5smlN&#10;cD70GqXXZqp1cEFffZHOTYNNo8UTjZRTeNcQv4Huae1bEnPGzFEZwKLon+KGRU7WizOZnZB+Hnvy&#10;9EoPnjqQfiuDd5Il5btuMEsTl5AzxRKM4eE/Zt+MYDvKYRCsAjJFJha36ycPJZpV2ku6pY2puYA6&#10;6njlNmQ7n9Dakn7od91kJTI8bv2Uo5jArQc4YacDkaXwtE7ZoDKwi5VKIr1AFQm3MYxNtunnjAmZ&#10;awGgzY2adC4we8xWr2Y2vKX0NHG/lztcl1LwEh1HHRkWdRLVgNFZZLd1+olNCo7OTzk5MoZ92cUq&#10;DTyW2oBS0hbmiiPzzjjMqpIBnzug4+OQVOpvyRT76yophNMEyTc5P8XHdVZ5xP4dYBnpb/IyvB+Z&#10;d/FQ9FAxiCVRpeM4yQI08ngjT+GxbdRqZ+Nwvzpg0kzu1UTnJPYdEhOlIbDPhD0lSS5UHkl2R6Nb&#10;uWozMhXrl0JNQz50E3VAmARQ8ggkMedoXGx06nmnE6aJgF4LCtnpVWaPPe5tluIEEny7jdZJnUTV&#10;XBwiOTKceZyikLYlx5dS2zxfLU0kZUTwOOkG46owrEo+VkkxHqhewGP3T7JvM8C1oNbCCvheJQ0a&#10;683iDJInG9FBejrQeShWLA6B/HRwA030hbqk5HrYPmyvwCpRPEcQuBp6VTDY6cV6VAbVUdQBkf4R&#10;OeMb7IGUuhh3lEj/be2PkzUZ+7vtjSDruL1CVHU1MjDS39ze1NLR1Nx+Qaj1fMu5U+dOCbIePnHo&#10;yKkjhxoOim59/8D77x94T69397+z/9g+A9dD731w+D1xrc19jatbUxs700trgxNzrZ2jx9pHjraP&#10;nmgfO9s83tg53TK42LlwafzKg/U3Xz35lW2EZcX0RkTrN18//+Lzx598cu/l8+v3726OD5/98U/+&#10;l+//4NflxvRRw58MTreKa51Y6p/fnr10Z/vm4+uP1Kz19aP7T25fv6tmrVKna0gYtcpDuHuorWe4&#10;c2C8b3xuTGHJ+Ny4Xrl1JcpN3gFBissAZb9auVW5Yqi087Ae2C3BHJYYDdWxQ7HLQQzsKlNcWl3a&#10;mhY1ERIX5s8YMKrg0KTCXJU2ttQbRgwLWIuCF6illLdYXJm/eniYMPNxgMqmEtdWoSF1RRYP5zSE&#10;ktTQ1QdfNfTVoaTJTafWnEDVfxSQDA+sAsxoifX7d3zephYrkyizi8Z+YSwNWW0vvDox76rXQNkA&#10;VNCsv1hwFM2t/xWpMLwlaDvFn7DbSfbHI8S+tTqJMK7R4upnbJb0HmyE7bFUWS0bW+YFoQrirZyg&#10;U+1JIauB7pQBauWrJAEe947bt5Z61wiVIxLO91ZsaulLFsqbmli672B9VCcrhNuDdUNhIzM2YRuS&#10;FtaXHkqA6tSXWzhBRQFEh4Ff/lgHhGFWA1C9XiDFEQELr2sA7JOpWgSF/a/fYdIHpUAXpB1FgV1Y&#10;Slta3XALrUkAQ+1GmptkRjYMvbwi0HImfT5gRKmR4Nx8QKodHGVWHWsgb732xT7Bay5ZPVcZ+S/e&#10;TRM0EIJHz8OmWykYI3n6lpwsChmnbOuuaNkDEDsJD1FEyvaW/Sk4NnBakFVxTLhQHXNasuo51ShG&#10;1ZnUY6W/Kr0QwsnonhuJEX6lGiSAwcFfLiTbMztK+SV5R34WjiJMRV66h+opqnJWWTGNiWudHB4c&#10;7e8fUgFGW2vXua6ec129Z4dG26bn+mpLQ1PzfWrTurCmilbhzInFi9MrW3S7oU2rUKsg67JqXAVl&#10;Ly1tXFndvLa2dX3t2t3d+09vffzpC0HWN1+8EtF6/d6uUOvS1mxtY2J2bbQmyLY2Jry6uiXJ8dTi&#10;uvrB9k/Vuifm2mcXemvzPeOj57u7hVePdHUd7+w83tMjWyZxrU39g63jk/3TsyNCrXOLU7Wl6WXn&#10;mBW9zQu+mmvFY1NhriCrAkH9JOp1L8TEwfyUd5Hb2MY7lEDKEl8EQoUKq4dcdVRAvsNPJA+CW8o+&#10;7U6bSrVOy4pJFcLdg90t3S2tPfIQPnfywolzXefH5ke2bmxef3jjzjOjVlsx3b20enV9eG7gTMuR&#10;hnMHTjcdPd9+pnOgvX+sb3xmVAUkwsDCDJQ0O6TQGabIM4G4LbXIgusvTJC0UYmorNpiibfc8xN8&#10;q/N0Yj55+kJzOfjgWgpxWqFW4ktFPC6LsoaNHoBud1zBeMLHoiAteKmULYFDYEfjaOLBGT0/oSeA&#10;rWSXLL4lEITssgSjTEbi12jmC60Rx9oSvusrtCwQnwnSlPptbKWCWvUQ0UY6qkvLnPTdzYML0eFl&#10;hHJx17a58L5MTB2TG2uBBusDWLR0N1EuwKCaJBSNE75V6KXtOYgxATrxZSrhSy1iSEuiWKNHcGZw&#10;SPJQjvbsFgsvB4Z0LxNCxpAYbzXPiS8DSmPzEyDHVziGCwsUOXE8e8jaFLWI10kYleISHEMdk0JU&#10;lxU2w9GqsDR8NSW4hNph8OIhHNQd2Tl3xgQgYxVcTRIkLV4FXOXMZJLWhyoJNR3QHXSC3kus6Svi&#10;0Vv36O7KNBFNagmzHLoTIfZOoO+YW4px1Vm5fs/Ft4HxGagJskPahLIuexxY3crk3e34hNfX/2Qw&#10;uWQr4bOiBizpBeltSAamcvKFmBg28hIEbL0fjLTlbnBQ05qv7h0aZpS5lmWZqREK3c8iOMcI/5JQ&#10;kAGqnr4dsJ2Iybf4KQTq8EQwocBaT6kcp0VUiGsbHmuD1wxiXTzJ8zW8LxavWE95/CP2NnJD2l2H&#10;9AzF8rgr0GgGO6pXFDrkfwsR7XMA2FAB6Ly28yDWLhU2jBbTkKJvt9p4AQA/qMHmuuyg5jGvlJl1&#10;IsXWFaKV4cH+GFVwWaxIKXo9MdSESQO0YJLEnAKHWw+c6mKtpVnlNOVTiRDYlgq9ADAesZk64hCm&#10;ZNLNHCGjNOMtf2dglAWKk2TKq7J0d2v7yg5gNdmiMiCzYlSXkHxNwatBvJpW5CNsWRyAnXmavaY+&#10;2PJd1URAjWLrYCdqUxYkyOr+vSZd3aT9WwUdsUpKHjAKTy9Qsc8FG3PH3i4UplJxJDL9i4YfFQ+Z&#10;R4cxCH+8wmxZjouLWKKOQqczR8IhRz5TqnLoj1CWo5Tia5DUb5TDsIpHjT1SMvKkSIp/fvTb4vk9&#10;YrFnT34kC1EyEaWuoWTrvOkz76xXSqYjmQtdl6mItLqh0CY+KSl+IdwqGNXlb7HTT1sXh/oOU/Xm&#10;iTkpraYkEp6qyfN/Tqh1aHSwb6BH1sEt7c3CrjIQPnPenVoFVg+fPHTszFE5CX90ZO+Hhz4Q6Xqg&#10;4cAHB98T4/rRMXe+eefAz/ed2NM93LxycaK20t/Zf/TA2R+/0/Ddd0/98c9O/uDnp37yo1M/+1nj&#10;e++3vHd25OjspdFXXzz6xl1bZcX0Bq71xee2Yrr7/NnVe7fWBjsP/fhHv/mDv/hHP/jp7+w7+cPh&#10;2fax+R4B18Wducv3du88ufnk1cOnrx/ffXzz2p3d7Wt6ykqkjo1O93UPtbb3NYlrHRjvH1Fda80K&#10;4elFadmylsJyaWJurqeyz7dC6V9v8eZaY7yEDtSOsGyarm0UggigcP0FPFPBTRb0lrpWAYfgBQok&#10;w38a74RilDzW8mAjxuBSI76AxFBl+un62EoVTMWsXZdg/sorINYdVYGNAczwvS6LnaqZxdSXUvi6&#10;MjYjybRsqLRu+ONQu/5S/y+cMDUXhenFQ5hWNEWFi2BY+BjgauwqonV6aWm8JovgmnhUt3JNG1X+&#10;FaSqu+OPhJKNpVM44sBx3VmApV2L3K+lGCmZ87UdVoA+vXDS80aoNS5SlcNw8V6yBNenl0pxf4ps&#10;UFHnRsCNX5Y7zdZ0/qmbVWSTtjocXGCblrsmjYMzKZQFlxbO2aeaPkJxNgq0zuBwD18weVB0GPkC&#10;qssISLGukSei4lCy2mAKcI2WNd1TI7whQSIq2xbVlbew82H63ZWxlhl7VoemzniF59TiaH4/bHPO&#10;MPxnEqjxTwqEDl+UbA2ZFfO3WdZDTSTD+rbLM2Gx96FiEgN1w0eSE3W8Qk2aDkVm0StaZEtvtV42&#10;0/cqnIgtX5TAOt9bUHFEMvhURQpFDFSExI4v6e6gvSqhfFbzFH6UBfdbTldpAha5SwHe7CLRzul7&#10;LVxMRIiGB4SsNdS1i9lREpiGzIkzZNAUt8j/RMba4ISdOxtPMaHVeu1e2ItzKlEYnxkTyzo0PqiM&#10;YM9Ad3d/R99QZ2dvU0/fhd6Bc2OTnfOLQ9IGT871TNb659fGpBBeumiFsFCryllnVydnVsZlIAzR&#10;WlvZWVi7vBzUuntz8/bDq/Jh+uKrN19989nrT59LKnzp1ubG5aWVndrC5lRtY3xhfXzp4uQqROvi&#10;+rgqWmcW+6bnu6fnOxeW+6emW4aGTvf3n+7uaWiXFVOHgGtDV/eZweG2waH2sYk+ca2z8xOCrLML&#10;kzgAK9msHra6ky5bJchT9yCTNvFhihWT4mBXtHpzDYh1iBxo5Lx46UjhoWI8gwlQvfInW7XuMHmN&#10;ImGtqABx13PySdJd7R/tb+1uaetpFWpt6WySQri5t3liaXzn1s6NRzfuPrsj4Hrj8c2t2zuLO4u9&#10;Ex1nmg+fbjpypun4hY6zPUNdw5NDY9OjUm6rbFWpCpk8RyeMwirIyidm7osCZqPW+GriFEXfpqIj&#10;iCtJpX63sCoGueFVqqwN+lL2e4tjnYwnP8rGnPkVNUEBnBSkJdNf8kTkTfBdQ6UCl5gAkcaVJUtF&#10;+sZ507eF4htKlDrWJOmuYH1zY3fb6dhgKgJZvustcDWTVjUpiTOqAIxdasnOGL4y4AX4jdw0u9+C&#10;VUdj0UMS/JUSRya4bSHVMgprTc+m4BYWirIIVBxOcl5ZYUqNXNJe3BzuanTjpRWh34a3qkPSAMuS&#10;xqKgLieDMZvJNwgKS+Pi3GPubksrp0I61V1bNhkAzPQPc2WehEdWmmpW/1qC3fSkVawWoixMbyJ7&#10;D5i4i1XlfLrGBOvhH4jhvOwEtfJdWGGBXQO2sb0tblLJfZAAChkIxIpS13Wtm8oQGSl50eYWpbLR&#10;TW5TVuf4Bue8kklhSuaAaBnSdbPIlSGpUl0c7SVdi3OepDycQxSJ6iafVddQHZng25dMWabfINSq&#10;dI+qavWzatXg69WtCOueJGO0KkYsZI44GTQsmLHpwakgUNeiLSARvHrehIZ1cPzWQdCCc4g+qzG9&#10;7CAe1hPXZ9NOhrLeoj4NavV9g8fT95JXLYbA1jpR0G7mCiSfDqg23uNTzi/oEqLKAYsa6lsn7Fnj&#10;u+Gkmxnvgtx4A3kcx6M8YoMllrh0T/XD0qFS2AmmSulEyhA0Qko6mG80IExaKppPZoGXXKULcdV2&#10;jqaSPRcsGhPvfLVemc7AbDtXJ4WU3BxwIrpZF83qRZG25dmZoRo8UX9ECZ+5X2XxnK7i6gJ3i3tZ&#10;uZwiyPLi48GfQ0E2RjzlkVDli5MECe+d+agrSs7IlSluvWaDLp15lbyOIMsxFaM9zlLZuJ0X0Ikl&#10;c/p2XlRV+lUg5DtTyWsdDOBS4QEp4yWXk2h2k0iSeCSLmPMvDsnwYGOOM4ZdgUxlhyCcMV61l2E6&#10;nfL46s3I8tW9ycp/317PPgqAy0oS4YZzEBUb7N2WbYWclAetfrFcwuW1iPyTWkomKKRuUgDcUi8j&#10;ntqVOajhNI81f8m4Yo0K6fK2AqtCUxp1QsheTOrh0FvUqtMAtzvtaG2Cm36HtCAZ5HIYHoR/4aap&#10;wC2TyCpxeT2UMHVlUd1uUgwoYxehVkHWaSkZF2aFWtX5prO3U9rgWDGJaz3dePL4qaOHRbE2HDxy&#10;6rDa3uw9vOe9/e/p5/5jH3146P39xz86dPLAniMfCLUePL13cKJ9fVtIqedC9+EPTv3k/dM/+sXJ&#10;H/7o+J+8d/Zn+y/sOd515ETf0bPDh9ZuzL35+tkv/+pTUOsnLmr96tmnbx6q583jR7t3bqx0n3/v&#10;z//8N/74z379L977vcONPxmaaR+Z65peG1m+NH/l3u7dp7cev3r47PWTe49vXb29s31Va5G4rpHB&#10;8a6ekfae4Y6uISuEhyYH1a9VkNX1UHYPxhKfCmetnIrkoZSKgjpuTLp1SkkHkeI3FOZsacaPGyWs&#10;YY4O4mJJlzTiyeQaRkM2zaZ1+oDaAVf4KEWngpEISy3kFHa1VNj9cuL1g51v5b3k/ppqZZq2miAR&#10;0GasKDZSSWoUCRMpbKWSWuHVFKYKJ9r5KGZG7mrj2k+BWJ1AdMJGlDTFWaTnjeBY7I6xuV35TjyK&#10;QMOlsDNYGcgqrtXCYEO+ZV+eO52mkBfmV8BPkBW/XzOZYEKLVGnE6q9JG9VcSbAf+mmjxAiMjQ9D&#10;CnOFYWt1SnCbvn2lAWw6oILWQmBCORr0wnxavY0GGAPhKHsj66WaSzXHOZS10S7+9FdzQw2Adfk6&#10;n8DIQi9XQJR6dFtycfJm3vONgcohaUlXeH8CQlvpGvc8AHaWALuxJbkVnS37utnUeBtgNbk6K3LV&#10;WMvAG+l1ush6u4ofbwqAo7N1p9a3xs7GouiBjaWzWLvM3bmZt0W/sXIJpAxurJOiWXxDqHov8WoI&#10;fYqfh3Zi/d1l35TbxUgJ0bIzYdEYO1HnGvFUiaSORU5ONsxIXtOotapw0z/Blhi0E7SVPZWj0VWi&#10;MqDL1pL8YjZv9FFZzUvjr/qm6O2tNJj1L85z80Fni0koAv5LPBdJXuR2lDI6WjLjRDP0oIKs8vmu&#10;gOQStBHZo8NRaOmqOSwovb0JCPESMBqVKljE4OjE0MBof+9gT09/x+Bob99QR/9Qc/9g4/R019xC&#10;38x838Rct7hWEa1S867Y+1cU61RtbXJubXJ6eUz9WgVZl3cWVnYXL141ZL10UxWt2/efqB32069/&#10;+fkXX795/vHjWw+vbVxZWhKtuiN8O7eotjcbkypnFdGqitb5tdGphV75ME2aaG2fX+qZGL8wMHCy&#10;u1tg9Wh3z6ne3rOyYhoabhsaaZc8WD5MgqzzEjwLLWqWb+ieq7W6LItcCGcfJi1om6lZtY8RTkuO&#10;CRQUquQ1TI42UbsxFTsQy4nTF0fDgLngIJ7YzlGmbns9cCSasYYzwl3cs+z+NVWTGcNk30ifUGt7&#10;b9uF9nMNjcfEtbb0tcysz+7eVtubm3ef3b3/Qs1a1fZmd0FWTENNJy4cknvw2eaGps5zg8poTo2I&#10;sw20FmTFe6m0RkDpjegOSODhoZjDU9tjI9DFdSZ02WZls4QERSh5FsZSkh2J9cMYADbeykQTSWA6&#10;WoSUMakWTiBmLRxFRr6+NNFkgFymDJElhrpuj+H+VSFbkjMia548i4sjwA/r62jtFO5DBTgCq4Jm&#10;FKGu6TVq8vmrmNM9OU2rRh5sdAcdlNidWWMZvDBbmOQUNgd9GcKhorRQjaadul6fFbktnZXLdysz&#10;mMwyfcoOpYSVCRwBLQUEsjiU/FpWgDB1gTRMeW/nLKp+EIZYpWeSaTT9vY5maWkD40ppFkBXa50D&#10;ShuxVDDVyrdY46C2SLxFSFqIqdAaEVv6NEzcafOOG1Ndo2g2OKXFjunhGYwESuTtlSQQN9Clcikz&#10;UUZEa9bUYW4hk03Z1ckf3UzFzaa+bRRn2gcy0I2j/RwNd42vAjJ1VpRfWncaaJSInJXN9/xb12We&#10;hPno00h2gP8FjTixiINa4eetsYzTde4wAu9iJ0Oa0iF4bJ/zivBPX5cAGhybPKbVNKKtSHCohtNJ&#10;MWalJ6YVkpblexxu7CroMRhbVWGCJB7BG6XaJVLq4jEDypWDpfU1vm94xlIkGVrVoLFKtNm5l6Lu&#10;EJLcIu4PJYVOY1HUTZOzykYb0tUTxGx28jLhRTW8mX1wRI7dNbUh9/z4Mvczx1OXCwvnLGopgSn6&#10;z7Ll6Va7oIBaRNaQmJN7i4++qYyrlAvaiNXzLt2MQOxFQhLM5qQb1dp6W5A2K7bTB7nkoFbl1LJ8&#10;+TxBTVWePbbYpcb727kzeFovmNlSPdQRLnGl3oVJPZeMHooJ85Am5QD2ycrlu1IEm9mRJSXQN0J6&#10;I+34b6MXsFiAevJM0rz8IJB4aAJuXdq5dO2ypyeQG0BYpAc8i6JB0H0m7PFZ1Qd55gvLVzGA9BP3&#10;pFtexzg6nbcrK4Fy5DAQRDIBe5Zs5M5kWnHMpCb9IHK9eQRB9bmWnB5sW0wKvHDhGpXMBdqlZBZ8&#10;z7E7hoxVqiXFF2WYFZ8R37qQn4FDjvcgCXKvqryh0wcwAdx5PxfLebKzuCl0Ul0galcDEQLllewn&#10;QjNJmotlQCZ+2ILKCMpbUoQ2TBltmqoIs08KxTIe2+l2btZHPVrVbzIFfZYHu+ZLwFVhgFRs6tTa&#10;2dvR0dPe1tFiN6aOlrPnTx89efjIiUOyDj50wozr3sMfAln37T2yRyLhPfrfo3veO/jue4feabhw&#10;cKLWu74zM7Pc2zPe2Dxwsn3kdO/UuaFa29z60PLW1Nru3OqV2vaNhUcvrstJ+C8pahVqVVHrF188&#10;ffXy1u07G1evLe1uTZ8/9aM//sHf/96f/eaPP/jnJ1s+ULNWdb4ZXx1aubJ4VV0dntx0Xau51hvX&#10;bu+iEF6erA0PjHX0jrR3D7muVf1a4yEs9Q0i7Qx4p3JIVRS2KfjCRhgYMtGhytWkikaUlQ6NRyks&#10;/jhA1lS3VsWYBoTpiFngGL65hlox0BVqBXbxi3FZpMIhSJG++gj5/dt/jFQ4stmIhM13Wrdb8F2k&#10;u/p4WnLmOOF19Yv/GIenuD253rXQqsWgGA/hcLz6+Z1UsfoFeiyHk++Ru6f6WyP9tbcwtaBQlEii&#10;0U9XjWriEhzZsGlDC4PBSCnChDW1xEW3D5xsAtBcJR+B3fUrJK1LZzHFIovA5Im6vdR5RtfqiA1f&#10;X5ezLmix0GSwy7NOQBWtBvQQxfRi5YSDWlUWDMdrI2IUucbYkUn70fJQw8EG+Pnk+SedP5pbSmRl&#10;jyTSuALPgdalHw/Ykj0+DXXKnE/BNFo+w8WogpPcWoTxz5hD7puyePKFsKypvQ5/G+huH6mYMBcD&#10;ZOhW6N8oB/QzV5dbl78nbgCCli2qoNDoDMl18XGHMom2yS7HV8Afj2wj4SPw2N4JsEAxKC/mbyUW&#10;8e6YHCcJ+FjhF8PuAnorgVNhXdgUy/aTkhhUUjEwZL8hfNe+pZIzE7mlyDZvyMulQfU9jOiNiJ/s&#10;Zkn3esWs96u08ZKWeHzqopErQuIq8is6RvaSZGGtioxKSot1hGT6Jx1HfKC1wbWpsWkTra5oHR/s&#10;H+6VgbC5VpVkDrYPjrSOTbTPzAkctk2p/cxC/+zSkK2Y1mUgPL0gcnVjRkSr5MEzq8KuIk5nl+TP&#10;tLsk1LpryLp58/6lRy/ufPrFS/kwffL5y4fP76hN68Wry2uXFtYvLS5vS12citY5vcS1zq0MTdS6&#10;x2fbJ2vts4td03PtIloH+wVWT/X0nOzvP9vTc6qr+7R8mIaGdG69c7WxBeXCBFlVHCDDqjXdH7kH&#10;1/TLSqlflezHnsnCfgKoEouqbCzSu9gziNBI2bCTu2CkyCzd2rSYzZbiLigvAADmNFUWw/GcqTME&#10;pQ7OtAovKM86o1xAZ39Ha1fLhbZzJ84dP3G+oaWveWFr8cq9q7ef3L799Pa9F/evP765fUttamcu&#10;9Jw6eeHg+baT59tOdfa3DYz1j82Muh+a+7Jawqr8QkTdnKEz67R4QV9a4pXUIxV+iZGfIYr/O60O&#10;U2AJDehANmgndEo1lgLPPMsC3hxSaCpZ8GPnJ0mFPQG/JUuOrN2ooNImJBuVMkLCO0wFkXKAkKOh&#10;cBF+AcbREZHtpt6Shq5cZh6KjYKx0whr5Jo9dI/ym7E3FVJDXzuxiBhpivrSkdWoXjBAFw6kdOzo&#10;GAg0EoIdpWvMbMH/+kJQJdXCPluTAHZxoxhS/xpOqcT0kXL4MkkVhR/wApVYJxggLiChx/NHoHgJ&#10;iD2uqiA1ONMvQvmaXKmLyC2EBpQdmrfwGwXnUFPHrC9aZSxVMoxLrJZblOpWlLSl/TVRoD8VWrW6&#10;LgrsgSvsC16xoaYz6gjTsXX1M4JZJfT0oqfx73idmmEToR4/zj5sSiGsk3H3SC/UccMKZ8sS7XNQ&#10;uEl9oHm2kkBMGpGYMrg6UBmQ4PvJwCjmXpUC1mE06yfEo4/GyTAaKykNrXfpXexUSyz66MBsiUGC&#10;V+pXNbmMx/ggy7WTPorYVNmVzsnR7cdAqwTH7tOjfUTRj3g/ZxxI3GAxHV1i6eDtksiAzzTt0HjW&#10;L7mifIpUWsLBomROxaPBLTeqkssS/WOlprJGPSO91AXKCQI6XUG6FiqP5cLPiwr28ruHJUrj3Kh6&#10;aiZIxspbFqJqEpE1IE7IBOfGAuzBNkGtPlXUHPpU9qxADicC/ETYsqnFDWXt7ckKZNYcKtV1eil/&#10;MAhMWyl6wFIj5y8KauUgSUCXlHFAS254NPxJ6fojjA3SygGiZT6y1PjbdWNzVwPnXJ1h8XCMuEGq&#10;sTGrUlTk10oWL2tLeaBedgJci6FU6gvy7f5eMheRNqjr7+7VS4kTcv/rF1VQNycPUAwP6SFHisoE&#10;+7e8iItZbsW6e23xe/RE0IAwzh3LESl5cYvyIiCWLEkiEFaPqv68wnuF3+amFdukpLrCryr7L4Ml&#10;baneoSjYJulW5qwGtmt2mLN6Jd1gSj8+CB4MTliwutoCU2Fkyfhzo/IeaBUze/UAjDRHcSnncorz&#10;H4khPUFa71b+VXXdvstl6cpr7w9iudg+lVwGjDoPyOFcpafz3Ef1Zgv9ZYGZ0rUFggo3GdfgAGUl&#10;uZqYnZQhk35Kwtbe09bZ027g2tlyvqXxVOOJoyePHDp+QHRrilpd4KrerQ0HDhzft+fQB+/tf3fP&#10;4Q/ePfDOh8c/PNV6dGaxf217anlrbGFjaHV7cvvagqyY7j+9+vTl7Rev77/65NHrzx5/+vnTL796&#10;oeY3gay//NVrEa2fffb44cPtpZX+5ZXh+VrvkcPf+96f/sM//vH/+pM9/+JM255Ro9buidXB1atL&#10;1x5cufPk1sOXD568eqRmrVdvbl26poqJhana8OB4Z89wm1Brz0jn0MSAIhNJyZR3UGrV/tX44SMV&#10;9nNJ4E30jj0NnjVgBKOkKFuNg1xfIExYqhQzT+0kbBRgiCE0B2npylK74WLCJN4xOC4sq/5XLKuY&#10;yBg4RRgcuBtlbr2tq5xo56FhAxuFnKmGNfjUWRnlwQ5GvWsmVrATzAzk1ADWmzV9NAEle7FBcUpe&#10;g34tEbVOWKPaZ+JzKFWvK9+pW0KpfjUkalq/qGFMUKtJ19LE1SFROEy3k0F2m7pWvcQNVpjelaIR&#10;8YK28R+uUCgi29J4hiY0BpD6iroYOpynz4G7XBXHEpAxmn2DuLC6D5P63MSEyeNbXCjYXZx4Gurw&#10;RP20LAzGh0qvQNYwsTmlsKZuFwY/nKmuW2YTM6S5uJnBgiLcVcVpIWBTvIoqOAWoDrWhWAli4jak&#10;eC6CEK+qIklQAhfhsaex9zBzmGmvBBftj5dUd2kbAzikf4zt1NT4m5aw4VQNzosy2euUnnf1Tyio&#10;wd5hUEO6Ioh3diB/jNMvkDKVIYVvzDqYsDhbS7UoC7M501OH0wnoc998jSUP5HAzahPDj+IkEfhK&#10;PR79LbIfVyn5kn0MB1vPXCbzmhKLbGBUnVkalNQUSUTsTyIe4+NekYvrr/d1ojTvo1wUAqf6Fbng&#10;O10xKM8riVuUVDj+sb57k6Y2xuRq9JOJrkjxKtOpYlotqeNCreMz46OTVgj3DfcMjPT2qfPNQHvf&#10;YNvwaPvUdI96z4xNtkoePOu2N0PyYRJqlYewwGptbWpqeXx6ZXJqZWJubVroa2lrXtbBbnhz++K1&#10;u9v3nlx/8fGjz7+UD9ObF588FojdurYalnVlW0SrOrUatS5vTkokLHnw7PKAfJjGZlpnFnolEh6b&#10;bOrqOtzefkiQta/vTJ8b3ujnuYGB5uGRjvGJ3nklqZamXdS6KKMCVbTaQVEvca0ySTJerX7GhFk6&#10;YdGtwajeie1WYjJEbxN21c1Bj+pYip075a/mZvFEsf2pApEUGWYTTXCTJEWQCXWScypU7hvuFWRt&#10;6WwWaj15rqHh3LHO4c7lSyvXHlyTNvj2s7tCrVceXN28uTWxPHamXWTsocaW4xfaz7T3tfSP9srP&#10;CaelUtGaX+Tal4g/27BVuxApcSoKziwKOjI1DFSn5ELvBAcmvsw11nP/BRVk7jjhUlInGj/6liSb&#10;C2QtYzLT0ItGhmvyLI6xqpq9tIiIDlMDfmZJ1dtu0mPBFUYDKQEA9Nr+p9xMwyozaQ5Z5O2BT3Kq&#10;Uut41UEVekhXn2rtYpBD3GkZnA2l5tLWUgRraJSpFMrIYKNQcwaBiZVzK4jGDERjVgmhEZFwlRKq&#10;KyGRfRJs+TYGpqYCP6iAaKmwAcS1hZCBN3CAjvUi5u1vg29MeixuNFO3sEYvpcInWCGsv5PVLuON&#10;qK5UARC6FcVHxc7ZA8n3yr4+1L+ZqvWykL4ORKuUgcmhrTRZdVifDILhnLFxksdWF5MdM8AIYBOf&#10;kwrVaEehUCwHhUkLowUzD3Dd2hVqXV3RQIUjNfRKayIeTcqVg1R5eZZlUCEKwCWIKRb5YrmEoj6w&#10;CVZSEhWCdTSva/c5g9wCFUgiGMMEK5L98ePLlpHYNxE5R6v4Xs8g+p0mY0JbrBTuRrGvpSONlMFs&#10;Xi7Iv0BeCdjr5kfUndJBag3ClZGasTqa1rWqrVUxZzHvSdrR2RZSGEE+mWI6AZkDa5rntuShVImD&#10;tDdLZqFY7JQ8CKIJoIh1N6Sl3MyTNcSnne0mkKZoJgulZkTKXUIOWjxvvBWWR1yOHLaqZH+yd4fD&#10;18uor6L3udsmDKVSsaaaSkjmoP+epxAsx05tbVSaUYV31ZlX/Vo9YKiXtvw7oyVFN1GKgpqMXbn5&#10;1jjoGs30kgvI0ZJtiYkakzG1PB5IGQzVZ7nPDGlgVZY+45NA2Wz6ZDQ8/qPvIA5BBFtqa0tWi/AA&#10;8FxVECisol7UlYGOQzDUKDVKiKeiO8g6472meInVjRViKY/fQTE+yKxM4qxMK6NWsH2JTBDEGgFy&#10;XT5/8rbkB/k6vtR+7OTB3UiPrw75mSwSnyrVBCxHzm05T4GazOO/WN95tCifm4W9xEgslZGcINJx&#10;oBUNDguOclg2SAu2SeohYwOJRGF6q/jHW0ZR25UllHqfaiIki5cHpyFXUm/2vEh76tLUl308guGo&#10;aXyGgFKLhEN4RFeY0s0oYKFbzADZH3FhVu9U2lruwerXOjQ21Dsoe8uOzl6jVlW3nj53suH0scMn&#10;Dh48tu/46aNyEpZCeP/Rj/Yd2asXIHa/iNY9Rz5898Av3j/6/vnuhvn14e2rs7vX5q7dXrn7aPvh&#10;s2vPXt1+9eb+m88ef/7lc4HVr3/5+hv3a/1Y5axq1qqfatZKUevDW7eXJ6aaJqc6RoYv7N37+3/y&#10;Z7/5g5/97s/3/asL3QfH57vG5jun1obWb6wKtartzYOXDx6+VLPWK1dvbV+6KmBmK6aBsU5xrb2j&#10;XXr1j/Wq883I9IhCEc1fodZQ4slJJUrXa9ViXcfYrluEaUskH22msIOVX5t6skViKbxa2fQkSWrz&#10;IPqv+ncbMgmvSpS7YkhFPxf+F8ga2yTQI8DwWy/9PUwn7XDCwfp/MScytRsIqXpS4btAs3gRh7wV&#10;Ek6tbJ1QRYTs8zGbSmVoKWxOCx/41ZCxhs3LS99J8WrsiaWkDXp0LavxZNCg/ykC4Lg00Q8GyS6t&#10;ZYqs1y1zsLF1DXdpc2rs6uXYtsjWZ4K+kFxj1yToiD+yvkinUbdmNsEYPTAnHWWsRjAxn/O1dXSE&#10;kBiutVguGegCvI3aw7VSshtbLQO89IzlCVFGi1o4gmFXrMU4ilkEjnXAFJMknwBPZXxuSl1twogW&#10;VrY0Pi3gUO80K2ubFr/mXAoLD4nWJcBVen0/j/grYHcUlxdQsWl9qmFtgRtLt4KcSyMcSbVnNY1l&#10;BJWOOMVYGOo1o/kt2K7+knGgN4c15btMBddJ1MKdOpeTgk+uXZB+QadhwBkKAgjnYMUTBsLHu1Ts&#10;BKmez/9mTedhsUIRrUY8rP9FlIJeGtyoZVQS+bVtxJAMGD5FfQgbSTZgL7tg/gIji+u9o1X2/qJm&#10;qb7LlxaGKjKegmOLi5K/OknxRFRouhy9hfFLvJW9h8iGI4Dh40daENqWWpMZ6wr8KOTS/qH43g1v&#10;pkclD5Y2WC81ax0YlhWTLNqbe/tbh0baZmZ6p2a6xqc6Jma755ZG1Kk1zVqFWqeWxqaWJmQvNLU8&#10;MeM2rdPq1CqR8Nql5Us3NwVZbz+UdfC9N5+9+OrrTz/74rXs1FXRurw7V7s4Mb8xgXWwxcZLF6dc&#10;0SpnpmV5FMs6uFPuwbXF/vHptoHhM93dx3p7Twq1dnefkHvwwOCFkZF2uQcPjXRMzwwtLs/WFiYl&#10;EhbXCl61faLhq9aWTT3oRaNNbUubujkKm5RbpdjV6eTIqiO/9D4t8RLwPvY/utXxExbQVcBaCvl0&#10;h7FOLTpMIuDyxF2TA/GC9708hMdVIdza2SLPQOVWTzQeO954rHeib/ny2pV7V+5gIFxHrUNzA8eb&#10;9seKqbH1VGtv8+CErALlwzQzLRW3PA/IMgS/VQVmDk9Td4RK1gg26X8MQt2fI9MkJ0lo68GM3K6g&#10;OP1TtJHIMh20JQlC2OToQYMtst4MPKJbk6jhN8JXJIuU0J8EkKNVjqymf0p/+j5r9ukvWj3cl7zg&#10;JZR1pMYBrnBiO6plLVEXBHi+zrICUweKUK3eLyWU8ePVe6xv1BscYWfOLtC1MiqD5LYsiXSvV9tR&#10;ViCwRGDf4uti5lkZL5k2r4qsvo1tEs3AQ0aMaspCYXQWEHBFfs89KZoL6JG3JAbkaqXMtMdVMV4O&#10;eIjTdSTBAdXp72o1bMVsVOVkseJ0TJkvTVTn5whGdXxmgaIvDXRkZyahoBBHQa0OOv0VZksSfzsR&#10;42i7kFd457rgFnqzrDzmq0vKrJBmBYwxNgr4ZOypyk4vyxy2V9foqirgaoyKVxC9avwXC2vpVxT4&#10;rXMDkhUxttdhRP7B/ww/z+KEv9zqAhuqv1isyxDyAY2uK4O6jCvyjAa3lFS8LcskLkfHjvrG3Kxt&#10;VytoF5cBwCpttC1B91cj6nZkz+/+Cpj8FDTmlpqxxHKzCJd4RiWnwKl+64RRHIRVLrxxfSL7bW5p&#10;Y9U3eYG3Gsu6iLpaFrjJccmCjnOSyxiyjNuitC8K6irRUOGQyFyTyikZurpu2dDRsX5JFuQ2BvUB&#10;1QpY9Tcy9/V+QTIiCqOROGAHqeogqZr2tPJsLQMscCsLl2elYaR3xlhGM69NwGpHds4rPUW/1dUW&#10;jlRl7UXXkJmVCeLkI+pi/R4ZhfMdkNJ6TzKSek8wfIaiEVoQJlMmwrSA2ORBfJLmpZ06UZJCCQhq&#10;yB0bJOPAdIOTrHzpPG1TzsOkBk86jU5tRdoiOE2TW5o2ZkVSUbpbpRkYL19IyEPPghSp1gc85ZqW&#10;wWfRBhw6zKuXsieGyczKfIGq9cgPnhdp72yI7oyWa1we8nSYJoU7dbMuBnlQJQtRmEkvTR7nmxp4&#10;9Txg6ZBUphjRVKlKRUNXCe5SD+ltwlo5qioKqiwFYggoqrLtSHL4LhpQx8SOlbPMzUhXqhSSJrLe&#10;HOfnCoTnbP0sHCHwM/Gww0uRRnCqKd10+ZuBq0cRmkEX1SvcFWRVlZCIVnkID44NDg739w32dPS0&#10;tXY0yz349LlTFLUeOHLy0Imzx0Wximvde+jD9/a98+HB9/cd3Su18KET+lc1cd2zt+GD5v7jixfV&#10;rHX28s35uw83Hzy9/PSlyIA7rz+9/9kXT778+vnX37wUs6qXKFY1a6Vfq1Dr66++fq5OrbduLU1N&#10;nh8ba2prO/jzn/2vP/yLf/wX7/yzX+z7l809hyYkD17omr44unFz7erDq+oe//j1o4e0vblyc3v3&#10;yvr88uTQRHfvcFv/eHfXYFt7f6vqWuUTOTw1rN5+GgbTeMtnXjisxYYm1X9VTBtvxSgU/MfIMOu4&#10;yQJVl3UUhAL/qbSg2bvKqcf40BCMUtJUrgaLxuEo2FJIUKg19kj1dqd5gz5uchUaNv8Uj14fTXH+&#10;5oY7p4JahcLsiLS0ODHvzqMBw6E8CxBFlpw+OhC50Xsai0G5RU6cfjl+53fSuyXa4PoXU5jqNqRx&#10;V6qrk/1N/qM4Urko+Vjpwqp6V5GctvCVu1dtVj/TgzR6WgI1Q02sjyptMGgQPOnCXMt6sUUWgww1&#10;mm7FRnFgYBdts+gY/ebJ+ZII0QI1zdBiqJVWq27PAxa1Attpg9wCfV1V71q0uOUu56lHHwuYjD6h&#10;0J6UO/vb4UuB3JWoODQ9iatwtoag6TqVLBG2QAbAKUIjaLPmIWph1DIGwDYEA1gG2FvBDzb2kZnV&#10;4GdbNAUMh+ClBbOlyyGKfT/DHvsGvqVSg/mjIczjCG0b+XEQNZuEEX7+UuUdhVZTP+aNIdFztrfs&#10;BPS8BYJS6eoHTW4i2VPOwWwq4uH4xaGO9npUNMmEYh79kZTz7SWEItYsuUBizbKlZU8qGypxcHKK&#10;UVMk48uOSDUFfyf4CyuOLlE6lKrFnHaO8Gks8bGNLTVIrPKlti1d6ZNzzToexVpiX6Eg4JDsi5QO&#10;HNeqKrwqYrB/pG9obKB/uKe9u7mzp6lvsFWOR5PTPRPT3ZMz3ROzvTOLw7PLo/Orbta6sD41szIx&#10;uTg2Nj82sTgu4KpOrTW1Dd5eVMObq3d2bj+89vD57Y8/ffblV59IHvz6zbN7T25uXl3BgUnE7OjM&#10;8tDMyrBQ6/qOlHXSBo+oonV8rlPy4Jn53oWlwYmplp6+46DWU52dx7q6GoaHm4eGWwaH1KZV7sG9&#10;s7XRxeWZ+cUpca3zmu7Bq+pWJ3nIRd0ol7ZuqK7MbR71BDUO5ZPhth/KByfGikDIBoOitgC0iCrJ&#10;K7uzayJjgcNQGaVLZPiNIAHwW1IJxRHaBgy1qaHxIaHWjt72tu6Wc6DWUxdODM8OL19evXL/iuXB&#10;z++Jcb18/8rG9Y2+qe5jF/adOH/wdMuxs60nW3uau4e7pcORs7ykOEatUopCcCXuycBINFw4JXew&#10;UKjlMFRhHAq30COpSpJODPloZRGc1hdhz9jjwSRaqGRcZBsk+BZqs010lDbCHlS55JBjkRQaEBar&#10;Hgq3mHQ+YGkvwcYfHxSNPYVWGI+HZTWninDDZ5gOlqW+SEQZrr/FNNVxhgPuAgINGMK+qjZSwsiU&#10;/+l3X06l+Qy7BQSiOwgcVyKSCNgqNuytR1dRGhOLE9knc1G0eSkMhhP2Ck/kmoms0s0UcTniSYBb&#10;x6sVU+pLoJizlAsuSrqmgC/BOvG0P07VbkAjolAsOhPsFnmwrzEoqLJOSYrBVwF7A+akOC1QKlgi&#10;fB22TAarKUJLuJwLYXtyok3vzzJVKGsKQVmpCsWqYRZ1IhijhM6ZLPVhaWG2/Fqw8bRs1e5Zqj2W&#10;tDtFrYGRSGFF5Ah1QFGmStPLoIUkJR+n6NPZQ2SiTiqZc0OtHQhRlRQG9lSDPBKJ+pinIrpyeeVJ&#10;FR4yRA3bBAH9W8si1arZQ6g80JiWFQtl3/9kBGRXHqVrdBkxFqJZkflVvUfnmWRWRO8h7gxWGfDU&#10;b6fO2aUKEZRy5o7FQ8TBTaWMsMikw66jqfEKUMEM+pREmB3nGzCY/qL/JcUj9rkIkpN4Mk+oOQQc&#10;0tuC4nSZSUBnrfC0CsmWJlXIlc2RVu61NPYkZVCqcAvQRWpk5B9aLymtb5GHJdORHZBkLkcmJ8IX&#10;ueBCp+RBGETBlUKolvRcJiYddJlx1bzwwgLnyZj3Yu6Eggto0eV+q+wolwwAY00o960U65qeZTRG&#10;lQB5i6jVCJM7QypENzbpjyB8y7b1ILy0IpEtVKcfd4hfxluxicr/BvSaR7XszkbTVWklrG+5eybk&#10;68O1GrFVToSyI6/MGHezy9sUivOhkZUNaVL9ZETB6ErITgtZnnuVbTc7ysCQ0bRRK252XmyTb5p1&#10;HBXLa0pIqNvX5ZtwcxgpPaNSk/boJmJ00MVYKsJ+YLZnrm/UlgrOzfdWgMfBZwE2Do+hOiGE8Mqy&#10;I32AKzFeQq94kWhNKJaWJaYqN1YfL2YQjBD/L+tGPPA8kj1zsaUg3vPxM92Irn3w7F9Z83X3dEXq&#10;xVrCSILJ7JJpBqFXTOmFWkW0SsU2omatw31dfXJjkoHwhabW8/IQFt168sxx1bUKuB5RXeuJg/uO&#10;7PnwwHuqaz14fN9HR/Z8dPiDj45+sPfIz/c1/Lxj5MzCxeHta3NXby/dfbR5/8nO05dXXr+58+az&#10;B59/KdT6QqhVeDUv+TC9Ra1fPVWn1sePd3e2p6an2hvPvPPTn/z2D/78H/3o3f/P3qP/pmvohLjW&#10;0VrHvHrq3Fy7/ui6uNZHrx7efXr7xj2h1p3ty5qK0/2jHV2DLb0j+tneOSiRcHffaO+I7FBUZLYi&#10;iD4j4GrP0ejOKn8v1g1jH+dwqyA8MXNcdUhtOBlhdSe59QBdB9UUaaqfSKkDtcURvsFQqYh19TZr&#10;dwNKhZuElaL+jUA3PkeAUsSwHvOlRBbiMFZEEZCaOAxs1O914yW3ruFtLuSkPSoHsTbYH6nMh8Fr&#10;nrauv00PFz6lj+PetPIdU6OLcgvVbXKtZunaAqurU4Tk1V5rOXIwLeWsZmKhSQWu1KDVjWT0U9iV&#10;rqHCtHCMdkuKchgu1MjNVb8BOTCZlLOm+lSstCyqXIwqL1+B4dI+BwWvKdx6xWYpkiS7YD4hrZNd&#10;12p5M6eHJhbT3Xxp5QvlxUv/m85CcLzFXxes60SFFcJVtyjdL6AjsNP7q/Ewk7xA1rDB+UjqUevf&#10;mDdHg5FbkapUXIW9DAnVJ6bRPwmd6o4ZsxVobXqZqza+BeIWmJrP5u7llHQO+Qou04MJEpvcDBJr&#10;nWF0FzDvHr51BJvkFngSw2EfHH4f9B6u1csxMXowLYuOqVpiFzG681InWqAIPucaU7LlQDOJ21IG&#10;A7uLJtmXDKx1WY7mHnIa5wLCxJKhTKZfiWe3jI+lTda+HDw7ByKl0LalfjhouYBqjHOyGjpX4mft&#10;RdCVdWTvfBC25Igk9SnDWgIL7SjRwESQTJIb/FzlFANfEdRpeNiEVrpTlbPqpxTCYln7RwaGxqQN&#10;lv1Sz+Bwn1BrZ09zS/uZvoGWiane6ZkeeQgLuI5OdU3OD8wsjswuj+k1szI2vTw+szI5uTRh1Krm&#10;zOuzC5siWlc2r61fvrWFdfD9z7589fU3n37x1SePnt9VBzBpg2FZx+fWxuZWR2RHLIp1YX1CkHVi&#10;oXdyoXei1jU+1zG3NFBb6BsaOtPVebir65hYVrVpbWs71D9wrr//fE/vucEhwekB9byZl8ma6NbF&#10;6XktLypqFS5V8xvVR2xqU7Q8GDiqvxiRzq8ItOPARCgjcjVeRy5Ic98UqRkXCIsdScP1OWLT+3kn&#10;Tpi2EnG8Dv4hsiyxVKnA1D+FaO0d7uvs6+zo7WjubDkpCdCZY2eaT40tjK9dXZdC+PaTW4Kst57c&#10;2r27u3xpuWO07UTL4dPNR8+1n2psO9XW19oz0mPIWpvQ3kD/nmL3kpBU3x7a0/GonQ8L2HMooP/d&#10;2UqimllgYWfGKiC2kGxUxFkAZkqtKunUOEEYBmtBPBd/KSA6vq9plkgoIwOhui1TIr/gh8gWghk4&#10;QyYXhB5aDPX/iHjef/RZUVOUGZcAl7oyzbUCbGI7GQYmEjXrgd3+wU8n/sl6AyQS4SwhYLbMQI46&#10;JZWHVU+rcwfM0PJ1OlXjwHo+gqC5eHEBpwlJ0ZIx2bV3FudJIK7zXE5vFTmxvyVYq+JIDUeDJRxg&#10;ucIcn8+qm4vPWat6nhEyP5OlO35AgFizrzyRCFNTwwy3zJ0hPra7JtAI79+q0jJJq9yu8A+RCGoN&#10;CY6yfEaIRoAWLEQIm6RbBVy5aUGtegmF5kHk3uaPCXn1l5ClCXaNWk3JqvnQhjq1ughZwMAfV8la&#10;UYA73LfFjgvwHN3G9bQqAC75Psw86+PKY6AE6ISeEE3O7sGxEIwWnjB1obntAV1REXOeLpoAafjv&#10;4eE1x4t0EOm7vtR3mNDKWxXGObnzuaWxbSu4qLKKdRxvh7+L8sgNxksaImkCHqtcsqVE8LmRNbC7&#10;rJ2HJRKGDHfwxyUELIXw8TfSkzOXmYcYjKeTDF9qW0EEsSjk/fhEybJ9uCOOq3NxhErE7x1EB44F&#10;PWSXJeve+t0PJiLnpEg8KWgey/BI8i7QUZtmLh9IUCqNc9qResKOgsDZakuCgAdhHyYGsPM+LBfM&#10;aJKAuQnZW8Op5raz+DijpK+o2zLBiTk7hsg2qS4Dfjz2LJxJNsETnAtnChejr0wloPtF/KhLZYQH&#10;W+nPkVyGV12iFzLaVR+s6FMKuqbkWMsXxcnpJ8+8QMLgP2LIlJezaTxc5qCnG0FCZVlnyjfBoTlG&#10;3UkNVBtTg3iTtggMcwZEgQobU2h8DWPxzFPzkshJoFucXYFhxfHYwhZMgEGwHkWsUcWFSHfDu0Dl&#10;HaBftlRu7TbFLkfXQqcNLmlKp13Q3HJwL1MW0zm+MozR15mfhMxIqENs5tnqRAz3OTlKosHIbkMS&#10;JBfmyDAgx2JAIsycZ87ZqSs0F0leZKhka670RN5TktzP2hiGP0mikv/VcLa6yutepgCaqRT6+olw&#10;eg4yDcCqvjh4tVjSmDDS92RR+M31L+JjI5cV0To8PjQ6MSwrpp6+rnYZCHe2AFnP6qfkVzJkOn7y&#10;yMGjHx0+fuCobJmkED6859Dx/UdPHjzcsH//0T37jn74/oEf7z3+k+6xc4ubo9vXZq/dWbz9cOPR&#10;s90Xr6+9fnPrzWf3Pvvi8Vdfv1CHG+mB0QZ/aq5Vda2/soHwl189/fLzx69e3bp3V3HwcHvzvg/f&#10;//0f//Sf/vSDf37o1J8NTzbNLA9MLHbPbU6sXV+58Vio9e7DVw9V3Xr1zqXd61tq1jq7OCGitXOg&#10;pXOwVVZMasjXOdjZNypjzuLGpJGgkcay6VqDbLV13y/XIISyNj8X13QP8qADDewIVAGBhl3BKSHt&#10;NP7Di5rAowOq+qbaxdegUYeVcMM4E/bV2smUm9ZNkoJp84b8zqH0TIvHks2E+Ugd+pqJhcLFIMkm&#10;xvlsdRr+ijTRqQBLOX6UzGaDzcP7CP6ucK0aIkrhjM9NCzgZKSH9ZWLHRljFT0ilwwJjZIxhkoW4&#10;KHsjtbURsY+A5zIlEDWZ4k7KVRWxvrGTQabZAEG7fFeMlwC0UMAiqXVJlN7CZ8b96C21WHcVii43&#10;iRnssyyZK9kjJ9UM1fSGQF8nEkCD+aNOL3WzuhBxwvnfolYl7CuEeyqei545uSjvGSDGGBpjfQSv&#10;Cz53XZkTAywHQYO+6VYmG7VaEwhln8LUVK5m7dDMdKxDRiSECQdUOkAdaF2/mirW9N2pSFeXtoqD&#10;5ZjuDZuvC0yNkjlNnHLMbyN/tCW+5FQUoJJ3JAG3jIa+CHR9B4JgS3I0zXJIj+mea/URAiwlB8aB&#10;HIEK2IS2yacm154F1IdCrgMfi3KGrFsYYLbkEqYnpmdHoYQPkTAiXq99pCo8JyuRs7eoWKHo4MRM&#10;iOjs1+VYoX4+mf+s3W8LyRK4E9itaCNRLOgoBIqJoAGVcnGdMTcCxDIZWDW8kWG3y1lVyyorJjW8&#10;EWoVK6iXFcIjfQKunb1t7V3nm9tOykB4Yqp7dLx9dEKotWd8Rtrd/qDWuZXxudUJVbROLo1NLo5M&#10;q6hV/VrXp+cvzspAOB7CatP66MXd158+e/P5y+evH129u7txZZkGrWO19YmZlRERrYavq8KrfWO1&#10;7uHptpGZjrEZ+TB1zy8PTU23D/Sf6uo8qqJWtWnVq6XloFDryEibfJhGxrpmZodna2NzCxOL2hzt&#10;vST+TTJRsTF6HFpfltYNPk2ZCovKmSm1ZzbcxzHYjVt9x5T3tWw4drKK+ejpauqAuxdFbhHl1s1X&#10;YuSQzpAKs6xcRbtVyiaX5mTLLAPhdiDrhfamY2ePN4htbT83sTy1eWPr6sNrNx67882tZ2rWujO/&#10;XbvQ33iq9UhjW0Nj6wm1vVFSc0Rk7dz41MIUTn1eo9DhmLFJnJQA1EEMm4RCUmneIIrTfwKKwOmV&#10;0qGRrT0cgiOVUtfHm83GlBi00AXZ+5H+JnAsTsKJ7x02QYDorioOSM1buBF9ylmVUtbozBFFrSUg&#10;Kz2T451WydohnaDyHJ07OEYmWtIBROoOzVO5Fywd/xt9o1BQHLYLC0TgAicjBka8hKUuRptoQ9zM&#10;pjJocRJdVNiOvlqLBnx76YTkyUJNKQWrlJrrFsWgBcoCSxgk0A6Ok4wvyqj4Ccu3RiEdANV/d8UB&#10;czCCT8NjlYPCVEvNXjlXI7iAsHVcRR7aoXZJr1DaGtZO4yFcdxXQOxulfwI0GtuHrbLOQuOWzIvN&#10;UYAcgb4h/VLNkXUvGVXhKFkWg1X8BDkgRARNR+rhpq9FAWs1YKKWR1QZX+KU0+sXv/xB5JeeXNiY&#10;C8Tq5V7WRh24MRnfqmGyasf9wXhis4i5LrRCR/6nBKzJ9IETGHhk5QCKkRWgQ0GFnhA/yQKOE6BV&#10;QKzenI44OHXZrQ0pvjmcKicVsaiXX5fdmu4LL7eqVjRbl1QkkoOb045m2N5Lb0uIjQaBZKl/TvbB&#10;N590aojx8seE1MKxwk4Ab6pCqHNxgXGqpteXpTyUjsPhfskcWakOm1po1XqFiBclscGu23e+yWMv&#10;5FJVycKMc4fnEIYZsWgTKs68pC1YW0pOoVBqkQ9UYNW/hNXUTUACij6rMiTzLU2FM6KnjPDsWbBk&#10;HmmesCAlzsQD2ALyOIRFUoTTm962pdzHlmrVQsOmSId6xXrL6KyBiBRYnUxi4yHvZ2RrN4tHMICo&#10;RkIo9Dzo+hLH4DGrH34123rJTME8J6+dwR/CPKnA2B/k+RotsyixpvlWVwopVNNeIgporHC7gRYp&#10;DzOQXj2K77qLYzVWM4bDDGeO8PjY6+lQlZEQPU4EGuQ77MtdX4oB7dYMAyEch/htnHApLvCG4lHh&#10;BQrRhF6WSFAnFX2NbpcyvNV0q6RA3EDGGBjSK5IfuruIg5NT0+F7UhH7Qe9lYFQalopqjveKc/rR&#10;x3FzCroOteuInbwDo4v0KDR7dsm8Mj2Zp2W66Uod9mupxlldT01uWFDZCkd9J7kzjkjLHQbSo1v2&#10;kq7gM30oMBB2OCdVsKUZ9DbTIxZ8HZ0cFWQdnRgZGhno6e/q6evUq7n1/Nnzp85eOK2f4lqPyUZY&#10;LVuPHxDdevDYR3sPvP/RoQ8+PPDugWMyE96z97CchH+6r+FnPRMXlrZGd67N3LgrrvXikxeXXn58&#10;/eNPb3/6+f0vvnzy1dfPvvmlFcKpaAW1fvYrFbV+8+KrL59+8dnDj1/fevr40rUri70dxz5495+/&#10;9/6/+MWePzh69qfjta6Z5cGJxb7ZzYn1G2vXH1+/9+IeqPX2FRsI63ktT9VG+9Twpr+lo7+lZ0ie&#10;TN3Kp/ehENZNFtGqn3opTxGvlizRrDnFTLhQaFWju2Rq7BlhOY9poYTiaaUZqILO1jjLXWAqh14b&#10;00rES5sZGFct/gJfpYo1wwA8bIy2srnpStIUk8JiRgOsw6qrjRGW3lOZKqUxrA5ocFchYZhYLUdU&#10;gJo+tXo0RG6hXtOHlU6tpYqTM7QstwBpn8l39P9iSmNHBDS3Lhdu167Coi6XFUzYVXlFb0tda34i&#10;IRbidZFqHbUiwpSm1wWZJlHdhtSXXQHFgm/RBpvb5Lz9XRDHpd1LKTTFNNhsbeli6hQRl41Ipl5f&#10;XlyO3PnGN7HqBwNiNCQ2gwr0h3d9qyimQnWW1juhQP3mvD/gKokKkaK2XzIgVxFsYTWRCrsLRXCp&#10;5dBVhxtgqkX5uZMoig139dmMpLCFmuqxRPbAQr6vqyOpYDW/2yjPK7Hn18ScSlhT4GrkHDkKi6m/&#10;6FtCZVPzuQp9tWTVOuf4MJcjw7MXdYHtxYHNVR28B7rFxjYij34YiJjSJt8Q6ua10zibACntvTDe&#10;KvqsDmscy24BT1ua4sR+KcBYkDtbLCLeVIu5hJV9qKxcVZ6vOOlFYRVPwrw/v8h12bFvcWnOumm6&#10;2InnknNNEOMqmnQFAHt7odcuJZM6IMpbtGDU4Y6U2jMESKIxto4xAJVkZPG0KBwIqNWtbuieIsXp&#10;6MzY0MSQrAImZMIk62A3vBnoHezuHuh0RWtPizq1dvWcHxrtGB5t6+o93dx+tK3rRN9Iy8BEx/hc&#10;/9TCsJHqkrTBw2O14Wlpg1XRipOwUOvy9sLi1pwMmXZFtz668fjFg6fSnDy5vXV9fWlrThTr1PKQ&#10;wOrsyujs6uj08tC0lMALfaOzXcNqHTbdNj7bMT3fM7vQOzzS2NV1tLPziPBqilqlEB4cPD8+0TU6&#10;1jk+0VMTXl2eWRGtqodpqKm77SY3MmEyRhXA0x2VjTBdB0SmpVRVP4VXCSlQviEYhowyR2QuqDj+&#10;w/lYV+zeOQloApbYs41a0+Eg+6VrMhWhQk5iczXZP9IvrrW1u/1CR/PJC6dPnD91pq1xcmXKbW+e&#10;3Lj19OadZ7dvPbm5c2entl0703Xi+IUDpy4cVuebzv5WbQ8yPBielmR6KinhmSX7MCXqCrfmJjQw&#10;WpWa3ZVazsFrvnuvdVifCIZMc2iKMooc1lRVTymPjOCKuJ96v7BtlXwOnFDCr8S+qSlVmkC3l2+p&#10;Yk1sSFDHwXCmQKjQF0jRAIGlWI4+rnFGqcvwHDxVQAjjUzcqcGxBpqYeiBg5G6jns5gbVSMf9Zen&#10;D3okLyNLys7W+2zRcTGU+4oqnw1Q7XKkZ+1KZpoY0TXHOaygo4TL/Aw+jzFpMSsKXWAcqOVFAJWy&#10;LtLzUQunBADBRZp8ci0QX4oIHZpH8WgowleQp0vDQyNGRQChUDgmODC8VvEh919QcJiNd7Ra2eqG&#10;cgyMMW50/890YTFdxk3wDhUQ5ScFk1YRIEZQyeCkm3E9lUPuxuL5YLl6HxTujwhDd9YJ9jAG4KkV&#10;o2ZnOkzXyPM52NXPFDRIdatnnOPplMLC9TkhwtHIEfj0HPta6Rq2E6YUBbjubXBIfT2ENPONhXM2&#10;T1slDopzWMVZuVI6ahTzlpV9i0Ejj6x6gkVYoYNoeAu1bgu1FkhsfA7TZcdguj0L/Puq9RPKtNCt&#10;Qa1wRJ6SAV0q806KpGrOAVnK9gFeTR+UuM7GJtArfKZnHpZl1YCZ9KQFbvngm7vyX8BRhunMSPPm&#10;RVHDsjrTcofrDmSeSoiZfXwGanIWHsPMu3BZ9tTN76yizizoxOZI8Dm5lih2wX4Kek8O6FAVPt9u&#10;VQzISN8raYAzDq4fptVKEr6RTiSLkafAguwER+5b4V1zDozDiErKVOXW0RRKKZuQbAjmPR680btP&#10;XsyHNFb5maSYMVXlxhRAVdHdAM78L+JGD9GqCDxPMMbOoFbD13pdqK8CuwRAEd1cvMr5hocyZdp6&#10;SACx/NwtfNhcNxaK8TJ1tilMzY5QJwM9cuquSJUVZfQjBdxGAQFPqOoMXR2nZ1SM30flS5xrAZDX&#10;94ukRJ2bo9LVv8c3jueSVG92PcJpY9fcfzKVLmDWFzF5i60mcxZfsUoFw8T0HloxwAIVyW44co54&#10;sMI2jjnr65UVbShZfDdKLsZrtRYooSlv1sRaGTyoA1ImHT2IUswW/ngeQVn72e0W5ydnHhU/E6Ql&#10;AoSzLWZ+lCfYDhMuioaU4mwk3oS2ScJ3Zl5tWicmZ8bHp8bEtQ5IwjbUOzDUq7rWc01nzygYOHfy&#10;dOOJE6ePHj62f9+hD/cceH/vwQ94vb/nwHsfHXr/w4PvfnDg5x8d/fmBU7/on2pZ2Rm/dGPu1v2V&#10;+0+2Hgu1fnL9zWd3Pvv8gdjUr795LtT6l38lbXBQq+nWX/2lUevXXwm1Pnj96sbTJ5dv31zrbjv4&#10;0x/9zjvv/J641tPN788s9Y/OdY4t9C7uzl2UdyZcqxXC4lpv7166rjojxXbDfaOdqmhVJr17uLN7&#10;qEuQdXBycFQNDhYlep2Rw6IUwpPQrVK2Zx9PYjF7LmreEoQgQjSvhnSFMVx67YasDmfmrq0unMS/&#10;1/CSZjb1gtXohANZZxY1FxQCSbZtHe7UvE2V9Kkld2YR4DStmu6phm8oT8Ovpv+Ny1OtZvV3xf8J&#10;tjI0qWaBPuWKVkHO2OKGfc0Hg2/rzC09Sk2LWpmc0k68jr8TuJUmLownCXRTSmpRcvTKAq6FC4Zr&#10;LSCbLji6nqrjqxFdkFj8k6g7NXKzKy9ieg4uMByHJCx/7VpEv6C4E6PyRTNcioaj6NA7Keiyq3JV&#10;Qmlpbl5hWQGWJqDNnQImA1xhNZ2dAoX6xPQGbtmcuuBE02sESOHyW5oRaXGRKOB75N9dTeqOPoXM&#10;5EqjZ9BBANiof+t8NWKMQOWQtEbOmDzVeVf+19MYKzDekBrRwrjWLJBAfJuC2NzGgMzIp3Ol9Zdx&#10;bNED5CA+Q6c0gK9RZfCl6fViIIroqLCyhpGxWarOPEbBvo22syolrGSpMXmLTwmrZEA14aaLJZJc&#10;wDciR1BmDvesVJka61qWk0ySXvGJ1aKpxTdONgS4JaPMdug76U0UF6ikasoORMgbfRfkjCa5jxxd&#10;cUJ8L6wXnVsNpWbvDYm4KGRyvOvtXNGAKB0sRhX6mKc1nlFIUQESr9QJxUALmtJTQj6TNXe7UTmr&#10;XuPTo/INFsuqitYu92hp1qujt6W18+zBYz/7kx/+7u/80//x1/7B3/rb/9Pf/B9+7f/6d//Jf/87&#10;//Lv/fG7//Kn+//0g4afHW06eK7nTOdI+9j86MzKlGyExbXWNmYEXI1aryzv3ty8+UClrfcevXgg&#10;I3Xh2KWt2fmNydlVca3j+ikEO7M8PDrXPTLbOTTTJtQ6PtMxNdc5p+rWqdbevob29gMd7Yd7ehq6&#10;uxsEWXt71fDmwuhox+h419TMYG1hXPLg1YumWAVWpQqWDFiMmdsV+i+G9OZUzfOITtSz1l/cIjJy&#10;Phv0cz+jAa4LNYFkpgIEY/SpZOgdlmljXtV8UT5V+5ONkUKzUOIVrw4i1xULsGX/2zvc2zXQ1d7X&#10;2dh24VTTWQHX1r72uY3alXuXbz+9pQKSu89u33x8fev25uzm7JmO40fPftTQeOBc26nugfbe4a4B&#10;UOvkvHyVrR6Ea7VJaZ6yfqHizmDS2ZnlIojN5m2dW1FvWo0p499vW2tQQKjlXmGlr52gx6uNI7+q&#10;4TuDsEBE0CC4FBIv6JGKU1Od0e7WKx7JsxaYmgA9s6zyYywqA7I/zosn3iJKMN5L3KO/6yYjVjSK&#10;gOehsao+Qgmr5aka0vqI4yefUoL4wBK/yJdZgET/Ki04caWKFg7Nnq25CGTNSep7zb07LK6LP7GW&#10;AZpWPb0sck51pb4raf7CUrpfBQwDrBFRdUR38ap1JJ2CwyQdiPlM3Dn9lI7QRIGuTE4HtZLzChhL&#10;rw6PycSs4QcM5tdVVjBLlFBn0TFHgaKE5fM7OY0sXx6xGk7lFlW1DOF5kIP6beF5rBpV+bcdhpzZ&#10;iZtRYrIAkhBQwPhUOqQWGlxdqhzdoTH/63MAcijS9fnrnMOKg3WzqIZNUqlb7rBHY9p1VvCsLL+o&#10;+3QOJBQcVcfHNZ9y2FpSGIV6BXRZOR/q1dJQInWoWgOhJKS4ijC64STpaWwPMA+8JH38fmsTZCuV&#10;xjNBWYqPfY1JEzCcbJ0aPy3fumIhW+z6sh8BqlMW6LGkmy+2Z+uyCB+3mvRgjpQRulV1kkYCYboY&#10;V1GSJ1kWzhnaP4DQIaNPvqijS+BOEyA4QNQQ+rpsfxFERD5AFG4UbfiBTZ27vFY9UTNTNDfrWb+I&#10;OzT80IN4RkgLUBEvqTz0INFtocuAczEZxvEDi0AAME8uzC6v5TKN8ZjLNGUli4E82ImqAi+9M5Is&#10;9jIi2jxSCJRNlApzNxh7aZeq70X2zJoTEUSpNy5+V1VuDmBToCAINiuVr90y8oIwAf9+Cjm9LLlM&#10;H4uNUSAbnoUS1BEiwwarW/uQpMn6Nor6YixUpF71jAwdd6ATWVgSJOTuAd6iMvDDqvKMWjmNivVF&#10;uhvOHobdxd4pdGuVxPTYS8Yt9Q76JWZCmVaYpTmPpldWfptrJHfgSYeK2Ot/qSUxtVu5gbAVFlf2&#10;t2OsmNX5g2mA7PRo1DHwDaF/QRH2TIFAimqjwNeq8UTyDkUPHMxMF5aIWTxJk+ryqAsHCKIGkBNY&#10;2i5LmMeLeTUC3yqNA7nRG/o+VJxTES0TGUYZZ+UzW9X8hExPa9YG+490d5MmYqY2PT03OTYxIsgq&#10;Kya1vWluu9Da3nSBtjciWhtOHTnacPBIw4HjMK6Hju47fHzfkeP7DzfsO3h0z6GGfYdOfHTg+LuH&#10;zrw3PNe1fmn68q35W/dXHzzZfvry8qtPbrz5/N7nXzyqUOsr49W8/u1n//bffibq9euvn335xaPP&#10;Pr0n1Prk8e71a0tNZ3/x85/+sw/3/MEHB/6opedIbXVYnW/GFnoWL9W21KTwyS1xrQ9e3r/18PqV&#10;Wzs7V7XmzI/NDPaoTetQhxyYekd6KGrtk4Gw8umCrCZaRYcAXKluRchZCk/IfbgFgPWVQQSpzqNM&#10;D4KtCDNL681vlUm6TNQcJlxrSh0N8ZZFPsVLyeCusK+rLkwVbhJkhTYTtabFc12FomnWGr/bei+c&#10;1MGGHRTdqldawhZ7J4yUCi4VVbsC+ESfHE9cfXtKZCMbllBZxa71BrBBrekIE1cnc62KP9wwhq6n&#10;Qa3Qyq7hjA2vCnn1ChoMxUxRqL9MhxMcV0VrtKxeRmEgAzUtUi28pWlAqEtbDaU7K+i0Lri1eEB2&#10;SnFCqsoPiqbXAUcl8QX+UV+ueVg6qfqwBpb6OgvllUUwvg22NCYsLU+jXHXsZV2r3bRLxSnF+j4T&#10;DY7ArUz+yKfT50a0Z3U5blsKIez6fn0wHHW4Pp8YmurQsCEnK5q3CHfrDH7GXFUfa8rRzAP0LBLo&#10;4q2iL0oxQ4QW1NBaVGyoXP6IMNjPMVUiRra+vcVNiptQ1Y7qDqhLZCnyhK0N3ZGzQgBpZFuRrtSp&#10;AuCNkF1pBvvKSSbKrFxGrNUhaUp1RAqHKK4D0xZjJOhZl2ewbznlxhEoY65sVFEEWR2aRGnS0rCp&#10;Gk4kQdAG62FROC0JwNISUJYYMUSuVdCOVmnLkUQguN0RlbCrNhuhVq31bAyiEI0WhMQwudVFWRQU&#10;ljUFLXXUShhXEEVS4HrJMViYamRqRPLgQXkvjQiy9nb1d8rgTlYBze3nWzvPnzl/5A+//1t/67/5&#10;9/7rv/0f/Bf/t7/+H/6nf+2v/yd/7f/4f/5rf/1vfOc//pv/p7/xX/1Hf+v/9Z/92j/727/+B//w&#10;u+/9mwu9F0bmhqUWrq3PCLXqtbSt6taly7e2RbS++OTZw+f3r969tCrl8HZNL8mDJxcHJhcHRbRO&#10;LvYPz3b2TVzom2ganhZq7Zyr9c7P946NN3d2HenulhXT8R6xrN0NanszaPfglonJ7qnpgZk5VbRO&#10;yYdpQbmwdW1IComU6ptVp1bqWgVlJdzVEDVMXbX5vp6LFY8qJtQfYV8dxLtgFdeldDVM6BnmUFGO&#10;UKs+BfjXo9EwtirYL+vflJ63D1BsY/LsRF8rI5AWuEKtrV2tFzqbz7aeOy03pqbTLX1ti1uLl+7s&#10;3nl6W5BVHb2vPby6eevi9PpkY1fDiQsHT50/3NR5Vlxr/0j3MAphOWYp8BVhItJGoyWgzgGimV4n&#10;Vlx3oJziSknxeCxRR5pQQHiVOJsWIASXRvIMUbgUS+xKqVuceEr3mrTp04ps6B5+L8DVnCGV1boz&#10;uvzk2gPXCZsIbqqBzbeIVfDW5egcjJewj8C9mlNrWpYlAZhM1jwMdpU7X0yXlMAb2wi5twGwrYKp&#10;eWcJVlBvEkZjGE7zt1QixJNT32ttof1yjC5MS5ZyrHQRtFQ4FJZ+2pCzlNuFYmWlLVpBipwJUPTV&#10;8fY0NVR5qBLo0xupCGWlXTfCJzkCyY/+1n9JjaJ9hqz2J2Ayu5KUSgnoSS44Qi3ljh6iIcF0kiEK&#10;oBEwvwkVT41idHFh3iqkAcdF4kwvhFVFHMh7LDqwqQ/tNEERnjhIeet9Rwxcw0IHcijAFZaIlpJe&#10;hUg/uLcRXlbIliOjE4ZftbrbX1pVIwfASyoc5hCi1VrHCAGS6SCmhNbG8bgsuQC8ICI/uGJBl7jc&#10;gW9ibvxmVWvqtdQJQaY8iYwIzovdlLMJlbAzBmBZ1bNcu11wZN4Via2VwagYuzsu3LmtoFYlCFR0&#10;oOrW8NsZPFVeGHFQZYilRX4n7ToNwstTi3bx4iUVmNmGxzcBd2VAacFsBfqayYxwNBWP9RGSqhmP&#10;PZhzm3LpJphhg7RkMJj3CygiKvCD01XAsafiQAMsXYKASVgAhhdNFiAa8ghHA2spuyhqo2xPlOeo&#10;VYbr3j0+s9KGcU1ZLAM1s0yBTQrs86XZbTNBJFXVyAmy8gNF4qTfQ8Lj6IaNeRA7s8YLF0kf3qY0&#10;d5Z616KDM+GFQqnh8hXwQ0agJFC4UY6yghKDVBVUJCFF7iNFuaBWziQLgv4p4RCZo7SfMa7OTcPQ&#10;y8s1qvJ8hXM0Rd3qqj8reryqkxSrvgh2lDuTQZWQI2sF8GAhzCE6f9NZVO3SJ8ldZELqenkMdexp&#10;gtGXl19MNHKBmbZe1lhy/XcWtFKTQj0t2TcedAw+cCxj9fOyQCMfW62y4PuY4GHr2+OJkK0qBVlC&#10;retbGudGETm3QrqiJaQ+zhkZdltvJTpaok1yjn7QgbLcJa8GKeSJmDzwmAwmIpoNxdVU5+b9xa65&#10;PFzyp5DGSKbLE2fvcOTMRub2Ns60urBLDkzBYGlKrL9Ixq9gYHxyVERrDIR7B7pa2psEXJtazqmi&#10;VVyrgKuchI8cPyC8ul89b+QbfGzfsRMHj548cPj4R0dP7j/UsHf/sXdOXNg3uTSwcXn2yq352w/W&#10;Hj7bffbqqlHrZ/ciD/7qm2e//NUrkasBroKs+vnLX74yav3ysbjWj1/ffPr08tXLc2dO/ujnv/jn&#10;737w3T2H/6yl5+j0Yp/7tS71rVxZ2r23K5eNBy/uq1+rJHKgVmnHZgbGutv6mkS09oyo501f72hv&#10;31jv6OzozJIMt2RkK4wqbCbQMT0hUmSpNiWZNFjDuTCFIrZcLTeN9Lpj/hh0GeIWUyGDEeELmeMG&#10;tpC6LcWYDAYl2Q0a7UO0oE9pqTG4K8ynmrWur8OImpWcnK+pMapGHT4UpjCRkbrjDHSo26BG01rH&#10;n/Uur8Kr9SrWYvWEIXAMjeOLlGrb/G/o0npZbFUHSyEuH9FLnW8M+SitNBzS79wgTXjRx3ZFCqKI&#10;oFeA0H+k2DcVrTDI8jdTfCQcqAyBTYODcEqZZWVZpA+G4XRnoUIw+vhCmzGkCoUNVLPMNdlKjKRM&#10;LQap8kh8ZL9hfY077i6s6VtTR+d8dWpfi+i30tMHtbIEVC1nsucJsVP+Gq8gV6ha918KaC24DUAK&#10;aew+Osu68NlEb6nMDMXKxu94DqRnbTq5UquLwaLmQHItbGa5WK8U6DTi75LS6sL7g9jjsyLq208n&#10;WDp5AZ2VxmXuic2HZI9kMzqtPubJwbelOy5lA8acsBYuak1tbf4YijWV+kGt8XYiJPXb9OCC583B&#10;JsGzMKtMWBZijWa617iWD8cjN/ZwRi2WUZVnNwyzK2BB8o4CdSjBFd1Ji0PAA6S9LfbLhpflPmyJ&#10;dAuoGuwd7fvg0Fxjb3ZWW7tzLpVvZHHOsKIyKYPcVagDv8AhxR0BesGbAQSFikxEIBiHgMds68J6&#10;XahaGBUHxyhhSk8t0a394wOD44NCrRNCraMDfSP9gqzqJNbT39nW1dLa1STUeq752LFTHxw7+YuT&#10;jR/uO/yjv/jFH3z3L37vd//o1//B//bf/5d/52/+Z//N/+U//s///X/vb/y17/yH3/n3/6u//pv/&#10;+jd+cvgvTnUe753qnF4dX9wUNF1Qv9bbD2+8+fLNp1++uf34lvyZVncXVnfml7fnxLKOz/eNzHXp&#10;NTTTPjTdIcjaP9HcP940Mtlcm++bme3uHzjT2nawrf1wR4etgzs6j/X1Nw6PtIyMtEoePD07PL84&#10;ubA8vaQhrIEQu+B1zX1tG6pUMWp1Oau3MaPNAgCIw3R/3P8DFCfQZW8YyFWnxi3XpIs9mjQyAlja&#10;QHIGDIRNFS7VtmT2teIDwU7KsMpZb3R4cliv/tH+8+0XzqntTXvTubYLja3nOoe6VnZXrty9fOvx&#10;jdtPb4pxVYe0jeurE0vD5zsbzrYea2o/3ayi1oG2wfH+sVk18h6f0ZoBYwaAcW+05CZMRTIInZw2&#10;F1EeugZMGCSdTxrSOMSUJB5skKjCQZ4FcqW0VVE4ASi0RrxJQ80Zkap2upi+ou3U5cuJRwwhINYx&#10;tGBJVZ8JgnUAFPlflYMP7QYR5K6hELz+agKmt0ZlpSdNRb9wDg5Q7A8c/SfhOKZr4cGKxWXsnR1G&#10;QzGZqi31Zk7kOSJHc8udcflfkH/0dYnCWWBL+TdSWOCx1Zj0ayWdx7ph4Ffl/gO/016CbzcsMVxJ&#10;7F4IsUJZ06OIkaa7rZeeRQaM7mEmtYelbcDg/yswxiAMiVf4mQTfnHmRnoZvwdUmwMOQGDLZKoCA&#10;q4rv9eDP33WEwBt6GDqDprjN9KO7HzkcrEf8ASRBdz54+EyxfO4aKqZLYb0j4Iw6Vl2joDDYkSGE&#10;zUD9y5BTKM8iZhRRcgGkRRwTO+StC31hQYmVCycPxUrhbjVavDNG5vcW1XM/SZekdtQgsAI5siyy&#10;YkUHZGdB9u9sRWJ0IvIkEdJGtWKn608hOZEss8EkeXM4PV8s8mxg0lvzp+irQ2AyIBFVsq14OhhJ&#10;rgqXUrFpSFNXUZJc8PlkVuqiQo6pZixTFVDnvEDmb+HoYNiqv/jpcAN9znmUgYJ14hrQYmO2+I0V&#10;+Aq2iTBBw5Luo4FnqacoDXVTxmlgU/nVg21kliZXPH8XvdacS5XMhxycUyTRuPpucBsT5HBLc2NT&#10;3hw86e0vLCuQ1es263O6gJLogR7Xp1I7asbeRQpmp0nNFNF7Ls3ZCiCiD2K79SRo2GqxhAlEzE1I&#10;JZFBC5BVYV4KpkLDWsdrkcXbCvwoFNi7iy49igA/l+0kCOx9ZayL0VoqYPVmS+htjJccDQQgOogA&#10;pOQaigU6HDJcMf/q0Ms0Iwyzd4EkDqwlLv4FHiTWvtpV3jGb5gtJPQc8gWQAe1KZHNDLSzx16oMh&#10;Yv5U4xdhi7cAU99so5lT2VyQLUSV4AeXuqpER9UBUyrvUCd8Lzdcm7JTNmQzS92WoyzKSdDclWo1&#10;Ew+4NsAPe6gzZ922LRmu+regZUvbP5PMPM3oVkpcnYHn9IQKhpOUTOU5JGHY4BCqqbMN+1LBLYNe&#10;FwYCVmOkD8uqGGBMYYDkwXqNjg8PqFlrt7xCWts6Wto7mlvaLqiuVZD15NmGE6ePHRTFemyf8OpH&#10;Bz+QNvjg0b1HGvbtP/rhoeN7DzbsOXzi/ca2I9MrQ5tX1al18faD1SfPL714fd2o9dO7X3wl1GqF&#10;8C//MqjVIuGg1r9UpasA7RePPv/03quX1x4/2t7ZGj/R8Cc/+uk//ck7v7+/4acdg6fGah1j813T&#10;q0MKQq49uHzn6a1HLx88enFfErnLN7e2rwgXzA6O93QNtPaOdPUOd6vnzcBEf/94//D0sIMQ6b9A&#10;rU46y+ATM2Eh2LlK7k5UbPxfCgzpZBsxZm6sqw5pUCKwVllb6c5bvk5rFSt77a4Ub12MfJHdGuKJ&#10;4aw3Uy2IVB1cgZ3CpelJE2ylv0RdDCLFWskSYrhcF6YW8ySbMC2aaspH/CnshZNGEd1a2e6i/v2W&#10;aRPn408VMe+CAbaOI1pYdZ3ufCOCDnIZgFoMYEVjOhMTBa8o0Dp7qTcUlyMwrcovjVedm1mCpF2Q&#10;CVNAppk05LsumoU8hBwDRCGGTmdXfTz3gvVrJbAWUFowBsblPmBJvSAe5q6Jwl4Oxcp9N5BOOiEw&#10;GzBsytHHJ9do6AIpRwhooKuna4GHDYd9kqxrYScKaRlH4lTYelMUnpSCGrUwnlKl1jRAGi4C/QPy&#10;Wtx9jSFxQrNRcEp2c7GhKyP6DUmrxc7jj1XV5e9iRLHLN8BjkkNfG23qZILHQmjHY5mFyahbJ0xM&#10;iemUoT4AlUZYJMaUtca8ETq3DlATiZb/xS6VRZYyV7QHhDLGtwBIl85TLePzj1SGbSnyM5zrGAlE&#10;+RXzSc19AHnhPyvrxSy4CMn8k1W1HmB5MPirK4/lBeWtTdfzLJRNMNWjvMPyisMOq5uIRbyyh+VO&#10;PO1FmRgUK5c0zLBE0ylz2K0gKFVvrmxIyiXNYYnVEnUlUgG9lHYpOohW1XGZBk+NmG7Va0qNbnr7&#10;hvvV+Vp4tb2ntbnjQmvnhS4Z2PY3D4119A2d6+g91dp18lzb8TMtRxsuHDrc+NEHx37+7tGffv+9&#10;f/Xbf/Tr/90/+b//F/+P//Q/+dv/wX/7W//1P/j9v/MvfvJP95z+Wfdo8/zalOoinr16/MU3X7z8&#10;7NXu7Z3lnXlxrUKtS5sz08sjw7NdA1OtwzMdg1NtA5Mtg5Mtw1Mqam2fnO2anx+cnu7u7j3Z0Xm0&#10;o+u4UGt3z8m2tqNCrSNj7UNDLSNjnXPz0gZPCbW67cSG2m9IJqq7JICh6alNSxcuDL8kMxLxpcIe&#10;oYxSzqrctqgPRT+UBAtOIDGFptC90u6rXL53YoeJoRAFEWctRoW28u7uNIrBSYSFCbiz/0mPRPPb&#10;EUHWrv4uIVW9zrWf16uxtbFnrHvt8uq1+1eCWrVJXH9wZfP66mitv7H92NmWY+daT5xvc13r0ET/&#10;2MzItBXd01YbOiAON4h1Z6EHnW3JRCB94xQMTnpugWNORvHHt5i3RH5JZCZ0TtSbajdlzQlnkauh&#10;qTZe3bKvqSNpy4PtTaX7EJCv+2kXXEB7HZKh6CswjOCGpaAQAhReJh0e8QL57/wSEYQWkyi7kFz6&#10;bSTLndtW5BoBbbC35dkE0DpPM3WRtEE2JsRPfKbDJgIugXtl45FzsE4s1pelvU1irMgsqZV1tss6&#10;EXByZJZ+g6atySjKm8sAgH82hQvVlrEBmrU03TmU4q0K7cmbo/bX/M0oArWmmaqLBcIZEk06/tMY&#10;CDQFjUCOgZ8JZPk6IwQvgwZRqZIFfnucwyx5TXBFN2WKxahGNIgpKa9CUN8ps0985u4+BMe6jWRn&#10;UG7rPhC/0nPI2CPBPSmJNGIB9aGF9iXTH4VXSOZChsRJLlMJO+KAvXT9oXyu2E5a+ptnx0NEoY02&#10;npeVkCDYZOXSpy3ErHMToLgqC0ADFT9fhk0AHnjJ8InsgOPONIbJsumRkFgcyQA6BQ+/XEs9ERAV&#10;bnTCefqAOhdjB2wUMExPV0QBYYwjK/UNAR2Z1kuvWoal4ZA+DuSLP5Bf2RRS2FmVjvuYVcdRVMGA&#10;osDLjPPkJoSLLgomJVsHQAqsDe8UqZF0PZpiAA84YVC9T8ZyaEX2DkV0/vY6Niz0YKt/HbPYpYNW&#10;suhZey44qSeppFZFeoMXzX/QBY/StvxGsN/KCbL4KE1bkghkaYtate7dFZ2wZzo5MmaE52bWLv8O&#10;Ssx8ERrncVjnr5/Cb9X+CF+dLlZF4p40faQBjnnCjmYiENhEjmsoFW8hp+EQ6DLF4hcVF4xoRjxl&#10;WJFKdUAGnseGVoYdQ1yjTf0HkM6MLg5D0f0y7DMdshDBW8R2sQgNnFIxhE4yRbG4Azl9VnFXLsEJ&#10;Wd8Nw1qYxjgqO52k78qUD9dtDOzCE69RvjnUZSiT69XPbXKdLicsyR5Bb3n9E02A7c9EKn9JFHTR&#10;HkehXZhbhnqVYSc3B83raUiNFeXKJP2jngsvSoGrzzwiOMPCBanJIj+OxVSKqw04LUYrKvQMbwsc&#10;Ar+DfiOs8/8yQQLaNSQ0p9hYPWASVGdS5LkH/xPjmcmA3fUHEwkXnsaVODaZm1WzVmW0F9TXYHZK&#10;dOvE8OBQb29/V1dPR2e3RcKNTWfEtTZeOH2qseH4qSMHjuw9cMQ2whIJC7LuO/zB/iMf7lVR6/6f&#10;fXTknYMN7zZ1NSxcnNi8Onvt9vydh6uPnm4LtcZA+IsvH3/59dNvfvmi4lo/+bcuav30r4Rgf/ni&#10;m6+efPn5g0/f3H718uqjh3pafXv3/u8//PFv/eTD3993+kd9E+fV9mZ8oWduY3zr5vrNR9fuPb2t&#10;Yq57T+9cv3dZzVo3LyuEmB4a7+kcaO0f6xkY7xPLOjTlilaRH07R0p7XWhUpsZXKl05YMN6sjLnW&#10;rFfVKucml5M1ladNpzlQiu+yaDMm3UXFcOOt2lSpNPeYjJRXnB+1k9SRqoFLMQQuBr9BpKkmjbtv&#10;qb6smqTCGipkFCHnOsQCuwxAfNhS9eneNuZgDVYpc031bDrZAGX9hrqtsUx/3Vp1yS+Mk5ZE80ql&#10;LGFw3iPiVyypO9/Q0MWfh66MmdjK3KpOaG5iTgXB7vyD3tV/EfSCXXQlrkhXYU5Xh6bCE9rW5J7v&#10;GiAK6lJv0L/6IHEnJgOnv+izPqBraBdAjOZa/UV4DqNodWSjjwTyFYiIhBhw6Puuv6feN7c1IDn9&#10;ZsnzUbhMngm85FQEkQTFJ/R3Qc4E61hKYQsVbLBHd59ofSMA1rnpF07bhkk0SrVWuUhhUa5qv2fZ&#10;LS7EJiqhiKNtZgE1lGJ6JzMH2cva7ZewKy5HkZrogFloCgxmeifRkv0APO98SRTRdT+qWDHFITlv&#10;i/rXmvCqvU1QqJ97fomUmr8kTxHUGqqTJrGeDJk54UsTA9VRqy/EX+cAKBFPACchrw+eVwjkJAUL&#10;GoxOptgyOc/Ntzj+sAYMX2LjZ4zakQc7g6CXmlUKr4p3VYIqO2sEWiyadtNm0paXM3++ENvcBRs4&#10;uxw2xnV9VBDpcUn3Te0ZdriOG7xYE8smJkuVkQJfEc4iCd1ATMB1akTuwT1D3b1DverO0tnb0drZ&#10;0tJx4VzzyZaOsz0DTQOjrV0D55t7Tjf1nDnXffpc95nm/gvdIx0Xehtb+pvahlr0Ott1et/Zvd9/&#10;/7u//b1//Ld+4z//G//t/+G//J/+o1//vf/hRx/+65ml0cfPHnz82es7j28t2IRpYnlzbmlzdkZE&#10;60L/4HR7/2TrkH5OtPSPN/eOnh+ebB2f6Zqt9U1Ndw2PNvX2ne7sbujsUmnr0faO413dJ3v7zgyN&#10;tI2MdahN60xtbHJ2eE5066orexfXFLtrHSwsK7WsODDRw8Z9blziZSgi/KAXrhgWCesexlKYqMUw&#10;DPBgNibFn4Qdru9SsgD/YWqrBO1ok6OflXcLjogII5VqVfdtyYPbetvFtZ5qPnO2pVGQ9VzHueHp&#10;gY0ra1fvOal559ktFbVee3Bp89rK0EzXqaaDQq1nW0+caz/T7k2id3h6SGhZDWbDWc0ta/5O87v3&#10;iQxpgvIKtWrcstlLlhM/laqNimNu+ri6ArBybyqKLzIveEKCjUuoLUGgQjuLEh1bEGm5J5Aglu4G&#10;8asCDTfuwwXX9yrxejLxOpooR8ae7ye33da1gDrCGoAigYhf4dZQdWZhKXkWplUwMMpYQnw/Gs8y&#10;32qgRQFFQeBMpYovwnjGoAtfTRSbxWSScNYBSrCB8w6l5WbhoEBf/nZgIQoxuIiC88kKAVSQ53n2&#10;FQ4zOYWkFWBQTUxp/FRK8vTeXFHZW0oiw5IFlTm6JUeZv0Sp6OYx7vroIuq4uQAVrPAsaNYfJFjn&#10;ilxCydDVMwqf6QPyMm6h9i+f9YIGgAE5eD1PYzbiP0vm4MSMrEDOoAI0vSZaobWTyws9wlCJpNBQ&#10;rY7/49WU04gk2KpgKvp8Ia5wi10QHYBz4cWsyJPLfb+QlIcRcgyEBIZ6PwtZqy+11D/INkF8IJmn&#10;MIF+Vk7Lkvk6yzgtErZbbwBqbmbOE7QWA63/H1f/oSXXdWWJouxbXaP69e1+71a90VWqlkR574tF&#10;770XPSUaiZIoehIeSCSQ3tuIzEjvvUPCJZCZ8N47gt6KXvc/3jRrB/DuGDFyJAKRJ87ZZ5+911xz&#10;rrlkzSo63UJZ5wqdJXFmwY+MzQUi40MTbEJHvQRRKJLnvTDrSzZVikSRNjQ75Y6TWhazXHxhbmH3&#10;DpySXcr9CIgN5l0Dv+0Y2mDbV+0nRfW9MXl04Z6EzOOwFpdtdWyCzRBfdF/q4am6IQo1lf9SgaIP&#10;iwbOsHdm7sPdoTBhdrD4Ngx4XZ4qzCZehYuk2GZ6sTC7BHUSawsl49QWaWNtceZ6QAyf/F3u6kRQ&#10;rRvhLKFc35jAxfkrLxZFCkKtSEHSQScvB6Cbul2XL2LzNCHJrPK+q+WpVkg6ncaECRqQMIarZVTu&#10;EFOJn2DwYImZcCkzYuK6rU2QhkWJGycm1JCZiximLuMrLDDRjCdyamKqOTdUPRFUoQfEAa2jKWeF&#10;xAQymaVFCcE3Yy0LHBSPeUXl+qnaB+nyxG+rXS114PJw8tLK2MxhjDkPaLYxD3UhTuJQLiFRiYxq&#10;yEj7d4qB4Wm3aY6pDUmg8QSxVZXF/N5WlL7kLNWj7cwv75cfRj5imszOE7Gmhr1PmCxzWsHbmc6Q&#10;6iHHkwyiFA0ayvpNDYU88KKcW5k+ZTktmvP6SXivsdLzxbSCBoePiRdzr13+AO+s+FWtNvLCTVlO&#10;LXQYIluoUOZqlRBOVaCLS5bc0ZEnmIEPEypaJ2dQ1Do2NDowiAYNsmLq7GlHv1ZYMcGEqaG5Dr/Y&#10;QBjVrfhZVFqIGld0wVm5dsmKgtcK1i9bWfhKYcmy9RVL23rrtyyOze8Z33d4+ujJrafOLb7+5p43&#10;3zn43vvHP/jw5Ecfn7Eb02efv/X552+DaCVw/eLtz4haT3/0wfF33zn45vk9p07Mb5hp/evzNz77&#10;0p0vrvzturrnRmc7Z7bBGrNnatvQ/AGg1r1ArXAhgTwYbW9gIIy2N9MbYbvU1tUPb8junuFuOEQO&#10;jPcPTw6hIR8UwgybUayEG4q5ij5PAq7gWqUOoIe/dwdPNtwyyqcxLSE5pP0Nfxr/J9EotagqhCTA&#10;MWgE9oOQlqCUFa2YCZgGAVnBi1I0zi6p5AUtaBU3q3LR4Nv4u1k6NkbdQKMmROMyXgqEldAyZcDq&#10;oMO6VjoPC6zyd/yJvlrxuYyaoE9G01PV1rp+VRQuVK7AU0RhOh9yuXZjmiW2REJFSQ5qX6WZBilq&#10;olUIEB8gQJL6lHZE+epT4FWhRKIIAF0rVMkEpkpUYTzcieg3Y4Ex2VHKXMONKapPXZcVegZyldh+&#10;XAZJ1CoNs7cB1+KyqpYsK+XKplglWsZJUjOskTV/TQApsUqUesp/iEgM88Co1Suacjy8H1TwysZJ&#10;l6OK32R3ZBthc7/uT5sAdngakaS1BC6JY4U2MZ9YV611zSWanEn6p0lp6lsUahAWItFCToPBnyMG&#10;LvROomhVJYpWNMOFw8xzotpV9BudlFiBZpEwsjKmVXF8THFnX6Im27bAidxWLTWRqkFsnnrl32rV&#10;k+qAEY8ha1QESWTFOEB7FX2V/PAEA0yi2OhXQpoL+QItbQaoASP9KIrFjQ7XcaU24krNhzxu/CcY&#10;WtaSoVha+5zyuBZ9KSvBr/ay60wVjiwzRvryW59jmORmErHNR1MNEowKNRhLqf0A4y2b++VlpQgg&#10;iFrZ7aYXRa0dvW0dPe3t3W1ZKFg6sq0dmYZMZVNrVVt3Y6a9GprVKrxaykozReXZktr2qrbBXLY/&#10;k+3L4JfOkfaOkfbu0c72oVxDV92q6uX3//XOy+75yb/86J++8fP//vRLv23ta9y0MDuzfWp8Ezq7&#10;wjF4eHzz4NBMd99ke9dopmO4sXc00znUAODaP5YZnWobn8pNTrUNjzR3dFVCEtycKWxsKmhqKsxk&#10;izs6qrt7G/oGWgZHu0bGeydmRkYnByc3jE7iAWJFa7y2MFqiGazJQJS2GqBG0CxvWFa6StdKf2As&#10;uxsnAValCkZz5NAHGrUmTlX9XRFhiPB0Xah6ThKzGe4qwCITziByyyxSA9Bgt3S31mXryhsqazJA&#10;rXX1rXVDU/3z+7aBXwVkhYHwgVP79h7fuW3vbM9Ya222uC4LyFpZ31rb3t+GjOYYnAWodsbsZR3m&#10;9BasSwxw9XKQGhp4BJo20CZVQuNcBhAEG0qBk5mPWcFuk/7dMTcdqoJUxCIQIbviYGgCad6rOcaZ&#10;JijlS2a3EhYMWxusg4DQc0SuT6oaU6yLQ1geRK1BgO6kCTQBhZNX+WUqCTNf4cjDtJ5RqyMhzHw/&#10;Ykr58xZobrPS2N8rQjgUkhbgKapQtl5hmeMY7aBc04go3JZWmmFzfXn9pCGBkAwL6owtHbA6AqNe&#10;UaG8AYkjb/MYAuQJSar6lLcgdb7FnaJcQhNMIIdS2zimtKYK+3jtzjrpzC2xZvGqGTmKDHXyrqjU&#10;AmKARNmhVaZggbwCmGkR4RO+UJw5wk4SoyJKI3ugMulIR5o9EHphyMj0h2CqQabq1sz3cpC9smk2&#10;Br4Vo8uLYuyi6kfWMhA1WeAQlLVgHtGjb6514Lx8tzDR7UBULUGg5rxnPtdJJuOCsdScMWElhyp2&#10;j9TiGdXO/qQrZp0XUDzKM7fs1mhKS4R5JFyOfJg4aOLDQ79t0ZOQp8Chz9bPiG+9HyuH7M4+WKrg&#10;Omp92Ma5YrYjnuNtVRlkgBPVwVItzB2WK4xqFlRXjGmvnBpDZz7sVhrL6cfw1XY4Snfydng+K99q&#10;aMRfnMrhQ8E2rezDZ49itpF3rZO+N+J+s2HKBfg0cLZo+SNrMQX62veNLXVFlGnwW/QgGLx5JguS&#10;cXCcQ3FeAxfrIluiX/KTTNLJNtkFAuIw5bONcaa5dFLap6qB0JcaY3M67ZhXakats5Ik1TJ4QVbi&#10;NzOKzqB50Hi7dQsMBc3he0USFcFH24uSJrzcs9L8J4mnbsPOvnn6+cJFMtO3T5CM56DMmg3wuBwJ&#10;lxqck6EVg8KvSFkJK2LcUpgZK3+7YbP/hEui0lVe6BRiyctXm34S60VxphlL1ppKxIfPCwMzeFPM&#10;Ewpej5XWNzWmouGlbFflPZNOKXAmb3o8sExLpTQcVw+fpzNZeh4jy6MUjFx/bVmcpMieh4aIjOVc&#10;y0YKTkyAzhl/4lnHbU6Mvc+H6Vo1sffcNirWWhrJNcpG7DAS/ITPinffkpy0vAcQ9QgrGRGSk4DT&#10;CoO1g/AbKdCLjNLmjeB+cLYotaMPE1GrPIQH+wZ7uns72jqhD25ohMlFXUVdY3UZKlrhwFRSACsm&#10;NGvFL1AI41VYtBKola+1L61a/0ph+WttvbVbFkd27J88eGzj8dPbz7wOrnUv2t7AQPjDj06hqPX/&#10;wbV++SWqW9/5DMWuH5/66P3j77598Py5ncePzY2O1L3y8l0vL3twZfHvGzsKNi+OblwYndjav2nH&#10;xOKh7YfR9oaolfLg/Ud3L+5BihP7y0jvcHvPUEfvcCeAK8KS4clBoNahCdS1gv+D1JSeOyMbxkGx&#10;ArhiAlPkGNbNyvjIq9V5Bxfcqdkvkwsub3RM7gjc+CiPDqS7pNR2ditfeadfK37NiKo8lSwrfg8B&#10;pthE9kYRRZdHrcQyIlcNLoREyAv6z3HMCx5LyQXKeJW+UDJksmxY5kyEtUaqlhynslsgGkyz0B7T&#10;R2nDzCWBVHG1YgKNiAAA8NOolWTmZvYOJVsoTSbEmax45AOAMcUf8lzp5MRJHx+gb5NQIkGUqGog&#10;VfGodnKKosr87yQDUY2t/p+SEPO5gvUzS2Q3+dspncX7qp6lJlYHDNqWuJrXSfmxydsge1MLU/mn&#10;ETFaCK1qE/utWdkfBkjKFuRVuPwu6KpVLkw5rtZZqrcdgpjwJGco20BmVcNISSSqij8xdexTJQ22&#10;6VZWDSWzZZancpNjQW98hY4jmbHCQfyJ4xu+ryVSWiPSm/jpw6Y6YRLUKo7Vz2gsxPpmfx4Ty9Wt&#10;EzPIN1P/xguXaNl/hQ/ke45JzBx/qPougUAV9Kvuly5z5o1TCMt2hRLPIJHDaydU5oxyysAKcI6e&#10;IbEXVhdxef/QzmT/CTdGIyp2FRzHQXkT5Rf0xOJMlONwshO/Y9I62gsEEot7Wpe1i1jB4ioRK23M&#10;uDrZbwuT0CCFKjiS7nmTW+a5pWV1IhbvY8mANhgqVvsG4wW6tR0+Aa2Njdn65lwD6iqBWrMdNbXZ&#10;kpL6tcUNhYX1a9c1rC3LFNe21zT3Njd0NzT1NuUGW7tGO7rGOvsn0e9reGLz+Pim0Z6Jrur2sidf&#10;feBHV/zv//mNf/zWr//tnqdvXFrycnNPfQ/avc70Ds/0DEx19YznukdbelDOOtzYg3LWkabe0cbh&#10;8abxycz4eEtHZxkqWjPZ9ZlsUbalGL+0dVS2dVR3dTcMDLeBYh2bHprYMDK1cXxiw+gEUSvGB7sO&#10;QiJW9rq9DcyEIRUm2mQ/G4YI6jyJmiIWs+F3atjwSdWsmmKlMFibtPLHhKChvZRJjwtirQyUCRPE&#10;b1P4cyMolSl6jwRZMIW2N6hrhYEwuNbq5hqg1oqGytqWmsHp/rl9c3tO7DkED+FzR/af3LPnGFDr&#10;xs6R5tpMUV22rCFX09RW3znQjozm2MyoGEtei5uy4BeHkkyCpGfEhgfwLWSpmxqT0sMQ0Q9hAMNo&#10;XBdFAeKvkC83FFQ4SyiuScXg0qE5Q3YSpBGy5yulo5cp6CyhUNoys+monCQlIGT0L0pTBDUrQg35&#10;HJARQIpKUnTLOFUPJlMGiDxM00kOxzo35f4jztYpuZ6KzlJBGiPmY8IbWVvsf/QesyBNwEOGq7Jj&#10;EU8SiX9m2aMxg8EVo39CTfFyYvAS4Izw191oBZsv9L7i+JvJFAAgOZAoAvW81f+6blbJEZekCvbr&#10;EsSQWAcb0BQXCNjmYzr68ZMu4EEuUbEja/PiOFKfKlHCc3BgTaZCXTEs13RBO95XSEfJKLCuEZph&#10;jCVwjsmwHVhVy72VzbHIYWo5pcpLCybTdkqW8ypUG8yADyRMHrRop7AKIASNmBIEt0ydEBhslqqW&#10;D5fhE2JTL6TB35KLxoe9ppHIkm2voxlZtTO48WUqvFYGMOEKB+uM2vUnLkokbBAcxYt4j8az9pJR&#10;VVtgOaphXYrsxAeRf7DZcws755GO8VCTWZLWmq2JNIzC5NFKSlg3YmWxkVxGTLb7jvCJcPFhaLz5&#10;oBHGq7sJXnDKke6XOl688F34X+81unfELb4KgFUPUSLEAh74uQ65nRG+p7StuQibQ26qT16oJ3Qi&#10;QC+m+6mHlDBB8zDx/7oveiL4PkpDefmpFQpWFTbj1RyLweH6GQ+UEyvKpfJMrBcQwuRl7ti7Y34X&#10;9Q5a1iJvpTmMLZi4l6UBGHO5/pj39k+mPJKc23kQw2YB15AEm//0mmBZAV7SukttLgDjzItGXsxb&#10;al9sTGs2z+9Lenqh5FVxTlS3UsUgiYd2ZMIz77ZukObF0GoIXtr2qBb2h707MyUXSw2Fr+5lYC+l&#10;tJTZb8zSEmYleDRRlJLXupjW4pQ4AU9ya2jJHFhFTC46FOb4xWsOD6sYw8DYc9Ku77oovkAuIaxX&#10;WzXnDSW7SJ69rFpXsahLOZxw11VbEZBurvAkJ+pmysX57XrHs10JTdIPTLkK5LvCy3DRm4gEcZzz&#10;3EGUz3IuQObDsBEJ1tSPP5M46RuNVzXgsovTDdXT4VWXnXV5tmSzGZkbHif2m+MDjmGOZcwcw8SH&#10;h4+UATlQK7KTcLmfpIHwGFDryDjb3nT1tKOotSXX3NqWRVFrfVMNmrWiorWkogh4tayqBPC1YP1K&#10;QNZVa5euXb8CTsJri1esXo/ONy8UVy3t7K+a2zG8++D04eObT5zefvrc9jfe3vP2e4fee/8oUOvf&#10;ArWi883b0AaLa30XpOunn5775KOTH75/FKj19bM7jh3dPNxfvmL5g88vuX9Z0WOZnqKN22FBMjI5&#10;NzC3e8Ouw/OHgFrPHYFC+OCJvQeO7dm5F7kz6EYH2vsyPcMdA2O9sIcEcEVkAseNgYmBkelReAiP&#10;zowNonx3w/gEVlHU1EjdaX7LKNRMpuS7BFZgoXTXEC2w24VqT1wqzCDcxrEwmsH/skgzSXZZpEq/&#10;Xzp72QkJ78wtLlg/rPlJBGuppvFRbGpy2zU8MVKVmZbmfOoz6pJpgFKgTRokgYaFGnkjHiLSqvjp&#10;JjeWKPtCAr66IJYq2o1Dkyg+BcQw76gCVzXgoRuTMaFhT0CyVLsYpKusldSfhtjGXLPAJwTNQtWs&#10;dKU1s/2BOViEoBosSn9ZgugPC7XyW4Q5iYfV+jW+GkmFkekJ0arEyQAhKJE1t8YPq94VdK6lyEK2&#10;HBSplIktpRZmja6xt1GrpK0EOSQwBUdDkKwa1yTNDdIS/1QKKg/52A4HgzM8hQZKBKgGYMEWkvwM&#10;pa70t5xP/FI7RfG20elXeJslslQgi/FwBx17fAtwMumFBcKgV7OT2MzIUNLlkNp63gjxIvVC2a3J&#10;W15sSKZtScUZppCI81h3VmZxIh4xfcemIYJHVIH9w85y+itnImSvYm0wx5nokX+Y+jSSgPLcFVqO&#10;gAwrqfs6OM6TRYFkJ9GJFwsij+8UkUldolbtiw5MtWozBqV6DUmjEFPxlrHiwhaj5JCJopVhiok3&#10;gzieCyUfIXVp4mzhMNpMz1k9pRjsjEIDQ21FjlDp2ipIhu3QmX5LBxkNiOXDS/0euUmIPpJniTRa&#10;cMIYQ7k8fO2mRmBtB9Ta1d/Z3d/V3tvW2okGrS3ZdvgwNTW31qFTa6atuilXUZMl0VrWXFRYV7C+&#10;cV0VRKw9DZm+5paBlrahHFjWTqHWnjHY0A2Mbxqb2DLOzjdzE0Mb+hs6qp58/sFLf/W1/3Hpf/ve&#10;Zd++96m7Xyh4rr6jpnuso3sMRGuufbC5Y7ipvb+2a6i+Y6Cma6hmZCIzPZUbGclksmsbGlfXN6yu&#10;b1wD1NqSK2nJlbV3VPf2Z4dGOwfHekanyLKihBWQdXJ2HIQk4IF0wqrslYoV/KReFPeqw40Ap0SS&#10;QRuC+hMlOANkqB4PRF/c+4lXRRREaWI0nFQtsXq9knWEIxGgLHldRAamUJI6kW1vxofgcdXa1QrU&#10;WtVcU9lYVVyDwawamB2c2z8H3+DD54Ba0fZm355jO7bsmukaaa5rKWnIVTS312e7mjsHaSA8tQks&#10;U8iDmY/XVwu9aLlwTQEFLVJPzQFFqE2rAheiaNbYsAWOlJB0uSBOwP9q/XWx3PZFOgPZJNZxlYG3&#10;g7C8ipUWsiCdMN9pwkT4YV9fAl32oJf2MvxdwpwmaRolGNN+n0+Qm+MSi6WyYVFkIjwJ0hw+WlCX&#10;wJ6RMFFNYvlcyBpaA6JWcSkOi0ndKCx2CGt4qcS8NX55ZT79ORPPEH04ROdyFunPicnNrljT6GJm&#10;vC/CRD5JlEuwfM7I0LoJhYBRVZjiKqHcKKcMcp73VDDPo4HLEZnDLkfUGXIOh4rbI+bn2icmboRD&#10;LUo5et7qOKRiOFGhIwgem5GoCgKjYpNnLodM15WZw3SxqLArk5jOh5qVctTuzB15V0WusPmVB69V&#10;xFHvJzbDaQLCNqMjhdG4d6weZ0wcka4rV4mFcGJ4kRtUORypLRvdSeXO3Ks4dlMo4oiIOR2gi9Pm&#10;VMlDVi6/Kpt043vl8uGnyv4oBgn6K4kvdCZM56nRi115CBrFjSO9hUcAP6XaiDyFGFT+b56Tp5+t&#10;kEMUbkjBnvIOln8LroiDNW4RuOK02bZzYR6kJclz0IPoUSklc4TgXMZF3qpPjyArboExmJOhMuST&#10;ylSctlMS4peigjc/W3S2YgutT9YYSkYbRvokH7ZjN2REnoRRXGcwndh9lI2C6LhjXah2osiziEBT&#10;KselubBlkr0zviglVVnzjzGR2Ti1G1a6qk4bDz6fd2emcCg8j3q4khZDyTUOr/xmuZMyWmWNg2Gw&#10;NKhMjhiweff0eGrMJaJ2jYPqHuMBETjUtFd+xI1VVR5vqKYqVlGswjx+jgRgksQg6HrqsIIztzWx&#10;/GZdUOCCfIPzlMqRHZ0qVrCwW/sdvKiKYO0qIqmdki9OwaQqJKMvrc88GVw4vIs8N+xTwEkortjP&#10;o2+0KVNTlMZ+ptb94WBxOZ+dDCVRibFK7s2W7rtWS0I/Q1x3QA0hj5KDTEtJ/4JhU8WvahMiv4+b&#10;aIOopEfjsFOg529UIiCIcZVJmzXVVA/uQTNWa7jbWITYMFgBA0hfkS9Z3goMX6XQhvWUiykImXT+&#10;8rAIYYJVElpUo6jVAZvSPamcnvgfx1cxBYXKUsYpkDZVSM0wHz3cfZA9QGKwHZoaHRztHxju6+7r&#10;gM8lTZhaGgFZ0fYGkBVcqzyEy9aX0EAYRa3wEF5ftnZ14TKwrEWla9YULV+x9uUV614qrlnWPVw7&#10;v3tsz6ENh45vOnl2/twbO954e+8776Gu9ciHH50Eav30M8mD3fPmqw+EWt/89G9n/vbhiQ/eO/zO&#10;WwdeP7t4+NCGno6CZSt/+8rKR1aWPpXrL5ve2j+xpXdq+/DcvtndRxcOndl/4jyaFB4/fHLfviM7&#10;F3fjiZ4ZHO9s7W5o68v2jHRBIYxufICsgxMDKG2FSBiQFS9YpaDejUuuy9/U+FNSHctFaZ6krqe0&#10;l58AqUY/cKMb9t6zFFyUYZjXyKYHn8FNjArVzfNYHikMtiIV2mBUt25dmJdunPfCXC53qChstLXN&#10;zCR27dQm07rUEFSmpL8YuDAYwteZzqUYNmmDBWJJtOZRq2AzXvgrnA/m2wJqX6ENNi2cd3KigbCu&#10;/RJWBkqtKniDh4fwOk1uGzIRYtn4F/9FwCkONo/u4IlsnyEC2rBKIm7EJ42HQboKyorIFQdLQGvf&#10;KityJcGlHS5l2QS0Jh5NaSZ+0porFdCm1gv4KyBVHAo9fOyqbELVhLKZXp+YgBmfBKV8+BSJNowy&#10;S0twBSMJCF3q6b/FybB+1U7TAnhYp7ZSX871FEfLj4POVtpXiYKUaBdTrY4ylLCKK1ZtMF8pe2FL&#10;NzRBon4jJbyBzKOuGqJ2sv8qhXX/2ITiGAx5U8QFynqKoNrIDQe0itsgliegWYii7dGpiUn0X6Iz&#10;kyMnAldPPnlHYx1R1b7WVi76Uc9ttlM1HiI/rdzGKpNi2RDA5Hcjs7j04krpDA94UA0qdrXO0HoY&#10;S8XMX6V3iFHxeVCyShoRxuuZFOUbhcH0E3bbYYfREjA4I+4QH3sbtxk5OqrSI+o9BLcoTGWbViee&#10;kwyJOV0noR3UKuYjEwV9ndu04He0aUXDG3CAUAjD4A4sK4ArIGtTK3q0NgO1tnY0tnU1dPdn2+B9&#10;21nVmKusz1VWZEuLm9ZXtJShhBUsK+TBuaFc60Br13hXoNaJnoHp/uENqFbFa2Bq6/j23XN7D+/e&#10;fWBHU3ft1fdd9n/+2z/913/5h3/9/r/e+4c7l8LGPVuW68vk+htbemta+qo7Bmu7h+o6B6pGJ5un&#10;pnIDQ41NzWsyLetzbeUtudLG5sKGxrUtufKunvpeFLUOt/ePdBu1otsNxmFyI0rZ4VfERgvoAKSf&#10;xBVSaUrYiVUIzdajvDBgp/ZU2jWRm41mktEehnEz8R45WNr9SxcHrSzDNVENtgYBdyQbJ3WoN8jR&#10;Cysy3EcwvB19nS1drc3tmcZcEzyE0ay1uqVmYHZo8fDi/pP7UNd67PUj2CegzNm0Y7p9sKEuW1Lf&#10;Wl7fWt3c0QjPA+hwcFGq8hKOsphWulaiI/i5Y8VEmzIB101bwfkg8GL+hVGOHTUVSsJbhS/VJjHW&#10;VLc6LcoA6qyZVGhODapsjRiRiNQlKMV8i+IrdD5zJTDeifYqoYX2dwlOhF7UENG59jzm8RxWJt7C&#10;SKoizYU6+YL5ryosOaYKxZmYulDnGQ0VQkrq08Nx1F2QfTj8SCpWY4RqtGCRmwiTJHlgjysah+K/&#10;Al6m7rJWRdJxJznxCjmw36ZVfPnnS4jaqEnwKXW7cXCc97QMZa/SAcEigiZymaL81XxPk1rSQlP5&#10;OSWfJzDJRj6SlQqKW2ErH1HiB5Fy1gcGD2MBc7KG4lfrT5hckMqUF54vwwvSQGV74qB870SuMmdn&#10;jY9iOAu9vP67dNaRpWSKupCklo8PCMSyVIGwEPMtyDpBLAXf+FuXxrmRCWNf+f16NUsdOCzhI8ES&#10;N5RWWKJkdRCIKTBLTR0b5RIUqaSQKYPE5Ph+ec3M83WiuWiZg/+V+JnPAqlO6gjYLotQn5OQVKpN&#10;y8yyGoLSWZcpEjLGaiKqck0lEOXIdaH0WmOFu8ZL9qCpAQ9QK9jGec1GQVl1H9XYWi6LAD3oMtG5&#10;oYTMU4g8bPC9PDF3OVIBKsq7uUEY3cnnnMMi7p2iZUh8F/fssM0s7iy2bHy7G6W44FNJlpAt8PJ9&#10;s+Tk5CqVNJ5M8OnecVvkVETcgkfSjaAFOwmqdb+oG08CAcA2avvdekowGxNbvXasYiDXKgepOVTX&#10;65FEug3fEjWZTrHl01tcFdWbFGcST4RvVjD/lJIalggQplJtZaJTYisPEY3TOJ+d4VI3HZJseMXi&#10;FodlBTgmmPNiSpZh9Cw85gIbFRPSl+Y1F/pFu7N0T3YRszqDQq0Q0QRprGwgQb5kFyFhNWplBkFp&#10;MqVIJAiXolUJFFtthV+UKVbLx4xX2WCG+XoJgJW4N4fpAgodgYhR3BRtLA1WhRglnCb8g+yZkhx9&#10;kkIeqZO4uOEOIk+KQUsPIx9SD6bLbjXlCFm1/ErIIJEI16joWsSskIrOhA+l42U8bLJUCx1DJjeR&#10;ihJWraIhfsFZYfwp5DFq9RaAT1pLj5FBa19dkZN0zGJEbk6kNP5KMJ7foqWeIywkxq9zCs95PaNo&#10;xavMEeOhQ13rFDie2enRiRGwrBAG9/R1Uh7cnoU8GJAVJkzl1SWVNfRhAmoF3VpYUlBcXlhYgk6t&#10;haBb1xatLC5fu0Z1rauLlxTVLh2YyCzsGd9zaPrwic2nzs6//sbON9/e9+57R97/4NhHH58Gav2M&#10;bW/e+uJLugcDtVIe/Nkbn/zttFDrkXfe2g/UemjfVGvzyytW/XZ18TOF1c91DlVPb+2b2NI9tX1w&#10;y74N8Nc4fPbAqTeOn0az1hP79h7esbAbqxAMhHO5niZ4CHcM4JcW1LVCAoaGfICs+Am8ihfcg31T&#10;KNNAgY9LkbllWFu6EUgV+QImZeS3zH1EUlCx2VFp6OBfekzG8OaKSEeB89RxbINkX195MpFlNcPn&#10;V/yJmusEZ4t7gW/RyqnjEzL8P51x5JGkQkgyqHk3JnwvjJQgDHaIhV/cxgYvI+fxWfxCKyKgVoBq&#10;INi8S5Ob4piPBVy/RAZIFzhGG/bmKbvAcppGzlrZeAkvMHLbdi66V41UxGRfcaI2enU5pclYq1gn&#10;1dkF5K8vCTiTHkJCueagCY/F6AqN+J6Z06N/b56DtWWuO8fKI1dko4qMJYslrpZCmkeWDpbjyxug&#10;UyU8CyBnxSmfJacTRAJzmTNgFuEZbCrmjaXhpqMF7cxS8nrxYpWCKzYZtTiQJa4zlcpvVJ9DXg6Z&#10;6vAh0HSUhjaS6PJYi/WO3+4KUq7RSkyy5FrOASoniLyU62/NcjsewksEhaad1Bf6L8AF4AYsAVAI&#10;w4eQrlrG2KKjeWm8kHhxr1WqJmCqV1g9RXTec1rBS542SK5EXrUDtaqCl5cseMxvoVAeWRZesstl&#10;nbu1/36e2xTUZN6Rm7166jhH6JxrCjtIv3AvRHwgo1QXr1vZrryddlM77IedSaTVmRekLi7vUYyR&#10;YT9Su5U61W03Ke+XjoPFpQA+jYNZRUKL2JUNe9hEFKgVDrddA12oZUUha7Y9QxOmXCOatba217e2&#10;13R017d3N2Q6Kutay2tayqpbysvJuBZX5SohDM4OZLODLW3DbX1TfV1jXb0TvfhFqHUQ8texjcOT&#10;W8e279564Oi+I6cOb9u1tb698snnH/rWL7/2D//X//Hf//c//uCyr9/7xB1rypY1d1YBtTb1VWb6&#10;KjqH63qHaycmM8MjjZ3dFZAHt7SWZFtKmzPFDU3rmjJFbR1VXT2N5FrHuoNrdTkrSzFJq6LbDV5A&#10;rUBceTsQY4agRikVxqYITCKprXqxklRh9yBIemgU7DDU8mBpg6kBlriL/IkiMA44jgCK0iaZbu/p&#10;5iVWQo5Nj49OodFqX3tPRxZ1LG0ZdL5hv1Z4MrXWgmvdfnD7/pP7IQ8++voRuDHtODy/eSe41kx9&#10;a2lttrSqGSLh2q5BoNYhdIlQfR1PmOcjTyaVZs1jiqJlmZ4IKg68ZDP1bmd/PBr0ZWW8qM4EBKue&#10;twgvVPlm1kXyUckU/YvNe8gkW+4IpYaNItn5lhyUOBN+DNuzC8wsCHTcb1zKGSs8QwEeIx5u88z4&#10;RDAUbBsLz1R+qTielJG0WOT9SL2KLoj41YQnnj6ZzSpTC+vsoEHApwlds9OgoyI/p8a00uPx+C79&#10;crjvKFMZIkWcAAw6guNam5c6hSSQ46DNrl2cCfqYCUzmsBxTGsGGxFHsZVLhRoYrmRJZ5B8FnCQJ&#10;paZ2eE3VX2goeMmuizPecDRvQG6K9WLvJZHVLHxN40lQBHI++D2FhsCHHhOFuUqQ5W1IFPhqCY2X&#10;AjXqdKQ8VHbSmmEFtQvYSbUFmN9wGkIhHZMdhl6cbLLVlU6SenVqE9QkSWuUZcMXy1xFpPP+0oeT&#10;egedYZqrkewwsenVUiQSHmEOjiR/Tvy5LNAQxSWvijspSyGxn9ZJ3qCknvVMI/BY2LlAiQGL2JnV&#10;YvrGWQNZCTgU1h3kl5oGNG7EE+E0hGlD3VauKroKZZFUAO+43BXFBIrsXguuL7IACYYBJ1vGz5fa&#10;vfDRZm5X9hbMRAvc+gHx1HWBN919wdwCilzoohxe1tyzcFRcpnQBeOqxkiQYxsJg6+rzZJoSZBKc&#10;254qSmQ5/w37dY9wy+xcRcmo2U5sfDGNdftk3MUnSIPjzCz/mReSMGW2QEISN0hlwHgkLyStvCar&#10;OJzziqWtyg8GPk+Ps3lU18gx9SM3Hec1BF/D89lgWytDCLD1RPOlVTTgnw9iAM/1k9S0u+C6JJV3&#10;Ia/X9VdrwrMmn5jHVe62DY/iZzyhwfM7lWOjJn9eqFXwSauouUEo8InY1SQ5z746VcQYQ7Oat0/n&#10;r1VI25BIZj+n5DxFV8ikTZXwOr5IWhIPpENVCSwylkBRhe7EnI6s1F0TMIMHl3Ys9M9W2CrU4ZqP&#10;hIV7gPsRyOv87chN4IeUhGU1YQQjGbMTbZKleFk2luYE07PpC2RaUJ+UoI/Lvjlhg96Q5ibIZPJZ&#10;81BSZEk29Ds3SjutmGtNy4u0wTKm8rjpq8PxBAf3aBu1alZYnk1KhnQr+yZS48ptDgkmrOGoW6E8&#10;eBzaYBCtvf1dfQPd+JlHraBYy6vLq2qrAFxR2gpDpvUlhetLCuDDtK64YPXaZQXrl68rhloYnkwv&#10;ri5+bXX1yyMzufldI3sOTsKK6fS5+dff3PXm23tBtH7w4XGh1rOffnY+UOtXRK2SB8OK6dTHHxx7&#10;/91Db72x99zZHfv3TLQ0vrym8PHCsmdL6l/uHW+cBGTd2r1hcXjuwMYDp/YcPnPg9JsnTr5+9ODx&#10;PWh7s30nHu3R7qHW7sFcR39Le39rU3sD+rWitUH/aN/g+AAsJxFeok0rGt6wDM1THaLOoGQYogvg&#10;EZXIG5UhsX9JMm8LrUXIJQWlcYfIHutDA7USMamKNa8KNutmyEqlpKksiRQ0e6nNJEylSDNK8wxZ&#10;DU1B1cqOGNiB1acT4MbU9gZ/KHwhFCqFsAtoTcBKp0Ysalwq5gDhPR5DtEEmkWC6lf8reTM+c4kR&#10;JvFJcgayBthg0uDTKMuIX+pfoiaRV2CZgcdIn06KVfOIeHRI+yYWFJDV4ltwrTxLQXAS06Ec4Hfp&#10;ZSWVM0B8lshJAplsZoudEAlLiOuXYaqtg02N8g4FvxrCY0ei+Gope41miW2cKghIqQCCGlQXSbp4&#10;Um1azMrisIDNaosqZy09sUFRKodhNi9fvWnDJ7GXnEZKWbGgWZk/55zIMKvJjcqcJLcjd8qWR5TF&#10;arjC/jdPBWuCWmtBWliYVl15VAwsmpG5K6FxzV3nYDSqFPqCrE/TUe9Tn2aJmsAtrwJnCyW6tm1m&#10;eizrFVHAvdOkscGq0CkXPolPnNhmEtQ1wy67pakV1e1E8vgWYPtohMtuItotpNGSYAmZ+AiMzDao&#10;oywy1lYq+lDq6arMHJ8oL3waYUNl/6+XwrB8kCVgyv+F5R3+lwMlnTDDLGCz1FrDLB/jdWXTpYO1&#10;TswlrBN4UR58kXVw30gvMJVY1lagVnS7wc+GbB1+ybTVtEHE29fc0VPf0FIKzWptS3lNawVEwmBc&#10;K3IVrGjta24dynWPd/dO9naOdfZN9Q9M9UMhDKJ1fPPo7PzM1p2bdh3YcfjkIbwW9s1Pbhpt621+&#10;bsWffn7DT//n1/7nf/nHS/7b/+cff3XNd19c/mR1Zl2mpyrXV9UxUN0zWDs+2dLbW93aRklwtrUE&#10;YBWv1lx5a1tljqi1qX8wB9Q6PNE/MjmIolYRzkARGDqMPLKqyW6Xyl4CvNSoRjBVal6piKUfTmWc&#10;4fMhGi0J+VT2JgbAI8njEJSKxJMbkyyFkVjFLiXyMFx2uRFSJT4z3jvc19nfBdSKNq0wEK5srC5v&#10;qCprrhjaODx/cOHAqQOwYgJqPXTmwM6j6Gw7gV5BdS2ljbnq+tYauDHlelp7h3tGYdM3O5F4J1Zv&#10;CssxKFG2y+nMmGmY9sqY0HqR84ou/A7iSVcKinPvRy4cx3GyP99s1q4zLKuTKJFcDXu0kmhloMkL&#10;RwgFYhZ+ksCcLNIjasVklKba3REU+VnPRtbFNU5GyI7zdBqsZrThTUQ8GjoCDNGJik54Aq5HNV9q&#10;0IiYQLBBnmfqpCqBroGi/V2xVqOCjn/okFEAhmflfpIOB2WxS3mYih5J+SriR82h1a2m4xxhC+CZ&#10;6AiilaSuqDDGrMYM+EPXTzo49pHxApxmd0rBeIXOWMzZzY9FgFE/HD5VpsgsH3X0ZoilElMmUzAg&#10;8+qJ4lOSro8BKPB20J60g+IACrgiRjRta38ptmyhMN4Vy1Zgpu4girzVHSTZaXJfUymHIvvwunOd&#10;nioeuWwqJSGWOIWVgpHBw6cMBfggMaKS7PqG+mXIkWefxP8zLOa0RASPSariXiRNPHSeA6ZWxP1K&#10;TM5CFQkC5W3rEeOsUOUk2Xs72dLhlleE35WKciEc57DjWh48ZTcsJPbz4iwVElJaLmgzjgfBK0kK&#10;ygkpPeeNIUk1m+S/MJGY59Jcjdno++WsB94kr0vSlbyZFnnP2EiQOYwWzoT/FrqMsjAHIwAE6yIX&#10;u/tyPiNjjo0OGyNhsAXnTie5OJNZoZSosp+wM7bc63X3Ke61xpUftuZTLL1rBzx6TOGJUXczNr1v&#10;elnCUfdh1oBYPko1x8L2RTeh1Rwzh2wC1nuWMuBW+3O66vkigs2rSY18rEw2RM8XuDIXIwTup1hb&#10;oYluvnx3eJclTLBymAgklikiTPwXMgLCRUGjSZmC9Z/ZMSc1dH/1VObTUhI7SPvAKDmPJElCkkiI&#10;+mGnSCzWtZ7CM4E5ZQkQkE1G2Q4WCsMwLVxu9CLpgQQpGEAjQ0LoWB+4gikdw7Hyy7mGsNjQquv7&#10;y7ESqWW86hll1M1ARWyH/6lHnusPT4CXxgpPrWaGc3wYcUClY8LxC7uAcxbOkEpHw/vrsRIujRno&#10;lASXCC1ctljHS6JoKHj5jc4D4hdHL07Yac5YzRuRtqMjS/8s4k1FAXIrCNRqFxilMJzIUDoMgRAt&#10;u225otnLBSr5m3IckiO61oQLBLVFlJ7nqYSB3oeeOUrvAvGzohWodWxqFETrGEAdOreLboVCOAdW&#10;oK25MVMPsFpVV1VdX4XmN+VVpejaiqLWNfRhWoHXkhUvobR1deFScK3LC15aU/JqVUvB6IbWhT1j&#10;ew9NHz2Btjfbzr8JrnXve5IHA7V+/Lczn3z2ulDreyRav3zv88/f+vTT12Eg/LcPj7//7sE3zu86&#10;fQrqiqHG6ucLgFpL/1KZWTo00zq1tXd2fmB2x9i2g5tRrASHyJNvHDt+9jCKWnfsgxwDlzbWM5Tr&#10;G+noHens7BfXOtw9KA/hgbH+0elhyPcQ7WAOj0yNgqPSHgSmR0pPhuLEn6zQJDDh6qGutm41SjpU&#10;85x/wpmW+l9apCngQ/ITeBJllcSrIlfxc9sCPMPnScuRd9X9dUEl4AbfRC4eiBTbJZQIyNTwJ/nC&#10;QBkuSwQfSVTs3+2ZJKBHmCrxJgAO+VWjVuJPGeiym44a4aSWpXiTn0TnWKBWHnArOWFAVvC0Br30&#10;EMaqrT4r3FY5vxW3eWiMZq0ctspUVkyyHBRoRJEqYSc9b/k7xLqoGsUvZp91TnQMRvdYXAb1zdvm&#10;QI3iRahptloMrRXYou/E4JnlY305i1dJ/8qEaRRdT1ndSnNjU6MWA7sFjh2YjHslmOYlqC+Q6VxX&#10;jcaZ5yGrHlcyjY5NZfNjipIZtcTLmxwmceoL521zN51ga3mlGjd+wF9nQK5VLMCVeV3LJPBTPLOy&#10;IFKOxcxj/QZrX6XHJjls2KwqVi5JBorUmcho10uMNBhKt1iCIrZcwFv/JXbaGRRIH8G1kjui3knI&#10;X3ws5qJTAPpeaa4Yt7nIlqjVy5wluGaAnauTRGSzHDWlbVNiXviWUl7Lj/mK/Ap7/BIGq0021yat&#10;9VTFyIPH9JFjICmC2N7aOTkldURuC117DbU/njckL5reRTzIjn29TxDSawNL7LGqJsLRlLRbUiKZ&#10;DqIgTbxcaLEcxHhBAXAFy4rEGLrd4NUz1AOitbOvI9fVCnkwfmYgYc3U4NWYrWhtr+zure/oqQHX&#10;Clfbyqb1lZmSSnCAreXVbeBaGzP9GRCtPZM9PRM9nWPdPRP9/ZN9fZO9o7PDM9umNy5sWNy77dCJ&#10;A8fPHjt04uD2PXOTm8cGpvqau5tXli//7R/v/eev/Y//8g+X/MM/XvKtH//LE8/eXdO8rqO7uqe/&#10;ZnCkcXC4Ide2rjlTAPulpub1DU3rm7Ilbe01eHV01ePV1ZvpH+4YmRyACRP7smLu0PAmwkoZ7eKR&#10;R9IKkasCVnGGTGdQLI1ugYC1lBBT+qtIlOWsKlpDUZPT+cRLJHyif6YjZvyvhNmq52Q4RUaXWE5t&#10;SwHk+F0RZnFRHpnEio5+rT0gWsGyArWW11dWNdVUt9aObB5dOLS479T+Q2cOHjl3BF1bdx4Bap3s&#10;Gm5paquqy1bWZasyHU3KaA6ObxgD7MHXmfm0mMpcIiZz3sKN6eHkQ4Z91DtrHgmwyMotIoNGsOEN&#10;RDtIZ0wwblZEiJ9gmUz1EJ0KuOIXwle0t2UosAXmNGybga+AFIp+y0wt25aDTKx4J6NEgbQLujXP&#10;dietydYqF87nKGl0XRup5DopjuAMnaQ3zZVEiUbFpjKMOnyP/DgDFgoe5AGSC/xc8MY3KUVzh+TU&#10;MUIRP8XJejxdsGqYRBbdYE9ZCRGJAo2SolnEyM5VCHQYp1rPJhWZD06qWUR9wsDBQYn3lsjcdj7u&#10;fiEMnBfI4a/YLERUv1aVSJB5iDjUboFj1Jp4V46VUavZMMxSjZ5gtglAemUzsJOttGASV548pBfL&#10;YdGy2J7UTCiBRlPQPLiE2RHvOgMYzI9WRbeyJOlhVySl84zWHEkr18Or5ksVFkpGIOvgkkiDLpO3&#10;7pLKT5q3l24lYYlw7Yp0g2raw5TVi6RRq5GMlRcUJEeNq0kYnxWfL10vDVETaiVSJTmcd9XmE6Ec&#10;EAfWASsXED44rPxkEazArdEOI3hLP/Q4cPQcxzsnYoUCu9HsItQ0P59mr4oSU98IPSzmWiP5YgTC&#10;+S/I5wtU81KLCzzaEikIgehsw0HKtxvXC4jFA9rEPjxjVQkZ3YBouubHAePmbBcp5W2U5QdqlfyB&#10;8mDclCC1dDcBdYSjcAlYNCK3IkgsPANgQzWEXkQsSlRR+qEsgLZO5tANLTyebJ2lDc6GxtwQcSZq&#10;JEttcKwMRqpRuQ2YFFu2jYUXd++wo5Uvn6bZUoZ7Ullc4A3au7lVvr5N+Zdxtb6CJ5ZocxczC816&#10;9uq0LTbmkiULYhVa80uF1e1zyeprF9hLnMLqqkQwssDBCRH8uR8NLa0mY93jNMjw+ArJzQyrMBNE&#10;elvVH0g1VRuZ27QijBCUymFZnbl83TiWxIYiE8ctXsqsZ/Y64IfUBcC2OnOUYpgdT2taXrx4Bt5W&#10;k168wlnAeQR7AbjGnoVmNPGyPMQVqvhq96H1xYrfk5ee00+eSEK5Sl4EUPcOSCEJM7bcoH11Xq9s&#10;HOV5oku2jxQdFvjIhHGdhYQiRRTQCgmbBXH9P58CZISTFdM4fIPR82ZotB8sa1dve1tnC+TBTZl6&#10;+DBV11eCbq1pqKqoKS0qXQsD4dKqYrdshSHT8jWvrVjz2sq1r60qfG3pmhdWrHu+obN4YnPHzn3j&#10;B47OHDtF1AqF8Fvv7FNRK7hW1LWe/URc65dfAbW+j+pW/P4ZeuGAa/3w+HvvHnrj/O5TJzHLO6pL&#10;nypc//j68mcb2wumt/TObBvYtDC8ZffUjiPbDp7Zf+z8kZNvHgdqRbPWhT0QUeN2j3QPtnYPtfWP&#10;dXcNtXf2t/UOd6F2CRQrgCuz6m7CjFpIcDacn9SxI55XDSbpHxviKJintkI2PSxCdF2rxIzEKVJc&#10;B7/qakcrH11KasUoSEcbL2EZTOQqhh0yWs40AGN3G0GUnpKtZE39J1aY+oV/SmmMnY6FmRNsw2lZ&#10;ss2fKEdVaxKZZksbLCMoUKlEgoIGdCYDfAVYtaWwhLRYwAlJhIM2g7nNd8q5RM5GKN1Et59J+VWQ&#10;7jMbKXWu7aqEXTUX/QuxmdhCQsRNtEGSThXyV2g1VeVFRETSlU1jJZ7euI3QGQj24qLTvEuT9AkG&#10;GEFvBkCSJFXfyEE3dARqZfvWIITV7WYGNbGUdxs64kzU/4YiWOuZVdpKhEaFtxbxBCDlmSxvZfOr&#10;kaIQ+SlSUZpnl8smRCpGVI5QAoSu9bX613PCYJVkOpfjcOIyNeoXr0JOwqBVlQ7gnOOwq02u0C+v&#10;WgdnY2tn6SwMELNK2y5lEwgjbdEmKpjlwWZEeTm4dzINpvpXQkfUscwA36pXkky99L5Za/00jjUV&#10;iXf4SPDPVWGfWlyIUmY0loev7vegrUU1+rwWpljUCYpDZ/m0bbL9+GkrykuzpIrRWhnwQFIuxdAh&#10;1/StUbhAcU4yGKBUmys1PqVSQ0UVKeCzr70mlTVX2kpZcJLc8NzPhltXkmzFaSjhTfWXwwKsILBc&#10;wppikSEsbbHQ9I304QXIitasxquwDm7rztU11zZk+Mq2QR5c295Znm0vbWiFOVBZbUtZVaa0prW8&#10;Eqi1vboRqHUg0zHaAZYVqLV7gth1aHoAL6BTEa2bdx/ccez04aNnjuw6tHPjwuzIhsG+iZ72wVx9&#10;R11x/fq7Hr/h3777P/7hny75P/7rJd/9+T8/t+SRuubCrr6a4dFsb39tS+u6+sbVldXLKqtXALK2&#10;tle1d9a1tlV3dDV2dDX1DrYPjHQDtY7PsE0rFMIErvM2WMIsDful6S1gqOBWxSEyN2JyVeo+0M5o&#10;cj2mUBKqRcTHZEoNPpm2V4tLRmmBu6iPtdbOwRM+CTqIpr6WB9NLxqI4egVROASL5gkMdX9Xf3dj&#10;DmNaX91cW1RdjP43de0Nw5uGtx+Y3wuF8OtHj71+FKTrziM7Zhemu4eAWqurm8tqM5WtXbDsgxAa&#10;ucwRnar9Jxm4MCFN50bORnwXbSGSSF6ZEU42SdwZTNPP0LhOVhl2c3VGnLMCGB5cBx4dRerIxJLw&#10;UV+T5NwjxlXtUhB3omcJOBMo1kTJStBL6y9gANdMRgmcJ7CQiQtNFdmnBH9CCIzq8ggND6NaXxBz&#10;8oTDGJNkJkIHCxpZcxtWrrROUZQZ8lcVavIko1BWxZO2xlG0zbtjuiORQsEAk0iXzDifrU/yvIj4&#10;jR+IGN05KSEBJfhl0aQ6GRfkWxDhuEerDY8sTxf7HtNnSOhOKmt1YDL1xP5MioONNBJQJBNFWkP1&#10;bwoBeb3C6uJ2BFahpgNsdrim6FkctRu3yiI7QXoOxVb2jHUrHYrGDZJ9jxyACv1SseywOx+AerXR&#10;UIS0OBmrMBsYKDdfdCfRNfgrVI65TFTgjUtTRNiqsBViD6KYKMLNHuEhHPFxVIlrkrupJlkX3RGJ&#10;ylIVH/XJJGdwJsQwTrsQAhkzyNrK1JYFbETXfpYFEc2oSBmbBNiSIcjB2AtIFGLgryCxBuPtInBz&#10;4x4T2x0ru8G/dQk0AZ64Nc9qvJAyi9I+7qfuEM6SbBnbWiFs4k5IPlWJA/vxjgCiUBVMFJHHLQm4&#10;xud5Q51OhW6C5wmIa8JZ+RrdcUwM4yVnSVxOqa2Zt9LJEbHNscEpGcH0H47pGZg85zilbbSOtYX2&#10;SG5iKYTmzcgPu2+uMt1JecHaFjOQ4TitrBOfaKdLFFmy5YG2aco92GmcKTYWUnphF+ZRMsvV2qqi&#10;NF71A2hApUyEJaPMpKCZkLM8zg6Lo+Mzi0jXOMQZQCOc/F0zbauliQkm4sALjZc4tnw8tUSnZJxK&#10;PQNv86JMhBrlKm0RinQvDqOwSEQVJCMr7FDsQSCalEhexR1hg+QWrD4TSX9JmGtJYWIu0mr5VLi0&#10;NpZqm3XATw9CgqB8AC3silxSmKLj8fGIseyfGFuXhisyAteKkc9ChvRMeZB8Oj7UXpb4ehFzpsnL&#10;l+4Rwn0U+Uw40W+y1LuVAb8+yTSi34kFRyu2X3yoVRJlUsS1Hi5p5gFTG8L0jPDbDasi22JH9CAY&#10;NEuFWmVDxbSmI8ZEBZmg4313cab3X4bcQmtS1YlXoE4YaGwKDW8gD+4f7Onp7+xRs9aWtmagVvCr&#10;1fUV6HyDF9q0ri8tYKfWssLV61asLFyGnysKlqxZt6yweOXaomXL1rywct1fst2lG+Z6d+0f339k&#10;6sTprWdfX3zjrV1vv7tfXOvxj/8GD+EzUgi/+fkX7+D1RR61ykD4nbcPnH9914ljwGrZqvWPl5X9&#10;cW3pH1DUunVxfOPCyOz88NyemV3HFg+ePXD8jWOn3zx57OyhPYd3LO5FzhoVqP0dfc1tvU29wx19&#10;I11tPdneoU5wrbCKHJ4Aah2FuyceTOZiRKJyEMRCUbEo5aayDJ5+TBKNzbC3ixkvQIl8DI/I3841&#10;CfWxilMWtkSMwjKIokmfkkHdPgeXVmXnIfpgKx1QrKglpvwbUY+a/1HqSCKKFbB5ZSv8h936FcBy&#10;03ZoW9SONRkMSW9Mca8MdHAQ6LMgKSJH6D+x6tYewmzWuolnRdSqLjj8jLvFiksD3Qr+lshoy+ZL&#10;TLSOTFNW4dCBgF6WuaZYE1KXNWtC7WBKRbGyz43AJPvNhPcSoSloUp6Z4au8qnDYObwJRG7oTK+m&#10;GRaykk4Uh6mvI0jjTVIjHHeRFSUrYMYKRlKR+CL1gIWqmTeApbqCjkJEBLF+uRLVVZQ4uCvRyZQq&#10;/5cnkM0qO04yNCUhri1KfaWdyYicgbEo7qIgPYl76JbZyTf5UZmJ1T7Bstt8vaunmsdQFbZkkv3n&#10;PlXfD9whIlV5PeNQHnBKcOVlJ0AYda34p1NlYZelW+azMoXr1IPnt2To4aVMDQBnBqlp/RcNmQQj&#10;xWFKu2LSWxlKDZTIVa9oltzgZYmyzfQiWlWaUP0ASfZq8DmkkTWQTaszC6Jbo6DIxjaUiTrAskRB&#10;+hluA+m0NRrh+gBxF/VdEnDiM0lPGCoabTz5Vm+huVJaJEz2nZ40GNClqTwmgoDIT3uXdaEdJMG2&#10;sWVfEEhiNkwQtU6OgGhFj1aYMAG1opwVvsGoZa1tqqlDa5bGytqG8lx7TVdPba6jLJMrrcsW1WSK&#10;KpuLqrKlta1AXNW1HTVNPU2tg63tI23wYeoe7wLFOjQziIrW4ZlBGAhv2D61bdeWA0f3njwHovXA&#10;3K4tE1vGese7u8c6s33NDZ11FdmSNZXLf/fcb39z7Xf+X//8D//1n/7L93/xfz3zwj3NLUUDQ03t&#10;nZV1DWuqalZWVC2vql2VaS1r6wCErsfPnr5s30AbICteUAhPbZzIy33dk8bQFNiVL1W6ukQTsazd&#10;Vhy5TqlRCoArUKsiy9iDtekiXJMRqNq6IDZlYKfwUUwLvYsYOrPxplSCqRfORXWwlE5hOg1PjHQN&#10;9LR2tze00ocJnW9KasvK6isaO5tHt4xtP7Cw98Q+oNaj544eOA0t9eLM9sm2vsZ6+F2hqLWlprm9&#10;sQ9OfeMDKB3BlmBGlKn9ZD4RYrZohcf5T9GgJphrCujagm0Yz4jQSBJukcvSKsFEBgA8pXpigbDf&#10;79izA7VwAO1gTfMEMgYE/CoIbZlRwXgmMK1a6dCj2ADMATeZScnwHKIRl6ocKLhfhXHCtIyEBNLc&#10;iMJUoSVqwTWlXouc5IGZySpAtAw4BOtaamU1/ymslapTdWU0JWJ+weejUDgqxIQxQjCp2NG1r0rh&#10;a9FWVC2yV9jYCNnIx6bTjqhYmaZJxSIoYUWBVSZ3nacTUUytSrScTW0whNK3AcjRvEcddG1Xq/D6&#10;osBXLC6+y5GZULfKfe3gQuKOqkUvF8CrikFd0WqpG3GFbGx4WA+CBN4EitvJnJDMccrAeksvYgQM&#10;oU1VDQKP41oyfm+itdk1yjSXpqIFI56WjBoNFfxyCaKKomnNwmG0yFNjiwnmyWAqW+/L0EiMpTMd&#10;0RGHNGy0w0maAjc/0wrvprty9MWtwUUh+eKuJxg3y098Qzl6YoEwdBvCIIoAwA++b3SKvHlp9ByS&#10;l7hc2SjQoMe4DotLwFMj+pRpCF+XaXNnRlg/Em49wB82hGNui1kSxdnEKlLH+HwwgTmpROilUQ0p&#10;Zsr4kOEUYwkPNou2TDWHLzf1EeEjxQyOgBxVvoHbpSAw8k8pMO841AjgUFoBrFvmk6uclBQHNOnF&#10;EyiQKfUKD+jeIS5VYL6Dda08bWEzHSRWKsAtP+8WPSmWVTWsDmg5tx4r2whLscKZiSnNeMPCVD4j&#10;bI4KMe24VdZCieRtDKioPdEFJjrdUCTkvsZIbg/jlzNTBjyxCmFfFk7GCftsVZDMOYC5gZ3CS6Uu&#10;TRquVD/PhcItpnTMJDeIVvbOHzkOcWbHGRCuOdQp8Nnh+DN8nwBwRXSkFUYiYZ2/u5RxkMX+ucGs&#10;yM+AtXhG0olZi6FX8hEIpO0Up4Ar1iuLIFRWxkXPCXEmB+2DbYTPn0TFEXXoCWLGxIme1DDGS4f+&#10;ixWzfOIEQUF9S8vAkddXa9prYXQko3hsDowRqtg8OMz5SoLuPI6zQko085IZ9qiGwnlGbOiuB3YO&#10;CKMn1Z40CF7Q3EdNDuQ8Q9sB2HvJ1ieMPFnvAOZAgxbOdr6JPnk/pB5wnTCDQCn4nOhUf1HRzrib&#10;iLi0mc7m6VagVnGtAwPDvQCu3b3tre0ZWDGVV5ei4Q0cg0vK14FlNcWKf65Zv7KgaOXKtUvBtUIe&#10;vK5kVWHJylWFLxaUPNcz1rhxW/+eg1MHjkwfO7X57PnF828CtR54/4OjH8FA+G+nP/n0HPTAsF/6&#10;4st3wLVaIfzZp+f+JtT61pt72Pbm8KbZkbqytY9UVT9fVv18/3jztl1TWwRc5/bO7jq24+CZg8fO&#10;A7WeOHrm4N7Dizv3Ya+H1LmneyDb2Z81am1HB/qhjoHR3pGpYQRRQK2sa1VnCsCxaJkmSz9zSEov&#10;MvxGfGIMIvRBACKKjqhP9YB8X4pUbqaQ2oqkpUCVUbSshZJilGSViVZ3ZwUuyDO9bJZL9MSEgrg9&#10;Il7MNPytAQsgsXgp0pMWvZqGDSNYAUCgTQst3WuHPVovMmQyHyuYgHPAxCC/ig/4HRyQf0XmAOgU&#10;tJxtgLZcIiMlVvRS3SHoIlStlieJefBFJh0vjX9JyvmnVL5ErbPoWwO1BuGWUCsOwu9WcSay/izG&#10;db8dGT6xCBbIUyycu9NaeqrlGGS31cjq/sp/RjEnkS2pVEBEqXCBnKUx5v0wNLI6N+G9KNB1rxp7&#10;uDkkFWtK1YdmBms+ZQ5EkKZyR7r14OkyqhTDyX5HwfuRQfU2YJV5vgw42hv4i/jycZKxk9ZHAlHd&#10;VKmOlSYhNNVF2aY4X6CbanG5IGr8ow5BC3EYilI4PYM1GukZt4SltFj6ZPZdQAbFTlEUM4t0Bde6&#10;iRZeVJYbr5oF5Ss66JBwNv+AwN15u2CJlQyzRhefsXPVRVJqUtOW6Ggt4yyUdTXTM3oYEPEYBuve&#10;iUnDPy0x8k8BUaZkzAAzDuAgsxuVhk6Pru6dVlXLn4if7WXH5KWzj6k2hmkCS1AU3DMTnPxOvEMo&#10;ZUtdTXjSpHowb2/K0UKcANflSRg5Bss6OQoESx8mEoCdnX2d1AbDh6mtGdrguqYaFLVm0Ka1pbqz&#10;uz7XUd7cWtzUWlqXKa6CPLi5uDpT2the29zd0AzucKClc6StZ6wDzVf7J7uHpvuHZgYgAB6c6h/d&#10;ODI9Nwn34GOnj5x98zTkwZvmN4zMDvVOdHcM52rbKuvbq2ty5Wj6Wliz6pXVz1x7+0/+9dJ//G//&#10;fMkVN3yjuPzV7r6GbK68um5NRdUy/KxtWFvfCB+m4myuqrOrsbs32zvYNoSOYeRah4habZSC/qWY&#10;+GoIpP71GCJswK47VQQvAXAENNjzmMzG8koc6DBCEIWRNFtcJB7MkbSDVIYaqRxOgJYI2bWm/qcN&#10;S5ShZzUpbu7IFDyjenI97VAIA7iCbi2tK8ervr1xfOvEjsO79p86ePjsYSqEzxzac3TXpoXptt6G&#10;qqaimqayTFt9ritjhTBEOJB2kxRVt5U8YWi0IPV4SAzI5ysnIlbT8icBNkYwogLkZmQrTuXaGIqJ&#10;JkUXKFAQ8DJla0r50AS7Arwxv4MOw/BJBuYBraq6VkJHFrWKSXDULl0iZXscNzUAFEJQ5SoXFkIU&#10;G70orxScJIIDtU6RMaNaUyim8f8yFnQNmInTYFOJogFLkG1luGw20sEiAx1puhTcELgStzveSi15&#10;/F95+KoCG/JdTtUnajHKDTipqD+XnsIGwpT2KOa25xBjNUbYWFLcX9EX4kuQ8o07qKmYAHKqG1SW&#10;ipkCw0JJWM0dObwzGqTQVwbObvsprlhBG366kG9OdlYur2VYplIxqigJWQXaY26LKMaN5nzGqCoE&#10;jzg7ljITF3kewzDYUS9vrvEtEUXIO5WJiEJTr0tGHUIC5Nb8sluPT0MVepwDvDqBHKF3rld+0Dhh&#10;JHDFOiaZuuulNWH0YeUpmJHxem5hs0tbTTcx50KvI7br5FOvm2UYwHGWhtB6QuNwZyI0jQmcyEOm&#10;RcM5keBPxLfTPpe+BmpYKh6VwyL3Y7wZNee8Qaw7tfyVx9dD4SfFNrzMAjj9xIRLAGzfX6NWJwWU&#10;AHVJKlNp4K7hgIU3U6pXyt4k0mHiRoei9VrQrURxZsjxSFJDq55eeOqFUbkTcXETaMQvmFHowSPE&#10;y8fZXCv11UmxogeBi6oL/tWYkefps7XAG7RwGNuG6Sv3ZRF0goJqZu4EBzYvhLnYnhJ3xwdWt4CR&#10;KOMHlrRx2mvucRH2kusVG+9L0m8NNlcAI0BDIz2AfFgSS0+LMpeCO0HjShDdbm7HILExV7EaMHGv&#10;GkUXtfKOEPywHoRe8YKgerQRdk/gTJwpc77GLCtvFvcRPuN8fFhrzbxAkn2Fo9WFcdP5A7Iaenmp&#10;TNqHYKqlsQ/C38mXqAcWshKTfxFzKwLKiUINTmTwXayU6v3Umkuo0gOlMEMZNMFawrakLU9AThZi&#10;zuHaXCCYWz59yk14wPksJwcvDoLWOtdoaJkSEjbT4HBUK4/WYYUr9HEQFtW8kpeVHkl3VI4pLepV&#10;gjX+ufODhEZ85A34I79v2CzNtrU/MnfA4DAbtQFlqKCjMUSk/uiHLG4gjb/nmJUILtfCVRt3ODaz&#10;0aZvmZcmRhdo5SInuVE0FxzphyHT0Eg/IGtnT1uWsVY1gCsb3tSUVdaWryspALm6qnD5yrXL8Fq9&#10;brl+XwI3JkDWtcX454vryl/qn2jauK1v94HJI8c3nTqzTah1J7jWDz44CqL1k0/OfvbZ659/jmat&#10;b6HhzVeqa/0MVkx/ozxYqHUvUOvRg5vG+kpLi58orXy2tnnF8HTr3I6J2e2DmxZHFw5s2XtiN4w2&#10;Tr55Am1vDp3Yu/PANnCtW+enh8fauvoz7T1N3QM51LV29bcBuw6jdmmGtUvgQlTXClIEUQpgp7tq&#10;5/1lQlwpaMYo2tBUXVcY9tswiRgP6lewetToWvdK+GDIZw7JfJ4mNsPp0FeKrgNkUO9J3FMm0Sgo&#10;Y/O/wEdo8ud6VHGkREBW+YqjSnJfAhwb0yZFaipnpdZSMk+iQjXCcUUrECnrYJHBUxlpvimOC1n1&#10;RWRoRTgTTVxCuKjmq1SuMwsCV16BTNF0hHPqrSJsHV1nXAZJFhHEsdoH4biCT5PEkGI+MUborQps&#10;KcaVOmGUs/qnFcImWvGHLsvG+jsGhxvJZV1glhcqs2GR6mmZfWdKRkJcC3QhJ9Yt0V0karI+FvfM&#10;eJhJI6nO/Jm8eY91qqpcl/G3AJu10K5ptqkPniurw51aCEbU9lyBvvSIxvhwi3U9p9GpEGNYNBud&#10;+l7ifaJTfdjkLf7QTHXCtITxgVo1FBqNvE9VWBx7PWVXWHYMihY7WrN475wLwB9KS6AaXV2dYaeZ&#10;d00grndWTQPrwoZXHwgFr6sOtOEBhUborGPipnDArVJ2BaykywwudUMxGjjnqHC2jlrS9sjuBN2t&#10;GgaHC26YtrALpTKqlNPJO1MgwB9dN3iecqXiBoaRRr48Sj4M7C11iKvgrA6krXsq3sbboVb8ECMl&#10;VooX7qWTn/HmAUwCP31MFTGuWD3xGhobpF5luLerr6Oztx3GS0atTS0Njdn62qbqxmxtW2d9V09N&#10;a3tZE3yYmouqm9ZVNK4vb1xf1rCuJlve0F7b0FnbBOazP9s33olX/0RX33h3P+jW6QEUtU5uGd+8&#10;MAt58OnXT546Dwns3o3bp0c3DnePdrT0ZRq76ipbyuDqVNa8vrh+bUl9wdqyV5949s7v/Oy/f+3b&#10;//Tn5+/JZEvrm4tQy1pTD7yKotaihubiev4s6exp7Olr6R/qGBztGRjtGZseHoeoCowyxOPh4msx&#10;JIaRLKiik4jO6cHIrhghQMLYulwQsYgJBO1ecg+2GlatGnk7xHTlbT/yCWATJqYrHbH5FuAWU8ou&#10;EReikJ6h3rZeegg3tVEkjGat66uLoBAe3zq+88iuA6cvoNbdR3dump/qGsiirrU5V5ttb+xCW++R&#10;HihwxigbGwfMju1T6MXpeUeBylZesBNzSRJVNzKHcPTjOjcFo4KFwupkDzAV3T6RMTHBqr06DUeB&#10;US2GdFWn5NMCA3YKlSRYEkHCD8qDpd5kzkgbvIkgBzSiPpxPEa1ncyYccCcDZZwbQRS73YS+y0QZ&#10;gwapaRxiOu5RQ4UghRhERjUpvpd+UVTGKsg2ljbaRLAFKO4Y3chKKMLMpCwoRS0y+kEZlTgHKZD9&#10;TBE8J42lxs2hsxhX5RHg7w1V+QJaYpAjkrDWZGmeeDRUJi2MBUGDJlY/4Ks1hz7nWXG/Cv4o8VWV&#10;F8ASXUCNtOlmIdaCMAPfSG0wR1JDZ5IN/yTRqncY7ovUxchjWbATMtcHfR3ntmBkMMnpf31pkekg&#10;AZuKbxXih1qVxIXKRIXEgrjz4Bt2chwsDwlwyMUwIU+KS/NsLZ4dInA149Fko9yUMyopis3uitaj&#10;ikT6SRZcOLthqaTTVY6MneDAP13krB2EJQAexrxoxQJadQ0NV3nXA4dqOnACtRWWoJPhVyrEinqc&#10;HgN03kcaHDh45diy2hCXozxaKnA1a+S77GkjbjzGTc9Inu00YetnE+NA+sstebjLKNHpJuGaiqG7&#10;yaMFnxLHIbW9we9g+PHkatpL2KnvypOWjPg1AtHDPOV6CLnThNEqwcEhXgUlKCjuCcPEBHTdeLRp&#10;pG85UkpORUzP3ZA7nbCBQvxYjY0EjFKYHzHTzvFRxKJaOI0Yn1yMiWo+iWTY6VQ3TuktJkSc+skr&#10;DnSqgSSdSLKbrvVQASlTgah4fhAm0d2aS7p02rpAevhJksMkqTlh8H4W7TMjtsCkkrNjesetiWSV&#10;lDTeKj5Hhivydw6BdAnMRWJIBeadWOHyK8FIjKTnhqWtNhITUnVJufI4egy9avnDXvbj7qhmykVb&#10;vDU6N8tflfBSv6hwQgqfSPb4oYKDvYLsQaAHymIW5hkNUPFPNfLl04f33UjMUu1AsEqP4ndmoPi/&#10;4dDu1JvApOCujU5IWriy1y7fCMhZMKlPetlBlMi26rJbC3m/MCp/d9IzBYEWqFsJ7MgwFnytOcyw&#10;cP1BfMsWiRpPBPZiETwh+Vc6mikNRcJavtgUJ/ruqLkjt37NQM493CNQjsRvAGazU8MyEAbXCgPh&#10;ru621lxzU7a+MVPX0FRT01BZWVsG0hWoFd1uwLIauK5Zv6JgPUAsPIShE35l5dpXVhQ8v7bsxf6J&#10;xk3be/YenoEVExXC5xfffIfNWj/48NjHIFphIPwpUOubX3zxtlHrl+BaP3sDROtHHxz78L2jb72x&#10;5/VzOw7snexpX1247qF1pX9ozK0Zncltmh+a3d6/ecf4wsG5vcd3o4H8KRoIH4MV087923btx3I3&#10;NTzW3t7blOtqbO8Bds10DbT1j/agrtX5dEBWJ1yoFGDSgTyW1b8p+Kc9rYg0NlVRksLoiY429JYj&#10;twneNWg8vE8dKBGsvXIY7QdIcV6ezmRw7mBqSQQSlMCQB8OgBA3ksShR6m8NJr1UVZVqDOwSWak1&#10;ZcWkBq22tJTPMGsDVe/KMloW07KeNvCReVS8CaSqulxk3KT+FSh17SuJ1gSPBSUC6ObdmBjruxDR&#10;lZC+VFBzrsA0+LHi1GAMeDVEsPLvMWWMkQLXqgJXglWcB2WuKn8l1wrETA7WHXLZXpXOyCrFzFOL&#10;iddm/kBnySpkyYDxhyqXlSBZNCwRppBYUKw6T1ZrAHexjygWZFnLCrWSXBXmpJdA+qTLQVnzICpD&#10;LXpFqaf2pNQV40ESgSAuWmeraaQWPiF8FaKj6VTUAON389K+AWYyRavik/yFNlzz29OfU9Ks1AWY&#10;NQTTnIW88DDBYtYAn0z1sazFNVpzcS9nLYciVMHpfgX2lmSFhqhCjKwH1u/unkr4altjVbTaeIk5&#10;MAyRer16k7MiBcsWkTzb/XF1porYuUYhZPGrqBZTyiBkvSwlhfMzYDA+g7WJdlnOBvkPjUWlm5fQ&#10;BfCA5umMJOaRAhfUl/yJb/rcvE9YJuFBSBgjevx4bxN/G2W3iukZ01io4z/Mr+9B5liFaP5Buh27&#10;QVJppl4jXKwxMrhGNLyZGkdrVjjahQn7QHd7V65VfcMAVpH8a8jUEbU2VtU3V4HqbGsDvbm2pmFt&#10;Zf3awoplq0qXFFQsL6haWVRXUN1S0dBR14gq097mnpG2AQLXjp7Rjn7Utc4AtQ7NzE3N7dx88PiB&#10;s2+ePXbm6O5DO2e3T6N9a24w29Rd39BZU9VaVp4tLmkqXFe3qqhmRUVjYXHV8kefvu5Hv/xvt9/7&#10;w9LKpXWNKGpdV9tQWAecXF/YlC3LtFY2ZspyHfU9/a2DSPKN9Q6P07luZGpoYgMWSlCm7tGKKlY2&#10;V4SYDduYVb4Oi51fJ2TS3oxxYx8OQFamz1WjpT9xHA93JSmBGZNZ8soaFWxUoeu7EPErScEwNOVZ&#10;LxR04ZaBawVqbUVjoa62TGcrUCvqWgsr1zV0Nk3MTSwc2rHvJDyE0fnm6OEzh/Ye3Tm7baJ7CKi1&#10;urmtNtvR1NnX1jPUhbpWZDTtIGU5nMVpkolyKcDu6OcCPIz9CVSXxcJvIaikYKcHKVu8Mmq38EnA&#10;MuRn1D0KrqusVxy1GtjaiwioCYGI9KWMYIRs8Q7fFKIjlGIAxzEU+eyWGFFvZsgqfsOBlKr7LM1a&#10;mEO7SMQ9HkDHHzRKBbvrTqpS05nN0HMUiXxHYw6kcIYAkK67y6fzcYZIVdDbJrqwhHIvz8gpZGdc&#10;Yo1cKMGkJCc42ckAC4cV0YQHEyGR6VxeLAXbWMIFLxU0R2molWmKliJ0tvQuUQ2uEoTmUFmA4B8s&#10;XZMEw44j4AZTQxqOW2iq+b9kYlWgyFDYwGyRnSqs7pNCErE7o8MA+RAJ+00pRQVcmYzwK49UGW9p&#10;Phjho0qcqlp32gyNqwGVuCmh1jxFmf89dCJJlumMgJhzBtCEKJLISjdLpiiOH65O/KfnpxFdBJrC&#10;NgbPefIEv4tgCa8a/CFGiWhEjUlMyomd9rVYDWu5OEfA5LYCF5UoqwZY/Dll4U558MMiTh3gOioF&#10;hCbRCim7oLiFBjZhIlRINtdO9+C+QLbAYWdtrRBaXAhRR8xnSuJJKgorhqEOZ53pdFnyeMSwpNvK&#10;SApePggCNqq9TAWrTq9YGKw77h1BKlnBdaSfSAlKpSzeWzkm33FF/GlK5GsUJdVOmk9ABZrVBWoV&#10;Mpdvlr1tsA/iuQa6hq2xlT7WvvLuKHXFcJ96ASShSJcZmDmVI3EEF1Iv0cbnedxreOlMk1cD+0Hk&#10;czdOHnlIlUwM8a08IO1b7ukU2QFNSycvWGyJE/AJC2wjc0bggffpMasybJ8Ay87ZI43wMqFTLg76&#10;pwCwGXtZIgtTMUIjltaddcsc2kRLy+Mlwq1xtAoZXqoUK7WtkmESdTGkx6PUlljd241ZZU9sJkqU&#10;AkDGYX7HgiaJl9wQJuDDjnn808CVWX65Fon40XHU19qmbk4DaQCZyd2+A6fNVE4euDqzhmFUsoDT&#10;yUurMS1eGhMu6U5SeCJ5ldNhmYu3gsztgiVJ02ho55UigE373BLWsNOAlsl6wdpYorlY2VCNt9jJ&#10;IFfmW+PtVILiJYuxddPxUOMbwbiEx34sMqZVtR0E3MXqSkUAriPKRgT4FRA6Z+TH0HMPlCNQK15E&#10;cVOjRq29A11wY3KzVhgIN7c2wo0J4VZZVQmatQKyritZA8gK4CqF8AoAV4iEl61+ecmqF1cUvLS8&#10;4LnC8heHp1q2LPTtOTR15OTmE2eEWtn25vD77x/9+GNyrUCtX4Bo/fytr4xaUddKK6bTH71/9P13&#10;D7/5xp5zZxb37Brtaluxrvix9eXPwIppclPX7PYBvLbuntp5ZH7fyb3kWt84cfzM4f1Hd8FAeHEP&#10;dAdjQ2Mdbd2ErLnups5+tMBp7xnq6BnqRIMDpNTp9ynIip+SALiolQG2GWzBfmIQi0DtN5TnTo1K&#10;bEUk0MH/Mho0grPxjdEj4uo5znBys4I8yIcSoPKBYuCxFapvFOuhKgoxOZYjwwG3ERVqZWGmtcF+&#10;iRQF/YtTdVlovh+sCjYvRp7COzgxMJcCtHCijkpJgxEZBlFIbKthg22XvPqvLgEmxOwUXiLI4Shc&#10;BCZDWbqJ7kfuv5qEu5tAclLWrBpOtrHZsml0enJwctyWxz6huB568BDGqAwVSIYdY0GWasMzCJGO&#10;VDCVBasiBu145M8Ar+b7nQLrEs2ifpI64bgfyECoNzHV+Rg4sL55bEbEFYbj9uw1fmOHTytp84hO&#10;aFPmTFTg6BESPtQU4eUbwIuyN7xXcXCyaNL/mrR0M6HQKvM2g89k+a4/QKbaImpT9mbbUVd94XoT&#10;DStDI27Jvoqko7bVdd626oLQy6ysD+uAG7+jJTEOrnapQV1y2N1Z2FS+3rdWXrOZCRjZooguVjSg&#10;VYx8NfcASXk9qrp9znqE+5wU0XZV0cRAJbPmeoh7RWi7htnqLErnRQjIo884nBkTaTL57QbPFA0K&#10;9KpOhtfu4+B5w00U2KbRgoCE1W55eiqSxMoC8vl3rpoRhrMAqm8RmrU4UNIXFQ8whsAkxDci77Vh&#10;EvbreEG1gu5hcGDvHeiGAzuWzmxrE1hW2AM0ZhtU1EqWrwWNbZrWri9/bUnBcy+seO6JF5964M+P&#10;PvL8Hx5+/o+PvfynZ1a8/PzaZasqC0saSzJddT0juYHx9sHJrqGpntENA+Mbh6e2Tm7dsfnIycOv&#10;v/06DISBWsG19k50tvQ3ZfoagVpr2sorW0rKs0XFDQVFdatLaleV160prlp238P/cetdP15X/CJZ&#10;VpCrTUXgWvFLFu1hs+XZ1qrO7ua+wbbRif6xycEJNoMhXnVfVssdnRRXA0/5AOnuOwXA0VOHDNUQ&#10;qlxQAYfjcnMgIhDCWJg0ggyBQxSqD1iqqhCfERtZiyiqlOehwJhRGRfrjRv6x4a7h3pz3e2ZjlbU&#10;tcJDGPLgwqp19R2N40Cth3fsObH3UCiED+49tmvzwnR7X2NlY1FttrKlown+8h19oFt7kc5kn3R5&#10;9CkCuIA5nah24hxFWergGtIyRRjs2upiLYXO9DSy17E1V4Q0Ej/j+KRSBUcdddlURpwqaTQ3L5V9&#10;jst9qcBEFEtBtcMjqUDxJ+Z/FHlICZ+YXlMQrqGyawXOCndkYfcOdIz0/WLwiq2EXUDEpqr5pMMp&#10;h9QhUHQ3V73JD4doTcye4lHFUixuNN+OC7RQU98Y+R1H8OJM+NxhQBSacCl2PK22McrWS2Jq/Kak&#10;Pg29eEwZR/EaU+DoHIEr2VQPxou1blDBGZupEFAZmdikV3SuWRGLe0naCHoZmgZ9JH4Mg6MUlVSg&#10;qgfGn7BMwK42IjwZHUr3iF6XQtQU9PJoSkwg42C0T6QkdysNgqoBowAMZ+Kaw7hqc2Kq8AwRslMG&#10;xnI+cy9EuoMCimYq4sJ5sQFZ7c7NvBIHU5BPbYSVDQktiaaTeTxHlo5HE30UgJkTXt6njCa17qV4&#10;mkIJpgYWty7uXhTBjpRrpJ/EN6LvnTVK0fo4BIEKsv1FuiOmTPmOQRR+qpD74prPJJ8WVnRHHM9A&#10;lWqTgEW+wxM1HZnnb/Ekp3Rqwe3uxyIG6VCVT4SRnZOPkbYJWVWJxcVVuI2Thz0JX5X10FLGpzta&#10;p4hZlZmZEQ7PRLdGKiE0A+Vz50s2GOYc1n3UZyJTgw+oHEZ6By0agSHFfIpi5SOPBi04iDirUDtf&#10;xP75+PwuC039vOgXHtBkcn7m6Hk37lIPs4TPPdX9MT7doW7lI2zJqGlbkoQqldd5ugBYmS+XIVjW&#10;G2XVF9ytCPCUlcYa5fvIq+a6h8wd1ChomctpgISdzi3srHwVvjS7inibFsEbEjCJoVCIwYdXa6zb&#10;lkp+olpQiWatcLZ3t7z9hPqSbDietTh4KCboc6uCVS6w6ZHkQ+376HVGW0Ck+G3FJN6C3I8rafkx&#10;zRM/18ok8olQHoHTAF2LPSVieqiowdeIgxh4e3VKk1+CGi1cHGfVLxi78qojBeOFkaRu/oSVnmDv&#10;AxhTOTdBulWzWkuNCr9TksW7uW66lOG6oThn43Mvp4avkVZI1LoqXLZyX5OyPa1pHBDHVF4WtLbz&#10;TUv5YhfTiheUvtMNUc/CWkpsImYg4SEyOjk8hJYNw73gWlHXCoVwW0dLprWRhEGmDlwrUGsxSlsr&#10;10MkvHb9ShgyFRavWlW4dEXBa8vWvLKqcMnqoiUFxa+U1C2f2Ni+dUcf296c3HpSCuG33tn/7nsH&#10;Wdf6sayYEtf61Vfv/R39Wr94+/NPzn36tzPgWt97B1ZMO0+f3LZzcaCjdVlx6VMlVS80dRaObmib&#10;2tq/YX5oy+7p3UcXD5zad/z8sVNvnDh6+uC+IzuBWrfvwnY43NELirW5q6+le7CtoxdhSSsgax/s&#10;RUb7DNF5pVOj6mpDYgYZn/EZCRjJeyGMp6ZS8S3N1Rx4Q6BKbalkt7I7pajTpoZmE9k3VSWcQEzi&#10;vYi2gEFMp8WHRSOhwwj1/ASx9B7D78CrCHvwi1hMlSKrNQy9gtGLxGWuwqjRVifauxACEOXRqZcl&#10;qER/ok9Vs0o4KlEqMYjoUyJbCWzZNsVlumJPA2HZf9gELz6JzjckBmX/q34zShULdLnylfAMHBq+&#10;G+Aepk2gBFVKOjuG4UA8P79dPWwuhqOAghQJE44zPSCfKDHIyVUYYMMcLK9frCOeW8IkgjdBLNv/&#10;ujWLydjAh+J+MQo8H8i+VfUqSpZ0IkIf0s30bbL1MW+PgDcTRSYqnSdzTTMJPSUwqHoS92285/RD&#10;0IYiou3QyzSGvIg5FUTfq046PLXIiIpcDfm0ACEGJ10+L1MnRkNdDUWkPXQvKTR3GkPMLS+Q5CQX&#10;4iAe8cDDI86SZr+U5JMQJRVqW5zMclPMS24zLLPOs7Ku7022VXGlgoiklUKOq2oN42QNkZtBe3tj&#10;YGqhtXybuBjhFjALqMJj4VXy85aaW0isp4LyA9cN0lCb40mZDSUQIrGxsXk/YCtUppB5swQveUAc&#10;lgAy4KiKVy84S9FocQIHSOUTQAt5isa5Uoc7XoIVVfNavLZ6p5GZk/uIAGnQQs2rp0kkSPyJcMS4&#10;Ts4QuKLn9fgkxLVYPZn5y7VnUM6K1bOlPQO6tb65piFT3ZIDq1lUUb3qxeV/fuhPj93++4eue+i+&#10;39xz10/vuPOnd959xUMP3/DEkzc+8fQDzz//9LJXl5asLmsqa+lp7B8Hau0d2QAD4dGZuckd+xbO&#10;vHHm/LtvHD19eH7PVrzZPd7ePpghau2oqe+sqmopqcgWlTSuLaxetqbsZaBWSJFXFPzpuZcfLC57&#10;1ai1DpC1ET1vylvaalvbYWtc3d3XAqJ1dGJgeLwPnVonZ5GFZT8YvOBURKCV+oIoXcq9TblYEeby&#10;XdCeF8o6fECbaMRnkhLZcMVJU/VEVahkA5I8uHUILoUnQxkXPjk48K6p+ID1UfAQ7hnqa+tGXWsW&#10;/VrrsvVoe1PeUNHY1Yy61oXDO/ed3H/47BG8UNcKrnXLjg253vqyunVVTaVNubpsZ3PXYOfgxIDS&#10;mTSWZIkdQzdOYPv4CzKFE6aLkfJ8BfM1+dpIyTUdc5jsAsgkTnDIGHEhm1Jyv9cXyWaWol/Eaga6&#10;2NqB5I1aTcx6wGPYxSLSlzi6obhUmHDakZnjCZcXuvoXTx/eYWt7d6i3JFXg2awRK1GlpMU/TVU5&#10;NAxckVArOVUqY1W/KsbJVVUyOmaeQicQxeSmj1JALFmHOGG8WE8l0zLXUykCJiGvYcfjhkiU2NWd&#10;pehmjNaXiqQN+fQ88o5o2XGFnkgPAUXCHtX0GhuY2mVQqJNhXCX2wPpGm5o4ttPx5XKUyATDAGNj&#10;hYzYBKemMBOJVAGJWYhr/tDzljJgjKcArSA9QlKqvk2qO5dh0oxpEQFyo3TfFP/TkmybkyeEI5lr&#10;KsU002JVsDugRLSqsM9JEI0bMZi1wf6APIrYiVQqRIQazIDosAS3+nY1IMFQJ6isScXA2lVqJoiM&#10;5ayRxp0CwIC1GOZAoCPNATCWQq2uM+Q9dTxtEklhaIqzhYh8hrKJCpcaQUe64Eh7Hzkv81GqD6eU&#10;XfW0Yn0XhNLJdjJv4n7InBgysE3sbtB0zvIIwFtey2nDq9ODrAiHwbevF7aLKXNBgT3zPmoW4k8m&#10;oMKb65HEyoCPYYaYFNKRiRgDWjtNE5yk/SOYV2LeSikAwi2VCbiOlyRtIs8955XVCuEPvk6EHquf&#10;qBhiMMCI38DJzwIuwZSXMRK+yz2WjYg01WUGm7yjUu5JiRIldwghNDn1SIZWf5OcoplhVDXyHJJf&#10;0vnrgCQYBbpUciUVvWE/n0dxxboEvjAJnR/0/mviGmS1+GqXWpj7ddZJ2vUkzLH2QTWiyjpFNx0y&#10;Cgn1IdtF1GoBKvd3fa/oR+edxaVf8KelFsx3x5icEy/mp5SxWgpQY5x2H+5BPnO/BMMYGrkoabv4&#10;2DyXQFF0Wnm8uXiNEmnJEmVesrhiFrvCM8y52qiI5vqjmRxZpzwf6xOOe6rfNW9dFkvbc0WJxMD4&#10;3XfBF+4UBi6TRcs0Dwc7xay054CfEQvv+RW6uXlbJhOqOI4S03CnnYRLkCxLXBDBc5CNArO3yuEK&#10;uGJhj6wNU5CehPiwWGg97HqKjZaF8EPplteiO2mu+cP2aSAeIRIeA+6YGB6kFVOf2IKuToiE2zMt&#10;uaYm9G9H55v6CuDVkor16N1aXE4D4TVFKwtL1xQUr1y9fvmLS/+youDVNUCtJa9UNq6a2tw2t7Nv&#10;36HpIyc2nTwzF1zrewfV9oao1XWtX375zldfvf/3L9/9EmbCIGA/PvXhe0feeWvv2dPbTx7btGVT&#10;a0P9S2WVf62sfzXTtX4EqHUOqHVky94NQK2HTu9Hzxug1sMn9+85tLhj79zcjg1j032dfdnuASDV&#10;tu6Btlx3Bh7CA/AWYaEWPYRHJocBWTnOqmg1ahXQoCZUlYABOgjKpLXEngu4RIYTgHM7ctbbzK4B&#10;5sn4l9Y5/gB/qn2OPWLp/auOHkSw0ZQeJaxIbrLJCPuG8EYLCyiSJ+8qjOaSVGlmKQY2C7plAcsm&#10;O9mYeDNjB8xJ4MYkSFS6Et9N4ypwdWSJ1Y6V0MDQAy89WdSH8pmitJjAFR9DO1kDWlOv7nyzYVKo&#10;XR9l9GCptGTTRB2Gjq7xBYBmP9m5LdIDT29Q51W/A2g6hqY6QqTsYys0S0ZRPVpd44prdjceV3Va&#10;KItoOGC35M6ugfQ3+toI8MRSUnssKS/ALb5CNCxRt5lxQx3/l7hmRb3ymkpMcpRiYh0hN8tLtvuZ&#10;B4vHSdfrsxXPLsiqz3BklGmQ8SB9kokSE2nMDIftpG3bZQtlsuFEvJwfGCWhOEpzOTiJkr2Ys8UH&#10;8HnRxQTzQqFUWWChlHeULAdDd4GwkiyQkgsUAKt6G888Z4AoSvotCXlSZY7JyoEKVTa1ypwoyanY&#10;8NJ1feJRCVMNRDWfzJGqSiQq8jllmd1g1XGgWaIO4UxVuLm4lFzxrPYzaxuUEWBAxkTRDGASudNg&#10;tgVBAWX1uJI/1+YXYNgnYyWzeT8cWYWy3LO9ISnHnKcsuD3ko17XKhON66xcC23q1VsFBtbZLGeI&#10;Vf1ChAx5MBkw5Eqmx6BUGRkfxmtodLB3sAetw+jA3tpgbTAga00DKNb1meya2rrly9c89+gfH73y&#10;ntsvu+v2/7jrzu/fdOsPbr7zezff/bO7H/r1/Y/99K4HfnLnA7+454Gbnnj6vmf/+oflr6ysKKjO&#10;VbcPtY/OwkJ9w4Gj+0C0njp/anH/wuSW0f7Jrp6xtjZoX3uoEG7qrqvNlVdk1pc3FZbUg2tdUZ8t&#10;xqu6fk1Z5bKq2jW19WvrGgqhEIY2GKi1ubWqtb0er+7e1oHhrpFxoLgRQtaNaD+LggqY18EJAI1h&#10;ojoIw2j9IQZwftdi3iXLcZi2bcfixki646qWMccI5kH5cta7ukeOFEocSdXmSV0ZMR9jFyeJhEZ4&#10;+5ztxsGBf4YnR/tGYL3X2phrbmzLgG4lcG2uqsnVjm4em4dC+NQBodbD6Hyz7+huuDFlu2orG0sa&#10;c7UNubq2npa+0V64McGHCRG2W6IpHg1GzjIBzAGnmZ20ds7C279rhBQmCgIpkrZkThQl5GogDcgI&#10;IR4llUHCFru0cQKrfK2RxqEwozTVmfBWOV+UvwYaUVBiFK2fjOTM3IYcIMWskss6e80DqljAqrAL&#10;ZkLGilESFtgg4kIHoL4cm5GQOxVzpecFW6BLUmldY8aVUZecbCRw5TsBJs1LxHorkoRKMEwD0jXg&#10;XQ1WncJQtxLCOWM2fR1HJg8LWdHENkJ49lkWq/MUfstXzDL88ihJjRk0ET9m1Kq7nMyrklmxb5mr&#10;swxo2eRGlJFxr16qD7SwkL7B4TFjtbBiL9w1FuMZ0UVtJ3CU7q+BDa5RyVPONBrGhjSXbJJTGO5V&#10;a22kzspVxxw3nIm9fxVxCp+k5J1BqekmTzy9yAdqLgWNSfhk9piyLsBosna+ywFZ9XkDXfHnlrFg&#10;XwhLUiPPhd0o0wizKKNoa8hNaPuvlAFh0GmuFWfFB0GtPjG2oq+D986jVoMBARUmaiVOTuMvgCRU&#10;zykBFaWhKX7hl8LHa/sF8tO3AFBWQItjLngTBd4Ox53BcRWxrarANjs1ppYSXmFCJEwYoFJe07n8&#10;c/nEmptSoor5NYElylN1y6irlNQ53wJUrClyHEqSYms2tuQnL/JAiqVPChTz8FZKG5ZoGfQEEEpX&#10;WkGBjYy4kheD1yXH94pkWBfqlerixr8xCFJ048RYzaGljOef5iEOKwhHpteIwi2gmLixFBmRJ6ou&#10;IfWXP7nHTSwrR8+wVk8fJx5XCRQPO80UHcW4yeY/gKXV1Zt+JPVc2ItIaWVdpnG7n3otXxL7SKoa&#10;GUYXFUeMETkRfIB3REJirS3RyYZPFlfvkNMLVEtlQ2KT84SZNWqMY+SNQpXa5mh4O3CZvbAol1zE&#10;4pwMIvDzdVt4X744LG01MJZ2dytt3hLudftTnSFP2/pnTpKUMvAa7iyPcDK/TtAdtwAF/5x7FvAz&#10;i2drNOy/fEZUuZPaI0HY6UdVE57AVZJgZo6cOPbk0a5EpbeTCKKs5N6kdvcecPl6Yivh4mmZkjdr&#10;liEkNbKDAXVZZ84ah6W5wwLLLozwY3gT9WrCgElJ5SNU5spMUNS+8lumsVMPg2JFS5gp+l/2o9Hg&#10;YDflwV2t2VwzGAKq2zL1tQ1VAKtwEi6rKi6vLllfthbdblasXbqmaMW6soK1pauBWpevfWVt2Yri&#10;qhVN7cWbtvfO7x4C13rw6MyJ05vPvbHjzbf3vPf+4Q8/RNsb1rXmUSuIVoiEv/jsjc8+OfPJh8c/&#10;eO/A22/sPntyy4kjIM0aGmpfLal4saT6xZbe0uENufHNXRt3jM8f2Lz/xG5UKp1569SpN2jFtOsA&#10;8ly4m+Mjk+BUOwdGu/qHOzr70CWRbW+GJwYAWQfG+mgjPEt5MC55BGhdMxArFYbObqMgAkdn4PGB&#10;tDuRGhXCQkCU18K4yr1n5A8MvCeah2WlxnGhk5VvrnET4B/cj+j/usXoQNSXEBN4GkcpynSE4FG/&#10;qN+k/Hrxt4JvxGtGlSp7pKhWskrHA1EEqwpH4mTVspKNM+gQ0arwW4SlS0Rt12TI6tpXso+iZEne&#10;Sjl8iTqsEo8Z3RmOu4Q11bKSNzMyFHJDH1ECRbK3OJwgKw5iRhGo1XWt+K+ZpHhODVrxABPOBQZ2&#10;ox4TmzLU9ZW44wvZv8RxszEsoa98g0S0UiSMQE06UkiFzS+TcRXWFe6le5Cugok3Rkjq6KPwTlyr&#10;nkmpQ8N3l11nJO5V/oDpBGm1hZyj3SvlsvZSMiur20ZJsPnqhHKDgje41WmHH5K9tvLFrolGFmCW&#10;p64AM4E9ZiGukfdVuFFojes+oZTNcpkJJv7kbQK9rHprni1yJEDs7KATszAZI4cRlDRdmpSssMXl&#10;MM+BN1HbrUyhMqmK11lWKvwp7tTl18aKnA9q0U7PJMJI2S95MbWXnYCl7elJYVlL7H96Y1Y0Rhrf&#10;am0mldWBFi+gVsNvvIOHys+S/IqlzdbjpEFINCwz6HrYhD998s7fGJp6G+DmZKI1LPLd7MGMbqz4&#10;XBouWp3V8A1ZRgzv5Abc643T8GEaHh8eGOmHKwAyf519HbnOFpazNtcKr1bihYrWTLY4m1lZVvna&#10;c6/98faH773szlt/ftvNP77xxu9ce8OlV9986VU3ffv6O75/633fvuGu7958z/dvu/dX9z/yy/se&#10;vuLhR+979pk/r35ldc365t7W0Y0Tuw7sPnzyyN7De8C7Dkz1dI22dgxnWvobMr0NKIita6uoaysv&#10;b15X2lhQ1rCqurmwKVfc2FIEu+DKmpXVtWvwAt0KhXBTprQOOuRcTa69oa2ruae/jSZMU0PjMyNT&#10;mERbsSdhuRwdnQKInXDG3cGBjXYQgqCz6LZFVkGY49IIR6mbAiYiDe1w0UQeW478e+jgIlAUvGvQ&#10;j8mwxPG6VWoXcYAMLnU03q/xGfZr7Rrsacg117c21bU0VjZVQyFcXFtcnasb2zoB1Lr/5IHDZw4D&#10;tR48dWDv0V0b56dauutq4NWcq21sq2vvz/WO9KAlGuRGtH2SeNWUuzQL7AitdLWJAjIYfi48NzjJ&#10;tXljTjK1LJZVcTw3Wsfxet/tOjho4nkQ7aqcj1AEzSEFzyRNBN8rZaytd+gVbGhqgOGMI0NVZcfF&#10;ONkS1mgt4A2OE8uaHhCnqORTEuDTIRHjodRu1HSKT9gsh/1yHDpb7GrjaAkv6TwkZpVxPK2GVM5n&#10;hKkjuExOUSzZMKb5hQkZEpnQvoBahVeJXYO0lEmPu/soWsIxXVxqzpPGP0IFimtt4MTiSfzT2IZB&#10;nlspqIrSFIdZNWRJVJuaNLS+XsMGaUZ4U2j7FCycIaujKyUv+GI6RvW3GigzzCT6QE2oNyzVs56x&#10;FwfZng8cH/Y7YQGk6SNHcoKX/F+fPy9ZQXMeBzplbH4mz1ZZUBPPXcLGnHIqTlYKiWkmtsegLwCj&#10;dhvP2tCLvRBlIWYbJyOiACeC9LGzJJklzwdnvovsugh2FoNYlGild7pqn6dabqbSYt9TRvk4Bwgj&#10;A28YMxPcpuo4LsXhkoB7J3rNbJLSGVReUEsp1ysNKaaEK4TZu5Xv4ExYhMm6aCdBWE8rml2TUyyr&#10;JraTbgzlg5zk44YnC5DScmVjcsbNfKKd8SERylNiIpv3jk9oEMXOMliLG3Sucwd+iHQmYj7ljS+0&#10;JsMtsVtOMXgAhUbgekKHHkmaAxLrTAJLB1rTyVsekrZ+Jh0uBiQAFUS/YR/IUMGpAY+qFyvmF1wp&#10;qtoBHhzEuBrbOttIe56gCk2bU4aQVshUJyI7g+CiBXscUhuUghuHMzN8ATwDdSHUDAvW+pKjo296&#10;qD0stOCW5t+JMIHDINw0P5klJ3Vpas6JLakwmCAza+dtnXrv5DnMNTluMdnOyCjZ9cczX0u6YZ7Q&#10;cqxmYfCRmhhbHSBwK/pdufgwrdROEU45SW4mZtUq4lnRqnPzqu2PAbeaOsqkg3XU7FVhjjIvHgQV&#10;GvDE7HCJl9cx/LlrQ7SacQQYRNlfPVkeKGXAlRMvqiFU2m3LKyU+WJ3rlLTaMjNDJG18ZC3NfIpu&#10;jQXTj3n6EwZsEVMx/KbOwjkIJ6HMN3htscLcKTMBV7ew9iLPm6gUHpdB5zExz+GmC60sTtgVrUCt&#10;6AczMjE0MNIHrhUCN7Cs0Abb+bK+ubZGqLWipgRcq92YYMVUULwKL9CteC0reGXZ2lfXla8qrV3Z&#10;2luxeaFvYffQ/iMbDp/YePLM5tffWISBMBTCcGMC1/oJudbzeMGNiXWtX7xN1Pq303+DgfC7h955&#10;Y/fpk1uPHp6dHK2vrX6lqOy54qoXc30V45u6JrZ0bd41sf3A5n0ndh89e+jc26dPk2vdt+fgPOTB&#10;G7aMDMG7ZBjtBjuHxnt7hzrwGhrvR9ubnkG83wOiFRle4FWjVkwepoQEUBGcq0Fmwp+EOfkKQfKl&#10;JNXkegv0hOAcECyoVEJWhvEGLIzhLdm9yFk2wIsBiAIJh9nSnwaOTVE9iTrhSYJJ+unOon0pO3cC&#10;s4ADMyXpxjFiyygaNUjeSLgL9RnrVN0Ih7hJZC+tbdjbhvjF6FRcLo6Mr+C3+IvolCRXJ/yEQphg&#10;jDwYlHiTqAMmarU22kSo6DViHqMR4StypyJXySXiRNHSBkCL8FL/awguCXLYCNsKWbCN5Y6odRyf&#10;ZRoA32vlrTnJPPYT7yf0mBhaezrjSzUQBvrCq6jbhmJb1bB2J7IDlc6TaDY6WNDjnpDPWnAuVaJW&#10;uOLoTROS5iQlEA/NsHG1kby4R4WVaR6406zRJqXbAvAeIoFtInn9F++l2syEkZX4WFLHvqkA/8bk&#10;Ycllkj0oblcqq0REVmBagoXTRKaTJNcshAJ+DNWXQJX4xmD5PfmU1XCj1FRJpSMQDxtGuuTDtr3K&#10;2Clk5/or7XuydNbFEuUKuDJpJ5EY0wf20BPGliYnMa5iie2V5V52rpDkDiSvPy2sePAozYelDTM9&#10;UqoTVapsj3/u3cKOanlPKRO5OFuu3YLcPrhIDBT2MD8aODnkrPmj8Uv9tDhhrD9UqYBWW+2v3NKY&#10;CMDExmOJwd8wZYGKtMGoaG3LoUFrexalrZlcI/AqsGtVHZx7qxqbi2rrlqxe9/xTzz15zT13/Pzm&#10;G392660/vPGm71xzw7/95pr/9etrvnbZ9Zdef8fXr7zlOzfd87N7Hv7FfY/+6M77f3r3A5c9/Ph1&#10;Tz51/0svvFBSVN3e1o9sIyr6tkz1jnV2o6frcEtLb11zd01DR1VjR3VDe2VdrqymZX1dKyjWdU0t&#10;6zNt+HZ0LVtSUvZaTV1BnSArFMIwYcrmIA9u6OjJdvfRbx22dbAOngQk3MxaVoAoCTidbrcvBdO0&#10;+oUmmYJkbh0Re6prgJP6SGmgsM63QnhKDWDxYhrbx1SUIHfHsD0kNnCCX8Eow2VHkMQVjGvVvWnj&#10;9PAUuNb+5o6Wqqa6svqq0rqKdVVF66rWVWSrhzeNLhxahBvTwdOH0K81Ot/MT3cOZKuaimuzVZnO&#10;xvb+ts7Bzq7BLmx+bvBAKix5GzqQIieftOWqv2KJtYQYcomQqpC9baKqLWJBBRDRTobAxvWr3OAp&#10;jTOOnaXDihS/GB+6+SMPQhm2GRgH9MZsYqdFqVlXFu5H0WLRTC9DMWTNxBQpLDMJwODJvYvxGfFd&#10;hH+KlVk0heEVAxy9iBnFBoPKfLzvgvEVdcWq3nTu3EG8eA/haoXXxgnGvYmzZQ8G32KMp+iXKDaj&#10;rjhsIQUOU9PUxL9BxkwiSA2WFCgLjkq4aF26YRWjH0c2yvTrQnRi2OmtDzQiFSQICteVWg4ifQ68&#10;KPXVSDK28I4SbUIeaZpmQnKFoXWwHYZCG5zvsen+RgmvapC1iYR2LtUJ03VGfY+NZ3xduLOO4VLO&#10;IlhTxYs0C83jDUXhXKbSjbZbKdMoWBuVO3DYHe0iBB1JWYjwXKARl2JQxb5gYsX2uM2ScLJjdN9x&#10;JfXZ7kIsHEUEbO6yEy9OJJNgLLFTcabTFqbCYmJYK87twPYwYmJZcuyuleruE9IM1+/ZNoIEnfI7&#10;RFCGvp5RbBWL0Us6YXTeijc1Q5Q2wrBwGaF7uRq9pnyBWwqrQjXK/1TOypawnDOS3qSUjZ4mq81N&#10;jvnMta85U2OqXKISdbpSC1yV5sqMTU2tue5hYREry6pUL2heJ93ARuBZmQuJ5PF5/K0E9rSKxW3i&#10;9Hbo755DEoHTUovKbX4pvbKT85YRnZ5rS1HQ9I4KLN0LLtcJIgb2Sw26SDiruJE3GgfH/ZXzVuRu&#10;rJgN1hrKC8AY+ZNRC20cLqkIrt0UvdPQlo+mpyx0ucqMUzVAtjkx8z5nb/caNAl2EtT3COPamRpT&#10;YtTpBv3i6iROIUEdZ5alCt6O3DpP29kH7llKMPkWazq5c7UmleCx8ybmMDkPeQJ0TtKouoRVQJG4&#10;y1hRxZnBslqq7ZqpCJ/4KHGd4RDxDPUnzFyoZkFrqYwGLiKN8b1G/uLk+TRtnae2lnqHPMUabaWZ&#10;wBU9ztGzhMRbs1liC4ONzx19EfRqEXAfFEWJTPSTbpV9lwcn5Vlc6izOOVpex/Oup4ZZBmYe2ZeI&#10;818rz4U55smmY+oZVzsJfJcif+4CMnaOLq+6BEaPKjQDEoMDzoTmT9ROO3LDXwGzSQ81DQcpfAyl&#10;noNjg30jfeBabcdWvlkAAP/0SURBVCaCUqxcexZmIoCsZSBXS9eWVhWVVhVDG1xUUVhcWbwWnkxo&#10;e7N++RophFcXLX9t9YuripYQtfZVbNzWvWPf6IGjG46e3HTm3Lbzby68/e6e94haqRD+5NOzbHvz&#10;+RswZPrqi3cgD/7i09chDwZqff/d/W+d33H25NZD+6cH+8pKy/9SXP7XyoZlHYM1I7PtE3M9m3dO&#10;7Di07cDJvcfOHj4LrhVtb47v3UOuFcHMYO9Qa89gax/A6mh3z2A7iFb0HRwcw3X1wo0JNp+UYU+P&#10;gyOB2NAzwZJDkf8eUsbGNoXVOyRy8KaloKlEEX0usXlhN7HUlmyTOgwRmLhqMng+VoCT2iHykv7R&#10;fsLK3VNxKXkdRZf+Fgb/JMnIhdobCS9LZa0W3rgNqTFiUWIooTAhapea8p920jGtarSsUD/h5CTp&#10;ZdpIrr2W0I5OozAb85AYioZMsxsuMZ5M/43+TjJDSm43UuoKNgR1uRncpitUpdfdrE6tG0ZmEFlO&#10;yicJg0JsJsdgXo/rWg1oWcIrL1nYC7uSFoeF0hiaXvOrTBUklyoPruW+ArRuYMNTvXj0fSNBiPG2&#10;qdkMfmFpq3hXca0hdhUID7iLZ1u6GvqdjKMEC3+e5L5mgH1An5U5T2XgbJ7EhEG+EBf62CT6Dfdg&#10;n6FFwu5qy3fcHMl0KzlbnCdHT+dpb2RmQdTUR9NLX4R3UEuMdqz52gmnxmMENI0oVWf5H1h7wldN&#10;Kc4D4VhWjVr5bM7dhXBGqpipNuZVSszGSDyU05ZmL5XhCz42T8ziGwUXxa6o9kaYn2uoJbuugE2C&#10;Xi700SaHx6edkl2RjE7hsm27sPyOohPAiUVBLz6mrU7KnNRnKFXSMlhXwBcRntOr/Kf9qAge2Epe&#10;SzYv0Mo0b/D23tBlOitJSs2/O7BjRhNnSOw6PT411jfY2zfU19Xf1d4N6+CWts5WAteObGO2DkZ2&#10;+FldX1rbABP2lSXlry4veOGRPz52+Z23/eKWm35y0y0/vOGmb199w9d+fc2/X37jN6+5/etX3frN&#10;6+78zi33/fDOh35wx4P4+Yv7H7/s4Sev/v2f7nzuld+vWru0qqa6Pdfc21nT3lTRUlnfWdPcU9fc&#10;VdPQVlHTWtrYVtXYUt7QUtKcKwVerc+sbcqua20vF2pdCuBaXbMawLVRVkwtdGDKdPW2dAqydg92&#10;wDfY2mBDVnGhfoVoLZiE4JqifM6ekAoxnXdg5UliDyROUxc4l8jCc8KMIsJ9YDkDJ73Ih/CXsCGx&#10;8UOU4nj/c3zjTAcez4Hx4c6BHlkxNVU01hTVlBbXlpXUlVa31I5sHtu2f2HvCda1Hj137NBp9Gvd&#10;vWVxQ9dwS2VTcU2moqm9PocLH+ygTR+atUKwatP/qApjhMQIQ3Xa+dhaMEmCqLDZNE3Ea0dAwADC&#10;BpuS26krpjgc0TKJOVEIgsvHcUAm4IFyeSEuCshZCD+UsWIVGN9fiK7c2ZIEjlgIBeIq3FJ9mmWW&#10;jJyk4qNux3VcrM+k3CAib3M7DNrCWdRPBINjR3K2clXehxggZRD4X75ZeWaVvpcimQViSRal6DCf&#10;3Qhix0ymqUUHkXqURBEr9Z5krhx2nAab1ioO9n1P6EW2nABdwgAI/hQZsyGnQSmiW+ENVt/Zj8Rs&#10;nhMiCnMZ5Fn3a6WxEwREtiYJJbD02UZsilBSvWE1kjhb3QJyEeSfSfRtU48cEc4eH8SaHpC8dbYQ&#10;NfA2Ej0YaswBoVaStKxt82SzWM73JUTyirAtBQ+wmlSCjkodZ3vhSg+LRzWqN/1XhPoSRuo4G8F6&#10;eTxlUk1+WJA1RiMdigfECFgcqP2FlYQoZF3YvUDorqp1aIYBtMAeA+2YEvEs8od9O4S6rfjaAomp&#10;gnL+wpMUT26Rp+syvIbo/F06xdvhZIQWBEbzmslUEEiyHgQsXFi3LQDUhajSnLzPRDkXJi5NaOMd&#10;OSdxSP2IpRf3CwNLTX6dxvycUDr9bPikEzoSH0r7bZQeqFXCYAo1mexTg2JQvlHbmVJOMm/jE6qb&#10;xWvxw2j46ktToWNQnchnCV6KdNK1CLUSG8c74dQVaQ5fkenllArk42MWi4dys9OFOfvQKr9sEQQt&#10;u1GP7Z60JrgS9WeuT/JmKZ/57XrEDJOQIMsDXdbxRldtJnpSzQgfn7ycwRkQG6rpVLW/KGspaRW3&#10;AO3jTuvAvJ0UveaA5lUyFoq0VJKj2zZM50wVrmadvNP0dUaznkiKbYLZ9qJtPbNhHsViMr0TDtSp&#10;huonSmPMc3gzEsXKWI7CB0HEyHFID8+0iPrfWC3slcfPOy7TaRGH2Z725n6VasE/8QFerBIcUZav&#10;Ocnz8QUatztHoN9DA++KVqfkGPZEhUgY+zmEU+dPeBC6I32Q3lq+kiw5Vl2tSHl1urJ7zC+wqJUF&#10;NXpOnfvjmfBoSiLgVipSYhGQzZzUZIW5JAtYVHlL7y5OjMAaLFjFWSnJxcfWcSavVwfBM4LTxmZN&#10;92BUtI4D8vV0D3QBtXbC3qKFRCsqWoFaq+oqQLGuK1u7tmQ1fhZVrC+uKlldvHpV0crVxStXFa1Y&#10;VbR8ReGSJWteXFO8tKx+Vddw3ZbF/l0HJg8fnz1+auOZc3Pn35x/593d7723/8MPj6WiVhCtb375&#10;xTt/R2krzIQ/O0/USiumfW+eXzxzYgvb3nQVlpb9uaTi+frs6p6R+tHZjpntQ3N7Nuw5usOo9cyb&#10;J0+cO3Lg6K5d+zDZpqdm+4Fau/qzvYO5gZGuvuFOoNbugQ4EYyBa+0f7QSnLJ5I3S92GhfllI2Lp&#10;ItXCqWLR8b90v6IGzWGqlJIWvoKmlvIaxRgE4hf7DRnBMmgXalU2ASsGMx30RlUBo+IKtguhJJMo&#10;FB9GYpc1hvgnPoyf7ljDFq/0Q8X/koozXDL/h5eFvgax5O0AfOg/TMCVB1Pyu/ElELlQXCkxsAto&#10;8Tsaz0b3GYDN6alL7FBsla8sm8KBynQiMY+1u0LG4jYDQ/oPyRaCL5ailSWsRC+4VJvHJjmx4Giw&#10;stQVE8IZ+uIgo/DIUhkq/jDo2eS+ixsD1AoIanQXJyBe0dAfIM0oV0SzxNzkxymepmtuKlJlRgrQ&#10;hdeIhrwUl8r5jX0gUeo9ODFii2CXXJLgljraCQlrxy0eVt6CH9NtAxYC7oftJO8ia0QlFeY9U0Es&#10;Z1hcOAfQFlZC9WwdZBU4oaxHXt9Os2JZTJlPxqmihQ9Qq5Z7sLKUASuhSNs6E48mWvGNpM7ZINg1&#10;osydUC8N0bkyHPL+4t1UrSbL4p0+5KKpBl9ac02wYL2RF5y8naUH5kwSdFQyRuhRoR4JSTdcEtvM&#10;I8hhmHM9n+ywV5ZUB4QBRiMEzIwJ+F0S0JMmpVRYy7orXaM4W/yemFulfBKHbFKXt4ZPSEg6reTB&#10;V7A4Vlfq0hp/NY+DTT3AOb+RBTZiOYwBlLjVHuy29aI1+FfIGM1Mwg+gf7gf8uDuge627rZsWwZE&#10;K35iDQVkra6vbMjU1jZU1jWVllWtWlHwwp9efOrBJx+58q7bf3nb7UCt37/+xkuvuPb/+4sr//nn&#10;V33tshsvvfbO79x837euvxs/v33Tfd+/48Gf3ff4ZY88ffMfn7/j2Zfve3nZn9eVrKype6285OmV&#10;Sx597bm/FLy2smpNWVNRZXNxbUtZXba0pmldXXNhY3ZdY7awKVPY2lbS2lZWVbeqpHxpWcWyiqoV&#10;+AmRsLnW9q4msay53uGu/tHeUfQ/2wBhBVAceT/qZnGJCvojrqKjPSga9yN1sQpfwgwETvIGQLon&#10;WttrbC0EIqVg+CpIzBSvc+rBJyg0N7Gj75L7jmqZHB5h2Bk9K7TFt4xOjw+MD7X3daHnDehWiIRL&#10;6yvLGqpK68ugEO6fHd6ydw5c69HXjx0/fxz1JHugEF6Y6RjIVDYW042pvaGlOwPUOoDDIMNGIGHN&#10;nmS9ofLdAk8RyavkiinmR59h8Od4QgkdIlKF7CF49iXTJcWVutJfbUcvR9Fxojc3wseLqFUSTaFH&#10;PJXTyR3HQJFeTUZ3VqIypGB4wcEELQxEBCmpGlq6sCTUeoFSFK5J0SCVPl9knCI1kJg9BN+kd8zk&#10;6M6a26TZ0i4UMhoMB8ebh45SfCGo4mFdzCltIXMQioMJCKPZSehOSREL7ZNrtSjUkJWyNAU6ivYY&#10;pZFxkoKOWEInhsF0GK0omfGu6zgc2Rh48I5YuhztVQzeGEhJOkiho9GmGXtel0LnkLleEKMG7bk5&#10;pNFczXioqLxSsR8LtAiB5H7M4FJnThrQuMgkKiGrYnExybwLdJ1ZxJC6SI9PEI8gBIt/mmcWEHJr&#10;Csfo1PGqw5AZV0mvBUqN6gny9U9dkbx5gLsk49cUZYIjVUcrzYQpHNI7+rVqnCODYHBCpCortUSz&#10;k48yIcyMxg5ODGNF/G6IJdkw+7LqSn3yboSrUYq0FJM7hgQGxp6xloIrBOeARPIrOZHqY1HOp3hd&#10;UnazpmromgAA5iHexJGpEPZtlW+WgLefptCc85E0KW2JrO12hRlIQBHhi442hNDHlMMyrRrGZpy6&#10;MkJnboJBvwhk8fz4OhaUOhEmTQHf9DOYUjO8dnlQcXl0CskPmnIBSkbov4zYfdP9nNIHWBkljSFR&#10;vf/EnLDP0w+s/srjwzPUQ8StDY5ZrrnVeuviUqsq9OcupBQUNKB1zoi6UM0o8+TO4HiplGcHTxjv&#10;b99FIyJvzbh8iUKZ03R84q1W6NeNiOSDKGQiBRMSQHFR4j9J/wpL089Zj4yGnUEXOV6fifG/UDFX&#10;aX111AiwQjU0VvzGOAH9r1hZPmLKR5N1RNSBAlGjVg+aYhJLe3gJlidYSUT33egAH6RIoFZzUC7v&#10;jFbP7rzFrc3ENR+ryEiqsmYbonw3R42Mg1NmktHJzjd1YjPyD5iqBjMKmaxVkd2RTk8P9XbVrKp+&#10;KvgDqXCTZwdhcLgnuhSLD3iaTrxNUbzqWpL0FDjfIaTNM3GZa0qHQefJwjrb1wtI85QMiR0hmKPO&#10;H8TBlST9jKlwXUSkQqdORGpwbF5lnMxdA2EDdMLDqMmahLZ2qH+4L9fZ2qWarExrU5Ztb9BoEArh&#10;OgBXkKuFpQX4ubxw2bK1S5fAN3jt0pXrgFeXoa51dfHyZYWvri5ZWtVUMDSV2bo4sHv/xJHjs5QH&#10;n59/652d77y799339n/wwZG//e3Up5+yrvVLEK0wEP7yva/ItZ775KMTH71/+O03dr5+Zu7Mic17&#10;dg71dqwtr3i+rPLFlo6i/vEmKIRn5kfm92/ee3wnUOvxc0dAtMJAeP+RHTv3bt02PzM509c/nANk&#10;7R1s6x1ogzy4bxjd+HohEkZPvsGxAbgxKZrCesL+N5SFktUzn8SmkoRmsg5mMaooFjOZF9SdqNAU&#10;6iGPlaxPVSzKhqgmIOUjG9CGAklRPvnKRyyMqnQNus7uuWx0Kgtf2eWQRPU7qW5WgnByv6EqlWES&#10;YY5wRxgVBfXqmlWduYk0vEyz6fOqQ5T21mSe+VW7Exsb4ufE7CxRK0CmgBNrdkX1ugmNYEOyGjIk&#10;45fxJ4rRUbhGkXAQhpIvC7iyL6sBrUFp/B4WRLQhFaIjCjffmLAc60UtkdVtUM7AbXLEyhq1ihMm&#10;ujazKvDDUwWljnssaTVP0rptUoLqmyKZK9hdgkC8cFeQNcRzPjozPjg+LNRKqy4LjAmG7Uss7KSk&#10;BVechEiT8W+Qwy73jUYvQvi8tZSVu2srhkICY90AOh6LhqUU2c1s3dtWA0uH4bw2G7+PwhmI8zVM&#10;j2mPHAUDyRkYI6Mmk7rZKuulZoC5Fr94/kStwGNOXRAuiv2P4hzHCtrSXMrIvYSkkGpfqUAQzc7x&#10;0aMS00AtajWJw5jKeUQUSGu3Vv5Gm6uWPKXwVaNoKKiMXfpzPZzGz0atgaXdyEuka8rE+1A8mpZp&#10;6dXVacpZhkREWPCsblc4oLQxri/i0YhyiUXxJiSvNt3xiyJ5AV0Jn1yex/Bxk6D1xDT6tA71DPbA&#10;gamnD5UVLU0tjS1tWXCt6HYNC7uKmlLYr1fWFlfVrltftuzZl5964IkHbn3w3mvvu/c/7rz7x0St&#10;N3/nmhv//T+u+7dfX/e///MmyIO/ee0dl15/1/du/S1eP77r4Z/e+9gVj/7hxqf+StT64tInVxY+&#10;u674oVdfu+1Pf77qscduePLx+597+o/Ln1teuryotrCivrC6obC+qbCpFWWrhZmWwq6e6mZ0wSl/&#10;raj0FUDW6tqCiuqV9Y1FLbnqbK6mpb2+sycLs3XUUQxioRzvh/cSiloBLNklbIau687ZmxPAjgtB&#10;YLRiEwGb3869v3pfsYDWMC8QAr09iBzsvURPBai/FbExvMMz4a6MwY0E+6SogjjBe6dk4VyvMeGR&#10;tekfHwLX2trT0dKNwtxMVXNtRVNNaX05FMK90wNb923bc3z/oTOHj71+DD/3HNu9eeds11BLbaas&#10;rqW6ubOxpTsLkXDfWN/w1LDdgBRShCaZwbcqHjXVqW9MqDU0M5rnhhaMXzUOktKl/j2CW8yPMNQT&#10;EuNPhHfJu1U0HZvfSieMLt7TqHskIyeoZtTBGF3Ejo+sgJsRtpgZFp2qgY1z6nx8mMnWM+ud3hkH&#10;Rd48lIN10Y+MCBUuwyyHPT8UtfA8CT6FOkzIAJlYPGYqVd1KYS/LNiS2Cw75rkqwDMYUf8cvjlEU&#10;f4gTcAojWhGqTk9FaCpzErojDGYvWRGDBGCyw+WRnbwQUGGkq2WHMMkFVAZIEXMna1+FpAxSRSwI&#10;uIqbhb7XqCnieyp+1V8nGRrpn+ZkmEA0haJDYXdEWTvsWHmQVHiGM6edkqShRKS+9T44/imXL7ds&#10;QYmdXVKtbuURAoklQ13F9/quxKsTlkvHa1rSFIqRp6NYdRxlqI2vsyOuZiZfxCqKVpnvwEwGelEj&#10;CmtN1W6HU8vPl8Y5ZgiTI76hEkSIAAf5hkJZKoRFosoVKbyjtgILebqy1FmAJM20WOQ9waxcSPjT&#10;KEibi+r98nBLKMvIQZBJhXZ5TBWZI9W4RpZE8F541bD2ghrcpyFmTz2BNDm58kQNgvBMADaCZ+LJ&#10;aJyTF4p7j/A/xXopxJdGWhpdnTmuRfgBc5iA057YRM6pLad3Lj+kgqNOc/D0RAnyprtI29kZQ00c&#10;NiC6Wtryxqk5sP6QB0xZHtWcp6adhpeuNWCyI9yS1O1zkXfKz4tvRD5jIgGCN2jtjBoogZN4jjSM&#10;UU1t6Kj0RPyJV4xYw1m5Az8UQHffRC9NpCtxPuzBTmbSPrpOr3BHdjZZ5+MuREbyecqd8E/Urk2h&#10;LOFGFVIYiTu04KG0pHA6aer6nF33pNwZmXCvJ/6M1jFaZDtBINxuDMntPoyIwCuyUiNk/05hJwUW&#10;ro6evWHlmCrhdWLOVvAui1dMBR36RoN/+3GY58eXujbNIYfHRyoMX0IktvBhPjV6wPNZCc1DzCUO&#10;tdsxSMbJ8zfpnZxEQpXtgXWyTMDS0RcfN236HvxYSRwOUdUSNXQSgbMPSsSNvrlaSUIanX+EcUCl&#10;gYjMseaw2D7aC3NMnETwQm2lN36nVZUqQVSr6aY7kjJthgvFGLT3NCgCYTDan+tqBXBtac82t5Iq&#10;AN2KpoMoba1DMAB5cMU6cK1rilcXALuuW7ascOmSNa/itXL9soLSVSvXL1lVvKQ6UzC+MTe3Y3D3&#10;gcmjJ2ZPnt70+hvzb7+z6913977/PjyEjwq10kP4yy/f+vtX7/3fX7335efnP0el60cnPnz/0Fuv&#10;L5w9vfnksdnF7V2duRXllc+V177U2V82OtM6ubV3dnFsfv+Wfcd3Hzlz8CTa3pw/duTU/r2HFhd3&#10;I5Samt7QPzDc1tmb6exvQecbEK3o1NrLNvJ9QK3DE4Oww7Qe0GYQqSTQlrGsT7RNj2x13Rw0Wm8K&#10;poY1LN60gStJURFX+DxLTyXiDXpWSCoYShFsJkgN2WzBm39HGBXLJpFaInIpDyYiDS6TQNqwRXWt&#10;oUMOpapQqxTIko5ugLI1qvys/STkJDAhwWtAl3SX8b9mNylH3cRzBmSdnZu7JA9kreM1y2wQwuQN&#10;TY+S45MgCitLYWAlbE36VMppX7BUwZtGZ2f5C2W6hLKsgBWXq4Jd1DnAA3oBSTv8QuksISXxWyp5&#10;ddUroaDCCLZpcacW94zRlSP8JQZDJSSlCKIW/WzPURCFXJcb8sLr2D5S6o4jDyfwusNQy6vHrgDw&#10;zPDU2NDkqApHObgBVjkh2C/I0Ff/ldAmVeBh/kRBrxhmnq2gvip1Q1FsNtgkLQnqsLNiSbDsqVzx&#10;C8qebZQkMzaBScbSiJfTlHX/TE4ogmeDZoM0F7IyLcGmSdjheEAyxhuwBvF/jU45WaOCmesOZZBa&#10;qgDYYoeIZC1VslgKtZTrdzU4VqWrhb585XMkeTMkWczzJprW1m6RnLK1BIuwld+VOgYZtSoW15DK&#10;Wkm4lJDVWU/X0Cq+scd9LPHUFYtbdqtlqwucGdIlMxHlBdcjYIWwAGreXpUN0NUQjyplBXwE2IFa&#10;U1VGpDnl+cRTAvUNxntiZGCov6uvE2UVPf094FqBWrO5TGtnFqunlCrl5dXry6sBWVe9tPTPjz3z&#10;8B0P33fbww/c+ugjl915z7evuPq7V173rStv+OblN1569W1fv/xmcK2XXnf3pdfd9d1bfvvDOyAS&#10;fugn9z5+1ePPXPv7P98A4PqXl+97Ycndf33lNw8+9ov7HvzZPff9/N77fnrn7b++7657/vTk06/9&#10;dW358vKaVdX1q+oaV9c1rsq2ru/oQq+ddRU1q8qqloNuraxZXVVbUN9U0pKraW6pammr6+pr7R5o&#10;H52CI9/QwFj/xIZxQlYphIEn7X/jIEzBoqpfxK/iZW2w3zRMYmpAxWmJImCEbS4OrJQxquRz/Aqr&#10;KIN7tCVM7JGiSkSn4NtlFxHZCvzi/RjP+ODEcO/IQEd/V7Yb3XuaarINVc018GQqz1b3bxiGQnjX&#10;sX0Hzhw6cu4oqlt3Hd21ddfGruHW2mx5daaiJlsJurW9vx1uTKZbxfgxaFNi4oJ1KgIO7/oKI9T0&#10;L0USnCGakC46NT/spu2mkfESG0BYaxRhMyrpP4FtQFwTtWI/BmQlCSaEwEY4GFX2xVFIIYFl2JYK&#10;FQR1E3o/dkMxUpJVEokOVQ0FzeWwhnE8ohlCR0AUxhY4YaGpEE/ilyT09TuMoS2Vd6hqVtzmTIZk&#10;7H8Dtm0HNBRmHUN0JzKB4JDrhh49x4L6pwP9kFY6plREQtDoEA3BivMXRmUOawSbnfUP6ljxFius&#10;HJ4aMimyIaFq9a9ZNRMXzGCSvVfnQ0NrIVWnJPQ74yoBpyCdhB7x4lUYqOBlfiOlCfwt5HIF+ULM&#10;jODbeEPyaVaLMQoUB4hjqnELXXBVTBvNTgliOYDBuDrdIB5vxs1XHbYyrlU0qSnHC3GexRUQgZ0U&#10;OxIbqB2rkhfxSPJPWHwhClExK1f+aJFiUXdkmjy2BvkyT2Z+AXd/cc8iXsCupFjRqmQXamXJTPqW&#10;sSCTgBbV4DIiJipDgMKoS4yWbEg9UDxz46XwgzXn5tjXbca0tvDClYiJB8qKBmM5p1Sk3XVewzDb&#10;AJtw1Iknfl7Oz0qaoMqUR0u5MDK3KXxXRgBPCgyfdOaiHCUp11brFU+6pKDdogQ9X9CrfAqwiuGx&#10;S6DxDrN4yZ3VN92T03kW/LSQ1RflDJHRrLWUWjfCXDdNvJCtKilmiE78pmSWKymk9UipmeBv+WFb&#10;OvFea0pfpA7AbqvIRPatXIiMaY0ofNqGkUTUCfZ7PTTXGrdSuRWrk/RwRW2R56HFolzbpernxBDm&#10;9zIlJGaVrEp5dVE6W+anBN7YH4HZNJH8HjcxtxKb2P1bvL2RtqFXqkcgUcGQiT6rHCiu3hRCs/Db&#10;SXPpHh2iaNm3zVLQ17xACUxCdJOq1hmhYfXQM8gKzDwVqQNaAILP8Eo1RJKupCVISNVibP6i2cLH&#10;ROrKWBV5Akl84ZSNEwEpORWj56fVT7GhI/5KqEZWglpDhIHznLy+UQsatlTdXL8Tf5Ln1X1ArjOu&#10;a40VJhIEHmTkGc1sOwzQ8ytJmu6vawH4zLKBFkSnGkMR+J7kWmeojGCLJmSOiFqtFTJzzoWReZAN&#10;rGjla2oE/v9gI9t72rLtLZm2bCbXjNJWBGBo3AArpuq6ClgH81VTVlS+bnXRytdWvwqF8JK1r762&#10;+pVlhUtWrl+6bN3Ly9e/1NhWNLW5Y27HwN4DU+JaN507v+3Nt3e+++4eoVZwrSc/Y10ruNY3//7V&#10;u3//8u0vP3/9809Q1Hr0o/cOvvX64uun54Bat23JZRpeKKt6vj6zbGC0dmJj2/Rc/+adk4sHt+4/&#10;sefYucPwYTr5+lFaMR3YvmM38tEjY5NdHT1Nua4mWAfDQBiRGOTBXQMGrkStEL65tQGzLWJW8RMt&#10;LYDtXcXq+0vgoDaZKlfE+BOpAdfAssiIUbwow3jcEfngQFKKI2BOskmKYQ65RlJldiki05ZYRpoh&#10;EbWmulGTdgKxdKiVEDUMk1wvaSjrglWdDA/uilYjYaNWSlnFqwGPWJ6ZIAyvhaJLYmBrJ6kipoTW&#10;rUbI7mJfwHEAcDB78ebWS4AzAS8tGk4cqSEKqT/1mAFYoiIXJ0SktGnTJA2UaRsVPkP4VmA50bhT&#10;Aq5AwzP2+wXBKFzKKk2a1iJzNj+/e6cE0wSrFFvrk7DA4p/zFfUDwnvYCEm0UkCrWmSDddsuA6HB&#10;BloeVtjDmD2yeFXAhh8w1gr9sIpaVSbKjjLWlxqXIizmhNANsLrYNxtQljdVdbNKdmIEBdJ0t/gZ&#10;nptslmw+rPpV9i+1XZMwMy457IuTwRJ6BW2a3+7B8TgLuEIYDGRLLOdiaCWf+PtGro/0kbNsQHWn&#10;9NSV0h0ks82gybxLIYwUu1AryfeQvIuDxQohFj1RnV67jSSxrHjpcSWqXYic3bkYiFLADM+k6Hwr&#10;76uwXMrX/XK/cQG3uVbFNPwW09emQCn506JpFQRaVJObVbJTpUQmY+kj4oST8ojCn2q0y/pbnZju&#10;NT2cOD6wU2ZcDi8a9A3DbwjR6I2hsFIEL4X7qvfQV5j4zaeEHUUpXrE/m7v4Mg86jauGje34UO9g&#10;b1dfF6yYuvu727vgwMReYWjTCtQKhXBtYzV63lTXobpiyV9eevqBJ357ywP33PrIg7c/9vgvbrnj&#10;m7+54hu/ufIbl13zjf+47ptX3vL1K2751rV3fveW+wFZf3LXoz++8+Gf3vPYbx588vJHngZwvfHp&#10;v976zAs3Pf3cVY//4fu33/u92+/+zk23ffvGm799/Q3fv+WWX997z42PPvDHl59eU/RSec2Kyprl&#10;9Y1rWnMl2VxJdd0KFLWiU2th0YtllcuhDa5rLG7MlMOKqa2rCTYA6AyGbjfjM6P4aWcOQS8Vo8Ki&#10;E2iTUIfBH007FYJTPKxaC+fOFXaEZMgkhjdap0sdpVkp5L91Cj+vpXSDB/3TIiISbtjbFDuGJ1Bg&#10;IfRpUFmRU0tArbnejoZcprqprrqpFv1ayxoqS5sr+2aGtu9f2H1838Gzhw+fY/ObXcd2bdk52zmY&#10;bWqvgYFwXbYazW9yYGpHuocnh4YmQbeGzZK5FOyXmsncLeSHycQQuSxygIy3/IAYn+Az2LPNVqUi&#10;3qhVCwNhcWtE746wxa/ixcBUDHbAWrwpiyaONnXszKS4+tQJV5rHYKzUucRQ2aQW+NtEdUYyXmQd&#10;4ycr/BVl0m3Vg294E0rdMBdhsbesbiy9YzsTxTo88xT2OXgykUjDJKNWqrwuNC/l/+ozlJvKeiRK&#10;y8SxWF7IqNchl1ABbT9wwtKGWZfhAq2gKQRr8/ptU448lPioQEGCf+apiAc8l6iYNYRQhOcYKEXA&#10;0hNaYxyVpUERKFj3FfFksJ5E51jTrSohMxQ3NGUeR3jMD4UnD3mz5M9kltsJGtwFtc8JVyHKgy/q&#10;+2oxbR6fO4IntMP9Cl06lQ5JGBnrtgeWFyiHMEefhqZW8jMsZmdgkop4tDHlhKhlW5rvqKGInEe2&#10;1VY6MZxeYAwVstJGmFiRmJOodeeCiiHZtpfqxJ3zqEK0gxSBkybShRhX6NHEmq6U0oYElZ32kvds&#10;WOJzstk4V9sHsdwEcmei+DAmlg8kACaBa5TmElYZAQqbUZ7NWZH4Li81BngOnQ238C18TPBtEtB6&#10;8Rcq44k5W+HdQVGBMy9UW3gFkNBRLJYwz4wSNxIRsOmRE15E0SbhU1cnk0ieIVGIGO2F6a1tkK/k&#10;V/Courn8PFYSDLUcyyxA4BqrdFucBq3jQnYRBCnCvi3z8HA2jPT+HpBAh5WSjnVopjTppGWAaqNv&#10;pwNMbBrH8vKFUoypnHkRElZiSPYWknOTV9QDyA10HHtooKOUAlbCmqBUpKhqZak5F96ThiKAkC5c&#10;k4qEP0TpOgejOzpFKXfDtBTvQj6d6joCSYtp8wmKyX2/jMFcrJtvxB1tnxA8wDrB272HSwGYHyVJ&#10;sil/zT+qEt1oBhIqawIIyrq6hMJ1PEdeHJS+CXjpWadQkDOKdyRVZsXGqlotz1ITGJ5yXiWEohlK&#10;+bDerbQaRHETa4z1X3YqiZxUMmzzhwmHLiSgA5ObCzXWNUI2W45nP6aZMbDXHKUesC26rtswOBwf&#10;kAqhIXOs/M5fy5Sbj6eHy7y312Ftu1QIa2T404A24OtmMITjbF5KonVoaHygF5rcHsiD21s7c2h7&#10;05JrVsRVBaK1rpFcK0q08M/iyqKV61csL1xaWFawpmT1qvUrlq19bUnBy68WvLBk/QvZntKpze1z&#10;i/17DkwcO7HpFBXCQK073nl33wcfHProo6OffHLq88/OfQHU+uWbgKx//+ItyIM//fj4x+8f+vDd&#10;A2+dB2rdcvwwIuum5qaXq+pebetaNzrVDCS8aWFk254Nu44sALXCQBhWTEStx/fu3je3sGN2w6ah&#10;wZFca2dDa1dzZ39bz2AH+rVCIQyTERoyjcKTqRedb5iwlj0Yc+LM16PAle7BKMUCCnODVgtLhUIV&#10;aQNwbYS1FXGpFKOsXpRalgup8vJRxWowyVpOdb401JRvLklHNzoxbRtEbupIGrCWQJdNa1T1Sqhl&#10;EtHFq2qKk2/2yYNQpWwbYbcyJWQjDDHeNqXnSkBDU5n+hKjYPsNaxEjzCjDj64AXMIuIYNGvlVgR&#10;oBGrmNvSADeqySrQKVEyKktxqb4SOTiRfQVaE4NKNS8/b6fcLVvGMILwjBLXCihrHtLMKmE6kMPC&#10;9m07d0hzOzetslhiV6F/U7IukWWxqOC+tL62dCKuJhmt6l7AZnkiQwKOdBqHwKpgGsxa3BusOglV&#10;/q36+hAAy6uWhsAXQU3LUM21WiosOS6ibYt7fe3BnerD9HzCIBBsi2ZMlDpRqzGtjXbxvjoHcGAT&#10;DYvG3CTxRawTkhm14kIAqnVidn4Cxp5SCS4GQTW3Smhp+bAimkjVCQn8hPES3lTnGwoD8kWtoGFN&#10;YJqTROwSQYwyl8r5MWIzYNNSQkGyZjzJNPOl+GqT2OY2jRstJLATjIV8FgTqD6Xrk6OScnJA1NTr&#10;034d1xg8J6VBtp7nToMpS/fjgJdYKJ0XzHOwaQ+m8t7kM37B86wGObynpunkk4n2hWBtSJM6/lAq&#10;l98iOSLbsrvRjg9uPjbP4jrXbrE+5RmYM0StI33D/e3d7W1d7cCuraixbEHDG2iDuVaWVRfXNVVX&#10;15WVVha8uuK5v77yzL2P3XfTb++54o7bLrv9zh9cfcN3Lr/m0v+85jvX3Pytq2759jW3f+f6u791&#10;3V2Xoqj1pnt/ctcj37vtARgyAbX+x8NPXf7oH+74y0u3//nFq373zK8e+N23boCK+NZv3XDzt667&#10;8Ts3omXODd+7/rpf3nrTjfff8ueXn1hX8lJlzbKGxjW5tvKmbFFl9XJA1tKKZYCsNfXQDxc3NJcB&#10;tTa3Vuc6GuDGBNQKonV8ekREK6ZQVAA6tnOo7XgaL5OlZv/cdTP4UhW6MEmsrK1jd/wS+p9w3cAB&#10;sbairQ4DkeQX4vSwoxNhLUnmtu1kkwwjZ23neJBZZGt9AepaoeFv7+9r7uxoaMnUZxrLasrL6yqL&#10;a9H1p6p3amDbvu176MZ0+ChR66E9x3Zt3b2pZzRX31pZkyXX2pCrzfW2dg93w43JqR+8xlHHKxrB&#10;/9SO7iZYoVdXupoSAF+jkar2bEroXc9m+wQ7D0VIqgu0jQrjxeg0wwpAeeGwqwe6sTv8pSQYQSTA&#10;Ej/JyBJMbB7tA7RI+6fyRUIRyHap9vSZGI5SbZiK4nxMXYi7OofHCaGsJYiRs7d20RyOIxKrBCPA&#10;NS2DPzerqYhno+1k86hMf8L4Q9QHA3TJ88J/UgEcox8Hc/kgLBJkKmDmNBDizbPu+KKURzCBz8u3&#10;BBSzwoOsOImNbYxkEmoNgijg04L5DSt7Vf0YvRBNSnDcDBGFMIUeBZBEGscJU2nicjtdiNIBXDRY&#10;joXHATEEwwhOAD8jBkhS82JFjegfIGrroju4YBijaa1oN2eF8kJrB+sui2V+xEEkvpe6XImBFU3y&#10;lnlhNHaK8BThtTIj/IDWT7W92aaVFvwtYQ8ZrYhlA6/a5YhtOe1c7bpZQQKyTDCv5RwOYxsSX8wu&#10;sTSUJbsiyRMDJulm0tA6i2EJBt5UkG1Juegdx+6KjMXROdWiKw3Bcyjwpyi7dTfXkI/q2gV9BaXE&#10;srrWmkppD+A2dSQycUcWLn2vUZa4en5Syz4PqyvaTvyAs5ajL/6XSiJubaHK5veqLDZtczqOmHNP&#10;bO96Rq0mh0W9RqbD+nOG+MLMXEOYHOSzmVc6CITITDVKAyRnpUofEnoOuPnGfIrHYCAuUEBOd9Da&#10;fo0kU7TQncW0yTOQ+f9VQtxPX/g2Ca0x1yDgxNsnvyV+C76a3XcTz+yH2mBYE4ZSUm/iCbWGnEpJ&#10;dpnqKfssKpvXLkqfmFnO5+yprpQBB80rrQG/DsgmpUbCmv9Es6n8Vf9Mxl36Lz7R7GnEe6qQRm1X&#10;RIBTC6P6BSYmfEXMsyhTycjQuUIViYQkWFotR1wOb3R1FKRMaW/yKqcMhfNlKqLexgmGb3QR08Ug&#10;k5BS7K7HyoSt54auLuCiYbbgXzgIeLHCZiFtAh9q8/lyAwk8yYRaqmwSqOY/3cbPWRilYBztWLnN&#10;wMwg04u/pQ04K+andi7AjI3F2FLqKoBkROoTwOcZQyq/40Ub/6UWA8H8C6n6JUlRmKWZGDdMVTop&#10;WeXpvjgVrlJkRibM3gK1gmuFPHhglGYinb0dXX3dLR05CINFFdQg+koBGJu1FlesX19eCIUwClxX&#10;F69aW7pm5frly9ctfW3NS68UvLCy/JXOoZqZLe1o1rrvIBXCp85uOXd++1vgWmnFdPTjj49/RtR6&#10;9ovPzv0dCuEv3/7qCxS1ngZq/dsHRz587+D5M1tOHZ08vB/au/qW7MqGzKqO3pKJDa2zc31bd45t&#10;3zsLK6ZDZw4cf/0omrUeP3P4wJGdO/egjGJqanagbzjXgqx7V0bkKrrdtAO1dvahwLVraLRreAL9&#10;5AfgmSy1EVZ45Rf8It4xUmAczlBfqBUoI3gyEnhRC8oaUfnFmNxigC3cBIhksOqOLdYqpqrPQHO2&#10;iZGdrTlLVmJKM4y/YnHsyBSqAFQLqepOl7Ya17jxCvvZoG2nymiFpMiomVRjb5qwXBVDS9DEukWy&#10;oWB3RRmmc2a9qwhYg2pcOKCH3ZgwSTAIWy5BOStQK05i6+IC0BRPMVWQuh1LKlgVGCPbSWbZpbeJ&#10;bhVxHPWxm8bQ0gbwEswtCViWv+KXYGU3k27duoggVbpZnZyrW/1yqxtT2PiAJKAEjeYk7ZkkAAlw&#10;C8933ktcs4uJBaWkuSXuDWNodaBlTSbudPqJh5MYRu0N6ZqVxovUq9MVpmp9NNVAm0vkiZkxlxpW&#10;1C4+QPaPA4JhdGG0zpao1YWg0tCyr6xltMaupub5zzmIhNVEmDph6iiEn2W4Z6dQdmThBwwsic0A&#10;w9TU0S9nLOR2m6dbuQ2jhQxhKqcXCEYwNgxc2L2AOxBXKzRIwE/lbPLmSVpWxDB43ZcIgVIT7zGi&#10;eTnpcebqdRHloFFZQWxMylSXpnNzg1zeJvnu6PyxwMln2B+W85M1w9rb8L9gX0GWuuTD+mElOJlA&#10;UkE5rcBxYvlqZLzDDK5TpCrKJXOL+aD266bO9BWuwKTbk5IdQavKRJruTR5nX4I3M/eMhR354NgQ&#10;UGtHT2d7d0dXf3euC0tnU10Te4WhyXV5VREga3nVurVFS15a+pcn/vTorfffeuXtt/zyxut/fM21&#10;37386u9fdcO3L4dC+KZLr7rlm1fc8u3rQLTe98PbH/z+bQ9AHvyTex79xf2///VDT179+DN3/uXl&#10;h15ece9zr132yFM/uufhS2+84xvX3fydW27/9o2og73+0muu+fZVV/zomisvv+26h5+8d9mqZyqr&#10;lzU1F+Taymob1lRWr6isXllRvaq8aiXkwdV1hfXNpY3ZCkBWFLX2DKBNay+0KBMzLBcZm4YwHjbC&#10;0gYLmVDQq8I8xxZW1mE+KN1gTCtBpoJ+lgwxP21f+whVI6aXRZNhRtCt3MWRz57E1LLXSCBkhW4Q&#10;Hypxa6bXHBTDenwFEq5gR/vHYKbU09zZXp/NNGaaquuqgVpLassrmir7J/vn9sztObbvCOtajx46&#10;fXDv8d3b9gC1tlZnSmqay2vgypSr7xro7B3ps9W+40tRzdz+HQEIlqh2V/q0ACq0T+QOyr1ZYmBd&#10;r5Mg5Dy1i9OO2Olw4Sj+rzXPIkuVJmfDDDjiyFOEtKpUvjILDfscV3WGXZn0xvwrcaGKYESUgVUj&#10;LlLdnZWr5BAiPpC9nIjiIPHy7BATeRupRomeOuITGMdE6xGG16bNuWlRMC+SU1xHIsBZ5Wh7W3yd&#10;AO2FqmAFYVTZkXIXp5GfJ0QU0v1KMGbX3zBtNjEbgbiaVei7XPFongE0tS18JS3TFPUkESINJkpn&#10;IgJEkjlBKVVN259JglLXc4rDN9iTWjgqxxwf6+VaPvW8Vdou6vSMW0R08EZ7ffDaJQiUmnAqp4Ab&#10;CoDqglhWIy+CLGKBqx2JAfUtJXAEH1fKGC6mvRIKUkS72M+a4URUKi+Qavy4mMulKVAfpUkS4FBp&#10;rM7A/C5jgLwIMw17UJc4MZweAJiyjYT0HEBPVNFfBq4gkVTnDFUwQZRYFHZzlT+tdMKJKDNz4unk&#10;ZyQoRxFH3NRcqCzVhhOjzhMloG6NqHMTDqkBBkika0JShIkTw1T3Pw2k/e0YCicIDGYEEenv7acV&#10;GTqWUyobImEUn3ERmMwC4ITV7GfBDJi3CYMKP2jSkvC6nFixJFigBWnrqNZzqog65EDOMomVzZsQ&#10;lxdJ+qvp7qvRqNYKbYUBZZ0YEuMqrzLOKL/Dee76ZLl2hbOUIwQnjJSfpThQVTacAKGPVRMmCaQl&#10;kRXW4rC7BlhUoZG2pRD+ZB4kS1grm3Gz38n5LK9YtiSB8lScRuoiY9ba6R4DFY18EHpCVhwZw9EU&#10;adgrKE08pW/MMZra9RqLKef9QnPDMg22R1aPGRod0wlM271kPso38dbHTMA7TOvI2jqdZOReddPt&#10;zuX4isjQWRhJ2ZmYE6IgDPZOoW/XEsQRVh5N6TyvMIqC+GR52igbQqDujJ6/zryxnURFD8CAwKIG&#10;ZQmlrufSJwGOJ1KSMkkYpYpQ2xqL4Ao2WCBQcoCwijDQ1TmkJJH/3IHTBuSJtrAwZH4X6gJYjwqh&#10;EEUlwvPS3/EIxvbSskXbLYEr7pLYXhEAOB7AmatLOWesu2cxK5r2R0W5zNIShFPhAn6Lq6ieL1oW&#10;ywJjA1DrwOgA/C/7UJY1QEuRzt7OTGtzYwYGwo1QuoFuhRVTDZrhVRYXFq9ZvX5lIWyEK4vWV1An&#10;DDempQWvLS14FVzrK2tfWFu9pGu4Znauc3HPyP5Dk8dObmRdK1Hrrjxq/fTTU599dhoK4a++goEw&#10;5MHnP//biU8/Ova3Dw9/8O6+c6c2HT04emDv+ORYVTa7sjG7uneocnpTx+btPVt3DC/s37Tn2M5D&#10;Zw8eP38MCuGjpw7sO7wDqHVuHu0nejv7mnPdTRAG94/0sKiVnW+6euDXwZAMVkz94JMRlbnMGDeO&#10;PW9Sj9aLNY+MwCloJ18lcitIMtKelBiQbQKMslmsACGhU2pRQ+MboSrCKEFNSlxtJORDiTIlZsGh&#10;RsELbthA2lISV1YyCvfZB1iwyFa4PJRceEm6sk5VCmH+1UxQu+qoKqJVrkM4FEhHCJvzwNW1slJJ&#10;WKW8WW1aobODNpYWv+ZawQzjl0tcnkqUuG2OAl0CTiqSTY2qvpbtWKki1sULbRuORx0sQXAqTAVY&#10;BdeqilbwkEThHBFVqAqnsUzcdZtGpPgkOd+teN7YKUeJAVbDqmeuur8muTMlwYCgABuiPYW8qQsl&#10;rSf4Z7tj/ML2rfRqg1kUkxPTiLBZ1CqHXimq8V+q3mROIoCfLHkNic3TGgNLJWuo6RJN3jPJm3Vf&#10;DWXlxkS6WCCWb8qSTj8ZJDHXaLFrVDlHkxiRk8zsYoICWoM2JMnJJVutelLuTSiLJ6O8C22mw4CX&#10;RtJcW9FNFF7BIiqJxmnIRIUwuozOCLhaRUY5Ab3LhVfxO1w95B5GJ/etIl21+0Z7Q6ckJXFR3RQ9&#10;FYjwWTAdTDJ5VAwgDa545thU4n9xyUo0ksO0DIypHamszWp65dXBQ+WC/KiesShzTUg1yARFP9b0&#10;K9eoDJ+eWIJPLZqqRdTRQLRuxMWy8w3GhOI0hQs0uDdmVrpRvgWuEJblj9lsLAfqxkQ7QVfe4k/A&#10;9Q1Pol/oQPcAlh70vGnv6O0E1wr/uur6qsraClS0osM1idYKdLh++S8vPXXvw3fccNcNV9x203/c&#10;dvuPrrnuu1dc8yPwpUCtV9zwnWtuA2T9wa33//jOh4BXf3zXIz+757Ef3/3Iz+59/MrHnrn+yWfv&#10;fW7JY6+tvuvZV352/+Pfve3+b1x3+79fecO3b7z10utv+vpV13zjqqsvveI/f3DV5Vfcdv3dD926&#10;dMUfK6qXNjWvbmktqapdVVm9qrIGkHVFeRV+4rUaXCusmDp7W7r7Wtu6mrFQQhs8sQHW2bDmGxqd&#10;HoVVkpqXBiQDBnN7GJekmqMwnFP0Gd42KWiwWpXzhCriDdxpTEKOw0hMTBR+4iv0tzyC0uGhonSJ&#10;ILnWaPBAxgDfrjpYHpm92th0G9Levtae9qaO1sa2lvpMU1VdTXkd8gRl5Y0VPeM9W3ZtRrcb4FXk&#10;OA9hqzhG1No7iuauRbWZyqa2ulxXtrO/vXcEIpwRifECr1qw5K2UZ06YHTl+zBngVSWSI7tsgou4&#10;iD1guCtLLkt0zdwzDD+F8Zy91gxnFkAD60AEqDVgqpAt9cD8QzqvKPASakWZK5Eh4mlEq4jssZKr&#10;IYq+l4iIdqCpB4+CHtIdjm5xXUjWuiekb5Z4V85zawoEJKygY+hpJOMgg58XVqQ4QpoueaISDAiE&#10;85XHFYqnsXREFM5YNtVf8ZRCVcgT0xeZC1IkmsxUGO3ZuzUpzA2uEsfiM8GJKVBW0O+MgFMMpuBM&#10;Dek8AyD5oqR4pHrQkjPK4JF4EdC17s4oXXdKw56+V7QYkQ+VsboKXpek1z5/YpiEZCQWIPbAK2/C&#10;hJN0HylDa6MsIxDMFtEONou2SF7UR6pNTSMQMuYklhbw5iWHnFszDaulEyVBwDKPKUMpLKEugjBw&#10;BUNuzj9/ow3pA8ALzZrEY3zMEkRee9QDh++XOFhCJlK4gLgLO1HgarRsk1jC15AABEXGLc+g0UXa&#10;Yob5YUe3SkxwL5Bgx8xACMUJhuMMo5RXH84vPrxBTkloQnKiusSAeYHIoFHC47g8II0yBU42mSfE&#10;9mr+h3c8nlZSW0J0xA9akSKrEuOcbLrw1f5fCzU1waTvzfsYRcGhJwyvQum/6D6KX1j9i5ygjdM1&#10;7KEF0OiZhk1238iDWFNA5TDPMCpRSYQa2+tKIyWE380i5hUQAoHkn7Fk6WaxUhSXaSgVeP6i5J0T&#10;NJgGwuSC61Lp5+cPp4rWq9R6ijkvLynCtMqJ+3kJgWLU6xqhabPg/mtUafpRUJnwSRXp9J5Nqo0A&#10;zzoa1QTOE5FnDqmO66X5NAnMU5WQL/z2kp5Hjzi+WXRCRCWhlIfiCmnZsy/WCixBO2cueM42dDSi&#10;JqzVfgeQRrSspSba3lJsb9kwaw28zugu5z0UuFP4qxO8TBW2DPnUcUR9buOLtIbjAtXAyak9VTxp&#10;UrlFsMC5WxarPViSWKfsg1Ubzsmyu7UeW64bTEMIhUpHin0chAHp/W2L866WUmk35WyWluSLe62y&#10;JiY3e6xEnoE0qxLSRoPbtG0HZqPKELTcKf91IRPhdcbPjhMBXvTwuyRR8IccA2odHBkYHKAFZkd3&#10;G6yY1LWhCdgV7sHwEyHdCuFVBXwo160pWrV6/QqoglcWLoN7MKyYlq5dsmztkuXrlrxW+GJx3fLe&#10;sfpN23sX94weODR99PgGKITfeHPx7bfR9ubgR+JahVrPfP7F+a9Q1PrVO1+xqPUkUOvH7x947+2d&#10;505vPnJgdO/OofHhsoaGlxoyy4YnGma2dG3bObawZ2r34e37Tuw+ePbgyTdOALWiU+veQwuLOzdu&#10;nZsYGetq7arv6M32DdM6GKgVnW+GxvomZkAegEweHJkcwgssgtJ8HBN6fAg7SBVsuxzSYDQbCscj&#10;WbcKwmhikyY1wSYulPwkwN6mbcjgiAi1mY5S2PnySUMYlzeSzMNPcY3u0AmydIwsLnEmimPFmlJa&#10;7DYxEsPSfkm1h/LfTY1LbTUsZS45TstgtdQToZj/M/tlGlmnwSMLjSNWJxmpclwEYHhgsd7OA6+y&#10;mhVS302bLgG8tECXhamSNZswtE7YpacqLk0WwaJV7R5sKyaeN71wN4+jRpQv4Fs6CRu1GuuqBJTt&#10;bbBJiCjTVwgP4yTQnXaG2DXU1XI24leIzBQnuY3yaBUoh80v3nT5r0aKGJ2EXvCcFPq6LBZ6XVoH&#10;SxtsP14cx8JdnjZH092QCIEMxT0nrIDltygHFpmMZLRlEG42GAiZjXZQDUtZNRs/4mwJh9SQWjOP&#10;B2f3F3m7GStawoE3CfDMaNlQzuUQ0VrGaWkWmvL+CZtR+AosiluzCcvZVuIrGlORaAVqxZscIiB5&#10;9UTVcHHhy5OW6ijDNVppbC3W0UyMmigtryGS8UbCDYaZVKS06XRFtlnPj1taa3VTVW2SEEtSTyyt&#10;NKrdiV19yhBQsY6rNQKy6hxIvVqbnWTujHisd1JwQKyb/Na9uukdqb4F9YMH5saDRxcQmqo52v/a&#10;y0SY1mWZjoDDC0QG7jyCdrgZJDhwFzAC+OnzQafc4cmxQciDR9AsDCZMHeBa24GgWrBownW9vqKm&#10;HKi1rrGqvqmiqGTJyoIXfv/HB+9+6PZrb7v2l9de9ZNrr//BFdd878prf3Dtzd++8vrvXH3zd6+7&#10;A6j1ezfd96M7H0ZRK92D736E2JVWTH+66annHn1l1e+XFdz0h+d+cNdDX7/m1q9deePXr7mRkPXq&#10;a79x9bWXXnX1d6+95kfXXnXNnTff8/AtS1c8U1axpKlpbVPTevS5qSG/urasEsWua4BaK2oKgFoh&#10;D0ZRa09frq07g9ze+AxRKxTCCOVBt8oAM/SBzH1uQqcZc7CElOgwkWeBzHQ5PnBtp6WbDp7c7Z2Z&#10;ZjRDmhnX7mUEi8WOFKtidFqkKERjuK+mqeyqIihllpI2s1RdyvkWGyGAK1Brz0h/rqejuaO1ubO1&#10;rqW5vKG6uLaiAOPdUNE91j23Z+u+43vQ8wao9fDpg/uO7dq+Z1P/eFtlY1FNpryprT7b2QQpzsB4&#10;P4C6uWUcn4xBsA2m3ylJEu3jCcOJodDKSk5J+8IzBoEFgGXowWxKHMF0lKIBM+Ah5eU7HQAIQUfW&#10;HWrgYfZMeBUfg0sTi9ZYcS3xMH+GLhSZF37MfRcZsPInPowRNnnoUeXtMNggZeFa1qj2xGeoycet&#10;FG0oOM3EvIaaJAYTT4lyDLZNrNfFgNbxvRP/RlZGvw6vBfjpZSJWKkSDVow78DJtJS6FKTkX3woP&#10;M35VXs86Ok0PYRt+o6GvVa/BvvLJdeQkJZ4sjlz9FaWD1qmaBJMzsOZnmniWBMdJ+vSI6CTt82Sw&#10;wtNATjwzSyeEWjnJ80DIg0PDHqVdfHzxYFh8SLTqHf50agOQT7pBeQuHqzCfHUZ7oFjdOyfdBYe5&#10;iRXxGkjG1WeLuSFnrHkTJqyFNteafqHSVXCLCRGnHoJJNgEi6Jv6iJivFoqjjtdNZQF0E2o1wCAh&#10;TLYE/ky7F4FaEUDjryyNlmSdInaZsYuAFQ/m8zc+IevihsO6p6ZhQ3etBdmyUoXL/Fslcf7/qFcc&#10;QZk1dpeRBlvKeYwkZ/72BfZtkpdYrCGOpy/I3emFTojL07DU1lhXmRErC1I9ttKppr8ETdm8h1G4&#10;Cr+R2zVlRFAX6JeBuAlYfKkAHhG1SUhzs6p0UKdWzXaqxxmgU+6hYj/q2B3Qx3LKR3UD5hIUGShL&#10;dkm5llxoo8h1B+WopVIqhtAXeEM33vOy7EmCa8GigRuHUZIpND2obb/nvIkzR1o6CKQ1vO7USrwR&#10;ogY9UF4rzA/jp55og5ZoluPR82qQOHDPOoos/Eny5DQqQ5MF1WG6LlT3QlpWBhjq+sN7am2zEkxR&#10;umywJBTER8+/8zGUEYAmf9RbBiuo0B/zkPhKz7K13wKWF7yOxRaIMNCT7pBSSDgKPrV0GPmTGiUI&#10;VCdnpMwuyoakUgUhVXMA8qe0qbXSvlIpp4t1BRZvEz4GYsD4WU8E72N+SocZr5+sMEByNZbLXJn9&#10;MdT0PZLuJpk8hUly1KBKIM0ZxRUYKmKEOba51gg7OkVcRKJP3StcJ8VaSpGuGEZ6YrGeNoC3QC/Q&#10;MDc727xr3eNE0k0MHYTnT5IYeNHmx0yxemWwVghLK7LVmKIqah0eGR8eGurr6u5o68y1deXaVJxV&#10;04Ci1mpAVtGtlWuLVqPzzbqSgjVFKwuKV61atxxuTCBaXytY8tqaV19b8+Ira58rrl8xOpPbuK1n&#10;ftfgvoMTR4/PnDg1e/6NeXCt7713AArhjz469tmnJFrRrPWrv78LulVWTCc//fjoR+/ufefNhXMn&#10;Nx0+MLJrsX9iqKSu9q+tnQUzWzpnt/VuXRzdvnty39FFoNajrx85/dapU2+c2IeeN/u2zm2f3LBx&#10;qG8IRa317T2QB8OEKdfdn+tX2xvUao1ODoFuBWSdRNykjKfGxLYFLKiWlakcZJTg06JEp1+8r/yF&#10;6Do1jzTks2cSaUhSlyROLWJ1fnB66yY46VJOG35sofK1WtgSV7B9qcw1uqTigJAHW/pLwMXSA6JW&#10;/4lKUqkZJo5Vqam/1PjTAmOLfq0l9ndZIoo3DXHNWgVlKLbWkNUv1LKyqFWeTORaXUcaQBEiZtOY&#10;qlwl7LRM1w1v9F8Cq8S0NlhiiaaIWfwO1ErDYfUpVZkrwarfMTtKeS0TrnoYSGkSi6MaFqh188K8&#10;DY7x+TCtEkYSn0aCVGDSKTp7z6p/jMS6lJuqTSteMSLqiKOSUSqER9G9M9rM6nYaD6uYmIkHNYzR&#10;wXECvAeqSsXa4fJicc4iUXWT1LRWHVbZDIZ0LkAOIbHJOgmPSWMCu8pGSGUSqg5lDjKQoSlWSoIF&#10;Wd0Lh+DNpK6mI1dnClZVKTrFIlvcYEQqCJE2jk9PTm7AE05JMJAqap0BWaGtRUG8UCuZRvoAg3cV&#10;F00YGUp37grOIxLFyffIANWnZ0xoolWrDJ8f/y9bqspZWgsc5Sh+lnTOzE0mitiGotEHldQld1AG&#10;KFqFdb8kaxHgsfhE7s1uw7uFhI+ygPkFOkoynHyyshejp/J0LM0UBTE+dnKU9RUAA4zw2OdGPQOM&#10;z22t5gsn+xrFNhS6uKZX4am8EIlbNiLLCH9p90YCam3rAcXa1tqRa+nMNbVQHgwnAKhTsHQ2Zaoz&#10;2co1a5//64u/f/wPv73zt7defsPlP7nish9ecfX3Lr/q+1ff8P2rb/zeNTd97/rbgFp/cNO9P77j&#10;IVox3fpblLP+SHWtP7rr4asee+a+55b87rXVD720/IrH//itW+77+rW3fu3y679+7c3fuPamb1xz&#10;w3fZPueGH99w/c9vuv6Ge2579Kl7Vq75S2npyw0Naxsb18M3uLZuXW39euLV6tUgWitr1jZmK2HF&#10;1N3XMjjSjbp/1bUOG7UieAILakcERTksxrPruo2a9D7uAsNTbiqbIVUY1yZnnRIjOSOZyJXaQDVh&#10;KqNZi4Qlo837skjvpHgOWz7ed7bV8RBusbkL180CteIFhXDXYG8LgSt6+DRXNNWXNdaW1FdXZeu6&#10;x3q27t4CrvXwqYNHYch05hCs57ft3jg01dWQq0Tnm8ZcXaajEVxr/yg73+ASQOfy6oQWjKAcUUkg&#10;ED3cU17ZerZw47DykBeO8IiaOpJ1RK2qRnPQr02XW6+4WcdVBpbgo2jtC/4fL1x7SIXpdeQeqiQT&#10;GH+z9RQl7oCs+iLUaWsyy64pH20ktEnCTYBBYC9Vqzpla1hrqlwnSZSSSDxfO+USuoP8p+GTK5Ec&#10;KRq/OYp1LGIYY6ZLcQ+tRxxdXRSv25fL9WBmYtVBRHBUgaPtZC+YJDnpbh7AfKAFaZ4nOGcHVXxU&#10;TQ0lgkiBlLXBJEiNWvMQwlFvnilCdsD8GwGPuo9KHcfgD8dReptMjmkNx1IKi7UsRJGb1eMu95V2&#10;V3pOgR+SZog8yFrAl8U9bxjakuvAO9FMaIE9YIB8LPxjOKvLdPztyaOXEwQcPU4A3VljP5bus74D&#10;3XUYoOMzxEiItjU96PApEGtKRAusgRPpZYOBPPJRmtKxL9MHUgKjhIcFjfxbOrS5Ypn8G1GrGuHI&#10;68uI3Uoc+9wQduLbEwLnpXmU7Iubvwv5XIYCXOBwdiKRaNN9yJjpsJjcsTtO2y5xioNVVSs8g/8F&#10;ZF3YDVEjV3VrHOyw7XPzcDntopwFLv+CqNiTylStv9okIa4CdFM+p+PBUQ0wpNTGcsw4CO1zi1QR&#10;IxNDntXyCrI1sfIdsgpLQIJLriArJ5vXPUMvP25mpQBWkcxiGbxklqgwxBmiOScGn67OFJz7evnU&#10;KxfGU/JLJaDKNStF7mERF82zykv0zX77cfbCKw95Om/zwQwAQ2jqddvCYJONJhLxX5qrWl40ktZn&#10;6emAysD622Dj5TobqUBcNf6JG8eES0qaKJcRgmEcxDc31hw9HZZaCEYG0Zpk/+5GRtSa35i06ZjK&#10;DhKYxxcg9CkZq6vEKYyIcJsQG9ijmBMy0Ym+EOf4/IturrTuen4p9JABmB8WIVh+qecGvsJ1Xmmv&#10;jCpTpgkY2vFkEmpV9sRuCHqK1bqWoQuO6e67BuTKaln3xDljNE5ppRrYcuF18le7dvSRUpbfxiie&#10;JNqqyHDm2VemujhbiMkp3WdVlyw/3JsnkboMVm1ILpDsJIKzJK5H9RbJpFXUEpMn16rOGWLRuG49&#10;N/p8Tse7FRd2Jru576PhDSwwybWODg4NDwC1dtBVpC3X3lrXVAeNW21jbUVNGaKv8urSdaUFBetX&#10;rS1ahV/WlqxeW7waauFXVr28tGDJssLXlq17ZWXJK1WZwonZzo3bunfuHT94eMPxkxvBtZ4/v+3t&#10;d2AgfPjjj0+g7Q3dmGjF9Da41q++fBsFrp9/AoXw4Y/f3//uW7vOnd565NDEzvnusYGihvq/9g6V&#10;b9o+sGl+cMviyLbd0/uO7Tx4at/JN0+gqPXEuaN7QLTuQZnPGHre9A23tvc0gTxo78509bei/w3g&#10;K6TCaHuDn/0jvdC+IbmfT3Pbw1xFapCwsS2IgmdGsPnuJ3CiNTlJN1njQ3Gh+XJLGRWhwaeAZZLd&#10;Al4BDbEFDPueENTYCcmMKEEZaSra9OS9lNSrJtyFVGVKwlIiXlKGqqTFJGSZ61aBONe7upMNmb/U&#10;dtV+SxYEiReUKY8rLqU6JsuFYlWSXkZhRIjwYVIBpox7VWSLN8G18v+ElS80X1UVKCaQlb3I+NHC&#10;2PrhwJb6YyNsOxLhf8eAItIJWTdLSC3sCiqStbnCObgZ6MGo0lMSviiuBeOMpjj5AlqzrGZx9Qv7&#10;1gCORkvcaAfKa1M8oWpgWfvi8yav/dVijMlN49sBDglFJMq9CLW6bZQa2IQKl9a7wMncjNnT1Ua+&#10;JOvES5jdjjpbwm/XvgqE+zTEthP2JIwq7BovwjAX87iKUgpkYTOx/xgTU7Ja8oRdoxu70CxvM5XA&#10;yHuNTELGSWMk41gKgPWLuFa01lCRJ85NLVutvLXnmGaG+NILyTnpqCWKNiwkQGXilmu0z9bnKT0z&#10;tcpS99kViX/oK02XZlcbgkmiRFDr8kZWaTjBsPMOXgpJmeoXMcCSN6vxLJNMakCiZdGSmKA7SFBL&#10;V2DjHK+hmhjYbOClgUtW/jiqzjAIEvzoKUrFPxGAGjDLZNxtXXCBanggohXNcgFZBwRZ+8eGugdh&#10;/dbZ3tsFyAr7daBWqFMAXPEzk62vrS+trFy1dPkf//TXRx94/M7b7rvxypuv+uFlv/7h5Vf+4Mpr&#10;fig3ph9ce8tPb7vv53c88OPbfvv9m+/7/s33f+fm+759470/vONBNGv9zYNPoKj1gReWPfjSchgI&#10;//iuh/43idab/tdl1/7rf177tStv+Lf/vObSK675/tXX/ezGG3910w0333vb7/5w35q1fy4vf7mu&#10;bk1NzerS8uVllatKK1YCr5ZXrymvXl1dv765pbqju7l/qH0Y3UrH+4Ym0KaVohTJdykMjtynHDgE&#10;b8g4pUQyQygCSCnc2MNGvnYULEkQq+kRqk4DDLdmDZYpuXfKN1g6LkE7Vx9dBJ9kZKJe8w4QvZXq&#10;BRXW5Mg0uO7hnqG+XG9nXWtzZXN9OTYtsNwoKm6p7xzt2rJrE1Hr6UNArUfOHNp/Yvf2PZuHprvr&#10;smXVmfKG1tqmtoa23lwvjoGaXgJ1xGfmCbnx58NQs0COs5Vdtj8Hd3rSSgL2DDFFZlpziDfdMUhB&#10;1QUeEr8nDx4HhcFIe8BJtyIOw/s4ATXn4JuqWbXHMv9ECk/HSQAhChCZfnIQ41jBnwwk4y55icYU&#10;fJK1VQLnlivzr2znqyYoSo3xF4WMcZsM+cweG6+6zYmjTKM+H1lw1yY3Qq22wEmsqe+mzjA4KCXU&#10;7d7BmFKMjalUHtDZZV0y/6lQ1awdB9xRo+dbPhtCKTtpc4aJCg2jDjOxmuIn9b6pEmsdGcETZFJu&#10;6jhJp2rXKFbuEf0KeIgSZI7Pi5Wu2qZWQXWqbjkYZjwRgp3A8CFJ1aGkbRZqJVG5A5iQla6aHnwQ&#10;/KVGsMarrmHmuAVfLXaRtkyoEzPZyLQCTFMAX71B4J+89ayPUBsYRcmsgXQJnBUEQiPOR8RoKMAN&#10;vtcGV1RxozUdm2RynrBCz48t1c6oP3ddJaUEFxX0egYq78Cl20Gt8ggXt53kETCdPFt4R6jxIX4g&#10;rLWuVVoAyQqYfbCvEjMCkjQr2CXyB35TjiAyBbIsAs4EYOb1ammC315qyCwcS5MqK4Tl7mtpN+f5&#10;RQaqTkwY7OkRk+wolNjJUcaKd08kFYIyJ6tiCqEFJt00jMYPfKB8gwxOtLjxe7XFB08rUpQQyGJy&#10;T++0wrAAnvbdwOp8gSwl160TcDrGeaXw9XHixnsxvzdovcjCuJhTJlu8WX70DO/19DlXwrMyy0qI&#10;S2kA00DBeQYjRxNvyXq9X0SCwHSxplbIaJ0vUw4Cs18y4HAh1leInGfGUDL+lBkPglHriTNZfJo4&#10;1SV1cYsp57s9JfzUaHELiQchk2nk6Eeg5TfS8VaQhfYk0L7yHXMo0obzE/NByA7swPOVxMZ86vVI&#10;5uc2FyKntNK3u+CZK5VmkW/0BfGzT0mpTKTUORRWJxm4Km0qsKpWMX6grGb3am+mXWuR5RWqVVGx&#10;d4B5IXCnSIyZPfiG7tzR1FTCAmmnPLzt+mH0lTJAEuOCmcNgj8V0jDBdiqU6Q3nHMBRkWk3CVBs6&#10;8JlKnaIsP+Yga2Fnzi6kBNHoWENhg4lIPvrukEjAm9j6wbWinGdgbHB4YgR6XBS1wkC4p68bXphN&#10;WbhgwjsYbEF1TX01ICuKWsuqSorK1hUUE6+Sbi1auXzNK0sLXlmxfumqoqWripcWlC+pay2a3AjU&#10;2rNj78T+wzNWCL9+Hlzr7vfeh4Hw8UCtn527CLWe+Yyo9ZBR69lTmw8fHF+c7x7qW5drWzo207Rp&#10;vn/LwjCI1oV9m/Yf33Xs7KHTb56EPPjY6YO7D2IWQfE3Nj7V3TvY0t3fAsiKV/9w58BIp1Brd/9w&#10;d98wDIT7KQ9OlVl5yGqfUbYFkXbXETLwjggbNz4NNpKqT9VLmmuVLhX3HVMCEAZ/Aj52dmRqAnWk&#10;rDWVqNC8o0sgSdSnhp1BfgrN+lBWCBvuAV5JaRxVpVHmuh2pNawqyPhABKS+OK6PZahPwChozVMi&#10;U0h4THbK1k10JBb0VRtktiPNo9xkn8TON3jJQJiMK1GrildDkStCddPEptmRmakRKARCDBxdbegM&#10;nMAqLYmFD/MaYJehmlx1PSoYSPzTNki0GmaTG6JtymKBFoQlYCPMYcUvvBmU76ZyWUJtgk8xt4JG&#10;JFRJpUoSrNJeoi/bWFkqnK4zXLBwJvkCVHw1DiJSVFrw8Bx2aw1CVhUcuzOSi5JZ/CnoS/0w64Xo&#10;8k8vIpkMR0mx3ZUpjUa5JpJVkhNLUx6Fl9LAuHUNv8vYzxBRN4+rm6TLbtCkEs0wZU1SJUQh8mdj&#10;bkxqDVjajk1PmFPdrMJrEK1c9VTMOUPqmNcIBEtJgDTD8sINZCjeGPOAMFIpQ56eEaB0d1F2a+xK&#10;lbW4TS1SPDemT5LVsBYaCtYNaF2+6xpRxS4RjDrgtvMwL99SZ7BJilZVFCE6l88enccIhiWFx5SQ&#10;ljicALzzRREFYl8sfCSrVdOiZZfUtCTNEgNTyexiV0FfLK/0q/BmpoNwWLyRaP/AaaM7FqRTnAno&#10;tgKwCuDaMzLQOdDbDvO67nag1gyqK1ub6zL1VfWVlbWUB9c3VhWXrVq5+oU/P/vI75+697eP3XHd&#10;7VdeddvVv7z+mh9fcx3qWn928+0/u+m2y+998KoHf/ef9z/263sf/cEt9/34jge/e+t937/ttz+7&#10;51G8rnjk6Zueehao9c4/v3j175659Ka7//3qW/7fv7zyX3515deuuB6lrV+77JpvAfpeee2vbrn1&#10;Vzdef+/D9zzzl4cKCp8tKXmxtPS1kpJXyypWFJeh7c2yiuo1VbWFZeBaawuhEO7obuodaB0a7R6d&#10;HFCz1mF0vhHRShKVOQ41vTSQEwhhdYr1n3nmJ+CWsqEOHVxpw4Upgn7CCYekSpeqm442cnzYAb11&#10;ce5OkWBeID18r0tZuJkFasU2OT40Mdw32t8/OtA73Nfe19XcjtLWbEVTXVlDdVlDVWWmpn2obdOO&#10;2d1Hdh06cwg2wsfOHQXXOr93y8BkZ222tLq5LNPe0AQ74Z6W7qEu0K3WP+u6yPQ6/BWR5dDN3Jrn&#10;hmEewwL8zipTcmtkzwiKxKTxYtlcxGGE0ReDDEOjxJWZc+OVMgRUbSoBM8NoHdD0LJ4DKgUQ1AAY&#10;kzfTwaNyUsE9M01O/TAI9tMqECvKiDaMhlWRzJbppe+pgjxGGI72UvluOIXgqhOfwPjS7JZiYtdS&#10;kp4yl2swaYhl0xF74TpeDCBtTiPV+0lGSCyE88xTTI77RRSYoeWgKewLzZv+qQ4iYkqZk1Kwnleg&#10;ARlS06hh1+nxA+4Q6NEw5WWPWb1cyWa1oWicZDJsYbAYJKJoiTxVqCbkNiuE4KsLiKUAkcRIWDHn&#10;C94w+MGua+aTufKL9W9gRnfYEnkLAmKxXoQ3QhcCaYpBxWNHJaqvnVGpG06aOXfiA7eC/l7kNkV/&#10;6Q9l0pPKAqHkiyaZTgTkeUWHxbgoKzAd11pWzUETwDD4MWKxIMKjmqd8Ta3wvkN5HjyhFYYBRWg2&#10;JhW04AcRCCenlIRq7RMCdS+/ggQSJemGKmMSuS1mdsKGlJ/h77x3UiGmdkS+HZq6eoJUGGa+zg+R&#10;Hhkek4Mpsg6fIZdLVpngmVuVUhuBTMwdxbnJ7Fp2wbpTJMTwhyr+dE0NT1swjOMmUGqrHqsfcSbx&#10;QBlIaIfityM7oCwPnkfbUHNh1GLCFYZwSPUULCPX05do4QvyB1tA+7ABq1wsw7pHCkSNsckAJ65V&#10;TzGzFT4rL8umBz0sTlfJnxn8uXSqsRpY8C/SzAUCyrNY+6Dx5K3XuhcjYFyHPxGHafI8/Nh8I/wU&#10;JPBMMO/hFexJOoukXnGfMA6I6ili7cWacNFe48fHmTWrUfw4iEzm8oL763BCGoF4kE2o+vQkDt8G&#10;RyK8kAf3wmiK0ocKoCvbKqNWfQsfXt0yJfJIv7NuwsJjfiwpGrSYuCo1gj0dGbE0v2L7zsWQ70Zv&#10;IUtaLLNXK2kty54Y+B0TjBJxtQJiTVbSP5vp5bKQZrVDOO4OsjagsiDJmvQMMqjzNXJKM4NDugV/&#10;ZV6BjpXUPDqSZEpXZV/UcXjHccrDGiJtT86JeDOSB0QqfFBxOzd6ZkycFEumUC4kAcuKbZoWmOAM&#10;xkC3DqLpICBrN3o3IPrKwIepqbq2sqoWAVgF6Fa4BwO1oq61pGJ9QdEqQNZV65YtXfXSisLXVq5f&#10;smLdyyvXv7IKkrT24gmh1oXdI7v3jx4+Oo3mN6fPzp9/c8+77wG1nvzkk7Ofolmrilq/+up9GAij&#10;U+vnKHb98OAH7+x663V0ap0+uH90cTsojPX9A8UbtnRsWehHUevivtldB+cOnthz8vyxc2+fPn3+&#10;+OGT+3ft37awG0Vqo8NjkAQ3d/Zlc52N8BaBD9PAaHdXfw7OTNAGg2uFDxNKW1G+BMNkXDU8QVxZ&#10;fZH8MAFLR9oWh7LV5YUKVUEMWfJGaxmWSaPPqDk8BNUBr7ZsHAV+gTKcgbrdfAxnlI9IHU8NUFku&#10;GpCVJKV9g01bpmpKzBOWdoJrDTwomjQPR80pJqGvnFwJrU0EWvNMKGf2UQkRwTS1jNFXhPaYv4sx&#10;VaXkxkvkrkQnqPBExgTduGEE1CjIQ4AlNlMl1+ry1Ivdg3Fm+XdcDUtYS15UMA+6ZPkq2W9W1aEh&#10;dwZutKg6ynlVBGtFMelWWCKpU21qpkqDHNfymla2KZZLeK0NdqrASmhZIrPIlncCz0yyTcKF4J/K&#10;LoQw2KSrayPlFhs9b4KMTeyiQSaG1W5DMigmR6oaYBesbqT8mEZThKwCdUSDyne6cEWm5FGz6jcF&#10;q5RyM21oQCupMKMr5fWj3iY1QnDHQjTDYYEB+tzMbERynYJYmAMDvhqskp/EBMX6wq6+LNEmBa12&#10;QfnMmW93mtxEoa6ntX7DxC8jJEm/fAl+kWSWeSauDquYJp8Uwm4THL6aYmvVZsYcL0X5AKjMDdul&#10;XbJnvsPNWI3gg/v18TGq4Mb9QDJVwzuuJOVWmAbTpE7hu9TL0FlhBWRtD7cT/C2KMYxauZ4GW2uM&#10;qgo6ceaE9EoEyheX9wV/heJJYCQcXA5AY+RXx4GXBsG1dg70gOVr6+3KdXdk21vrs4112cbGVnCt&#10;dQ3gWptQ2Fq0pvDV51968rkXn3ju5aeef/VPf3juid/95Yl7f//odffffcWdd1x+992X33PvDY88&#10;evWDj1732JM3/u6Pv7nv0Z/d/dBP7nroZ/c8cuUjT/3ivkevffwPd/zpBUDWyx9+6sd3P/zNG+78&#10;+tW3/Msvr/zX31z99cuu/fffXP2N36A+9vqfXEeHp2vuvP2RJ3778mt/KFj3YknZ0nXrX15T8Fzh&#10;upeKSpeWlC8vKltWUrGivLqgtrEYRa0d3ZnOvpa+oc5BLZHDk4PI6qmjDNvAWN6p3IpJFf60uCj4&#10;TzVuVUBjRpEwg/YeC/CRswDYTk7yeEyBmhRK6gojLa53dAWdpk3MYfJLzRjwQQC3qQAFZ2VzY5wh&#10;7guA68A4zh4dV1na2gC6FS1bMwCulWUN5bnB3Owi+qTtBGQ9dO4Imt/sP7F3Yd/W3sn2xvbK2mxF&#10;fUt1Q0tNW08rUetYP6Q48vCUBFow0gEHOTdJKC+Gi1bVqlEN/VGAEyAxJVNKwo2ASpEit2S773iU&#10;GOLLQsmoVdieV4o3BTNUworQUC7BODhGhnY+mLOsaBWjG+317DGGf4KSJUBVBscYgzVs+fgpDyyR&#10;jze+Ct41jDqdGKLk2xGGKRqHho4qFK9EOatBnWJlcDvAV1TN8U9I0Yg+NQhXmahIJE4YZyiY0VDk&#10;qquOmlUXwin8ZXLE4nN5I3HNEbQmzDC5mo/4mb8PIs5gjKuHhH9muTnaCNdCmwp6UF/Bhg2anJLC&#10;Rvzq/zJvbJBM+M3Vm9Zc8kkiZpM1joBH1GUFalUAHRIABujKo3HCa51UkoLCRd5WzA5FzMoBsVKU&#10;bnByAY1mrW7OEdRZyJXzBrnhkWsNM61ldEdC4SyQppg16HowMESSJGdI4OgEdD6cKi7w07nhfcIA&#10;/G6bXMhxeaoiu3zJZlkBgRZ2QwdM1CqSTd9uXo4kJ/l209S0X0q2vT4yh1cw3lMlnyDIU0/G/Bbe&#10;64lTfidJo5WLdN27mH+BN+ioCeEsbTA9q8tHcif9IYJ4SVhF+PirnYHiGmUAn4hxHV+5FZPbIrpT&#10;doYZak97PRp02RUYE3dn7avWPe2PtAtCsy46XTHR4DSHQnO3MLVY1EV6egSMHp24Ud4nZJyeZvqM&#10;kzXk/DGxN0pV7tHQQyHFvmdFzOT4XmMMlRERipiuZMGbWhbr7ktBKkjp22T9vKqj2SVbJ8w5qSlq&#10;dBQY25bRHiVeIKWwXMd0Msb/sQBaDA8q3g9+nocU5BZLrPeNJ5XSIqDyKmS4buCNuRFPYiAZn5jN&#10;BZgHJ+DEDyhmhb3pC+BWyRdJFXwjtKxFikqIjgkvTjkFV8xiJN2BnyANncsWvBKKupSk1go1Lk3h&#10;cG70zudC00MpLauR4wHk5Tj80Frt8eT8EcGu7UDJd0V9eIeSNH+1afO0UTL9x70pEc4m4T1nTJJT&#10;mpFvrRQ1w0xbOFGoI0ci1US3+AxfFCEuOQaJ/tSSHaKVEM0ZyYicsCelVG86rPLUTE97H7F8hqQr&#10;jEskD9TaJd215BgeHD9NQu+InOWgHhtufFgCAXk1q3EA45OpsVG0vSFwHUSvQfS86ezpyOYyNQ01&#10;MBAG0VpdV1VejV6DxUVl60sqigqLV68rWQOidfW65SvWLlmy+qXla19dVvjKssKXlq19obByaXt/&#10;3fiGtunN7dNbcrNzuYVdQzv2ju8+MH34+OZTZ7e//ubOd947+PHHJz///I2vvnrv71++++Xnb6AR&#10;zmdoe/Ph4Xff3vn6mS3Hj0weOjCxdXPryEj57Ka2ucWRrYsgWicW9s7sPjJ/6NT+k+ePn3379Mlz&#10;xw4d37NzPzQ1GzZsGhwcae3oaYJCuL03297dnOts6ujJdvblEJKNTA5CJIyQjJ3kJ4ZQxAvIqlkh&#10;QeUUBJV05KGiU8JSeQKTsXS5HyJ8IVi+Q9IOBjdAT2IW8VOusRb6ui2ovISAWslH0qGWFDqNYPkV&#10;Bq6SSYJoxAkEniLUEppjSaYQnOAlX0FhhriXhawJD7LRTiBSWBcx2ZHUqQFHcbb2DyLXJWqKqFVW&#10;T6k6N3WXdVEqzJL0pfwrnMMlBoQ4OXFcLCtlU1OMBYtat6Ltql2a5MkkIjSdsVGix8JCYgM5saxC&#10;sGqiQ9WuoCPBuhhhH8quVra6UqEsv5pmTrQg5n3SmZAdxREsJ2bRo7GriFZjeh/TdbMyQKbTFGp2&#10;R2dI8Jr4dm0qQabOUB10/IjO4a7Lh5aZBsLXpHr1LRS6I7iV9Df4dN9vZzV81RYw5zXJ1tky28Td&#10;jnuJ035OXFl65DfxsbzS1eJ1hZWMPNQYg1sOJK8KXt17A6VXtCwSChXVjAukjTBiKdKq4FdZy6oh&#10;CgmxPyC62Kwjz0rD6ASMIGtokrUeBdlrwZ6XucCuKf1sma4TQngB9dHMWQSv4CuTdqZkNS8JDpXI&#10;pNmG+VhToNrGCHpdwurKWCdQoH/wzDQA9q6sDKWbKHIzULgsH8JIeIesWqpvegkYV9NgwO4UXFX5&#10;tHvjtKUwPia5BVWpWLuBlCBfH5lCWcVk/9hw11B/5yCaanVnu9qBmjKoqcg01EMenKlH55uWNqyh&#10;VWuLV65Zt+TV5c++suwvS1e9sKLgVfRr/fPLz/x1yfN/euW5P77y1989/+dH/vqnR5979q4/PHXb&#10;k0/e9Pjvrn74sWsf+d01jz5xxcO/v/zBx6959Kkbn3jmlqefvfGJP/3mt49/9+a7//3KG//1P68D&#10;ZP3XX131zcuu/V8//c9v/vrq7195/Y+uuu7n11138713/O7p+1959enColcqqlYXFb26cuVf1ha+&#10;AKIVqHV96RJA1qq69fXN5ZlcXXtP1tX/Q7Ajgsf65KD4xgmjdMffzgq7/sqqUW+x2GwkwpSqTbsO&#10;Bl/bEsN0Ct5oCUB9l8hqHEodZYhhuC1J9BvmQJRNErkpVSx4Y+DhXL4nHr7a/oFqrIpbMOq61j7W&#10;tXa39cMLGLRpc3VzfW22vrK5Bh7C2b7s9PapPcd2g2vF68jZw/tP7l88tDC8sT/bXV/XUlnRWELU&#10;2p3thXcfbQ+GgVqhE8Y5CzArJhM9kpSuThLT/tStMiTlVcMesVsInVW7yz+3TFFgPpSiDpUgYpSl&#10;cLBMxhIYMYBeBnCqzkoMEsGtYb/eZIhjDaqizDBrxVOQXNwYQsn4NPTDCkwZAspQ14o7cR1ptcEk&#10;VxKN7zhn7+DSl68QVkWJrO5zx/lAfQtogUDDWBOYgYLM6PozDnBx5qyFThxgcB3JhViYR1SPGoE6&#10;ghHDE95LOFs2TFI9pxGFYzscx0uQORliLT3ykbSSKMAewvmTx7fQDUgwDG8aEps7Mr5NIabHh+Se&#10;JQahlsSOLPoxxa+iU9yQU11wocWQCRPXOtMIbjNDslfjI/kiyUDF+riDJB+ixFEzJFnvuHLP8TH9&#10;oi2L3bwd6AIfo5mnZxQRwgUVt1vgWH9LZY2mEwWxmDDhMio1LKFF1CTzbrJcIhWFEnDKSs233ky4&#10;Xiz0FWpV+80Ea7X4O7nDK+LZUpzM5r263pgVaUYJk2jj83kS2yRNo7tAefIkYEAETs82er8FajWJ&#10;xBSY0L4ZXb6jKmJLlD0mkUTTBMMnVfHI3wmcxD3GVFQZcHrK7PiiguHIWEUsbtlksKnWoEqVY6bO&#10;WlmjUNtZeQTM9vuu5eGfeUKsnGr3xWRcwkiM4PFPFx86p2DMZp9hDhcvxLkznqSXSp+Yr4jPqZ5H&#10;VYnPzXKhZrJbeWcuIDxtp66SxaufWa5vzrLhMaJMnTfRYgQPIPG2iFPfNRbTIk8hEYfeDHDrNshe&#10;P/k7H1vW/e7YswPH9M318oWbqFZJRmKhZTUx6+QRrXqAmaHZ1pgk7KqeQOpsxBMQtaucIL18DeFo&#10;yq2ZaRZaM8T/S3s/n4Onh8lbLxoWwugWMCDBWOFZ9i/efbSoSsYSvC5hmCMTk5OaPNGkmo+J7gh3&#10;AU2JPJj0YP7/CPsPP7+yq0oUbwNjhhm/gQEe0QbbmMEJ4zY44UwyY8YYGzMObdzudke1slQ555xz&#10;zlUqxSqVqkqlnHNqqZWzuvk/fivs81U/eL957e+nXKr61v3ee+655+y119prSw6T4X4Z6vC6QnzO&#10;BL2nojGeY0LT2kbdfom2pZ2sE4Xp55wbvk0cWGk0PKoE4VFnDm8nqzB47d4jPALayhWRasQAjbDn&#10;ImTKuGySwSJ0IbQWVCDnEdjbe2UMtRU0ZGJd5Oyfm7jOMLFaZpkQZziBh52K+rDAdADpvUw4n6sB&#10;vDPw4ta/ZWJiBjbCwyhn7UF9VndHa3sLUCsqWitqUM5aVlJRArxaUJpXWlGEilag1vyS3A05azfk&#10;rNmYu2Z97hsb8lZnF4Jufa24Nrt9oHpoqmF4uqG1L6uhc01bf07HUOHQdPXY1prpHdW7lzsOH5+8&#10;dGUROuEnT66+/fjqowcX7t9lzxt0ar1yaeHMqe3Hjs4cPji1c0fLxGT5/J6BPejRundy98oUuNZD&#10;p/YeP3/k9JVTUAizU+uJlb2HoMiY2bJ1YGSiq6u/qaOngeTBcGfvYAdefcM0E4YhEzvfICSbBmQl&#10;cAXX6pq+YEEFiFywKvsi7jvWlirCZwCvDqBUEQuzyGIWRXa7sRUumqCi1jdxbDiIHWEMduRmSgtS&#10;o8fUzZXmr2INDXQD9Jlo1aEwBzBjsV+ydBREq/7JolN8tI2X8GbAKzrvuNQUaHEbZhrPUO15goOk&#10;QnMHHkwpW+UgZWwiyDaHazfqNPcrYMyDP0N3X2FUCnEBOE2W4jNUqgqKUoCNl+0K2MyLDsA0lWIt&#10;q2B3lLwSFvLDCPmiupUhFxALwEPQrX6/SWceXCTyu2ti9Vu+jBj9vcEnda184DH6hNkiWl2kSyRp&#10;GTD8mvECmPRYZEAmry6ugiuXMBXvomticXzmHtiyFbVqPjIHXZBYDkBMSvEGu7QVS4xdpPFP3iEp&#10;meFXLB0sMZLdcbUqsU4gWjDBIIqUIFdD50TVuUd6XcuGdUBTK+ZI1TRS7kpKaBG1KqcivMopvgXa&#10;d6PWnTQVcJcaE5WZqnqXjypVw+PjfIDt0Y5pWo5Q3vNUDsHd2vuoKVZm7hkYQeYuHKi1iUiV7Tr5&#10;5knI5WmPPsOO9tC6RF2WoxbHWNwMbAFlVpZbiEqbnDQK/+dkMuZEjtpDGfxHZY5i1pBi8ukVxHLq&#10;1JlaLYKsGKFKmdwdYxdzEWouyndmNJZeKNVziO2UlDI0ZGJFJW7r8NQ4UGsbTJh68erq6O9u6Wpv&#10;AGRtaahuqG7uaEK366q68vzirByara/Nyl+fV7Rx1fqX//dPYaj0cklVUXUj3IAaW3rbOwaQYWvN&#10;qypZlbfp+fWvP7fmte+/+vPvvvzC1//3v3z9Bz/8++d/9vfPv/g/f/bS13/0r3/6re98+Gt/84Ev&#10;fu13n/387z77hV//+LO/96nPvf9Tn//Apz734T//woee/fM//fJffuWbX3nu+X/asOn50rI1FZWb&#10;C4vW5Oa9DsY1v2gNiNaS8s2VtfnV9UWNrdVNbQBszb1DHS79RyfrcTitT49yfWSXFJkeqfJN2RmH&#10;mAykHJ/hK/YP6RsDn+D9HlJvrsr10pEIIxzNKgVT7VGEoC2ciqTiDqWQ2Uh9ikIfh0QW8hHSsL04&#10;W/LQQhB2xGjaNgyudai3c6C7tReotaGioaq6uaaisaq0obxtqH3r0iy4ViuE8Tpw5uDC4d1Ara1E&#10;reVVjSWtnfWdva09w100ZAJqFWQV90hmIzE/jGyivaoILnl0zUZtoXhR/hbhviJLUECIk/iNgqcU&#10;kzEUU4Y+EzVK+BehA9tXADaYbmVYFuEdS9pIeIZWmbIujLxhbYr/lIYnoAr5g+NUZ7j8qDpYQazp&#10;jJgeTwo9TGQ55HIUnqqY5JUqFxxY+4AqISxUR0GGHfCJXEG7efTJ4AqmtwnRiVI2LFS8y4hTbaU0&#10;pEKAQUpEf0WWR27Bu9j2hlhdtXBRYcuzkgdYZipKVRExpdP2OGFfVyZNwCBYlXgOCn0m+oZ8IIM5&#10;dfg0weVfCSIafkSegkBL7LEhhOlfE2ukFMLf1a4hnOS4cLeacBYvkh28Fs58AmZJlIEkGW3zLjNO&#10;TdkZgEPWZIpWtRw9gOtuwSGaSKtgz9a4GZCmtqtsYKg/ET+vWlbjLtGeUnRDDkwtAD8daBaJTmMw&#10;wZ74XpfP6g/l7xh5G4l5HEC0gj9k5+TkwEycv7zgVI7Gh0DaXjjO4KCGlvNW0It2StFB1AYKPE8p&#10;OWPkHZoH26biT4NMxdP8Kr1lyAU1aEStFKBi2lJWQCDHW6ykTxrYQH0ejUjfCNN6XRIzLFQmvs6l&#10;3YQ9rGjNiF25NEkuoaJiydEJ9eXkaRisKUEdZiCTVAquhx0+iLNzC1t3y+fJjL1xID7IlktUJeDM&#10;Yd6rtU5LLss4NSZiXzUIJldxwkgKYG1BBpBBvLtzhQaVVBhuCu6URQGqyw2LRyWDbJqodqzMuYcU&#10;VnlqKqSUl7TaYpdsaZ+KEZTQ4YIsVtN4j72LE2KXhjx54WYeYfuxc3CQPFpm/15BKQIbiWsy9Qvk&#10;bN071wDYPC1tyfRgmkI0BcfaDTIKvMvu9uk1R6m98LqjX51+wkcmhpE33SutHnmnjULZGxWq7hca&#10;9dvWGvDmulwIMRgCp1Qi4ZUHRsdMvvPn6kNrPY4pYrO+nGN2tNbKZs2I8he8Ec44MF+WFDcmPxRD&#10;ys1BqQQu+OpxEnIAybY1gG66wwlg1t3kc5qc2lVRZpLMq522w10zdvWlaWeP9mOaAFSc6YkLr1oL&#10;2UyHOgxQSGZdPbOlVgubfHYJmGq5Z5UfhOEwOAb2xTHYdsLIGT2t2EwK4J+KiimOc8bc/pe60W6x&#10;xmUWC6z6DrCFW2z9sBRRUSs6DkIe3NrZiqJWQNbSytLicrGsZYX4pqA0P684u7AsHwh2U946yIM3&#10;wYQpZ9WanNc3Fa3NLdtQ11baMVDVM1LVNVyWV/2TjWX/XFD707LmV5v6slv6Njf1rO4a2jg2U7Dv&#10;YOe1a8v37hy/e/vInZsHbt9YuXV9+ca1fefPzR09smXf/nG8FvYM7NjVvWd5bGn/9OL+LXv2zew7&#10;Onf0zAG0iz//1nlYMZ04d/jgcbjE4amfmpzpGRhp7ept6ESz1oG2gZGuPth6ArUOdQK1orR1CDHJ&#10;1PDE7DgUcBSXTY2Nz0yqVlHYcivjfJKooFXQ8lTQQ0iBgAhgRH2JaMsqxpWAloV1eO4X6Ifq+N8v&#10;3FMWM6oK0hWRVrP65TkpODM7PDWBIlgwruKNiK2IcdSU1fJgfIOK2W0Eq3g2sKO5VpSdcnxYsYn4&#10;J08YpwcUIyDAP3fVK15Jmmotgzg//UpurISKZlaNVM1K2kUIUxGolZwkDySdrQnJAKvyXNWD/bTb&#10;jwtwXZJrU2Mj8oz3Ej6JfWlJ4kUfHWBgNQ6ySFisrBrM2FXYumcaUsmm2HBX/K38l/m80abY6NRP&#10;F6oZjRWfQvaEnIVaRf8K7s4hPZD6BemusGxVVkm0wDUzTPG01NU8pWjdS/kxP5ERIf2BfbPd8ZUo&#10;1wpb3GnVhcoBmJeGk0c95MRWuHuZpGUSVLspARKw0MQsc1put8MFUQWloh/pz8T8BxvSal4mz3FA&#10;U5fRx3JDKLsFLUllGI0dGovZduBGWZNjHdy+e2lxYWkRsmG6NNmwK7q2CvArbeaJi5OcxFiJ+1Wu&#10;kahbMiFuLa7wtKBL6UwGbVx9FEVhnZIlN2kHQ1Z8OvEt8ytW0HGWs/7ZPQ8Dw7P1uVhfZxZdNMJm&#10;TU4ciFyV5HsXUCuWQtW2iT4iHZdW8MS+8rDGwNrwePKGr9T9smev5M1KIojNi2EU+c/tysSvZgVT&#10;rUBZkqfOuEPSyPTk0MR499BAU2d7S3dHC2oq2psBWWua66oba2qaaipqy2CzjsReXtHmnIINm/PW&#10;FpZm/3zVvz7/8g/LaorQbWV0cmh66yR2kf1HDh4+ceTAsYO7lnYPTA63DXSWN8E0Kedn6176yeqf&#10;/WjVC//8ykvf+tkLf/Wj55791rc/9ld/98df/cYHP/elP/jM59//qc/+9sc//cFnP/9Hf/GXH//S&#10;1z7xpS9//m++8ff/+LcvvPT93NyXysvWlJSugzw4J+fVnLzXQL3mFb3hitZKodaG1qr2nmZn9Uy0&#10;Yn0EcIXVAc3lxXEpRWfgarV2pHVJt7r4JGFOm5EKpMWubExlNsZ8i9V9yfvHsbUQGpLiEUlEeZ4j&#10;nhCn2dVDERXLZsRRYL5h62J16/To4MRQ1xA8+JrrWuurmmpqmmuBWiuaqjpHOrctb9tLhfBxvE7A&#10;u+/0gd0H5yd2DLf21NS3Vda1VbV01bdDk4Pspsz66ES1k9S6O5cgCJaqnFORXVJV/ciYg5wqpFzK&#10;apubImQlVKCTquwx8H7FT+RDMvpAAzAGdir4dOCrmIZFgOp8w+jfAaveEOY9xoRmV/jmIEaY32F2&#10;RhCUbRskLkBQIthGOairPV2UhcnGuCFoW+aMBAaYz9ajwTslmOcCM0YVyc2Fn8JzNtmOwJthqBuZ&#10;IG4z4vKhiGyTgFB6WuU4DDakTFNdmXSJJj18hKeRMVX9tKW1b42WCDIPcvNnmkz4nJfm4J5oQfOQ&#10;04nSZUo0iRlc0y6YgYOodQrRgoK5OG2Hoa7Qy6QGgF3FNbl5KevEFHwHA4ZLkNbAJJ44E5wSQnaV&#10;HEu/bQYDOUTezaBzSftgNBhPM46PD42ytPSYyOFWnZ/wcXtW0P4U6QFG86Li7RctZSNfnHJeby0I&#10;9MXiBPB8sQuOaSLJ/DhumIwCilyHLclWOg8jw+kX90iVtAKT5p+l+91NLCQBsKl41z3itwKTIewX&#10;klFxnbx8hSV4Vnz2Yxa5TsQ4WUWAriVOpKuJKfxEFBmpaWdwQuXhZVwrDNUcMOimuAZ9s5D38dVp&#10;oJRSMTRl1oPZGTbFMQbTjuCCBeF2nd5WgTGvZoZVmsMuncVF4QwDJwSdxRSGtMc6lB63XRgifISa&#10;cqmi2yZkePy5iKG1FR8WrYGSMEgnzClNdy52PBKmFeVoZthtUWU7zDFUxTjcg92pFW8Asa8KfNXH&#10;andTRomoFSmG4OXUksDWj4YcblJg+kuISw5zkVbjB2XWc5GQUaQq4o640WvXU16djXYIIC0NsCZW&#10;oJS1uM5L2hbB1LG9ggXmo1UvU2++y2zhQyspLV9Rv637xfVNzyDlDJqlMWPp26z+xk4CutlSJkHm&#10;G+oEKDMyaT4EunODay0dLvY2u+iFwkuiMa14ToZqinOIWomyJLN3xwHn3BWoELXiTJxM5PomK6wQ&#10;GrBrdEia8Sf6IdlXznZar+lBsMhLW60XPdGP5EKkuSOCFXPAcmjnUJQ04ZlbHqwXP8g7rDdWrmzp&#10;gd2OBJON/RXz+Byc+1NSgwujhFEM87zY4p2KlExm8IVgEj3/mOZQ2CZuIOJPRapM3um3cljQru1I&#10;QHuB07g8gVj/eZdpUErCg8VlQGVw0hZCFtHqT8dvKU/gawbyYBR5jrGDA3qb9rR3dwC1gnHFq6m1&#10;Se7B5SBaC0sLC0ry8opzUM6alb8Rda2FZXmQB7+x4eXswvWbC9e/nvXKmoJVeZWbm3uquoZqgFq7&#10;hyur29bVdG5o7c8D1zo4WTE6Uz6zvW77XPOO+dpjx4dvXt939/Zh4tUbyzeuzl97c9ebl3efOD67&#10;uDy4c3fX7uWhPStje/aO71mZ2HtwC1Drwr6ZlaPzx88dOnPl5KXrFy9cPXv8zMEDxxb37MOYjI+M&#10;t/UOQBLc1I22N0Md/UOdQK0wGbEV0yjaI2yRO+Z29rdHmh5RGYAotmlVLFIqHB6/ID9R/Ccxoypa&#10;CSlBXeLNIF0oTgT1IhqTKDFZ2Ai1spTUwFX4ghDXLjNJD0yGRipiN+aAMpm+TQiAqd0VLnOvV6NK&#10;gzUVsqJtOLlWINigYQUJ2b5VRjyKq7fh9PDyhUjxSiklvuLhcmmnLpBwieWWoovd3sUsZnTucTGt&#10;MCBQ5DN2TrJel1ZJFPfyJxQGS6Nr32DrgS0yZlXuHkBtAVdRptbiWo7r60xa4h3gY2VZxLcJoBNw&#10;67B8yRaIB7f3sZGwr0dPstB/YlnNi9rfmJ1wZdgbSNvaa6Hzia0YIxVhqsUL3yBOVdwmoawwbdgI&#10;qYMLRd4kWnW/MS3AqYp8M/9GX18cQY8WqdfgVxPOF7D3p/D0ogVrdIvJVKO52yqBq6yDCQ+oARBG&#10;lTMY81uqQWUbGPwkGF25BPMnnBzzmayJHLro8WVQmjS6/EMAxXkw22qpBOzqulN8nGhnfqjIZKbK&#10;hNvpjaydj1fn+kbtH5Rw6OcOWaKDgjKCTCFLExhXpGpSlbwCHst4yfKG5FrMTTQULMFBcVgU2WDF&#10;p47FBmiy4fYCxzNxma4QKT08uLirOyvTsSGhCfVLSipnQnOaBOgawx0Kw+4xxy0QAyyPYq2hBq6K&#10;j7fLuQ6gDj1CxwFZe0dGu4eH2/vB03V2DfQ2dbQ2tbfAigl0K+paS6qKC8ry1m5e9cbGV3KLNuaX&#10;ZOWXbC4qz3n+lR+8uvaFxra6kYnBmW2TiE33Hz1w+eqVew/uPXn7yaMnj6/dvHbq/IkDR1cW9u4a&#10;nupv62vaXLrxB689972fP/93P/z+n//tX//p17/2x5/9/O9/4s9+56Of/MAnn/3o57/08S9/9aOf&#10;+8LHvvCXn/jCFz739S/94/f+5+o1P83Pf7WoaC3KWXPzV+flrwbXCtSaXbCqoGwj3IPrWyoaWisb&#10;26o7+1uhQhmeREpvCOvj5NYJ2cqPw5sXkc0E9w/mcbRwOKRjsGiXBeVfQ72GaWCFD4swFZc7qkuR&#10;EPP0ZuHwla4Mya/I3wSdqDDFb/C+6/3YxK8OZeMK9kPHOg4pL74Ojg/Ctg9cK1GruNbyekh/Kyub&#10;q9qG2mYWppePLR8+d+TYxRMnL5+CQnjh0MLkrtHW3pq61vLalvLmzrpumB8AtY4PWHtMhXB4QjA+&#10;4BVFhljgE8yVDD/oimSFpCCEGTDACXJrgrVg/rcxvJjdEdwC40uGVuqF6Mt0FKXLpK7YvBCjQOGK&#10;EJVRDcj4w7acGFtKN6NolndED108kmorpQZO0qfxyMrUuK8Mf5Jp1aAo2ZoOUejShgl7CK86qGLM&#10;F+poBdAO1Bz0O05FHKmWJ0SwjkqNHheWAWyeGvNaM2mmV7GI3KeYSiepIjslF/JJ4e+ZoPA902dC&#10;4W/onN3OyhkTjAkeYfuUmDtVuGljFdUQYoFHAKf3J5TFOFgQgi9jZpUOUtA4vwzFMqkkDVcgOsMD&#10;BaO2ieJoyDuEi4b7D3EAaSMX4jqPm/tSkGhVL1MOEZ8CpScIvxnJuZVu9CtmkwwOggJlVjsrwpal&#10;MJFwkPDUwUo3i6tzwQgLR2VxhJ8k5MzoMPAVOOHw3dktqjPsiBxT6pGM2kIb9gQQsg+N7IV0p9jV&#10;U+wrobuDUd90w2a/xHFZNiz9duB/Uq+OtvUTs8oSMUovanCuK/XpGWdyfHRYf1ZMADxxvi6hYo9P&#10;kMN4G0eA5jTMeOLuuI+RwDkIN+Nb6f/VL0qnwa9erxz3mxGSOxqySLjFGB+cpJSWzkrEEIUsMyOM&#10;1IQMM6pU3B5yZZ5qNBaS7EK968yvEieIYHR6Tsp2pHTjTOy25WygbyjXlpTz4vzRX1k+oDQWaXP6&#10;EYaNIkwro07S9YdmVhOXFfkmg208nsZaMiUm45ouzZawgnYaCl+pFoEgQgkpVeDqVU5mbPgrfxZX&#10;MEcLHtt0/irSVpsiSyGc5NIN4oOsp8aoieU/xmbmMDkB0lOsGIOrq5Otxmx8WsNWipemx5MTQDwt&#10;9Q5OxOCftriz9b3zUO+Wp2r5paEXHJiEcp9WaBvByrLLvhhMijkH5PP3VMlM9ZTo4Q1NvLoyj5Yo&#10;S9HNnU6KX8VaynI61YW2UmFbqPVfJL+G9Gmdc9o0ncayKiEDyLlUOkPKKaR6EHEnYQplEsWSOif0&#10;NQ5e5BUXUetHPMNS1SAbjCoZkqm2i1EfAycly4S0OXS6ItWN27Ve6Sdo3fET71YUtpAdoeGFO2jg&#10;aHwc5EjqeEMNILSBgnHdCgpyCEaMA6MD8BDu6e9uR/uG9hYUtcqEqQzAlSxrcS5QK14bstdsyluf&#10;x7Y3mzbkQBi8YUP+2tezX9lQsrayubhnpHVosmV0S8vIlubxra2obp1b7F9cGThweBxmwucv7Lly&#10;Ze/VN1du3zr++MGFx+jRCt/gW4duXV+5fm35zct7DxwYnd3ePDJdvW2uc/nADF5L+6eWD0zP7x2f&#10;W57Ye2TX0TP7T185eR5FrZdPHTm1f+Uw6t4hlx3sG27uG2jtG2zr7Gnq7m8BZEVda0cvzJla+0a6&#10;wbK6tBVEKy7cbJBK26QtzfSDFI9KWavQgUvqwi5YOBNYFOAFGMQSS8sq3ejR8CEwpKs1+ROAScR+&#10;SNxHRSsRk9g+CozVZ1SFnILN7KBj5lOkq/vBokXoHBW81LSiVlEK3qQKFuKQWFWKTkR3AYzNMqoy&#10;kQjcNJuIXBcb8jLlIUz4LbBJyObCWstyheDmnzHadL9W/IisNNJ7VgVLNkw0aAWv4Ct+Dsgq3BwF&#10;uEStEh+7lNa4lHbEUWJKKe+7a1mNco3aE//Lk0tDY6S+E+jU5CeIL589biROD6B0DN1K5cbks0pa&#10;YgwcCU9BeRGnqXGOPJNEUjOWIrzky2ZCIrJTaTLvvTXlDvUsh9AOwdJ2NM5JNDpOcjfrfvURNpfS&#10;fbVrlGg9QS9DI/OuarXEVY/MnjyQDGLNgdiql87AcjC2dNY1zShe5RRUXyP7QsktGst2zGD/lbXv&#10;LPdlCoCKXKJfOSSDsA1KMzQeWndswiT5B7dAmwcoOWe4EvkzxRx8qOQap40himzN3JIChTJZjgWp&#10;qjYIT3E7zNVpCySoTmWoXrVVdqJGtSo3ZdLFZSQml/xbHCQcmEUIm24SnaWEpdfc5E0vFMqMrGht&#10;gXPVA+tKuUCr2JVU9hRyt5wJXKC1u++SFdM4IOvw5NjA+GjvyFjn4HB7b29nXzesmOrbQPQ11jbV&#10;1bXUVzfVALXmlWSvz1m9PueNgrLssuqCqvoywNfnfv59VFN09LaijhQptD379py9ePb23Ttvv/32&#10;v+m/B48f3rxz463rb15969Kb1y5efevyqbMnprZNrs1d/b3nv/flf/jqZ/7qy3/yuc998FN/9rsf&#10;/djvf+zjH/3c5z/+xb/85Je/8ukvfeXPvvSlL3zti9/557/fsBGFrK9lZb+Sl7+qsHhTXsHaktKN&#10;xWWbCso2lFTlNLRUtnbVt3TWtwHo9bWipBOodXhycHwLGpaiWesUuFbWtdLlm9Obs9e7jsJTOzQQ&#10;dIkCxS7ihDHeALzHRGnyCuawBzSKLD7jA8UrDjGVoub8Mb5SWjf0TvZ+VGDKfcu1kdyAd2NdY1oE&#10;izjNmWanhiaH+8cGOwa6WrpbGzqaKhurBVmrq1trm/uaZxZm9hxZPHj28HGg1ksnj5w7uufInpn5&#10;iZaeGjS/qWwsqmutQHFvz1BX32gfm7Uq3hJmVlNvWT6KvIr9m+E4KR12+MBXQm58FZfFkMimqRIi&#10;CrXOzKKyO+NZpbjQCFyTjQlyb+raPEzT0VHWPVEkAiSTZrGr6SCEhmzoIqPRFMgyyaL0v4sJibVU&#10;LMeAT0oE12TqZdI1nqyAkYINiin9iq7FEfMhEHRmQS9KtoQPGagZpajXKFGroQjPjXQlCGfVZCbO&#10;wTyPeFeDRtezpa4eKtVzTGwmX7WFBNvG246xzAwswNzFIZe4kUwg66tIFK6DRYsDGbHR0jb1vcSY&#10;OxKFL65nY6AXeK6LFOWFsEjP2mCeKhWkocRzPCrqIHkd7cL+grsg83MDKk4bgTfBRViAwvqf1x66&#10;Ax2fd5mLDBIZvLm6ag61RJ7ODkSFMNMEeECwG9uyS3QuJ4xsDpBJETXBKmtDYn5VIat/gsmJg8dz&#10;5+6+4je0aAvYh8+TbWadwiD3ojkTuUtEya5wRpMVolb1U01Mkav4lJtIxK/Bj2+HEoKuRN0OGE8Z&#10;vACkoKxqU1PN3lOtQYhFrQjVfBZqMrWFo9HQFcXV6jBJNCKi0nEtA3S162OuFvSvuW78j4cyGtSD&#10;nBEnJ5LTFJzzONR1LyLs5lNJwIZnU5Nc2ZwA1YIrAS2MKjNaEuazxB6zvar18y7Mtk6Y1rXyRRdH&#10;50nON2iOif7i+/U9T0YF7fytkwIx/XRAWOUz/UGBK6XdErHDQERdCTgNiGMtmcFo2BQXG6WVsUwh&#10;yUPRixL+1tIDzj1J1p2axFffTWex/eQGjARMlR8ypq5snDDfOKW9lvK5S1ILf4RGyT8kFvJT794t&#10;Xhu9HKU9gledkWwI9YU0ww+j6UTv8lp8nN3ggunkoFckScdJUxs/cw6jNHcvPpg3VOkJivB9nAx2&#10;1ekx2FCqBYqDPUv7Fvegw5DwrX/FTK6y2ypH4gm4Dl9Xt121ADglmzX4meWFOyfu5L5SYMRswqKB&#10;ZpVBUHWrclhehfATMNgYVa/GUvU7ZxRZDMvEuFKlnJ2WgpStWyD+1yfaCVw5KcmbM/SyVWaxGZno&#10;lmmFs/mSSwBxscuAE1uWSRuBc1OWophqAnW78VSxSsIhGeG6phO9Np0GVZ28FmpMGHhAqoUBdXxs&#10;kqwhCk9H7LkzwbhOg25Fv9ahscGBkf6+QdS2tqPjYD2UbnVVAK6llSUArmWVJUat6HmDfq3ZBRtR&#10;sZVXvAlE66ai9atyX8+pyuocbh6f7Z3c1ju9o2fb/MD88ujivtEjx7acPr3twoVdV6/uvX3r2L07&#10;px/cO/34wfl/e3TlCVDr7WP3boJx3X/jrf1XL6/sXRmc3d46MFmzZa575dDW5QOzu/eOLx3YMr88&#10;sXNpfPnIzkOnV05cOn5WPW8OHlteOji/cxFobbB/uA2QtW+wvRv2IgNtMBDu6muFFVM/vCHHeidm&#10;RsEloO0NQjKMAHZh6hbF95AOlUGsLZcUvatckSiM7CA5J5E99q+hhjQsY1lwp44hXBgTa0UmSU10&#10;zO3NQofs0tZMNSw/JVAM0VlGPOyyUprv0mAIVDk5SHOe+NX4LM5QpaoBLElbqquNoBZRrkhXewxJ&#10;ITyFskRVVoLPFzwhUhMZG39lYtZ6W5HARK2U6xLfEXjSQ9j1pbIL5rWROMXvBFz5PuAf/gEb9agV&#10;LB5meiIn1pTWSpNgk4XOE1AkIgUKh/WTtMg0Ip7eQYwqLS61y25tKk7VpCtHQZJjYlT+HFeiISaJ&#10;nLyO8FuQ13hBhEy/YvVHyeiegytOPWNFlkJoijI5PCfsICrUSjiqOI+3Hy8xqxxcpARw5EQakzFX&#10;I1as1FSM6NHlAS2itqM0eli5wQ879ERjXNK8JAmJWk0pcFk0N2I9qgQqElPRQ5iUIIXNMNoSKWqw&#10;aghqiybgVZSVAqyi+zl4VDCoutmZXqzkaQ10XbCKNyNlaF27q3ZFX3OVMSRm9ksFePhoJx3d6sPx&#10;oqK3qGvV/u1lXao2N0xX1ejU1mk8Y6p05TkjpANwdaaH+wqvwhsM0+F2PX0X7cPo1vynrA64uSZB&#10;jirQtNF6QTTytO7X2U0dVhG8KuvsIMLtMBZQpgD0qJgJ1MqroN/rsqQIJK8k12GcKh5mG+xq2dsa&#10;LcKmJvrHRvpGR7sGBjv7+9r7uqEQbmhrrm9tAnCtbKgqqyktqynJL83aXLAeX4sqcstrimoayldv&#10;fPnnb/ykor4EnaMhx906P3vw2MFr1689evTIkBX/3X90//b9m7fv3nj06P47//bOv+mF/86dP9XW&#10;3fDC6z/+23/8xme+9vmP/sWnPvSpj3/okx//xOf+4pNf/Nwnv/AXn//al//yG1/6+3/4xk+e/252&#10;zmtFJRuys18tKFpbXLoxv2B1WUV2QfH6wrJN5bX5jW1VDW3VrV0NcCHqQqvSEaDWQXQrtRXT2Jbx&#10;Yda1EtVr+XBHIs4c8k6UDNAfhf4KgpTKLoP/Qa6EIBbA1VuUdxpVrnJ6uCbKQNSkikIT4xZrltQk&#10;IFpiuA6ZPzTfyKPhxqpto5VCkoxCeQ6H51F0vmnv62jqbK6GNrihqqKhEgrhqpaaxr7myfmpxaNL&#10;QK1UCF86efj8kT2HFyZ2jdZ3lNW1ljV2VDe2V7ehuHekG2W9mbY35r4YUisCwJk4yJ4HK7hnx3ZM&#10;ZGTfRfKIFMU/0PwKEl+qfAFcZ71/M3ZBAK0esO+icUz+I8hzBO9GHQpJSVIJ8Kgzivyr9IdGs3yy&#10;LG11O5bkP+nySD6nGfDpOMOAxyG4gYej4YSFEisr8OnwxVkk96JwkOoH3PyqRRBBtzJsUtWWRkkQ&#10;yzpMgliEgyJPEA8xntbDGFo1o2LT10I+JmEUaC4iLOPVmYRkSK0aQkZ1gj0G3o5o1WHS52kcHpGr&#10;o1KTCaZSGbaKN0OsiZfzJrgoXSC8XnkQ6iGXQCESr+I0OC2h5hXLbZghlimWF4eMYjkocJ2HKkTO&#10;WGEfrepQT1q9M04YrCmLS4XiKKgmZ860RVDojEqZraBFTSiWuSLpzSgTNcSiKtjfqFCc7kckY5Mt&#10;s+JXwlHPFgd8fHb0NHEmJwGzpoqMi1RhqC0paEadEl841cV9y+hUyeSgHk+Mkg1ylw8si6AmFBdh&#10;Fapvedobk3B4PTdcxSooG5S+IASpV/zKyFmLsNulcLQ9tlrGQ35pMEx8G6VudELGHAMA3gPAY45O&#10;kMDKYaaQTOSqWhsjJu8feX1jKmokPcm95nh+ZphtL1N2uDVBmqaNsZbnhoY0JUa10FHHqL8NvCoI&#10;xJsYjLfuuKpAmbjRrsR4A9sNWVDJ0T16QgsuLsBV8yYaY/vjlGggz288aSRPEEJjMwJL58QZkAgV&#10;Z3RDXsaDZdWyYPtiDWya0l5PwiGSRJ+1wZ4hntu6R1HvHQMiKQ3Gyr9NKxiuJYpO+YAbFibTNYNY&#10;4xnvBV7u4saF2FWIRcPih9opvHj60oLmwzIfKiTmUXIVhvMyWmbZ+ghiGWeRMA0WWSTMqYgCcq7b&#10;9Pth8t0LHWw4aHVhzEZYy4d3ad9SytAx8LNzpJ4yujDELH1qmIRV2jM50lguoiEcFZ2YwYe4+wom&#10;eUcsSFEagqhVbcxVasGm8Qhd2IbaFea+5EgfR0V0lEE9Tfum28dOy3tQp8at01IOCXNki53c0dQt&#10;icGYcxO4QD2AlrVTZ+68IUI1iPJw8v5D0S1KvjiUlVj633EbSnAHlk7iHSuxI9sSCRFpqeyQwm2F&#10;60PYRCsZhEpIbPooOpsCau0b7usd7Okd6ukd6O7q62xuawTXWlNfzVY35YWVtaBbC/NKcrLyN+UW&#10;bUahFhjXrIL1IFo3Fa7LLtmYW7GprqN0anvvlp29W+cHdy+PL+6b2ndo5vCx2TNnd124uHD16sqt&#10;m0fv3Tnx8N5p9Ll5++HFdx5eeHz3xL1bR27fOHDzrf3X3zp06fzC4mL/7M6Ogcm66Z3dB47Nrxze&#10;sWf/zNLBraxr3T+7jwrhg2cvnzxz6YSI1oXdKwimx4Yne/pHoApu7+pv6UB5E1LniGKGu8BnjE8P&#10;j4BImEBXv/4JuHigmwOCLmUK7CRKVSkoSvraEKmaMjU0NRC1AWrGQJgsoLSocsZxaxzW4vkIZl+l&#10;XnQLFcg8weugII4uPAZiPj5wrO67gBjz7JTcWmxLwInKVTkqZRS4W3ZQTiv2lbDOdk0GsVHpKf7W&#10;vKsgaMhsZXeMJ0taVxd1morDy07CQIs2VJLzsMtL2QsGnW8E+ai2Na1KbANGUdrgTHMaO/2adJ3d&#10;hWWDfylXZXdGpc3UlA2XpctFpSi8fIFa8Y2OCc0hwa1Bs9XCJotNSZsRBnrJoFD/1va/GlaqkTWm&#10;W0G0Gl4Gdo1RCP8noVxWIgU7J2A2ztsDhzTeG6HlzLjw4ECtsg6OhkUIcVT1KuYTl6NsdIY4ZY3r&#10;ti3AzHY5VgUvy6b1uZQfW+6Lr+YPBSa5N8vAlipBUudqh5WIe4qExTHGdBRS1XFC3CvGVc7XJv1d&#10;je06W1WW8qZ6Kns8ZY1NAtMUrqEvJ436zbCKSe0NtIy6AJWNUvHYKOzQeoSVXRSlw2XVERHPMD4m&#10;xGWqG4sy1heLeHEaij+MNr2fmduMolkjf4Xdplu5PvoBE7+X6eTBmJXJBVl6OPYNAYl207BViOog&#10;xriOsJlLxtWrZbmLM0U7m+WwYR2XY80xra2iWEMBrrAAlzM4MYw6CtZUoFnrOJDSMDpz9QwNgGhl&#10;p9D2lhoZCFfVV1XUlVfWlQGsgmUtqcrHq6qurKSy4PlXfrgm67WmznoBpIldS7uOnzl+8/ZNaIMN&#10;WYFO7z64e+vu9bv3b7z99mNB1vjv4cP7hw4v9/a3bch+7a++9Zef+sInPvqZj/7RJz/y0U9/9Nm/&#10;/PNPfeHTn//KZ7/+zS997/soav3nnLzXC4vW5+a+XlC4prhkY0HRusrqvKKyzcWVuZV1RXXN5fUt&#10;VU0d9W09sGLqHhjrGxoH0QqLI4ifR8UnQyqMgns+F1aMu9Zae6SLbajC0i2IHDBhP/dUqsdjf9LY&#10;ghS1UYfuFHcdZ7LNbCukUJFnhLlETZbMZQIaBTGMZpz95WNOxQtLW3km22Zwwn0j/W29uJ7GsvrK&#10;ouqSyqZqotam6vrexrGd4wuH9xw4ffDYebgxHYct095jS1Nz4w2dZTXNxbUtZUCtXZBJTwzYQJhT&#10;lyIlRQYuYVVqxrE42VGcD3XCLtgjxwV1qJohg2hFIxx245ilXj28psy9OAg2w8DIg5sQU+Zkhwhc&#10;rYhjpBvSYlbDmntkNt0hrxJDrv+h9FQcpgNNBgrOvGQeAen5U9AvAOBMkEfeeM+sbFQxSf2BnzD5&#10;RfqRsayoGB7E2CnzQV4KFNazVlYkqn2SiE5lRctKV3wj2MyT9A8zQRKnAQ1dKM2l8HJeYZ9qR80v&#10;aZ4oABVDZU8mhpJqPaIqPt8d/sRQUFJGZkkcNHsAfUpQo9G7RS5BTqbY5jTwoUYeYJXg2UJQgWfh&#10;gfgUX69ia3NBHBwGwQxnQ1iICbCbCUEG7nK32gaMhN9KJWuTLRKtyXiJFYCOws3CSZNsfjVoLhGe&#10;YtuEBm1plqpnQzfLqlERyLwc6h55jZhUXnWNoAQROTNxYmqhxBXbdCv0zFLbWu3MVJ0YfjmoIT7f&#10;v9dsqhWP3h3wWtq/rMQBR57jQDKQtywNBRUHsi8mbvSn00AhhDlkVjk5hfm5obiTttIuBrFO5uLI&#10;urORXskEsl7VQXzByBqQlQ2NUsMbHJPZIk4VV6/wI/SVHbnwZrFknhLE0qz1lRWQR08uREAJhL5m&#10;aJPJrdWMUoio44hWpCjczWRM9JByzuiJNhcXNk5aLam/8ENNtJYqz52O8QAadTstxcZI0NxyteHI&#10;4EwW0bFTjobe0VRApB6zKo4FCDGBZnnCViw1kixZ8GlazyWIxG/KTfue+lQtXOcgqy+xnjsGSwbY&#10;dn5SBifOU3GL7dlCc+H5mZixyMiY3sQgx0Oq5d3aGdUVi7LOeI8nOJrJoVjq4rSR0+J8EiXd9x8K&#10;hPOHzFBwAeRTyamoO+W0CKMX52vkNW2LJtxfNwPD5MGZI7PjUfUmxUyfXLgNpxlfqXWqLNP5RGir&#10;iqhJKy0weUzgAGMKcvS3rvGmcMY8PE84GAtWHXsb5RIqtZEoStGVUmFonuzYwup6Pphy9J2S9IkJ&#10;NRHRXMM1qtyXFaxSxEfJd8KKWvOJWvE2jIksu3g5Aqgk3jWYbs+jiDQCUe8gSbOWNhRJN6OjkvMj&#10;VB1qSdeeInLVyRfPRvkwO/Xs5cXxm2+ZNAK0v6a+XY+2d3/pQjnVpY+j9orqqi2T6HkDF8ZxNCAc&#10;g8i2t28IbW86u3o6YMjU2FJfWVvBV11FdV1FcXl+UVkeerQWlGTjKxre5BRuWJ/9+pqsVzcWrqps&#10;yh0cb9yyo3t2V/eOhSFA1pWDM0eObzt5Zsf5C7uvXFm8/tYBqILv3z318P7pRw/OPnl4/vGDs5AH&#10;w4rp1o39aHhz7er+s6d3LS0NbdnRNjRdP72za9+RXXsP7Vg8ALy6ZfnQ9r2Hdx44vufY2QPnrpw6&#10;ffHYoRN7lw7smt+7bXzrYN9IOytaB1rR8wYRCBq0skxJ3RzAsqJuq2eoE6h1ais63FBZBlkZ7WlU&#10;CidLKvfmsBEMQ2I51BAF4EUOliiUGi7AAeJVMRC2xVFYjl448eeJDyOFi9+qFNbV1OyOaZGj1K+s&#10;ZWVrUnlHq/yVUtlooMoepQSuKnnFkm6tL9lXeRvJeMjFnhK92ivYiJdlodLMEvWAKQT7uAWRGB6H&#10;TGFpuDER/QZMcx2suMkdECOQOsVxUHD6jPxjiWt50gKKUfmJjxRotA8wcKnR5sxOQB0AfTx7ZE1l&#10;Iwy/IvoG4w1UOfNthKZsbzPHslU3yGExarSOZT2uZcM6adFxqdjXOCd0y3LlpdhY/XhwJrSo4o2h&#10;aRObuyYFtmhe8cihNWW4wAAudXPlxVMOSrsC2g6JMjUqFuYkjlJvCbZZly8RmsryWVUrLUqqLPq1&#10;obFEyxlVMA+lmlge0BS8UCtPPlIjaA8jQy0LMLw+cmea42orHTKzI5atm2hVXx+iSlypfsKUCQhM&#10;KwfEzRLyaelR7bLe4JRJytAQsnpmK98Zsx8CQu2gXLyEeBlS+DnxSh2pVkU8WtxVcy/aTWhQxrMQ&#10;aMkviqBXj4dFwhIqWzbMuMTqGsbHgpcKmHgc5x3lu21nPHePpCBNw4KNJ2JooWixsrod3oZdCqK4&#10;luhX0F2GdWwiapQbm7f/NrPK85LlmssV0/4TdhumSQDqPodBt2LtgEh4YGy4fxREK9u0NrY3o5y1&#10;HvJguAc31VY1wuWorrSqMLd4o1FrZW1JXVMlbOt++MJ3c0uzIEadmB3bsmvL0oGlC1cu3n/w4O13&#10;Ap0+fvvJnQe3b9996/6DO++8E1DWePbho3tnzhyZ3z07NNJdVJr1/EvP/e0/fO1zX332s1/5zOe+&#10;9OnPf/nZL339M3/3rS8/95N/eGP1c0XFa7NzV+XkroI2WK81xaWbi8uzCsuzqhvLmtprWzobWroa&#10;4QgFyNo/2jc0MQjMhr1Q7sETo1QIszOYUjY0tVaCjXkEgZPQsjooZBiH5gTMxMtYmEEnc+cZXZnx&#10;jLGoq3r8kgtFNKxzrt3xE0GU3I+E0AjzEH+YMqJOhuIIWggy/U8pCzD2aP/YQOdgN7hW1LUCuJY3&#10;VJUicYDGQz1NwztG5w/uJmq9cAwK4WPnj+47sbxtcUtjV3llQ359W0VbT2N7TxN2iLGZEWwPbFe7&#10;FdIU7pFEZerkQWZMel1A1jAHRsCKR1klfDYQRqDMAMIYNYoJNZktIMRKqdIdy8OEr/CMkPsCWuNh&#10;XdfH2A59X0EIyCVYYlfXWwJl2fAsycZQTQp4SY7I0YlieoGHFMc44nRlJkM3ZfcViZKGTc08qRDR&#10;SYY/x8IyxbcMzcPVU1V5ETWGKtVYwpl1x44pylTlkuJIwrDUHFUxpaoHbfGqiwX3ZU9L6d/o1Kra&#10;LR7ZkbFjOz3dBOqxXEhaqZAo0zKHjXNUGYVrpKGuabfIqbnxpqJYU218g24QkQ8kgi6Q4+ohaS6/&#10;mohgxCklp82HjJ10aU+DKh4qyGd5MmWgmkgSuN8ZwM9LE0tsiftlapQzSvGojonlfToTmuvCI1vh&#10;z/K0kfJ8+1bWdIhXFO+qpAmBtGEY/ZwBm5Vb5K2xJhPjyRwls40cWMXuhNDCbKKjOTOTqpO+zYZS&#10;4Fqx5SnfEUQKfrhn7xKiXt9KTdooPhSiIE6gMBJvc+tXFzFKVuNQlflNPdHkWvVPbC6s+JC+ndL6&#10;kOGYag52nQhQlQUZagi/kmhzgSQ2pk2ioJlR5SKPi6VcgrdADkbIKRimatUyao0KBeMuYnIBFU0/&#10;Cxz4gPu0fcs0zirqDmdjVs+6Ct2T3CPJ7IDyUMoLRIbONbR+xv1gMsGhnctZISEiTmMtoaoIxffs&#10;n2Qq0nI2RRF0ZLEtsB9wAgYx5KpXhPv33j1A9ZmUuvJKqlSUqgt/6OyDFRZO76asrkUQskkX8tGV&#10;WgzMdcAuTXZE8wLuB9PeSHz0KMXH6LGAQsNu0oxvSPJ1tpRzfIJfuXUW01tOEygLo8EM/jztDpyr&#10;TlZm7oV5Y28xegyjst13Af+Eh5mAa1jfOacgQ28mO/CNy1n1yKjIQhelMMxiZp8JRwzHt1Odsniu&#10;0jflkDjDVJKacnz8II8JFMLb5jDJ5dEVhGSmwj+QvwltFYjO8AJN75uXdo2rDNUhCJqAEVfIiYkz&#10;hSpl45Q61YlH4QcJtUquLL23coh0/8aL8ZKr1iU28RxwvjigY9CqQvIcQK/eRJWOmhTycftwQa8F&#10;0vxordh+ypTd48tdCbmDq2mcg0m/R8g2MlNxBPnMOYcipTFZED4L5FqnsPtLHjwMvNrV3wWWFfLg&#10;ts7WptbGmobqatAGNeUgWksqCorQw6E8D5C1qCwH3iIbc99AVLY5f/WqTS/mlL7ROVgxs71zdmfn&#10;jt1980vDy/tnDhyePXZi6+mzcxcvLV67tu/G9cN3bp14cBdE6xng1ScPzz26f/r+7UN3bgC1Hrh+&#10;bf/VN/edOLFtcXkUXOvk9tbpXd3oc7NyZOfK4Z37j+0+cGz3/qPzh08uHz9LrhXuwYdPLK+gU+sy&#10;fJKAt9s6+5p6BloBWUeg3psagioY5Vp9w90ArpC/se0NSltnxoanhll7Bedkdv0hWIWMcQKFkAm1&#10;mpSyzhbRMqalVXL2ppEzEzlS9b9QM0s5jwoUIFbnC0WC6gOCChTsL3yD7jLhQ+Avuf9YGEzcKL0u&#10;kE5iTWWOG+WmpCrNx7pLpS2aTLcC8bFV7PwczxBedTLi1ZvJA/vItiiyTtg4VnF7VO3aHFcvQjw1&#10;UqW2l4pdSZShEJZgUm+yf6/Fusaupi79jX8exaiS+xIsRWUpylBxtUSthqMA4kC2Ur0CWGdKfslP&#10;kqKkRZWLXSndVqxMwlACV1KRGdRqhTALdjWmYE3VxJU2xenC+HNWKltsLSrP9gD21rMqWHEb1iBZ&#10;mUXLGX6KSVGBWyzWUJGpfpXXi0+xDxPxEr5BcB8WCFIISzgtzlqddTLWxxoosaNUn3MjMY5yNx1D&#10;MpONOh//U11D5RCtXAjV6mkyiXlXzTAnU2Y0rIJWTkUV0tTZerfzoZx6UbKEk5s9aYV+8TYXOWht&#10;VSbD/nVaZUAjRKWcG28gsEv2j17i5UtOMaTo1i3ouAN1Fk8DGFXNY6VncAtcLo5Es94YpDnBOsjs&#10;ju6LfKGmDUSVyHQhk/ePqGgNsjrELS7M4A31dqhA3F7HvARNG6pb7cMuN8VgmFVrzj8xZIoCFTWK&#10;dP2kejqPj0xSIQyiFf7jwxMjA2NDzV3tMGGqbW6obKgBXmWn1pb62ua6hpbaksp8aFFY0VpTVNtY&#10;UdtU+dLqf31l3QtVDWXIn01uHUdMfPTk0es3rj9+kohWFrU+uHXvxt37t568/VQzbNR6+871o8f2&#10;7tw1NTk12NXTXF5VsHrdiz/+12//w3e++vW/fvbLX/vEV77xp3//v/7yZy9+d8PGn5eWZ+cVrMsv&#10;XI9XTv66wqINJeXZReXZheXZ1Q2lLZ2Nbd1NIFq7BzuBWuFmNDgBhfCI1kd8ZR9UrI/KfgWqdw2w&#10;rMKYR1Caw3I+e18xqDUXqiiKmyWOkJRpTspKYKm0q8NW2Y0wyDAgVHikoJB6SxEseIJi90LohkmI&#10;qSXVMdAX8RuNKHFHhqdQY9zXNQDFc3MtOrUCstZXgHEtw23pbRnZPgqudf8pcK30EAZqXTm+tHVx&#10;prWvtqa5CKi1uZNNa2F+MDk7NgmLeVT2yo1J8sWdiLzRppJhvXAmw0fsyu5rj8VAsbIoI3TIBBgg&#10;D8bZpVJD5X0QYIWYjWJ+Bb5qRasSrDCoYL3lU0aC/W+iWQL9SxPeI7LiK2w/MVwAeJEIlzrO8UQE&#10;W1IFK/xy7RCfaNwO6PYpEsF81/grP0U6JQNl0d1Enih+ylwwpjo04TpE/ApckBenxa51uWbRretT&#10;/CTUKvYSBWB4kbwKEyZxEZoteCdQt1GrI+OkMSb7ypNPFdEpmONGa1hunAy0yTat6o0BQTL0bwa3&#10;yuhLGYi4P3GtvkcS6M47mDaoMO2psJJlrrYOlj0pQ2TORhw/utQEOeDL1HwW7YbbimUH6g9m08Iv&#10;lwAg1W/zMlFEp/jYcb9tafChtChT6ebWOTxf08r7sIZNUpew58GZM+ZGwIc1kwZg5PMNt0Scam0k&#10;bBCLiztCPEbxLa8Rw67MCCeAsKspVtK/XL1p7MRmSDImlegU00NWYbrpcYuR7BNqNYYkAt+LNkic&#10;OQR1qW5ZA0IYbB4SQw0iy0WDZlSMWjmXlNgSGOO14MTQZpxJIlf8JnrWOJD8p26K0zFGj56xkSwg&#10;t0DbYRoXs6+PiHQxWjgNqSHm3ElLugaWv3oFE0aiPNjHVBsVgpnQuLq5i9IujvXxVxwlNV7SqsVZ&#10;pLQaUwCaTmH3pbyGpaoi5KVR1yNvNxp3WOWvQvnpuScTXT9xLB+QlNT2yO5Dm5FTyW3R8R8ZWiV8&#10;CW8k4GTKW+5Z7K5sys5yU2MtSRXIRprdFXKWXj14tsBU3ivlVWEVEld1YSduvnjuwitLuWAdJy7H&#10;d9++YiIYDRf5fPmrkb9paj9Ensw4PXHdnDP6Ez6hlkbjt65ExTdqJw4XQ84lvYcrqqHsU8JWiu7M&#10;aEtTIPsr+jC76wFJdbSbVlwRqhnORklCcBrKnhAM4ytXUelW3oXxrBu3MkjpcibdKGZRGihs0jUt&#10;eSbaGV1zy89y1sCLnoAlZzXDoWCVKRbgtUg9oTWBy77SgrzL7GUAG0I+qqqD5efKRDqs+93W3iJb&#10;btOW0uiWcYXE0O1hq+0lEfKErJlSC8NRYcUEXBl8qso0+a1wgpH74WYt2Cnf4yi2Cqip+yue2XkN&#10;s7UuFJIUS2kI3gWBf3sEhNw6DXUw9iylgWILSXPuqowTpuC4sXUKdOvwxPDg6AC1wb0drZ0tDfAT&#10;qa+qqq2oqquEG1NVbXlRWX5ZVVFBSQ7ga2llfiEqtvJWZ+W/sbngjQ35r7T1lM1s69w217N9vnfX&#10;noGFvWMrh2YPHtl68vTOM+d2X7q0dO3afsiD794B0SrI+ujC248uPHlw7uHdY3dZ1Hrw5vXDVy7v&#10;PXJ0dvfSyNa5nuldnbO7+xcPbAW/im43B47PrxzZBex65PTKqQtHQLQeP3vgwLGF5f2IDabHZvp6&#10;h1q6+5v7hjvQenB0atCotWewA3WtQK2ArFTkzSLghJZ4mDV3svPgU6luIxTBEeaQ6ArmRvV06qMZ&#10;LTnFOcEwnM617qxpqozBNqteRcDqBSzATplSX6LtiLl0ikmT6FUohnSoBL0kkPArHFmQMlyNjFpZ&#10;5qrONEBhej8pQ+pDBQ8JXCnejGJPWgLhzebV1LjElbSkMAVlbYJrCyjLQg1rjc+paRUf65pTwEx8&#10;hRuTe364p4tOmquYiVazt0Sn+HmmuQveQIyqXjqoXFVnVIqP4SUFsEo35F3MGqoy0/CV8mvAboNP&#10;jjj/NjyycG9Qd2oSXFwcHYaQFWA/Hy4oxM9Cs+gly364BrrwZJKxsohswVqXlQr0KpHJ+I/5AJd6&#10;Cq+G4bCuxcI5yYkl35VyWiyQerHY3oD6YYFqRfMygtuN8QENK0EvhiiKm0mpc1pIJGytr4NFEaFO&#10;IbC4VGso5az4CYl+wTn8rfvWJA06IZY5feZaNCAhAMbsISxkLsAUq3MN+CrLTRay8j6ys5ONudTc&#10;dTt8zEFesQbVka6XGx1ByS2GFDQTtsM7GxUYXTBi4zfSNkd5jyXBTynNkHtJEU0emD1dSRqHTFfd&#10;xoQeGUwrOaRVmPlFU6DMMtBAYk/m3Fw65QDaN0J7APcMKYc9hjxzl/VHcb9bZhOIIkHgRZlJYmYB&#10;VDxsiZpErSRXcbSoIpAmB9pgrJL8OjkyNDEyOA55cD98mJo7WkCxVtRXo9tNZX11WW1FdUNVTWNl&#10;YXkuK1orc6sbyhtaaoor8773k2+9sfmVzr42KkBmx0E0nblw5vbd2xkfJsiD7z28d+verfsP779b&#10;G2zUeuXqhf0Hds9sGRoa6ezoaqhrKKmsyssrXPvK6z/6p3/+2jf/519863998Xvf/6s1654Hs1qE&#10;mo180K1v4FVQtBFEK+jZwrLs/LIswGZ4QXUNdNB/CN3OIHbeQroSzWPwAmodn6WNsFArNZk29Bvn&#10;Kjk9PosafbaaQCyiAE7FmTIHFihy77iQNjFTEEn6cIt1Qt2SQmvtDN6slyP4oTpXdd1YktS/VyE7&#10;D65YFrwWwCTSgXYYJtjD+YAD7xnqbe+HG1NbXVtjZWNNSW15QVVxcW15XVfj4OzQ3IH5A6cPHD13&#10;FFzr8YvH9p5Y3rpnunuoqaWzqra5FHbK3f1t2CRgezA2Az+qSVvjEMaozk3RswuWCITQ0BXpXjaK&#10;jJaqFpWFxbGAYgRkUiU4oLE1CG1sGejrq6IuJv5pl0qchjmJoSDdRxKSbIxlb8ZX4YSkJcLCsOBR&#10;jS0RpApuYbdgfOO3MZ6w/2Q0W7ZslRDCFJbEBZzqGHYJ1RgHI2ugdDsQHXlCfRBBmlS1snOUTZrw&#10;np7BCL/CTkZhSigG8R6gVsKJqAsVaLHzZ9i9SAAs9w4dMCTiwjnmb4Mr1pmHa5qZVQqqF6knJ6Up&#10;kkpHZsTPEVMtuhGCJKDkSKWk3SVL54zmMGM7THyiOl4yaQmpUrom02CepCewFh/peElyAgRiosiw&#10;BKEY7WqjzlZWQNFzRTGuiA6qqT16NDSKp4D2WkilzdgCyoglxffkyTk+St9omgl+INRL9p68QYkV&#10;ZPlo5E042SQnxt8KishbiFE163tBKnJYzAB7ohJFq92USSrrVqReVoTtEWCPlj3C4fRkwuCoCy4l&#10;5fbpdZ9PHAofjY/Ai1rZRGGReAx1K4ElcQKVvQT81B3IoFuJgECkSuCGObBmmiSpmqgcKLExuils&#10;eGNkTs5HdYyGwZwkEofjez7IZkGDySehGjUL4lRNvxvbg3zDKFFYgYPID0mEqh9DewTySZc9tc5Q&#10;pZKOLlQoy1lklJJ5HPxbrmYq2xYAdhqLz1p0PJbtk8CMzMPkEkRuNmM1ZD/COVBnkH1xpxOxxq9C&#10;p0StDmCsE8Z91B5KoyahFFa9CmQqNxT16lwo/KTzGUy92fVgWoUb2ldlhWD0IG2/dBD+XKW9fGu8&#10;ALqWdVam1mRfMZKe0rw1Iu4yC5HOhCsSBhxTyJhWyhpVZGhuqzsOH3aKRXGywvxeRZ07sIBZSC+4&#10;bp+G3oDkCGYaoxSlbJTm2IO5yuSLF2R8NFM5FNjz5dSqlkGKL5yb8PjYr1s3jq9U0kV6FqeXMhp2&#10;rTNme/rCP6WzAKkVneR0fHD+vGov7LaIV8V7mNLp5gaLjt/SzQFSICVQzMfqpqg8JCQwDFkVCFE7&#10;ZpUEbqslOTRUA8kMD7NlgnbvxQSQwuFCI8bP3M11UQyQqCtMfgQOn8xyO47SPp5y2SL8FYx5k/LT&#10;aogb+T7ceidQnGONzIsIG08kZxz4vAA7EW5NMWeH+G3r9BSEsohP0KddPky9g93dfV0tnc3wYQJe&#10;Lakshg+TRMKwYioqr4YbU1ZZVSGy/PnFGzZkvbop99WcolU1zbmTW9p2zPUCsu5cGJhbHF7aP7P/&#10;8I6DR7adOL0LXOvly3vfeuvg7ZvH79098/D+WaPWdx5dfPvh+Uf3Tt27fewWUeuRK5f3HT22Y2Hv&#10;xLa5XkDWHUtjuyEMPrx9/7G5gyd2wz34wPGFQyeXT104evri0WNn9u07glJ8LMhw9OzuGmjqHWrr&#10;6m+GbzAqWolXYcs0CBDbBRMmotbJIbQhhFXy0ATgK7hW8Kt2u0TYwP09w5QSbWpGBfEW4bTFcVFl&#10;Kc0m6S4nvDIQwBpsYwqLga3ZBFJgMkKWwuYLVa1pl1aCTwA3Q0r9kOJZCoPpgkRJiIS+JGZh7gPV&#10;rstQ7TBMPlK/Mgdrkjbwl3rGilYl8BZVS+yjAlIRYIrSeZJkE+VdLNchHFMQmkd7hjv0ItyVXBEb&#10;/lRCjGr8KrAqWMjRsRSWzWyEegFZx7dsGZmGhzKNl0CuBmpVPx98DxyboCwhpWS9LBZVIxlqWfGy&#10;C1ZG1Io9GC/mhCyvVZJPPDhKODjpNYKoCYZUWO67ujyrnwOjxt0ldFROgpWoLjXWcXhXmDS1JZ1A&#10;kbArDy5mlVCWrKDqHhHNmwrm4IR7AVHrNqUi8I01w9H/JpUgW6isobc1f8SLytvxrqgQmZrkJAMm&#10;hJPgFsEHJxYGhLrzNDgeK1yjWVNMqYC4uilRE+uOu4FXiZ9JvQbXimJgqCIp2mH8Gp0wJAVRtiZ5&#10;TzPe1aRJC7qqiSzBxQ+t/k0ZRHPCMNW0oI4JOZfRiigW0W0TS5k2G3MqTei74MeDCgENIBfWDA9s&#10;kOP1LgQP+kZpJOlVAkVbSWVLOrHinBUWtDAHqbuMbcC2FpSCUxLMfIdKgtlzBYQhvwc6Yn+wieGB&#10;sUHApMGxoe5BugejTWtzRyvkwTVNdeV1lWjWWtsE+FpWUlVQWl1YWVdS31INH6b1uat+8sq/FJRn&#10;A7KiUAFB6t6DK2h48+Dhg0zpKqpb7zy4e/fBnUdP/h3R+m9Pnjw6f+HE/v3zM7Mjg8Odza1VRaXr&#10;8wpW47Vm3U9ff+PHL770vef+9VvPv/jtdet/mpXzWlbOqs3Zr5tuLS/PqazOL67IwacXVuRWNZZ1&#10;9rf1j0CLAsg6YJwG4Aon3l4obWdQ3cqUHjhMvLBEaoa4DImRARvDgLFj0aDYdfbQo6stQgfEu3ib&#10;iBrZYJhVEyWr0C3EQuTHQqRHYwx7EVEoa698kZPSBcTuFQyVtjGKaefDYEZqKHQDpnK7e7Cnraej&#10;ob0JpcW4CyU1ZUXVpUU1pVVtNQOzQ7sOzB86fSijEN57Yu/25dnekZbmruqqhsLaptLWzvr+kW6Y&#10;H2CTACgVNmCGmzBDrBrOUI1bsFIDsk7KodSVtwxD2SqQ+iXuIu65qj1ALiChcTKmZZ47qUMZ0Cgy&#10;wxVRdewhxWDSNibcX6RitYAtwR5zC450Hf85qmPsJVZQcjKGxY4FrVMw20nhAMMdkpa+Bc6UK0Tg&#10;I+ZIAuktfU8YrH/Gc+o/p1RBZYdGXAy+VWfr0CoRMqHONYOEZpWCRlwEeNphQiN/VBuKqILODzhZ&#10;ylh7BRhUa4fja9aFTlVXykY1+jj6ndATaIlCXwXE7sap3JaYfLys05OnEdTCri1UsyK9xykwo3T9&#10;bWASC/ZI7Cga1kgKtQYvx0iXhQ8qL5RBFzW6hjECLQzaUo5GP5Te2JphMnvL/ERFk5xyFus67E55&#10;jYiYzUAy38oGNqB25eainkyMzvGU6RtGushB4DG0a5FDduldgQytz7QplIv6ABKM8TyZwzaMKDrc&#10;kq0JxDirXo4mLgCo4GogQDAFSnMmcebWeXpUeS3CgSaKzTKZ2xRtGLljTvWk7LXcwOId3QLrLBi5&#10;MqiKrJDKcDT3lAbiA8JEWByT0Mhg2L2pPJhELKn2Uo+hpQ0yfotGMm6IyqyZYAknDweHJk98nDnm&#10;RL98oAwpE33ENdB3SuDHWlBmu4yy+FcWqKcuQTwBrZBaG5nt8ph7SnBkRE4K8qlHi5ppUbes+nkC&#10;DF+a1N1mxqT+jVZJGewqwM+ci3j7kBBTJqraVzfI8eTE6bmMmfg/uQRLZKflK8k+jT2easUtTFXZ&#10;jjPvRq0Z5QLnsCCiUhhOGAlhSovB22pvC20WgVplQsY6RnKnyms4N6cOWATJqhCx9j7zK6jr9Svq&#10;Y7mOafo5k2goyKwNrkI4SuNGqKbkC2EbT9IzU55qgKzK6WDZdQk6C1+N1RVyMM+S+Hm5bSvs5ETV&#10;Cu+ElMGqEj3qwp3qafEr6BTwEZIeEFjy/ZSwyUlEpKWrBiymzVReaKslLHeyQzl98LFePxk1kQNH&#10;YcfKooG0U5D4KxtAcO19V6Mdglsstuy3HE+WQz7IhqMiQySt5yc+zqlkTQAGVBTzM4NAOk48c0TL&#10;uGrFYCwT4x4Um35yPZAeJPMkepGMrITeqcDSIbc0xmR60oKGbYt1N+Rdkd6a2To1ASumwZ7uAcqD&#10;8QLXWgvaoK6yAlt/eWF5dWltYzUoVtS15pdkF5fnFJTAQHjtphzUtb5RXrW+f6R6267enbv7gVfn&#10;Fod2L42iXc2+Q9sOHdtx4tROoNYrV1auC7XeIdd67vGDc28/uvjO40tPHpx9DJHwnZN3bh2/dePE&#10;1TePHDuxe2n/7PaF4dmFwZ3LE/P7ZpYO7zh0cg9eQK37TywcObPvzMVjoFuPnNq79xAmHq5ipG+k&#10;paOvAUQrFMJw2ezobW7vae7oaYbmCyJhBGbkNraMGbXSB3SGnQjdpwMJffUeD2MaGwuLXXCVpSrY&#10;sZrx+WV/EyM1YCvrMcmZySTIgk2H90G3ilEjQSVS0AjFxJiUujvoxiRSMKMWNmQ1brTElYUMKjEN&#10;va241uiII98i95SxitgWTeAsbWYk9EukSjiKH6q9jV60TLL6FV8NfAyeE39LSByolWfPKwQm5NGt&#10;DYZW1m1XLQz2SeMbnA2KaImtBVwBVsdmpkemQZZiQFnOatSqVqI7p7ZipHhm+gkNkUU0i3AT+alz&#10;UsPcDGqVL5HFnGZf9QhJr0tlKZ9e126pkpjev64RNY+XhBOu4yK4N5M+Rg9h/tbolJkepcnJmqpZ&#10;pRMYkgEzDRBJC2FXTBcjW0qUE1uIv8IQeegMv6kuXkBjG8wS6o0t1jV7qawYyVsvZP6Vef9kreTc&#10;BlvXWBSETAbzEGrDk8HzyapKbmCaQ5lUAm+zWvpK8cv8goUEgt9hqOvhcmrN66lPzMSvYZ4WMuEQ&#10;BaBBiKmLl/cMpwzAqTrP5zgVsgToEjXvbTbAh4pvs1uM3ZWkadE2yVHVjsv9wApVSXZZYOZAUDFW&#10;rKFEraoOF01KoMuPI1nKLcpiSBay6ycGz1iXgzLiNiPKWlyrpT5C6Wrspg07086HjDR9mMZRTYGK&#10;1r7hAUNW8HuNHS0oba1sqK6or6wC0VddUlCeW1SZV15bVN1QVtdcWVqV99wr//L6xp/XNleMz4zC&#10;VBYmOkdOHrl28/qjx08B6qPHD+89uIuK1reTOdNTY+H7d06fObxvH2JP8KGd9Y0leYWrc/Jf35j1&#10;0utv/GhT1str1/3spVf+5bVV/7Ju/fMbN7+8cdMr6ze+DOyKotbyqryK6oIyOEKh5LOlur61qq2n&#10;hfZ0Y/3CaRRcQYUyMj06NAmPKDoAezOTCiVZ9UqCJSI644hLDGm3WzWJodxR5XDqtxF3VkyRdGX4&#10;iTycCEqdkmfkJ16FIaMZEu2UGdmeVYiiuZyhILRTSMcPdSSB+yI3JvRr7aprbcD4F1WV5lcUldZW&#10;lKC4paV6aHYYXOshujEdAdd69PyRlRN7d65s7R1rrW0tqW0qBteKvrWoa8X2AEGOJW3O3zt8ZIZe&#10;RAqDfsY9iIGwVZM3cGilEJPvBLISsYBJOEXHMsVJrlf3qOISZFfjMJexFJ2ftgEGT2M/Vt0OahG5&#10;nYtKcvsEb/9SxImsMGrS8yXG+2nv1vDhdFLc2g2dOaGRAYyzTpJOIOyI0iOnw/G8Sy22RyIcLpvO&#10;xDvQxzENGjN4xshBCT6GL45RbPjhyFtxCVGiw309ffgJIzbWT2rOaEHgess4UnRxRFQ6Z2LIpECm&#10;uxUGRCGv/TPxKZDZUzq4HI0lPUWlFTT4idQ+WVYRgGSu5B+r4BV20MQJAVMVpPKKxJIp6HTikgfx&#10;LcvcCHwDqAZrHxyBinHVZFITHk7s5H6VfOG0dyGrAnq3gRE3KFmm9cnk2/VVfmbsIGIprAJ65Qcd&#10;fAvRafnlHFMJBsGGng4H98QGwDYWx1IU4xpR9csRW8unjC41eqxc7YmBVbivqldVY9KyRYxWWLOo&#10;GpmTPCy4MvwqnZmsPDTad3QunEzttMEkzcbYLFfFkJLyiszkQ21+EnysHZL8pDvv4AnjNJbgqx9G&#10;XilFFsKcAjMeSeE9wW+8CMgxl2xSJQKWan+hx+B2gG3IiqvAWHMPL+mKufgQ0ks4zYY6YnTx8g0y&#10;DE4k0lMs6hliIO0UiZ8Xrx7OCPhXxhJMYCVOklbVauVi8YLTK8LerA3mSXJ8wmRLZQvqbpVqATwr&#10;DOFwksI8yoj5G9VeKkBSSXwU16g/p51ySMxyWAzFNT8JZpTS5VrhsITiCPWzIRJThKBOWgQkuCIZ&#10;SXBDx+equzL5bUljvJaS52StOI+gQYhUIJcmrR6UUTi55iSOCP+wW0tXx+lBxKKeRkkux4ESalUB&#10;kdI9+N5voL+ARh4DiBJWBC0Ew1qu8XN5pKETcsZzTsoCau/FuKqPFF48H90vzz09xUzk6Wypy3B8&#10;wrVUNUeWY0gDbD2X0j0yHxJURq8dE7yudMCny0FAKl8pm+S9JP7DwJ7zWcsRrwg7kY2yZI5lBbij&#10;JsRRoE9hTmbKNLGg1JsIz1BflhKLvHeWB0sDqGdKGVU8y1rPKTZ0LlLjHILhtJ3ZnJalkuQ5bE4e&#10;NuDcCDjfQobt+cxtSDnc6O7utKmV5w60sO8ARXtvckZDQ2rFBFJy22bpk4K25zTnx6I3iUKtqdH+&#10;od4eWQejqLW5vamusZbAFft+RVFJZVFZVXFJRWFhaS6wa0kFTIRXg2jNK15PorVh8/S2TrGs/XNL&#10;w6hoXdw3uf/w9oPHdh07tXDyzO4z5xYvX9l//foRoFYphM89hnvw4yt4gXR9fP/sw3tn7905c+/2&#10;ubeunThzbv/+I/Nze6e3L4/tWpma3zdt1Hrg+O6lI7v2nVg8du7AmYvHj587dPD40vJBzB9EpEO9&#10;g82dfQ3gWnsH29GstROotbu5rbsFdMLgeB96tMJlAwrhUei/plGYNg7KBJEtSCkuj7JN1Z1iEoEE&#10;7Cz7uFpGq+CNL1cjgjmTgS6ks3ConSbwk10Txa3SBtvVyQjWpYuui3SrUaO8zFdBX/F80buVpKid&#10;hNl2dJbUq615Wf6ZvIVVccqCULY1xSdKIoo/NO4TMUsXJBOfOM7YTDSwIOoW5NRXAp9UwWt+lG5B&#10;Npd1p1WoevEVda3y8pFpML6qoJT8IatY2Y9UIFvw2n1lLKEWt0tqeHRmemwLIl1DbVDGpFvNsoJ6&#10;nd3JzqtyxJ2blepY3Cl1+QHemANAlh2QgxGPXsCxxldcDT37vWjyQV1AjS/hmTCq7fuTdjQ4UiI3&#10;ylBVl2sC2ipfG1IxfmJ6kpkkgWe5++plStBpLacYWdcKVa1qMll9ijuq9QuHstWwRxz/TPJpJP+I&#10;9l2gIrwdRKu6jBIH+ucSykqxLP7d88YTTn1Zg5qWP5h4ZsHaDDutOyqeOSFzTXcexJ11Mp/izzLs&#10;jIVSng1WzAqssjLbCTav41xZUisd3xHnEbS4c5PTxqy36axURmsYKcbVGQQrotm/HgMVLXnwdNkN&#10;S91Bee+Mb11RqcWRC7qAAaIrheCiWC3zNlUrKTwJJS2UvC78ZGxm0p1vtalkfN55T9Mp6cbpc423&#10;neDnTQfTiC4+SO9tmYJYHY2twbLi1d7T2dlHK6aqxlpwrVX11eV1FaU15YUVhbkl8D3KhQ9TWU1h&#10;XUvVxoI13/nxN7OL17f3taAn6uzO6eUDS+cunbt1986T1KYVROv9h/cAWdHw5t/Jg9955+0bN988&#10;fnxl717MtomBwbaK6pzi0vWl5Zs257y8bsPzm9Ese9NL6za8sHb9T1ev+emadS+s3/Dy2g0/B2rN&#10;LVxXWpFbWpkH1AqtcnUj3IOr29EtdmoY+TzIg1HGCdQKyCoabRLaYFMB2o9Zs6pbIKpfgaxawmAn&#10;k1kIe9C5Io6htj1XTbtZnKZX8qIU1ycUF8y86ReWgJp1VHbcdUdMeC8BFSDckDBPEa3iPO7iCALc&#10;+QbvxzFRbwwCvGugu6WztaG9uayusrimDF/BuFY2VQ5O9+9c2XHozMHjF6kQPnHx2P6TKzv2znYD&#10;tbYU1zYWN7RWtXTUwZiKYmk0e1bbDAY3VkGLKRJQxKPnojjnTciCOs42J4DAQowQ57ms6gkGcLE8&#10;T3lQY2o51nGI6SB4F6NtXDt7w0L8TAsTltJRMIyPEzthDo3hBWqZdDJsN8+wWMF9Rofmt8lKFLhF&#10;KSHWopNAIFChMY8ZD/dedjmf+UDGT8JXwXaScUrSBoNbR1riCdWGXjl1PYyWeFmIG3klh6rCiqoJ&#10;xIIg4ITtVk8fb7fjeP551MbbF4Qhl0rvSBCZF2L8p4tVCMUJ5janHgoBPBuoxns8Ay0PzgT0Nvt1&#10;lgSAx5JRo1ARwiw9FVcWUlhnuKTOFUVjt9LkHmyyhWOiskyNQOqAKkxFoxf1NTW2FyAhd+eEAkGR&#10;JLWqNgwbG6ZFFrCGI8Tk9POwWFAgmaiar8jrS3oEilzkeGctnzCDJOjJG4ylsLhYLoMsiOX3tCnC&#10;6bE4ljXYbH6IigmR2IapBISa3q4OMCZJX59azqhomQg8UwhKdlqjpwyF1BP8nqBReB6DzypxS23F&#10;a/FXUihsCy8liGZFt/paHJbx9iVFgNBsqBv4Ht0Lfq6OSbxqOzQxexwr0lysQlemiWclDG/ReCLA&#10;ZS/saeCDCx9yBoJrJWJMF2WqMOo/kyeNZheKTgUpZftkzB/LgoCTFgcJv0nYspjcc0DoBR9KhYXe&#10;z0XGQneLY3HCGBlmRkRQS+zNbJr8vQCnn1YiOL1iJOy1mk+oMI81YknzwhHAk2Ko4C3bD68E/Eaw&#10;xl1Uijow8Nt0pZhRKn5m1aUHkLmwwBi6OkN3JSLxfgN1jjDTfEqg2IbNNK9HXgiNaWIpGrhZeEVy&#10;MkJEH5lVv5MkZHq6lUKlRYX1qNqzQnXiNdk3lLkqUakhitEugwdBJ+aH0e27CFYtfTeU1frG5jd+&#10;zD1impaa56ylXxRVJftGTVQnZE1x86N1LZmEi6EvXRvYZ8tdZ/hSXKQtQ4A8k+zwkyhLEQ6Ut1dP&#10;Y+azMOVjfBilSMitPkasOgZlSr5E2DjsfJ2B8ieaaUdHX8Nss8T4FBS7WiSsAFgBm67LsNaWswi/&#10;zWG4Y4rZ0bSPcGRMe0TOMRTI3DsUq3M35FaYLDA8UZPJiBhyF4WZ20DbSOTNgbqhBAT+YJU+CJAp&#10;QFao3tD2pqe/q7u3s62juamtEZAVJkxlVSXq1FoK0hXwNb84G8C1sDQnO3/dxpzXcgrX5Batau8u&#10;m93Vv2PP0M7Fwd0rbKy6/8iOwycWTp7dd/rCwbMXD56/fOjKtaNvXT9+8+bJO3fO3L9//vGjy28/&#10;fvPJo0to2YoWOPfvnrl/9+y9uxeuXz9z5eqpE2cPrByZn9+/BUTrnoOz4FePntl3+PTeAycWD53a&#10;e/L8YRS1Hj65su/owuJ+LNGwShnuHWpt76lv7arr6oUhU1tnb2tHbxu8ObrRxQd1W+P9CBShEB6d&#10;GkH1ljxHxpn0FycXa75FhQzdeWsYskbNI71pASxN1EnGyK+i9AhAEPyT0qTsljarMoIlvedf0cyJ&#10;oCkQLOm6wCDEk3QOUvMb1i1SEkwZrBAsfov4hEjEDUoBAF3myjrQsDcKtyNLeenJpO4zalpDplRM&#10;G2XGfINIVENZ87HmR20vTDI2yk5VlyurXUNlANdnBEQJoEXfGT5RXApUJvJQlkvqbGt8K1kzG964&#10;h409hGd2xPf4J1jWnQsLcjpGFIIlj6932RmL0U7ViQarJmBxcl5liFqFssxMulRSzwlOad6sWkbc&#10;kgTf5FetcJaJFgc341IVJlQke5VOU8rNn2X1izlJ2S9xdZAAj4jLElbye3gOsTpQQuwMhz2dCTLN&#10;rCpJoBpiXiyH1AjTTCYLUajXJeiyeFg8MFyp0JaKU4pglR1xOZOcFDGBPqUcgeub/VtOl7hfPAFb&#10;SYVIWA1sMOGMlj1lBVapwsUla1mPncB7lbJ0HF4jVdXBut2TG5ohP83fqlifQPTpKs9FiiSz2U6t&#10;RMTkZqcFhJgfRWQsRUrm7jAX4BF2GbMVelh5BXSFiLSsK5RUtbBuDedJFHKETbGiPR2NEoBojKZo&#10;csnJP4+w850ufNVaKaWNlFe25sciOwGn9RnJZWdV3ToJZS0q6fvaezvxQlFrZWMt5MHAq5X1laU1&#10;ZTklOQUVeSWgN2uLyuuK4dn7yrqf/e8XvlPbUomGqCBakRs+ePTglWtv3nv40PLgt995G7Ws9+7f&#10;fvDwrhrevPu/dx49fnDx0qmDB+f3LOJpHu3sqquszi6t2FhemQXUmpu3Ci+UswK1rln3s9XrfvbK&#10;az9ave6F1WtfyC+ECVNOVW1xZW1RlbTK9a01zZ0NvTCpmxqCSd0wyFU4BrPbzZiDAK2MZEQV6JDa&#10;8i6CPVKwljursZn7lASxBkkhakEpLIR6BAkC5vWd3LH+U4lbZPUmfe+SuTSEfEFgWlibfGIEXeT2&#10;KTYmMa4ufFXTHWXNiX6RgxwYG0C/1pau1kY4ObdRJFxRXyWutaysvqx3sndu/9xB1LWeP3IKPn6X&#10;Thw8c2Bu3472kcbattLq5uLGjpqmjlp6CAP/zhLD40UiSFBZTOZ294S0yQ2AK0Ii6ISBLkTDUpSI&#10;tQIRfGZ++gyl4RTUj9J3C+HIESmJriBbSNUtLiS0djNbKRtJSWG4TNcwYFXdFKM9xgSyIVWM4kJK&#10;ohpFjczfu3hS+SmGlTyUqiqY70dcIhduwyf9MMIO8RUmr0i64g16qJPMQUjbbbEcduirRV/iJyWF&#10;cFhpNxHF8QKKErVSNSr8wMtx7xCpBJV3t/mT+WGVpAr0JmYj2RRTRE2zX86KEMiRvSEJplpWR2nO&#10;cdidheeWfCypSPdMS9JZpRsIWgQhGOYKqSrcVLJfAJjwWIdyyMiJSpSog5g2MeVlusY4ymG3I3tl&#10;IsIk05cMoSDkfGZR9FvgUh6fT5YcaLCgcXmUxW7m+H5MjHAED4hkkpbPKJ0El2sgOVcTv8rGOcA5&#10;wELKsxjNCkqpyU24qVkRwKXV99emo0b+Pm1rTZUm4K15tw+ttJTWPRIxKofCD9JkZgqGZyVbKcpu&#10;VVOAt6m1DJlSlgpHf12Wxqj6nfdFj2HQfQYhOLI89qxK4EOKvxW9rFaoxMaRXXKxK/yoqPZUSaq5&#10;X2uD0x0JO2WftnEXHyu68vCrWvjwKcNXUrjq4GogwfyLlA5kKSWGN+DxoZSrohX5uyeVYY/DehZM&#10;zsVv9VAzW4eTtFwcLymNhYSF/Hl67NoS9m9GQeKiOc8V8XNr5t6XAXJRmWyP7niQA1Aps5CpWTW8&#10;xGqvqSV+TFjFE1uog6fE+S/KUWkL+Xi5UjcKQHiqej9uAZLLKPFlNseo3lIRJ4OENg2tuawFwCYE&#10;cv5LzwVzVbHp++nzE6dcqmrskwbYeSX8lfOJzvEZySuRwTvupckpHk3OuBBOb8HR1HU5dEBaeQi3&#10;5BrIlZDfQ80ble1Gs+SfdTTx1XF6vAp+tOuT7cKgnAs+PR4QL3dK8Ti/plRF9F9wOk/JQaWlotxJ&#10;GUmlBpyhUwtuziUBbIWs4nvFwZJeMheS1lJvE9SAiBxSo4qQuXENccSrzIX8PmJ2+dMthSOVmiI9&#10;3FYa0RnbG5R6qmhhDOLamU3TALFMKZCwhE3QNJxNGBnKpNMQ2gGD+ruomHPLxAyQkmpcx6bgHjzU&#10;P9Lf0QMTptbWjubG1oa6ploUsgqpFueXgF9FdSteRYVl+ahrzSvJyivelJW/OrdoXUnlxv6x5m27&#10;h3fvndx7cPbQ8YUTZ/edPH/wzKUjF66evnL93Js3zl+7eeH67Us371y6c/fynbuXbt+9cP/+5YcP&#10;Lj+4f/Hh/YsP7p2/c+f07Vunb948c/nq8YtXTpw6f/jQieXFQ9tR1Lp0eDvw6onzh46fO4CGNyfO&#10;HYQ2GMAVROveQ/N7VqD3mZzdMQaWtaO3pbmjprm9BkWt/cPdXf3tqGjtG+npHsTXbojy8ALXarcR&#10;8/mZfJPSNGEkLpJJxplkEGmom2m6aQrNXCOAlbW+BkEgcli5+q62mvYMSviCETvJLdY90ewX7wS2&#10;GsVfyd3XdK4YOPKXScRrie/W8S2IFemAi0LRMOgFs8oJg+QRYbCIU8RLRqpGs6p3lUEv5Lc79yDM&#10;IBI0m5qoUFjwELKCEJWINVOyizMBiQhMR+T8DJTKamdq9BKQzAMhmESG16dOwleMq9hFXoaJ40wB&#10;Lmtzgb+xey4hRxUsa0BWGSKbMJRy1V4seKqTulqPh4129OQoOadC8FRCpjIe+GtLTSp0xCbIITkW&#10;TLIq2vZTRO0UFRO+uyeNuE1pvgX/vBxQv6pfGVKKZ5btntYLsXyIcGeQ29gGXKolQFCWGYIMI02i&#10;NUaJmFOTQHpdgtgkUnX/X0maSW+m5kjkb+VV7fFx+kAlqbKHZhYgGTjrprCfkltr6hNDpayTYUQl&#10;JMkEoSer9LGqoeWqTa3OdoI0l7YilMRHqwOKi7+Ft2enx2eQ92JqB4NvibK1yhYSu7JUeTVicsun&#10;M0PqBF6QzFralDWUzem711AaitLq0EGzdtBwVDfdoVXeJbgSb0ebHB2c5VuhLtZpRKsbrpIAQcsQ&#10;QMb7sSZaBOW2Q46/bWIh1Mo1VBTrJNZN+gaD0xuF1+5Y10BPz2AvCynbmmphGtzSWN1UV1hZUlFX&#10;UVZbmlfG8tHSmsLyuhKg1uKqvBfe+PHq7Ffbe1vQ8AZOoQiATp09dfP2rUdP3jY8JdEqbTDa2/xH&#10;H6a7926eOnNoZWX73Nzk1FR/XX1+TW1eU3NZdU1ebv7rxaUbiks2ALK+uupHP3vxn1969Yer1kAk&#10;/OpmyIMLN2CxLqssqIBstg7y4JrGtrr23mawrMCrEKIgnweuFZAVmFyQFQISl7QRtDtqtyKU6J1w&#10;jp3iHIfhq2ESQRdpSfYYhPITbzDgN15VWoQW2d6rzOf44eWdJTBjqI1QDEwRAkQGH+okwchYIbse&#10;c6Vp1QTVCjHVjpLHQC4WVR/mWptR3NJSX9fSgNLW/IrivPKCopqinvGeHSs7gVpR13r6yqmTQK2n&#10;9+/ct6NjtLm6pbiiobChvbq5q75roH1wfGCC44AJrx7uCULYM8nBqM82ApF3NeMxo+KASTXSRK20&#10;/pIPtnZ9sWFyUUa444OQB9ijMZQVk8XJrG4VVFaIpjgvvHA45rKEoZiQlauBi2gW5VcCGEY1rPOU&#10;RytBoxpa8g2MLynZsESNviCZlL9queWJKsSbCWUyLStT4aXEeJl+HsrZO6B0KZfDaKzGkuBy0Niy&#10;haY7NuZx3xpb/qT8IN7I8kg+no5iRUzRssgjHwcPhE9pqAZNE0ZNX41RtZ7YgIoDYmKEI6/PJdct&#10;dSWJShpZM3DEV52wsLTAquLL1CFQOm0eJDkSObcScmIxTvQTUtDPBU2HkiqYL8XfPH+iYt10PGWY&#10;0igKxcugy9kf3r6wveFnKX1AuaZdTEVXqueqELX4NxlHSX1n6SOZWMmGMdpyEbMzk3Xmas7kdsGy&#10;5VTCBc8wHkm22fCwpxpjLra8ffL3MlLFh/qSXYRsLlQXyEpdxqm6Rk9CcUQAbPBO48TetRvwlQSv&#10;eGMCMNYUyBUJONClwibPCeCjvtocu+lN3R02RlKabBfWE7p8YwJw5ZF9FDGelM9K9/BQLApNxcCS&#10;SZOaNvQy+WZ5sA5uSMZInb9SeTPpcUmXqTdWS9hUu8ukEhY9rVFKr7gfqapPbbTmMJ2wSnp1r4FW&#10;8VjGYoyHd6o22zg5yowJS3SzCOklcvbLWnQxlhJbqrWPXzxtOav5g0z6aUvlEuHVW7ketigTmwq4&#10;whvKdAxvqB3I48x9Z70mWMr7ruQUb64wOR89QDg/XDhnWUazztnJPsmYcba43WC84eQseCafW+ve&#10;ldkM+yj/HOfpBz++RiWz/a444Q3wDO2cGOWwG6HJcszTj/hf4yl0GslQ3B3iwFT7KrBt5sOOR8rR&#10;RJWvNiYvFB4Hs09SC/Ohc4spuNYxOqXJsy6Zt1UJVoeRlD17JsSaLNZUr1AtaV/g5QigSkOkS/Pa&#10;qASKB19bsPZTThhR6LqJ7j8k5xt1NLWWx6s6Z6B70jAGCztAlyfEx0VNAZ0vjVQVFwUBIOIkRjtt&#10;wcmdVLkMh38eHy16bHBo/ByLrTXbni2ppNbKEY8DdkZxy0yL6A0gVNjuQSG0B0pMIOyX4KQALgor&#10;G/45OzUwOtAziPYwfeh5gwatLU+J1rKyqtLi8sLsgs1ArYVl8A0uLK4oyC/NgS9mAQ2EV23IfaWs&#10;IWdsa//ulS1oS3P8DMjVQ+evnABevXjtzJs3AFbfvHn32q17b92+f/3uw5v3H9689/Dm3YfX7z28&#10;fv/R9fsPr91/cPXevSt37ly4eevs5TePHjmxcPjE4sETi/uO7l44sG1u3xZg16NnVk5eOAzUevLC&#10;kXNXTp65dBydb/YfW1w8AB8s5OwmpreCKO7o6Gtt7apv66rvG0IDwh44awCswq0TocjQBNpMgCZh&#10;Dh3hmeu2OGODiHaDSXPdVGWKnEOga5RIgx7ogUFQBRZAwC/dKDCtUQaw3+gM3FVcexhgNXncMCo2&#10;elIwT4scd7tR5kLoJol73faGaQuVwgpPWeXr0yDmtNkSjkBvYfkZ4ef43hgVJzy5lS1e5bdEypS6&#10;3TnOalN9CezwzYI/hBim/RK9R4pV2JPHnCJqnUVNILlWwKEMd2f4yhpXvVUdZaIRjmXNhoUChPwk&#10;gV6dk66WiIt+wtIVqxuNf0iWUpkbVskmgbVhJKFssilSpStCCj7/fnKsZTUCsVhCYTd9fVVRFoWU&#10;yg0Q+AFkktoWjg0ciPNPdrtJaxqspvYYNrxBACEQ67Qlhan2pw3UimuxskKtgDII2fBVP+EP4zJ1&#10;Ra7FxwXycrScWRRhRa7VywLGIQNOGQ4TtqYuWc3sRIioGJO9Uf2cdMUhPFZXLtLRgvpRWiClB0Xt&#10;7omqRBdfGEktr0Ct7PYLWXJImnFPVc/Atk7KI+BQwLEaPeIKr+8E+QKQXsStJMlIqTGG1iA556dV&#10;nv1OIFmREtu+hdYROXmvdLs4WNOhCY5qrOTkrIaiKqzFrFBhXtB9Cr71BEbIjk+0/ZIWX7O4Uli5&#10;piKcFThoVCYLuyILODoFTg9ID8LaEaBWQNbmzram9ubmzlaIhIFai6tKqxoq4cCUXbyxqCIX2uCq&#10;hvLa5srNReufX/XD/PLsnuEu1CoA3S3tX7p05dLde/czbVqfvP0Y8uAHD+4+efLw/0m0/hvkwW9d&#10;v3Tk2PLi0tbt28d6euqranLqGwrb2qsqq7LLyjfV1ReVV2Rn574GbfDPfv69l1/70fpNL2flrs4p&#10;WJdbuDGnUAZ68IWqLQZkbelqautuHhjtQ8ObgdFeWBkLXKGan1sIvZTUHc5hgaRl3A7xBnyFt7De&#10;A3sqi4TtIEJZo8J9sq+y4yc0VTrfQikWKbna0EI1U3/e3iAZtWQRMaWr74RI2Q/DYTqiN+ErMXhp&#10;m7d8LqP4ssMzgGtnXyfaDsHJuRQewpXF2aW5BZX5XaNdO1Z27D+177j6tYJrPSDU2jUGZXBxeUNB&#10;XUtFa3cjthD0rQVqxVUYkAvAEFi6aWo6B7YitBWT8soMO9jlFUQyE/9imaQpNVFvNZRzLjqIsJzU&#10;oRg3U6xmXIlaJQYWauXPHcobekXoSdcWMnh05WVUEWVjZLPT9z4rwyREVNZgLyxR+cY/cU9CpQYk&#10;UVFNpiIP65kpxRcP4AjY+FMJ/uCIHDYJe1vAyTPUnipleHonvolYkCQGyA7gZ6o3AV2EEvnRopsY&#10;+svBiMNC1Kq0PUbJl+nePw7gGMzJv1r9XaME1H5OHCh9o6wBQ3mn/HFprBxWjJvxXhIo5TRT3WAU&#10;ZIYs0II6pUhcbieYoSMnWEvQGGbCqJdbBB3nz/K6J+6LkCZTBikKEQfhXeadZSKG5DB04GbInQtw&#10;Po73LpUxixuhkpYAXiJGj6quxRJNEIC8rdSz4MRtoouL1SNmNayPKSEDO2owSeHBFN6wsP/p8KZB&#10;89orkbMqV1PHI4EZ41VCO84x6QKIK5YoTZQuFE8xNgic0oygI7hQ0q14snACHA2hZeaqVGOs8xF7&#10;xs5S7AGjXEMwexkR+DbgH5ps4xHzzFSLY9mY6dEjTCU2Flhl/ivwlQX8nBWimj2f2fGIV20TYz22&#10;2lP4rKlNkXS5yk3AzVuodZFUqi5Zel1bdvGm+zlVxhYn727nojFTgjXCeukztddQB+F8CrGHnj4m&#10;aNBCU0mNDNcKfQebYImUI9eqemaBRoE3WSipXGLGVaaSdHL3tIcwT09o0Jg5jH/15CojyenB1dtj&#10;op8brKZKAf5T/K1qN5I63TPQVdMm0Pgso7UvmmbJAVjjgMVBZu+yAuIP1ZhH2Uyp1lnjo3IJqZqN&#10;XrTXUMsjjjGcxnz7BHq13AkwU2mlv/JC7WvJ6LeD2k3Az5Pf7+FHC/MrVnG0Y+EYx8qLoQI8fkpm&#10;DVGmT2kvFjtIKiz+X/RJYEVT9xpSk/DJvljbhxKsbANORfHT7G2UbhKbCSc42eE11jINPwiG6PbW&#10;iixeNCJi3IulSZLAUENoO+A0MJstGRqvToskld7cdDie0vopMJPqzQarIUBzeapSElSNKkFjvMo/&#10;VIDHG+0ch3OCUUgvAQhNT6yXlk09bR3Jr4bPJY5sdbd2McJUBtISA1udZ/kb4kxwBtMI7SAMRAuD&#10;aZR3jg2ODQK19gO19nWBa21uawLRip43xdADl+YXlBUUlBcUVxYXVxYVVxYWIAYoy0X3hNyiDdmF&#10;a9bmvFTTVTa7MLX3yBy8kUCEnr187OLVU5dBsd68eP32FUPWW/ev33kAvHr73sNb9x7dvv/49oMn&#10;dx/69RjUwu37D27cuXv16ltnzlw4dOzMyt7DuxYPbl84sH3n3pndB2aBWo+d3QeR8NkrJ968fhHA&#10;Vah1z9KBXQsrmMDjo1PwkWruHmhr6ayFgTC+gXsw+t/0jXShUglSuOHpYXXgo03m6PSY2zfqQebL&#10;4asmnsp2JAQIVxcUVMqlhX1xAPLlViNqh9JCmt1KNuyOMARolHkTteIbQFmLgfVPVSxTqIhKTxKn&#10;GeloWPuyVWxobF0oq1bS0oRaGOwerVLtWnIrUyQ2v3F/GdeyWg/selJC3Dkh2/BqIui1VlSVp1Em&#10;SaxB+lMUoy1+tiFqghYV9aGEwc+YkA15sNqxWPlpmCscaI6UDC+oP105UZOLcdnhRtJi97lRBTCN&#10;ofi9UKsv1d+YGJQPEElU41XxctxRVLepvj0a6ISOGP4q8UMYKWQoVSpfXiV1p4mggih2ybL74uj7&#10;KFxONa7U3Nq6KipaVcNJyCq8FyJ+rUqGwUxoCanitOeXF7dAWKuOQ4Tr0Ww2caS6zGBi7dDFNEmU&#10;sOOf7jJif2DJtV08QLTvEtbQFXNkVAzsSmh9Fvdg3GClQ8yEi+x9Wpdr2TrnrgzHrIlXWSyBfSBD&#10;6WzTk+A2xKRSlddxjyI+A4CFRK34K4lDnEQAvnXRrD/U3KzoVhMgJM2YVPNCz2oKcdeSsuA9rMhn&#10;zVsyAxBksjZGgmHe5dRtlaxpklgbXlJm4OZJql/1xmYBUqytjjB8maoNoLbZGm/rwF3KxSygDIdD&#10;siJbLywBo9MT8GGCdXA/jH/6upvaW1q72tu6gV1bwbhCIQw3pqr6irLqovyy7ILyHKBW1JGWVhf8&#10;9LUfvPDGczVNFVDkwhQOMdyR40feuvHWA8iD3wn/YJgGA7U+fHjvnXeid2sGuwLHXrp04tChhd27&#10;Z2a3jjS3lFZWZzU1lzY2FZeUrgdwbWwC6ZqfX7TujdX/+urrP3599U/Xb3olO39tfvGmwrIsNNeu&#10;rC2BPLiuqaq+uaqrr72zrx1tb9DzBuITJPOwZ2PmGKk6LHDQgAG35MxmEtgREf2zyJwK/KhiDSYQ&#10;QeocFAFs3cGeMaReLTL0lhwHETGupD7NMxSjiwnEFgXICscFGjJBZa/2fUyKpxagiAYEfTOgyMyV&#10;8LD8QuUMMY1b09bTjgLjuuY6Qdb8rJKc3LKctqG27Xu3r5xcgUL4+MXjQK2Hzxzcc2i+d7KjurWk&#10;sqGwrrWyo6+ld7irfwzk85jLh+yIQ39ayFxZjkjshKtzOOWmxBZScsQCnTIzoliKv9J7Qunk6MeI&#10;zioyJ8slIWOUT20wKCmhF7ueqAuOqWzm8gUpSZq5EtIciG+ZNn7JStVKXuuAqgGlzVNt4a5FGnUs&#10;4p8OFEx0R/TJc6DbCv7JcxbJA6yoh4jWI+px4njdRbCE325piEjaHSZ9LwyKhEgZC1o4DQYGny6X&#10;IFFhLGMmJlGU6TpAFgSakxQMFnHh4GyBFxtCOyVKRLiRf7NwGlfNxJa4tXQCnMmKR21LE/jHYR+O&#10;LLdYvpmRVqhPOQK8HDH8KUwUKadGTUbXujsRMhLFAXsszIEvTWphhg6UbyTcpaeDIgKTrn5YBBeZ&#10;4uGv9HO68ir7o4QFT88/TFLVDPHFc7PKV3kfoh30rnAygqWGujRPGI5MAIaoBWWbVtaRMiAWULcl&#10;ksl5AkWlA2KlNXFNqCwi1KWYHlVBPuZN7H5smtTAGy2O8EONHj6Un4srBVcZjZ1YX6qus8Y59h9K&#10;Ds9C9QbYHiWLpZmh8LhReoCAezdV9J48lj/oBOgS7NF2ox2vLX4Z3SFXgo9OXCvnBickzi2qZ/0R&#10;VnaQsguXLNXiug0VpqjBOSdJ6r8qklDyq9Riyoylp827aPaA+t59nGrXjLI9D4fXo43jJwaVd0ol&#10;rDYPk2yVL7P6KHYMi13efayOVi0pJ+XN1xyXmTfjVaWBWGttilhJSRObbJWsYnLm1PSNGudQ9gwX&#10;ZXtDRgZE6ipMNjYHMpOpRwmdkAGw1ZlZEAsj5hWACSN5kinjrJqRyASB+GXfV2EwJqnNNAjbuM2M&#10;ZCZJNGFszNJoL4mu8rVhlTzV+Ft9wwSKJNxMokkBoYkU2E/rXizdBs+mKOfYOJojQPCv7UbyXb6o&#10;bfEepCsVhUjZmiJPZEmsFiECN07zR2suUb+gO4seRbGFmW+0oMP0srcMpTl4FUjfELozvyOBSVjW&#10;RYUwRlg1/07SRc2q4ii7ypFfyeTfjTNVSEWqLbNxeGE0d6cUIaNul6F5/vgnGAovfSruZT8LUxFO&#10;MegVqU/ubjLgdBJH+z5vIr5aYOWaTMvXtYe63QC3GOkigTJkVKHGs5G2UCSGCiCIR6a2TI5OjY5M&#10;DI9NotpzpG+wFyZMqGVtaGmob0ab1mqYMJWxlrW8rBrtG0ryS/PgJCyWNSenaFNu8Sa4imSVrM+u&#10;3Ngz1Tm/f8eB44tHT+87cf7g+TdPgmW9/Na5azcvXb9zlaj1/o3b928Atd59eOvuo9v3Ht15+OTe&#10;Q5RwvX3/0TsPHr394PE7D5+8/eDR47v3Hty8fvPyxTdPHTu7H3Tr8uG5+f3blw/vPHRy6dDJRfzw&#10;7OXjQK0Xr545cfbQQXCt+7DSQuc8PDTW0dpV09Xf0tZT39nfAgNhRCA9Q8CrnX3D3f1jvcPT7HmD&#10;ZhPgFYBaIYVTMwtCSmcTtE2rrlWVkngq5c5DqCn4Q4BDzyQ5Mxmb2H1WL7KJlnPqmOzekqlQpVuS&#10;vH7IHUqaCtTqpqdWpBIRhB+QoOw85glCd76MWkXAWuYZ+NM+TJnSUeuB0VYmAxXdNQcxfMbDybyr&#10;ykgJVlNlLM/c7B1lz5LoSl6KaUy4C/kx3knUyuuxAa+kyeyLIINckW9BqxI6qyFqpghWjDAZVCuS&#10;hSiIWkPUCjANpO6KVrHM+JpasBq4O8FjmUHodXEn3DuU94l+zcQ/fNpVvsiyW7GUgh/kwdH8xjhQ&#10;iSjfsLhVwVsms+I4c/LUvGf4ytpdgSgzzCZ7VT9pcjictTAUymlZq80Ke36v6YWMgvW6MSekTMYJ&#10;2LBLxlnW6HJUPZmEon0Vmm2Jc+ZY7cATLqWx2+TqGwu7fXzzls6yCFojEGHmTCw/W+nIWYE7jWlq&#10;05WKhl2SGgoQy7AlMiGijnVHltkhfIfGGMeBMRBMp1SOCwEtXj6+1SmuOM0UrEptQviqSw6BmVGr&#10;HzMZlrIez/jWe5i4U6pVLXDCWqmmLEowG3BqfJTXwAvyAGZuMMecQ/WKnKmS5UUl774k+eZj7zWd&#10;OFaycwygvaNUIcx6XTSzBZkMeTCKJ9XtpqujF/3B2lq729Gs1Xi1uKqssr6qvLYM2mCgVhgIA7XW&#10;NFXmlWb94IXvwD24raeZ8uDt04hRTp07jTatT54EQAV2vf/oAYjWx48f/Ed58L37N0+ePrh3BSzA&#10;+PhUf31jUXVtDiBrTW1WZVVWfUNxQ2NpTW1hYfH6Vat/smrNTzdmvZ6Tvxba4MIS6GRyIYxB9x30&#10;j61tqsILRGv3YCc6tcJAmPZ0M6OOlYVIubswq6ecqGCqRLkqzdKYW93kRuHCS9TaMe0NphEtYWTt&#10;y6MJxbGhnCkv7l5pG6N4DJwJiVm+mY4sOBrmPG60rGLcBNgVoaZQhNmYTfDGbACJ3VS5f1as4Z3Q&#10;bwO1dvZ3tfd2ALgWV5fmluXnlOUXVhW2DbZtXdq6fGLvEXoIn8Dr8NkDi4fn+iY769vL61rLUdfa&#10;OdDWO9I9MAYLhHFhP9KYSWUqUCGRHkdJyiWF3bougUlVr7lQKtAaxkq+2d5a4lcmn6NuR632DIRs&#10;WyICM8jVTLiGi+WZPK02tHhMpcKKOB1GS/LH+EaaYXEm0Ugj0KkVrWIY0MQSZJFNJhn/GQPoYWE8&#10;qvvFBoYGt3icYTqyvG+vSCT+iT14SKyh64m+UZhCxKtcGKeK7xe+CsygwwTDWXPmIpdYzGzQaCRP&#10;xZ1kLI6HXC8ghC//FYd04CrlPuoLJJWN85XXrmNc22+ahvJLk4cXwnGmRtohbBBEDLCe2rFk+t2H&#10;CZkzL/jD3cu4+3Z+FuRwJyEZtGToJt16L6c8f6XMTJuTT1ZFNO8OyFXheRPpKPqVQyxhIRGO7KMD&#10;MnmSm44LKix6e7i0iWpG3QJZOikB4TA0KErhRgM2x4LO2fEPCUVoiGU2WDM2AmJcsqm5xO1koCOR&#10;kokX++goi0FABURnmCcEzq/OwlijK+dY6mnpnGcNZGKcnJzS9KN8wHpvE1y6cJsq6yAi08QRMYtk&#10;/aRQimTwlBJADSFiWZJa3GVG/EI41IU6i6Rkk2eFU2nOIwD5CGFG+bRHz/kCo6MEYl1n6xMjVnd3&#10;EwNsayk9jLplpnP5HtWpPs07GFnROPddiut0veqiFEkTI5xo9yKwSu2JrbZc1+plx22QfL98f73/&#10;6iUBMCETOXCjnQyhqmRQ+NZiSN3t2fkIFMyLb+QqgaRMsPpUyfJpMlOqRAafLHXfJXKDeR4grpUL&#10;LHheRPAaCSyNGC1/zGEyzpaxOeIZAEUcylJkrvORB2TeQZiN2QemqLAvIw0IGG9yXpbUbq2kFsRQ&#10;czAJKIxK/EbUqhUyg1qdeOUMV0ktZ3LiEpVAJH6OlmzuJcOLCnWr0xBmWbmMBIfhImRqwk0ae0wI&#10;XJMgwvBVaSwKpzPJXAFRJgKoxAl7MGZ/NCtoyzQxC56NwFXG6fagJgnsu2NFN753ttEsq0/S3LXN&#10;LK1Zc1ZFGQounqp3Bcti4RvfZkCrWFHpiZBtM1hKj7kWfOQvFOwp7Odkc8TosmqnYOygnnGM80rL&#10;TmncC5jG5doSOJxRlk6bkV4wq+pKGGcoYEYuBELWbTMT0+Pj02MwYRqdGEZFK0RVKGqtQ+hVWwHI&#10;ijat4Frxtaq+Cj8B6QpDpryS3M35GwvLcjflrV2b/fr6/Dc2FK8pbCwc2zGycGAnUCuIVuh4QYde&#10;euvslRsX3rr9plHr7Qc3A7IG0Xr3gVAr8CpQKyArX8Cubz948OjO7Xs3rt+6cvmt82cuHTuMxjZH&#10;d7tB65HTe4+fPXDy/KFzl0+cvXT86OkD+44gqYdlB6h1ZGSiq6u3Aai1q7+1s6+lrbuxCxHIUCcZ&#10;1+GunpHukekRoFZEI5gJ8GFSZRblvrIWYtQaBmBSVvvBF61l1xjjDjJnUC8Ku6mo0Pau4uqMQhWB&#10;k3oEZCBw058ktCL4Nk9MCNRq9WtGP2v4I5wckvK5RTjJ7wEaguGRWFZIbxZQm2pO1cDHHKx/Es5J&#10;+ieby0hLjOh9bMvMOApixYaqfQ4WOqJuFbsSvromMcS8qpcEDUtuVu1p+JqbewYexEbeImR5GSq2&#10;sdaU/W80FnwZRyX/YoqbfaKhExYgxBmAr7NVlElX/AldnYS+gFqJhxPXR6mwgJBJQryIKNT6lgBm&#10;K+siHFopTrLUnjy4n72UZ2K0PT47CS+leB4kirA+20yvLnArmvRYakvcL5cjX4KwPnlRvE1wUaJi&#10;NTsynwmi1VLyTD4DUuGwR0r+SSZLhTNtz0uCFPDVQmhj4yip5VrAl+XTJrRxMrhApbtIQWsOUUoO&#10;mIfjoECXRJbktQLJbi4ieYbIVSN5fBXbyfHEKzC5+gvrV8SNVu3i0oQJVd4tCTG+8WrlfworQq1E&#10;COqbApKBz4Zb5ojxtsrXGhWhQXU8k3BUQmgV3yo5J809/c0MU4MtN2RSKKwSU1uGuCqGXciUZOLt&#10;tk4A9wiK9i07VXoepf8E5JI8Obusaj1NGCt5pLiQ/aAeewd2QstKOmgkcV2j1KVMoNsNQVFPR1t3&#10;O/AqTJhAsda1NlY21JTXAa9W4mtRJdyDN2czsbchryyroCLnlfUvoE1rcXU+enABsiLA2ndo38Ur&#10;l9SmNYjWx29jUbwHK6bH/7FN69uPr7118eBhhIfT01sG+gdaqqqza+vymptLqqo219UXNjaVArhW&#10;VObk5K1av/Hnb6z9GYjWPIhhCtahohXC4OIysL5FlXVlgNBN7fXNHY0ArpDCooYTL3jTwVVI/kPc&#10;KQVHKSeT6xL3S/wTkmADV/1TPKSaxbnNIKNw3DXJhhkRCs5BFeYY0fQgvrGLEiNObNgSBzqE5a+w&#10;ziJBgNbh6vVqTyYRDjLDVPRvSbC4PtPvjDUZXyobjSOjtBUpWFS8tHW3VTVU1zTXFleXbC7Kyq/I&#10;7xju3AbUenzv4eBajx86c2D5yNzQTE9zT21Ld10ruqX1tXQPddJDGAlOFO5Kc2gAFgyYgmynvZX+&#10;F92xiwJyiqtJzkNYyzdnmis4AsvkXJxFTrOOzwJRvaqVUt0gQ0xBI9MpfClGD02jkANH3vfFSlSi&#10;AkUzDHrEMpm0ceeVjMOtqTnRNQxGIXc0tcjCzkxnUYVNOGen5AWkGS0pIGPwrT8hWLXjLuAoXqY1&#10;lJ7gc0RFfZL24czJ0DKSMwDgFdHTWLStjEYlAhc2wMEJWQUjPVYWtinSEpRi/ae0zbR9YrjG9jnK&#10;S3phMe9qPONpbGraWIIRcDoHR4E+H8TlJqJ9mYoFrXgnFGGI7OY9koOK4ibSs2LTHyeGRyyEFjpj&#10;G/M5wj+shQN3DYxqOaugqfruEB6oo6wZHt1r4iK70SgQ93wzm6fv+SmeEobHBg9+kdjRPTV05DhE&#10;EoF1rYxrBVmdIHD6Q3sENaIEJGFxF7JAp1QUDfsSzL3QPy99JX6zapdXJ9clXtqi7cQIPKRRx6xj&#10;hyc9yGr6qlmq+UxVcCbz4julyayDoFdKqlTkFFLagtkKHoreS5J1UJVgBbJqTXmjcdUceRzEgzOH&#10;5hATWOgk1Xbtq03RYrTtH6sR5l1DisFPou+v+GF3/uTSZHSBdIPhKDPOMnTAfTG56htEBWZiz/RB&#10;dk7mByW8EU5OBjDWCRuHcwlNBs6+gyylVtsk58VYRy3VA5GkZoJhsICuXIJ0u3lKagKExBNwqWog&#10;5SWZEfyLjzUUV8KLjzZenJOyrXbtgFJOHBwXNIlRobzCvtw4Jrg4UG2OZPzR3NYZvInGTK1itNBx&#10;lMzgcS9GILlvGZIBITECoUiOMLkZlclQa+MS5B87OyfQTgNqqvTVEAgzhIwryxAkozDTC4rYIm3r&#10;il30xF+JfM7UFZv6pjra6RjfKXyP1RWboNdY5Rr44AhncunmkqvhEva2Vt8Xbt24lzseRw81nyA8&#10;4946sTx6qw1hjnYTD7hWLTRz52+9lahvbYjhuWyyxpszM+Mh79yldwR9IkdVyqmtgKZiMog/Y4tR&#10;iKhoh05vJnL0HvaGBHRB2GM/F1+UBajC4TQbQ8yv9dnYlYI73y9PeN9xF6ySjXeOA97IAt6qPUGS&#10;MVYq/ZyFGw75FBwyMlToiBWBb2aAhzNEWAjGdXJ0CPVZo4Msah3oae9uQ0Vra0dLfVOd8SqIVhS1&#10;gmgtLC/MLc7BK6coJ68kL7c4K6do46aCtWtyX8uvzqntqZ1ZmF48NHfw5DIMk05fOnqOqPXclRsX&#10;r926cuPOtZv3rotovXX34e3gWh/fAWoVcA3I+uidh0SwsCJ5dOf+w1u3776FatirNy6cvXTs+Nn9&#10;KGfF6+jplWNn9p08d+gUcuXn6NW0cgib8uzupZntu8YmJnu6etCjtamjpwm94tt7mnoGOzr7WiEV&#10;HkQb2rH+oUn4pwwPqjGhqBrMGQRIpN+cn3JgbMgjQlGgRlGry1PVUtVcHcNmwB/DCiNPAgpVBQJ8&#10;kUokj0WwY8hjtaZpM0BWMJfKZQDBus6LsI70mwAd/lzoIGpQE9eKYJuYE01uCJ4JgA2bMX9YsIpv&#10;gDZh2jQty14YKQE56ieouKTi197CPiUDRkNW/IQHJBvKcxbdSMEsfJhEnQq1aipH8xXVKIadD4Ar&#10;zi9jD5UkzqIBuY6HZtjQS5bCiY8WJhR/64pN6oTB7YrtlVg0ylPptyaAZPW2HO3UbtRuRmyUisdG&#10;VBthhqyfMe95z/jQWgCjIk+pFExwW34sBQW7zqp5z9bxGfSYhYkqlPccDt5I0aSURgtX+yYRqcq3&#10;ikBRbVoJ3VGNKexkGIyvHDFk3EkUsJzVIlvPFc4M1/pK90s6WjPJ/K2v0Xp0IWq3wKHXs97Jj/P7&#10;RdWanGTCzJsBojqZEqEqRmWfDAG5SJm81VTT6ikOOVNVm8QGzhlz/P0A8KN1ntQkJMdRK7S9SatQ&#10;ni/V8/CvJB0Xc2trpaemdo62o5TcAbc62eBDufAxO8jHgxIIFVtb2cs4IIBu4OGwv/Ld9y3mV95Z&#10;G2fjEjAnxaBa/0zPZ16X6nPkDq/CQudEnSZ/ul/KE0Ke7+GvrbZRs2BZ0Vulb7gfrW78gjYYXrV4&#10;VdSjR2s16FYgpaJKdLPOWpuD2om16/PWZhVt3Fy4/mernnt900tNHfVowIW2nAitjhw/fPWta4+e&#10;hFEwsCu+d1Hrf2jT+g78mc5fgGP6HFDrxFRfe0dVdQ2JVjCu5ZWbG5tKgFohDy4t27Qx65WsnFdz&#10;8tdk5a0Gas0pXF9Umo1uN8XwhaouLK8trmosb+9pgTa4G51NR/uwJsJUHVwrsLQK/wi9ZG3ibXXS&#10;XWq0u9D4RBhA4yP1KfdUYQYWpCHrzzcrsy7jUBa44miYDGRumSPXrQwQG8ExNcAkV6laxJ3CGrR9&#10;i6IQ5s75c1d6C9kGuyIWF/tZ6PTgTqLsA05YplkTqHjBflZRV15SXYr+Q9kl2QWVBa0D7bOLs0vH&#10;lw+fO3L04jGIhA+e2b98ZPfwlt6W3rrmrtrmbm4bnf1t4FohyGGFqor9jBPAIbPcTkVTCO8Sg6dw&#10;NhobcMQc12Ju488N5gP8KBZ5F4slbYhiKQcxkmK6CI1oRxGVpFwKSRWUSyUbfI7qfpU+D3pWMSWp&#10;KiUCnNr3ofQIoOUJPy7oQcVVjGKX4f0CPCqIK+aHkbHOwXJcsXC8ZbL0pOWPozFHyaanwKA6a4CD&#10;4IOeBtzSCfMnjOEY+uOvMETOMrgZpuWp5ifNMCgN4ZGRUYoMhJzA8jjTt4ZwlAGNIZATIga0zi94&#10;EgoVsIpSNCP4XoZ60qdxLhmyCv0yUqQ7NGpTTUalUfWZGNt4oTCrpvtCcsChsMJTspf4oTX2EXOz&#10;rjL0wMqaAfBz2K2DNcUatrRLHFgL0QUjpVBV1bGPn4GOngCmyzjgqqb2J0YYHSbSnCoaEAfr1NFg&#10;X2C2IvyZ2VFTEJS3RpMnBJaa88oKyT3Ydl94ucmkppD5JZtFC3mKFLXQF6gS3y9AOcwj47d0RVIz&#10;J8IPZn9c2EyQGcwYrte30gy8BjNQ6+4ls9BKeUj26QdQKMIIBBE26VyBZPCQuED1ocXPiTwJmM3X&#10;4c1ycZtWkTx5S69sVpOqHRT4cD4Rnt67F+MZtMWrW0/5mbL7sVCxpQrMkLpAxndHsygKAbw1J7TP&#10;vBLxRlKhK0mq5J0hhyllceBcAFXWiDHXMhiqAU8SXxHtANwkRvpwZ4EdGEgtFZkvZhxSg6IMFHfq&#10;h0+u1M56nKlSxgnj/FmeSlO0AN74rTs2aXCowJL9DyvfhIrZwwn0o2Q4zOYLcXHjVhaSUbUvxIsY&#10;XrDOBlIVAOb5o8sout/FwpX8ojm7NHNwO1jci1lKO7ftu+gBztp4IFjcTfxcJlVMT7ioW7VmnKWM&#10;IhKgEl0cC6zyUCn/kmQaXmGYGwoFuJ8vASevA8gb4yRTZW+msJnPvjAt4ZbqkkTGGpZz3eMK7HFO&#10;tbiYPHQ9DF803nqMDHvVhEAj7NO0/IbKRrBZGQTbF4vtD+c2qVEkFqNAVFUtqpJTRt78ja7LnXuJ&#10;NmnzBouTpT1i21TUqjQWS08lQMUthteUhCSek6QrcOudWDSTgYP7DaaLnBdg3CXNlBTOdHkQXRHN&#10;WiQs5xOHl0aStIRCU/FMrpVV3wpwEq4FwxsmoXSbHh+dHB0eHx4YGege6Marvae9tbOFFa2NNWh4&#10;U11XBW1weXVZMQyES/PBssJGmF/L8nOLs3OLN2/KX7s659Xcqqy20dZtyzBM2gVelETr5ePn3zz1&#10;FLXeRUXrjVv3UNR6y8AV8uD7j+8+eEzI+vAJ6FbiVaqFn9x7BCgLkfCj23cf3Lx55yqkwpeunQFw&#10;PXXhMBrhZLhW2AsfO3PgwLHFvQfxHM3uXpzaOTc+Mt7Z1dfUO9TeN9wJvIrArHugvXuwAx7CMBxB&#10;wxv3dxiaGBLRSvk0FH/Wz3tOMnsiukWFbNNobyGobx+cwGtEpxbHKaB1YWoGsuKfLMpjIxgZ8agR&#10;CZ7fVJhKjAMENA7UKq5VFjCErOY/VQRKjSfQnFk0i0ANX8XnoZ8LKtDICLrG1T1XZYdE1EoHJnGt&#10;gKnkYPUTM6Dh4bTL5rIsTrSk2WpfwSVeiEhQN6nZPjmLAQGuloew9bFm54wYzaC6Y43ISeIxa1Zd&#10;RCutL1vx0CpK7DCObnaYHCaRNOlpl2USQ+P9WgctK82oUDBxTQkyx2MNvQTZqkoSINGeEVWgyYBX&#10;qYV4XJV14JhaLquThGGiSxlJbxqsE82HrpoYFSejkwzjrEwrWp+tHZKs4BXLJ/GwmrX6/C0wZiqC&#10;mQ8t5clI2Q2OTOLxaE/12TFpoo43cJcOqJQGLbyYe2A605pYf7R7f1FCI4FccJKRkmeui0Mh8Cnz&#10;IQNLfmWqTCpiyRdD1isKXmuHFiCxBxL0yh3OqlrMEsoJUMLKCi5m18yvWmqb6h5dK7uNkhv1JHRk&#10;6TvrFJGEMUS5Ue9q2wDhXu03fPZM9XDpV7G+0nLqcax2yfGJvL/KDFHbgHMmsvV919qnm2X9s/JS&#10;gVefeq6y/E8Ag/JIqlb0cKo2HUQkygnA401IHjzY1d8NlhW1rACuKGdFhxXwq5UNtVWNNWW10AQX&#10;rM5a84MXf/RPP/nuP/74O8+98tzP1/z8tY2vF1cX9wx2wbYXVQoIWM9eOHv77p23M21a33n7Hnre&#10;PLjzmD5Mwb6molb4MF0+eergysqu+d0zI2NddfUFcA+ubyhAOSu+b2gsbmmtqKsvLipZvynr5dwC&#10;GLuvJ8tatKG4PKe0Mr+sqgCotaK2FNrghtZaFLUOjg0MjQ8AngG1Mo1HDyGyH6rYZBxsYyH7RkhM&#10;RZGSaq35T+83uilsdWOhI8JHgV60up6U9waxBAgKxtkEpe79wMjVEYBBjs2E+SDjYaE1Dmr2diF2&#10;JKoR2+AQge55zG1ztzatZK2XJgm1SQz7ROODN+7oR0IBmu2aChQY11cUVRUXVRW1DLRO7Z7ac3TP&#10;wXOHUNR64tLxw2cP7j22NDTb19BR2dBe2dhZA+Da1deKHCf8D1iaqwu03w9GQz9hCJXIK1X/prLb&#10;uF73hNB7sLvbekRznko84c8AEoSpNOegD+q7szNCIKQHEZRkTE0E5xxiBtwVPBAphMg1cVbS3UUr&#10;CINAwT8S15Jd0EbY7ju+BaR9BF0Y66uToaMowzDjJcFm3l/XLkZWwvSjCU9hJ1VU8ma5gDYCNd0d&#10;32vGW27QqrNy+OjMhSPLxGD7Q81xMbukTBMZaR+HBY3hVs01B4eyltX3RWV4ERYrwo7aWoxS8mgJ&#10;LuVdqJUoSCLDaKyq2xRUs/7Q7BYzaIYWDh/FrEYTIwsCfdWOknV861cJ+DWedNB15kWDT2GtldXM&#10;UBCmmjdjfTgLdwVF+H651zoE97AI67K9CqvalFaw85mRiaFUqCIFFDXgKojVV672mEqpSpkH5B+y&#10;bNvI3/uIJQCcvSSESapb/WgAQ8slF07LAhcnbJ1wgE8W6HJKqAKTcmjZm9Hii+9J0mWbkDmEFZKn&#10;OsBj5TkvyEovLnPamkj8oUqgScPaJGmBZkVM2Qj34kZQzeGPdoGrm0ip0w9tqGjzFrZDIKUdlLP0&#10;mqhVeROiVnHg4smZ2XEDMFctEhJLz+9chmGYcxZ+uJwF0K885gK3oYxlYss+rhl6mdPY0mtlK0I0&#10;oUMZqGgvRo0loQWwmeCBKXdmAZxYcRqX9Iv2O4uhfA5+LjC2lkXY5tefotstRzQVluMbp3f5Buif&#10;BbrSA5vUSVooxEOytt/66j3Li8j74NnXtq6nUpphLG6UeAS3rLpTych5T8UZWoeV9Kuhs1CYIa8m&#10;eWvhq0TR9Nbaicw7TgD5bjVwwq3cDekH7ktYlHMHx2D61nD9oUVQvLT6RTmrZ7LFzFxzLM3lN3xZ&#10;vaLFnItVJjvjFVi8YvTR0cHDTMurikjIgL4UvopO9Mrp3dMSHha22KBePCpRaBitxcqWll9CULzZ&#10;KmK2XFK3MwFshmoRVlFdr0paXYWkEzaM3QozHjLhvLls3oPAhsE8KVk7vpKlsM8o87NhwOM5gGp7&#10;uiuJ5OCKp9jMtjKc6i4xwzeZ32q2mLcg4PdiqJyaLznyrWLUOQ7KIVIwrBg+9NtuNKCelMyJE7XO&#10;TECHNTXLruzDcBUZ7u8BcEXTwa62xpYGQtb6KvRoBWpFIStedGMqzc8tyc0q3JxdmIW61s356zfk&#10;vrGpaF1+TXbvTNfc/m0rxxaOghQ9fxDy4PNXT126fg5EKxTCN+/COjiKWoFaIRUGagVkFWoFUr3/&#10;4AnrWoVgCVnBtZKPfXATdOvN21fevH7u0tVTcCQ+feEIwCrh67mDx07vP3R8ad/h+aX9EK5PzS2M&#10;7SBq7eoZbO3qa0bPm67+tjYlzdF7Dy9oviCCA2TFSzVc43gBssoWhM+UFdeGAMI+DIxB+QhZ2IAW&#10;PUsRG4gsJWnHf4JNBYZE0SIJOdU/gm+DptdkJonDZCe0mz17oewlkIGZC+hQA1SBCOEjNXnBAY1u&#10;EigNa1hjV8uA3bKVQAmZpSWomfYYBqrFDPGj2VHLhlGY6q+sUN2NRYlKYzGmpBKFFsX8sfAz6lpZ&#10;zjkL5oyo2MG/OMUdz7g21TWHYvkI6kC0UpdMXMeDumbVFbckgvUZhoXCzfpg1p0CEKP/EuYi9aj0&#10;jLVvMAoOaUQsWWwQmFQr4R7gQ9E2EO80YaiaOufzLOwkkehaO0JZmTApWMQDPItsE9ZWGkDLXIdD&#10;rGJXe2fhswhBlU7wdSW3ISqqwziKH0RlrK5XCYmEFUPTq8HRXYTIOySvHlaOrIpmfV1qcquSVyJV&#10;LRApecBj4rdziAUpsxHJqfwr82QhSE4MM3/iIl4ZRPGmcAmWxgwMs7QWbjrPzSDgAebrLPczycFV&#10;Rhuiayt4uekibjOkNHFqEYhhoVGuSVFlWEmLQdWJAyIUVmRsepwLGdcp0aRewrBj6TaFiMU0i3pI&#10;AAD/9ElEQVTL3FMhvpMLyhgJPJt7wXbF5IL3VAdGWPdVnyzxgzC/+Wo3ZLL42UhVKZnQ97LbrRvJ&#10;KhGochqHBdFmnXxUCnzVtYVA1x+EI4/NTAxBlzI5DtQ6OD7SMwSutaOzvxsvoFZog8GyllSXF9eU&#10;F1eXFZQX55Xm/+BnP/zs1z73x89+5A8+/gcf+tSH/vzrn/3b737zhy8+l1OSW9NShxavSEOeOX/2&#10;9r17GXj68AkM6e7euXfryX+QB7/99qNLl04fOry0Zw/cg8f7B1tq6/JbWsqamktKy9Y3NBYBtar/&#10;Tf7m7Fc2Zb+6Kff1zblvwIcJr/LqAsqDQbRW5VcBXLfUtPWg6L91YMSZvCFyrdOjcGOSFhdKJPa8&#10;cX1m2mkYl2sTkpWCgmOG70qlG3UwXGAWGbOCnUsZSGGoFRmjzQkCDhtmQDbMbVvtagyoou+rHt5t&#10;SMcIskJxJO8WakqNnZiplQev8tDvzl94z+MJe3sDMzw8Odw50NXU3ljbVIPGuWW1ZRAJw5apZaB9&#10;ZmFm7/Hlg2cPHbt47MTlY0fOHV46umdk62B9R0UFUgCNaNlajTbfgzJVzqiaXZdLQI6MXjD/0kgj&#10;BA/2hh+dKL5gOIlGyOxR3MWI1hl3yj3CIlK4yA69gTPtd+UQxPE3YAAOaxpKYEwIRNyOU/gGFdsd&#10;WMvr2Pl7Bf0mZPhc0y5oGW1XhUVDuEh8QoYENkssP3O5ZmBaRUuUVioatkKS0Z5jLFU30ZjE1BY+&#10;RdIvBkbEA841KGphFB6mHSFHdPjLaSDTICEE8kUYB9cwG2KZFxVqNVkkgR/xG0EdVeiUVeMTuT5o&#10;YgQF5+jT1WXM4iXUyohfESGpwlRdZljusRIXpKIymxjFXQgpI8J9vY2RVqBuTXjCm+jvyhvhcNlr&#10;YArIZsVtEt+GnFVcsW5oBKCu5zRXqdHm3Re5RyAn1ESo5lBVWIthK81s+aKNjU9bc8b0Dv+ZCHDe&#10;dJIkUvoRk0itZzikKmUfkNa1fNLd9mYu+lR74omFkx2XMFtizDg4jvgdkqJWP4250ljzVO0CnNiW&#10;ye9RJyeCST0ObLVq/GlwaAm6bwS/kVG2DJA4B+KHkgHj/RqEPXNBxrIWFDNB2RD65aBHaGZ18lBk&#10;sgC80iDMlR9JGiV8io3B9OCYUY/aWl+jplxGjE26WG8m+52EAJGt0H0kqTWP5AKxn1JOODFBX9+p&#10;jB20bquxk0AdR4N7k2+TJRh+mni/dCg/y1p7KVOXLoOLiZ8jYVfXU0jYGY15kBSgoZrgq1T9SQlv&#10;JAnUqgSB23gyleMRyGiJ/bnqDMxFnliCnQWYNERstrh3aWGZVLyXaA6U+FUjdj13gQ89S/WJbHef&#10;qi6ZJk51OkyUa6Uiby9ZMkqUYWlG1ErIihwZnnrQ40pAWBVMx2wVmbMsX4BZQ0TI5HoTtQsKhB9K&#10;7JRQ04NgdTSfEdwvPLaYJ370tA159+HTkZQjIR1yjQMtA6zbsoUB9jhhV+9cXjp8PgqKlLvRBspF&#10;I56ypEzOzLFo2SUeUhNAw+jaV045k6vKnGopc6pR2ma/whlEEhgrmZU6oc2H1Z6KzykPltkHJIfU&#10;Kgq6k3hHlbJI9VRHBrpC1VJa3xgSZ1KE4swdUhJgg/RT/i6Ka8ghaffnvBUb4cXNm6YTAdIi8aNF&#10;TsC7i/BY9vsUG6OidRqB3JZJKIQHhvuHRgf7h/q6e7vco7UBfQcbaqgNrirNLc7NKcqGDxO0wZsL&#10;NgG14pVXQtS6OX9tTtnm0qaike39uw/uBGo9du7ACfS8efPUxbfOXL5+/s0bl6gQBviEQtg+TFAI&#10;0z34ritaU10ri1rxT2uG7z+6A5PhO6Bn715DdeuVt84AtV66ehqM6+mLQK1H0K/1yKmVg8cXVw7u&#10;WlxBWcH03O7xbTtHh0Y7egepBwZk7RnshG8wmrWipwOIVjS/cfUW4hkoyWU1IjrKtqDsQkpgT/pN&#10;VaxGJTYilZhWqCF5L9kxhz8Xc0Z2R21p6HrLvk1IeJE1VLFnOPWo1xrmg7nW8GFi9akkt9aiGjCb&#10;uYxyRYl+3fYmOScRSeLTnYxDFQA+0fZLrmvVn+MbiofZCTWxrOg3y5+AqpW5r9Wdqos0MQaITq9j&#10;K38lieVrehtCU5xkQq0EvszNEGQakeK8bWds1EqSdyu77gi1YvlDnETzKONVD6WkqjLRIe/KFA7g&#10;aJLXhgEvnxNXuqufIXk8MZkS0xJeSj5KtlApPcHu5ATr4kylGRTlKBelYNHOWvx5BrWKO+LdJcEt&#10;syzVnTK74Htg3hh3VNWtLBRWPkCKVnLIlAETpoo3F7qz/a98iZFq4iocImRDVrPeYmvJ60oIbYCq&#10;7AWHlGpvwngUbc6ilhjTlBA9il2jYiRyAaHioGBYC6KQpxjmUKmxqYOAqJAYJcccuigo5f22jiiS&#10;wVqeRCBQ4azOE2Z0CVkll7fvEbYTcK3IbRgDR/MhSzssynVZv9dHrchUOmn/4A6XKFNuUUKSqrPl&#10;Ybk0O87mRsjtlvDVnSe0TbL3lCQQUQKh/BwfYwq0hGY5E1SSatUEZjZgp3uuRrmsMsFcpiG7YhTF&#10;DGsUZyoXnkTOvFjcPpSzAqyOQJ0yPT4wOgQfJpgw0Yepq62psxXlrOBXi6rK8sqL88uKsovzf/TC&#10;c3/ymY+991ff+8x/euaZX3gm/vvFZ37pfe/97Q+9/2Nf+My3f/y/38jZ1D08uP/osYePH8OE6fGT&#10;J9fv3Lh28xpQ6/+LPPje7VOnDu3du3PHjomR0e76hrLausL2juq6uoKamjywrM3N5fhJfuGaDVk/&#10;z8p9PSdvNfpob8h6dXPeajRoxau0ip1a65ormzsggkVurwOoFcJgVG9ObKEUlj1vANRp/0syhNSN&#10;gKvDR+5D2kiE7UV+JoNc7uIqTCWYUbN1iaZ2socNU8jsw6ESVla6ojN44BMWvbAbqu8La5Ux36S6&#10;dwsc9XWQ8415oaT8xGQzT4V4Ti7wQbcKHJJkgCH+0MRwz1BPa3dLXXNtaXVJSXUxgGthVVF9d9Pk&#10;3OTy8aWDZw9CIXzk4pFDZw8uHJ6HK0NjT01VU3FVU0lTR21Hf+vgeD+GZXo7FdHkiAQFlfHl14QJ&#10;GRm7eNX4BD/PbNIMf0NvaZoiNI2EWKpOlFok5NYeTwM/HkR2zVbGivdgQtq7uz/IjV4xDmabGUoa&#10;t7h/SfITVgxBZCItroJR4L3kmWEvWUnmXGjHsE+qRReAuYhL2lFWSELpanaUak/xfsZXYYulADdI&#10;TvMJDs4YjusjpMl0cxHePr3HxYE8B4R6VuIFbudTKbDqQrtoV6hYWZwegWKSazryo3dXtF0hWWde&#10;Wt9w5H1FvjReL8kKcqeSeITE11fnc9Nos3pW0bYxcFjU+CcCmYxuteoy3hIBG+WjJk+UBgpZe6ov&#10;ZctKnQlhIc9QAkLzsW5lqanOy0zxMYNU8WD8xATmOaqqKF7UTAh0IWgX5c0i8QwFeVjdC+zdLOcx&#10;HZRGmHfH67+/wUfLbEwzMOqHmRgVxI0TEHRXpjKkg+ThpQomAZuuDrpi/hwnkIHrfpqSDRU1tzgm&#10;/kqnxGE3Ye6JJ4sveefiCBo3bEYCRRzthPH4fCmaJ3edLhYPFFck3xGxlxmfZMbKSofF7TalJkip&#10;isqQx1uiH+yu7ovfHwIE/0r/5KeYYnWKVthGOV/pC9wHFQcXFcyEC2N0NNAVODfcdeLA6FSHDSSM&#10;y+T9FTB2ZO+kiYtI7WslEQSzSBaoKz/iLDP5K9mMReoZPzc21tyz6zIfExOttJWKx83kKmAM54/T&#10;TDaUUtFv0rva9knyJWyUCA6BcNylVoS2WWJmiJx89IPPUVWnX9cHSZgayFYdZakXdWUTT16Nu53u&#10;dMtfliLjn3gPiVb1jlJeDEscEamsjJ0ykyycT67TeVaxmujD1Tk/YiztG+EsNhP3+JOnFap+6OgC&#10;aN9B4y42H1LeVqWb1BAlS2F+iqRn3PjwfqLEVDruj1Ymjl8VaEXli3Gs55IxMM6ZW6fmhqYx2Ve1&#10;V2DWiSkSBVdGrV5/KE2n7hcMNryaKLhwj2VF+VCtuwjZDXLJeiFcB4ZxCas1w1F/y9lFWaW5EA0R&#10;Vz8HdRKgEdkaplorTkU65JDEP6EWxrCQdVeZtyNDnKcngBcNT3g9Na5Rl2Oc0uKuQtJTwGQNI8xt&#10;8JkYpW8w2jeMDJBrHeprhwtmO7rd1OEFurWusba8qrSorBANWiEPRl1rQRlEwjlGrZsL1uMFn5Hc&#10;iqzKjrKZPRM0TDqxBKKVRa0wEJYV09Wbl6+Ba2XPG7oHg2L16z6IVgiD33nIr28Dsj5iRauLWkW3&#10;oq717v0bN+++ef325SvXzxK1Xjt9nj1aIRU+cuLcoSMnV+AevO8QFkk4mY9DHjw9O9A/1NI72Nbd&#10;38rSpF4YMrXhBXlw/2hv30gPvg6MRQLd2Q20/wGbipdBgVSQJN4yZZ+QBApWqJEKICtSEoIqst1R&#10;iw0CE6oR3YLUfr+m4gwgjdckS2QzS5i/4mjy1qVu1DiFzV+ElQxWbYPqIlCZ7LBY0gSvWTpyp1Ls&#10;e62gOFd4ED+kp+8C6gLErwqy2lg407VVcmVW1Ya4VQY6COBZuysYb4WwOUhdF4EbUCtOD1yrQLBq&#10;Ow3W3XM1etjs3AEG2biOxaviWnct7sE1CKwS9emIKuBUdatrOMmvyojYxbVOGEj0i1gKLfu4pIpB&#10;5bhkesDogp0lImdtDTejB9lnGb1QViobJ0t2ncYT/0nMg9+yixFTkqmwVjXHrsvVnWARcGh6WShM&#10;ua+RuaSnHHTXc4qPZebJYC/9FvwtO9xmiFmeDC7BZCAxFe+rX3rsiQ/lZGCekwLXSHLwI5BCZjcg&#10;K6VVAMyhU6958p9emELyoTXIylvuRsnwwBPdUF9XTcDGnTLAqtOEJnjDEEx1CyKxlRRg3TzNlhgN&#10;CyTwFTUJ2iadCvKep9CcJKrJDWcrI8WoeDGpQbgZc+/EFOcHEaDKpo94lQG9UY1yjW5X5TyflSr+&#10;XgrqqLKQfiCmBDn22SnKKqSgcKefTAmrWWWcZ9gAiB82dW+22UJ0KIQhDB6bmRyZGhsYG+4bQW/r&#10;vo4+uPc01rU0wo0JwBXWwUWVpTml+etyN33lm9/49ff/5lO8mnAr//8X3vMLv/LeX/393/rDT338&#10;G//07Vc2bR6emd135Mj+owcX9+9ZPrDn/MXTjx8/enen1idP4MN0+ehR5MZnt20b7e5pLinLrq3N&#10;R1FradkGgNWWtsrGxrLKqty8wtXZea+j801xaVZu4TpAVrgHA6zWNsILvrCyrhTaYHRq7ervQDkr&#10;HZiQtZweBTyDQhV4DDph03Rkm8UQOhZ04KJAPCoGqd6hg7eypAo3KQlWNpftTOhsSecS/ko+CvxG&#10;LVipMZaiDJAVHu6gdvG3mhtMSztFok2diRL+JD7XxgPcp0VkMQASilZ3cgGk8AWFZdTWqcFxFIV0&#10;tfW0NbY3VjVUlddRIZxVkl3dUTc1N7UIhfDZQ8cvHwdqFde6MLFrrKW/vra1rK6lvLm9tr23BcUk&#10;aJKG09uyE0DdcFR+URJI22TIsETfPwXVkU5OdKKNqfRDY1cGlA5qtTqZlZULriIPZ+JTSSpDZMc3&#10;DOjlbm0PBoWbDMUIrhTN828lGH4aGqaCWD59T+MDjhUGHFo+hbMStokvVajEcFNaWRUrurw2MU5q&#10;3CJlpllWwcLEjzEUNstqfanDbl81IzMiUmmZospXkmN6+ZpbIA6RFl1OTmqciKnicFmhc3AdLu4l&#10;MpG3MzGzQlKGkhpenh40t6ITHZE77cJ+Qi7yFFZMAVNoMh1Se2kSauVp86VKYwf0xlE+mtGFjyMW&#10;i4cNYa2CWhzBeNXscYJhvjsEpcAbMkkKXb2dmWRmi4nN+SYIbRJYklFTQGJEGc4qeibohdlMeN7w&#10;bf4rBt9Cm6nJrQlb5kOx1dLdMdF66W85fzhLbdNtul4da/TRxF1GywFCkgG7Eyu+0Zbs7lnZA7rV&#10;6M79aTBnRK4GuaSZHHW20gZHS6EECAOGuZmHkwtigENRadZOrD5/a/tfJyPwjeTu0fJEewo1qLoK&#10;+k77STEWTcm4QFbhGWsoqGE3Ccy4PDIRJC3lv804W4PMVIjwp/Q70c0rdMLxvHOicnoY6qghKh9Y&#10;FvpKNM5bLPk355Kqqf38Cj9QPWsCUKSZiCkLB5j2InFhizWchu6OiWjLkrmMhK9EbPGxhttFLO3F&#10;RuBMc+OzOLVwXfbZCiU5xwoTj3ZrrHFlQyNvB16HDZWjvEgdXzxJNDh84kha6nEw6xuZkShc50Kh&#10;ZZDJZZJvVK4+bfTAI0AgkJyx+BDhknEoJArhnoDnC0+WBFnyEKaEm+2L3Cjbny5oStU36tXV3CjW&#10;zMR8OvBwRYOzP/gTvNOLiczYLciP6afnUby66mK8tnutkCiMuUjF5Urc63t1GLLpritZCEpxywx9&#10;U7dY6tRkj2djPI0hV2OqXWxTpxWecNR7XwgiVLwqCCpBjdhyTiehVrHZbmyhP1emST0C2NWMwZ7a&#10;bWD2alWJhJfXChsLi6qlXRPQst1kXKqmAFU7l5pdW3+XjAksuPOKyjSB8bZXibRchMpDE4llyYgT&#10;dOuBTJhAZwm3rtFZDCS78RUNb0YnRkbGR0G09g/2dfd1tbQ3o9sNWdbGGnS+qW2shWMw5cFlBXnF&#10;OXnF6M5aADemjbnrN+ZtWJezZmPe2rzSzflVOY39tTv2blk6Mn8QnVovHGJR69WTl2+cv3rz4lu3&#10;3nzrzlVwrWHFpIY39+HA9OQ+gCu+QhUMpPoYda30ECZ2BfsK1Hr34c3b9966cefKW7cuAbWCbsXr&#10;3OXjUeB67tDhE3sPHFnYewAx+fTWncM7do2PTXZ39dZ3o+FNT3NbdxPoVvkwdfSP9MCKCc1aAVzB&#10;u47NoPMNjDC3jM9Mov0PnxrEverl4SJB8V7ELMGESZprFEfLHkEw4jXpdbeIgFW2glxo9E0VhjLE&#10;MwoT1kDXU32KeFoRaep7IuhnsS0JNjXFER9JzjP8mVSGKjTEP9c3Arpk9fB0iJ4EW6s2OaI2cVYA&#10;ONDSBkPLlIqwZBRmEmNbS2uii7oMKPXkxko6jVZEHAciqR10R0KgM/cMLk9nT0DsKttEPLKXToZx&#10;xceL7fWHmfANs2NKjYU2PQp+KX8TRsyp8pOlw64IdTWsXH84TPZE9q+syLf82IeSNTPtlAJeyhiN&#10;dY9qwhv8m9JFqu2UNF8D4fJa643pbCwvLFHhHGXfBvcC8uj7Jrm69Sl8FY0puE/GXLdHBcRJTkwA&#10;r2Jasbh45oVCRXX6Am1upAwK56IdmACZcGNCNZ2MmlTyoXHT24DDJYHm2xj3UylkEp8rC9dTmRUB&#10;T9q/yvCA7/RyI+NlgW2SlkzkCLgyESCbZRepCr5S0xiOC+LrVY6I2kUumi4BFRj253IvxyRjZMmQ&#10;mqtnMj4l38utxbIrFkYyRSoxoXPnXOOkSg2dKo7pLU1vwGYAfh7cOx2Y7FblrIG4a23MKv3FfKCE&#10;SVkPA3ttkzR3EQnMqxM0ZabDb0iF7KEqB1jFRWHhQFFB/9hQz3D/wBhAETJjLGetb21qaG8GfC2u&#10;KoVIOK+08KXVr37is5/65V/9lWfe8260+v/8/pd/6Vd+69c/8Ik/+eM///Tnv/l3f/eD7//41Rc3&#10;FW4qrS3sHmw9cfJYphcO4Ou9+3fOnDt64MDu+fnpmS3DrW01AKUNjSV1dYUVFVlArQ0NJbV1RRWV&#10;uTl5b2zY/NLmnNfyitYXlGzOK95YVplfWVNU3VBWVVfW2F7X0tkIrhVL4cjkMF7jM2Osl5gegzwY&#10;da32MzQ7oZfrDPnVZdLqtCblsDK7qp6SmQQSQOyxJh2sgoYUHGw1alUTRQY68ADUX6nsKumdaGsp&#10;S2fxjQ5uoiJCORSrBkynR2EhgwnFfI5OlMsIJImrgOC5a6Czuau5ob2hHHWtdeUgWrNKs2vb66Z2&#10;jC8e3n3wzIHjl46hrvXIuUOgXqd2jdd1lpfV5dU2lza0V7f0NIFrBWoF1+pKPMxP2B3LWYqGTGak&#10;dUrhvcRoXhJQx9NmMxLnaf4tCD2FmOGFS0JGEq8QsAkIcYqGhIzv9Davn3DVUhERgwlH3i6zlGux&#10;EJdAC16uUXSuWn1NGNTiJU9axqCLK0uEsmEjyb919GDwZv2kOXOJeJmGgDsrQihadEqw5+JkQgXx&#10;VMrHBzeVHmFzrZF6wAIVjiZB6FEx7lkhjbQMt2x5IuWY4jDhfAFCRWaMIMXpsTlKYpkYIvuqBVkR&#10;IxJR4/2eLcbSCWMza+B0nuMqn7nebJWaMYNgQ4Kv+POom0j1wPxEFZf6RnvCW6KpdAbaqyBmxX20&#10;ihKeYVIw8kyCr5aylGgK/Js5XgsRMdqqDMdOzHuaZhSlsEQmuhCzfLgEzjpb6Shqd9LBZ8JLowWx&#10;8hFKZwjM8JwBLTKOUybtjbdldMQ3S31tzyEzjRwQ438PF2nqkMNwKXa5Kb5iwmBeGeFLxc1y9+QA&#10;7OmhzIIk0K6iV7ta10tHdag/mhcopbcOy7+1ExLUtgCiQqpsnmw1skdPlrwcEI+kxiEECAKrXCuo&#10;rJGuWNWALCBSYkJ9cZOdmKnvBAItxQxi3I7ZDscdcKfH3K1uTF26WlUVkuojZd2jpaf+LD3XhPE8&#10;FGAFTX2D1CXwEBtpzbafYkFfFVRLPqY8nc2BmK/BCslL5liJa9XE8EyODEs4wfIg8cRZbJ+gqfLd&#10;ytck43EeUBWnJtjVkpcnZv22YWFgp8B1mGxq2OP7Sz9IMmaB8ehhgcnAE8uYRyRBdVRsqp6LdJzy&#10;d/yhWXdhPCxNzOOw5pZ5tO0w2ZIPE75um2PejU7C4F2xFvFR1a3BD1m7K6NsGq3pe+e/dF/Cv01r&#10;I5c4Ua/BVJuANXvpKnHnidITQRipBz8l0SRPkwYS1RYUvin3jTQK3S7TfOAyjsOCb1caFGxwVK17&#10;/aGzgAUdgqzMG6qBM5yT+VRG5QhrQJRZztSOMWGkWc1OsAy3lItX0keAWZPHZcP43tIST04xqxnp&#10;cujz9SdKBfINtneOCjLF6lwlGLsG58SCWK2lzE24bxmPqZ+QxpCRUnycFiimWuwzp1Wag8xrB0Bi&#10;jQ99hq1dUiYX2XC8poFM4J0LmnEahaBDg8P9XfDChNKttRGqYLgHo8lNQ3MdsCs8hEvRo7U4t6hc&#10;Ra1F2Vn5m9ZmrVmbtXpj7rpN+es2FqzJLlvfM9k6z6LWPYfP7Dt18ci5N09cuHpKqPXSW7dZ13pD&#10;zVpR0UqiFdpgodZ4qZxVkJUvl7ZCIXznwY3bd6/dvHsVXOtloFYC17PoAQvgCgNhNL8xal1Gp9aF&#10;SXRq3bZ9ZGikHQbC3X3N7d2NPX1tfShnHejoG+oaGutDpwlKhYFdUZEGc0kEaVvlTbV12o2XkP1H&#10;j0kEtyRvpIIkQtmG59qYYh41q+BUt4pHHYO81kwpw2AiVTXaQLWzfigTIsGc0AYr/mdg7KjYSmPa&#10;CRG1EviAIIWPV0ZObP4y+EihUzGCKt8TBsZXwTfqVYndaMUkllVWvuk4mEtkXA0nbZnkyzEsd5Dv&#10;emyxUNRF43wMlYMKJTLFw4u6Wfa/fAbXH1pk1c6+W5cMhfAE6lSlKhZNTHclGy/Zs9gg1h1u5KUU&#10;paEkWhN4I5g0IleVqRvakk50vbhOy5wtgSLApPCq+81oXHgNQCkBd4WE+f7oc2N4LMganTmJ9/CE&#10;O4FEiylVSLJ3iz5CrsLE/a45tvOVz8H3wzfDQmIaWAG+6e4GdW5raVW0Gqu76l3uRGKVibL0czkM&#10;GxiLuCbaFCPK+yS0yZ94rOgm5Z9LM8zvVWmAql1cPpcP8bHOXOrI1vRaG0OcBlDKnxj3Jj8npS7o&#10;L6UxpFm0EzkSGhHNps7FlKDgpdyGOE/l6oB+bXlvibKX6eAtY/ljIQ1+rgXUsIexI7tWhg8nj5wh&#10;haRJlvdv6kattYz5XXmX7YA4HsA1utFKwyzIStpZIvbw9DIHHg+2dTLqACTi3ZDVmQheYwgPgqcF&#10;KtuCRICpWmiDhyZGeocHuof6AFnbejubOlrJtbY2wkC4ob2loAK+wfmbC7P/+bl/+d0/ev973vuL&#10;//8x6zPP/OIv/OL7/vPv/vGHf/+jH/mjZz/1sc995tNf+eLX/tfffue577+68bXKhsq9+/bevnP7&#10;4UO0wbl7/uKpA4f3LLAifXx8sr+2vri8Iqehobi6OqemNh/wtb6hpBy9YYvWb8x6df3ml7Pz1mzK&#10;eS07b3VOwbrSirxKmAbXw4Spsr61pq27hXZQ44MAq4CsYFn9FZAVsXKmJNWGTIlLJLxUFxN1oFFU&#10;oQw0bYSCR1oIX1alHoKPlUwLGUEaZjiUJy2vpCkPKGtBFfzQEiZyHOFOIemUUtfqqmWHG6p/SWi4&#10;41z0/Ag9p4lWnDYp3BmUH4+Aa23swN2pq2ioLKouLqkty6vIr2urG50dWTg4fxhc64Vjp6+cPHzu&#10;0Mrxpcldo8291eUwuGouq22tbO1p7hvtBWqdRJ8sBdb8mgS6+AjsHDwfJIZnweEHkjc+oSzqKTVt&#10;llV1bhGhElgyug0nSVsxi29RZOldHGPF8FdFj462FYNKPqewNcMX6f0IxOlGqyDAxUJkYPge0SyM&#10;4ykmzNQEBhZ1/t65Cf+hw+gg+uyWJBpTUZR/S6onOdy4JGkbdYPhK8MbJ4mjv/JO2YDN8vIkewZF&#10;YxuYoEmNMEVQkGC3kxNeUiY7QLTHEoFK1EA6yhc4cXinrxnVLv9Eoc8WNvxAn9i96MEYjXaMsgw8&#10;MvLjjCcQAY/koOJ2SOURjO1bBJJXJBdgw1kAg2oK84RGZCMUomLV/lEhrEwQUaVlL74odmcVJaX7&#10;G+WXtl+y2F6wRMSabXVlZefchNGjg+/A5ESSMVXEpRMEZgJ0muVEqRuxkLlTx+X6aqW3yBAxhyrs&#10;T8rzSIVwozTB7vo9U82+TUZHGSRpwhMAVe5ZmMP4CKsAOM2ChkWxq+A0L8cNHjX/JbKw6tjAlRe7&#10;gCOoR6vvl/7KcnTeIzO3KlaMGe55lREZMr/Gp5LXyPRQWNQEPa4EhHxrZLommES1drjd6M1+ivHR&#10;SyuYCtJnhiezTX14An7qfRUeVV9LUsDaY5kDKIRMyt3IBz8Hjanem0H8pt6YIMqkjdcg+NYIaesB&#10;V+GMHl5duGX86bbKyTkeIrxfE8Y/IVa3iMZI3qlbO/dI5Exg5qbKRFChShDalPsuiHTT+0a/Xsw9&#10;FRkYCNX4nzaDFSzXh+IpiNZQHBYjectkQqpgmzqnqJS2lvSXT4TsptHeBmQpW7MyEYPFASuMpMI0&#10;gsJ8wHqFbX9pAfcIuB37DsYEI7nA5rEq3lYBf6aQmKMdaSliORtiK9MRT5ZvceZxE1e5HWtICHTF&#10;tc4g8rKNM+MZxpCQB0ImraorMqUYK8RFRPjhAUFWk/dUmliv80wdunyXaF9zhu5NTAd7kttxQJ6x&#10;TlsosxbV1KhGZn07M2sqSteDT7ytJzSE/V6KfWsCpoYKnVtPRsruqWvUqjdba0DOg0Emb7RWeP48&#10;ek8w2AtnUMLRWNWpriL9gOANNW5sIhAdjDm2no2Z8grXvuKHTovzsfV4yhISWzm6GOAI2GonpidG&#10;JkbGJkYGR4BaOzq6acLU2FJvKyZg15qGasBX0q1lBXgBsqLANRva4LyNr617DVzr2uxV63Jfz6vc&#10;MLajf8+hnfuOLxq1AlvCigny4Gu3LuNFN6Z7rGtFUeu9R3dR0cqiVjW8sRWT+rWKaKVgmJD1/sPb&#10;QK23oCu+e+0G3JhunHvzxvkr189dvHYGImEYMh09ve/wyb1QCC+uoBH9+LYdw7OzA70DTZ1Arb0t&#10;7YhWupu6+1p70VQR8uDhbtCtMGQaGOlFAh0BG1CrnVkUdbOuGP8E9Yq4NMx95CMrcx/ybTLmxZwk&#10;PgJehfcvACrRqYBrhmuV6a41sCRF8R5BAIlPBQFIuSX7G/sZiUFlsQkclezyI1ejqKG1QNW2wP5z&#10;EZPmb20KReRo4GZfJL8stiXTix4iVCMTKktpbHcoGgWrkpHtgskk6zzNMprFdW0tgCd8iYFady1g&#10;L55/ZnZnMLauteVnGwqLTaWJE7vTEuzxXFULas7aIyL0RQAt5GbDXr5BFa1Jc/sU4nMgzGsb71ls&#10;badfU51BP8rB2VjL3jzmNvWY0QkJo5BqLOmcZiBkLyJZgdOOGN+z8lgJJJGoATJxg+WyRR4c44X7&#10;hEtWzkMVsAl8AhRhBMHIhY5XN8lv8O3xVbAkwMZfYgW9MQs5swgeH03VrghMk+/GWjoUtxYcgYsg&#10;bSSJNtPbWGzAxAYL+h35MbRl/EcSVdR5OFfJp0rD7jyZAZ7xsOnf+EQx+w4iLd3x8V0MrI2KRq9c&#10;mMJemPDbH+2MqfYD3lNZmZE9o8gkkT9WBFmpy61CjJkVRN7vFYVQheL1TvDVSzxEaOggx0a+XjeV&#10;2Ebym5nOVIbBweTfMsPHXEkmF6gPJc+M61LbYZ6z5FuS9HD75FJrbGAFrFzXkdOaHpqgdXDnQG8H&#10;3IN7OppV0coerY3wDa6FQji/vHhjQdbPV7/ypb/56v/1G7/6zHv+D0zrM8/8p196z3/55d/5yIc+&#10;/KlP/NGfffLDn/r4Bz/50T/5iz/73N989Vs//O6r61fBgji7aDO6qsLPtrO7pru3fmCgeXCora29&#10;qrB4fXlldn1DUVVVbn19UVNzeUNDaVHxxo2bX9mw+eXNOatyCtZuynl9fdar+SWbKmoKy2rY7Qba&#10;YDTdQbk/FkFAVmTvRqF6JrlKoKVyTTYRcRknCQRFY948DMac6w0oK1rVFCLt/pHBlRjSt4m3D9NV&#10;CdcU2Ti+4ZAizUFtuWyuBVzVWjMVBIqcZxxsWsDlZ4yBlLm3zElPcXxvTaxDRuFGKPansMT3DffB&#10;RrgBCuGm6qIqWDEVbS7JrmyuGpoZWjgwf+D0/mMoNbl47Nj5wwdO7p1dmOgabq5uKq5pLq1vqwZq&#10;RY4TbkzoBmTUysD06bUTP0cyWPpP+S27qpY1TqYKcQnOGTv0UTpfIk/KGpGnjJIeor4l+B/omXWh&#10;l2q8mSZXjOtHA88400B8tN/lxxuqQlw+MAA/1OQGR8yCZMFXBpRRRGRPyBAQGnMa5TJCYtBpw5Kg&#10;EQiccBeEHu3CStYuBXNuy0kAJgtciRgFvKXdcLJftmdqTuiyK4WqDN9Nxyk2VRzD+ijdd2FRMYc6&#10;sqr1KLNUjj9KNF0aR282S0wBNnAOMuOVfNENmZJXJ/5K/VoobnRZZoauVPBtSjaDfMi6GKKYnsV7&#10;fBrWOgaE1mRz7sbvSTjKjJlLLSL2EgVBXy72ZZXfEtxuza/yU2ijTYiIf7rm03oHDSljSj8IUvQF&#10;a23eVWEuEB3CYhJNifrmeBJ1CBLTqGYBWzNU7qFRN0Xsj/M3KQgWIUMqkhWk1h8aHvPC9VdGqqZe&#10;M2u18ao7GPOb1HLW2l2NEoAZyzh1DrxfATgFCHmSSlxis1B6miShRY/255NEFp/udsRx74zVVdvp&#10;ygWuPBkAbIxnTikD3R0o44cuhidCe4oDbVjIOSM0xXlFRkuyfItyRaJyKFIKicxSRk+hHBMVlUbF&#10;Ab8T12o7ABxWE4+pFlPHAsP8oQlMYzlPVz0gbDhkgbEzI2TyXVYgBO7lztBCeD6IRGbBQp8ZkFtk&#10;KQu8naUS7RlieD+hSCgL0gdqVZjhzs9kvFM6DN1ldi+uMPujC4z6He/vGo3g3PwIaHslYyaBFQdT&#10;mlW6UrmCkYlRM8ai8hw2CGgpiwExhTTAXD/l54yvYFOpmE1GwZAHg4KTnCeaewN8kmvFtSA2YV30&#10;guhW1y/oEZbMimqI1N8LGQrmpzS1jLGF5PkGT1fnVjydko6Aj7YrMMV121sBs5FRNQISfK58y2g8&#10;A9SaoSKjzln31OdAMtbmAslbS5OK0YinnPcO3h0lX7z+B3XJfC7vNU+eoRFoXlpDm3K30zUuGT9h&#10;IbEzAqn2IYNv3UEH/wxnbOUdFAup4I5+lqFBQwZfSigyXSqvtRqcYZizcuxUx8uJZBYHMKyDPdoW&#10;erCI3X5gXkudHfBaoXS590Em+5BJp08krPtBqcGdZGoM5awoau0b7IU8uIPWwfUNzfWwYgJqRVGr&#10;IGsxWt0UleXnl+Rl5W/ML8kpLi/MKdy8PnstuNasgnXZRWtL6rOm5oYXD88dOrVy/NxBKIRR1Ar3&#10;4DfZqfXydcqD3awVVkypovUx2tu8q9sNK1qpEAZ8BaBFz5t7Qq23718H13rt5kXgVaDWC1dPgsIF&#10;14pOrUdO7aMV0yH4bM/OL0xu3T40PdPXP9DS1dvU09cKyNoJkXBXQ2dPy+BID+pa+4YhEmaXB1lm&#10;QhY3TncrVdWZcaWZi9zCgTLcmFNEVEbESkQm3gsev1vBtcI3mB1TBW1Q6SoP4e3+ieSrdABG4xm3&#10;qMmITE1ghnWrYALgooGY+Da0uXIzF3KtmfpYFZC6fjNKQY0Ejc5Mt6rvyQIIW7K4NFygC5QqaVmM&#10;6RJUd3zNYMyw4FHAb55SLCaeFyHhhFrh6rRjN7JUFB4/AzbV3COoVA9H4m0JsVRES3rEOl7qbKXy&#10;JfgU7kosMzGte+8Y6ApaEDqK8JVbUshTbUKFlBiW7wUOsUbTRyP3Hb2AeED7DLnq1U5IRrz+xo7e&#10;+BR7cNmuKcoXE58pIjR6pfieecQNnsNoC3kLzIAZSMw5IcgJ+xZSFeweNogtiD99Fa6nFRUs4hTf&#10;oApXDXh0Sky3C92F/Y+9cEVXUoULM2Ec0OpwnIlBGqeCZNU4IIMhuRbLI5e6Gg9joklTS1sBdduI&#10;M4MixK60GbMdGaZXhbK8F5kGQhpAXgK+qhM0XabgwITr4p9rxYyMshLk3rr4jQAzWMqxLbQ+S6ES&#10;k6kMlUKRS7kvt/kkH/XfRncHJCOQqJO8xMjZSDXl45l3kSEelj86EArb+Ir4MgWtXA5bJ/N7bZY4&#10;f3OtU0BNcmCTIFPiYd2FEAyrs46umuZpeLHhzdhQ73B/B6opetqBWiEMrmlpqII6pbEW1sHZJfmb&#10;CvN+9OK/fuwzn3jvf3nv/4loxe/e+4u/+N/e99//4Pfe/9E//r3/8Ucf+Pj/+MinP/nHn/nTZ7/6&#10;hb/57j88v+rnr6x7/bUNrz7/6k++/+NvP/f8d15+9Qer1/50/cafZ8NpKff1sors6ur8snLohMvq&#10;G0praotAtK5Z/+L6TS9l56/JLViLotacwrXoeaNy1uLSmoL6lur27mYk8PqGYUyH7N3AGPKYaEC9&#10;i8LXWdVnQv7Klqqo3o+WHhGWGUmaVNG2x/3PWylLT2WbhK/AdUgbE1UKv+FXKp9juZHRqf6WLIpy&#10;z4HQFBzI/EmCYYfLDIkCNgd+Jpuq/LE8twI3etszuhbEoiwN+9zwxHD/aH97X0d9W2N1U01JbXle&#10;RUFeRSFQa99k7/z+uYOnDxy9cOQ4WraeP7L/5N7ti9MdQ43VzcV1reWNHbVtfa0QUU/Ap2rWhkzs&#10;Covjo/rXZbSZ6laFLAwm3MlWJAb7vjhtT82tztBOubQVUWSWsBMiYCoOlM+2mAq1AFPSpLH/iqY6&#10;r87CBOPeTEuMiIAZVpICtS8rebmoMwzdl8MFB9zSlYTDE+LRRAPiI2iUxQhVwZ+eR95l8+1sHyLS&#10;VahAlVdJDGzUSgGFAm53sU9iFi56UjSEs5S5L1UZMIRVio13zWBDOkDnKVhhS/MnbDp096G0T4jR&#10;RV9UmdLYkxjD6QArh00HmQgVuvZXV4SymYp9fcw4PY3ePGPdJSUxgQScxkjBaYfvDn8ueZ5klnK9&#10;Ugk3Q3aH2hkYLBBlW12ub+5UwZcNexmxMSBmv1bVYWbMmZ3mIJZLPJsSAaGOtu4AR3CESvYJtKog&#10;a4IcxNUgln3MiMJFxwWGDL4uKtbMElMlq1ax4hsJh4gw9aGUBkSjXecXrE9mQaNattqRWCuAuDKl&#10;DLhQCPbgKchUOHOKui6a9a5ynLIjkWWK1rk4z6iu9Oy744o7KoRpVaUIPmnjlUkx3R3ktoGHVLUU&#10;8TKBlRpNa/5bl+vcFrWIsdQoE6HVjJXShlKuPc7kHfToRXG14VZGm+AtzwhEaQUucRGLW46r+Z9a&#10;0RKI4j1mjNVIjPXDRk0CopyZussoNGXTkchwCb4SMweKJqvM1VjcIKWh2lg95bwQuTrancy8/3Kx&#10;khGUc5GqKFaZvSTT5PlFVhvn+GXIRIyhzBHehg6uuuNKeahrnXM3mueRzqAcmpXkzA5zqUy2Xrsh&#10;edCzrN2EuMhLurL2cTme3p5juL8uylBObQdAbPTdTRgV/nDwSqDxkipslYBj+gD6SVwgDoKZAKRN&#10;V7yUSXQxv2k95kT0WYkJtMhCMznTAvppJzAtgJHJspKZEIsYLxhvzDHKHRmZCL/Rmx2ScsBm/VOL&#10;gzZNIecMkFP5a6RXrLNg8ihcl5UOCHOH8OrT7eNoezVIJw+IDtzIRZ4AEletb9jy197I0u56L0gH&#10;j0p1Ilh7d2vNcf5UQjmgmgjAMmo7Wjqx0FpF8pBDS/LmqIxBqTgGXJFaDeG2hczKk0QnwzydFkA7&#10;cqv3u7Cr9TgMFeR6qBTwFnhtALCh4Q0g69D4EDq1Do4ODNA6uLO9sxWQFfwqVMGArGh7gzatJRXF&#10;qGUtLsersLAU2DUnpygrK3/D5jz0vFmTU7Q+t2RNQ2fJloXxpYRaz6Co9drpi8SZ5FqBWtGmFe7B&#10;QK3RoxVsqlArhcFiWfHy9+7XStTK9wOyXrt++8rVmxeu3jgPkTDAMCpm4caE/jfgWtH2Znn/9oWl&#10;Lbvmx3fsHJ2a6unta+rqaeof7OjpbwNwbets6OhuHhju5mu0d3hiANTCBMq4pljGBYE07ruNEkgG&#10;MGDwcLEuD51EXWVK8W0qc7WRL7ASxbBbJaIUajWtSpgKxlJ+Q3Y/AmpV61Tyi0QxrlUMxSWZNgMi&#10;o9agN9UYRe5HxIaUH0tsK+c/G/HwexGNNEwS+yquVebAgQr1jQAqFbI+HwNM07MAoi6lNFS2YS2o&#10;VHKZ2/G5AEo8B/zQAmNog/ETcq2yIyJWBJBV7S/xtOpfSQrrA4Ae2ekVJk5E5OSdqZu1K69LYe2O&#10;m2FEZTMbJZpBXQpCmF/V6bpmlZkDuSfzn6KM9dE6lCXU8uNmnxL5QXNko9xRolA8adgUjUBoxaSI&#10;KnrnmDAURpUOlgJgCG5Naht7G7WaUuZnIfBC0w7wqxQkq1tRwopmTcXmqZ2pPk4HoQcXnnYr/Yjf&#10;0hJmyPTuWlYXZ5oVdPWzHZVJGguPiRLkHo+/hZraRKj7CKczkb4XoJ0XSxcrTXFmBLmX4ExS613T&#10;lZbUqtxXBaISV2smMYEqEE720i+Lf5xwle+ryu1cI2eiVSwKLdRVUivBCRkY/1NWSXxJIG0OgaWz&#10;DPVSF0T/uUNbs7vO7ruoVcENU5vvoov5oTFuMlJSjRxxrC4H04lvFtp3Oaub4riJq8UMJGBd2at7&#10;hxUT5ax4oU5ycnBiBKi1C+7B/d0dA2gF3W55cHVTHRreFFQUZ5fkrdq89pvf/dbv/OHv/p8qWgFZ&#10;QcP+5//83t/49f/+B7//Bx//KBjX//6H7//tj3zog5/8k2e/8oVv//D7//raz59f9dJzrzz/jX/4&#10;m099/uOf+/Kffulrn/7qX3/2q9949tv/9I1XX/9JYdHG4tJNFZV5zS1VzS0VtXXFeQVr165/MSt3&#10;VUHxRnCt+SUbc4s2FJXnFFfmVdaVVNSBa63pGmgfGu8HasWCiG+Qw0NAsA1hwVYYKVGB4/gA4YuL&#10;5RTcM10aHGlUurI5nmJruOlwZzJqZWBn9gN/KG8SBxApDU+1MJ2BU7mL1191tCLsETHOjc1BA74m&#10;TWn0s5FiKvK1+FuiOxWF4txkBOWmODxnRGzY6gbGBjKotRgGwtXF+ZWFxXUlXaOdcys7D5zaf/zC&#10;0RMXj+MrUOvO5S39kx01LSW1rRUtXfUdqCdRXStQK0TCKM9TPp6Ui0G7fG4DvVhxp9GDE334CZG+&#10;iw6ZBkUB8q0HNv+TSXu78Mm5cKNK6YcZkTg1oD/h8C6EpSrAD4JLRNKGahz8sJl1dw0+lVG5ZDQV&#10;aJO9YRm2gnjEAWXLQR2af0hVoXBLhh826lZ5pASZ7nkjuGLfIAVbvkBrtvmU0dxPNRcWH8YDroSC&#10;QbvjMOfaccnizUKV5xpa1Xyyc+meZYI6Ey+aHhE1UlGpQkTXTBqSgX31BNBhsWK7pDZkw/OU9kWp&#10;noOkdBcEVmU95Zvro5GeCvfa4Btx1YYEuAr5WhO1Mgg2Dxz1n456KfATE0gRAb5a1UxH3ECt+DlR&#10;HNSzAK6WjCqGc9cfnhsLdAUIxXzOul2q8x0oS6bgGakNVyazw4dUlHz0OPGA9in+VPCtljNEJpbC&#10;JqJPiQnVuWm55htMKvq2iuMNAxgjGUujPUuNw4lLRYk7J+LbCikB6yGBcOSJ9ZTxVsTv2kilKiIF&#10;xonkhpPS9djX3YalZhdZ8+mTJ98lXUYcymg58KRBvoJyNdi0J4K7bti7KLHBvDuohqBTOm+9Mblh&#10;Ns7Qt9WzyMsLbZn0ocJ7Kn8QRMTHmWbESSqdZ2rOj0OkYMwaUUmhr758gWHZ+ej5itmb/IqNA7HN&#10;SSAA5bANsSnJxs2SnjMze0XtimVVPoVFmBLFUPaCw+Lj+CzrxGK6Sq3gRVLLSyxNxsC2PfMnerKJ&#10;ilfGxEXXLPBmgavTxARgYR+FcbNW2WopC6YcNsi0XPwwMaRUrBpGXj6BHye8bzonhiq6mbjB86vC&#10;BNY/M6OEq1OZBpAqvudnpQyXVjA8ibHSprWIy6zPhNltOS3xARedS4zEs0oEtfyHNEM4vbWbENiz&#10;GASdtMPPlmNlOavPEy/PeQuhRSEwIa7VgGJsuYJTHWbduGeFRSVSeHm/s1/RLCdw9MhRBlaeTzFW&#10;Ycnu+SzXNOWJcIF2XBcmV720DLqU4NttuwH5hzFZ5n2Hhk9yTnbewTeRpxF1B+GIjl9ZcWb/P5d6&#10;KTXJRV7ds8gWgCgDZGWhVgj3rDHhUMhuet79Avy3ihD4pHg9YYxBsZ6dILxYceQTRGe2AtsTtmAY&#10;VaCuFagVbVqhEIYVU+9Aj6yYYBxMlrW6rsryYKBWcK3ofAN5cEFpHgyZsvLX45Vfkr05bx3a3hSW&#10;ov/N6raB6vl9W1eOLhw5s//khSNGreZa30LPmztX4cMEbfCdh7esDc6YMBGjvhu1imt9JCsmcK2y&#10;YnoTVkzAq1dvXEBdK4THgKwnzx85fuYA5cHHl/bu37GAnjfzEzt3jo1PdHX3NvYiRT7QDpFwZ3dz&#10;V29Ld1/bEMKz0T4EaSPjA+Po8jA9ikQ8ldJAnVid1AIAQ4eAGZVrqGsVyGIFnxFWoEHJcQX5iBTI&#10;kdpKVqWO/uq2L2prQqLR+llbJQkxkntzISFZLhGnCrnpamQ8iT/XrecPLa21HthvUD1CFMq6LQ0V&#10;ncKl4t7cekfoRmiT9Kz0wKQh6d1opSR/jg+ilkEdehKvS9TKdq87iWn15/jEeYBYdL7BV7zgr/QM&#10;rkGfwd4thsJErQKuvhLDIRHBMvsFzpRC2t5TYhR58cbrZkpNtMrVUMLXZNTkUt00jswKiLONQcFv&#10;PWS4AJC6lmIbr7o01FJhq2GtlcXDoN6btIEBbSgXHwlEkx8aT0zCUd/mjMRXtciEQzg3nrlQDSEo&#10;M0NmhkOx7DckSpCsLJqjGp6p5hYsDavb1aCM2NUVCEq8ueURVzQchPhc4NnctYW7nBxS3wVnqyIK&#10;vB+HBcAmFcMV0yS2+4yTVpUqO7ryyEDYZtnBtWo6YrFDAOQGSvxE8fXMjpiw1T/JUqpljo+QSlID&#10;Q0rh8y40yKU27N1peWetIMMgKrFNsDAhZ81byrRlcCa4VrRBX8RH000qfC+C1I2UXlTzUtkr8Gw4&#10;apwcDXulVoqqXaVzuNHqNHhujqoDOTOpz849eIMkzfSdEl6dGCVencCcwT/7RwFZewBZW1BQMdDT&#10;3N1e2VhTUgOnn6rcskJYB+eXFb6y/vVPfeHZX/m1//L/QbT+wnt+6Vff9+t/+IHf+ciHf/d/fOT9&#10;f/LH+Aav3/voRz7/N1//h3/53nMvv/DT1178zo+//+df+fyHPv7B//v9v/bffuM//8Zvv+/9f/ib&#10;n/3in/3j97714ss/Wb/p5arqopbWmtr6kspq9Lwh17op+7W8wvUbc17fnP9GQcmmgrKs0ur88tqi&#10;6sayprY6eNPBmA4UKxJ4+GZ4YnCWQl9syxPYHuSFS5Wdd+UUvTE48NaISiH75Wo7D4uFQK3YNTG3&#10;EbGpRZ4bmejhYtqVPfS0Zzuki3kefhU70OIP8bf1V8oBK6oDyMGnMLiUOHknzeIUh7n1ArWyyjgy&#10;hkBs4VgfjDE4Q5znyNRo30hfey8yC/WVjdWF1SV5lYWbSrIKqwt7xrp2rezYd3Ll2PkjJy8eP3r+&#10;yIGTK3P7tg1OdYFrrW+rhBtTR3/b8NTg1LbJ8ZnR6W2T7lki7oUnaYNlXVRGJYjHjahVoiZX/wYb&#10;43DQiFrPOwMpb8wKSkJZZ/7ZxpXJZcp8SKAgZRPcrcGlcUatFBzal0imMgwrHZUacDojYFbKIJnB&#10;TbLwMV41p+RjAiiaiVKFM3WSdIUFXaCmJvKFVqrCEILzhBPGYTTzFExORfc/k65GrRo05u8drzir&#10;ZfUaI6olBuUuwTU8ILGG+HgRsRfmEuG0WoYQvwGjAhd5EHxHBJ9sEUxO2PCVI8M/IfWX2Dl+tOVw&#10;rrlVDEcHFwTB83YtsmxSAmmPZEYkHKJW3TgBQnaPcPAtZgCtBS1T9xLHiiwBKupmWXMYBY1WXaoE&#10;VIDfXrKq/PTfEniIacEPEWpH8ghDByhIJkQ9WiwoVSdJqnB1HNllMTxl8a3cnnGlnhK+9Tjt6G5i&#10;6sy5QvNdmNIaKHbs5HMkqJNRPeDPLfcVHKK4VGRvaCBNNQtS8ulIRZuUVeN7Hce6U2Lm3cuMpCX1&#10;D4ct/6HcRxkbcQUIfXVIx+2x5BSDKGgCcmu2E8vKVYUIKixhAjEmPCkt67u6ZZpu9SKTUUHbctmo&#10;1RQlDdhcFCB+0kTuU1afInyeuTGqQHKwRgax+ggXBHIkzbUaoGoB4cqmeF2VurQLjko/QlMpMy1p&#10;9gQmsRkolw+OM0HKE7H7CN8WCQW64kXx+QLuBfUUnq6+EEMdLlNcrOhW4Hrs8FgKUy6LRcl2CqeR&#10;sjZKN3Dlp6sOlidg0XiUl3OFZ7pHZbFOT3CVforB+IzbZcdrggVcXvl5m6heZkNsJ574POIrCh75&#10;VTptWi7BOkW27SGO4I3zUCgTGnW2YuYDuCpX6FIL2iJoMElaSPbC/IhLDzD5mafQ5M9cuy0evL84&#10;0eCf8PZJrKvpZMKTbUIQP1hPpO2PCzigmnPoqq5iaAf+gLYj0Q7Nelq5A5CFDlCq2RIpSxVdxyqq&#10;JAIfDc15jnBarFgioZF0HSwDS7fPMb2cKVqW5zMfKJfz+DSYgJMHmLdgZUlUOmehPm8WNIMu0sZC&#10;RI0bHljKoaWIFj3AYB7+JtrIyE45O6DyLiUp1OUI3/CDvK+5v5G4VpXsJpmA/ClQvgTgCsjKitYt&#10;E6OTo4OjgwMjqAXt7uzpaO9qJctaW1lRU45CVnwFWC2pKALF6orWTXkbwLLmF2cXleUWlOZkFWzI&#10;KdyYU7iusHxd51jTwsFd+08sHT69/+RF9ry5dP0srJjevHUJRCsqWoFabSAMyPoADW/c80YmTJlX&#10;kK7yEybdSoXwzSQPPgN58KVrZ85eOXH64nH0vDl6ej+ate4/soCi1vk9k/O7J7ZuHRxEz5v+5oGh&#10;DimEG3v622HIZK51cKSXmrix3hHQrZPD4FqHJobAOXMqapJTJyy/FbwwqUANAv7ImJeUo+pIIXXc&#10;AkLLLj+uaHUk7NpRGAtL0BsglmhlG8yZaBhEfGcPYWFUqi9FugIfoWzbzkmucbVK1L9NVY289UI0&#10;hsRhlGuUZAJSKEk2uuI+TcZSw6suOIa1SYRsKyXSv9YkG4HL5Ih2waJbVc4qiEs+VWhcbC1/+Iwc&#10;eikSnhEENbfrclMRccKEQqoysxJete9TsmY2drU8WN1xiA/DGSh1wTEf7YHQm11ryz/UB9GXCOcn&#10;dEGYbnAibbDKaOm+w2P6nxpWyt6wCOKxcaubQF9cOHh61vGyajk8r1gKa3Rtnx5bKIHM1FMX7m2I&#10;qhUpkltgM5sEbkU4UHbLVSxsn9xHlLjIuSit6ZSRmDwUy8cRY7JZN8wvFqCqS21G0KuZxDQY6zOl&#10;ibWNkLJ9xLTWM7tQ03bBxq6mK1kZz1U19NK+NSpUkEERuwHxnvqOEMKpD60VgITBboejLB2WLacJ&#10;8dFKb3MR1CZEq0D80HlHV0eY4TS5Sp8PfjVodHzP/U+qIW17KgtxP1jWUTC3RwGSggO+iHsZhykJ&#10;JDW1DKLV8YjVqvyJKWXeVtGtaeS5y5r1NafK6nbaL7Nfs5WNI6j4V19W4FW5ByPbh4L3qYHx4Q4s&#10;l/3dwKuUB3e0VDXVFlaVFlSW5qKIAgtlaf73n//Bb3/od3/hlzIdWv/f0CuI1l/8xV/+zV//tff/&#10;/m9+6IO/8aEP/tZHPvxrf/D7//0PP/CHn/zYV771d9/7yY9++trLP3nlxb/+9rc+8mcf+/UP/N//&#10;6b/+p2ii855n/uuv/tff+YPf+YsvPvu9f/nmpqxVxaXZJWU5BUWbNmW/DtS6YfMrm3Pf2Jizan32&#10;qwVlm3OKNgC4oq61tqmiubOBLOsYerQOAbWOTA1BAbt1J61xsT2wrlWBGiMGbZDOfSrAinJNo1YE&#10;Ot5IlCq2Qknv197DvZY5ZkxxUkCWbwnqcDtU5SSz8t4vxbRD2UUrJoV6hBOKxnh/ZwAM4NYL+CRN&#10;JlCrMKpvPR95Wwor1hE9ov0eqBXZcZwhuNaWLki4a9H2prSuPL+yKLsst7S+rHusa25lx/5T+4+d&#10;P3rq8klgV3Ctcytbh7d017eVg2uta6vqGuxA5xsTrbYRFl5VcC9pKMlnzVhOb3wuoTUSw+7oo4DM&#10;0YDCJr/HZKnCVlExT3urKIqKp4/RlQTDYTtswRgDI8RtyX6WoarCLFffAbBlhH8KQQhlHcroOaV/&#10;JlIJSsmzZNRA2jfrqUZXDCcOq3I7QnQ7VbI0CxjJJrGhFOXbjFr5EuSQxl4rktcrzAEJQ9SIy61E&#10;BKGBftVdQ2Oi8l2hVqb87S+qCaASKSBVAIOtYlxlC0yeMChf6YFpI2zDKqN3tgaJEjViNlbbyrBU&#10;ObUgXZOIUdNMmwKCYIS/MPglJuH9tdaaTVN4EHECdIWJWl+yshDVu4CZNIIWMeFMBfTJiox3XEGn&#10;L9yH4jdKGTgedWWjhJqhncNVOCDG+BsmJWwJPAk5DMsajdD44NjWRUGnuT59EKIKogvVu4Zbr0l1&#10;pgOkkrVrFNdYFX86ImcczN4weuQZX0ZPFxcJW0qqBG4Afnv/gMmJKgA7xATfxdBZMavEGqY62ZOD&#10;s1EBtDgcAipNjxDp8EEgjYPdRPsXzV1kwBNSZDH8lnQmcTJU98Fy82TUNM5bkrQ/wipPFbzeX3g5&#10;vmpbJfuRMcOp28cTU0utMNpJ10VkTkZOhdxepqyxdz2/ntMgWg3gjXPMIupXlqzTRZ/yck42Caqt&#10;vU+9cJNPWxR8agPlABqlcFaI99YcCG282X4tGvR19wcRDytx4141hjeekBZIS59Mn2rL0bXIME7g&#10;gMQUDQ2FdLw+yUgfZMbE9Q7KPTEf4YwMLlneucRjfka8oRhrOannAffQyUnLbLb9Czg+7MmMFQ8P&#10;4zzTZ66rp+uSuFYkKD34JvGebliptbsIAD77OCWfvx4lm+HxdlvJlam6Z9ZJYlpnCvQsO1NJ3O4P&#10;MqS0b7yhrK6XEZ3jHMIJYTOjVjVTkJBQrUpVlGhfQ29/sUR7q/WgeV5llDJePXBwqwOEPFP5jKZW&#10;ZN+0e+LPlf1RAzPvyNx/yULrIEpuqgDVnyJ3QypHLJRwTtkTzAhWuQlOrSgQ0yUo24hyRMgtFT1K&#10;J+woizgWo4HyNxEqjBvZXVJiw6dWKVz2ue6pYYQXTG9G3rjhDamvNIlEW74RSGS3wIRpuH+kv3eo&#10;r2egp6e/u62ztaW9BT1a0eqmsrYSqBXC4IKSPEPWgpJcmTDlbM7bkFecBdSaW4R+Cnxtyl9dXLu5&#10;f6Zr/sD2/SeWgVpPCbWiU+ul6+evwED4jju1UiFsrlWQlT5MGdT66B2IhJNOGM1axcfeAzerZq0o&#10;agVkxevitdNgcU9B0iXUeujE8sphuPpt271natf8GItah9p6+pt7+lt7+9u6e1spEu5qwle4MQ0M&#10;dYNoHRrvA2oFzYBxQNcfuFJZSYHMFBJJCOYRpsKQCUEvGFeLb821SpFrRyFQevg58ZsJVSmEAQWp&#10;1zXESJiWHki0FAYWxftx+2R/rWg5nHtxi/fsXZ7bs2C2096/ytRgXhGChpZW7VVNJbq4UlCObwsy&#10;Nko7WVVqYtLGvewcK/hq3yYfDfhzdAbBFaJBVmWK8vQ5Y03DNOPBM9Jo6vMX8BQQiuMbKoQZwauM&#10;U4iZPkbqZcIDsShFjV6ELdkyxDWoZEUoT6VM2X9o6bPV0oEzRQBmajJd1EqHZSlvPayCVRI9p2Ja&#10;k6vBONt9V/cgsbsmJ8km0yFJOSdTfNYluoGKpbbWsYh0zeitCeToY+T+MWKA4QYs6oAhl4QT1L1E&#10;AYCce+0GLlaWnw7hhIAQ30n8GbSJZFcKNeC9xtUNdXqiiwkR1XDVWinjcyW0mPey9M6MK9aCKMjU&#10;WuN4Ufpht0UitiR5qyUsEVMC7Qz9o4Y2fSPGW+kNywAw/0ARu0zXTwJWMRkjIZcjBZRZEZ2VYaHS&#10;5K7jDfzsSlScJ8kNLV4yx6LFsXOZynowBa5djeepQ1Gs4lVecXx0gk07H1OYhkkZGXYKQ/lX7sjK&#10;e5RyGfawMVNtjOHAwudgMTOu2sWrPMPts6OwZZuZGJocHZ5Eq5tJMK7ufKNuN72wDm7saAFkrWtr&#10;KquvKqouy0OtPwzWS/PX5qz/yre+/l9/433/H/JgFrX+0q/85m++7/d+9zc++MFf/+Af/rf3/x6k&#10;wr/zxx/+9Fe/9Nf/9O0fvPDT515+8fs/fe6Lf/P13/7wB37xfb/87w74nl94z/t+9Vf+9NmP/NM/&#10;f/OlV3+yYdPr6ze9tnbjy2s2vLR202ubct7IhuVA4drSqjxA1pKqvOrG8qb2uq6+NhS14jU0MQAK&#10;kXgMPVYVzsJA2K3ntD2TQfJe4pQ8Nkub0Ss+U6wjsa4b3GHvgWSF+x99QZhQwFZkEyYmUEXOeIc2&#10;7+r3qBiD2QrdR+YR3Dw9ggD3VYc2DBEk2qW+SxYV9MW7XEaZXUYpFPGwIh62fUd16CRW+c6+jsb2&#10;horG6uKa0oKqovzKgvKG8p6x7h3LW1dOrqBTK2yEoRDed3Lv/IEdQ1u6a1tLQLSqrrUFrdJgxQS6&#10;FS6RBvM07GEbj/CYiY1fUxTXqD7GjAKdArN+OMrJlB1XyBuIUaIpLgKO84xazfwErFU8Kl8QKhgl&#10;ueRXTV3GLmqLgl8xcs3IShHVmeAypaN0O7GNWrPaakUKWIXpKVywkpk0r3W5JhmYOOAEiAhYOJn6&#10;ZANLg4e0oioTr5yd6xe4O0gzYsU+vvez5p6fYmbIaehJJBtAnkfhl0JnxveGdnOg/tBqbhntFvEG&#10;YjxXG7KQNUoBaXZKjyWqUskV2zrFwAw/IZPGjoXhzSMjA8MzhuOKnknXCxurapEpG36KeUsBM9AC&#10;aLCBygX5wajgdtucTHRSD1KjPuGE0ChaYSiQ4MYtMnYy7y1TYoMKITq37uTVMUEg0szBsRcrvIf0&#10;pmJH8ZNR3yiAGp5MQhTE88aQHkAONaCjwJKfIAKDhR1bkADU3ybRIMGk5b78LdMQYviTX7HH0xyy&#10;HljVAoQuXfIB164bS6fGZryzKiI1R21Vsxp+EkERzIhV5tkSVHDv0N2h4kaDRvWgLGrIIXPo3FkH&#10;PLPKF3HAxb2w8wWGDD6NIxCtXHkoa/i1rWiXkbmOEWBmVBElm7nSPs4FSuCBY+4Cb9/ZaCnMiaq+&#10;x3Ln0kECuHqJi3yTlPAuz/ONFsPvAbRa28mvqBQwQ2sO0/NHI8xsoCTB3Fj9FDtJQXDOtj3axSTs&#10;FxhzkhGUyySWPmRVWBMOdX1qtKPn2mJ+IXNrhsUGK2/CH3p9eLpKRH6Nn+7VIHF6zrlE/afIXoom&#10;0Kc3w6861EmXzFFNP2HCTlu2GlApa2bAaUBuqQUTQ8rmeEC8EzHtIpddzx8+YqqKN+bxWoQ9CFuV&#10;8mhchFMRk8YwzHUJxkxWW0rAx4r6eWdPOO31IKjxadJy+3EONpuxB58ID7jBsHTgBKL6ymwm4h/Z&#10;5MT3YpIz0JoxpLyC9UzRANkG7+6qHfyqnx2L2LkIJDNCXnKk/BTbJDGaUzxm4bAjY6XCw4LDemDx&#10;PW+fXe7c6QoxGFMnUR+rM3ya2lOE5iWd8kCfv3lX5/2VGDKHETGqt/KMM5OeR0T4bEVJ4kcmLA7k&#10;rM5wC/dMXIGVB88j+gsCsrIJH8pZt7CeUz0OJiAPhr1i//BAZ29XJypau9tbO1rRoLW6vrqmoQYV&#10;rShtBddaVlWColYIg7MLcrML8rILNgGv5hdn5RZvzipYvzZn1dq8VeUtBRNzo3sOzcGF8eiZA6cv&#10;nYDNL+TBV1CMeuvyjbviWh9AIaw2rUCt7HkD1OqiVla0Pvm3R3ipU6sMhB/jbWh7w7pWqIuv3WSz&#10;1stvnYEP0/k3T525dOLEucOyYlrae2gOXGug1i39w6Odvf0t3b3N5Fq7GmEjjFcf/DIRpKFH69Qw&#10;zUcmh6fU+wd1rehvrwA+JpuUBTaDZBkmalYJUI2tUNgozEVrpVmiJIMv84XkSBPnab8hs6Y0GZYL&#10;D38rn9oENwgiSKTLbQffWLBpOEYBrMhPsusAunTM5vtxQATVOB8bBpkjpXpUemDLbN3WVEJlHYH5&#10;bmt93XWFfkY4GZemyvGHGNAa27CJEirUrHOVrJr3sPWr/zlH1DrJto3Ecmz+o7qFKelR8dWkpaSw&#10;KjFVfsUqU5+WO/DYP8rS51D58lRE20aFKiM/6qSf2vCSRLY82BwvDoWblKmVFVojrWrK1xJfK45U&#10;VkH4p6EM5YZSYoZV3NJEihK76uYR6LsVu/4JIThXGd4hi2ClLbE1LpU/1DHShkuWUUxOGFvimCCR&#10;nKYSx8h0qTZRVofKmYbfM3KSm658iXjkBNuIZk3DGnR51RCn4RJZXgJiZS/ZrE1dhMySbzDk22pv&#10;Ifn6itu0NhhvJiA3mFeyQFx3aG6lB6ZnlXjymGpUritZyM/VZkOBsf9KB1T0Kat0sWca5GQYYD0J&#10;s4+WDaufoTUnSoTzciIXIHo2w9+KVmVkaVjLxS7kjmG5HjBbI2NmW9lN7sS6NKVCdJI4f4yPz8Hi&#10;QKEm9dFhjSK5VmcE8YKDFP4JpDo8hV6mgKwTyGYNToz2jaJOsguoFZC1uasdqLW8oQbAtbQOJj/F&#10;+eWFP1/z8ic+98lfeO//kWgFZP2F97znV977vt/6zV97//sFWd//qx/4fZS2fuhPP/4Xf/X17zz3&#10;wxffeB1c67f+5bt/+oXP/l+/9RvBsv471haFsf/llz70kd/54lee/e73/+cLL/9g1doXV69/ac2G&#10;lzflrkanVoBVUKyFFTkArmh7Ax8mFLX2Yymchm8wUpgj+Iq6TaNWRl0CqNa4MtpWzOGY3slmIxlm&#10;mhEWuNUB0Sn3Hre6MTTFDFGAAqKVmVQvrMpKcMPjfUzRoXAd2Q8+d2GjzW3Yf64SHcwHptu9T8u/&#10;ISIeBSVaN2PyI8ylOFnhI3Ey2GOs8t2DcHturWqqQb/W4pqSgqr/H2Pv4WXXdR19gjlTFHOmIhUt&#10;W5LlIAd9tpVsy7IlWVmiGEEi5wbQyDk0uhvonCOARiYyQDABYAaYMylRkv3N/B9T9atzH/jNmmUM&#10;+Vavh+4X7j333HN27apde+GiNYtb+jfuPLLj6NNHj794/KQ8hF88/uizRw88vqdvrG3lhvoNrWuE&#10;Wjd2NnaCWgXsw0LDwMgc2JFf0tsEW75/7Rghfz+rlKkG3xX5Shk0v0yRRwEqCHorBWaI0JDMeVj/&#10;DBWpW8lwC2wQH5REgfrGLbtcauXWuEBTPXFPdrPBpgdV7hheJQFu3Fx0wAnp6K/gODVXMyFyeIPa&#10;gQXxBudENK4Heldn/UFEoWrLJwBmQgCWin3VUHghkl86PCTY1WxwpJIeCux/sNMEyNX0bCqUIlL0&#10;IMNU67tkMWK+Bdlwgm9hlYR0VrQKcblg1eWjBkh4NRkqHLblj7lZRo+MQ3QfzFUdBuGyEBEe2hYl&#10;umjWUZ1PDbDhBrz2g+EuwPhXst1AeoCuj8qy5BwMdcUm4nTYiad1a0T2WcMkEf3qEwwmPX9QcVcu&#10;uCZdayLMgh9IHunqAHsSYqLOdXvPULgwXfaG9WHQqzM8mKG7K8d8dQKTDMudCbKZLaEwWTyx06iR&#10;3dcnZcDSYMPmlcta9TLNpLL+szQ6gsc+U6SNqLIyNUD/4qnuh4jrQ3uPPHbk6OOPgG08AkGt8JD2&#10;9WVHs/IlImHJbVJowPq/TRcijW0iFfYJCptrEAKfQA659zkp9utkJZz89Q5F7B7powctaCeAx2uU&#10;8rlotaL60acluSBOz6QutyHYzEr7ZOsAWj79LHFBdL4vSu2rkUZyE777Cuec1cNTiMtxZing0vg2&#10;QYhkEGV+FTlAsjl5UJZcmX5hGB68FB0yd64njG4H3TXK9ZTsD7bPNf28p19ldwSwpPSX0ajua++2&#10;rDZlgWV5N/hk9Eyi6mhrqRANi+rkDz9yOBmKCMKrzYI+Z7Ts1tzWfeFYpaAgr2bRLBh+iyNxITS9&#10;oLGFU6rIuYMiqPZNmv43mVRZvpIrSQYB93gbq/qiQGOm4YKToeTavGUAUDl9ijVIKER1H9SKwZv9&#10;2w8fO3LQxf++73KtCzAmU5A8TmZFFpbaWKE4UyLYupuAWP1Jpa1I2HxNs8fFBt9RnxGmi1ET/ITM&#10;T0LKn++MGwsyq1ZWbBbM8noSSYnaHaS56FEhGZlc/17nokwWlRfVKo0gHD55rEpGULFiBh6tH6fj&#10;ejrpS111HNkwtERxTATzR/HkNBPJRx98zsKFQigyCvlsIq5gHo7QixhN3X0RqUYx8+/WrDvMtQqs&#10;Shgc4KpiTqHWgVGZMPV3D/SIaG3vam9qbd6gdoNN6/XQk6ZNrm4VcF25ZvmiFQvmLa5bsGy+DIRn&#10;zZ85d9HsugUz6xbMEGqdJgFa/ZSpi6eubF+6ed/QkeP7n3ju2MlTTzz3ylMvvfHCy2++8Po7L73+&#10;7su4B4trLaj1D//lNq3Fdel/f1B6tAqy/t9/pE3rB2DaKITfVV2rFMKydBLR+sqbL5x69ZlTrz37&#10;3Euuaz3x3GOPP3XkyOPKYI7t2TssA+Hh0fb+wbb+wfaevpau3k2qaG1pV+PWjciDO/VQRasoVp2+&#10;mgUKrAq6i1zVDE+7+wgWwtvjZUMLFaoCIzOE3E7BZox2rRM2ORc1JRrd4EkehmCCrEJ2WA2bm4wG&#10;k56jASDu00FQ7Z/YDFnICQooHWRCGeorUm5JwsKII+ri6JZrVGoF3zBYckYj5Z+mzUIOp3VL5W1k&#10;XC2ElfLaALqAQVen+mFyVV8kkbOw654DAl965d5xJt9SL8obQuvhe2Sr1XCkldWNXG1Ntxb2km+q&#10;JLvxwjHFXLF8qTMsDVct8S3NS13IymtcNIt3sfXWeSXGsAGZgKjS7QY/K7rXIAZ2EjQj7i+lP2pa&#10;HiEk9oISboS0QYoejVojxBXcik2RLuc2nISMM89YCqUDof2WQsnWLm1uYwshSLZR1ZC9wbt1mik7&#10;5C3iGacuigEymlXnm6v8Fmktw2AtTLanp0Yi4DB2xKkaTeVtUiBZI5DsmvSm12v8UQqKS3yJCqtc&#10;xFwIiFa/l6lWPLtCR5cUADWfVKoYHkeUm4ScxkpnHXmMTjwV/AGo1RH6AFKzhKI4upp4ZpTDjhI4&#10;bXW0lOunt3AKUVICQXCfYmD0w6kFZ9XWI7a0EWabP6eOV++yEz1Dl81Jy2Uc5JFp+ai0zaQRiztw&#10;WiZgECu8qgatIl2FXQVZOwd6pA0WZF3f0qSeNzJhknXwivWrRbcuUD/r5Qt/+Ksf3/ypm/6/QeaH&#10;MecFF5x76SXX3H7b9Z/4+OU333jJjTd85PZbrvv4x+788y//7b9891fj7584a/qvH7jvG//ynY//&#10;yecuvOLi/4G5vejS86+76YqvfO2zP/3l9x+a/JsA1znzpyxZOX/F2sUr1i5avHLeopXzVjUskzy4&#10;tbtZfavFsso32A5DphC1AmZ70G9UvquUnsv9iaQdFxarDK5RkqPehmERg9YUhdgDQ1AqVkn7Hk4h&#10;NyGjNycFDcAkK4STgc6s8H2EQrg8SqLHYWUuLvY/4vfkC2UUoQ9MzU+ZNvHoKr6d6tktxsq57QRA&#10;im90IoObB7oGZJq1cXnDiiVrly5ctXDusrl1K+Zt7G3ednDsyFOHhVqfeuXkUy8df+L5YwefeLh/&#10;rH3Z+rrVTUsa29a39bT0DHdLmyTg6uoaq3/tWpQgL6FDNl2di859eOtIcSslEQifELGAb/OQV4Eu&#10;BEy0ZqlS73qx5VhopImxaIAB2EPeVhGbOOW6fQjzNtSHI07J2CCBYa7ShMYRg2L6qsGAdXqpAQ7S&#10;JjwtxGDi1FqErSdmM5zWyWCaa+U0XWmZT7Y8uFRgloqJUJfBBr7Bid2DvRNPozJ1UP5/oFZ9FIjL&#10;Q0TP2ICi1M2CkYBe8GwqrI0rD2YwZVhoG5vWWbZsQchtSly/jGw46M4Rdom9fGDEf+7xGJ6KrM1W&#10;21/77MziprrVd4ErrzALSUWxoRR4XsMjottuMQWYVaAFP20X4znVAsK3eamTAgTrPlS4owAMHfCH&#10;4ZM/hAtnWyzG0PQaDjGBMeQmPEqmScE8CnDzeiZnCPNSXhtGqDCHybakwanPEe4r7FPa3mZmwuPh&#10;dazgoFDu+pZAOH1FCiDN4MX6pTTzhNNG/ctM5mOT1qm+V39Vw9vDjx45cNQXEQ2FHwUJWBTN7ew8&#10;gtP5louLX7eyXUIpUBBjVcEwn28BlsVAK8rq4pGWqmnvJqia8zzHlmNOyjK4y5WKVcU+uo/ic+NT&#10;sPdPUTUHHdnqxo7NEX77M7MYRiNQAcLIcckj0IyXElb5kIdfDZT1nKzu4tr9SFElWx4XyPdOdY2Q&#10;tgKx0MrCBgOBDFxrXDqfrNeI007Zs8G2ef5IFZjhhrUBY5G7ZyWxlDTpgNpyUfGuJnWziFVObLEd&#10;8ugZnaJm18UC8PtO9GemJDjtbajucSljSW+RaCYBRK7Tr9RhS2hQI5ztGCyUZ0twuFbu7hSy1m6Z&#10;4Mng/yzIMBCx4/LW4x4w7Pjkx/NXOusY/zs8U7VCqSCozMbDvkr4c0BuC8bnucGznjvG0zofvEo9&#10;sBulRvQeJKnf6/DAFUbjlXRcmQ4H8cnecgyJ4pykSC/lAGnIYXWripdVQY/GfpE76b4h3eB+qsXF&#10;ILuGSw0hDyhhVWToCMqmifooVwowUXNls7+bKw47HeVzYWIcFOGNbCWwYyFlFZxkNHKOoBoxHRUr&#10;dAHQAeNHkGwmXYVsY+Hrkn08AbAZl1L/pdvZ81bXMWmmhBPJhguVRfllo42dm1Who01cDrr9w329&#10;Q73d/d1d/V3tPe2Nmxr1WNe0XuSqSlvlw6SHq1tXLa5fOo9uN1II19k6eMHMGXOnTKubNE1tWudO&#10;mDp/0oMLJjT0rR07OHLk5EGh1qdffPKFV595+c1TKmp9XfLg915953dvUNFq9+A8kAd/4LY3euAe&#10;/F/8rAyEP7Bd0x/f/624Vrsxvfrq26fkxiR58KlXnxZwlUL4qReeePKZY48eP3j4Ma1p2/fsHR3b&#10;0ds/uElc68jm3oHhzm5VtEok3L3RD0uFW/oVfoz26fQFXEW0RpEh7JoqJIdedPQd2mqHqpS2AmrC&#10;xpV6w7RogYKyUWvIQnGN4tj0EAJMi9QQfukSKnynzq5GDfLJIiyhaNkYpIDheOXIlNiRnpW9xsMW&#10;xpqt3LxdC0VNNL43X104RdhUU8H8xL82Va+gU6pkI8Wt6FagHFJTEXKFnkUTGtwRhWyOIaBPn2Po&#10;5w/ftbO00nl4nCXF9JXxO4FJ0J4p9jUiihIgclMbAtHbplDS5os1gvoaS4X9SxA/BKM/syZJDfNb&#10;Y02LeBUjKX8sIFnvKt9bDId8DkGegewZWceagmDUhXrFoTtObGMB2MaxcVQK2K5qIGNQ7KDKDsvx&#10;vw0sBF1z4sKxvsx8lEcNtGnlakxrjTOLAQDYiWK26AbRRhoAJGUC/LOwWSxfGFTyhUUoG0hWtd4y&#10;D1O0HMKKZLOK5AnhbmBzjcEn1WchR5Ii8I1l/iVxkrG1ghrUlwFE8k47aQegXvH9OSxt+muI4ui4&#10;qsUoTItTiUoFWZcFw3xG98XiRc8hN/VxV48jdtULPtefiOCdtLZh/W4xgGoiYjwQNZG3mWIL6R0r&#10;8bEWwYxeqKpcuKQk8mkZhxynbe5UPBmnAYdTzlLnUdIKjqKUrJK8yq1Hiip4+9a+zUMqZ+0e7G3r&#10;62zv75YPU0NLsxrerN/UmDatsmKCaF0wadaUv/7Hr19x3RVn82E699zLLj3vyiuuvv2O2z77mYuv&#10;v/bCa6+5ylzrJ+786p99+4f/8cC0KUKtP73711/5u7++8qbrxl1wFub2govO/eKffeLnv/qPCVPu&#10;mTzjfsmD6xfPWrayfvEKWwevWr9EVkzrmlc3tzWoY7V8g0fG5EQ3LLyqEr6wTEJlyudpq2DDiF8i&#10;CitIy9Tw7IgwgUDcnCe6MjMM7p5ncgw5nII5o1bdZZFmKcp3p7iIP0tbXZuZ6cYh/4cVXmn2EHgT&#10;Ss3FeHLiEZcVCxmLYO0g7WDXGdxSAGPfYKJPq6F0JFWpodQyxuFqcdbaLTemdcvXL1+ydkn9yvq6&#10;pXVzV8xr6m4cO7DliNqLv/D4Uy+deOblk8dPPbb/8d2qa123aZFshBta1jR3NHYPdgm1Ku+r8dH2&#10;6RDKCkwXOyXZX4N/OgzNmUw8p1dim2EGxhsMYYplaZEWG1gS7geHOO2FyCdRS0GtCMBSgpWCQOro&#10;XITp4vxSFGfbEoqdxnagIjZ7CXJIER11oSUB76Gr+kuF50m0R5BdFHcY/EabamKZuNOUYK5v2urY&#10;1dO2seEzYYqcgzNRiTGJkQ9pKeS1GLq4zwewPPGWkUCtBQX/1EEmuk00hmsobWbT1RP0aPx5xI0i&#10;TcW4T4yVzKmjA2PAetlzyFCBAmBKcF3mauxXhhHBKoGyUYRtSEGPDscZEyJ4k6jm06rqMlW91kq/&#10;qEe1Ve8ehZQ6AC5lHHo1aLS6RfaGu2nijAgEkhQwgCyyYbr7EOAGbOszE7inJwSGw75r0Hu7HUVl&#10;Hhu5oDMCRIq+ClU7SquCyVOo40VpZJoPBFcUXMQVcd4k7B/jBlVFz1vDEunJHzmoWFyvtJKosqIB&#10;kEAssyAHwulzaEFkppeaVdpaWNCe3rY+5UiC9S2i42Kk5BPf62kjXgUBJFOxlA0Lh5sICj4sFcW6&#10;myBkNEo6tTQHDoIFTkSVjdkv1eahsMzvEWprVXEfLyjooDjgAd9bLJQKcGKm+QgDLcK0+3KImAr1&#10;rbmsm7cSikNhmQQGLRTaucp9eHiREujrdZVlmoD2GC6UJ1ZJBEIEN7KH+kNqF9cKeddpJ0HmA2as&#10;8jJPKs+B4plUxBG+eVmgMkpJSOnrLE8wk+8VbC8NcqV7twyeyudSb+/h9dm5xybZSakzgmoMQghm&#10;rI5GW65Tgw32IWVfgJYsU9p+v76VikOVP42WqgBOa2JzRs4BUUKCpsP3HW+kFRZ9m3SQ3FBJMCH+&#10;j/F4JPQVW87kdHzFUhPpSkmdhEHl9im8cbhWWCaoctQfrJ9FAFLlEEuLrKQXs9aRUveAIK729WWD&#10;ox4BXQOboFctpQCSRa2kRkWQkgCGO8gLY1IeCnv0e2O8CMroEJPLHWBPs0asy0ttBScVBzKZiNvF&#10;95ApZQWfVTKURczVrVrKLAyOPsgBEl79yOkTi3oSYuKd8yKh7xUDhiaBqwE/cVqki9gZlPrhEAkl&#10;iRPaAGWcd2pQq7NRtalLRyIPo2tqHGxkQUNRstsB2JhpaqPWzdtGtu7YIhGTmth19XV29nV29HYI&#10;tW5Sj9aNG4Ra14gzWLPcwuDVS1euUZvWJYtXLJwn0+AFs+TDpNasAq5zFs6Ub/CUORMmznxgZv3k&#10;yfMnTlw8uX1Ly55j2489fej4C489+/JJ0aEvimt96xTy4DeoaH0bhfC7KIRd1BorpjP2S7YR9oO2&#10;N0Kt7wvovvvbN999/3UMhJ8XZJU8WA/3vJGe63mj1mNPHjh0TLeP2t5s3iYrpoGNfQOtQyNd/YMy&#10;l2psbW9QdaukwoKssmIaLuYjgwOjg4ObB6OTEnxl3NyslYcMq2TIpBpgd8QpAwtTNbpNcbiBCaxp&#10;AWgVa2gIE3ozcMDYx81f7OdUcbMJv4uKM2ChgCNbBxvlCbBYe7td7I6b7hSshw9OCmtRKRuautBS&#10;9BIOrzE2Kk1lq0JRsZJUtKYyNsSp79AYCNNOT8jZelhrmKG43BJlp4CGFbv6JayeCyRtKey2L4a+&#10;Vhfv2S0PYRXs2m/JyA3jDddk2hbIQ1DZF2GwBErUn3RKA1tGBN/pFmPqNvSsn8PvmZKmPBWrJ79M&#10;n8P4piS3EKpojAsGLp8vpJ6mOGo9RA0tuMW8a4hB/cQMdnPwMJUGLtS0btnXCdLVco7SL6eCsv7M&#10;Yt6DPU+gnY4zRGtoVeUkkqWoVfkGqabe0ngM27TMJFDfmWIbygLNfnhdq3CsPlN8eo0BDjALb0ln&#10;GkpD4aaAZEV4XBwFAKvBaUXrWwmABSSUug6Yr574qkN3+0lgtpKLBttkxUJTh86NBjiLEbdB8og4&#10;S0HwFp0zBKkoSolpgabIrbG2LxU4qLD0jZS3JZhOfbavi12UPBrOlKfqOPqZcFbJnsaWNn3YYkvo&#10;XB0eBibSUQInXxAhNKmNoo7O4IB+QwQV1BoSWAlF9W7VYq1FM1Jt9ZhVmbtEwt3D/Xp0DfZ29ne3&#10;dnc0t7eoqLW5fZMa3qxYv2Z5w+rFcmOSAcCKxb8ef/ftn73j3IvOJg8+77xzL738kuuu/ehtt+hx&#10;6U3XX3nrTVd/zD5Mf/4Pf//z+++ZUT934uzpshH+1Je+cOFVl521RFao9U/+7BN33fuTGbMnTJ/9&#10;0Ox5k+cumL5g6Rzo1kVrGparTWtjy/rWro20/1L2rm94bBB+yR59qR6JWZ+lv9gOOVssD6TK/d/7&#10;pQtHrWl0BpfdKKsncXmpQoweuNq3rLOyzK+yDk48kQrnZHnZL4k2ioEQXQe0NcI44enqAif8e3nA&#10;TTkIU7BebDxS9lzCFxsIKbJUuICcpscewrpS69c0rVnbLBvlRfOXz5+/qr6pe8PYwa2HTx46ceqJ&#10;p1868dSLxwVfDz6xZ2Bb+/pNC9c0LW7YtHpTZ1OPJOH0N9fIuPUFDAn6T2ESWgERfwQFZU7q1nDu&#10;mThJIFBBeaBIglFXpWL2WwAMrF3JNxOspDrR90gRz4dcTQNM+wwlwc/PUpmpMZFh1XYBLYFDxXlI&#10;MQNxE9CzwpTjTGTpwF39EnaNOe605C9N/FLe5gAlRkRh6qz9O2KZHDeOydIEzXTccUysd4HYPRof&#10;AqXCKjYRLe9CmJe4HDCJXSdmyHqo70vKxggBxQ4l4vRphqfSXyO+Bbd7cBhV04zEry4xLdkNf4XR&#10;F/yJ367RqKLSmFcZo5Z5kn4wpdWttcFWV3rNcVOWQE2mfcGcgi7AFd0Cir9F9FmuLFBRq7DFASUM&#10;WDk2QkMIkHj8lt62pcdpLFJSlgn6NVMqpBSIW+mKo00tet0kgALjY0qk3zgJiGqXHhsYPh+WmNlX&#10;LcDGlwlvm7DQ/hCznVTHheVOuyOK3Hyo5er7vs4lZtK6DUm+twY+ORLXy1EXUAyuM+GLU5TTHKZn&#10;cy2sLja7FdcfV4NnWILANapCKfFe4qext2GqLhyNTygodbGxNdgQv2A2Pw9d40fRzng9Z+cqJq7B&#10;qIbEdAa2YxwdgwBLhVo3pa/PR8iqk4LkdxrIv4GKND+feld7BCb0N3gg7C7UvZ+XKQSjhSBCqDWd&#10;hHWaVTGqAgBLXTLNmMlRHOC375VQaTJdPk+2/LWSJqHCcMK65jGbZJCV2DF5cg6oKpzOgsNgesY6&#10;DaQJ5pJCJ2s0/SzKQGttOB3ImsY/uMEbt2NUG9F7MLD1DphXg1r9+QEe+ok/glfpTBXAqk/ZGSJy&#10;iyzmRRqacQsUrHp9lxQALGuGJQC41BuX1BL8amYRsTVon9KkICU0BZ5mEe8EVpnXLX2VkwbyK1XU&#10;qpUTqbBdiParWJqcEQi88LpxRQlUA5VR+OA+RsUSnEwHCQLUvGj+bQqA34HrbHOnZJk1+If8B7UG&#10;mirz54gruUVuf4sdqI52ZtbbMR3RCPz8CWFB8gQhoQVNBRzKPC6qYAQLUXnYTA5zxGzl2QW80XvP&#10;KnnYapSQ5FDpHcyZpACYtnxF8gUZ/EijnYOgC248nOPzhHLexxk62lMULy4HWmZWN9P2JmkLq7vj&#10;FawcunryiWZUPefo2EjfcJ9MmNq629u629p7Olo6WhvFHDQ3SB4sonXl2hWLly9asnKpsKuKWlXR&#10;qoY3dQtnz66XXfBsFbVOnzt56pyJ0+dNnDF/8qT6iTNXzerd3iVp1WPPHFEAoJz1qdefO/2GDIRV&#10;1PpqDbUKu0K3vpe61v+3G1MQrBXCLnkV0eqiVumKf/v6G+++JKJVj5dd1/qcUOuzL5180kWtqo9Q&#10;7bcGf8uuh4e3jHX3DWzq7Zc22A+j1o4NbZ1yD26XNnhYpz/ap6LWgdGhwc3Dgu4jY65o1fholFDG&#10;uczVDYF2ll9+uAgLP2Hdhg7CxasVagr1LyjG6u5IU6saTLSusH1BgwaZxa3GoAa23ParEaIH6Sje&#10;Ng3ph/vu2C1JlKR9lfReU24BHebMqBh1+xjVHlo5b2422JWaWKNFfIlpTAM3qU9IhWb0xvqrGVOX&#10;tvrYTI/R6zSsMviRal41zsGGausufaY+xzWuoFbRxzor3/8GroGmPgesqwxFKnMjgzoan+b7UmKb&#10;mlqXvCLKRetv1tQM9a4dArc1Yrbqr6OhNP4GBpsLtpkTrHReySAaIQc56xvT/lh/SrVqOqai547r&#10;EiIHyil1JAKKeugFgih6gikxaumoGtKcwxWtdgnGEdfwlaEs1Gs8k5F3G/fXqE5H5AJd6CWoPCk3&#10;vG5mqgeNZt3exv4BKsPT0paTqioHKl0ucWRJD7NcFl1x3KSKFJYSwYA0hCh42VV1xcVQt6h8vU/U&#10;tMQQ6x7DIEm44qzmPtkafx4sh+ugYXZkt46wkVhDXVpYL9QaujirWKogkjkOTR2NKOfoHEyao6YY&#10;tSTI4Zkj2a9llwPd2X6c2E4glaA81FYwKjeGT79yTvaHQP966UQpFCeYVBAlAjZIGN0hX2UfCZ5D&#10;lLbusPeSWFbh1a6hvva+blW0utuN8WqjuNbVTeuXrl25bO3K+uWL5i6SW13d9370bx+96aNnlwef&#10;e+65l19x0XXXXn7LjZfedMMVt9x0zcfvuPkzn/rs177yrR98//6pk2YtnH/f5Il/951v3vTJj513&#10;2UVnYW7PGXfhJed+5S8+d88DP581d/KMORNnz5syp37awmVzl6ysl0h4XdOqptb1rZ0bO3vbeoe6&#10;h+2f3mt3XAz6lNRUp1bcDmSWO0qaoNSyJv8dWEVI4f0Y5qGUq2VPAmSSPDamjQOTd2KtraZK7KQN&#10;ceG2cth0xYaBIENfhxLbLe+STUiU4Io1R4pyI0xE6ACOUNiJfCCB4+mk2xMtOb4hL+i5oQNjZe8b&#10;6RNwbWxrXNmwcmXjqsVrFs9bPm/uirkNHeu27t9y6MQBgVWhVtW16smhJ/YObu9c3Th3ZcP8Dep8&#10;09Us2yq7F7IxUKllWswJbEV+GCAlBg0+5GColoxukMpGs0O8xsyeQ5wwUfGtSSOoMpNDPzq4oVYt&#10;EYAZ5thUplMi9rkuc0pYXIo2td6qtH4skLXSlGaQzReVPBfWwQaNlE1aUK0l7bBllmgmia1tC1Sw&#10;YiJOuxwFZiBrLOAZRa5AaTglPSj6jUksVkDFbTgKt0Q/BSAFmrroDvmifhq1HlEtSvxXa1AtvI0T&#10;FrrEGn93u0E9GI+AqAoZRgfN4TqINUM/2sLKtZTIKYsemAuRSEvXMZCpxMoamUTGVX7EH5LokwA0&#10;S00kAOCoYBUnLzx6hICxCMrqFJ7HA+LyPF8Ix46VfbRPEy5Fb3StrIaC8rmMAOVnXqKNsWPZGv68&#10;8nAmy2NUHB217zJ9iNq3qg0mSQEhkAOH9gvEhpErZK8JZ6c8IEKJyIUrQH2ph8xDg+Zw3y920xSU&#10;BQZdxYu4wmlh2NiYfIRBYuX48UDW/RL0C3oxlnZAz1dTZvx/zKWUHBPlm+Sn4mAXbTkNWePDVOPc&#10;AGCG67461ZAGryaApg4oVV4ChF49auQbeAwiHTVplpdgDD2PED2FsgGlUcN6/uey+joCXbSp6Q5N&#10;IqbUTUSeUKZx7npmo+Wy8XKj7yj7mm5KrOMyD8kjGLr7N6bd4NxShnBAkydsvNe6JJWCczzZIn8I&#10;VKuKe71igxvjuBsoRUNgm4rZV8wSA6f2pEHzvcMsJZ/iA/AEpuFCJlik4MH2tQdZmBhHFZa4zJ9i&#10;S6vyfjSoTjd4bvCx2j7Kuu25h6s80lDfyzW8p7yAjt8Xwo2XfXYFBntWWJysA07Zgtnjw1o3iqFU&#10;woMMRcYqSDW/LxbiGIDpFjh07PA++t9Gv5CqV6qF/cRduGjNFTVseEUWT5KMxpCJTCh+RqhCK29k&#10;GjYDJ4PAXaPj9KMyu0rSPNmHMxVSlXrW1k0pw0GNXCWD3E9LBxMRe57n24PSuQd94sADT0unTXXR&#10;Dtkh3KkZprRWg6QeSr2rTp1UV4WBvYGynjuZZfkSFIu8M6tyHsuIEN+VFIAJCVROANoQraXYOyeY&#10;cC4CaaP0NMLFjlEHTy6YTnvMBH1USrRw1tgyJk+mrUN6CLIObx60Nnigu0Nca09He3dHS2frho2N&#10;6xrXr2tcKw9hDJlWLV21VG1a5cMksDp/yVzh1Xr9pKh1Wt1kA9e6CVPnPjSxfsK89fMHdvUdeGKP&#10;UOtTp13Uevr1517EQPi1d19x25sP3nr39+/o8ds/Vm5MVY/W2AgjDJZm2LLh3/+3HIZ/+4F63oih&#10;VUHse6++9vYpWzG9dUp0q6yYohA+/uyjj55QfYQWZ937m3ftGR7b3ts3oD43TdSyNgu49vS1tnc3&#10;9w52YBo8IHahb6RHUajoE2FUgKsCNiuEFduA7eVOIr4h+F+JY3tJGBRY7O0o2rMiTWJg3WoS3KiC&#10;YeZoklKav+hiKTPlquMxocrdrtTY67ZGFgWkslK12XbqqayYrLss7UglYjUCys9tu6jaO1MKaxcu&#10;ITIIOettKYvVBxbLpfgwSQNMOWuFWiFmo2zV8acfgWXJsMH6fdWGpuh2a+WyEK1uvBrUqs8cJ+Bu&#10;pCcCescYhroIcWkMQ0Wo2bOofyM4rpnQ+pf+SveZ5a/laKJ4zj9RnyJTBvQbfGN/nLau4VT9J845&#10;0mLwqr+RYfVfhTxDu1HpSwsZPjOMYkxiMxa80VCndOshx6ADAMn4yPVT4HxMKyM4tnwRBa5xD0J2&#10;a0JvRBR58ge+GD4wmF5IQvOcFG9UFvDOLRUX9WQZfQBuEuuzJp8KC1qck1g9o5INik62Q6cQz1vk&#10;3SYqzcLbVF0Pm98Ev1W0PppYXKnCoMYFLupftnZ/S/CkvoV2sqVFeByb4qMTV3dzrUisOcgiJEge&#10;LqwsaTZScaV/XWnj7mQn+hNXxtqhoRDRYVkFYPQkGDgPNumSjIR5Ds/jnTWRn4Ve4dyg+HR4GKlJ&#10;4mt0ndfv8m2Ju2Opp6013nBInYqgyMmyTOfYdJASCfeNWhvcOagaR5swtYhr7Whtam9vaNkobfCi&#10;VcsWrlw6d4mqKGaPn/LAX/zt1y6+9MKzUKPqeXPB+RdefdX5V1918Y3XXXHrzVfccuM1H7/tzq/+&#10;6V9/6x9/fPevp82rm72w/kd3/fILf/GVS6/76Ljzz/ufUet5F4674ZaP/Mv3vzl+0m+mzhw/bfZD&#10;0+semj534oKldavWLdWjoXlNc9uGzr42Y7DNanjj+n7VasqNSXgsgbu2kBGhVtsII7ErdCvtH3Zu&#10;FXIr3VCJv621c2Dt4MBBRskveO9k+hVPy9SslvC9EiC4RoJKM1hx5El06oMtL/ullDDiuyxqMh9i&#10;goWtUfeIvHzF7koJI0ukeHIUO5BgIUMaLGF1UqRsR3SyAq5yY1qxfrmA67L1y+cunzdned2a1lVb&#10;9o0efHL/8RceP3n6ST1U13r4+L6RXT0rN8xesX7uuo0rN3Y2dfW3p67V5hCC4YVLSW+YCLqKdE37&#10;LmJgG1n5YAh/7WAkkyTS5DJPCkoEJyDIrLCNIAcqUAcQDm3DuNIqJlyBxwdmMiyrvxqcFtIyUEQz&#10;eauclqOMxanI5XCF5XNMkxhOl8ygqzTYMMADbJhGy1cbvsY+hyAGnapjHYyUjJP5ZHveYlNsmW7K&#10;UAE8cZpNoHnGu4vwLjWuGS7DYw0OganRqYk78FJwSI3Hy4s1GwH/kdQ6l0/0XMY/IaP/BIa3eLhq&#10;DlRjtjNiyXEEl9aaakSyKDgRo92C3M4Y/JrCrYgIF29bfomaV8BVAMZUlc6ikrU74VLZBWUMw8s5&#10;xC8ivTNqYeCZAnHDXReRxmyWronVTeGRD8vNaZZHyexwwFC1Zmtlz6uLFfAmqHAghKSrEAuc9mCC&#10;jkDyRtT8k84WRkfKOFiDzeiZJtJdpiKCqJdp+WPiiAE0XRn8z/nSq5Mi5CgFMrfD+OmXel7cicu3&#10;l3NJ9xGMjgwekk3QASePAKtZUCvY0hAoq0HAQ6F/ie8D8hMrk3SzqMd7Qam+KbtnTdUcQtv6+YqA&#10;MlTTUCNIDuUYEtJfCqaNda1Cf98Rdlgw2NNM2O5y6FLJmWVT70LE7lJSLVOZBh6oYtKr5RGTalhH&#10;n3X6jpJcSImpkm5pieyb0ZPBDnleW8jQVcRyGfyqXresDADCmMZ5igY16ZcWXxQ1b1TxPh3yjCoB&#10;MGqtVQSAxKR09R0BnC76mtzFSVKQg06tflkruHEsQ9DXgb6Q3OOPHYm1PhYNsBZ2XNaot2QEqKsk&#10;laBxQ40v6b4NkJMAgqaOStmnXN3+pb46TV8jBXfCgvZ+mQygLGcxYljlxBlXirxhsbZyssCF3OR3&#10;KFKFbjXjaqcicu4JYyLs9wEg7WFJKaQxsvkiTqH6PRw4uTMKFlK/kNAlT3iOF1HJQfjI6eBahis9&#10;paNO4mBIElF2QZrJz6PFS8kum6n4f01aqqXEbR7Yp/KcKLGtFyjVrU76G9ySJkY0QSrQwVhuc29k&#10;tFcpVqNV/VTF4qK1JvFKdpvcCodqAbmFzfjqRX8HK2OLEH1+9uts2VniMtWr2eKSiujJdwnt7xwZ&#10;2ToQnKZGAEKt7nkjH6budkHWxpamNRvWgVr1c92GjQ2iWxcsXSCKVUSrUKuEwfo5e8GsGfOmTq+b&#10;PG3OpOlzp0yYef/EOeMnL5q0umP12IHNB5/c+6hQq6yYXn7q9BvPv/r2S3pIIRzUqp43aXsThXDc&#10;g3/vn+VhebAqXf1PtXJ9/3d/kHuwida33ntFqFWuTjJkki+xUOsLrzz9zKnjTzz9yLHjB48+tnf/&#10;IRnLbd25e2h4tLW7rzltbzp7N4pl7extadVPt9zrVW/C0W1u+SMbKgm+hvBVdlM9sH1U01IFi4BN&#10;jSuVj7rZDepo0OoCQzvgVGBEYM3626oolN6fqSk15lLMLNLOeEHGdXoIVVm7qlvYrlpONKDxlHRO&#10;qDWwy9pYoTn1gxWLuV2HJPAcxtWkqxXCPAxAtBEdOrhLhCUQCVsmw92AOLqqYmRLD9gwq5UVk72g&#10;wgVCvOEYQuVmoEfEzDoXmSSbL6SoFbpYyE73LyWy4loDc410hTQEFaAH+SxDIGG8EHTxIzHqQ9Ob&#10;gxOuc9PbHRJDG6QJEIc+NWVKY9zgUpTW1h7rCMzQwhxGoh2ECUZ1qxKductcje/LF4Ww9Zmn7DjN&#10;YEkquBuyHZmN9WmLmm8v8DUvC9gOex4tuGF5sZAB32pmQDIXlth/KiwfPLj5w+hUMdqyOc0+ia3h&#10;WqOaSPKJErLwk4ZMFeUYDgHKFAQIwuRlVckc2JsCzqpPTOhW7Jo1aYrTehEqx9DIVL5hJwkYZ22d&#10;+qLcn8QJlRWwnaQYyK6Bt+HPLV5n7Tb2Cxw1F0pJcAV37cGLtNg7RwU+IVjShouAyZCVXg7RnFBT&#10;ypNi87hjdJsUqtJhmjNJ/3r7YOENmLx+RbAkx18rIjLgiRKS1iNxUSsFw8obaSmnSNgbZ7hE7VKw&#10;7jkYugSl44JIV6Ed8e3WwFtYLismQdYOylkb1aDVFa3N6zc1yY1pZcMaQdaFK5bMX7Zw+rxZP/rF&#10;jz71uY+fd7Ya1HHnnXvOFZddcsN1AqvnX/PRS266/qLrr/noHTf/ydf/4hvf++69KmhdMH/q3Nnf&#10;+eG/3/GFz5x3+cVnZW4vuPjcOz93+w9/8r0JU++dUTdR7sGz9QGLZkK0qqJ1SUPz2k1yD5ZUdqBD&#10;PVpFsYZZpaeL25CS/tfJjih7F5GwFY+AJe1ksqGXiZ9Qq7YobSpp4BGOPbRqcW6wC6Kj1QQNDp7Y&#10;tKw1wHMrrHhoxmRzSMEU3oBYM04qKH69rVrDFiVe9kXavWj1GJXt6sMHXf6kjTN7nr6IRDJiM196&#10;a41ArUMSF7V2tazaIJ/npaprnbFwxqyls5c2LRna1b//8b2ua1UvtZdOPPH8o0dPHhjbNyiF8Oqm&#10;hetbVm/sau4AtQqyqvlNNG+14INwzQAyBBFyCVqiE2K6dRCMRwycaEbvcZarrSWXnE4CvghlI4kE&#10;ANh5KERBFAHGcmZQDQh14/jFtHjBpsWhmLnQI7qLU/Ia0szJdQLlqObAJ+X5LtxfXYiYO4ixNa2B&#10;etBxnrEQ2Bi6svDbBYGEiqS4MXppcTiHjspmhzYqrjKNgM1XKkQfg1Z8iQLXQ0GEl8jR6qQEuvQJ&#10;CQcDzxL2pSWMPiQ0RagAjpngEkKYSaXjiRJV+5axZcYt2Ckn4tniy+FeZUTwajNj1ZwooAhESYcB&#10;M7C2yvemtpYXULP6sLImo4IEqIVhkOxtUyxnEtnHLijlqSFaHeMWX25rSg3qTLjhfBPVdKS8VJo5&#10;yK71gYSdIOMQSt+zjiSdtw/Ho3wLGYeiPtD0i8Ce2mDU4DT1DWr1FfHli9NvkiPoUYnmjW0gzzXs&#10;Qq2qINBP8JvLmHXAwTYhBgPGMidhkEJ92+E2l8/wUldZQFg88FHV3cVop+ZJVj7Eq73Qstkkx80G&#10;J4AEE7xogyOZznVRmFurjQySgWFwRjh7hNM3bKkRWyIBcIpNC46JAn3XITvThOosgbKCbzOc7mwJ&#10;Uo1QVkXLFjWEJNR1N/WqHdP6YYMrC0F1yu5N7TXKdemw7gBsT+DArYJeJBVhSfTB++z8T9Cpv8gS&#10;DOY2gFMHg7w2+N+raBEFhEIsp8nGWm2CJZ3BFZGs14ekeUWnVk/g8MmhcBG3Qxr7TM05O+WkN3Jx&#10;9S7PN1pkUTMJkADk8F4+jfu6As8lj0zS0IeRq+NVQjdRbKtZjjRcMqtncloB7hmrmRx20bJVf2nu&#10;GjKnVlNn6Qj97gwgexOStLJK2DebMUmGOhKMih31c2A2uxL3WnBmHOlThhrGODphiAGDLt0Uga9F&#10;OFNJpr1RujWLGEKn8HwXs6onVcFaWnT70YdzCxTUnasWC4bcuZmc0Obln/pY30Fk5/Np4VFDgepl&#10;LPUHtdp79+Q3mvycwplHHEAr1FpqubEhoPKWPEU40tytlGlIe4kWhqbfMVnIMls4XrR1VS6ApZIP&#10;dPYHjYk+BB617NSuZaOjDxjVtwbjz66HbMqXWEouATBMNAJWaUyQ5gUyMByVfe7I1hFxrSrp7Jfq&#10;baivtbNNFa3NrRuFWtc3b9iwsamppVnNWtc3rUtpq7nWpfVzFwmyuq5Vj6lzJk1R2VTd5Jnzp02e&#10;8+D4uvFTlk/fONi0+5Edh4/vf/zZo0+/eFz9VF+UFdNbL7769suvvfvyGzRr/RBk/e0HFLXaLhjs&#10;alum//2B3Jj0wKLpd78XJas62A/e1APUevqt916VsZNQ64uvPSeiVZ1aHzupnjf7Dz8q0lvS/S27&#10;9gwNjbR29qjJjeyXmje1N7R3KUveKp1wd39bn3q0bu4dVF3r1oGhrYMKwPollt4hYkxKxhhn6qek&#10;wimZpmMCIkddekfUGBqB37wYpqFJqkN3Qt0J9Yh0DK0Y7KDbSnGvrU8FylQlIxZUQEzP6cSxXUye&#10;Cfyad4ztkSzNFQFJxx1Vtw5t1fGYfNID/yQtoMruUTQrUCrkKTAlPAwEdQ2j++WA6QRlYShl/1tR&#10;qQVO65hVsK16V0g1cDLADdQamMkBWCqsXcnewkGUoVvTtkaPcaFDwzTmnAXkKk1vDJ08CmmEEyY2&#10;hbxhaFHAhomNp9GHO9/YEzk1u/EWzl/9eqFBDsVlrlYIV1DTSDpmTvpMw+vo+9MkFhZX97/RL3XA&#10;cSFO111azlbPQ/AatmG7TyqreEMLshpSak2XY63N8Y0wdWr6fWB9KmaFi6h+Nk+L5bdtgVyogEhY&#10;ly2tpa0Elnbf7t6b2V/9ac5I0RokGeIwongI+Zg9EYGLZY2LFb4Lk/AZZ/0yMChuRl7vcM2BPq2a&#10;vgSbRRStt9sbmQ57TtGVAlT64lgy7dlPea1pTztRpZ0mR1tqTWvN1lKpWBrfWzqit/hcAlbNvpq0&#10;rKTR7GfZbknOpcZVP7OjGO7S36wqQHUpbxBpyiD1SOouXET2VwCAxyGsNf7GThCka1meBD4lW2m5&#10;sovEnIK1v3S4Vq/j9sURUh2UJ9sW98X6MNe6satNhaxL161a09SwduMG2QjLOliodd6yhbMXzpsw&#10;Uz5Mf3fF1WfzYRo37pyLLzz3I1dcdfutt372M5ffcpNFwjded8OnP/6X3/qHf//FTwVZ5y5ZpLY3&#10;f/lP37jujlvPufAsRKto2MuuuODLX/v8T3/xH/c/9GsJg2fWTZxdP3Xe4lkLltWtXL9srbSxG9du&#10;VH/Zrk19wz2ogofdrlp26pYHOw4IP6l1sKTJ2TkIvq0RSPGJCzuBlDE2JMSMdMqbWTRUVTiFSM9/&#10;RQDPJQhqjV6AXIkUS54qbN7OYgQDs/umMKnILLHSMZ0ldKTNW1GCjiSAB1smZezs6BDjUNRQTjln&#10;C4yopn+kv7m9eUXDiqVrl8qKacbCmfNXLVjevGxoR9/+Rx9WWYuKWvV44vnHDp/Yv/PASEv3yobW&#10;5WualjXKGkFlwFYIj9AWpcjYgszDS0erBjHloYh6JzFBah3TIDEZdz+gGRNLka33Np/MDrGgA4sI&#10;bkEUkJNGX57/ghMa82gsFSW4zx66SqVgLL/E0ob7ogCnWkY/hIluEzo3xv3IdX1EllpzrGEOZOI3&#10;Bnt5WSpp7ZrjamfzPJHdglgcv1qMetQqX7C3H5xaEG94kuIAlIDGrkj77UCDFt0ixnya3njQRbBn&#10;GEXEsdVHcZoZMULMBMol3koFWqXNc7Vt4l2gPmZOTCFY62IsFGFtDpUSbs9/o1lAiNFR8QALaqWS&#10;GUccs3kadrHatJBF/evonLOzmLk2SYhfDTWFClJuaiSTmmHTenLoMgnvunEQGq80B57grxCJ+GD5&#10;wtFJ1aQ3fT59F3hRtXoIkQK1cOAcfYunIh7aOuAMqd5L/SoTz9Lc8DbOKsaEJgSs6MGM3q79KrHR&#10;h+swdKZooau2tJk2wc+Z0nYCSw0hDVSJyGGz6SfsVBe/D0IIKkiJcuU/vFdVuC7BRR7vS6aLYrUC&#10;5jGQnEZZ5YmhY4rxDKsKME6FoVC3RMgFu2Yn9b7ARhnUeugRNTI5pEF2kS1qyUB98LDBpNSVBrRO&#10;BNjGDD2qzyVV3ykTNRTUiwHPgEOVN2O9IyWFwWday5Kv0TKlDzSlCfxDD8wcUMsl5yxgRB33x6gW&#10;UUlpORbdKVfWS5kDVuL7LLNBp2U7qwyckkqAxizNTnUAvqz0s8UH26mirEg6JKpbA24R8fIbL8gA&#10;eDvDow5Q1sCMMWpqz/AYmFU9S2hzYoqeQvok43z713Cyv0sHBkjOpazNllCsQaoYbqOrhytmSfSN&#10;6SfgZK9U6Fa8wApZmUOOLAgu1IlvjBUpHMDtIlx05OuUQNuazjBe6S1SEpbcI2Ap04nVteD/gPAM&#10;cu4vbqsi5EH06ytVy0smU4Z6whkflgsSXv6nJeJJG+WAAaKwo3AJSeNGKUAEZf1RVu8ENlmNAeGe&#10;LWELok4qiVqnNgyAHSmlGM2crd343M7K/nbePfElTjtcP4K0reJWAS0bkH3+KiVLxIAIoIogzoKd&#10;MxXCLMIQp9WhlhpgbvOosXwKyWJnnbF2AFmKvk5JXuEuYdeIqggYjJa5WHbKFZfYO9zbPyoHXbW9&#10;Gezu71GP1o1t9mFa39zQuKmpcZMg6/rlq5dLJyzUumL1cvkJ1y2Yo2430+umTZ87VY8Zc6dOnjlh&#10;wrT7Z9RPnaJOrQunzlk3r2tr+95jO4+cOHD8hUefw4pJXOvLb7342jsvq671TXGtv3vz/T+cIVqN&#10;WgteLW5MgayhW6UQ/gDU+lvVwf7ujcK1uvPNiy5qfYVOrc8ItarnzV4XtR7Yumff5h27BgaGW8S1&#10;9g229RisNrV0bJAVU4daKw609wy294909clDeHO/aAMFG1tsu6gufNJ8eb2VHs0cQ2xxiG9ha5Tr&#10;iUM+jlk00cwaGESDstK1k7BxMf41dIrRjyscxR0KPSmnqieiQ4WSVN3pulMDCuoHDXD0YmFFC335&#10;JUhHuBffIpSe4VFNPVIvWVW3mpt079b99gzjl0U861fSjNPHTOFnRTRq15MKKfSpWbdiqAToS6gf&#10;Ex+grO4I+zAFrFY6YZGU21XXamgalhZHJZkSCdSZa4WKtObYXZ6QEANNDSDD/AqRx0C4dOlBcxxO&#10;lcpVnd4eqYjlyBycWfygYpEccyb0wGGZQxxHAKwRHB4TnrERLpZCkbxCN+sz/aW+lukaRKWr4iZ3&#10;5QFC+7LFoFn1ulS0OlFRc5YSpQy5qvoxn45fjIEQqNvIkEtosJcuLJZtoOqG9HOWoqZdSeWne3nZ&#10;PL3wUUkQanrBEBrHRscLR+r3mgT3YMbVOjVvdvcFqnmx0ykrJ6EvBQEWxe9uJU7QReOfTH8an1dx&#10;aq1hXU3lApgx/tVXpAwYRBd8a19TPpaspN2VUkPiVVWrJ61Nsrymr0xxPiD96a2FEDYUSuo9FC7g&#10;jwdnkio4xMmcI8gTXs4Ih+SI86CMQ2mD5sQ29u7J+wY2C3lSIhshUBhaH2HRRYccLuIcPN9p1gIF&#10;7Tdq0o4I52zbPCRdCv1adUH7VVMxMtAx0CN5sFrdrGluUFGrgOuKDWuXq+HNKhWPLphaN+Nn9/z6&#10;k3/ymQsuvuCsNajnfeTyi2+49iO333ztJ+647KYbLr/5hktuvE5tWr/+3W/+/L575ixaULd4wU/u&#10;/vXnvvpnl1x1xVl9mCQ3vvb6K7/5nb/71V0/vu+hX1kePOehWfVTBVkXr5y/ZsOKhubVGzaubWpZ&#10;39bdMjDSJ+awf7QvmpO0QQORppgkjy3xzGAzEy6JLX7x4SABX9BIFTSkirV0wcngk141UjWQI5ue&#10;SZipksuazQlMWyCf5kN0R/66YqySaNjxSvBS0vCBf4medfAx0DJqTb87J4logSNAu92bX2t365rG&#10;1aJb56uoddk8uTEta1wytL1v/2N7T7wgNyZ1vjlx4tSTh47v231wc3vfmnXNi1Y1Lm1sXdc12NE3&#10;2mt4Dyn9oXgd1UDVaE6HkdGgnSAxpfPHltHG6UeBSyUVC3dq/BYrUQIFjxWnb2SSjL5LXiPpRM/p&#10;eyQgNn1fpf1TLw0atCrSCqlIKO8P1D/Da4HuSgWaLqXKHQUVDGAKGeJ3xbozAXFiYhOYpVWgb67E&#10;zVEIB57pG/lYgyLQjnEI76pRgkUzFvCWTjwsZYYfYfIj/dVzCFIrhAsHaPmDgzzHhfvSHqaMVUqL&#10;A5ms2MSjuMwoMwlaMRSkJmQEWisYO2yH4SJlxAfLIwbi1SfDhkXK6MtU40UJlP0hTMXyjb6+ttBz&#10;QaDgik9WV5D0BFEpR0XpXYY9oTZwyySVcYhFoWaWgBDE3GSIgo2jCE0WA0Gdy/bSucSDVjChFZgh&#10;3xy5IsnLGggV7GHPAQcO2b+q5E3OKDmpzjWTD18k7y40w16cjWmpH3ZVYUC4u09VqBUHWt5rmtGH&#10;nelRZgXwOCFsmVEQOKA1I+0IAQorBQxmU3hYSNI10k62eqkx9V3IQKpMg8R4o7CWy9115EC+XMek&#10;X8FOKouidSp+ftox+XxDVjYCrEQ0YsUCXfQpVjquLrbi1wBb9Z9SIiBBKrtPfL/ixco4p8ab3Cse&#10;TiaidVQm7TON43xLgavJRjCwMYx+kltx1YMmUuYMhaPWSOurNRlyDMnjZLsMkUJzMpcYZAnKhQPt&#10;eAxLpgB0F7l4liB9O41P/e0xB0rZLZUXKl5VjmY7Q1pQa2YsMMNfRBGsvXyChP0ucLUnc82hOnXU&#10;KlCnlMD4qmJWyc4gmCfbqMnjg7fGm4Jt4RllRCHqQ8Flo8m8CoZJEo1lwUuHFgSVaSjhpZdpQU4N&#10;ZO5oCnziyJDkaRIrnooVyPdWQpGtEaxekGlgy6LSKdrZc3dnoDFSVCF+O6UNLF++bQOng1pzayfN&#10;BEVpEnhMob4CTzKVgFgv/qpqIWUQjXHIaizEPNreQPkQgjpYBGNRriw+IF7wq9MpUZajJiBrEsfJ&#10;14d3ReuufEqabEkPYqmCp7RBu2eabgHKhr3V6hi0REjUluSXxtwDC5kMiRefy6B3y6OwtMjO4qHW&#10;K4Wd8u3OOLDj6JOxNOc2oeMrUKeU+lOlZdRKsGGdlOdVSZhWdSW7dyjdLEmwall7h2UeOdg33C8D&#10;4a7errau9mY6tTZubFwu9+D1tmKSjfDy1csWLV+4YNmCuoVz9Ji7yDphQdZpcyZPnD5+8iwHRZPm&#10;PDhtsVDr3J5tnUKtx54+fPLUY8+/YtT6ktvevJi2N2/99vV3bSDsolZpgysrJguDq543f8wTClw/&#10;+MN//fa3gri/f+u3v39LCuE3333pdX/UadW1nn5NVkxPP/X8E8efsRXTI0/ul4Hwnv2bt+8eHNnS&#10;0dW7oW+wpX+o3VxrR4Pp1u7mbinD+lt7htp7h7u6BF+HusS1uoDLXQw2D4+NpKutpGR6ntbEIXLS&#10;icBZpyyA1N8p+oqPDJDNwTBsnAWkxNVFvuour4a+ylhpWdBDN7vuf+VOFMhpEVN/EYNGqli1qoAR&#10;6HkTJyOXp0KcusbVDyuE6VdvjGoHJnn5Yh0swTCyWa1OFvFSqmmfICOpyr439aGIbdOZyUrbyvnI&#10;3BtOtOYjY7YaVWk+JGBVmFSSXhds+jMNYt35xia66IlHd24bUXVrjWUGcfEnc6016WxY3dSF8lnu&#10;sAqMpMeO5cg+cyuh3c3WplIZkTzCjlJxauCa4zPuBeVWzkMGw+Jma27LVbWu/aZw/dEhmeb1Vz+s&#10;RrIitQXM/K4CXA19hbrd0Se1yzr5FL76OIstkwFkhOMB5IV8f1gOxrbVRRVcLLNEl7v4GGk4tCfy&#10;xaKXMCj1fR5ZY7G1MOb0tOMn6wUAGD+VSsNt6hLS39IRanQhJ0thg689PXKUXVM62eWvOx4OHe/C&#10;ieh4P+TW6xWzAoS+apCifqXzDjE3Lg7GLsjOsqXfUJ3o9D9ER+z1S17Q+BZrvuhv0zSFxdpZ3mrP&#10;cKFFVmpvKjT+Mu1cmqxYp47VdUz2zHUzO5OuTjrQS3xJWGJP6kRAVfofpjf5SB0e52ts4+rW0snd&#10;tBUdycrPVLS64Y1q3Le5j3NIV5XCq01re3+XIKv4VbkHy41Jz1c0rFm8erlQ67xli6bUzfjWv//r&#10;VTdcPe7cc/4n1CqIedGFF1191Uc/dtuVt91y2S03nXv1lZfecsNHP3bLp7/6pe/8+AcT5HW3ZOED&#10;0yb/w/f++YZP3nHOReefBQOPG3feBed86cuf/ekvfvjre372wMTfTJpx/7S6CVPmPFS3cMaiFfNW&#10;NyxvbFkn6+C2rk0tnfIWkoFwv13p1AGMMomk8HGlq5qkKQdVtGTOEMeQKWl4a8Ps8GlDSwLr4vgX&#10;D4ngVZhP6itINDhpioc+2Q3xCa5bqCUU9BZZCBCgRGCJJCntRlIDBlfgMqF0BQxYrUrFsu96f8Ux&#10;gsXa+RFiylSZuvxDda3a8BpblWtYs2jlwsWrF89eOnvx2vqBbT17j+154rnHT1ohfFI64UPH9+86&#10;vKWtb82axoUNLas2dTW19W7qHe62FVNJ/wc0er7Fp4pgJRLlQD5XjRLueMJXFU3OvlccYOkOEpBj&#10;jOE2NpY4OpSBGIxYC2kW3k5xuQwUMRKzrNqrucAYAwIGdmSjIUo4SHOasFtFtxYYc/CoGqI43AlP&#10;xXflsAulAKuAG4rBgKMQfSAemBZIR+6IPtwYqaIr/V3GDFXYmjcmxE9EK/UvNXsO8lxp6R6qdlXB&#10;UgWbYhgqgSXX9x7WCmNBoDFterFUWl85TrlOWKleWt0YxqSRlRqaHhHh7GN+2O41CCAxwiF8zLXI&#10;AoLgs9QrmhVEFRk063cVoqyUSvoK5jrCnFjZqA9MraAiYD0SnuqRyj23hAndBCrQJ+s1uaFSns08&#10;L3iViM2MookOvzEC2gJcE+fZDUjJIwQpvjqWrmg2pm9wVSMHsvJ1ZEaFkMm1C/Kp3DvNNpezAGCE&#10;ji45hTDMgMlKUazppK/QnQUr7vER+PFuQkbVotlA7nBWmXJO5UgISg9zSCdPfrPZTB4uQUkoRF2p&#10;31g8DJPsyYDplwYtxkiRB1M8P+aWrQ/vEMTSbAn9qLdnNga5WTNfDQuQAAo6Hn5IloD07K0a5PST&#10;dF8QI1J0sNbrChUr4LYnM6b9uVn0p/w1U5rbpEKYpKUMCyl8zUyGRM3cMwxz+5xibgTOEegSjLEP&#10;jfEws8i5BsTqBufASAspWXb8U9SKCzcAPJDDkS1UsKpQVaVVdVID4fBRvzv74ESALi5IkpXcQmJB&#10;Vhff4mfG0DkLk7nE8WCzbP0woB2sy33tHsUBrhpPz7TQvJQhCBeJ3Kvx5Ln1NO1D2EI+m+4r31L5&#10;U2bZ5+o4pxasXjQ1uV8qU0B8DTwaoVvZKbjQxAbawQPw6PiV+YYjWmYd5kmg4jRbtnTZs5cqVq23&#10;yfERNpSyI6yPyjwPteghJUPE3oQUrhDg1h67wbjN1fXJOjCdu0bSmdbsDrlnCe0iSbBmmCS7MaH7&#10;hBUiFLoCKz6Ua77uwpaQB1ELl41PIU3203yIwrM89x1abISVLIvDv5eXJLlC3mpMIoLIUTHyycbm&#10;KsT1PayJsTGJocBRc27ZYcm++a96WULBANecI8dPVjR5kDJ7HeJSd4CiHoLd2YpiTGi9vShWodbO&#10;/q6ewd7+kQGV+eh5R2+nUGva3qicVdrgNQ1rVtDwZsnKxXJjUl1rvR5L/FiwrH7eojl1C6QTnqbH&#10;7AXTJ85+4MG545dsWjKyp//AEw9LHvzU6cclD1azVrW9EWqVFdOb77+GhzBtb2ruwSZU/QCsqttN&#10;fhZPJhW1CrK+6xavanvz6usqan379BvvvPTKm+rX+sLpV5976oUnJQ92UevjEngro7Fl265B9bzp&#10;6m3sHZB78MaWzg2b2je0dDS2d2/s7m/v7G0dUPeDzX1KmqtjvC1IxiT9U0nXiLhWdbsIsyoK2g1v&#10;FNYSX2X+C3QMjbl3o2vl8E9FPmnI4HhYN4VRQwx0jeCCCXHnsUuOIIxUweK6glR3CakFtRrguCmO&#10;rXqlh6USNbgU3s7iVmpcpaIy0arn1gbvsQzYL7PBkOaeZo6cF4xX3YPT7YXNjrpvTdrJonilZY5/&#10;ycQ2FsMYCCUsQDJYlyK+UroY9jhuTLEaDqyLOFdfNy5uQHZz2rNjSIh/u8KIXdt1F1V+ymDaVDk+&#10;PLJdKYEtlTDYoDGoFXviWqFtoLO50KpY1F9WA6X5U7ArLKvZ7fwSm6V4BZnCjiAWRyhDR+hZ0K+N&#10;i60xDqntIUZyXPyTECHnPCsdshldEao1+6UooqMHJpORdr2Wd2NWbBuuFLIiT7VprcBPsfDVscV2&#10;KI4RqW9BMAmBaV1HLLYqGFy0lOGNVYeDUDZC6PhHG1sGXmqqaV5iAkwLWVyC/bEQy3EzZkxoXUPS&#10;RXSuuMRRrI+MBtEYO+6PnZLXKXs+0dU2bsaRAe+TFpHe1oUFLXg1RRqUqnpXKKjVWDSJ/2yBWRkd&#10;NIc8odQkJZH6PV9Nc7BC1qUYKSp0bJbpXhAFsjY/JljhVK1PMNz1LRqdjKtV8eILF03dtk9ENy1u&#10;8gReVEDlGCorJqsGZB1My9atA1uGRLRq9ewc6G7v62zuaFGDVne7aVijNq0r169ZBGqtX7bovskP&#10;fuVv//L8yy48K9E67sLzzr/qystvvemiG66VFdN5V19x2c3X3/zZT33ur776vZ/9eOrcOXMWL/jZ&#10;vb/56jf+5qO33XgWDMyXXXLFhX//D1//+a9/cu8Dv7r/oV9NnH7f5FkPzJg7ad6SWUtXLVixbol6&#10;3mxsb9xIXasUwnInkpu8iFZ70GE9F+OioFN3/gSjBr3YXhgdI3PP0TZ+qoTgBMqkZrN1VXpgKoo1&#10;vQUmo12hea8Tt57wCBNS8ZI8MeVnKZhx2JTfJwecwwiD59CN6MciSbLdkQeT5HZyhCDAFzTbMH/y&#10;HNi8bbR/RN3JpbzZuLpxtTyZ1Li1blndknUL+8a6dx/Z8egzx8SyPv3iSRkyHX3q0J6j29r71zS0&#10;LG1qW9fYJsDfrGSn27pw+rB/xtJRRSb64bApCSNsNReN2QkdJvgNSICY3uxfNKuBE6K26LxqaTRw&#10;1CEgE7KI6jEIcQ22g5uKeo2PTrxY/bGoQBGblVJS8G0RaiYKTCLA2MARfOFgXWjHnZJ7s3bdE6Do&#10;N+lT4tSD1Fxoen3YaHeBNw50LDyjmpSmnaW2LX8KMlfApCjWrJTZ0eKaq7arJvF8SOIByoBgpavq&#10;Vg2LkYCxqyt1XZVq5Z5HL/weuNTLlGcCNOZefeDhR9Q10WV7Alr2npXTMhclE/XD4JNQKcI/F8gl&#10;y8AlcyBu+ASLEnxSUyGaNTK40kbu+itmpi+uAn1Kgj2qbmJZ9VB1jA5WCSr2JUhNo65UZcoN0PXU&#10;DWvqsBIhNIk8iydj0xXpY1BryTJA0xV1K8sp4N8hqS90WgfRsJdi41LX6uuVOUPJdNF7k2UoxdLM&#10;HDfFibssNJ08mZjexjn6cN+hOJHWMi8py1TaQuuzDo/VWDnErdt87ZTHMdyNzpOwvtTpBZIZKAoi&#10;2owqbKowm2CPqk8p9saBSQNeqi59ap6TQcu+B4l0s0YFCXCEkFoYKADzIFSx9U4tg7G3nWAg9NCP&#10;xAWqQDXctoNbPJ603qUer5S3wLy5wjY3fjIsOsekY0CMXipRDu/ao9ULShZFbshGQ1nTxe7k7KLT&#10;fHLY/sBdV/Cmmxe9dljNfNi5xXyOua8rdMFKaKIsQ2Edvth4TyG7+NpszBmB4hUc5pBXergyw8u9&#10;gPw+mTgobkM45hKa/OjtGWQfOefiBEEx1DVc1Fs8E6iVjbDCMQCo1fA4YnKDrrSpL8s+NwJZPBKO&#10;NeTsNZYq1hxwueicu/6pUD5Skeh1cwW5EwPM6NhMoqEklUjVucYyZb3xi64oWZ8yqcP4G7G42YE8&#10;mwtTrujhs1RyrznuiuLMqhO7yhm7Rq1gLYYhK5Zm3r+Qz1irUtx0gz+jpI3LcXbP/N6XxruwDfYR&#10;lYitijrJr4lMCRxuubv18Cw4vBfgmjY5lCRo2bfGG+1uSrri9hQIit7bebESktX0yQSZqQ+HR8ka&#10;5YO3oabTRmXvDpZOuieS7JwsokvPyTQV98swx85Vi41Zxt/Xrqr4VbQwvHUkDkxiWQc3q/XLUK9a&#10;OfR1yY1JXKs6tQq1rm5YvXzNiiUrlyxbvUx0q1DrvEV1dQtmz104Ry1bZSNsQ6b66XX0a51ZP3Xy&#10;nPEP1t2/pnPV1gMjR1TU+pyLWl949ekYCL/6zktvWB782lugVj1kxWTgKgEwnW/sHlyEwWFZa/Lg&#10;d41XhVp/9/rb774s1Cq6VY9X3zr14uvPv/DKs0KtsmLCQNidWsW1bts9NDDUasjaJ0Zhgyta+1ra&#10;upo6bMvU0t6jDoWd/SM9ss+UMk62GoNbBxF8uahVpKueGJeaYhlRmBr1Zagawb++zQrttlB+WPiD&#10;UnVIySGiUWOoVIqyxJmoxLaGtAXgJQyc4Os2mwnbhSGmOamsDK0awWxQ6Nguo1bTk6omhXHdLiek&#10;6rlkrW5Kuk/rtjYISeGU/9LtKWMnbdn7DUHpMuPiUIjTynnXiFqyl0NHD+uGhXzyURn6Gei5+LQS&#10;xltdW7r1uPNlEKxeZq5VB2mFcDq+mFDVmeiDUDLIZRcNbRqxVKiyuDwZUmLgtF04dstOHZy7xxqG&#10;2WzJit+QwjFksmMwHXvcI2e7TZvcAgfQjOuSPy10aL7I4B7vX6TCbq1bkC3jG546+DMyY31sviv0&#10;bEjkGmStcby1kl+Rrmhl3cs0xDqf82Gu1eMIcE1JqoXg8hbSZQ52pRj4DOCM01I2Re+jWKpWYgwv&#10;/VCsuq6GslqVPNokS6D4LfFNLb4eMbyF8vXmAeNkKh87JUPNFMfGdrgAXeVpto0Oyk1b+oFC8/Le&#10;+LxTXihuWRBOCQhD4iqLFvkKQvmylMMAQIGSC4lIuPIldtwQX5ZEt8liRu4Seg2XGtO5at0R1JqQ&#10;Pc8ZpdxgWdldaF7QiNuERqNi0I7MpmAh4FBRpjlNiDMHoydIo7jKCRff0hbfx5BtG/bufktEwhgy&#10;yVFtVNWtfSP9XQM9HX1dbnijrtZN6xeuWrZsnax9VtWvWLJ41XIphH98189v+tRt485agioi9oJz&#10;L7rmqo/cfsvFN14rHyb9vOK2G+/8yp/+xTf/10/uvWtm/bxJs2d+90f/ceef/cnFH73yrETrOeeN&#10;u/1jN/3Hj/711/f+4v6HfjNp2gOz66dNninUOnn+0jkr1y1Z27hqw6Z1Ta0NLZ0buwe0Dqr3lyzp&#10;TLQGpqaulecejcDXRIGpca0KGgmeIKMSLybWSZIVs2VFDzhg0QgnWQxodjsx2LuC2R4pLLyHN/sU&#10;b1cIll5QfLWjDTVpSDkim3e4xOg2SdwW3JjFmniLaMOxpisDnaSAnRA4Hxzt7x7s3tguqfSqletX&#10;1C+fP2/ZnIWr5/Vu7RJqPfa0Eq7q13ri5Onjjzx9eO+xHb2jG5vaVzS2rW3uWN/eu6l7qEspHg7V&#10;GjB4XWxU08AAhiQRHnFMMQJVmLj/kCWXZNwdj8ZVKPQXXGWRpxoAG4R75jvIpj8Q+WlaBZC31i9z&#10;U3jkY/0K9pAkMjWlQho6KgCw1Ps+jFq8GGgRloAUUtFj+yoTqib1Xn5WNt0EalHva22UTmF01CZY&#10;VvMqLo92lBow4zpFxgePHkAl6FJAKAgzq8BCM2wuC4TrcK8FZ/1NSQmWHDqq1gsG83CDaPDE5FP6&#10;G8hkM9t9TgoY7Ru4Ohz3maKSdcqAgjHLLyF/XHSq5RlD4Bp/VZSHRowVEoNoYhp7RiGeLM8D4IMA&#10;dagmCem4iFSk0MI1TqzYOGHWSu0lJXyFPXArHQfZBQ+4Ws/BLumemMcqFID6RlxQ4Irf7oOBPips&#10;uWSiRCQY2hmiF8xwxo/UoWp6FOXSZyrGFIrFuXahI+1Os1zz/LmbHHECj5WnUKGy7j7faxIMgzTy&#10;M5WQnr3RjhavrKhDJe0phSSGGSWfpVxPKO7E8b7EifWZHjbBSk5H+IFZYZiq14TE1vTQT1c7Y33k&#10;WB9isGo0kmu0T2MIwkGhDa7wfUomNKOk1+sIUQLr+0zjGHVXS5lDZzsw2WE19ZxIdt3qSXO1jHPR&#10;+BS66QwSE141jNH6aVgCorOkQjMWato10nt1slTkUuNK21V/o02PLDdl3ZBaWLSJwElsn3IKmqsG&#10;YABCn3tVsMo5FpvD5JvYHMGHLESkdQwyufukELZ6P6SljlCShNybAfYs45Yfk32LsAUfY08Mj5JX&#10;YyeA3LXIaYWkRUgcp/bVg/YhrbI+2UN35CB1qkV+H6rTH6sRY2RCnOJpVLJm3DXlmLPAJtGW7SZ0&#10;fc4u+bJUHmGMZLrPHnh8YNYxsFmWWW80+cld4LOOihiMF1tyjyE/yZXDEGKUYIW5x4GpnhcELefY&#10;ArfCW+YryCZYFXzk2CEJWyDMPbD6ampM4qpdOMxQF8mtOGjBUyrsJUS6kWcgn1dL++15jwiIZY8r&#10;e6uZElcVbt1mNxkTcdERqH0RTWUAh5xvrOMpqbAvceq2ShEWe3FEv+6h4jWqAODo7dlkEctQeQsN&#10;QMl61YwdvsSPkDH+tFxlmImcCIqGUqdN/FBKJCyPLzka57txG9oipCrIKqJ1aMuwEGxHj4nWts7W&#10;phZVtDaqU+s6PRrXrVy7csWaZaJb6xfPmz1/popaZ86dLuxqnfDCOTPnTpkxd8q0ORNk9jF9/sTJ&#10;CyY09DXsOrJNVkxPPu+i1hdefeolQda3T7/2jg2EZcUk1FoZCL/3WxkIqxdrrVlrJQyOk7DkwR/8&#10;1/vvffDWOxIVC7K+/+ob75x+7e0XRLS+/s6L4lplxfT8S0+prvWJp48eeWKf2t7sPajrOzCytauz&#10;t1Huwe3S8HU1dve19A11CqyqtLW1s7Gtu1nVrWr6IJEwZpCiWO1Col1YwygzYdKCApCKUUd6FdFp&#10;qBDMx7wm1W0lDZG+TWhCaYli7AbdatRqHWugDT2N9JuHJc+krhDhsSta1cPGPKchq+2CcWa1dtW8&#10;KO1qAK7FTBhOopjjlprVXcJB7uZavVKz2sWuIlr3HT5kY2Efg/EURwhyoSi3PKHyVpQeLRXNg0ZI&#10;rOc4B0UF4MMQiBMHSa9Ty3WN76hxxXx4n7lWMasFnaYxjG4bDQdUZNyYguhS8hthcIhdCWu37FL9&#10;oQ/dmBBpcR4awSLujbXx3r3YMQv1uRRWEDdca6TCoVhDwMZMGNTq38M9+pRQHQcM08/HyFZjIXLc&#10;QFy6WTr5iCbVDq0PD6EcjO4noVLx6U2nHIuZMY+mMhhwqMPTV8NwmkMP0Vo1nvH50jW0gFiPTAVr&#10;43tEH6QCPondHSmSbPA9z+rm+QShqhqA0nFU9atGuU4KYpJEDxvYGOjyQjPCuxbrMJ+IuydRigyJ&#10;OiZsNrB1WNg15kwhJEm3OGL2taPjE3JirbM2fyLnGllv8TQCBOYYUi5r1W76KDimNwi0iUuWeK3s&#10;htk+DG8AIJlqA2DH1fcilQSfAFMzGuGKweReqaGs/TMpXrYQb+RJGVYQiMZCHA+f42PGrt0CCa6v&#10;FcXkony3o9IxU+ddYacKpFU/MKrqVrXJ6hnW4tHZ3tspbbCKWuUevGTtiuXrVi1bt1oKYaHWWQvm&#10;fuv737365mvPavYr7vTcSy+W99KVt950wfVXX3bLjVfcetO1n7jtzj//s7/6zj/97P57ptTN+tn9&#10;d3/9W/9w/R23nnfh2Upkx4276NLzv/ilO3/y8x/eO/7XD02+d/KMByUMnqLijbqJ85aofcuStc2r&#10;G8UQdza39bR0D3aJZZU2uH809f3CqzbFCReaa6HdIn5CbpgG5ixEUxxNCSxq6dVcwbxRY+g927kA&#10;r6d5TYBxQgprsTCHJGXrOQMt4+voN5amfN7GTHdQM6kphB6SyqWqtIk4xpn1OBw6gIuYDZkobzQZ&#10;awitLC/KZ9kIdw90tXRuWtu4ZsW6FQtXLJinYuR1i7pG23ce3v7IU0fUrPXpl5+STvjY00cOPLa7&#10;f7MU4MvXb1rW1L52Y2dD50C79oZExu6CiCcqqNXhTniYuEAxzXZg8iEYpuBbejmH0YkFgQpmKmBI&#10;GLfiP0m9LjyJbiKFFAH8eu51QHl3U7ImYKMTTviYZqcx6cnbMZUtrr98V+wx0XVjSVKFBf7q3DtE&#10;rlFXCrQIACvAz7vMeORe1lfrwFLZ6xuZjyI4q7V4cUtP2DYXQgMCzRSFEaXrRsVhYgdiIEr4rifG&#10;um7QIjSrtKvFpakjUOSn0lYFfCkMNm4U3QdxF9Sqf0amG+wqLi6MGcjKBJf4W6MIFxm6LQ2QxkFz&#10;4uDwY0FB+qdZF64LEb/DMle7IWkOACNc9leHtAlCFnml/hxGGsgFiecSnZdJaDkl1sEAAM8Njs2v&#10;1J/yscb8Bts1m5YwP4ElTmV6JUTx6CgWiZ27sEJMZSbkT3Y4o5K5uvTBh1Fdus45kNuxdYh6h62G&#10;pjG20QsEVotJkiqBwQm+UnDdEQuQXHBjIQ9CBrbIL33d8bnxhU60HTPwDGluXts1e0qgkOS9Hurq&#10;J5SgUx6xDsqFE3Up1JpOrUa20JjpKJM36lH7loIZmEKmJQsaMeYJJslolLuAa5Fb2BZBFBUDjHNg&#10;KCod1hOxIaECSpVLXNYBYJgmKpy/vtEjpkSVZy8gUBM4Bbp6qP+kZ4JuUlS7oSJNIFM0rjxpJXDw&#10;3VFDaOF49RO4Hm0/kK8MryVX4DEH/cnf+drhXRdtPPIBc7xRvwtSuqjnjEG310yGiK6t3NquyyAb&#10;lckPLenbhG3dOUFYa5PVAkVe0otlUSnM1iUTarUGmJZa1nhbVeFqXnA7hsxEKdkmUvtApj4rEudy&#10;RgQRZRZLXLU75C7Ob6ocq6FRsiSRgudGSChSWaYXbMm3oIPglWxJOMlVyB+BpXdA9EcSmCRHT6aJ&#10;RkTg3uL0hkeDP4Sp5TVKuvr9R1Q+mmbOqBX2CGMo61d9ghcu14IWRW6p9i8JXMakLDsB2N5TZL8n&#10;lsibtT1BQlGQmS0PW/Lg2Sk3B9IKkndaRZxuqEGtuft8tNw+7BfeZQga/QgNwLdYPGUwo05jRXAX&#10;EIsUH6+QOLOU4Kpq58NXeLhCPzitwHUpkNW6OScaiobLrt2miK1GqTzAtorQkxJw26g27qHNQyNb&#10;R+Uk3NXf1d7T0dLRsmFTo7qzNjQ1SBss62CjVlEIK6UNrhdMnTlvxsx5gqxzFi1bAOMq6nXmtDkT&#10;p8waP3X2g5Pnjp++ZHLL6Mbdj2jfP3T8hceee/nE80KtbnuDPPi9194U/pSp0u/fhWh1zxuxrH5U&#10;/VoL3ZqWrZIN//F9FbXCtb7+zm+NWl9/55QMmVAInwK1njz5/OOPPXXkKEWt+w5rZRgWau3oaezo&#10;buzoaVbPm65+ka6tUggLtXb3t5poHe0ZGO2VgbCcIPVw5xsDV0pbpTDYI+sZSwL1XFVsA5LOYe1B&#10;8FypsskgoEB0gWvIGzCq8WFwrKkmDHqEC4rzK/G2UKvo1jxcv2pXHU0MC3TLE4BY/Jao6ATH7tRt&#10;5erOiIQjJDYB6144pglVsZjf6LmwnlCrzIFBZGfIxYC11NBiWmTNcyCA/inOKUrmWPamzjaoVTgO&#10;VhLL3qq5jv9pQnT3uEiQcaPdJbAqHjKNgIQH8Np1vsqfiIdQxMqRUIdNpVhWwDVEpYFr4FwKXFFI&#10;+4DAomqQg8B4u4JFA137KhnKujkPHXRcOFo8kSE/S+8Z5Lv6wOLMBIWtwRoZE4gybW1XJ9fW6mA0&#10;yj4rPXLCUK8SEhv6VgkJIz3qWi0HN/B2bxiDW/GoOsLCtqMFL2ZZcK0ZeiBoUefqLTWBMbS+I3i8&#10;o5xZD79KjsH/jPCyFKO6RMqBviMqWUpQP+CNORbtbgoSYyEyeUScwDDJTsqFoEbONbfxykoRqbIy&#10;W73Qu2I+E1ovizFXTRPvgyn4ueQsgccm1mrEb7hfx7ipzaBph4ItoGO0Jf4rfs5mjwMtjC5QWoa8&#10;Tf0ePjQ+01SNB6x6ZZT4Qc1pC0BNaUcKITxQ3vLT3Y7oEHLVAKmS7tAJ0w+D/KisQwzGTJzaSHye&#10;IK61OgiyxklYzVqbOjYJskoeLOvgtc0NMmFaunZlOrXWr1g8cda0O//ksxdcesHZ2rSOU+fV8668&#10;7LKbb7z05hsuvP7qC6+/5vJbb7z183d+5Rt/+80ffP+uCePV9uZffvqjL/zlVy+68rJxKoL9H/87&#10;51y1af3oN775N7+652e/uf+XD0y4a+LU+6bXTZw064E5i2YsWD538eoFq8W1tjZ0DXbq0SPByXBP&#10;91B3z1CPT3CrzITVqNou6hqKBOg1tXC25ypkL9GnIpVaHJxAPIq7iO4SQCeZndCQkIJmepXZY83h&#10;NuGUXkZA7Dx6aSRAsE707xAT5Gw33dTjoReNfZF/6VkEsRBcRxa5mB7bpQOaN6i1b7i3o7e9YdP6&#10;5euWL1op1Fq3aE39poHmbQe2HD158IlTj5986YSw66PPHD38+B6h1vWbFq9tXtLYtmZjR0Nnf5vs&#10;EBR2hMzcZQtWrQbFDooz1fz0qooQQFGaw270eBqimJ2kH4z7rFhfSo1TZQZbcJR+o+nnKZoiIuZ5&#10;7llbXBIEyH5pqxr/SAQoCuWwtsDDlWcSzTYrLZxNm8BpugcTrAObFfTk9inRp9kSrkLsQAVZY69a&#10;grDk1K0X9SDnjYHN8C0FMgXnQGsQiLs2zC6phKEOlINC7XupoB8xZEXXu4Dw8COHhFejpayx0FVJ&#10;sBNwir/F/kWbHamwUav/GbwKBVp4Mx2Y0O8+cXQP6xttkKPnjt2zVkBSWaXJ3A6BUyxqi4tpCbxK&#10;2VhWkspk2/GrIQFGMjheGpbEUyqsjl1JAV0CGLmV8hVnRKHVMVS1hVQMxknOm0U62QBfd2+nCN8r&#10;M2KWZPEc8jpdgqFxJOjRORN9FmRL+sbgKgusMxSxb6WmNJMkaQtoJbgj694t3laGKF1bBWLhDBUE&#10;yGAm9qfOMpB2oXWqLXZsLcsEKwLvaJgTCmuKcqiFgGLWUV3J6z0nseqNBjW6U+o59wnz2DCGolnc&#10;gLB7ZY/jiyB76dKEstpLTQ11hJDMmMAzl+0gqCyjlxEOeZ5RLRWqZWA9VRifaD0s0cyalg9hQbNz&#10;bK1CITRmjfAnt7VVGnVwmmnVIHyi89KTJvMwxsK+RlTtmu62U45r+K1EdRvY8r3e2opmlZlAUiAK&#10;W+uMSgM5/NuqJEUo02BRrIBLyiZkdVZdS+iR2ZPg8B6NmVZBrRbkA1xB5iVZll6g9BQAXbP4k76M&#10;VM/q30BctN8pjsUCmoQLV5+JyrdE6Qpegmwsfb/theGVlmnMsu9PBll5ZCJ3D4KKI0AuaCwAEmww&#10;Vbw0cS+4Wj65EraVwkgbfpve94Ph9eHBDXKzh/90aGqJBGk+sG4Y46r1DmXwxV/D+N9ri1Cu9dha&#10;glJ3EL2GtiS9QB/rfDGLSUhXUiHF/S4JXL4LYhn/Kv5qXU9yvjZYctbApVK2kLCLhKVkEfHqMSZB&#10;vQJy924VE+7UQCKliKFgd3HBxMbMIRyFZqDuyH2xtirbek45tfHqGZlLkBen+NmsRiWY8ovDOWdV&#10;gWU1FZEPz4rKxcKh07eDk3ooEZzjzuenYjOiMBTCfQMjA7JlshVTd9umto2FaG1cJ/gqbbDw6sJl&#10;CxcuW7Bo2cL5olvrZ4lxrVPnm3kz9GR63RQXtc6fOnnW+Imz7qtbObN3R/fDj+5Sp9aTpx9/9pWT&#10;L7z2zMvmWl+UPPjt998oPW+EWn9fUGva3vzxf9t+ibY3v8c92CLhP4iG/a/31fZGda3v/e4NoVZB&#10;VvkwCbWqX+urb51+6fXnnnvppNrePHry0KHHJIdJUWv/wGhb90BL70BrV98mqYJlwqRHa1djZ19L&#10;rwwgh+0ePLC5D9TqRvFiWeWdKYyKFtI7o54EqUovqUpXHD08c3JNfSl99aVUFTfjcCKxhBCgm4OU&#10;UkGzXI7zY/4KmYn61dJFgVW1RBH+1FskEgZ5+qd+KTiGQtYNVzH3CUdqztI4s0KqgY6AUhdgxrfI&#10;sA4AbBQGpKxcioqNUbxyA/cQHlt1HNgoIlOfgDWSLZNKkxtYXzrOmHrcvsffGPfgmBZJuiyoOE4S&#10;X4uEtTNpykKlWqwrA2Fkx1jOomil92vVUaamReYTxZq6UY11s9CtGPxGJI06OdgyBKnR6XYti6WJ&#10;qw86p00xqv4ZpjuBY5ymQPa2a9JPOGWw7jbp3HTD6ObXF+me10IgmG0HpnCwYZMRJxv9c6XP9MKx&#10;BBwo7ga+8NfxsAJjm3C3SFU3P8A1D7e94QCiWM5bakSxazV3acNw/iDFA/EEjntw7vMk5PRKxy7x&#10;cKMy88ARTBct8XLcADAw2nSmzcuBY18UGrE+jq44ObMCTSlwlbq79J7NskW04ZOCTS0NkeIK4+rW&#10;+P2a13UspemeXl7ZNQ2V04mnyIAtYy5/CqYFN8aLmC2hZFjDwaZvNckhV6gWnAxTWpQn7Desa6FE&#10;vGnRu89JRBQsVZoWqo06WKctkvwrlR4udvLBB9tHZRE7H+UXJb0Qq6bf0PNmJEWtXQPdLd3tG1qb&#10;VjeukzxYkHX5+lVL1qyQTnjByqWzFs79xX2/+didH7/gorNRo+edO+6SC8+96sqLbrzusltvkAmT&#10;mrUKtX7sS5//xve/99P77rl78oSf33/PP/3H9z72+c9ccMnFZ5UHy4fp05+944c/+f69D951/4Tf&#10;3Dv+V1NmPqjHxJnj5y+rE2pdtKp+ddOq5o6mHnGNm/v6N/cNbO5XgYQafyVpp7MbVDpzy7CmTeK/&#10;bP8JZfycvRb3C8cf2RTBoh7qxJGRCeVysGnRdKH42SYtjbkinJg+h4x+OMAQQUXdV5yWqGJi5ytY&#10;13EwBXhpwVIIlloXxHgvUUKTQJxsi2IC28Yo+o/XlEjmzv6OtU1rl61dOn/ZvDmLZ81bMXdDd4Na&#10;jctI0Kj1xeN6PP7cI4effHhorD2otWHTitbuxp6hDtkhJE4leJK0xAAyMjY275L8Dj+A5tNBP9Cu&#10;pnQ1QMJ11oFyhteKNbSvZYOnX1Rs6lIFELm+b16jQcdnyVvriRtgPnII1rdUJ0bw6YOkiWsukIFZ&#10;ujsQdSXmcKEptCpHYgMhLTJ+GQiW1IN/X5UnOXKq7lZrd0V5gSJqwAnwQJgVeFkFNI7tDEWEJNWY&#10;x36qqHDBIfpAyLQ0vaD4EyKLY9ZKC0eh2Bo0LuDkOFuxIHWkVIhFmG0yJ0xppQouz8VyF0GpTHRL&#10;7agj6UxyFlJ/kQJZt12RJrYqeQBXF9gPTPUUDY9NaY0hHCaxvoiJYoO3Qx3DKFKrzGWqQccajydo&#10;EelyRlWviaI41EdBVihB9OExX/Hxc69VMa5puqh8k5LwLfAh6hVqSFu1slGI7c38U3FXGYf6NgTH&#10;Zj4kE6S5FNI1R0IJonX4Gfxgm5xyrh3sdCJXX/fgOpBkivfguDz45QMzPVi6kSowOfEuAk4A6ZV0&#10;sMtrbiuTeKYiTS9blA4jWnXQFX3HxnemqNW6g0wnzitIA7ScyhFfC9KahdbOAWfeRlqfA8tnZnpE&#10;E8HF9UFmBQvUhLL2KLlLkOekyxfpcVKsy9AAy256m8hG933VUGOXqjA9zZzdO4d8BBcdQQQ3IJG9&#10;kzK1CWauFaeritoqVLbDAwdOXJSqjJypVWT21ucDGklbkFDgxslryPoVm7dAr1raMdkoz+SqtQzH&#10;6U0zFolVCcZYFNoMmgfZcu4PiXu9QZeN/kxyB26WdAnqsFINccYiyE4/Vnb4CKnxrhx0g4VqionS&#10;uolzRxmbi55Z4byDld5aqaom4UlqGBliSaVzSYE3O1cpwg8riCMDnvCVR2DqQXQk0QKgsECG7b5H&#10;Sb54kmT7czanlIQ4IetkRyoXWNNyvXQYWcltsFeAq7sfxZAvacEkiVLiXvWXip7F2vhi5Gm7YMvx&#10;DBFV8KUUgGx0MDdSTgHRuy8cG7fJhkqwU3jXlLlW2DWBXwk+dfoKKY2TzSj4Q0LtWpwZn8UdVACV&#10;1IODriQXyl3pvQBF9Id49dyGaVXtSUh1N0J0p/myOG/ettk9b4ZkwtQvyNrV3y0zRZWzimht7Wzd&#10;2LYxVkziWuXGtGjFongvzVkwe8GSetkIz11YJ4Xw9DnqeTNt1rzpc+pnzF04c9KMB6bPmzht/kML&#10;183Tpn/wyb3Hnjny1EvHn3v1KRW1vvKWZL0uan3rfQl937J78B/e8+OP7//uv1LUCmoFuJ552J9J&#10;f33/d394933Rsx+8+fb76tT6gipa3/nta2+88/Krb73w4qtPP3PqySeffuSR4wcOPyaZt+iB0bGd&#10;Rq0dPU1iWQVZrQpW/VnPxo5etb3ZJCuNjr7W/lFZZvYNjw1u3m6VkzyEk+zwJJQSxF21BbgsJ4xa&#10;OCrFeLU4lWAXWG0Am60bT3kzZi4AEL3YlCH0lctEQQomtFzDSPPVaEJpBmuMVgyWIFrdvtTsq/Fa&#10;Mf0BncZXyawh3kMCjdgp2VTJ7UtR10Y4mYrODwuMw6PmEQFw5K76XiNnwT1QmxEp0l8HSBSQ6p+p&#10;6xRkhZhNyx/j4bCs8f01anWRp0ApkuA96qWjHjuIgcOmKg8n1Jpy06DWmPpUT4rEF1cryzIREkcc&#10;a2I3HWjiVeUncKqp8QXveVDKqHFuKI2tfQX9Ok8gVGluFg107Jp4iBcVRDHctRGzzJrhdfX5+mUy&#10;B0HzpqH3i7FxdXJa9DqZ4QY5Lr+k7Q3HY0rZ1WWR3Zo/3K/araz7LleIiIIjNBWTl0GkmPIOOMyw&#10;uFbWiFSLkWI7a3TZIZziqsAVuTRepiWGenf79CJ2BTEWPW0p50vakkq5NCAxBRpdexUHS+Ot1J+a&#10;lDpPZkRHTTJT2eeLYDvD64/S7K9AYFCrSVR9cngYLp8vIv+0glpUsGE2RbARLeTzLWcC6KbaIfk2&#10;R114HrBN+q/xRqKeNmqWgoiCYCFX7fcdW05vAMWIL3ggZlfGyfC39nlC5VVY6BxwmG19V63zTYoE&#10;xK9KG6zngqxdgy5nbelq29TV2tSunqcNCINXrmxYvUQZvuVL5iyuf2jG5L/7zj9ccc0V5/zP7sHC&#10;oOefP+6yi8/96JXnX3vVJTdfd/FN133kjluu+9TH7/zal7/1o3//1UMPTJw944e//vkX/uprl153&#10;1Tnnn7VG1j5Mf/H1r/7sVz8eP/m+CVPue3DSPSpnnTl38vR5k4Val61ZvLJheVBr54Dbt/SO9A6i&#10;MxHLKnxucD42Yhu6sTgJp7q1aHqzfxDPxcmmxJoaXq7OGXKVvTxF0cXUx7Fa4lf0Y6EWUzpInwMn&#10;+4toFigFivBf3UkyERWRrgIULdYlGVHKNa0S3Of+FnAmiBv1kO+L8/GQgZQk+Q5yzKrNnnY+Qq1t&#10;Pa1rm9cuXrVo7pK66QumzVw8Y3Xbqm0HNh99+tCTLzymfq2g1mNHntw7ur1LqHXdxiXrNi3v6N0o&#10;N7/NO6TJcRAZv1/VYPsAsC1hiEw/ZhD0pRgO2fUkzAwhXWap8VVFy4Qcq4W8yRFoEyr1J4kwXBdA&#10;EorWC/bPUO/WUApoMg07QU02ZFK4o8PDYveM9W4VxoUBQ4AntjDNS+JFmboGxSIIzAi/hJZSTed0&#10;TwF4sQjiE4zMbTpi5g1YAnIoaj1qibePpqeuTtyaUhyY8Ia1GaxtqOHr/HDjcrfWKEa7RYVr16XK&#10;zBYBBcWuNUMmjyE2V1Fmmj4C/8T8JixHCiMBbGfs30LR6AOFgtI1VMd2+NhhOTmpMjMgB0QHRGR5&#10;CW+jX1JsaWcgi59DGqfxIAAyeDtdarIKeW5Y9OHLkbA7tA8AtaiRg1hCAZnWYzWu5rCh9aFHDju/&#10;UMTeFvcWSAkOB+dYyOrbp5K5hpfTJ9MoRX1cXFGsh9urONfgSeLgW3Lig3aQxnY4HZXcRxf4mrJG&#10;g0ayJNRdgxas9wb2BMWl4tf3OMRy8g4oqAHSZXwK98J0MhkVZBvdkNMWpQgznJiO1nLWeC+BWo27&#10;iitvZaDFSNrYjEMyxtB7RdJWsNzwOwmF5BSSHdMRRn0QTF7LlxGRF+AKpvUZMaSGdrnFcnZJx+T6&#10;xrIhCRQgq1Y58aW6QYrvF2ka+80a/Zr68Bt1sj6YAHjkstGWJ+nA5sWD7+U0LdJm0fC15vgLbU4S&#10;ynVcCnJqM4rzKr2vQm5DMlMOyj9zV+Yz+fAQyE4NwGHm7RTPV/2Kkq3LlPaooqiqGUw4RKHKA1Qz&#10;pjkWxiwQjnHLupE6DmQ1PHzhSC9Sul9aWMUnBuGiuVYdDxScoU4NCzEyNbU/5Kd2JbI8SSiwNYSB&#10;95yPP5++Qon+oFb9TCLDNy93t9G4pdSJ35zrVNDPRC01LNFO6/Pjt8etR8VyaZWUHr/JD+ozqQNH&#10;X1NlH2hYWuUFAlPBkNYoZbHNcXJ4dkOwk5+dEZyrKmCv6BfwFcOhN28UnwGYTHc6l7NaFWVz7OQp&#10;fNWc4ocFSd6T0rMzt2HKa7N/Ob7CHNhKNKrS/EvD5lgo5QNN0qRZQAJIAkIXFXsZqYTBjKp3RrKo&#10;pZYnNeQaW71MlTU6SIFtN4JSXKHIU0SCejeIMBihTauaDvZ0qE3rpo4WmTBtbN+onwKreqicVT1v&#10;0vBG2FWq4Blzp0sVrMeUmZOmzJo0vW7q9DlTZs+XYFg2wlOn1j00vX7Cyk1Ld7qodR9c6xOyYnrR&#10;nVpP1VDrO7+TGzA+TKBWFMIfSAksyHqGZY2fsH4CWX+rNjkfvBnUKqL1zfdejkJYbkynXglqPXrs&#10;+IEjjz2874jGUySBevl0dvZvbO9plgNTiwpZu5pEsfa4TWtHe09Lhz2E1aRQlVxyzZR18JACtrgx&#10;5drRf9vdSmU943aPQNZggYDYaAkV1MFjaY6ZtnFUj1wU/klUWfgnh+iExBaHQrPrnlWUEGdg02zS&#10;qML56WONpASaSiVqXlPy7MaowX3um2o44+rLWBQB3Ki7jNYVNKevEGgqYBXqMS/IT8FOfaPQH5ZD&#10;eosxagpW9Y3AJX++4Fv5ClvtCjn6ES1tOF5hXT0ZZ4zq0tbC7aqLjHDsZg/fDuFYta7Ro4LyFgYD&#10;8wxfoxYGlxpYhkI0jwcHCBupBqcFtUZXnLrWPM9DAFK6XChcOzM5VRCfpKQK9IJd22VrXFArKQQe&#10;FgmnVji65zxCvdYSA8kZqFDYEHS/FFMmo/WxYtVhpUvJLidlcAVJiCsXrWWw7TVYdfkooDpWRoVS&#10;LkPhBAZSYaPWkPXUFktBaKkwYo+i4svaBIQwpRO4FaVr2MuoBQo4RMsBL4rJARmBFFszzpFkm9mm&#10;5NWrWJENk3eJohg4nbZGLmzQa1TbSWtjnz4ZOyfVknHIgsik90fF2EmQFcSrJCJxNmQvLlYFGPME&#10;GhadZ3KNEcbQU8T7YoVaTfnSerjgzBSvgjnpgR4LHNRKjlFYppMG/tCx+Z40MwxsBqm63KJayr3m&#10;usZ9q+zFVUKweWDzoBhI1bi3C7J2t23sbBFwbabbzaoNa5Ybta5ZoFVycf3shXN//cA9d/7Z5867&#10;6Gwg89xzx112yblXXXHJjderolWQ9Yrbb77hzk/e9NlPf/6vv/avP/vx/dMmPzhj8nd+9O+3ff7O&#10;86+4+OxtWi0Pvubb//pPv7rn53eP//WEaQ9MnC4Tpil1C6bPX1pXv2zu6g0rG1rWN7Su39S9sXOw&#10;s3ekp2uou4+KVjPJ20b0M2UnSkloQVQlCVc8Wq8EZ971tdlnQUxMT9LX+5PjQqSAiWOS7CfmSNRV&#10;tECpj9Ubo9VUsEKJmkCXom3zZgkFqqgLqpCoC3isNUuSmNJQPgoxzRPJvVCYW6eXsmQn2gvWTZKi&#10;4El9tT33xkZUzdvZ17Gxo3n5umVL1y6Zu6xu+sJpK1pWbt47cujEgUefO6Z+rXoIvh49oYxb/8bO&#10;FRta9VjV3rdxaEtf+r4kZY77lxvDhAcgJjNCTohGZEbMYdVTMQ1KZB+YR/RfC0mTVi+sV1Lv4P8y&#10;Y+PAFIMQfmItCzkmmOoIidjd+jfzQgrex/TwTaT6z3CVhWCx4y6YwYOTfh6KdWROHvdI54Yc7iCz&#10;R/tQEDiCYZxsSricuNBBG1WsvBhih8gyVJjlcFqMoY/S7RMXn5ge2Y2GsIzSUGW43PlDitDcwmfs&#10;N/32A9It71eFmLXBmD+ZgihCUySsNhDevl/GXTCrrqCz8aw+2Y+KEkkbGF8s/aYqBg6yMuuirjyI&#10;nA3jY5AjYKbgKewNnpw+tohsNYHtyEUZbejBiABBR76apa8GjHcYEmOVKuQtikdI71iVAhu4d7iP&#10;rBbmn/qpFxx4RIy6dM++9PrJzC8zTW/UYQvTGpeCZnEzUrMLqwFpZxpc5KG2wA/FbMkKIUwQ6HLR&#10;ODDVk5D4OJA1eCzSBpASeu/crcUZyGjEZ1FRYbn6bqZKaXRWVyC9g9SkSLCqQi5LhisEOy5WRqGV&#10;bxDkOSpQt2bhUuqGEpNp/Byzbu4v7iPTkpF7hC1EM1800rniIGFnN0zLp/Mtox3yykOH61thXBkT&#10;7S+0UPJ882vYoYLuco+nWKBSPxq1WhJMRauOcxdJltBllhWoZF1RSdy2oekocDWu07BQslhAPgmO&#10;yIggrs/IUioZS+UtxAh7202kUYpyiw7cN1FN6FE7BScKS9asVPlyq0Yi4UwNk9PYiRZW2nMzFLVa&#10;D/x1I3FypQ+pcA0OWWOEzU6UhDezdiNLYtQKoHRkyZZHBTnrvbghumrO6Xhqi3LutcLUIFvGPB4f&#10;MPmBQAVLR8+VWMKHFxktc89qSR7OhmtiqAgixw/eK2L1VNiSzGKW0gzJf027Y09dI0wmJArMyrjO&#10;w0UGJwmyNDfysDjFoHuBky1jSL/6lINytDm82oJPB0EnvLJQeP7QMkfLGuJ5FNeFsbSch3Fgmzuj&#10;yLWzlE/Taynlu65rRZ6dK8XbmbpxBnEqP8SdJX7ymNDvfb9Lkec0EMDVlVPVd/HGqoDZAZuLVnyh&#10;s3ckwZ0ZpT2XclbyO6mOjtNS1SQpfuOlWsScsFliQSy3jldF69iotuwR8QdGrf09A92SB0sb3NzW&#10;LKJVwNU+TI1rVzasWrJq6ZIVi+uX1uuxeMUiyYPlISzSddoctWmdMm22fJimiWidu2DGnAXTZCA8&#10;e/GUxu51ux/Z6bKg5489/dIJtb059fpzQq3yYVJR61tWCL+lR4paf4cVk1yXKG01dv2v/+uPPEqn&#10;VnGtv/vju79Tj5wPrBB+8121aT0lTyZQq92YhFqfPvXEiWcfffT4wUPHdu89rAzg0OYdqlnt6OyT&#10;MLhJeFUsq+yXugfa8A3WyXbIiklE6+DmfonjVJ3kjg/bR2UdrCQ+vKtjHkXIEgbHOhSFcAbZfBJG&#10;LUYWMaRM6h+SBgQBo0MdUHEzioMs88Ep7FjJgpWMWsMa1pp66okQbCS+6XmTLjjYKVFECfmJNNcA&#10;TWgrDV3TrsVQGfzl9jZ0uAl+jthYb0yP0jStyYdI4isros07hLn4ZES4ch4WMA6IzeeDUd2kJt+e&#10;R2hefcI4QVPXfNKrZlTzW3KO3TsGRUbTS8fMp2GGMXdqX9X2ZliRseXURmsaETcypWgn4AR5Q+lS&#10;E641mJ7zR1K7eyfVrbqLTK7GWIjiCvsdp71q1NVGyIBbaDrnoVUFGnWufKvCeWasM9ypFQ52D+hn&#10;CNwgSK+E73X72XRh1Q6RfwKP9UWWg4eojBuq3hK7AkJ/pMvkMyptsMgTihAqbypDayZKjZLNjAnR&#10;mi2EvS0NDzAaRaSe9rvQmEmnGUBmeaLMo6bKCBHqbSAAI+8K7KR8LpLCMN6epqkuBsECelPmauSA&#10;cwA7DcXQzhFy7SJPcpUvQU+WSN8YtMChe1gMnKpdx3tGMDOoNXIylPqGTAK6CuYgim2M7E+Q+FzK&#10;86pLkN6YxVqJunRETGOJlD+JMwlBbbQPyGdAjKgp2rEhqigs3eqJy+MckDpPdLNbhFrVoFXdblp7&#10;OsSytvW0y4qppbO1sVXWRmsXr162bO3K+uWL5iyaLx+mf/7h96659bqz+zCdc865V1x2+S03XXH7&#10;Lep5c/61H73kphtu+PQnb//S57/2rX/88b2/mVw3/b4pD/39v3736jtuPufCs2FgWRFfcM6dn7vt&#10;Bz/+13sfumv8lPsemHTPA5PvVittObzPWzpn/rK5a5pWN3eq3WhrW2+bylkHtgyIaB3eNqwVUJjc&#10;QmiVNGNXmKUt3lRx8c0/UziqmC+53oQL2f415WK5RKoCaW6paPUMCcWhSEWxmkAybQbdgIEwV80Y&#10;pL5TdFvsXhOwhmSoZcoTAYc8THTou4BAChRXKaaQNSZ3g32REyiBiAFROSPthYLl8qBS85sV6+Wk&#10;JQvopfNXzFvavHx49+DB4weeeOEx9Ws9+dLxx8S1nti/Y99wS8+axraVGzvXd/a3aCORZxXBUPTM&#10;xpymix1zB7KWIrHAG/rOxR1UB2N9NV6UwB4cOxNtJzB1TBBFFixxyqgwq/AtFuaN/JRjl0rcZVK6&#10;qlkFTqQtJKtEvHbTnsfViYxtiJ0KLeswyBM50E+ReVGIQRfIsM9tutye0RFYCD248aj1Ck6D7IVo&#10;rUq8HFp9GIT797GqSskrzUXsumQZpzEAvzF2VaQVIOG40KfmerCQe5IE51sc8ZPmAI37S2Mr6teI&#10;0/Dwwn6AG2mdIvgEYIb9o/zMvCu9f/wywdfqW3xZ6aMTgWtRuAV0Eb+CGRjGCNuiaoO1MxGnJ8Ez&#10;Cf0LxYTvEdM7ji+heR2Ven5aWRAsBFtC2k66L+Pn0r3Gb3ftGQoUVtRsB8UmR2/RuFFJ63cB1x2t&#10;wnz6OJE5WPCvk4IodopBBx+FSyC6wLk+p1w1F4fv3qPRFkTUgJD1cF0xWlnNKI2wmZ84WjEsPruQ&#10;hxBuxue0ZgkchaWPEUMIYcsQUmZJuqHU5YJLS3F1xWqGxLbMMgyhwnfnC+TWiwsXUxoytkjiveBn&#10;+sXloZYdYDLoMOD2uSLMGVoux5kpgXUYyOqXOl/PHxJDJGUKiedsEZ3bsmR5UbKcx6iVol8/D1yp&#10;SE7DV1e6Ks3B9ND8R83OtNelLGwYLCtVA7kLUvCiA+bzkWSTE3E7K+53EjHFuhYvCScBo3ctihXk&#10;tQiYfcso32H0TtoIwr9QuyzdSZp4hPWCOFFbEMvYehZVibZs0wkwUnRTVrCSo7RDDMUgYNTIublT&#10;PNOEcaRqJO3Cd3nww+lRbBnBgs/IwvKqV1Ngc74F4Foyqok6Qi6hCWIGxoSP6Z2Eu2unuZtQqO0v&#10;ftrVW4wSyZp5JYz/ll5fbMAoidcEtvmZedTMTP0mI+/BhKnOsrZH55gzRf2h5YjWUzGdSqYjQY7v&#10;fZREzq6G9tRzlXuka1Tubu4OwUXqID5015PQLBtxtmNPkvT4wYyQ1JvVMSUEJQ1N6tnWmAQ8UOuO&#10;0/KyjGoYBY8n3nsGq+Gfc9gJ8MIDRwqXU+Cm04VLgVtZx6hVdlRQCyTQtWLsVMpPJKCgp5cBtrcY&#10;RXFbwKtiWfHaGBkVatVjy3D/UJ9Qa99Qb3t3W2tRCDevaVgtlnXJKvdonb9knoTB9UvqBV9tIyyp&#10;cP3sOfWzZtRNmzR9gqTCM+dOldkHGrSJdUuntw1tevjR3Y88dfD4CzYQPvXaMy+++Xzp1Prea6lr&#10;LaWtf3jv/T+897s/Wh5syJpWN6Wi9Q9/+O/fG8qKa/3je4Gs7/729VpRqyDra2+ffvnN50+98tTT&#10;Lzxx/Jljx548cPARpS+37Nw7Mrqtu3twU2ffpq7+VkmCu0WxDrT7Sb+KXduFXeUerGat6nzTN6JW&#10;heKc6dcq1EokQ+PWYaCT7zicw4qjDVyrjbWrrEFae5CZolxZ4krgmxY94yPb9MjBhyrLdA+NohNe&#10;3eJhurBa92pACBCzDNYetNSaWutrDpLfm4kNGweINfMZ4BpUlTJXerFqedFSKFGGyyd1GHqNuUnL&#10;hsUPGLIWDIxRk+Cu8GoYVJGu4WxjgRSFrKtESx1ogaz5Lr1ydMf2wa2K9rcJtT48prcVK13tcKrn&#10;0J996KJb5cYUe6T4FTEu4VpxsvJ653Ry8H2oSL2eI0NFzAAFGQqp6pG2ttL3ovs1rCJJYPwpwK0h&#10;sA9wUfP67ek1RHGsO53oBcGc7qoa+ArKT9VrDdBKF5c2M3q9/qQ3pjo3OmcAnhFUQsk4Fbn8kuaT&#10;wZxJV8SauUh2jaXNBuNsbMjqEmeTzMXOKrZdmTRAcZ8aeQ6rLtkbVNKjxVTLn58HDKfULTR1gGJQ&#10;Ik/MHEIqevLVeJuUmwIRTaum7DMJMNM7ldWwcSli8XCtRQtaOtCE0UUoAgg0Qi4esDWKwGY8IV3F&#10;uMbrmM/3EMUAIAV7lnHCI3kfJbsciKK3e09FaSzZQwjeyLxxnMZHyqIUNKhO8TqkZo22nMz7EHU1&#10;tsmubB5iFRBCSU8q9rtQHElNkb6yc4/gnEyD23s71NK6va+jo7+rTdi1s1WodV1zg1jWJauX6zF3&#10;6YL5SxdMnDX1M1/5wvmXna2i9Zxzzrn4wgvUpvWWmz7ysVsvFGq9/pqrPn7brZ//zBe+/hff/cmP&#10;HpyhTmIzhF2/+HXJgz96jojZs/33kasu/cY//OU99//q1/f+7J4Hfz1+8r3T5kzSY+b8qbMXzpBH&#10;7loZHqtHa397u85Gnc/QBscMVvhcp2n1SNBREQaXcsR4k0RG6JyoVFUpniTA0j8PHHU5ZWIFZOHK&#10;HDk7QDVyplOpEXKm2QJdqa3GFHfWYtCU/bgVREXgBLSEPtXrNSUcgeEKk5gp0UxwV2J99u/0JEDd&#10;VAnYECbUmqm6ukPHoFVedKsMmdY0rVm2VjZaC+avql+0YWn/jr69j+8N1yrUqidHnzq44+Dmtj41&#10;a13e2LZaW4tEO2qYFpWdybeUFJbqI397bH6ATA61DRg8pKJcdH8JFRRhXoATEMjjQ6yfBg9lm899&#10;cabWGiV2dBOOSKi/CjVk8EBeXGykeRXjt8S1usUQLJT2mDFcKY0idfAmTq3OcrLGcjgU+C5WJ54A&#10;aVjKi0GuHwWhFXrN35VQWOcS+1+dnePRqhgSeJkC9bgHG947QAd56vPdeINulh4fCI3oRbmjQykb&#10;qMRDWJyDKa+cF4+g1thyhgAksCsgQTDVIaZzIjV5sA8mpKuVw5amg2xlTHs42mYfSYgXE1/KyBBS&#10;6zWa6jGR0smGj/Kct0QWHowxqZlR5QUhY1MmWkAvBF0RLxSIa5KzguhetF2kRI7AmYjQjBWjHpux&#10;yHf1V0Cjw/QEggAh0gpR3aN1NGQFr9oMXEsllf/Yz/LKysTYJXmOeq1eBsbYYGybjly5Dw2+Im8N&#10;L1NLt2GYz0gkKNg2bU7Kz2gw8Di8dO2R9SGBePBqdOkVOgK5Ednn6us+Bb3j5lqz/02JphMcxlSx&#10;4Cpg9cP1jdz++mR9/qGjh/L2jE904Lku2mEjnHOuAfOhaDpYTGjby32kV7LuCbyZnWbAy2jrczyT&#10;SyaCumJqX4MuWCdLQXtybTkGb7LirAo3HhkzQxo33eR9WFvil57oKClmvT2MbkmI4ENOConCbNOD&#10;JengRQlJqg+GC0feNiu52f4kfQLCa6QxcMK7dgyQKtifzEs5tmzQektsinK9cpky1MpzJVfoj60V&#10;5RZNr7XTbt6rCGjPdnW6Uk/myBbkMYPrQcniOXtChbOPQToOG2JbwR74FGlrLSOfFEBCC0MpSkJ8&#10;FkFc2PgpUIlULVmGoKZ8FPd7wJ7NjbP0lcZLPM9cTV2DLLs/1OO6nHIO1fOB+y7djNK1yOUDzC5f&#10;cZTJlYVVApWsDMViV4eURqzFoaCShe82atVQo5ioGtVm49PbnaJ1bhThjLNCClbDKrtBSGK/DAiq&#10;gdL6gd9HJmCPkuRJORhnhB1SMtSeCcXry0tHSQEAO/WxuQREcU73pISEzFdRWATKoqC0h396wmdx&#10;oOenNMD2EPHEE0VBncUOiRC3bxFw5eeWMTqRCrXKQFilrV19nf1DvfIQbutyUascmJaKZF2/Uj8X&#10;LJkvK6YFy/RYQHXrPP2cPX/WzHkzp8yaPHnGxBlzpk6dOWHitPtnCLjWT164Zu7Ajp69j+859rQM&#10;hB99+uXjp15/NvJgca0qan37t+ZaVdcqvCqFsH6qqJUmNzJhAriCWkW6yoepFLX+0QphNWuVMFhF&#10;rSiEVd2qQtnT4lpfeOnkU88/9vhThx95Yt+BR6SQ0okPD22RPFhxRbv4VbGsnf2tMmFKaWtnX6uA&#10;q9yYBFkFXPuGe9T5RoozBTDSx2G2MmDfYFrdyJVGd5aI1rS9sVTnoAIOVyPjJmuVJbDLYLIi28xR&#10;ucuJ/JMi88Z8R9xeCLZoiSHqXFlpqFI1bbGTk1hWCEUg0gGcTU3puY5yu79UTyKkpfx1q7Ao3j3m&#10;F8VlCl6p1U1a0eBQG2LP+uFQktgPWRIccS+uQ6kV1e1v4bHJWGAw0tR0gfEv44uU9qX2LeIbjZxB&#10;wuZaBVOFbfxwd1Z7MgmpGl77sVP/jKpTCNZeu6XcND5Awt/2ydT4BnQZrVElXEl/S+ktPkxCyZuH&#10;tqqe2CMV92QY5yL3rejWFPvqBkbdav+r4HtnAvKb9J4pv4nVUIAQFs9qd5smRX4URzWFZa7ODX9t&#10;tGl2MRy6P1NdTH2ddgiC6oDdOLT0EYKPjdS2dM2BcMZ9KyW+LtnNQSLTtYYbkXDgaEoEndnKWpBl&#10;sTTNow0GG0zBkyCutACJYLg8wt6ExskxR6aL9owKz/JXb1cqZtMLXJSPspfDFl8fT103gEqWUUu8&#10;8+VuXmLSNXsqCTaZfErFJxmbSdFoSPh8baISW0aT4GxFEE6WswBmdg4vxA4srHUsbDAIPObpxS8K&#10;kXnhSB0Mec+IjYf2GEfDcEQ7kCx6n8CowIeRBdSTjQMIx8u2Ha8LmH+6esaKXUOqpaFbFa39XR19&#10;nXo0d2xqkm1da/NK+TDJY33NikUrl85ZNG/Ownl3P3jfLZ+67dwLzk6Nnn/ppRde81GZBl9y8w3n&#10;XXPV+ddddeUdt976hc/89T9/+z9NtM5+aNb0b//nD27/wmfOv+zsPkxyD77jEzf8y/e/+at7fvqT&#10;X/7g7vG/mjB9vOTBsxdMnyufIdXbrrJ7cENLg4jWzsGunpHevlG5MWn5c39qyiEURth3DotUtEAI&#10;txITG686OPOuHHrHwRNmCUnDozJKzVsZVYRAxqtJbQS4EscYe+zY4yYl0s6pU0hgRqKrD+noopKF&#10;/TCNFmKBrLw5EM/AkmFBrlyS7iVqqU31xIh4An3ItTjSI5W2CrWua16rkVm0emHdsrolTcv7tvfu&#10;eWzPI88cPf7ik0+9fEK2TDLE33V4a8dgQ0PrsoaWFbL1kxvTlh2jIfd82JTm1gJrs8GMGH1BHACR&#10;8pf/3ii9WIzPjbVALO6FUFS7sYTxGx2VErInNEQknLCmmGckUslNnfLFBOUJ71J9V2ST9LlVXIJ+&#10;O8JLJ+8D28z3JsKA9EuJF9lu0W5eWBRPEEm42Wm4oIRihiIxs7GM04VbetQMmSoK2uJGQueq5SP8&#10;lS2RoHALivDx0Dc1HGYxmg4PjMJNsXWxxjWlnOdpeIOpqatbHfgiD46rbQ5AEbArZn12lgpTRuuQ&#10;KAQsmQIHkbb/ofBVGEwQFPI/imUDMAvXYWjFA8jfOLWytgIChFfpBofm8WKlvwhRr91Bi68P2bcP&#10;FUBW6oOkWhKLhzFLi9SDjxyyP0KqXkPMAlMTF7KCeZFnBTYDlpON1LxiNd0+R8dvEhjNbUERkC26&#10;fGo96uQOgl66rcKRVkxsuFw5foVlHROIAozlOCHxykXJBGAmn/GC9vxkQShMVFj6AvUNivTQabqt&#10;q3rJgHCSCPM9DlKNOwteStGglsQBF859RALtUPl6UmX1KKL90g/cOTXNal0101bpvWlu36RZvkUT&#10;jDIfR+qeaYrUreGMezkKkaI/935ET6lwrfjcGAIVTAVbGMG2uw2lHBQ+1gdfGfyUtFo+OSAzL86d&#10;q5kT5TwmUsaThuWlTRRbmPdKiS1tOkCaI4JhJVP0pcXmyrOoWFjHOLdIOSCc8criCiKtDz9cZqZN&#10;tmJYUKTIjnf14HzNPDt7CITOaSb59aGkoZML7AsVnVi1FNKZohD25AzQZUH2jBVwTZojl0//pH7E&#10;/DnFwG6zrFOQAbjX0uJMXopHoppJawA+PMy5CyaDzVgkHZDk+iYHCkY1LRy8mr/qYXIVojsBTBZJ&#10;3xr6J9XsBquYe2l51FKQ1U9iPdqbeRySevC5kBOk2MERiP/E4mnY796/WvoiSi8RXThPsv8OaeAw&#10;7ayTeoFkExCPyIldF92JDEK+ZNayisYTzs91IvuQVVvXgJcnG5CjmqrKrEBWNpfy1YX45TByEQuq&#10;KSlsGwinF1ftUD1bKM8xuxC3Z2wI9TwOnXh0xQ7ADIrRbxFwYWDGOuZrJ57WNk7u3apN2bkq4Lfy&#10;vGiDxbKOjimfTrPW/pFBsawd+n+wR0Trho0NKmeVCdOyVUtWyxFzxaJZ9TMWLp0v92Bpg0W6hmid&#10;OXfGjLmyDlZR69SpsyZNmj5+2uyJM+ZOenD63QvWzRnZM3Dgib2PP3v0xKnHnnnlxAuvP/vKW5L1&#10;vhIrJqHW9z54p6BWrJhEqFaQ9YP0vAG78pCBsIjWP7xDRavdg4VapQ1+813B11OvvPWCDISfPf3k&#10;SRkInzj4yJP7VdS6e//msV2Dw1t7hFr16B4QXrUDkx5u1tq5oUKtGAhvUZNC2QgPSuILxSqLUDmS&#10;pP+NAjlTrP6TWqkT1yW+jXiYSN6dQfBeCmRAM1weZhBDrQWMBOmEawx8xX/HNBtw1ESgMdp2zcmC&#10;GN2EBiOhiF6FuWrln0JtI5R2Do/pCE1nimXMV5gLtH+Q0VkeNMix3rioa4HEej68zaAXNtSKXx2b&#10;SEqb9eJXLMxcairthZTzMrs7uEW2VdS18vsojfUwajVALdhVz3eOajOgjQ3w11/g1qbGvv4szH5N&#10;NwsW6uQZrNS428SIt9Do1eRvql7LA4oZ3hVbJjrW0CYHo2AG10UdIWnPKIR5e8B3il1TUx4Dq8i1&#10;9bCZEOBNAFXUq+BrypGj9UV+7RPRE3Xv1PVL0iIOtKX402W3rneFXPUrU+vM7LG/Vr49R1Kpgo3k&#10;dSHLNcOXmOLjmDy5MZE9h5GhIz2PhNUsRIzLwxbG2q7Cn4jUWbNYQRL06Hgc2map8ocY9NI/Jli0&#10;ShwEYNs5qXLGkoDE+LZodFNE4YMRySZkG0yOON7ro5XeNHv059MHFYzq20ZolldSIquYmCIcJARG&#10;3SCcCKgcEJA5rrFJNNsI9UTsXqFW36gslCXRi5sFOkOcQrNuBvkHw7MHe5FNkpXaEhO5cV3L+k5S&#10;UEa6VggrB6GfUggLr7b1dqiutamtubGted2mDSvWr9ZDCuEFyxfOX7Zg4swp/+uf/+mij1w87ryz&#10;tKgZd+65F33kyqtuu+WK226++MbrzrtaNsLXqqj1k1/9s+/94qfqdlO3ZNE9Uyf+1bf/8aZPf+y8&#10;s3oRjxt34aXn/+XffPkHP//+r+7/+V3jf/HgtPsnTH9gWt3kuYsMWSUPXrx60bqNa1u7W1XR2jnU&#10;1d7f0TXYrVbUbtNKXYSrPbeN4vdjU3XXkxTTC492SI+IwVLb5tQsw1VmI6V3pAOcpNew7z+qbtHO&#10;vwIpKcwrvXN4e+XmIkfNUKxwdEoTSDhHNaNDVUc5YTLDjaR4zKZHdjelBg8uN+AtPjcxtAhCSygG&#10;qYJuk0hXgZGFyluHZaTc1t0q4bQUwgtWLpi9ZPbC9Yu7x7p2Sy8Ean365ZPHTz/xyDOH9x7d3j3c&#10;tKF9WVPbqua2dUqFCrVSl2UElQg1fIWJkeRfdKceVq2OAxTCstJG0kFGKGWqr4PT/C4fGBno4rcJ&#10;eiSUryQVucf94QSsrjbMPz04MX3NZYJOoTGPxirKahtZ0TrCaF8hVNShiFodQFOn6lA+wDXeGLbB&#10;kBFbGCqkfWjvd0pcCrpABY1TLhyFSSfjGXvA+mLBmUDQcXELDjRcdwyKB2xpi2raE42uB4oBFIhK&#10;UWJ1Rl4QYFx1wxqainrVo8a4mu6TWSsZEEEaeZaEknVqwJaeFLX6CFM2aSzqAz64V/yw2R6gphxT&#10;8MoyCcbRqqzXTXRi1GSN8ZHSkicSwWTu9MZwfQxCKRsm+WLNSJxCU9EajUANb+QFQTsxPdJlEgKR&#10;AFiooFYoAWpNvauvONjVMasjv4pUZ9WyR1H5otJdzL1SCnNVrI8LSSj6BYW2CizdhcWjTWBti1Hr&#10;h303CazaFlsTSXc0YIbf/B+ZiIr3ppybFqCBZHuUNyHfRI4gt4AxUuBE0IJmda4CANVTN8nKZMRy&#10;QwUNKhrDzWsr1ZIh1ckWkZ1JwqvK/mSDA5lXZjbeSsJDOrpwdoYDSFmdIgFMwqL2dBIknhG+WciU&#10;GbcD5IpgNdWMgC4rLUOv5ZihJQ1rPW+Lw1MBh9mMsgby1WVZc9qXO04AXt5RmqvOA5rWc3E4N1Ea&#10;xfnDtdBps1O0Wvslw67cjYAuTY8rzh+pKg5nB2jcYgEn6mWdYLQJ2G7VkinWF+BKkDHXcFHsrYfl&#10;u6RuzbtWy2lJGoJbDJ45qdriw66K0sTZHwhMhtRpSp+7fZ7g0vGlg8SzWBoZjqCLJrYiqy30yBG2&#10;0ScYh2sAAY2+jlnzqwvtZTOi4uQI0Ar5l54DIf8RymafsoBWE8+0bbFf1leHmGWiKo/j+emSfqi/&#10;mJnjD+fO0lk9cmqu8CzuYkV25ElLZTsObVYI7xQvaoRW7DaSN0n4FCLaUzF+ueRBIpoLgZk/RaxE&#10;WrAUzBfoyCCzqXn6cVthWAU9kLOA9izdhqP+tXScst6adVOI0BrO57uM3uE/zXCilcNq0d7ybnCV&#10;/Siuh6mHDCit5dTczMK3QBn2pIT8FkqxaE/g0U6gZccmxcZ2XdpmWlUn4cFXVLdV/xRYFcVqnfCY&#10;HDgkke0XXhXLqp8tMhZp2dDQvH7thjUr1iwTahV2XbyiftmqBYuXz5dv8IKl82fNm6luN1IFSx48&#10;p17P9WQqfh+Tp8+dOH7GPUs3Ldqyf+Twif1PPPfI0y89KQNhca2SB1PU+urbv33TqNVEq4pa3wOy&#10;hmWVNlhgtaDW9Lz5o4pdZS+sl8lw+IO33v3taxS1vvDme/Iifgmi9dTpV58BtR57NFZMh7WGa/0Z&#10;HdnW1z3Y2jVgebBYVv0U46qHUGtHX0vXQHvXQMfQln65MYlo1QrgolZQq108nLsxWDW/ulu0mSGr&#10;orikY1znpVQIQTj/dN04xa4u9AM4GA0F1sZ2B429EQ3gyFZJwSOGQjEWNviyJDi/CWoVBNUTXHKN&#10;eFPOGqRDKaxfD+gzKI26GLAGlUg1aIBYDbi6etZo08ZDtG91uxoEtimoNI9KYxf+SlksbUrNd4bO&#10;FNIUZO0dGeYt+paCWkVq7j6wf5xYVkFW6YR3CmSr/hMP4QiGAauCvK7fzafroeehjO3KHbkmPtrg&#10;KGP6NOexOfIeY12Mjz3Q9gqGgcSBSbm66mOpC6WWNZCY8TV8pQaVymCqao08yRnYszc9ZgpI0xUC&#10;Re+yjZWWJxfK6p8j1iQrBSglmMlbrhNWXcUtuvJ6NhBKKyF/o6+ELW2dTqvwkhuowi2bpPW14QpF&#10;coydNPWriifQIReq3SYH1tCmiDQsdBxx9E/s2uKfBF0MqRViM2t0BdjI5Fm9fEYZG88VMmRl+ho9&#10;Mn0Bq8aZpX6VrjPJ9SZ5yZrrImQkKCJZgNClg07aF7lnT7hcrilQVtvEYfeVjdQ+uR+wPYW17pSN&#10;QMuhnu0uwq2l74J+CV4FU1m17/FPR5Pgz6gKvWew02S/1Dpbi5BSMp0G3FRNRxJTyne1mLqPNpZX&#10;Bv9IVoa3utRTny9PXXGtangj1CoTJqHWDS1Na5vXSx4sunXxqqXzl86ft2S+iNYv/cWfnXPB2SCr&#10;5MEXXHDFddde94k7rvnExy647qMiWi+55fqbP3fnl/7+b372wL3T5tfNWlT/43vu+szXvnzlTded&#10;czYMLLPiK66+7B//+Rs//MW///Tu/7z7wV+Nn3rfQ9Pun1Y3qW7RzHlL6hatWiBgtn7Tuvbetu7B&#10;btVzuk3rcE+vXOm2DqkhtSt4tdhJwUE0Zg8qIVj7Vzm9ivVoTd8Y5FD8D0syFdVQLmh8mCwbPnIw&#10;LGv04ZmW+nwsbWKUVWloAQkO6BPW4MGzzypEmDQiVzSQ9jSOTTdcEHokk1GFjYENsLS74u0dwlbk&#10;bWH5XGlGUl85y97hntbuTbIRXr5+uVBr3bK5i9Yt7hrt3PnIzkeePSq8evLFJ0+cfvLRZ48efGxX&#10;/5ZNG9qWNbavbmxdq/Tn6LZhAVcdMKFtjbhwAFc6H6AvBb+V8AKOi7DeVqJ+BPLxG6uIdVREe87K&#10;hzutKSqhy3TyWx03wAME3EbbVmBMjJq5XxK20s6UiEeh54cCU4uZ9UVwQXb9NeEjytH6NwCbeEVL&#10;4GDeKBp0y1nqEnU59u1SeI01boArDr3UuKJrML0T5kSwWQ/9M1YuEeLW2CQzS3qjglGElyBDX5oE&#10;r9ZKhNKvrKHRQdSsjNILhwo9mpTiXmPnm8AYYb+DMgH2QfrAoOzwoUUBa6jm4xEvqtI+KYf3Cbjq&#10;23WOOjxMcY3Si0VQ1dMlWMJfBzUEU4fepPJPCsgJLIHP4ago/YXnKe7ZCf0jFiWJ4PR2IESIYgtM&#10;XDqhnF3x3IrondyEAVtKJ/wbrnLkmlhwKbov3xIzoXSZquJj4mAFykBxD4UWf8eI1F1DocuxU/rh&#10;cJtpUKFudohxICSx/gr9mFLDpBKSauFuDarEkCyFkUgGHCijvYyC0aIYqjaC/Mk5RoAK1IcWzl3j&#10;ObBfIl7XCBCsG8kwE3LRPdlyQ8niK4XluTX0Yp2FXLW0CvHhSXuVAvt8UTIvpbsGCCppEc0QrIxS&#10;K54iT3INqIhDehOyJ2kVryAk+hRSZn+MDpnl0VJJXpbpWqlF0qA1/m3gKB0/B+PGMFZ0axDISWWe&#10;OylW+dKRqCpUKmkaL5Ulz4v6w7kS20F53+TgncXL0oec3i8O5kwBgq9vSU36jARWNXQP008l2YTy&#10;IMkCwgyxVlBr5SdH4ixdgiiOYCQN2LhMptrScpZhd52IHrGTiSKaK2uPaLyXU+TsfISeaDuwrfcR&#10;1cCn4xFy7jLacZDyRCJ94wNz1pVgHZRo4UBqrEDUjo5iWB1Rcaxuwwr6apJhSSDBwXsyaGrpq7En&#10;cEYSVtalmCbM4bE5+JKeSyrTKwBiaQCwF/xMtuBtFMvpDuWdEQdBH3DBk4UkcEUiDnxO1OqNfFHg&#10;KAnTypSes06MVxHLBDNhXB3Qlpuu8KshYAEzbCKVMxO3nqexxT661tE6pXjYkiJ7JsXGInOGNBzN&#10;KYgSg4JoEBrphCPG4HDf6XuFXkwzONnnLnS2RLFiWesARIKtg0myuLO6lHTbVNq6dXjLsB6iW+Ue&#10;PLx5UG5Mnb2dnarY6ulo6WxRp1a0wYsFWZeuXCz4umLN0pVrl81fMlfy4HmL5ugh4Ip1sFHrtDmT&#10;p86aMHnmgw9OvXfyvIcaetfuODwmKyZxrU+/+OTzrz596o1n06n1rfdee1fg84PiHkzDGzswlYpW&#10;kKqIVh5+ckYh/Id3BFxtxfTeywKu8WFS2xuh1lOvyorpcXGtj504ePhR2RboBpExkrxFenqHJAPu&#10;kEK4tbupoWW1HnISFnztorS1Z6gTKybTrapOkoewUCu5y7R9SmGLrSjluKHJj99SFA0Oiojkqx4E&#10;xjIxxLWljtCNvGwxfDVuwssmhKcRkw2WHtaFd4WgFcJgHDNq6EMpLSysqRBT0KnJSFsHF8IPCtfo&#10;gIcVv4GUYRbzoMyTeQKvqwJXAWB9lIhZA1dQbqyVIk3lqFxDKuBaa3hDd1ajPyNNfJH0gt6Roa6h&#10;wYHNQvIRFfvY1BdGoHLcGE7Hxq78lGOwG5liwgRrWg4xRbrhbYU5QzAyoX3EgJ894FuFO7ECNuKV&#10;W9R22qgK5sX4ONSrkfd2XQkD9Ljvgngpw+VLcw76ZQ6jtCcyag81aqKP7p1ZrQxoEW1rlVGyqoB+&#10;XR4B1y3qcYTNEvjZdcZD6g5CjaVdiOjsYn4Vr10fiREgOLPyXsqHQ6s6wwF/m8LXQskGwbrNLD5S&#10;gHBnDqBePQNCvSLQNXDVh4jXpRzUX4TO1iU61NkaecJeYudbNYz2/oQFnN6e1EvFg2FjwAn6Wni3&#10;Szt1L0Mu11Zu7JC9AZKTi1RYX+F1Xyfuy+crWDS3FZMJhvHIwOIWhXAkwfonpPoeRUU6klFrU602&#10;YWnDDopYPMGZPocQrRQr0kPZRac5nWJTwQE4HUj9BkYg4oWKRarermNDPuG71+p5xhDSFYJaw1UA&#10;bZrc+mOhW9UJxsUDPUO9Aq6t3W0NLY0qZ1Wb1pUb1qxpVLfPlYtWLlZd6+wFdd/7z+9fd9v1Z/dh&#10;Oveccy65+MpbbvzI7bdedsuNl958g35eecctH//yl/7xB/9+37Qp85YvnTJvzr/9/Ce3f/7OC/9/&#10;yIPPv/D82z916/d+9M8/vfvHd0+46/7J9zw49T77MC2YMV/K5RX1K9RTdtO6pvZGdSjtG+mVMBgH&#10;pkGh1r7N/VILC7umsj9d6cww81yDplBDyc5EgUER3mPCu8a5pHgFewrVMq971Y2zCJNKT1EHbSUj&#10;YDOYZBmkZYowVZ+cvTxgwFiosv0MWxXn1cSagRzRJsG6OEjVep1N1Kig9HVwACfgFPxWFOCs73qx&#10;5MGy41Pzm/WblH1YuXj1kjlL5y5cu6h9qHXn0e1Hnz58/PTjJ196Uj8ff/6RQ0/sGRhrWd+6ZHXj&#10;4vUbV7Z1b1SRycjYUEGthXG1ZDQ2S5CrJYL3t8N0OVwrVitgJ6NWx5FV61rTPjlBQsOUuZZHIFC2&#10;qIopKoyuT9lhTekt6ZAO6tWRFuFsJLVxl9Hn4NYTC5zwS6YvcPHZbzOYYqhjJS1unx43xV6CdgZ1&#10;ptFMNcBeKvIoVsAWx1b1jVELB3+m80eJO2kQKnBopEdVZFHNFWq9+NnQOmVrTGJzxR2vW+Dt33Oa&#10;JWbNFwW+BioHLRPHF641xcbxQAoezmj7xQ/viIt1euSkONADBWwwokDvFw1tAC1ltyQdyqPSPyPo&#10;CAunq5NwPEgmdHEUCsHMKIFrCIqY2HqqaO+Lj3HSdjY7ASWSoMGriTl/xq0auF551VgjmkilgpFO&#10;NEQPrJUwfVaCkTg1D4jaSyhXoohQFKsut5tC7djiM42tLgqdsKyuOkn1Jjcm4Cc+f46WAiRy85J5&#10;MeZP1EueRT7G/kArG2Vr7baZFjEmBIcV9On7/sXAhtRPrr6xRITWCfcpmU5RYrni6ceTCnkeUQKH&#10;y0XSWUFibsmQb9T9YljlQ3V2IGxhQKlLr5NHqJWDZj/ie0sGAeDk65XkhQQIhI+VAp/6/1z9QHHQ&#10;u2sjk2/KjWYqL6190bF7XnGOADz052T0qgKfMrwxFs4B6KexnBGyl7sMixW22CMnqcGlzEJdqm31&#10;1TF+1w7opABGet7BASfYZak+qHg7ed6Wkuki1cYPHO0VMCyZwZIfZKHjZvF6GFYZYzPnCknMWW2r&#10;Pym8juxlM+m/KmWZGgonQZRRwnvZD42SgPShiL3JgDithuGWZ0gMICHww4THVTW/J9XuKDFxZnAa&#10;AWcQqcVreWMuEwwKEBS0WZszzmXoejGFsp0VL7fKEa1Kitl3SvNKIny68io95DoLHVX0ArlHrBVC&#10;JlZVLRXPDiULwl5GQFd5Q5AsdrLG840nNeOP3O+ppsnDwDXZE5dleZIkcZMchI88z4v8O2IoBMBR&#10;6voTaIfmnRo76KRHq6Egq1V5YiVcJPexfavCSFIJbtBAMVGlz6LAgcnmHAGYVkGaRwD2m4QaDkwm&#10;Y7e6rhUfJjsJ4yGsfw6ODg4Mm2tVm9ZN7bLblRvTJnGtsmJavmbZ8tVLBVmXrVq8cHl9/eI6gdX5&#10;i+vqFsyaXT9TVkzqfCPGVah18swJU2aMnzzjgckzH5i+cGrH1rY9x3YeOXFAXOuzLx0//fqzp994&#10;rqBWdWr9QA1s3jbLSsMbPUK0wrIWVXBxD/6/sGKSQvi/3rdC+PeyHZYV0+k33jktqbC41tfffkk9&#10;YI1aX3j8xLOPCLUeeUzFO6qOHJFCeGBzV9dAS3uvqljVn2LDhtY1knR1qTffYLv8meTAJJY1da3D&#10;WyUnHtLPBDBJ5yXk0DUS16IrqHFT/MbV9GBi5ejqbgW0thcWfe0mIPIxMcGGwZA9hmBctSjZYwiE&#10;aURgHa+JPTVPMTta9VDdE7cgGpG6U6t744nzpPQyhalh+KJ49bvSc1RfRwPY2iNexIaBkIXBRLTY&#10;2ZUWp9SgGhjTiNUwFcMjrcaGhKBC/wnnHdv0AmUNhXAjt4jVymQzvca9eWVsmcbp336DXl05Bmsn&#10;1oFywkZikUfXVLtWJ2/X9PVJQiIb37NoGlJGL2r0WHquWpEcKjV4NcytjkN+UHgZ+yQhi9E6H1SP&#10;U8NdmDT+Gq1ycYD08XBtfEjxyIXd9lt0YNt1boKsGCZF4S0M4846VOTyMrlabdVVH9Hld+pI0hpJ&#10;gxDEFjxsjTjgxxgyaQa9PZAVTGudcDTAuAr5Gocc1ohBC7u/TqmEJttdVa6a70U1riniD9fdjiCZ&#10;rqpusGk2MuwW7Xa8UicIJnhy3BCqNhk+dJ6GwYH02XQlUXM1PzBVq2dI15SVZsVPdo29zVtIxfd6&#10;IY6yBdmtV0l8BZT0dtYW6OsGSIHTdpnSUsXZOeujL6G1Q0KHSvFYKouMVVzp6mMLn6a689SBKHtH&#10;VjVrun3eCXO97Boa+Wd2Mp97RDiBqSj4aXtL/3Fz1+6hXDA5N63b0g6MDvaPDvQM9amudWNHi4jW&#10;9Zs2rN/YIOy6aoO6fS5dsGzR0tXLp86Z/jf/9HeXf/Tys7kmjZN++IKPXnHFrTddcN01F1x79YXX&#10;XX3+tR+56XOf/tI3/vbffvnzSXWz61cs+82kh/7mn7995bUfHXfO2ZjbceMuvvTir/71l+964Fe/&#10;euAXvx7/ywem3jdp1kN1aIPrl9Ytkr3x2qUbWhtaujYJsqac1Q66mwd6h4Vg3fkGA2E3rY4wWKgV&#10;abRC/KKUztXxVTjwsNxNCFgpkUL8k0Ss985qo8qmC4Ve2l4nGMpuCm/vaaN/kjcpiCUgKuFssIrW&#10;YtoteNlNLJ6/Fhar8jtJQrFWHKgQDZWyX2mGFvklQk1HolSNjgm3azQE4xvbGlc0rJy/on76wpnz&#10;Vs7f2Nu8/fC2w0q+Pn/sydOPnzj9xOPPHTl64uGhHW0NbUtWbVioHaW9d1PfcHdQawFOaI8DjCP6&#10;dW+9mOVU4kwHlHbQdSifwE5YCBcicDUcXaSMRP8F2SY4CG1rwjm11nAyTvFUxWPBDAm2Qqvqn8Wm&#10;BR4mYMlJBzC/w77IGuMLrUL0UvuH6tLCWq1r6lrhE9knIssyOYdxlGwZ6UlVGxQab6QY1VT0eLx5&#10;dBaGyjpHq3kZEDEwJkXj9FsJv0krOJ4mASGKyS0xzKEBvIGdpXGoo6WoxNOdJeRkZS+s6NZ2ndDL&#10;hVY6aFpSTlRQbYh1UV2G7QdpmDCB+PWYmG2jRjQXSFgCBJXxx4xXPd2CjYsqMktroVYISZ1Dqdib&#10;VIjRutNiacLiMGAQF7mhSJgGhBR/qaCvuC7FKwX4avyjn7i/urPR3sMFeqVyEgSVIxFg0zU16k5Y&#10;n6lS6pZzpvjVidCDfHZ0vk30lzL02ohgSlPKyD1l2JwDKLAZV16CG7+gJqYN0WpmCeGiF4fK0CvF&#10;qxqWmj5QRxVIqQfpA414EZrSFsUp1ETeflR2QdpW3BTEzohOfETzryL57ShLYf5TVBIS22ySC+9T&#10;s1q6K5XKkZR6JlWxR6VVpC2CTjW1Nis1bTM/8gjOMqSINH0+cetFe8mc8d6aNFMopoCHQowDvAOQ&#10;ImrItfDlYFKVGU6Sy9mcmhkyUnldjoxn4F8euQtyPDr4kN4fIqKd9s294zxO6YxaKlp9j+zzGphi&#10;ogQGYdHZow2osCpwLVLOIigrE6nKo8Uc27jROl4EF/5G3ZLc6e475c03p+lbT+cSrhWGWW90ki5S&#10;jjzGdin+Lm5t9k5jeeGO9kpYsjPuVWOIHh6bofCCFk41LUmDpa2cKm5eHn8IzNLIIPnWKihKlOLr&#10;kvwCWXLiB+Ywizb26bnHyRQUQYFiH+moIR79XqrHA1x17raP4k9lASnLgvqRxj49taZp2VABV/Rr&#10;IYEjEsb7Iz4gDqsIzxRXO3ILjU/RgTcI13fEeq00vU9Ndcmj5WTNbZDYreC6TxaOOvp8H2pCKb7L&#10;HRkYVVeoYZ9TzW0OKQg/XdD0RWNVWIidirWBFoxwtEl+ZffP/mXzP90msmVFEhw3JlJa7tFqi6Yd&#10;Y0JWKmo1iIVutQ/TsN2DXdHa1SrU2tzapJ9CrXqsWrdCkFXAddHyBfOX1C1cJk+meUKtgql1C2bO&#10;nj9j0owJYlln1E2ZMvOhabMemlE3Yeqc8TOWTO3b2fPwo7seOXlQRa3q1Hr6jedfolnrG+++Im2w&#10;uNb3fv+2PIHlwBSWFaK19gC4xkkYK6Y0a31fDK1sh20gLIXw6bfee/W1t18UEn7lzdMvvPy0rJie&#10;eOrwsSf3HTymG03aeIm2+nuGJIJDHtzf0tbd1NS+vrmjoXe4s3eoo3uwXRTryDYhVVkHD2IgLOBq&#10;7Cq1sC3NcOZnTqZlrvw1LRLmLpD9ngMnxN4eeXMzAi8aT0kJaTEF7sAilzpBSvashYwYWHvT3kPK&#10;GB1wEWyBoEZboyIdDQVF1errtJ9aGxvuMJpWzRlQK+WQAq4FA5pWpEfOTmpcZc1lc6aUYbqMlqpM&#10;oVZVjNeEwUaCoM1YK6WotRgCq0pU3V7oeaMvTbOYCoEXwBypr96YJq4S8Lp9jvq1ilbdKqRboVY1&#10;boXnBH1ZC5o+NIZeAgk6UMuDDaON7w2vDVZDD1r6nMJxc6HwnwXR5UB1wrw+DGrY5yDPDJYNhMvv&#10;U1Pqzwmg5QMNa60fRkUdT2OujWlhjIspSXVXomKWtQ3gjp+T9b3YRuPm7IY6gojSb9iKkBXfsNBQ&#10;szy37tfly5WJMV9qsThMrx0yc2qpgA2+paDZuD2kbpyQIZOLTy86TA9mIKvhAcfjtzOeaWATlW8S&#10;ism0ea+lV2q1LHohC7GjaRpBbyyaiEFdFptKVyHD4W2jKSutrZ7hKnXWCIzp4kWzL0uCwcD8tC2T&#10;vZdtiOchMnz1u+xrpT/FpiwHn7gtuyP1af4ntrE+MDASca1XajO9LOg+ciuEzTN77QtSJSuPasvb&#10;A3QH0N04quryCrlKwQ/aIU8MKPRUxcTnaWSbdKSDvcMiJAe7B9UupmOj5cEbBVlXrF+lclZZMdlA&#10;eNWyxSuX/vK+uz7zp5+96PKzOyeNu/iCC6656rKbb5QV0wXXX3PZ1VgT/wAA//RJREFUrTd85GMi&#10;Wv/kz7/1jz+9/945SxbVLV2kfq2f/6uvXnDZpWfFwJIbX33D1f/rn79xz4Tf3DPxN3c9+Eu1vZk4&#10;48Hpc6fMXTx7/pI5i1YuUKfWDa0bNnVt7B/tjSpYzKqWLTVrtfWcPTBc/GAPKvqqxa9PO4rTcttG&#10;eY1Ra6KQwCrvf/TeoBqKzD1RAnutffCdu8WfyTEcyQ6iAcMqwmhLjGpxXtxZk8rNtUbvRMeayuIy&#10;Zc/ep2GBkqdIRMgXucwmDIleo5AoEZ4BAwSXsRwINnliLevKVvYM9TR3bBTXOnfZvJmLZs1dPm9D&#10;14axA1uVfH38uUeOn3rsxOnHH3v28NETezfv6VnXunjdxiXN7etb4Vo3bx+ReQ/lqRggA/ZS1ens&#10;iQMvdVbQKukEtiG3ZcAyB7Ksy6AIiyNFpaK5EnloopbeoRgUscEX55KaC3FN7RnCMOcCUMm09/AG&#10;vVvQmBg3YavhXOrGdVtFuOi4s4S8SuLR5LPQBVihCAYYAZoUFcB2Lxk/zGu5utXY9ZCaiBSwGsSV&#10;QJkRcNzmX1ZwMRxXDs9XJG7h0V7ifAvuTQucIgQNewPkdiAe0qyaA1hfko/Q2ZFyNq8rc/VY9cjz&#10;1qapyIYjsEQD6TGBBHbQHy8cC5jJwjC2jgK102/T8GOdRZddA1f4YRdcQcNCRjlwjAm5RTeA0kKL&#10;sf07pCuhXq36uqhJjTbj3KNhDHREYOJK3aD3JBA11WMjHHcWIJb/aq+mwvWFpLUfVXgYX1/ku4gt&#10;SV7Q/QWzHwPjdJKMsFlKVJ1RrDvDqxddALkPUofeYsK4clIUqFd8Ue7l1AnvO+Q5j1pSeankZWzQ&#10;ZbPiSI6jikwHF0f5Xpnh+X2nyJfVwLIygCWMLg5SqbcMP+aUq2rmeXEMb9IDOeY9Mj/zlAtgps62&#10;sJrmvpyhCF/E92qyxbpWx6ZbY1tlUIQwu/hdY/+LtxYBehi5rDklSQQs8bckPZeKwVLMnz2IFuXp&#10;EaoebGk2U6g8ZK5WxlqFTkaD/igp8C5kuEv3a52xfQsnMaE3aszR3kdvQtbMg1ByZxHkR9Uc6yxM&#10;knmlaE+LlSTUBFRUqtqcWuY2CYVUS57RiBb3HXC4PQ5LPyHXA1N0qlXCzklZDEN969iyDkRUIn61&#10;gHMSc1UKydlJHbzTlABgTeb4S0VPoRuz1AuU5E7sfEvyBQzsGZU03IcTB+U4SZqndMXADA4W0Bsl&#10;fLGjD5JkelOjxDzJ7VbsTuDDPzxR5X/uNQQGPig09QVcvjDhvqxWfPBEJ2Kf9kLIF2r3Q9wv30g+&#10;KFA2myki4ex6yVMkyRVy2AtF6jsC10EmLhyN7VO45bysmnh2JFHaq5rPkjGX5oiQcqBWGqsyeu74&#10;uHOfg+pcccawGiVoUj2iM6e4zAdpCVtBtg4yCURrJo4GzzZ+03A5ZMVMq7LUSkgmonWzvGkFopTk&#10;kt5ty/DgyIBA7LCA61CfDITlw6QerbJiCmRtamlcCWpdtGzBouUL9ZAt06Ll9XMXzp63cJZI15lz&#10;1fPmwel1U9RSYersh2bMmTRn/qTZ8x+oXz1j+OHBQ0/udVHri08+98pTsmJ66c0XXrWB8KvudiOu&#10;VZ1X//AuwNVUKlZMHxSkCl4t/9Tv//t3eplYVrkHv/3b1ywMfldKYxW1viLIKlPil9889cLLbnvz&#10;2MkDR5/Ye/CRHfsOS5IjhKns+ca2HjkGN8uBSYxrS1ejnqjhjdq0tveJbFBVlxreWCEsnfDImAo1&#10;xZSKNbVaIakfJ0zJc8XkzAoaEgQhz7GON3dqWlVdHsdExop3VXS32eSn4Qb8aoVgqW5NrZ+JtODJ&#10;CHRTfSrUau2nzZkEf8UbAVjw8k3LmZqKmEJIA5xCFpZWMipSdfMUusBocppHTC+cQLD0bTHFCriD&#10;SjWCQyoMdi2uwmaDKydh2wvrA1X7KjEvDk9YE1vlapKWmlPqbAtqxTzJcFQZW2M2QxEATPx+rFom&#10;02MIxGApPlZJg514q9rUyKb9iGMVN6rfFS+i0M3xrQLgBUNSNOwlI/DPaqtwlZyq758opw1fwbog&#10;b8yawaVBg5TRBjr6veZIKTWGcY101hg4xa7OMcOUhrhLDaofnCaXxxAUOBcYSb9ZrrfBtk/HBy/8&#10;lqpaq5R92GZoea+Z7rhY5dNydlE1ZzytQI5lfzFn81IVeTCqdC8fgYIMjlcKNnKv1FoZbQCYxC3+&#10;SamDTaIlZ6EHjWTNZ6ajT/KyAXhkZ0Gt2E543YmPUbH9dCRnqGxS167LpcAVHOuwA4fhwNdI3r0U&#10;YuiPbMnqfH1Uat4QmTh4UqAWPEMNbVqqFJCsrxMpihzCg/DhSldQuuRb+1VBDQwA5SIMzhP04b7K&#10;OsdYBeiS6Z4c3rp5cMtw30i/8Grv6ECXdCnd7U3tm9Zv3KCKVvDqsiVrVujnsjUr5i2p/+5//Mv1&#10;t19/7vlnaVFzznnnXXD1RwRZr/n4HZfcfP1FN16nn3f8yec++5d//o8/+P7dkyfOW7Z04pxZf/2d&#10;b9782U+ee+H5Z0Wt51147p1f/OT3f/q9+yfdd/eE3zw47YEJMx6YOPPBWQumL1w+b8nqhcvWLlnb&#10;uKqxdYNqOLuHu3ukM1GWjh6t7tdK1y+n4jANThUN9vQuc41JPQX9SdS57h/y079Jkh5KwTn4XBQm&#10;jI0QHb2VspnsZEUAbGCzV2uWrPNse5gkt9vqWjRobtzUPQ0VqszxWHBydFkJQ6O2CvZIalyTJ4YE&#10;kZc7y1ggn4Mhh0RBYrQtcQWsK0A2q8q3qa1pmd2Y6hevWTRvxbxVm1YN7x46+OQ+QdanXjz+zEvH&#10;ZYh/7KmD2/YPrm+TPHipd5RetWztVWmr6KkQPm4iTyMQQQIiLYcI4ZEiDfWD/jelVo2+CGwkVAdR&#10;AAaNYHcWiErdVtJ9GN0ZeOtlOl8klEVNh8lHYWJL8J3gnsgJeS2isugeUw9JKZRRjcM1w0vsQKNy&#10;THwW1Cq8um234lpDQaECwQ/ZSjkOrihQsZSAjb2HHnHjCkCLHxZbUtuWcFMPfGWi+Ux63qxRcGMB&#10;2Hy1Q3DjrkKcJuRN7WJ+mRgXAtCTMHA3IDNsDIStgV8tcLcfbIgg5k9mCwNrdjEJMj1UrqaD9IkX&#10;jxyJ4nYqlQC0llmRIYR7NsYsCrIaqG9IiRjbQCJhboJjy+1I3oXrIKdjM5ukFTIxklYI6U28i9WN&#10;e6Iq02fahBwix5zSRyy1ijJWB0O3FbS1JUWiQyKd5/kf0xoPdYp4U3JshbnzSoI6nAjsmbwJzKJb&#10;Lh7tojkx17FHSxwPvKoKwPuCU1EswoTUqFhd8udZZFE39ZlOcBiBY9ClfqSkObx9eHWlSN52UKUF&#10;jo2gjOgEdwHAdoKhSakXnNILzWEx60xRcopZMuOq+Qalzxwwx/6wnHsy81Eu5Poa9fmeqoimCnIb&#10;91q/AxOoo8WKyb9xFJ5kWYTlcU7SOTrQTzSfZFn20NzCSYCSy7D7fYB60mqeMPC6aaUbLOQHOlIj&#10;/NLYU6iV1mJ41cKDsXYVhzbfNVEDBrXm0rOykZCqpnpu6gNHqTz3odpqOymPpFqiXHBd7gHFgmcs&#10;yuHNlA7wQdZgeSZt4FAoyhReehziuwtL7EXAeLsGWeFIudMDqiOIiCa2ZMe4c7OaRbFSNP/7d4Fa&#10;mUhF9s9N56OC8Va3DBq6GFMpDqn0usmMJFPAOnamzVLS8TFWiLQqkC/RUa6mftp3sJjfFmmePw0S&#10;FbrS2JgODs6deeazOpH+q1U1F6m5LTZK6sFpPg9UQa1JfIRwJlNPIVW63dimgZsOMtPLSMq4kgXT&#10;Xy2ygFNN4Mfp+JTZRsvZodh3mkbAtap0Ldw4l1UbzYFDjxxOTi1baqrWc0c76VzM0lQz4hZo4Ewt&#10;+L5DCZYw5K9qmxNAFlq4mBKfAf+MG5xt6G4qh0Orusod4OrIbYd2RsIw8JUpVikHJVeMdfBwv4pa&#10;B0cHhjYPuudNb0dHdzsGwmvWbFjd0LxOXOvq9SvFtephT6blC0W3zlkwc+6CoFa5B0+eNW/aJGmD&#10;p98/ecb9s+Y9VFc/fmVz/eZ9w4eP73vyuUeeOv3Ec6+clDz4ZbWoefflN3EPpq71LVDr+0DWqkcr&#10;eJWK1j+mtFXYVdrg3/3x3d/94Z33PlB/19dxYDrl0tb3ZCb8suTBL7723HMvnnzmhccfP3Hw6GN7&#10;DqlZ6wFVn0rr29HavaG5fZ1Y1o6+TQowNsmEybxra89wZ7cYV7W9Ge0dGTPRqqhDqFUP41IDVNyY&#10;XBnuiacAA7yqLHmxM8CW2aatrKshA8y4Ct2EmDEKw84m0tRAjPB5KaaLb27KLeONJFQiorWmRd0G&#10;FxqnWzj5hwtMA3albFMQBsYeBhXMFXWxRKzRIUdUHKwbHrG0dU2RKT6+hWtFJGwrYGyBBVklErZa&#10;eIcao0oDq7hdmNz0b/rrBE/F2AgW06BXfx1naasa24DFKSI1EWqlbnGIDT4OOZahidkPoA7Fr97r&#10;nwxZTJLMzVaS2nI+pfmKP6ewstR/fwi+Wm2FyNMYD/a1ODmVOl0jEwmdFdGabgVSlpGlrNQDKlyO&#10;e7C/3ZeZKuQQsEa28MahN+PBBY71ghgApoMJiaqVyAAYShDKtBxJdeu6DQxWRoowKAOmPxDpEOct&#10;wqmmfWtgZEjjCrhCMwJlSQeYaEXs4TUi85KUm4nWqK8RXBkfKuMrSserLUqVYmNQUmJ2hFNRoo6K&#10;ImQvlymyZ1EzWRSijORZ8Y4rO18K+q3y9bIboKsIjPY5Vh3wIZ67druGaPXp29/Y4Z1Z3BL/OTaN&#10;1jQ+Lqzs+ijNzhTiAo/NsJk8T5pTS55uSwQnVpjkCJ1WRziEeRW5Q54wXDZnLoUusaGSHlhdi9y4&#10;SFXgIhjVz3NoAJZV8uDOge7WnvbGto2CrGua1q1tWrd6g4ta5y1bsGD5ogenTfzTv/7y+ZefP+5s&#10;et4LLrvsCtWy3nT9lbffctmtN11003V63PaFz33xb//qX3/+0wemT5mxcP4vxt/3ub/66mU3XXNW&#10;yKoXXHzlxf/w3b97YMo9SiLKgWlq3WQe8mGaJaJ1yepFK9ev2NC6fmNHc9eg1r4+qUpkHSyFcCp/&#10;4pzsXKndrehSW5prKalkhyqtiUaDBoGsg3GeLH4zqcAs6X8HcFj4FhlSmmdUzplEeGWP13fZr1gz&#10;pHLJZ1dLBY4vHAmFWKc4aoxSK5u0s7M4M+moYGLJyxBM4/zuqF0v018DFRJeBIlVIMf5C8FyiYQ1&#10;JhJOr29eo9LfJWuXzFw0o37N/KHdQweeeNhc6wvHnn35xFMvPvHo04d2HBzZ1CPwv2Jj+/q2LuVB&#10;rRDeulPHoDSnJGHbxUYeOLxX2XfH32TfE7VEi0t0KzkAbhNJf2I5Q7dMq/uCVDlrp+ot4OTEFbq5&#10;KwzQN/AMztAjE6AFr1sxWgjjg21Cd6TANcNbCw0rfiaEXiWSrLS7IUhtl7LLm5+R56GHDz6SINhE&#10;pQ4p/V3g1modQQzqUCvRNqaiXiEAQ6sCEREVB4KGhiXaNu2JTNexuKWGxWpFfZVM3taAqF5Qq+Sp&#10;AVcH1miMnXgmeRH+hByK1ddcCwiQqgoaqXbovgSdRiP6nEhJrTu1k7DrkIXPdWX3lw6lEagzS1ES&#10;kjQx1a/vCvsB7e/8Y0ohfBO54Xtx7uHtwTyUM5Dj8AUqxbpFrJiMQ9bDKrFY+uLoXfm0SFt5uHqi&#10;akbi3FD0zEFc9J41fguygpUiN0EGpOgV08cIAlzydSXpK9AS3OVrp7uv5iNANsq/waMVn9LKrDU6&#10;W13ZIC5gv9GIYb8gH3QryQvUtqR1ikQWm9xcIMSZ2ZsSkaeepdBo0fjoZaBWWp3ZZlZvoep4n25/&#10;nK5InaQcOjQ7P/2ZdjERtjf/7P3FTCB3ir/d1kc5X7yyXGtg1UaKYFE5eqOpIVJUPIEEHorUPlCD&#10;Y341e1MO/sPizNwLngxspv4EELu11iBA1XBSTEgpspMLiCZKdQOEJEWnOvJAvtw7Gnzul2SofWvn&#10;97m/3AQY4/EKNFodgJ1hvHY9sVWKqflfS+hkuJIEjEkvJ1vIcy81KZy2HMMe3dyqVtGTRIjYnmsR&#10;0YSnGV79ZXmPrMAvq3hX360undB8RrWRVFf45xTPa3AEyBXA2MzPbklEI9gmoWU1Gsy5sLmUZjx6&#10;TcVSOtlNuxoPe16fe9+7hhQ6pISUy+DELdMgL+MLWmhn4AH6Ha+fsRROH6B8iM7OI4/oPet29rJw&#10;ofHdyBXJJAmXIKPKA0fVXLgUtQKz7Rye0AjDCHPguIthgl15pOlksf5SzBZpurdI0aeZfsQ5noEM&#10;S1G7KD9IirAMAm8pTdqtI901hpDBdxlOv7gl+0xRCEOBKBwNqokpJj6IjvfY8S3Qo0Itm7Wlwrk1&#10;TGJF12b45GyaDixVA7ZEEUaQ54vUl7TGiIfw6JjKmfpHtgxvHtuyeWyzdMJ9g73d/d0qam3ctGHN&#10;hjVmWdcuX7l2ubTBUgXXLZyVctaZ86bNrp8h32A9mTzzoYlqBFg3eeK0B6bNmehOrXUPzJh3b0Pn&#10;il3ysKCo9RlzrU+/+MbzFLW6U+s7v3vjfbkHyxC4KISDWg1cXcuKA9N//d8FtQrEGrXKalg+TB+8&#10;KbpVDkyvqu3N+6/S9ualV9968dQrzz57+oS4VimEjz66+9BRTXU1wxvsH1Yta0NH78a+4U63ae1u&#10;kg9Tm0RgfS3dUg4Pdwiy9m/uPaMNHhPZ4EfKwiPVSQG2ZhrZfHsZRDVD4jsiL9u+kA10LSG2WNDj&#10;ZhwNK6Lr1GUNgoNrNVkIl2PuzfhuB9xbXIeEUcWsmlZNsxwDn5Rq6nnVCSWVoQZB/NXwFeGqWcPK&#10;hTjGtO5tQ79SM6DiSNXVxsrZfbpHhFbUMlMfFfhqkExlqBJwun1UU+lfCriKZR3aKueurQBXV2gW&#10;ThTDJyAuPDCKZdW1mo2M5jYkYTCJ6E3QfBoHGbYZGVZeUrEXCtspqDCyfatRK1pqSNrdgpeu1fQa&#10;55RYvIhSj5F3IZv28KGm4IYp+uGCqnN8wGk4z1JznJAiHWhqImFbH6WRLgegdkN+7g43kTGnQJlw&#10;BPcjXwB/oy6wwyNGgCxFRbr6gpUWMlUjVvyyDGILeAO16pYOvE+GHqDow04vIz42Q+dfUj+QVtou&#10;x83IMAgsBxUk84y03rjUSJBRK6oS72dVkEFkE4lyAIYtfzFYKjhTK2bReUKj6TOzyBIISshuuZdR&#10;K5U84B/jyeTe9ITC14JaAbQG4WnJwwikVNUrdZXdx3sDaOQNEq8RMsq2J7F62Xo5ExpIl+U5kdH2&#10;Pq2HMadcf6XZViJWJ0LbSXzJlOy3qGnfIdFhqf5ykKEMYjB/kgWqVdZD2FWC++GtUpAOSyEMau2V&#10;gbB63mxotXWwrJhWN65ZtUGdWpfNW1pft3j+j+/66c2fvmXcWbu0yobpyis/cuvNF95wjYDrRTdc&#10;d8F1V8uN6ZbP3/nn3/wHuQdPqps1fvqUb//nf3ziy1+88KrLzopa5R587U3X/PiXP5wya/yUWQ/I&#10;OnjyrAnT5k7RQ1ZMqmtdunrxmg2r5MO0qWuTOrX2jqiotZ82rW7qZYwHZGXnMMuqS4w7d6kWrvy9&#10;ML6qaPBodLkcDvWcViiGMcZRsO7gBGKI1MKZsaHjaE1UmTg4pa3BYGz/lvyh1ApkLRFzRQMm8vYB&#10;I32xUV68PTNhUClbMhrBEsFi8fQihezVnO8t7RbEM8tGuKVz49omo1Y1B5q/fO68lXP7tvfte2zP&#10;Y88eUa3Lsy8fP4lIeM/Rrd3DjS2da5ra1kq3E4WwRcIOkeVks5XOBFZFhmslJCK4VD1baQYTqCDx&#10;pJvRIQyWIVPJkUdUlqEzF4feWLWjQsIxQArsJPopIFCnA/KxB29wMtSouS//3qigkKg6nloBaviB&#10;wvaYWCgqOIO0ih3VCzD53JzuMnFGCRmiUDL2v/qugMzAjyKmjUNypQ/MdxF8F8gdJXAoWUofzzR0&#10;rQXiHFuAt+nWQoWhOg5qdTQJEOVPnkLB8zhymUXPECV/oeeUEDt8T3xGwERvZ0YpdciEmwUP0AXH&#10;Y04j013iz5WM4FJaJhDFh8+aDsZZISPizQrsR/EwTKcHLVMRixYKTtOS86KEuOLkgUamEPWyWnyc&#10;wDpADliCDxlqVRBv4Xz4kHhr+1YqdFDV/7YKpg1Z7YnqbqhujahgMSSSZqPpPkBIMJLRlCoPd9hT&#10;ypOZbcVp+8qNjyqAPcpvSv7qezylfbQvoi+uy7mjbzfp5M5GoFbHTwZm2YPiCpb7JbpfX3cIsdz+&#10;mR5ZsZ1txDZGG4p2EA1pvJSoCrFsG5BjgFQwJxx+CtpNUUJoh4+KcoQb0y1SyYl406lyK8VMIfdI&#10;lNumcPnkHFiN4+LqeK+BBCv2RXGOqFz3k7xw/V4peShu0klk4GfG4PjW5pj1PNx4pmjOKKUHzgdR&#10;CluZh/ngjVo1Pyn/pszb655+HpCTts2xUUkIhwS1kvD1KbCha37q2CIi1WsO2rPAF5Tv9S6ZJd03&#10;TmUYm62Wy+0rbtQa9zI6HkcMXKWZyoixUMi3XKiV3AfZT39F8Ub2P83ElgyLBtwpD/fuqkr0A/I1&#10;YYRabf0tlGjja89nH2es1ysCX4uqNprAbM+iUhFaDKst46I4OdkW0gpkFoCX2TUi2CFLbjUH1St2&#10;D2JKF7M9kg6+ItUbkx51okEHw/Jrd7T8tQygG8s71tIVlAYh1RmwAhoNxV2mlaowzFI1/SYcQBhg&#10;LfXuNXjA1h55+DZ0KwcvC1UG2bdqJHXJXzB0pl6N7dPwHI73Q1tJJU+wwbhlemZ97d/m0YikP84p&#10;PCeMrAri0sYiVQMpJXAWzwxEJXKG2SbSO9OBQh+brT8wGwtomzMjD/Zl1S4vSfCWbUatMmGSSFh+&#10;qEKtKm3t6Gnv6G7b1LaxqaVpXdM6WTEtUbUWNsICq7PmT5cwOGBVqNW/MWqdMGHaA1NmTpB78PQ5&#10;E6bOfGDqzHumz7+vZbBx76O7jz116GkRrS+fUF2r5MGvwLWKaLVC+PcyEH7HcPS/zLVWVkwuZ61M&#10;mGjW+t8f6KG61g+EWv8gAydJi9+UPDhFrW+8a6L15TdU1Kq2NydU12orpmPqmL1NXOuuPUN9Q5ta&#10;Otd19G3sGWoXaqW0VZB1kxrhqNi1c6BFXKsw6tDWAVEOqmgV3SqFsOTBTglhSWDb7dKhwEUfDOZ2&#10;Ca2pZ9kT1ppIWMUgWvyNtrBTdQxPliEeQIUJy8UVphAHGy8eGrRahIhitICpYgCkWlN4zuBYP7cN&#10;rVnMCEsrzyBKNeEIIx21pFGVsTYEtjBWkDV2wWFZ9+xX7YxyP8JHmvbK1OzXLwNi/USAVrWs+3Sb&#10;ixndt3WXEaysm/hA846GrDu0f4FaaTdj8fA2LfvpL6OT3TMu+bPArZTDWqZs1WsFqXdr+zF9CjI0&#10;SxsZcI13VQPZwbEto5KkUuNqEpkKXfSuFqais/UdwsnH5chULWykcVQSPKmVDTMJW2jyM6i1CJKl&#10;1UZIHN12bKZ0tjkZdM+6Lc3ZFtTKh6QxUaXRTclBGm/o2nhbCpYGefq+RaVtza1pZ9sCg8Pxmspr&#10;dAH2HVZqTR5OBnL5Rr4UVIwKXH+VptwI9kMGyIiZdf2Af3TpTWNVBgqr4R0+U2aYEwzJoET6G5q0&#10;WkNt5ao4LNEAXKjNAAgIvEJRkO0FpTwxEvD9kPxlMnlZbliAdJCFcI4Nj9ap/UfczTVUrcXPfDg3&#10;iV9pvzIsiI2TPYz+HDOulZQ0+UUSn947I0ZNZX/G3+NJM5vAZqFTfwLVy2G3qMNEv8fSmXpajZhW&#10;/9xL7Mo+C6RrfmRq6TORB8uvqK+zr6uls1UNbxpbm4RaBVnFta7esGb5uuWSB8uNafr8Wd/8t29f&#10;ft3lZyVa1fDmyuuvvfK2m26481NXfey2y2676fJbb7r2kx//0t9+/Vs/+sGDM6ZNnTvnZ/fd8+f/&#10;9I2b7vz4eZdccFbUesGF53/xK1/82V0/vn/y3eOn3nP3Q7+eMH385NmTps+baq51aZ241vUb19mK&#10;qbtFvKIKWftG+obtnC5v5OGtu1zFGn85m8sRvui5qx34vf3o8GdSPFGArrlZvXh0jEo8h1MIGh0f&#10;EBJVyXVPNidfIUhhjQg6tW66+NxJXCuOqp4QcW3xBq9VGB4smz1SxqTkkyculTywPY6qoVu98zny&#10;IICA+Cpke17mYILit5RQBuHgVbBZ+cuewa4NLQ0r1i1Tf6D65fPqV8ztGunc88iuR5+RFf7x515+&#10;Slzr488e2f/ojoGtLZu6jFo7+9tUZCL7ED20YUhMK3pBEXPC9BrkzlHFZxJdg115a0JZylxNixHW&#10;F3PIYCc9Sr2oYUBK9Wh5HzWycYUBhkGIw0Hn4GOnlPAlVFuiFrNV2DIFHZnqLJLdROpJQlEMaXmz&#10;ijwtw9MQCbLK29O0J2ZLAaKgLPNOZrHU7AzSleDVKsFCGyIF1GgojHbdl+NLw7OKwHFKOHyIrmlU&#10;stAIZgtDCAS0R6+rL00pcko69SSwMwDbI1zMVCkbQ07pt5cKedIHCjorr1frxkVE8O0lQSBEhJq0&#10;gBnscAO9fC3UasjiFI2tBshUmAFVMUaSRYz81dOxnVbPxYslWTxvIiEfIkGMrjj0Szj/sF5BKfpS&#10;zI2L/U+YmSxcuYPQnpjHiw9NGEL9Uv1UKeFOATD+zI7sVYjM9CCqjszbSm90g0GtZoQqPlbiFCxn&#10;LNZVDGQDZ3zsdDOCDH2r6hQSIifQp4j9YaFWEUTuZ3ZGXIAvCOoGY0UIqyRTgmwtJ3Ytq2epPpzb&#10;3JJmcBqOON4ry41MBsepAYfCKFRRsQqJ2SnQMwdgQFzuAB2QAMJkmwNkOtVVRCKxJobychKt4t+K&#10;Qwy7TMoKuChkgpA/RIuutJeWOCmVapW6iDBDllpNHfItC1cSqZkAilskLQkyYQ7n8GACw7p7xPxe&#10;TWZ96cEjBz0aBRTZuToTg/fuiMyYilwUDQiAmRX+a7JySWoIFwXjaQ9N1a4vgXG4WVbtqkm4RNyu&#10;kxKPh3AUohjvnGAe8JvNolMq6ZlcIJ+Ngn0fmSt2LQAwqXihaeSTHXMCmorZLIAkFq0gpbmdF7cq&#10;u2TxP4nFUtYeur4mx6BPVTznfVSIjZ3jc20ztcGI4Z2mV/0R5aPIWFgWgkt9a1emXEo0JD9IOinF&#10;okV67Q/H20+7Xqzp+bo0Ly0mAskFIDLfZz4/jaxIs7ImW41PHY31z7I/qPTV6fCsHcHVEMnas1g5&#10;qrEA0F0zHNWk1sA5fVuBGNBGBKd7TYdaDCldvMNgVuWvWi6gQzmRmpkWkmyx6NX5JiVReNfabCTY&#10;puCcouWIeEtamcmZWrmwpkRTZ0pwSwUZUa6GvcbucBZ+Ge0wnASpCtYcvAWmmjOwwrEUuDrCd4mW&#10;fG5H5Smj5jeywxTXOrzFda19MsXs6WgT0bqxQQrhdY1r1zetE9e6dsPqpauWCK+KblXDmzniWudO&#10;kwmTPYTnz5gyc6K41qlyD5754PjJdz84+a6ps+5dsHpm77bO/erNfvLgU6eEWk+efv25l946pWat&#10;oFZzrZIHC7UKsoZujXVw1e3mj3RtTWkrbkxwrVEIv2uFsFGrFMLyZBJqfekNFbUKtR4/8eyxx44f&#10;FNF64LC6jg2O7ejpB7VKHtxOj1ah1u7BNhkIdw609Y109W/uGdjSNyx58FaZBve5Lmm3MNiocKy3&#10;J2wyQKo2PLNNBoVIO9Uykw4auqBbxkZ3+NpZhBhZYraVogaVQhsQVKomYeaCKgOaBPmGtorhUKJT&#10;z53rTF2nxcN6l1Bi+qZakYs2GNQKgjUvCDu1P0ZFISzDx1YY2PguB+CWNvHcBXnSA9bVrUGn+Wet&#10;WlW/oYeNP9yNeXa5GarVuztkoSqxpOq/fJA6eLeAEXzdKf2w9HeuBg17Oi7SUFBrULuWJDFsD4vb&#10;rFVjhj6Fa6WTT0XMUla7U0TrZmE/+tu6nBKUSDWwqVeNQgyp4tWEnjMlsrqv4BgjwoauBPWVzIE+&#10;MCNiTTOvKWw15aPWgur2UJGtPaANpKGeTX/HPbhQ4ZXaO8gZxGVgFkKJncmeaaQt3U4WLyLfrvkc&#10;UsWW6YInk65wwnifvbkMn0rxZ7r1IKWOHDy+vmGeYVy9nGWqpQo38DWq4OhdK7Npl1bHpEvfqF9G&#10;Ux61sLdhJncioRR2JoMSzS1w3c+zOJaVhTRBMTTyXhUnpLzGfHhq8SPfjQ9TfJUD6fkrSgBIY0pz&#10;wd5qhENda74ugRGw30t/qnFQ+zifFy0rTFqFVNHJ6F5Cgi/BG4hIQ+qhc06xyud5kji2cIivdd+Q&#10;lZRzhNP+aypdOSmfqeTBgqxBrZtkHdza3LBpw2rhVaPW9Wubbci0bO2KBSsW3z3h3j/5yz+5QPLg&#10;s/13/mWXXHfbrapovfHOT15++83qdiPUetNnP/XX3/329372k4dmTVfDm+//8qd/+vdfv/T6q8/a&#10;plXfduXVV3zjW3//6/t+MX6yWdZJsybMWjDDj/oZ9cvmyT1YRa0NLevFtXb0d3QOdslXSahV/Vol&#10;jlW6zttqOjrancgucxHclgxosZ7zto2EeKsEVKm+c89VQh+cJx0ZJCRKzJS2hL4Hqz4cKT21MAwV&#10;w94Dqp5yAVVCh2o3NRUTJ0b3uENGFYDhvC8ZcbIkJErQw5h6LS6mJldLyiPON5SiIWtPttvBazL3&#10;4QEUTIzK1WBsuH+4t6l1w8r1y5evXSL/qjmLZ7YPtu05KtR65OTpJ559SQrhJ598/tihJ3YPbVPf&#10;oyXrNi5v7WqSB70ga8BAPjAUrpFbJcRKyRbGITqFIsuMtQ/tTx1AEyVYjUbhE6a18IHQZTY9sumu&#10;MAlVZI5T/RxXJIKVBBkK5iz6MgVhisZ+v2jjEyI7PKKILgRXCAH0iiEqDTD0e/UsxVxEyMG/cfmo&#10;SUv5oFh5uNsuR44ya9BU4amw3CFJGQ+GLuNRtZ/Bw8n4RMeP9NR6MCxDoh8ulYHI2yqwDejiT459&#10;E5IGMzgIi5K58uTE8cUoOvrShKQ1hjZsT/muWgBX9UusbEW8gAcjIWZzh4AMSCYeXK4Zb0TCpACi&#10;9EMRqiVOkJUS7sq+RfQOSnurTvBvB6yGc0shcfpVRIBa/E6MNGjTwhpY+kaGt/RvEDgkJga3hG5N&#10;mxOfsr5Rav8PZ22cgEh/VHxlHcdwrS32hgUi6e7bJ6WkBreE79hEu6Y3xZZBX1Gw5yZlcKybyLKp&#10;hKPC6KgTST3QwaWsA+Q4So9KT6Swnfg2WQru7InD96gWXYfp6ysxpKFd8X2p0qO6i/n2CB1JdaFC&#10;spQgxYHVYEIhhuxKXQlXKitGTsHIsOJykd8bjUcekt9Xb3deQMfm5YUP5DXFwzzqZXw7I9vxzVWV&#10;6VIwWRHj2B05NlDKr/qWkOfec5OMK6gPqMPdapV4QJSnn2E2leqe8D4G9KhxscLf2PJyg3PdNZxF&#10;gV7oI2z3RSWtieiQxhDjHsycuOQq0Neuq1SWOcObA8hwZa1g3HDeiteXwgZmUdJnNUOpqLLN90Ki&#10;BsVlJWdDdzYqXXO4g8qiUSw2Sq21QS9TvTDGFesbzFPuo2Dp3FPGbOicNcF0YE6BFUNgYCGnwCOy&#10;jtw+sSDOnuVPZkrbQyjRUSBoSYRVJSepSakBVI2qZrJqRLUoafXI+eozLbHep397b81XY5mDriFS&#10;GtJ2EMLF8JLA1XMstVShQPQAHzpYEvBzhuiIJcSe0nhK8XrLl/wtH1Y5cV45wewR6BrICSJRKRfx&#10;kNZoUhJlfHziLLDWFRqI0n/BYxX5OhRuzYWOOtUSlDqH5dSSg1UFsdHZRegXU89o4lyQVZrillvA&#10;dUk4MBWRMPBVYHWLIIecmBTzq8ckBsIyZJJUuKu/q62rrbWzJZBVVkzNm2zFpLpWiYSXrpQJ04L6&#10;JXNVyyoEK95VD1W0Tp0zWT9nzpsqA+H7Jt01fupvJs2+d1Xr0uE9g4ee2PvYM0eEWp9/5Sl8mAxZ&#10;33z/VaHWdz94U5BVRa3Cqx8IlP7v4sMU1PrH/+OnPZnc8+b3JloFWd9631ZMb6rhjXXCp/WxoNan&#10;nzt94uSzjz52/IBQ696Dm3c+PCDU2jvQ3N69QZVHLZ0bZMKkVjd6iGuVQnhwc6+Aq8CqFMIiWtX/&#10;Rlyrsu0K3twWyAYNlgE7k2uJtfAq+4Unm1P/hMS6Nva70kPsa0TCIAWLVSPzDq6ho2SxFk/NIw5M&#10;WiLGxFKGOKTPDS1bd+s7zJAJ6wZJ2tE2PV9gJaFV/SdIOzd/SVUmYmDDkyI5pkpULzbEq3qdWods&#10;nla7e/FPCjoN12rsakthmzDx+W6+KqSKp3GI1m1DWzbTr9QIEY9Vurrs0GIO12Ws97DqWsOAlVJM&#10;6lrjhIbpkenNVMOHXw0jak65Zohccy2qTtgA2K8BfEdvHcqO4StOuVEIJ52JRME7XKUidm1trbDW&#10;HC+3k34ml6DfwLLihQWvHcFwkgEx+/U/4WNhn4xsqbxFA0auVMtTKjbp2GvISlbJabPcxuhvfWC6&#10;eCF7Yc+t/t3tVAEVsMg59MRS5FgcU/csmF31nvWqmuT9zv3KBZSGzhWkJ5HJV5RVg/ppgUmlHDIn&#10;wjRijGw6UUradHktObMiUTbbGc42xGlOKvaw0YGwHFPuCzeLaqiMALxWlDZGPju1KeKV5bmL3iDp&#10;g1DHVXm3J6v+6colsul6e7rpJNud+qWUkNXIWPh2H5K9E4hCqMn0wpctIaVWJZ+0d7cnKzA79b0Y&#10;F1M2TMMJxtDLdMYE8nZsZGxURGvfcH/PYG9rV1tLV1ubilpbm1Y2rhVkbdjUtHLD2qVrV9QvWzil&#10;bsb3f/aDWz91yzlnBa3nnnv+FVdce9utN3z6E1fcdvMlt8g6+NarP37H7V/83N9/71/U6mbagnn3&#10;zJjyt//y7c/8+Z+e8/+DaJU8+I5P3f7P3//Obx745f2T75044yGtztIGT587dWb9dFkHC7Ku2qCi&#10;1gb1d+kZ7pEaVmBVTyQSVqPqGOp6zCF23EzIKTRrLC0FZyMM43qm20rFeIcHIyCzA1NlXpKugIW5&#10;YjtkRyyg0fwnYPXAfqkMsHbIGuqABrdnPhMpOx0maZQCai1K7+IVEfevZIudA0YUGpsooiUn7ymE&#10;LsFfLcTRwaSjffgfGetLZiOutbGlYX3TWjktL129UB1uN/Y07zy0/djTh0+cevyZl04+8+IJGTId&#10;Ob53886uprZlTe1rVHMysLl3i/JCxvx2BiqEALECN+MZZOKA3t0FbResnGjaewAsCy0TEhIH3XQR&#10;cBCM+apwrBQE2ngMnIyjIKZMY6IqTKit2V7R3RRyE1m6rolcjwP3eGU5sLOrUzBkihgp9QS3KPQy&#10;a2puM8pbSCqXRFaFZ34S1Fp4132yQNQBmzzMnxStgh/MJUZhi+fwjm2MORpdQyYuXNQxkUOHd3V+&#10;oRYZE+9GihmHYYe81MSm9rW46YLibHMS3JLZ4g+xEZFZHcdnlJxZOF0F4jXykKhXL3LkRNGmKTgS&#10;WDkSJhgGOXHuKQg58Di6FXG/COadRrHdkZcm+NVI3312Ib3VfQeCCwllnJBgWTNzEkzXwBV6S3NT&#10;lUa0qArLBYWk8rFRhxn37BBKFXPrYFQfG2tlAE8pq07xoS8WrGzQl+Nad+J1b0ZIV/+krNfEPrGv&#10;dzHYEu9W6IyosMCUPngycx4y34hRo60DIBegWeQpl9JHxJOAVS6TxaVYT5vhLNAoZX7GwwEYHEBS&#10;Bkis2WHxMoww3jKEYAzPcyP8zATH+vpkYKdJNhWMcC0iT/CAJwT3GytrLuBKCgUlAqIwGAzjb3ep&#10;mEV3KfBLujN7FqOdXbjUHx484trLWAdruByUV5AYuSmGOnSyBW7JOthUfCaMD5U1JKy1/ppaNdCj&#10;idno21kxNG6FnDS8AYHoyd7D9jZDB2Fhc1Cr63tJAPlKke/AKl/m8KrE2XPwkcOiKKOOCReX6Z3V&#10;CXBISlFLk5Ypp9hMVuvwpApxaoN8h1Mwhet2KWzWZGsKohDmchhHRS5eFd7nCHNTM/K+OjXQmzvI&#10;AZKjCNQ6SSfF0crCXczhd6nevrQjKkg7JVEkIyogWmKMpIS4ak5tF3kCK6E5K/dm8/TQyWbvq34f&#10;nOxbmLVlZ4rJM6RsRpkDpRdu0vFVnsjDRXKzKIMYBDoC0t20hCulQCyhVOqhHEtrtQnRisw7jevL&#10;zZjkQm4TCobz+5IyqO6pM5oO/SkTiUtgJQtfXZS6yd0kj5/PTLo/mjs9R6cG4CfYJj2XynOKIzCh&#10;pSLXMrpK5OzcDbeV20kABEj8OcD23LYDC5bCtBuVnFUQS36oMiB0jas6tdpGeNTxWGdfp4hWmQaL&#10;YlVRa3NLox6CrEtXLtZj+eolMhBeAGqdt3jODAVC86YJuE6dPUk5/SmzJqi3wgNT7r5n8q8enHNf&#10;c3/DtoNbj544+OTzj540arU8WPDydRe1vpaeN0Kt7wu1qqXNf38g4GpO1W1aXdSa5xWC/X1lIPy2&#10;fJjU8+bN99Sd9TnoVrkHv/j62y+/8uaLz7/8lNyYTj5n1HrkmPb00T17h8Z2dPcNCqlubO9pUnfW&#10;bnq0ypBJmXGphYe2iGNQwNbbO6LgzVZMeohojTyYi+WVx4MGLsXIihbKRFCeDwrUlQtwubKdhPU8&#10;mkR7BoF9UmvpBJape9uXVOu5V9q4/widAh9c6SrTH/vUYiks92CBwxR1JroOoqHu0iwrHWuMs6Sl&#10;jR9SBeWM78y4FhMfI1seMdO1TljQNH6/4hTTZFWy3hSyBiTX0LI9gREYm6FVHaypXeF1bTzb429s&#10;1IpgNvAqyHkcmtLYCJnOwqyppItijARsKHpg/XPUHhWKd322rnIsxspx9MXJljpPOF9qSiMMxjo4&#10;XwTVaxWWRsp/VSkjagRiaI5Ed1opDTeINw6EB04jWQjh3SJanUiAR66JhOO2nOPXhyfZEPzmA6YR&#10;ZVJcTmY7Q0b7GZIWgY5BreFgcw8LKQmmUtNcWpWCUZMDjmtcPLtMpdYo7Eob7IxC8gKlaSo4OQUG&#10;QZhESEqkgVrRCevzEaOb4k+ddKETYURRg3wYZLpqgouYsml/UXJmON9kYw5WN6ijm275k+M2DHIC&#10;LLl2zqhp/EV066ceGZDosYsWurQX8qzQb4Ja9TnOu4NatSwiRtLviw8HUNPPOX7cknF+QnPidV+3&#10;rm7Iss46NeC2xWBaF2OY/ydZ4HyBVSs+39QYJwETGK+BtbXamBqWbhbR2tHXqW43m7pahV3XNa9f&#10;sX61erSubmpYJg/hNStmL5p735Txf/VPX7/qxo+cpaj1nHHnXnzRZTdcd80dt139sdsvvum6C2+8&#10;Vtj1ls9++nN/9bUf3PXLuqWLZy5b9PNJ47/w9a9ddcfN487mRSw18iVXXvyVv/jyD376g7vu/8UD&#10;U8S1Tpw6Z5IUwhNmPChDpkUrF67esKKhZZ3cgyMPdndWWt0M0K/VwmCTRWZNIwxGNGsn4eLSRJNh&#10;iYGxF3ZYD8UaFGq8wUpnUfEWopOij8XcFc7cVyq1A3q4CFnXyk1B3VXPASiUBTAGXr3YaVDVRoBY&#10;xegKc5UnToW2VsyixWLjdKDsZDa/jFaqYgncHSTFS9RIE6hZ++2kuCIJXPVHtxi1dm/qaG5q2SBP&#10;JtGtC1fMa+hYP7Zv86ETB06cekKQ9dmXTh5/4TFVv2x/WNqdFc1Crd1GrVtlXL27NKcJWkPHC94g&#10;3AxlFw1hFJsOeirjECdBvamEB3Csiaot1CgRHgytP9YtUlW1ZWyGjtTUGVYWtfPV7lIMcgnIrBwG&#10;kzh2AcpyPKARhZVmZkCz9Gzwxxq1Vs5Awa6oDXXhaKi4RyWsBqVUzfn1UMoAQvd+NG6PDtlFegd8&#10;zLZOUfEqfRqFTCobW3xcCArDA4Bgi3aRUCaFpiUfoQkTsiuUSHg8rwzASOLpKJPNE/pR1fdGGSs6&#10;KLCcsS3CS/1T9ZPQdA43g+ejzg1jk/CxwsxovC2RRY+qsFihHjLLGt5W4+hIQ6uAD5Heh+rZCDFL&#10;nXataB9q2qRZZJBEvcU714CE24G5VNjIWowehoqgU3FhGGAfpE6kxmL5OYWU9pSKRa1pTwWFbu7H&#10;NYIXhYnK7ArqAKY6JxLn5Aq+Jrn5ISksWUgSW8UsNIE7F5QUA1NOM2dLup76N54t6bQZ8J/ZiDKW&#10;q4AOvIr790h4LBYLPbDFwCYHyFFGReXNDnSnh/e+GOGQawDVeFkg2VGMdvLc9wIBvbYYOfqgOI0s&#10;2WgT1G14THLNyaPkHXI1qT2hTJrav+y5iRqTwOUWhoKW/tO0mDp50vAcwWSKAzkqEXQ6Lyc4jNNw&#10;1kluJRkrfR1w1HymwSGjFLSjJ0F0iPwlFfZ4MtPSMZV8DeNsyyJXuvr0ozouebQ4irObAylToa0b&#10;52EVTGYouL/Is1T6YbQDqQ/35+jUDLzJcSgLhqQC855ynJaN6GWlipjS0FwR3wUwqND1NSl1aWwb&#10;/QUXPWUCKc4vlst5S8YnGYoUYGOxroS1KjWcm3CSq5j2UcinSIZrFHGZzwgIGtI1R4U0Wp66h4L0&#10;MlW42V3fS9Kn4MDg0gxOZMOMKrshO1EtAYc6qWyCPpEkXku9jBMfpN0VMjl/R+AUrlWtR8xSQvlE&#10;0pxWf473LF7TzLGo3qwAthFGfZXAWwSU0/dJo2RBsBr/kIxRfJcB0bFRdDLa2oeMc1ZXR3dlyUoG&#10;yvMziUWiI36iYUzIHRqAcNHbd+SEKblKaEpU7xAr6NpSO6jjHLZ+ijf2t/hgdKW8NStpbkqQm0XQ&#10;Sw8VtapHix5CrQOjA71D9mFSs1ZVtIprFXBt5smqdSpqXbJk5eJFy+qFV+cvnjt/0RwVtco6WJBV&#10;CmFBVj3kVTlhxvjxU+99YPq999bd0zqycc/RnbJievI5ey6efv1Z6Xhfe+elN9579S0Rrb8LarV7&#10;MM1aTbRS1yqR8BnrYLkx/cEI9gOhVnOtMRD+7WvSBr/8xjO2EX7ntIDrG++8QrNWodbjx585KtR6&#10;9FHtR7LmGtgy1iGutbt/U/dA68Bwl5Cq6NaQrn3DXeJaB0ZFt/aAWjHRpOMDrpl2rlHUKjFwQa26&#10;HNjj+08u0qSUA/yvqmD9Ri/TkKJjNU0q/950THWJqT+zVEpDs3lXNb+IrFVIVbF0WNadAoRY/wRi&#10;6L0pYPQ0cGrJ3UMDuEozGzWXQbtbdXIxoA0bF1BGv1KD1dB19CXVPes+OiZOUSAXeTBgtSYVpqGO&#10;sateqf6rKYtVQayAq0AssNw8mfWnBq7GLCA7f6NeMK4IVvE90wkEs9VSLzWRcFhgkH2sxlx1mfeG&#10;gLW0IGlUDMegHCvVMaAO+OpDNMAjecPXGWvpn8nIUkNvvLTVelpD4nxInJNSMhrGNdLtDFN+VpDV&#10;zXKKyZOpXfPmRT66Z4cuMMCVrDxyDoi7UKbaeLTY+RLmBvZF9TZQXHlL/xua6+iS69xdmGrv5jIU&#10;BVQHTaU3LKw6MyPZZTOQcImFDQ7woz7Txww/bNTKnDbyJxdSXlMjikGhNI9hn7YfUuk3GyM4albj&#10;LVZSy+x2+RNCOOx5CpMW5GO04/Uanln3jOvyjeqrWlZ304mKIAC7dvW1keu89EaApbeTZNbZBlwe&#10;nN+nAoQV1vsoSbss0NGOegGVLb4+POXgJDKL9NfzCsKZYmBPsCKEZrmM6zLbnpeAETnXbZblbrd6&#10;tLZ1d3T0dgq4qufNKjmtN61f1bB28eoV9SuWzqif/dN7f3Hnlz9zwZUXnEXQe+H5F1x1+Uduvem6&#10;T3zssptvOO+aqy668VrJgz/55S/97b98d/yMacvXr527cunPHrzvU1/90sXXX3XWEtlzzzv31o/d&#10;/J1//dZ//uKH4yfdY7BqvDpeIuFJsyfMnD99iXyYaHjT1N7U2tMqyBq6VRVWwq4yIop1jZu1ElHV&#10;tDoaTCFMN2st7art25QQx32o8WtNuaMNkFzd6jvOWVv6kWgLVAAKRvU2SRUECVQUR8EkjvjFEJKw&#10;j1eWohPpFRPKQIspsiihhuaAtt6om7igCOegGrRKUnrtY0icGq1yAiNHoo4YnMwuRL3FIT5URXui&#10;Sbeotc/WoYFRZXDbBVzXN4ubXli/rG71ppVDu/oPPLH3yRcee/qlk3oIvj769JFdB4ZbeldtaFne&#10;3rtpZOvANq2TdNMJnaVIKMQgAJXQDRxew1eOyAn1jOg0270B4M8EjVPOPQWB7n5soaYfKH4r1Gpr&#10;+5w7zAyCNPol+KYL00vsFfEkEk3D1BTBUhlr8sG4JdwaVTES8cba15cVQbJspcKE1EhUKYeDWgVT&#10;9TAbg/uUAG0a5MAZlj40Fu5iZeR6myp/AVoQgezQXPd7bmSXACS2jvsaEtP8iYdLlBOXB9KYN3NT&#10;XAuh9fk4xOJ4SbtC5gYUVgbNfD5F+BSSGUW4asMIRKjMVkDFbLlEbBVwLZM8CZF8b1BZdKeRnKTp&#10;l1mIwBVWxSrWJKoupJazA+F+8ZuR+MUdC2oFe7l34rZlGs0WQVbPCmfKOSNtHpPv4DNj2Yo8oWiA&#10;Ke1Deq0/kanxeJYeS/qN5hvqX4RkNgjl6hio5PStHhT8U8wBHR0vVsN+5zWArymTRr2iVbRy9E3j&#10;txJABwkEJTLN/KWh6zXTRDxSC+o6TKTXgDS0AEig3dIp8DWXQJdSkNLVuZHLukFLzRCullaI9REA&#10;NSJhNBqJwlMCkDSW4+/S9a1gHs1DBc3y6TV5VfXdBahAjca4mDLXSJqDUYNdWb5CunpXrcB8yWKE&#10;cVVaJLnX4MBsWM6x+mPVtcVoNpcP5BPMnM2uaE/0BJBPtq7yuMq4iUGVx1JuxmpVrPk5GThpqF2J&#10;fcQNh6Kn0IKj1VVXmSuORBnxOXeTs2xUFrhzkpfNcthUNLAIJ+2oFztbpKpRnZr3WfJxuoVJwzFP&#10;nK7SkYeBTOIMjMeNSTazWDS77ZNlNYGgSVLnN1oQeG+8Mx6Om5SeR4YQJtZnETkDD45Q88flytiq&#10;2S5VR0WFhQoxjYJy12Tv8DCyDUVU7OGiyjQ3e8BnJOskkoxay+bifadkZ6plgelX5U/xZnM23xuo&#10;2C3yFEmjBNr5PhX+1yHZCM3gEBoTnAkQjbA2Hm+RorC2S+LnMFLUgmas0SxbWxafjIyuuH6JJi5V&#10;i1wIii+CfllDajR7oLvvVsR3XvEqjXExBs9omN7IagwvlXCXUrW0csAmCmuVaB8SjUcKUVM+pqTL&#10;MTn18GF9tDizzlvmpp8BFYoTRACmj+vW7VvT8MbCt+G+PES0bmrf1NDsolbV9Yh0lRvT8jXL1KB1&#10;/pK5s+bPEEZNRSuoddrUWZOUyp8yS77BU4xdZ094aMYDE2bfP3nRQz3b5F6x49jJg8efP0ZRqzq1&#10;ngrX+ub7rwm4vod7MKhViLQYCLuQtVgH/9G8a0pb/UQK4feEWuUe/M77cmA6/epbz9uH6W19poDr&#10;yy+/cerUK08LtZ545ujjQq2PqeOA61pHx9q7+jZ0GbW2CamqurWrv0XYVZnxnqGO3iH3vBmQC5Xd&#10;mNTSYkCOJMKuqjjQHIsVi2FqsvaJ5DXyeLXsUWpPFyKJG3GBwoeaSFi3RJ0r1Dq4ZWRIvVstAnVP&#10;YLMXWoF1uUuslauD1CWmOWbaXIdod5K9KkA1DVskMA7FbbWLutOEorx/Tc7xrkA8d7tJMSaoFXCb&#10;QlOXtoo73Fr1pxEWkydoHipbtTB4H3WtlW+wngSySicrPOimOGqHg5WP3ivBsBu3jqm1j9Lurrmt&#10;Sj4pUXT1+K5xmE0Fi5ppzOwkmVRwAhScma7gK9yWIdlsOGTyM06/Oo1SzKkMpSAy/GrKIANR0nKH&#10;2yYcpjeAMG/BkKAy3xga+s26wayykM2Ux6j2RWknG2ZYCAq208dAv1pD3+i8ibONeRJ2k/jXaY4p&#10;uZ5UmRNIJMlK3WaMl/jwIoEDGMeZQ4eXMt0Q6LrYQH9QloAuonC5SOvtyhYggiqEM5DbY13yGdTB&#10;U5QfbIx8C9baIg0aC+U6haY/I3imrU6NpbSYzUXCKVXyhoqKo+zr0TwnQxYyk/XFNaWss6bOYnpO&#10;YsbLZQoLNThZlaIS8ZhbqWXPKvCqgWUKhmtgWyciyWi8RoL2AzM4nQjtipKZza/UgBGdOFkQDO+K&#10;Vk0nFUyqODsl4CZaw6MGtHs8U2iRJTULZXhjnZEMAJBAWA2upaEfRYqsgzv7u4Raxbg2tjavV2lr&#10;o5q1rqlfsWzu0oUzF8z5p3//9pU3f2Tc/2ycdO45515+0VW3Xn/tx2/9yG03XXj9R8W1Xnzj9Vfd&#10;ccsX/+avv/2fP5i1cMHKpoY5Sxd968c/uObjt5x72YVnq5Add+FFF3z2i5/+jx//28/u+sl9E+++&#10;96Ff3z/p7gnTHxDLOmvBzIUr6oVaVzeukjxYkLWjX12/enqGe+XGJLyqNq1Davnl5jd2YAJSerab&#10;a0IdxHNrsCla3iygm1WSm5H6qCprHoVwpd+GxNuf+qvS1S0f4puFbD0EY6m0EaVDGtickiMS0jFh&#10;M7he1DTaJyb1mZ4MCZ70LsXccINxJ7a6ydCiMrdMrEA8kYDD8RABge+XhJ4Od8Qey0t5bESNyzd1&#10;bNywad2yNYvnLZm9fMPSvq1d+x7f8+izj5x88fhTL544efpJVb/sPrK1bXDd6uZFUgir2kRcq3Ca&#10;qlurTL80TtqHSiAVoJgIycEH1giE17GNhVHUwej/qlgrOCcYyaGqTbBRvFdhk445qMYcsjV1LvwO&#10;WgDb03Uj0kFksQDUtAYpZXKgXzMkHFggruK2/4ew93CzKzurvBuYAYb5hocBBmZgGGOSwSQbj22i&#10;GYzBNgZsbLeNU3e71d3KuYJKOVWVSpWrpIoqVSmVci7lVpZaUkstdc65m//jW+u39rnd88H34LnU&#10;3C7dOvecffbZ+13vWu96lfl2u0W8WDViCk+tgtOtjBI1NWbxE1aBq/4zDp/6pNpF6k3gZcBnNI0Z&#10;YXsbajlECKpvlD2MoivrM9E7VPyJzy3YjAAxnIB/onr1HeSmFxlb4sVSXMc/cd9LsW7yJoENgATM&#10;PJGaO0ojveV0GIuGq+Cq8rakAAKejZ2QndNWJILkQhL6Y3S78ZAWCWVWJzJo8FS214ZdT+6A6LCI&#10;Az1QjEk6sqToGt5MZtGqKxZB586lx4UitBLa8rH0uU3AnRMje0gVhmChkYARDtMg0lZz7JrbiMT2&#10;H9G/mveGeNcZOsSRq5BFoclNaPrp0aPC3FMuNj85K3IunoTcCzZ02nWSWXYyke0gWLpQ/aXeUk7R&#10;lmv6qgsJH7tpRtJ7XDE4pTA7EuWahw19mGEsDSmjSHRyihNIOV/xhUqld+SpIDTMn5w2CiSreuQW&#10;UXpuRMCPbw0BPRlbv6fa1pMTh2cvLwXk+PRKvUkuNijUQ0G5YJYXUJaCqpq4tNSFavnCicOnTe41&#10;FQRGxTkZQazkaDII1dpVGr9ZnAK+DdUvivjE6RNTZ6bSJDl5h5SUJ1nj58tcvTFqnLF1WJtdRXHN&#10;ZM5yEU5SF15AprS7eJ4FxvPIUIVe4DQ1O5nPChXshav5qZXEZXX2i0qTT0+PLB048UIR80gC9ePo&#10;nkJK7xp+kD2kqZWAiCY3FHs/vg5Xi4D5dDQNRxqHqtzldDYi2UerT/e11inZHEEva2rcAtCAP36B&#10;Xh/0oJGBypJLnrGsP8Hq+lLe6LCOanwJ1J6QAgsVXAwCqhQSR+P3RIluFJRMR7Iwelo1n7XgiBkT&#10;ZNV5kr9Lwz+PT0CpBLS1LCQkakreaN9AiRbC9TRTSGNhXBucKkoo6KipTDBfoDO2WdP0T6xF4d9s&#10;TpFf1tQlSaAk9EoMZhICQi9Uh+Ii8XKK0om0KzZVenJK99PHEX6i9MIIgxWgC6vvZ7OKlmNOkQ4o&#10;icNLhJldHq51UjbCKmrVz9HxUROtW4d7NvcItfZgICzISsvWlpb2ZrGsKmSdXze3cVldw9JFDRS1&#10;zl08W+Ws8+vmzK+fI+CqJvaPzP3hY/MfntP4aF3zvG2HRo+e23fhiVPXbp+/qU6tWDE9/eJTQq3P&#10;vvK0SltffuPFD3VqDddqorUSCb8VBOvXe2+KjH3jbaHWl41aX7n3nIyIX3xSLOtTz9+k7c1Td565&#10;efOpa9eevHDxmrnWk2ekEN65d//IxI6+geGNA6Pd4loHRnoGR2XFZCdhuTFtlQ5s59jWHXJXGRFw&#10;VfCmHhACrorfkN87/I5qErlBAIuUQdJo0M2Y+CGmwe5dJN7L0ZfWSQMEMgV7betjfsINXIRX2Xb3&#10;K2LXe+aJhbX6vCJqRLapCHXhpIJtHSp1rc53lH6H5t5gzowMMQlKf1Qju4hnU/wYci6C4SIVFjVa&#10;kbSCMKJY1cNmwhWOOr5Wg6IKjucTQl/DohCt+qn/lIewUGt42iBYQVYAs5EdbXVw2zUFqIzzkfuk&#10;TnbDHFF8wFHOjOQinU5Qh/qfcN8BuMIO73WZawC3LyMlrxHW6oU5kLGlsGuV0y2YkKpURwmGIjgh&#10;8RQlDEJMq0OpLFOVG7qRAGYjFhq6WHus2wyLyNfRvcYreHhdSl5t/iSXC/fsEYDR/QsTKOV3dk3W&#10;kZI0Ytz9V0iFqUiuHH15LGsUcQoD4ofkEtaow9O9JigOkKyYj5Adg2UNLHfacyXXm1dcE7KDJqAP&#10;AkdcXkaJBEk6AIWwpRC5qIt9d2JtRRGyNRuIN8KW0/aGfEGSf6WSgc1bD4DLHfPMlDoTt8DB4Tnp&#10;t6J59j2izJiv9mJHOifLk+uKo5U3Z24u2remykyXOIOxikDFj5OeusKoaEAco8DLVUaOgqn4SUjU&#10;rv07LYVwXQLPE1Nq3LS2Ok2Qy096Il2C0p6XhJ8XaznXacUc3TbWJYWwqv+1REqO0tcl1LpqQ8vy&#10;ZnVqXT5z0exPf/6Pf+5//txP/fRP/sef+g//8Sd/9N/UCf/IT/7YT/63n/7l3/zVX/7YR3/2I7/0&#10;07/yiz/zq7/0M7/6yx/53d/6zBf+zzce/N6K5nVrO9q+/egP/+DPPvNT/+1n/n158H33/czP/5fP&#10;/OmnvvPAt3746A8emfXQY3MeTs+bhU3zm9YsKW1a+9pFtA5tHRoaH9aS5/Vu17iWPE1pvTF83eUE&#10;Xnq3ojmxZ2D2SI3Jtj3bow02H2KUEpds8Il3aGpQcWjUy/WiClnc0UQSREcDzmIYkjmtQOAbKqz0&#10;LXSuN90v8GRKDwPvmoX1FUfnuNCERpH8FQouVKGbhTo2+gDwJLCu1S8FzSYuiaIpGfECcWnyIXgs&#10;IaX6mA+NDXb0bhTXqkZBMmRatWHF0LbN8sQ/fe30lTuXr9tG+NKFG+cOn907sKNzXefSnoGNoltl&#10;IyyjXZfUIoO0Ii6YrfJJiqAuQqwAUX2pARjZcRSqxu0KuEuav0RO8vKVY41s3/15GxoFc0YKaPgd&#10;Vtl9rRIOhvSr0J3fRMBmtBypJ6a4IF4d0ZWcpiMS6FdsjFFrVbOa1qyxeBEuLViLCkzaQjhGLFJV&#10;JykMaBN+FdTKRVUHz4AY1ViTycJF5GdqOhg+l5OUWcR14cazFzI4PhnIrlCvljUmhnbKg5aJ0RWH&#10;oxMCdGOJE2KlTuJwC6vPy1QY4SMUFtYspXtq4nWflb8CQjIhKbjdgDA6QBP4YF1jthBE9KVIDAqY&#10;KVV/VV2i1Yw5bYtm7emiB83Ooh7kKrmgEzZqhSW2RlcLr07YDcNz+ZG6OLI05CgV4MYAvrmoo4l3&#10;Fc5q2pgjwk9SnRtNtPpauAt6KQ8VdTcOtMWEydOjMvHyd1UTwwE6egGH7CF4ixl7Gl/Tewm1NvSg&#10;T4P4vpQiB8BUnTZV6mngQWr4g/6lSaBAyuH9w6hmhP11uKcmm5ynODuC7wheXynw9gi7nY87DOdK&#10;PW3KmkM5DFlO1gRzUOBAA84gkKC1YKQCZopeNH19/chk+XLIXuSmIeWkwPSqCMvh+5L0a/K8H96z&#10;0jcIEBtZRIEZWQQygDlD/xWmPvFXg7E8ItszS3O5y8KZgq8hTiNSTYpKOJbEh8qCPX8M2yC9nUGI&#10;cIMrDZmfCalDucW0vXlTU1p6LxkDi+JW+EAdB9PAswi5hBsO+dFwwlE/PYfV41cTG2FF9A7lqU8W&#10;iVfBqNo+fM6kEc0ZUqWZu0OkEcbezmRgsPxVWFknnSn6QJxsTbj3pnL3eWwdvqc9L0Cah6scnALU&#10;UKlyntOAOo+TOY/UnCbb3AjciQOGy02PiAZu0LUPyRB5bNG8xE2N21e8TpLviGBN+2DCJyaSsggu&#10;MkxISdqRetS0DBTS8L02Lg0HQKWVglW5sfi50A4b1EqFvJdQfUvqQkHalJp7dSrpmERr3OjofpP/&#10;/fBky+CUDSjZmRRqwS5gbGEm1gizWGBS8pZ7IcVyLgHqwgV61Fi5fC9Eqz7pCjtHEd5EKr8M52iy&#10;VLLO+0mJDi7JIF3ODsXeSqwLte6c0Evy4CG1chiQCVNHp2pZ+7vbOttkxdTWtUFWTOp8s3zN0mWr&#10;lohcbVi2aMnyOqHW+XWzZ85Xj9Z5qm5d0DBXqHX6vGkPzvjerMWPzVs6fVl73eSxianz+y/cOHX9&#10;zoVbT1+989yNp18wKfr8K8/o9cKrz1ke/I7lwXlFIVxgasGuFdf63htvvvOaDITV+ebVN1548dWn&#10;BVl53dZhS7PWp5+4+dTVq7fOX7x25hxuTMdOTO7ZN7x1W++moQ4bCI/0DIz2bh7pHdrSL9Q6Mj4g&#10;bbAg6xYkcmPCrnrv19hWUaTFcISmKmqstdeCYV5Gp2bOSv2qkefkXvOrtn2VRa5EiFjvGqm596nr&#10;H/XSLdPNQlKqpVU3wmus7jhxi4lGaDYDliqiVgs6y0XxJ3LwnP6glbdOKE0TrUF/cWOChhSTZ7Ol&#10;UImRvlJCaERQgKEZVDnYSbdsNlRUqspZIUg1e33ywrTiYDHQNSINKLUCt2Jcg1p1emF9zd6lZSvF&#10;scKqomrvo+UrQDSQlZ9BsPl9IKg1rrJjUfb0uAGkrxB3KX2MFi8RIRhHRb4b2jP63sDCmp9TPpNE&#10;Tq3xDDgZvg5ZqQSNO6SVj3Utz5V1yAVt0loqdadVn9WgKZhA5OAYmukgUXfoW+IEGHUE4Xs5gdxs&#10;klImHmPzW8pvqo69WFeZbY/LFjQ6TD03O/cbtGwZhmNrP9hCrc5ABLXChaZsNXFMoUb9nDsrVpy4&#10;gLVUe5ZiY9cPB5yH8uXCk+EwR603oW1R2xpjEOWXHdqyFraKYOPU59S0wSHVU3pR9Zum3BTpi1c6&#10;KPeIqzln/56BLQm20t/IoYAzFJVs2GeSoqDY2UEGOlft09MJWwKkvl6q17LxjH4SH7h+WKx18jEu&#10;mS5dkSqSn15/WMkXm67cCBjgKKh9j6RR0Y0W0SqR8JbtYz0DvT0DfSJa23o62rrb23rEYG5UXevy&#10;9Stn183+5gPf+Idv/d2Xvv6FL371r/767//iTz//qY/94Ud+8aM/89P//T/91M/95E/8p58Qmv3x&#10;n/+pn/3If//NT/7ub37q937193/7f3zso7/wm//rl377137rf//h33z9H+c11LX1dq1sbf7SN7/2&#10;0d//7R/7zz/x78qDxcT+wi//3Be+9H++9d2vP/Dwd2bMmTZv8Sz3117VULd80crmFerKs7Z9Xdem&#10;ru6BHrkHB7VKJBzsKtSqhQ/4asZVlatiU7Gd8PbG/iR9hQlnjYDek1st0aQTQ445LA1Khjh0K3X8&#10;4UOc2CbrEUyC2X215SewKFiLZmLxJonxTCI2tyDnaUqtsiY2N5fYJexE+bwBW5GHof5KYjsOT/EW&#10;5mzF+ZOWiqMMcChBnltK6qHeYwFS/1CfurYKtS5f27SiZVnflu79J/edvHIS1HpNjKvUwlMXD4/t&#10;HWjuXtHWvdb+frvG1K/VjBx9Bd3eo1j72jCJ1oLHk94O5+k4CfiaGCIRqskiNHtptaKQS3MbwiRd&#10;MbCkwjw2UabROAAvhG0Kd7P9A/bIoBf07sOS73fZZDA8xzRLkGYb7nFitTDRZwyQXJ0bcxS/ohyG&#10;fDPbabHfETeoMHIG00otnGsP3YFEEK7YSmPj5yJTpHjSUl5DMiiUCmxwcMeX0LwuZNVc8nTCPsog&#10;EL/NxK8Ju/2GIyT6N14ygEkjCndWVFxue08h2JNTygqDbOH0iIkVeYffpliasS2lbikTxdGHGkK3&#10;3SrGWkjfXcK6H0OUdLUhkMWKCVgrC/4iCCQjU7xhEvTHG6lKbQi92H3afCbhrE19lc71+BA6K1jV&#10;zFE+UXuBjT2LM4rnCQZFmJYhMSjVxftrpxprLp4ji2/tGWMW3dhGayZ6CkHNqPRxQSuAxBPJxrCa&#10;ZsgidBolF1ArQeSBNdUWytEWADv158LbmaXm9IxvuVPuC+LfpNFoii1RvfpWZjZWeQfX6GaKehGg&#10;4jpTN08Ke7SXGkCOAYC/PcQgqtdMM538bskygZSFiDOvjirSm1d6/JZ6BGBGqNei/+ScPT9h3rwF&#10;B+KmF1eyrrkRia1JnVh5HoEc2JueMeQv9K9au0y4VfZjBhjsnlVmrcAzcrJFm5rDFnhsdSgSbia2&#10;gFbyX6DWaBacWsovSSiAvSv4HWgaJTaW7KWOnQRWPAudi9GzoCOrTWs6DwX25HyYll4ocL71nhtF&#10;gLUefJ3rxjWAmvMYmSZ/VFJRZE/iY2xZLPksT10V9KZTawr4050LV4Usy0WYgH4HEiItRlObaqNa&#10;50a9/odXzNBFteunKdgS7wDrO5yyqbymM09CI1cz35oLhrFY42Zaolr34oPhjb8FwzbL6/iNca++&#10;Rb+XyFzpA6+E9J7NKaHajYbCq0FIV/otcfchWtFtkmpkMueNM/5QphavaQ3Xkq6nWMuLM2WmcHVk&#10;L4Zw7MhtPM2KpSKLW/z8MqrswqVveWZ+lYArNcOhajPsSIu9+ZqTkOgUwhaVssezRHeI72qQVd9+&#10;zLT/ycTGET8aqPMZBMwR2cU81WRPhH7Q7IldBTZoeEMbLeCrT0BEq1TBk5J37d0p62DphEfGR9zw&#10;Rr6YA30QrXJj2qi6VvkGr2lZpU6tsmKiqLVBL3W7WdjoHq1q0Cqp8OIlCwRc58qQqW6midb66XOa&#10;HmnZvGrfyV2nrxy5cuvcE09dfPKZa6lrfU5WTK89++Lrz8uNKd1uakWtwau1tjfvvP92sWJ6T1zr&#10;G2++7aLW11UK+8bzL7xyL0SrudbnwrXeuf3MjVv3rgu1Xrh66uz5IyfMte7auXtgy7ga3sh7qVNc&#10;q6yDezd3iG4VZNVreKuA65ax7QrbZCBsOxKj1p1bJZRjJcmMSsk9BLVtk6T2cigrH2apgk3DCC7G&#10;mdkGwnpwzMAH7IHiDKzgBVMyaUjimk0hOJeDFprNdXOlLjSSSYPAGvua9zYNNg/v7ENMegXWin4W&#10;1lDmshIAp8A1gNGUqVlfi8xrCBZhqWa7MKPh7u4DLgi1XfARTTMBLj3pkknu37ZbCkE96Uf2HjSU&#10;lYQ4rVxV3apyViNqq5dd6ar3UgubknUnWENfHVkHFNeqB8xI1eckck9v+AJ9H8DVp0jBp7mvtCeF&#10;ojSUiuogLGgQf0hR3MmMwuHu3H8ZvWuBtSmCTaAMaRYjx1KrCZpSASq1wgaxKRWwK6/pNZ6xlMKm&#10;EgD0WMsZeB6UCF75hqLNAIORAAsGK9+OJxBMfdGaxoWS+NjgLaLocML6RqyDnZGyuZS6UVHNDLvr&#10;2RBkDqwF3x4+EMjql+dBkBVOVxycTde1Jdt3T+RCUteezT41A86dmCj22pESgtDgGQESIah8lRWz&#10;kMa7ctIBUNBoa1lejYER28R7KRg1jGvo3+QXcrGhTHVKTrMhlyeJ7vBLZ0hixvQmyRhwu2GnJ4a1&#10;DWmrQNOIhF9eN9PYBmkfTiG6KuTZemI192yepv1V8b5K7iwAQALhZI+lwkaqxyhs9n+GjU+Rhl6a&#10;fp51pVmuidZtk0Zr40ry7ZLr7mjPYF/XJrW96dzQvbGls625o2116/qVzWtWrF+5aNmiBrnVrWoQ&#10;1FFJ5IwFD//g0W9+b9rX7v/B333lW5//+2/99ef+7i8+9unf+pXf/bVf/+Tv/MHnPvv7n/us3vyv&#10;3/2NX/rYR3/tD377j/7P574//ZENXR0DY6ONq5Z/7st/89/kw/RjP/LvyIN/5L6f+Mn/8Ad/9PF/&#10;/v79P3zsB9NnT1MvspnzHpVRnnKKqu5Ys2H1+vZ169TMpbdd5bhjO7eqkFXaEkFWrX2Co4Kp/s/t&#10;7n+jpJ0FwKBWguAw7UplWRUsTAvdmuLVohL03qmIRKWhgKh0wanp93xTaEeUDa9WFFECUEtZVP5q&#10;aZkmRiIMQmTFGVaw0ADQ904LcZ7x8oeUVRCgGATGZccRRlpoVjVLuYTQI4l79DHCJu/9EQzrgM50&#10;ZD4LFe/VoGzdPCK3rQ1rWldLXL18fVPXUPvuqT0nLp+8+ORF1bVevysb4cdPXT628/BYW9/q5s5V&#10;g2P921TaistuOtwEtlUv17WGl/AcJvA1AwMjGm/6REiEWVaCuTCpYhVwWymeQ2FaaoRtEvM6ThSD&#10;iWBS/JkejA5Gi6elf58iZLgy0w46kyhXCUNt9BpJs0kbXsZR4FXJR4G79LEA0Dp6s10tFAQUCp0Y&#10;pRAzIkL753g0yCQGwiJDgn/8pZBjopEp0y2u0Qk34zFLE1EPoEMxhsg5iHjDpAg27in0q9QL+qI0&#10;0fFQQIDYEgbcong6/GEuWZph0VAOEHOcxPEQHUBZm9aaN2NGucWFbiVXp48VIISltpGVDZkccjlf&#10;wHoLMomFjymIFFiC0sFsxOjm4ZXptmuOVfQaanhC34XgSWGJFDAr4Nb7Y5XhjZ6IWnyfjEPmcMla&#10;ctNNTgLmwxwmenYA7R6bEmZrYUybJQ2o2jVZ5sAj44OEc9bSqqoncgewRpBUaMtNpkl7CZ9jcbXB&#10;SV6U5BWuEv65qjksiS3+idtHIkOl0VR0u9DRaKRSnHI3XU1aeyi8egi3C0f5Lhuo8LBbKonSUgzk&#10;cdI3loBaRQ9kNb1GZWOkwtTxpoVJbjF2BpB7+CEBLysZP6cK3ZpiP1SdsLWMG8sF1mhONoFYfEW6&#10;4z6ZqnyaPy/FqDqgoQsMGGWTacFS9LGwkQWu+Jd4KGpZhoKLfxu3xn2SPDmtXj6pqW8HgeQNC0aN&#10;ORPlEhpnEjEWZnvxkVOAwC28q4YljwA0LHL9KNgxIhL0chPadEZhfAK6SBFmfn7QSSh/6HRbSrVT&#10;uO5CcWeUdFZpo5pbzysKeQ9mHgSNbZIvuSkg/OQTIzinipK9Ixkrlj6EpoKuoKBoCpLGqh4NpPKk&#10;2yoxvNcB+1dJVu1xsDNC8llZkHWGIVqzd5SSCmjh2LNVC3soXAeZgGcEL+5WrcBS/gjqfKN1O6Lc&#10;MJlFxu9Hg1ucFExU4hZq0k4mfoQOFLnYGmKE+YBiPbxvh1Q82lhj1oCQEImTHA1LsjLLb8Y2OZe4&#10;oyt95i7K9mEqdQq5rZ4zPKTWhDNpuVNInavHxAKB9JljA2Wm2QuA2pwPzFzYgI6eOHOKOtviF8Xl&#10;EF4ii0iOSaetEJqCMldOJmInoHW8CmT155EcGmWJZY0P025F73vU6WUsJkw0vOkXapU2uF3C4M4N&#10;zRvXt3a0NLetXbl++Zrmle55s7pJzVobVzQIqdYtXaSfC+rnKi7SS8B1fuOcOYunz1z88ILlj3Zv&#10;aT1weveZK8euPPn4E3cv3XFR682nZZv0ig2EXzJqfTGoVdLfWDF9CLW+LRMmIKt+vk1pq1DrK6/J&#10;dljy4NeeEcV693lRrLefeUHVrWrW6pfqWm8q/X3z/LnLUyfPajHcfeT4DhkIj451Do52D4z2jE4M&#10;qNtN16a2obFN8mEa2z4yMj4ohbCsmGJEouBN3R8UxU1MbhOjQAWfoyPuTqRJypRZ8GjXGExGTTDi&#10;nAQd6qY1uAip9tjoMQbCkHYmRa2W3a+lr5TvpbENQZdqgRQYFzcjhdNqA2EPYde4+oBARDdH1c8S&#10;SJe+oT4soNRFmrRfiSNvyjz9PoDZeBJqU/ASyGMVMQytz2rPIT0sdv9xY1hA7J6DB8W1inHdIyrV&#10;CFx7iiXE4VoNXH22lgTnp/WqyIN1qL0CvarLlUI4fWZ3wuoKKO87Iq5Ba41rZzknN6Gp7FutGWak&#10;4i0cJBmW0ohcpOtBXyTu9sU7x5LOlJ5GBq1/sjFMzdUWd9PkjSrCZ68MbEN8u2wXoFKxuCo4too1&#10;ReQMYlqVGhmG+XSEFPsfnkMEruYMXWFfepYW7Oq54u02RfCxNywcFJSmeddCb4LARTUnV4E63HXD&#10;od11712HGdclwdfS78hzKNJ/k6VF5uo3Af+Zsjb5cG8Jw9Qs+hmH1PpayzEVHpueRaRMMsWDhzm4&#10;/9YogmgseDJENLuFc4ROc5IUiAikaKQLieqkWjyWU3xb1i/a/9Ty1nsV4mOsF1/ZnDzTXdDXJb5B&#10;mOFjM/7+SQUamSSrlTRKjsnIWYpijYs3WXD/uQdBo+q56yxLkkaIq63F9+yCfU1boPDqniTcvjzz&#10;Jlr37NS6oNfYdoGZgT58mMSytiq3194qyLqqRb09169cv3LZ2qXr29a2dDR39bfL+uj+B756/wP/&#10;sGJ9/cqWpobVC1dtXL6sZcWMhtlfe+g7X/ru179w/9/977/9s4995uO/8cnf/IVf/8Xf+qPf+dxX&#10;/mZO/cLh8S1D41tm183/3c984qd/8b/e96P/Hmj9kft+9r/99F9/6a8efOT7D09/4JEZD85ZNMN+&#10;A41zVcuxdE2TUOu6jevWd7S09WzsHeozQN25dWhiRK+tuwRTdyk8Qi08IZslLJdc4ErPW6NTOAHv&#10;r5WFEhVHkBu676pbFh+YyCnMqrtWVl4pRTNZrDgTpTl/HKLeW75XWO/ctBdTA0n7muQ39P1zGYbu&#10;KXPbd5ZN3UUUta3dGyogsGrJi9Ao9Gk6zVa2E9BoDpoxjkKSVHX7DP9pDYySL6oCmJTpwVBXf6c4&#10;6mVrlzWsqmvtbd51eOfUpRPnb54X0XrtKZW2Xnj8+sl9Uzt6Rlpb+9YPTGzetmd81wFZKBu18jNa&#10;rNIqhlDG0QxnVTwzqvRNyXAHPaYdBf4fpv7MchjLpfOKSQBVYRX9J81O0OgKO2kzqAwtzbJayZJW&#10;sS5ZpOOFGxTZAsfkbYIb8DOFxBGMWQsqZpgesPSeraHWdF6NsXB4DH2vnYTUx5VWhDW69cgJI89c&#10;hQNoyRch31xdiUtT0JQCaLWEVVWegWvVo6KY1kIwah2Li6++ywbXdGbSJeCLY3YumAFNL01BKv9b&#10;Lseozxj1Q80bI471JWMEJZooSleAB7GjTUQQ70FhKYJ3pSjgGQtQnzw12wb/0eWGQsmZRIOj36R7&#10;e47sFAkcVACDcwoedsPynHaRYeu6dAmu9HZLWAqY/fLQue7XubnoPI/A0scoKIhCzyxwUQt7ZHg+&#10;mdix+BxKs5N0unZTVnqTlHvtrn3oqzVoYYGC5axlQIVuVS3zxEoWCgGcTEmZMZ5JrtCuSR6YomGf&#10;8qxlhkcmGk7VGJi55LmBJ1PARlAWOSzYnnLrDUWiUQQDW26DpgCrtlKGKpzmiDxwIhR6DbUmE1RS&#10;SFQYer0qa4JxqQ2E3ffSBwmzZ2c4W/JYIZxzDtYNNP1Qn6RiyJTNy5pSiF8DJ55TO34h643ZD9cu&#10;yGSzYucFiASq6Vc0TVm1rHCjIFP/qcdHGJJc22EhoqSrAKW6uSQjjmpXdVkyrHsKUPOep8BX5DxR&#10;JTh3vx/JBfUzhkyRi+eu6SSDu5IXi6ajRuN7DBHEmq7MPAd1h7SMoMN5peLUbYBEpqDk41CEkt5C&#10;Q+EHuWq9zs3VdHWppxXjPFClKCCH5RkMaq0SFg7DskJynuT7nDKLqNvHj9DDnaVIA2XVcjIIRyi9&#10;OW68lwsxhCYnjpS33AUycaV5UtzFyMelxrsUhRYSVZcWwYIOSI0MxQIsYgrGSgeRIlgDkLvlGClU&#10;P27GgZkJ7K3enkjN42RZ1czv0vjrAdFCpOfR2hYW9qNOGbsnE2eebEvWIt74J05j0jaUlFylxzH6&#10;ZfRcoEFSgLyP5cEMSLGGclFrwkglpoV+9fIDhUa6nDPXZaGBDZ/d1UanrZ3U8ScsK1q2mrtN6CXH&#10;kElMpEystFQkcx3GVaFXhKZ5n6LWsYktW8ZHtTurnFV4tXezidYNHa3rN6hB67oNna0tGzEQXrd8&#10;2eomvYRa5SHcuFwewosXNixYvGShqlt5zZotyLrwkccWPli3ZtamHd2Hz+0/c/X41dvnb9y7/NRz&#10;N+6pqNUGwrJiUrPW52Qg/Prbr9Qgaw21/iu6taDWt8S1vvmiilpfeOXpp1+49dRzYm6fFNGqlyCr&#10;sOudZ2+pK+z566clDxZqPTK169DR7ZN7h0bHulTUunnYbW/0EtE6vmNkYucWNYSXQlh0lICrXsKr&#10;4hiEXYVXtf6be8CRpNIhenhrZFshSx3QqnWQRMOSpNs2SRAOvxvjxvRnCXylilC/DJ4skCQMqitX&#10;BSbVY8WtawxVFGYfo3mk7lHat0YiGrrVQTVi0rjqhGsVcOMrqEQ1+xjlMJ80wVnajtaIRkhHfThq&#10;Xj34/hO/3x8IKk5F7jPCETp5TSqj1oMiXQ/Z09iGTJgPc2L6E1e6ouctAmO4VvO99xn+cor6yyMn&#10;pg6fUP8vtRpQEGBYaB6V+lchUmk49dOgSz+rf4242TykGpOo8lA6TzBqCn8BVw5k8yc17Jr6yeSB&#10;9DCwYXtjSH2sO984ljWYKTSmzyTdaYtTc4GIhcw06xghay2NROgcZ6k40RVgnAg+4uRaYWRKbYP3&#10;CiD0/TAMtnYCy9ykPeJH5RyGkwflJBWa51Qhos0TJgsSQBUUl/2bok3v5VCaPkNS1y5m8BmC6lOY&#10;mpoBR1f6Q/yWd7j2Wgjfi2BAKblew90IsazisDqa7kFVxXziG4x/+Qr+ypJLvL+ivYx7E9WkhYuo&#10;TjKCq1JopPWxdOiiSyoZoLj4amOwv2JKfwP+0Sf7nuaBVHSIKokSczWhtWGJOFa90ybqh6f0/qHT&#10;j57VqI4jXE8JsTfLtMZO9oFcRgTeumpL/LVc7t7h5VKlFPYQ3qyXilpbO9taOjes39iiV7Ns69Ss&#10;VUvkmqaW9vXi6FQS2biq7svf/MLchpl79FAc3bvn6O69R/ceUN+8cyf2HT8yuntH26aO2UvmfP2h&#10;r3/uK3/2sU/96sc//Ztf+sbfLV5aP7Z9vGeg/3vTHvjI7/zaf/zpn/x35cE/9h9/9Nd+639945//&#10;6cFp33voke89OO07sxdOVzlHvSo6VjasEV/Y2bqhu02vtl5ZMW0a2DokHyaRxs7SecmL+5wLIbL8&#10;aT5UtoeubjWJgfdvbjppV4cUYJV4RHuH1sdq5ihOYdgf1c7psLJ+3nXj2KicgFBBxWHnC2jlYiYK&#10;EAIJhrjFaWlHtJBg+ivuozshcQ7S0lgxS1jjzLSp1HTqI/7Qz5ileQXAzwNyL/3xSm9AwJ5hWyhl&#10;fztuTKprFc+sshk1gutSP96N61esX1G/sl6lreN7xo6ePXzhxvlrdy7fcGnrxQs3Th8+vXvztq7W&#10;Tes3jW8a3TGizmnhHhPsQs641lqAPNEkQW18X3CJs2o6XFkVKvE+QXxoGSIDD3iVAieJzr8SAhaH&#10;ZAdVU8X7J9ISqV30V8jwnNkB8jlkVGCnyCPkDxygw6ZC/7rY1YyfST+0wXJm4j+x8LFa0uwr8Yr1&#10;wOEfqoZJJjeQPQO8dQQRHScV6ByXW4zeFDI2lWmHVcajp9tO0e7bSasVc7zuDmrWMbLDuFm6la77&#10;0RW1JxQNY4IABGbGMCkhVNhdT4lgJ0hdFIAAv6rtUBhmszQEhVWY7oFFKWBPowBUgjmTWlW3yVIG&#10;BogKcWpXoViXhVllfcP7qgiYUwsa8tM4M/baGUzmiRMc6R1CtyQHuyG9a3WtSLWxL+K0E74Hj2Xy&#10;+BvjZ0ZSoJTdpuAcislAXffCrItxfqTaNQItknsdc+rk1FFtu5G5ontMFR+JWtNivrNFkBn21V8a&#10;oXWUvQBFI7o8kuHhvVxY5o2CA2k3JLzKkwiRXTj9wfObAcmtD/tUVe7FIkhMo03mU79tiH7KVZ3+&#10;Rj/mXk88DqwtuunBwLnYyvuqSOmEGYQJ6aTqBQpiqjRHNaUMDIvDUB5kk6W2XTA3FUiT2B1i1ltJ&#10;xjM3Wi/zxi4djw2Y81Au/iz2SwW1gvoQmBRu3NrIqp7CT3TYMGEGT2xareo9RJm+V3NMIa+kAR55&#10;f51tloxDNFuiZUhVgtAyuQmfm0JPLbbR59P5ObXuVb4GC27ufkoV/Fe5HZIbaPWgiMN3mQU2eRYP&#10;tW8WQgPfdFfr+CqioeVpZbmDD4wYxAJsC4adHtKK5BMIHVdqJktGO7ycZQKUaEa3lYIsfTjmar7F&#10;tG0rgLPqmJ36+eTjTL1Cfmbh0lUfP62Ego7mZxxti9NtIElcvitDJj28lBNrJIuFmFdm2V+5/61h&#10;YR6BPI9Z2FOsW9yS4cOTS8oa7owPLUmcL0DU4EimVGMJi6ZpcMThEM7eXq3g89+CLQk16bAFze4p&#10;xPGT1Mjf+qmkQBfVut1eciP8yFB0bXE1dDcp4FhOFDtD2uCZCDU/URVa+9aboyawdGLUnYGVOvHA&#10;4u9VMq1ImUizWqgVNyliS+kuzfREjWWcTOJJL8YEPoaQu2J9bFwCeWB3XKFW9bxRUavqd7Q79w32&#10;Cbj2DvSaaFUrh/aWNlq2qlmrPITVprVhWd2KNcuEV/WqX1q3sFF4de6sBTNnLZghonXG/EdnL54h&#10;efCsxkeWbZg/snfT1IVD566fuHZHnVqvmGh98c4zL921QvjVZ8W14sP0SupahV2LUXDVrLXWprUQ&#10;re++9sZbr6ii9eVXn33+5bsiWu1IbLz6pPCqXiZa7127cuvC45IHXzp28qym356jU7sn9wwPbpE8&#10;uEOodcu2Qb3Gtg+rR+u2XVtd1Lp9VG8m9H7n2Mj2UcVmQa2K4SWFi+tvMEtCtWTTPMHicYNmUxGy&#10;3pSyxH16Wi0SFkwzcqNMDxWnnjKDMixp7ShE+kAzxPyioOC2ScnxlEc2NFWEr3BOBwxkheo00A1k&#10;TXPUipAz60bBqlFrQKbltzYzsgA4RkgVrUprnKIAjTu9ZpHgko2X9DOyYZGlO/ft27ZbEYJQg5lY&#10;sa/6VwWcwrSyDk5FK2DbTBgXbsYV6KcXhK0Z1j33ofW169Ju92s1Xq1eyrGbujWYsVBTeccpIVIo&#10;UNjCSvocw6RS+KpiJBOh7gcDTeyUQJAtCATLH6Nc5y8dcO/T1ugnNjmeFLVGXpiqXx0KiKKVGzNh&#10;WMocNiWOaSgK/PO/6iQlftBDaIsaeisb4xne+MGmstyALZRmZaVbbIdQ0nqF9TGlATbf66rUcJv6&#10;JSdWWPhkKUy0arpAwKYSGj7Tg4t42OfGtXjVTmdqyE/vOgTBzpfrzFOTUEkvbPkViS9kYyTspdWt&#10;pbyoUBiWMGmZ9CDJAxaCc9pF8kFmzjFi9hhfeDprFYdYO1dtUwl98aNy5i/2cVkfC04gTkrekUXz&#10;g3oVRlWRkAE56N2qsCygbFrUDLvEy0jV0F2V5cLGflokEpC9AcUYdLvxVR80QBWaFXDFqtvW1uG3&#10;NXpodfy0R9Js7bQMmTxuLhwX0SrUutVrpaopRsW1yj14Y3d7e09H9yZxl52rW9cuX7di+brljSsb&#10;moxaRbR2tHW13v/Df/rnaff3DnUfO3X4xLmpE49Pnbt87ok7Tz738ouvvPH6S6+9eueZu6cvnN57&#10;eHffSNeKlsWzF377B9P+ftrMf162pnFe/ZzP//3f/MKv/sKP/qd/j2m97z45P/3JX3522vSHps14&#10;cNr0H8yc+4j6kgm1qq5VWuXVIlo7mjcISPe2d27u3rRlYPOWwYGtg9IJoyqRI7/tDVNkggZY7b/i&#10;reVmrRDmuWveL5nhhqn5Qz8ONOaVbg3lTzQOCIdoW59dtkqXFO0TTLiroxHuOtwB15lrVdAj3Bg0&#10;ZfGepoc961LzqaSa/gmuNXXX2HGBTxxGJzAKlQe94+CJsLvYb3CQhIZQUmn2wMpuMKNJZUsDJSx3&#10;GbWODnRvUvObtrVt65asWbKyednQxMDhk/suXDt77fZlca3Xnrp08eaZo2f3je0eaOlf1zHYPrht&#10;cOd+bR7S9VnvAJxzR5ME32EkTE9V/Q+jIia4cXwTbiofSyUSn3QwWrLjXKMuIYVheYW+0GiHfSUi&#10;NPUq7YnU+CZXsTnJL9NWVDfLliGlmNBWNA5WiPhhUYya6NKpyKawOviUuDdMWLLwY/ouF2fSmzeB&#10;WlArkRBuw8hBEXZaw8YJ59IMUG2Niw0SsmQD+1TNBXI4ZxG2oXpl9DJiVC4Q2BHqpZoxrBpaQU8A&#10;/SdQzaSZdbYU5BtCYP2PBL1gHvqvugFPEBTPgsscIrjSceIEQ6Pa6OKMhwN0UX07UgRglwgv50Y6&#10;snjPZAANJsEDFlobFTiANixEV+nEnxkYz2H4MZfheUBMwLoY1cxwEUwWoEtXZNzay9oY3I6mwL1z&#10;C+omfnWuBCmg2DboTWr8DIDN4mINAKo3HuOBShSbJIVduGjVU6ZNgcckjDLshO+VmU1qVRIiF3+g&#10;yr+XDBGFf1WETTU7Dr2F0y5tcs35J/gmwEXtjMCHBh7mWvk6lftamqur8/1CduEvpUo2KYnCoXmG&#10;u+0TjyTIgZY2VQrAS0pukEYjlxwNQpYRA3X9FWa5udg8oT4+Q4fncPp4+XwyxzTZINg99zhJZ0ls&#10;DMFsTLlNhQoodwTTMuU8UMT91Pemm27Ic4QYNJjV3dQwunOyLY5dKVq6y1B8Lidw2VAbxOqcaSRm&#10;1TRiFqNKLtPTzNlkpSliK50ZyxjGM6+GOVldfU9Dw3oh5dL0J5WuBGEOCDOPsy+EBstWkVQyZu6I&#10;Hz2/4aFQ0kEvXVpIguLlU1kklIObPCh+dVkGc24xTPb3SouBC3fkAH6WK/QYM7liZYyDnR4xcgFx&#10;YMJlnSvKOsxMi5IiBSkuqYC+dvYhnHYNr9ZKuzOjWCI8r7KwJ9tY3WLOimus5fqz7WZsP2xMEHcl&#10;71n+c+uHC2TlgEl+oRgqC34mDNi1lAxYEB7nOTzt3L6+Ullzej5+AD9xXZGuBFQjJFSOycViiAKs&#10;Sa6Z/HmgQP7ykNt/RAFAEZ5kZBR4m1QovJEfjdSOhc7Rxeo/jfAzu+zgbXd3nRv2GfbCTaJKYF4T&#10;FQZvl0TCe0TxTW4f2z6mlzyEpRDepFqt/k5pgzd0tvFzg4paV61fsWzNMr3ql9UtWdHYUFDr4sVN&#10;Ugj7NRvgOn3+o7MWz3hs4bSZjY+s6WrYfmTL1KUjjz9x8vqdi08+e/2Oq0/v6CXU+tJrz7/yxouv&#10;vvlSOrX+36jVda21fq2CrDEWftOoVT5Mz7/4qjq1ila9LnsnUOtttWkVZH3q2VuSB1++eV6oVQrh&#10;qdN6ctUSbOeOycERGaeMdqvbjSArzW96R8cHxraNbNk2PLpteGR8aGRiSKiVnoXqUiMjEuvjxidl&#10;FLplQoS0glwaUCW0poLDgXE4UhemqhDUWs7QZoasNQ2skSGsXhp2VvJdA67Ew1BQ6n0Kg4rdj8s2&#10;od+K2BhY6NDa5abGMuqmMzEpi0pDR4HJnRU0FVZUJarUuEJhslaiZYx6MBiCWe4K5Zl+PKGa9AZN&#10;rktwjTlpfoMaWV7We7Zb0ivCUt+oKzWbCq26f+eeIgyOn3D+nO44YqT0qGrBOaRzACfvl0LYhK/+&#10;YbeY3OIKZVIUxlWrqXI/rmW1hi3IEzEtdr6HBLhr2DLNaQRu3TIHZhWM7q8RCg+nHJEwtG3xxE9B&#10;Jp2jzEamz0pNDyzlNIBe1bbBjQTBFtx7oIsWkc4x8JzpauC0KJphq08DRCN0TFaDJdifoeOrn0x+&#10;7wOm+txsIX7CbFTWJwdsc79TZFzmBLLeuEWH6vTNi0LY0NEQ17WXyawgAw5gjvDSOwHhlHvKBX0l&#10;AWPFMna+4Z/DGEebUSjWEK0f+pm8FyumK2wjb65V7ea7vHxTW2KCtGqNQ2GwxyHbD+SS08zhutmW&#10;ajYeBbXql5HKsB9o/ukeadjjn+6/dVrBBFoSljS5IZlnyo44QPsudYmYWvkxm9xttUCyAB5S3wtr&#10;sA3dDdppR0T6AB04Llzorj03zDdaKaDiol2qaJV1sIjW4fHR/sFNAqsiWtu6Nnap801Ph1jW5WuX&#10;N65qXLKqSd1l1rWt7ehtX7Nh1d/c/zezG2apbv7YqaMnzp04c/HMxeuXnnnx+TckIXn//XffVxmE&#10;cnevPPfSc3efvX3n3o0nbl04PrWzvbNx2vSv/t0//eXvf/bjP/vL//VHf/LfKWr90f/wI7/0kV/4&#10;2re+Om/hbFW0CrXOnv+Y7N1tnbeyXtzv0nVLWzpbO/o75cMkyDqwdXh426jcmKQTliTYzKptk/A3&#10;OqrZa7q1RrQGoLJ5R0pQylHIbpS2E/5bP2v07AXrRnxb+6n9MuQtQTmGMWlVRzVRolKEwS5jc0Kd&#10;gitYEXPpCROdc8UZr1RrV24c+HAErIZuSozrFygiGADpVDxXK40WqLjYZurEggdsPCOKWCnMyW1K&#10;Usjmob1HzXibm9YuXbauqX+ke/+xyXOXT169deHqbVW3CrWePX7+wPb9oxsGmts2b+gfU83wFolm&#10;/b0y0a06mgSEhJRLygZcWmgZJGpRr5kQQ7uLvTBdEzHmpaLViJE0uStL06nYHKDpL8JBsRauxYLH&#10;yL3AxhmEUITEtBUFz3AE5+wtLQbkuJDSFV8iEfQ0GbjWHFkTzOFmZIRmkgGyLjLgWrMWR8DIj4s8&#10;r/JnEoxMbBpzaW6BB8HnjDsufLvDaBM+VMcpefHhxqQ18KO/ioIUYrn4uzrErDhPT2NwIIVqpa2o&#10;r0tkjiLjE65nc8/G6AChQ/mYAzjHakXNmJDaxAj5F7PZRH7WOiYUTpeOQAhDl/gGi5OxHLQoRUMu&#10;ecaCRWM1lDAxTlEMdXkTql8Fhyr9tZmwFYw2eaZXgetOE0zrAjnJaPP8pTpV5Vlc6sYH9HDlKwqs&#10;KnfE1cggNEfeyapYLVn53zD3qG0zkRgmP57MxZ8p8zYzId9LbshGoFUiA9RKBkFDneQLzq4p7fZj&#10;GFKI2WjkU3pgktrwJGHArcQuAg3C/VJPa87c+yw1L8lvahCMuuHkUzFYgwQRMAdCB1eD0iUrcPNh&#10;0isZq4ISSVq5qAQZSMU9xqOoSLXTn7Y8vPpz2kuSNUbuxAwsNFcyNbVT0r1DJGzIKgtrqelc/mpY&#10;W5Bb1ew0NQtGrR+i2kz7p+ETi0BpQgNqVWG2EKm+14xr2u0GTHKxhvSW++KDDUh2h149WUZNSj7u&#10;35UGvDz7vhwqw/30Fc6tKnFM9+lAMjKGHorSTxhDNf1ngGVSJ/JGpv6cJqg89XrK9Fw49cbdB1lV&#10;Vts0Z8qKlJrJktUqWtnQgLYJ0OBk1vG8M7uK/20ksk7QeHmp2roEbHtRIrlm92wSN0G5eiUHp7lh&#10;mbQdywzD8uHMK11RigJK7slRn3eokqogeRHvAH21+5wXQwczotxEFMVY6+Wiwig4pwapGGymwAmn&#10;aw+dm5TQOYl1zLOR+DM5Wc9P8nH+ZAK8QN9k2RBD2cylDC8BFRGOPSMK7cZaV+4F558FxGi5RF9w&#10;tvwyriUhaeJdUsbBfbmLyoayYRJbhsqVwoJC+oohd+ZaQRShhVAKtLm1FSZss46FbVJw6A/YVcRQ&#10;Of63kbmZ9dGI7dutZq1bt41JJKw3KmqVdbAcmNokEO7rbOtqX7FuxRp3al0pyCqRsFCrWNamFY1S&#10;BUsevGiJfJgkQKufXz93xrxHZy6YPrdh9qz66bObHmsfWr/nxI4Tl4+el4HwU5eEMO+CWkW3qlPr&#10;K2+8JKLVBsJCre/GOviDnjelnNV1rfRrpWXrW0Gtrz0novXe87eefPqqXkKtd5+7dfd56YRvyYrp&#10;yaevX75x7tyVqTMXJDmRSd6OvQdkNNU3vFWmwb2jE5vHdwzLjUltWofGNsuHSSZMKm3VS4ZM2/ds&#10;U38+Ea0TquraI3mXGazUCSfON6MYo59Sq6hQwMjTQk76oUCK6mlKbaYDY1vvAnmq0kvbEplBhejW&#10;nweXUnZn22ETQoiNg00ig039HZRSoXNTnQdm1i8P7dijaFC7p2GdgF48jxDrWv8YeXBaycRnOGa/&#10;Ui8LBDlxgzDYBkkHjDM5OEQrxzx4TLGTggOtOCJ+7b1k9tUqYsVkmlSupzVEp6erO+i4qFU+Su7W&#10;I9r2PonTIlz2G8TKnJZlwEGt+uOoNAuDXFUb5pNpqRpVsDqsVu1V/bcZWd0YdNh2eKIals8ABUOR&#10;o++iBU7lrgRvLhCiBh470ztHJkxWvQIs9WQKIFmb4dUq1fB+mCE5rVjg4M54JRfoxJW3bXJCBTp6&#10;D3NAj++z/wk+kyXAJ4kquBhAu6LVJsl0uEEBC9vsORHvpRSdpvoU5bCPqYffvzSmAl0UNYUXF77O&#10;J1OTDUPTlz4uZp7TVQ9wHl4xVx3xMGQjLV6Y64Hctim3aZiTYWpF4/GxlhszrThSpGA1rYbAwC7m&#10;jisJsttCCEP85vPBn8kok6oxwsTtwHWq+g1N2DT5TKeYaCWvkUEO9xupsIOAwi2TOQ5s1mOpgmR0&#10;CzwqplUN/nnYdCidfyjuXGZG24NMH6qijkZNEbGKnlhBO1GseY1ObOkb7BfXKtTa2rmhtUMGAM1r&#10;WtfKh6lp9ZLVrWtc1NrZ0tnfIefer33/H1q6W8S8Wbd58ui5S+eeePKJl1979Z333nv/X/5Fr3fe&#10;f++d9999zwA2v9D/r5XvzYuXTtcvefRL//jn/+s3f/7H//O/w7X+p//843/02T/8/g+/O2ve9GnT&#10;H3jo0e9Nn/3DBfWzFjfNX7HWPVqXN69oUxMXE61datM6CF51ma6WvMlt2mvpvCqtkWM+vy+Nv4w/&#10;Q8CyRWVNVK5EH/YOFByLrMC5CQfTVD2VHl/snR/gWIJIZOQJ+0KWFk7MWX/AJx4e5gTch4DcNrgi&#10;lXKGpgoL4H4NNoKoK0UiAIMgLBLQYIBY7EQbzJsS1oNSIHtz5vEP4ysEXNU9T4MgpUDvoAqYN67b&#10;2Ny4ekndyoaNfS27DkycuTilFOkVezJdunL7/JmrU/tOTHaPdbb0NfeM9ChJsUM6A9yDJaCaPKCx&#10;Ugxn41aCS51byvwccqEqjMGjC6U0RI74T08BSPyvKkUjEnXcGWCWHD9WoiVMp8DSfIt4AxdW0Rcx&#10;4m2CYNPgSZNXeQRr/A4rxhUyCf9JiiG2MTEIdXw/pRDKskPoCLEu5i1r1q9UljqeTjho7W7KnMRy&#10;pDGjOvRScSc0Enlt8HNKcIOvsDP1fYdSK14pvky76TjmC+qzHpLaM9/iqnarpkTVx+QtVPvAh8BV&#10;kL8FeLqz8aGBRvOeik41rl1eykKyOUgl50INgmvkIroL40Gc7Yg2EVvJtsQ6FWKH1pRxrymqn+Ao&#10;arScQEn1XQ1tWgNPosHwKdwgHCxPip+I4lblGkj0ijyMucBMoeAT34jS1qgQdOwy5TPpfBOgqMHn&#10;uav9ScxXE7nqFvNE0P7Xn7cCwp401FqDr9BP+kpLsBuPIk/dEFnKCED4V31QwnbS0CiAH3Tqm2Kg&#10;gn9sVcRYkLBzLiUD5Uur6VfBRRaaekEoi0m4dMtfLSKIDIEZ4mGpvIuc5SEjlt9b984I1zJBvnbW&#10;E+tNNGxWwyIQZQ0xCMcQi/ExujMAcKvDch91LRQdGA5llGoHz+IDVqc7Lm6Cx05NOW+CYBgaBGfp&#10;Cqolgmd3K17Euo+J8l3EWFYAetW46D3+wIZhTkBUfVbBclba+/kF0mOilj4rcJKUiPvmJm3ExTph&#10;VKqssQvKSMboi9GrwR56+ZIPii+UimBj/FvduNheoGFx4MQOItxurF7bJsJDQs3ZF9Op/IoVJ69B&#10;YWcEqw7BnfiIyIIF0wW9NmxjScn6EDRb06pEDVFqsNmMLAnGRo7Px8rYFb9OgaVFE/Lp6OGTl0mK&#10;yvMW4hRkKDGOmeRoRpB4+D7qAdfOmNVDI5ahyEF0cNTClCVT4aw/4ciFdE1Ulp/Bbw6TwrgU33gn&#10;WL0KoVjOqsV6ZUY0WBGU6E516OdL3VZ4BSdw6dqQPdezCx/pEOm5CwRm9usqyxH/lMR0clU5gjYR&#10;twX2RuONDPDvTS2ruvfo6qKyO6e+V6/wq9FeJbRLRMHOmwXWvRVrbXX0rza5lcRP7UMl2aMWTMYl&#10;smJSUevg6KDa3mwakr9ub0evdG3uedOiWq22dXrJXkSQVS9VtC5Z2Si6VXhVCFbyYImEFzQskEh4&#10;9iJedTOn1z06e/mMvonOA6f3nL5yXGnoG3cvG7W+cEttb+69+KTqWkO0plPrG/gwfajnzZuVh/Bb&#10;MmRKp1Y3a1XbGxW1vvrM8y/dvfvcjZt3L+mwcngSZLUb0/O37zx7U0VGoNYTp8/rKZ48cGTbrr2j&#10;WyZ6No9IHtwprlVFrWp+071pY/9w9+AWNWu1PDhNCnZILq2puE+uJEatpSSYMa/Ujjh0QHFFnhmv&#10;HMl3ZVAKwjSdE49fqujjkms6TVGxxZVmxSysnZAYeK89X/JXeiP6NOWs/kMibRyJjV1jyhMCFnW3&#10;99b0UIWvOqSYnMaqVrkKsvKKNlinak8m2ES/SbPWnFJI0HC/OmGhTVS+VgLraCJaaV1jVbNe8hDW&#10;7/VF+oDem3HdZ3+l+DCljpfRKG1WRfAGQrrzDfWyRs86YqVmVoLcXCsGS8ZsMc6NRhczJCCKMbE/&#10;EPluzjWnGxxrxGuslZdRLhWkNYk8SDJsDOWa0Xr5qTiwb9ueSTXSDXNorhXhrqla7U9KgroAIJ1w&#10;jWHiMwyYMdDC3MJBieJmzRVPESfMvFcBazlU+hphcRRWE37VZsimVUtzVAtWyRwURtckM/gKbrDY&#10;c2W2AdHTSdVAOgXu3gw4K2JufV78wwew0Fu1g7NiYmx3JRB4hiJXRGSTWlbXS6BbLibMfN7qXNUO&#10;kbnJ2UbHaB6S+YdZFD1O9Xn9ueeu+VVbNCdzBpBOOT6otaQAjA/DDCdkDFQuc93pc0xo+EZkYN7A&#10;QrF6U3cu3x9Ios4mTNSHBGS6FbV9+QQ8nFiySDhyBc0oyoOdKWCcdbbsE4rIPcf8tGALzh6QUl77&#10;OWvRVJtW0W56yYpJwFWQVRSr5MHiWqVLUUXryvWr6uSuvrJhVcuq5o3r2vvaO/raH5r9wLemfXNo&#10;YlD760GVHp04dP7KhbvP3nv9rbfeNUDV/70vyPruvwjB+j8//L93333n5OlDnd2rv/vA333yM7/+&#10;//zXn/iR/x8bYf3+v/63//LFr3z+gWnfEcv6yIwHHp354My50xbUzVq0ZN7S1Y1LVjeual3d3tch&#10;rrVnqHdoYni0dPdyRYSq+VXBD8KJ6Ne2TNS4GvM4lcBehbiUDuMxOXOpkuVDeZEZjU6p1LVGHlzq&#10;WDiINU5JkyP0NUwqtkzaS/dIl2tekboyIk4H09iEONuNNs/WrL7d/Iy0KefmfZcSncTiiPeKzpNV&#10;20V03hRL8Jr7662aeAI3yziB80WaS4Ks2g/w39oxuGVISdzmjtamNUsXr6xbu3Hl+OTw1NlDF66f&#10;kRXT9buXLt85f/aJ04fO7t+8ra+lb337QPuIqlB2j7sTDD1LU/YZEBsdGoVVRXSXsE9nHm5T528+&#10;8JTquwDescqo6KkAXaK98gbWwvV+hEcoYytYuHP/TvlCJY+QXzpuI22Pgs4xSrLyYWITgSX0DJlm&#10;IlTaWoseXc0lyOevA1c7m1BZmxA82WK3CvXCxfnlqict4ehUw4Gg3S16OaOpUEPpJUsVHPmLeNim&#10;Gw1lYIXi86xIW8gaPDBiP3Zg6pTheuj9dH2AeCy1rAnpiMkMwLwqarX0DHQcnJxF1hN4UQesekXm&#10;Vy169HkCNSUSzWTjjvhUQXFUyTKGevnkmWAB3jxBqXML2+8sm28u0XYOG1azpokNxxjlM5jBgXti&#10;0Hx1hiUiW6LkyO+LnVKuGk7YlW+MWCTohUflCIY6XIIXW4SOCKDQEzrsNvLxPwF3gRBu44HinZC0&#10;ujWaz/6AgvITZ04IDwRX5z7m/uah1skk85JRctkz8ypsfOEqmaIJguP5XCmod+MDTIcqWHFhLZdk&#10;A3LQDBtsR9PrLEBVZOghJR9RwaqSIeL5yh5kJBBAQvYK4JGCTH05BDIqAP+T2pCGuQotT46sCIDz&#10;HOUGZYo6oHcHIwNj3IM1q12Qb9lwBNXm9OhXHCMlVMRB9S4gNMzzlSKc9pj4VjJcHkBY9FI7gDaY&#10;6VQu3FiLhyig3TO5UN++cXpMcCbzqqvnQpXk4Od4emsau1A2latJ9nlmljXT85w8i6lU201VzynZ&#10;k6jrSwGweN0gWC/dMcajkijZdkPxqj4oO0710JW9HnmavzeV86RmKjDpHJmJUJx7vYgh+vBqc/yU&#10;hs4kJ3fWKzCPv/NBTlgUV7AoXzxvI4TB8spS+eDYFFZkCunbsfgmbUre1vO5cmurbT08ID5bTx5y&#10;RhV29XzIoydXpKQgPVYld1l2LjQv6RQdUFf4T8vImWausGDd8A5I4MQwmoBCA5jUv83qku/LhK9N&#10;76x1rPAujyf4jCT4g+WUrC7lIaiRc+/0M6sNTIYhMak3UmYUzCdfUNTLZWvDU6oofu3pqCcrBhnI&#10;nr3tuoYFBVZOzDMEI5XU9zmKozWL0sdCaN7oxUloU1an1u1jgqzDY0ODI5t7+rt6NnXLjUnlrOvb&#10;1rdsbJYPhYpaVzWvXrluxbLVSxuXq/NNo4hW6YTnLpo9e8GcefXz59XNUW+FOXWz5i6ZO6dp1tw1&#10;84f2Dh4+d+D0lamLt87duHeFnjdPxo3p+Vfuvfz680Gtb1RFrYVr/VCz1qrnjRTCb771zutvvvPq&#10;62++9Mprz73w0t07z14Tag1/K/JWqDVc601Q6+NXTwq1Tp2SxGz7rj0joxM9atbas3mj6loFWfsG&#10;O3sHOvoG1QtHguHhcbGsKindK/55wlzrpOpcR+OjqVhORXkWV8Jp2313jwgJ+zOlfDI63rS3UbsX&#10;SkPNQAbFxYHJYBLlMH7C4ZPcghWe0/0jCfKVStAGasgmqpZw2ug0CuRQsomxYynCM2WikTaq5jKD&#10;WkWN2k5JHz5i0jUOwAHPKQ/cvldXEV+ovFyMmjOMLZNEwm4OcsjXotJWv1Laut+lraBWkbH2YdIb&#10;/ae/Yi+/5FtML8dLyHyvnYOFWqXghUUEdgof6qcu0kWtldaXfzUJmZpVvcyjHvN7kbGiiaGPD8p8&#10;uOJX/U2+AbgT0bEHoW8xUK7VdpfcEgVIfv5TzEkeSwW0Fn8ahZqJNQ5kbfJKIZApci8oK5Rm0QAD&#10;ivIn9Pa0ftW6BVQZubWFnKSWqYKmVvyGzUPiC4SGRqedj3l22Pk01w4vH38mj0lmHqd9dBKXIFZe&#10;497UmqbAz+IN0CmhPKUjpot9kuGcc3rpZFOpggFsDtRMh7p+1XjezklVNy1znvq8qnnzXYHBYZ69&#10;90BO0hLWAhKKY7UROh2CItpc9AcWx8DpVKiqP4HxBsUSSSvmDhqy0iMHD8bouiNfYYHjXuSrq8xi&#10;BHIGM/RvEDSJAY/rgfdD4aKIMOPtLJHl+wo+FH/HkdiTNdp9o31uk/MUpROs4ZAeft1iFZ1LFbxl&#10;+9ahrSPDW0c2DW8WZNWrs69bRKuSfHqJYl2yukl1rSvWL1/Xtq69d+OydUv/4XtfqVu5SDviyXMn&#10;ps5OnTh36onbN1969ZV333svAPV9Ea3vvqOfsKz/n/+9/9JLz50/f3xwqLOhafZff/Ezv/LRn/vx&#10;n/ixf23L9JP/+cd+9Tf+xz/d/5UfTv/+g49+d8bch+csnL6wYY7qWuuXLVy5zlzripZVG/s61a1n&#10;89igWFZ1ppZCWBWtsmLaskNl/eOWNgFHBVkNVlFAaVOJwoekaYp+/U92vPDK6E3IpGvaIVbl0I59&#10;q9YF3iC9M7lMJYFLmChTmvgGE+VI9LtTgSBBrR1T/Ut23xBrcaTUmxwB7SWIq7INq4CcsS68XClw&#10;5Th+PBN8V9xUYEM4EJptljeeMGFywti7p/neXSOi1of6BVxXtKxctKJu6brGoYm+w6f2nb925sqT&#10;F564e/nKUxeFWo9fOLRl92Bz/7rWvpbBiYFte9R0ahd7v/02XTZWWjIUpSKRUNL5VSUVkTrBt0V6&#10;QU1JXQei+JVSQLtu5D0p8wg+AaVh1cJ2VmGcS7xgO/23ZKkOWIxnT5fSThDVX2wqHef5boKxKfQ6&#10;IhpTwRyRSoFqYBu/h/ZMbGe0HJFnzg21nmGq/lVUTFyLkDr73EKJBK8630+AJUAC3nDnEhpUmPyR&#10;XNbxOssskQ1BWxH+OeIEcqcTT6E4ohIkcIRbiydz1bHTI++VCqEvECiRHzOqkJwZcP2VHwQAYYhr&#10;/gp/EaLk6IQDzIzqaQYb+GfBeXzy6OQZQpLIFeVnQWV7P+jVUToJoYAl5NWlAaEtsywRMAR4+B/i&#10;bLIP1KbqT+KURqTrvKps9qJrADgx1EG2kOERmnKo4vQbcJLYsfYiaYjStYSk0Wf6OB7GKignbnak&#10;7mcfB9rkYjQ9apWx6ccbr6bQy5k2ZUGoup5kbHNiiaejkcbjh3rafBf3LldHQbJn19QpqW+pdI2p&#10;EhKGeFDnTGpoP/ciX8SZFNRqk+Sq7Zbbp6Hr1seKJ1zVo9VglbE1iFLKC/4zdzbPY/VFHmcsfIq2&#10;v5o8nh7hmrJ2xSwnjYJjOxwsWoYxSQ0oeo+Yhf3UN5KP0J8wo4KTS0bAdzxm47FNgnmuifD9zIJ7&#10;/S1VhsgV7B58Hw0cq7SLpnSx5nY+pXIKCPGemmEjPRej+gyRVacflUOOzCIkplbIgzZtNFo8OGrL&#10;GploT2ZWIQ8pF2XukQewmo3AXW5HVhIPMvmvKhNhmj3rmG8HqJ5n3ImVSF2UQ2TK6eE0lEW7WyCr&#10;l7vKKi+6AP1V7k6+IokMpr09qJ2RKZ2xHM/k1kf/nLtfBCyVNaCRf9FrxOk3CltWYy7WkUyNeT4q&#10;bODTtlE8foR27pBunxooq8rxmMj5RF4XRpSVKtg+i2SY/2RIyyTnr5hRCIDzV8BdA9QkJsgikSyA&#10;lckKGe2682JcXbBuGeSq3a6/rmy1friMe7Hs1s9EC0xXSvZ4xnXY5AWyfCUw8LXDOojES9NR3w4L&#10;HBQo7JrcvctuTBNbRLfaeKK/q29zb2dvh1CrdMLyZFq3Yd2aljUiElasW7l05RKBVb3qly6WVLhh&#10;ad28xfPm189b1LhgfsO8hUvmz6yfOWvp7PqOpm1HJo5fUFHraSWjb967aiumF24/+9Jd9bx58dVn&#10;1an11Tdfdtsb6X4NXF996z0xrq9LDJyi1lLXKq7V2mBBVj4mhfDrzz3/0lNyD5Y8+PYz10HC7nwD&#10;an1CXOulJ84+fvnEyXNKvO45fGynUOvwWHf/YHvP5rbNI25+0zfYobrWvqHuzSNGrdIGbxNG3blV&#10;2FXWGynxRSpcXrHdUVRmjnqPNXSA2CgZ3dgGRtQYTxBOBOb2PSZUK5b1oCW7uApX3GxsXOOGY+Si&#10;+jtced21VcGz4ZLMmfbJv9fFq9vVnahqgFJ4PqJrQI3rQAUQYr8E+6hc0RFAov7JbVoL0ynM7NPw&#10;K6i15jyMhRIssTyBC3Fq7KqXsGua9Aiyuj52r7Tlu103K5bVpa0u66Vrayl5dYEr1ZrGIKaaJbzd&#10;e18KGgNZg2iDtoVaQ7QG9IO/rTY2AUv5L/1ziiTY9PGBgztN1WqZUINNbeM+7wDXyo1JJbxCXPbX&#10;caIUCGoohcgWNOXtPMslclZ4y7jj2mAGHTamRMbPhjEINkqjHfS0QFM+bPCGj8tBax4AhP4K1ORm&#10;L90QyZJxyjK9Uoc71bwJKmMQ7DEddjFzIhdSs0eCntVUEIrQlIpS19hVCyU51whiTdAbklEMoN/g&#10;JOxrpMGmzWa4zLS3cW0qw2J0HdzL2RbbAwueQa02TCrdpbNN+j8N7It/r8F8xjBfXcP2Qa30Yiqo&#10;Fc5cV+pWQ4UyLV9qJOMlr9ROuErbvYiOmOvGbhFOuyR3vaZ7gUtfHJK1oUORlrnXq0tBVOOhUdWt&#10;wObHayuq4KBTHMygi/EAk5o/+QLUzh4WHUEkg9MKdNPhjSrFzbYJtUoVrDJ3odb4MPVs6tVPEa3r&#10;NzYLsoprlRXT0jXLVja77Y2KWqUQfmTBI/dP++bGvtaDx/YdPXXkxNkTJx8/c+vunVffeL3GrL77&#10;3jtvvf2mfv6bqPX111++ffvKsakD49uGFjfO/tZ3v/LJz/zmz/zsj//I/13l+tM/+5Of+uzvfvu7&#10;X/vho999dPZD0+dNU88boVZbMS1btG7Dmub29as3rOke7JE2WL7BcmAScJWHsMCqxAJSCCtLJ9JV&#10;79XzhmatBpm5O6h9rO0hpe3gO+lhvQkWNYhlm4QQcAUFUSOTkNgdM7DSZIJ/wocmcSdCO+qudwWx&#10;1Or6HKQ6UHCLAkvX4D2KlIuWLQkNITNNPiSwDrxJhZiLDCsbFXODRFpVfO88bjbvMAMUymJO5jJa&#10;pPK00RMyF2rdPDqgdkErW1YtWbt0RcvSnqG2fcd3nb504vKtC9p1rt+7cv7WuanLR3cdGW/bvK6l&#10;Z83A1k079k7sUcIN2R65/FL7l0pCQJFjjmqD94UAzPQnHpxALLLmJSYLx+VCLDdp1DpgxhLnlSgt&#10;rTcr9asohC3XnOJN6Y0pZwElpOhELWzscM0khrNvpVZZdlwu39K/YvSqIC+2TBbfRiOa6rUgutxx&#10;JJf5uqKe9ah+CLXqaBbFndbaDq1ECxwMUYy3Y03kAI70hP8WTyzd+tIo2NGbypxcLZZKuXxvYiYk&#10;f777BQoWYA8LZ26kMAk1sB2YmjA0U8WhpBKXVJfxvtBukEX+ItCj0wdV9IydVb6XSD3aQhlWWf4N&#10;AHBTIpqURIIeyiIAL5FrojQHkcXiKLilCCyrELwU7MGJpWMtpkF8DIGiLhBePciQEPBDqQeX4SSu&#10;TVDLhz1iieltK5oywqpHTlKBnGRxEA0yDEhAB1HAWEH76ddN8J3omcheRj4wqBikxXE3cDEMEva2&#10;Bq644Bg2A6QReeLNw3w2oi4MsEYG8plCX/fEgkH1c+peO4AcTKpcCpjC0SDDGJkmbg7AIHlRQWv0&#10;mV6OCrit1WTaDpACQlq2oBAO3gtm1uaSPkCsJNpYnYxIa1xtkaJGMe81coYzF/Az84wjTvGOClWY&#10;GWvRUGEp8cEq7XyK5U81OOamMlxJPSQYsM8W6Cg64dQxhrkNZuP8i4OUZyz+XoU9JlWUhAtuAh5D&#10;JUSKXTCL5yENpE28zdySbTEFpzeMWBg/mjyrQhIPswwmC5F3B+McdtL04ahFFAkDdGtwwSiZ69iq&#10;e+2tsglAd7ziquQR6M6Lj6c6jm6MYaXqrzjYzMaMMMsvy5G6c5kd9fpWHn+aTtM22U+uB4qkW/yB&#10;lW4LaiUjVrjTEKp5eCN5zXaWlBD3nZ5JFZZztghBEECupEiCq9G/7LWEgflZgTcbf6QOC0dJP/LJ&#10;D8YhD0FvEY/EmbnkTWzfUMCn03M8s1n9smhkInk3QWTL7LV+2DfRJg4FtSphjV7GwVWgKbiU1Y87&#10;6JOv7Co8jak6iYgGTOvbh1zLzQiCopP1ToN3cqN6RrCeqQTSNbLd4YRjbIvjFMXhGGzHV7oVckpu&#10;CSHTyF07J3eoonVk68jQ6OBmNSDs2tinzjf9XYKseolrNWRdt3J1yxq9lq5qkjC4rmnxwsYFDcsM&#10;X+uaFgnBLqifN2fxrDn1sxWnPbLksSVdy3cd33ni4tHHrxu1PvnM9TvP33xGLOvLbngj9+BXRLQW&#10;92BDVjktgVrVr9XeS0KqJlrp1xo3prcFXKUlfuvll1979tkXbwu13rp3BTemG3efd12r5MEqar1+&#10;+9Kl62fOXTx+4qyaok0eODyxUwbCoyJX23o2bxBqVUWr6NbhrZs3DfeqtFVWTEKtY9v9Ume+8Z3j&#10;w+PDW4Ra9+xI8xu4BPeDiJENxjemSakW1sD6FYscgdWJSaNWMZCVWNX8okS5/iXMKppTQvpKLmp0&#10;l1pTlIniII/KJfeYOlwqStRX+28peTWrF9CUO2iu0bJeY1fjQeyXjATdCTXiZNXPuJ+LC1ZdSetD&#10;BVGnfWut6hVRpD9vGGyjYC1HEQyLLhaySGFgMLlLXoNjXQTrf/VhQy+HL8QkyKWmgpDSCavzjenE&#10;YMtgUbqkar/Upm66tdCwANe0wIFrtbVxjaHVe8Hu8UnFzVpW3PzGamZDWV8JA+oPA/ys9gQpeVlP&#10;9SNRmnUX7K/sNK7zLNZEAZCAIl2Slc0sqQF+puNi8sQzbLF1jeWLLtdJC6AU+BbhbmnH4kwqCDm4&#10;Pf5MFhIHLOk3Zfho8gtRHEGyrZJoH5ra9NReFg9rOFVaBjuh7l05AuOocKP1Jfvl7Tb4vPpPb3XB&#10;rlRme2JRmGpAC6dqiJ4PRIGcMsVcJjlvw1SOZrY2XxFonTJRnVK8i8B7vpwYCejDpccxMVyNMo0+&#10;Ge7UQBRtvThwn2fZcuBaswMVFSgeejGKzFfH+1dfZ2t1nC2MmkCklpprssGvHqRm2MNOQiEabO/9&#10;Qq3cIw9XrcE3pK6HSEXhe3eDWrUqWBgs1Nqzua+9t7Ozr0tca0t7qypa7VnXurZJbcHWGrWK2NzQ&#10;1bp8/fJvPPT1WXXTh8Y3HTy2++DxfVNnT1y6fuWZF55/4623glotD37vnbfffeu99/8N1CoC9oUX&#10;7924ceHsuRMHDk52dK9fs75xUf1j3/znL378D/7nf/mZHw/p+qP/8b5f+bWf/8KX/+L7P/zmQ49+&#10;Z+6iGfPqZi5qnCtt8LI1S1asa1rTslKoVYrlvuFNwxMjem3dNS5ousWMqztTC5GmtFU/LS+ha27g&#10;KFuRd0enlrmhSd9SZ2VhcOJ+53eN8bQgernMzNQIU7ICZWqJneWX1OYRm5JtdQ7FZcxaYmwKclSl&#10;v2BURag2sbSsTiyHCykxvXTx5B5lXY7IJyP1VEY+DrVRf6GrrFyXAFH0enVGGRlbYZaIubVsWeJV&#10;y4YkLwMDT02BZ5HRlLZPGUcrZ9HR37WuvVl0a+OaxubOtdsPbD129uCFJ85dTdfWp1SvLJHwvr6x&#10;jS29q3qG2ycmt+xTDvG4jib47bJMmFUrzQj42OOr6kS0Xo6rIAQK3ZeIpEQDrt01nWLqCbPQBJFp&#10;XhrMoH81DvSLyMmolajOENFOISFjXciNfYgPBQXkLzJ7oPBCRRPOQVC0vEvHTKOUePDWtIIBbIbf&#10;oNaMuUuh+C71tkkVq0PGo5aS6jbl5Gv0UXjgOMcUpgsTpsAbBWc1Fy5PNhlIeqb5rhH7IrqrLjk2&#10;VDFx0VhFDW6K0g0hPNOIYknMwRK4FI0YjpjPoC4GKumxCaIznsES2WWEvlL/JyrrKvrU+BusFv9b&#10;h6TuCkuUbOYqNrwlS1KQUr4xTjO5WcGcRb7L9+ZkklMIkNN7XWA4EJb06MADSAIXg1XgwAvpFPGw&#10;F2c9XJlOwAOOVgqPjWBjZBUszQ119JzhBQ4VfXWN8YumMR8OcPUYFsNSBrlUjYaHLzJdXGRTC+AX&#10;+SaDnAT6ScL6opiloQ0RpWtmxkXJF6gnCMdjd9e05y2V55SVFgo9+tVwuYW8LQmjDyimRPkZNEYs&#10;g0kyJTel9Hq1zCTkKg11SVLoYqtCTZH/qkmJ3JcinUqBWZG31awr+m1dsuzN1JFYP4MHuNf2lLIp&#10;zoljWZGC6zwChQa3DJj76AEHxivXYHhcMj52SyaXEcUECazcrBR2BgcK3qQi2okDFkm6uMNAKjg0&#10;7HTtutMuACqL/OlrahGEyVhzqknH5O4ndQWMKXmfKLEzM1nMDTl4BjNviyo4ARimWe7LmjOM4MIK&#10;WB60Wvop3HXmdiZe7rW/xZ17nQa1ZR2NUrybp8I/SIyqh6SBavJgcKlHqSDYsi4VWybgmVek2C97&#10;QMie1AQmJD7cHonsQ6wl3TIwa5pqOipvgqRByUvC0CRRkn3QS6slfmHInSsvTxBokJ4xx/Uqirmi&#10;I3MoomN6hpMG0htXerOdJYOcMtTMugxCwLMHrdhbapbYqSE9An2QMNu2Ocxy4cydmr1lBw+5rV9m&#10;ogaL+oCodXIfNUtppaYA1Y7NRsX0HIr/X9Lc+UMFEv5Pi02c1smL5dHReNoRmytmtigIl77J9WI0&#10;aKXISzVfkziH7ZkULtoti90dcmMaHBlQUWsPVkz2+YdCaN64Xr6J61rXqq5VXOuyNUubVi2Vb3Cj&#10;8WpD3dI6+TCpqHXRkgVz6+YItc4X19owc/rSmWs3N+8+MXni0jFxrbZieuaJ28/diHuwrJhelDz4&#10;LbsHq+eN2968q7Y3Rq2l841Fwh+Utr6tktd3X1ODnNfeUinsCy+8cu/eC7eefObqE09dFGoV3SpD&#10;pjvP2ofp1r3rV24+fuHaqZOPK8u2++jUrn0Ht6qudWhLV99AW+/ARvkwDW4RWO0f2TowuKVfbkxb&#10;bCM8Orx1SPGb3CKFWkcnJA8eN7Oq1g+77SSsl3oZ4sOcFjimSRXJCFVK1gvaNCYUJSM2Uu8xWLLv&#10;UQpKBd4EXEU1IX2VcNeKxSBGaIm0kCmoVbgxBXeGsvv2bps0zRNaFTxs56d9tQpSakVRFFskHOBG&#10;U5jiwyRsaMiKhDjdU1VYW1B0uuNYFWza0u9dlGva1ngVyKo3gqYimXRpqWI1puAzArF4Dlvqy7fH&#10;AJleOAbhxrqgLfdrNe+csRBcVsWtjIlxeSpNWdPKNVWwYVwrsFroWf3eyJiSXKuLqWi1xxSXZAgn&#10;KMiVIxL+oCspj5x9g4Nd84Cl+U3BZoSnKfKkdMQtRsOFUtqKwhbtqIFraUPqajqsg4v3Tzh0sumu&#10;nDTNWyyFo90t3r8wkHb6tbORySWD+9R/Qn8b8qVsVSLq1H+S5zA+REtMriKdrKCOjdniN4OqObAz&#10;VYVBmBDOJdNvcpKOPpRrp1BbLbNcAx11dMTJxRYYg98g3lg1BrtGLht2uoZdo5dmlCzu1URPRasV&#10;xcDvaK0xnYrFooEKd8SLbE7MwJWfKqF25yVfaXw1yorPJ72j6zflxJzI96KfxY6qS9KHOmEKxCNd&#10;iIMZvS4kl3JfnJREAss9bsHM9EkrPhPBKjCENluX2sF+6/t3y0BYqFUljrIO7t7c09HX1dHbJdS6&#10;tnWdIKsrKLxELlNb1LauDd2bOhctW/j33/3K8uamHXu37T8iVcy+MxfO3Lhz65XXX6vJg9/7l/fe&#10;lQ/Tv7z7bxGtEpq88dTdJy5dOXf6zPFdu8c3dq7p7F7f0blm+apFDz/67b/4q0/815//qR/50fv+&#10;w0/c93uf/OhXv/m3D0771rQZ35u3eMa8+pkCrnVLFwiyrm5evn7DGqHork1dfSP9gqwjQq3udqMG&#10;X67gV3pVeVD9ZwQ8KTvxLkt7j6RXrYFHRquHKEa1ChqSl00dEcAVqhC5uO8U1aHpppM4OMwDgWBs&#10;YxJwh83QxqVtaa+KqY5KJyk7qD3b5DGgN+7o4Nhl/z6dj7c9BHuHJaSxDjb8Axl6GzKFEQq3mdiU&#10;gjHHWA5kqfGGsPUFCifnrHImqCRQZqaGJ8oC4n7tBGrSK+/l5s5WmVotXL5oWcuK4R2DB0/uO3f9&#10;zGXbCF++cueiUOvUxaOjuwc29K9q61s7sm3zPvUAO6pVXjEizTZoLxFPkaotAXACjOHUAHnu1DVl&#10;EhZtMMaM0GIORMBLQBccPmr+RrpTxgMUB0Yii8rLRGiCWkpbZYxX4o+IjWFfHfsGVDhsrZR7hvp2&#10;lC1iSwdGhEGJII1UcYKJjbBDaoCHmR8wKlQG/pxxh6oy94V2gG6tGp8AcrgX+Hna7Qaj6XIfyQyC&#10;vYsEznFShbWM5zU4hEdUvtEi2M0Aa4WXVUdc10FUl5mJqm+EaKVnQ9UQIjMz0ylosFqr7d4EhLA9&#10;VVE4I0s2ntSt+b+8kYsPam1gg+3Diuf884eJzj33SAY5Ui+Umn8TqXO4HZCkyerKYhQqNXctXEdM&#10;zqBPbZ9usaUXUmP1BLIO6Kk3QxBhiF78yXC+YTeBa/UiH9uYhMJhqPJFqWfL96aUINM1/+r7Qt1p&#10;Onb6N7QLgh+2a6iuriKZraaxdrSoeEpRq3MZerqT4So8vBySHKxHLeyUlvnPMiWCpphgxNmk1ZBg&#10;RLjuMw8oCjSttkhDGg+Xj4mZeQXFY/Vs1TqwX9+rmDuJuV2i/bWsKcLGZ6j2/JIWyVNpAirZNH1A&#10;vyHv41tGcTgaYDvMibQ8Ikmzpm7umrsll/4lpdo5nK3vuysJ3f2yKEt1TMQm/GHh/JnDTmalXiBS&#10;DrBWVRWs0A5bIK3etjD0bXJxo/7EP53joy0zfXFwWgbK4q+ri6psipCkUnyOtL7UCWc+ZKroLoc3&#10;o+DCRUCxtwhKYY+2K2Rtf8+coaWWSz8C80o9BeXWNU41I0yJsu+1hpFMTQxNsMsu1KWvPfQvT1bh&#10;USNK18utyCBd0wsn4JYqA5dr5qer5Um3JZ2k6a1boC7HoFZrAQJTwWClSLVaGAt5oGg+4p3cCE0V&#10;7Zjix1iZS4UL55kiTzeNj3QWkX+Mfw34GW1nSXTXLL+33rvUFesbNVGrHrOpvvFV89hmYbE7Wmqq&#10;w7LiZGbtgDd3DSMPqW4KGdI4xnlVdMKIMlrv7EDWCLajzvCRKVBHDCj32qy6ae5aamujKE6qCG7Z&#10;qQ3qtNO6qSx6WX6zgBRfEhwl8hIKkh51r3CF8OqeXbv2TIprVctWuTFtHt4k1CqWtaOnXW5MLe0t&#10;smIS0Srt27o21bUauDatalqycolQq4pal65eqlf+c2HjfEPWxrlzG+bOapw1b/WCrq1dB07vF2q9&#10;cPPs9btXnsQzyVzrK0+/8NqzL8mK6a2XX3vrlQBXdWoNy1ozYXr3X97WC6kwbW9Ara+88byI1ueQ&#10;B9+4e+nanfNGrc8+ced5a4Nv3bv2hDrnPXnh4vUzp2UgfFIppO37Do5t2zmweaRLkLVvsN14dXzz&#10;6MTA1h0jatMqebB73owPD6klnzpagFqtmNu93YDf8jeYVQUtNMKJyBS+7QD1ri5PDXoSfA2GQi6r&#10;x9PoYxIAJZwlpKr/rHyCLM+secRG/YtLke6a9aEwf0Z58rjV8fUBrJ7UKNVlVqX0D1Y2/kkYKUmm&#10;qj26uCulzBPfIjOUKggNSAbNWrUbYGk9sBlXl4gKoxpv+412cJsJ8xv/kxvJ7lbeRIST4k+bPGGo&#10;pKfeQDe+U26Kg3lyuM+qztbGSfIQNsrHGMrIM71qwqlK6wtBqvVCQbDhU027HG0waAdgrS+uTrr6&#10;DX5QKlk0zFMcZj7T6QQKLAFvhi6CncY5NFwJLv1AGUv/1TCKXi+UNkNqG/Vv2rT4A2h3deMFxlIO&#10;GsgXy9kiFUZfChKOtNgPJOZUgU8+Qsj0kHtBqi5c1tRRSokDmsXFb8nGRSYGzRsjwS0HCQwzIWwp&#10;MicARcmuZnyF4rFqq1N40dSg+mMpW+WL0tXGTl8ZKF8j2DWeSSgSjX6D7gKeK6mPdbPJtHGNyRB7&#10;EiNCdimvF1yG3dIC8hmEm16LDVkdTmUhhgrgMWPhM5eiZTEGxR4x4Dqn5F2w6IssSvFup8JUCXpJ&#10;1Lm5kY6mPBNwSOuyzznNGB37KguAfagtLhDYJIlYoXGzarbA1XiUHrbU92LzLf9Y5Wzwc5oUah0a&#10;E+xTq1P1Qenc0LWxvbujrXOjgKsg67I1y9X2RkRra2drz+Zu+TB999F//vqD/zQw1i9PiCMnDh4/&#10;feTClfN3nr775ttv4RVssvXt9yQOflPtb/5VReu/vPfeO88+JzB05vHH1c7y4NBo37qWpnUtSzd2&#10;rOnsaens2bBk2cJ//Prnf/GX/stP/tR9f/3Fz/7wse/Mmvfw7PnT5i6evqBhVsOyhY0rFquidX3b&#10;mo3dG7o2dfYN9fUO9Qm1jk9aDFyZMNk6OMKS8FSx74NqM9dkGuEYt0mz1XwIlY3HtBAI3+5Izj7h&#10;oN5gSunsewSNgaaJY2KkyY0LrZHiZO+d6cYZMJniwB17tqtgQ6GV8v3qUSEcG4mgIB8iUuWJFVPa&#10;ATKbdIw0YmMDzNB3UbMEr6U9uzIOiV5Ue7a3ZEcYhJWhUKpUhU++oBd8RJWz0EsK6r6hTavbNKDL&#10;G1Y31q1p2LBpw67DO05ekt+g6dardy5fuHnu1NWpyaPbuoZbWrtXbh7r3q2d4qAmNp5MtAes+n8Y&#10;uOo30GgO+7yvw1S7VAzPZJ9DypBKRO6IJCAqtEAEgQnNw65Qze6yUlCB8w70oIJcwooJ8lO9vGlp&#10;aP8SBClxDXGUbygScOLIBjMhxUMCrqENI41L34WchmquwuokMiOygQiiLk4f0LU4m8Bow5M4iOR8&#10;/BOG3IAzB2GGFG7TivF0N6FkNCFUKBeKrDxohVCt4TEgh/41KinxBmkhC3XsyVxmadEYawfR7A1W&#10;9BzG5iTkmPMyNZ1nXOijNwkqiAt0OmTE+hgLVqsxRc2plYhLgvknAv2gKYo8o85Na8QQpOD2/KYW&#10;3VIXh1LAH6BcOQxSYVAZwKpKLQObKwVBpT7ZZxuJdcL3BJ3BwLt1u7lqjQlXGprIEEgvB9AKVXFM&#10;URelTK1oI8ML4VDqxzDSZd+pKtPHERxel1tZSY5TbR51t4/DWcGhGWFq+8ZbUV9XwwN6Uzr3+I7o&#10;ONYDV3a4XsaLH3gh9MoqxDQuaReGvTRHKd6nkQq7dg5eDmWsgZZkINCJOqYFHf46HgHRO3rvWlnQ&#10;IzgWmJp2wRwEYirpVD8XBX/CvzEs3n3ye6PKtFVPXaLzUHmyYn5myiIjGWjN8+jdKr2yId6LylR/&#10;pfmJuEBChtiJU0xOnWfWwKg5/AxW7abskesrNbnt7IlBMqiVhZeSYGUKBHjcZkk1rprnBkigRK3A&#10;UVvkFidDoa8LJonENBfojsdI7lGvQBJ69UaThZLFlKMr61y1Hs+CzAfXEYh7LxkcYBst2R1v4K2d&#10;vKfvHf1va2nrWu4gmW4WiuJr5fesLbWcJgWWtLbmucibQG6dgKxxQxeHy82zyb86HPIjyelliYiO&#10;3cbsPBrhNrnjvu/JIVKi5UN5fzwgoaxavm8VzPPHqIzw7UNfgP2esvZFChf0nqqWzBakvAaZvt1+&#10;IlxfU4Hz0u08zDArlWFw0YrrfDCfwznCruCl1LyqlwlGZTd07W5WUUPfJE3Y0FkZSiKPiBptiwPj&#10;6H5jhuwkBeyrQWymRCBr9o6QwJTLopqu/jXxgLMJ1Nm5TYah6Q793LlnUq1uVN2qEFeVrtt3bR/f&#10;MT6xY1zyYBW1bh7apHJWca12YNqwrk2dCDs3bOzeKAWcbJlkIKyorG5Z3aIm+TA1LJGZMC/9ZuGS&#10;BbMXzVLbm1l1M+csmVPX0jA4OXDk8YOyYrpsh8UrApbyTHpO8uBXJQ9+gaLWl9L2pkDWSIJ5Gb4K&#10;soJaK4Ww5MGg1lefeY5OrdefUjGR3JiuiWV9qkKtN4Rab1+8cP30yccl+N+5//D47v2iUvuFWqUN&#10;1mtwi1rgCLUOjqlN64SUwDJqGg7dKq51fNe4UKuCE0SOplVjYUVQvUtoKK2GTIa5bYwrDQEmZtqE&#10;ucCNoA83ffQbur2YcMI6mLJKrQ8E5IAgk1IpOUTlqpih1HXSZ9UtOQPoYrJrza3uGhADetJHrtW1&#10;TuwWQSzWJP1mNDcUwOiL9Ff6LoM+jJBqJr4+bHq04ptj76X0axWbqpfwsDTAJlRpYIkiWmSycmeR&#10;B2u3MhObj2E9paNpDkslajQbuWuY0ftMbNqhN6drLq6UntIoNhWteRNsHc1wDJlqpsGpia3KPk20&#10;Rhis08I3WGJob3sMSjyQnOvyQ+s+h9lOnDyO7DP1qBgFmeIL0Ip3cSXMKD49OWC4Te63M+55Hw1t&#10;2FQ8gRH30n43gK06lMlS40Za8VbEqUeHzIRSUx8UnQah5TyDroMeAbHFSioKRnTYAc++IovX6eAa&#10;KjIcoyG0ly1Rnb7YHBloXYBxTJgKOPygJQzGIbFuImrUspV63QDXCqjbeTislH2uQezRP+tL48Ac&#10;1JrMPSfmXTxUcH5vMOzhDe4lvScFzqmpJCAChpM4AEKnNNwfCzceabfOU5fsbIIOpb1Tp60L1xSC&#10;Hk+G0luXTSCOxQfS6fNKxR2skgpG/WHSCrpYnNZ3yX5JwuCxHeN6yT1YkLVnoFfaYKPWzo0qavWr&#10;s01ZPSXw5K6+dI0qWtcJsrZ0NH972rdmLJ6+c++2qdPHp84cO3Fu6uK1S8++8HyNaBXL+sY7r7/+&#10;1qvvvvv2v/ZhUueb23eunjunS929Y9eWzu7mVpVVti5v27i6u29Db3/7ho1rF9fP+sKX//gjv/4z&#10;f/fVv5w556G5Cx9dUD+zftmCxhULl65uaFxVv8I9Wtd39rWrB0/fcH//yCY1aA3RKuw6sn2LpMIg&#10;WIlJJKgAqaIkjJ8woRJiYFsmFpdgonxv6urmUpq5e88uuKuKvNPxMioj74iEZY6bEUE5MghCoK4V&#10;6whiIMVPek0qwWVIGdXl/mPitRR5KKIzA+Miq5CNiqKAWG7Bmjgeq94CCBMWxAsn05jQGQMbfDWI&#10;7zlD2kThkgrZwiuJEs0KEa0KNcZ3bRPNLq51ddvalRtWN4rE7ly7dc/YsXOHJCjSPnft7hX9FN16&#10;8PSe4e29bb2rhrb2TO5XWl0xvbP4uHoi6KXbSqkgLdSchwvMb4uXzEmDB7iXxG25nEBHRq+wRr4u&#10;gokaas1/hoY1g432EvBWARtQq+5pgcHxGil+rY5fzRdRr1VeJBoc/qJZqAFL8z8mBDzIBE9GuSGs&#10;Qt0k2rMgjZJd//6D2kITGpUwBEqc8tpEe8nQE+laduvQGX8jiCxfC0XX0a2V5oElZAwZyADSuiky&#10;RRdgh7HUC7ma/cb0S/LKXlIiTYziTudc1TrWyG1gdiFhSm9Vyll9FbFWdnVcmVQ2Dkm5b+kMREYm&#10;kJsL9M904zARp0jdQ1EcrQJWI71xPJ3mH9ygStcQvtQxXzSH6FBsJVUV/Tplw+MQAtaYPDjZTLsE&#10;nDRdrKCjInV1t1fAHlMKF+UKtYalMWKJ+VNF3AWlBL0EAIC3Mxt948gvxEgZQ6akG0qjnSI/ziIT&#10;JielcaSVtfhbOgiTrMnku1/LZ9lAlfF05pGf6aWpx6rQfRUOZ7i81AAGMnOKq5nNqJjnviJOtSYW&#10;QJ1e5cXQvQct6/fqhur8l41wZIxhjtdmtnqKwQxZUqJyJ4drgUOtE2bwA5FD/MlDDgP2OAFiA091&#10;WSqUmIGUUBbS7PXu+p4efqxj5UkHrEYVHEo5iyHJqajc8QlThoVbyfUatbIv+w7qwRT4Tw0FWMsT&#10;Tyut1lsnBRiEKCnwGcZ826R0ypULeZiFy7MahG/xKrUYJNxrO/sH4qxklkt+GdxSy8hw2uXOAuY9&#10;OCkbzlQ0QU25R/IFWRAoWzAdzaC5UEgTSeNvg6iSb/LkTN6tzKhUq8YtrJQteDDVYCw2eEkpsuTy&#10;OBSrJIdDOds8uVkxap5PbDH4sZd+bHSAQyYd4OeM8H6lY7cpoRaAl+x5bmtkaKlcYzn17GVKOKgL&#10;8+9c8IHddsAis6l0qkejur86Zi0jzCbCg6CbpT3F8mDXmnKzXCJBPy3nF9i7SZKyG+oIFq0grdKA&#10;E+MV6wqSJh4xtNMKratNHFxa1iIKlbNK+Gx50mMxwFj5Yc9GlsRclsSsjdwdiwpJ4EbOsE8sK0Tr&#10;buDrnm07t6VTK0WtEr51q9tNe3d7gKvAqhhXtb1Ry1ZXbK1ZJreROrVmbVywWNrglY0NKxrqVNe6&#10;vG6BUOviWbMWz5yxaMajix5d3rFi26GtU7Jiun7m+p3LT9y7dkdOvxCtz7/yzAuvPWfUmp438lgy&#10;0WqX4OLAFLBaIKugbLjW11X7+tqbL75krvX27WeuXrvzeE0eLNSq4wvBXrt9QQrh81dPHju959CU&#10;ctbbdu0ZHFGn1rE+mTABWTeNjA8MSic81u+i1okhIOuIIKsMhCUB0yvuJGiqza8QORtkCqZOTCq0&#10;K844UQhTFQhgUSMVCElZKAVeqqmK/jMsmhCvXgZyJgXliGEn3bQIFdOGxNVv0p1U2C8EZMyTBG0Q&#10;fqZ3jGWk3NP4KpVSVUFWEaGq+lQzl9C2olt1HLhWfVdpmBrhrtvVgC1tnkRDGVydzMSmaytWTDZI&#10;ijmTviW9P3RdcWzScWLypPcTkxoHOzNZimyltAaqxjnrQThsrlUXnz3YHlNq+AM6rY5e0G1QnPug&#10;4htsSI1nlC+4tA+yk3DxXiqdb45Ib6yP6ZceOLjZ/IlG1p0kTTxSawqXGLcknrqqetMoLk4wvtPB&#10;RayVwbfG32wwrizFgMv41hxjUbTy4OG0ZOwHCQmzSsRpo6kPe/xqoE3ARmKe84mG1npj2qKmnJVy&#10;06JADoVLXsqH1VzJ6lZTyeZUa/gzTL2Ok8peQda86NOYslVn8gLaLUuGrSXXQmUIYSJMY6mkok+M&#10;28yI20wwHbSZV87KPtd4F4GxvRDnXzMCrPLEEBQJ29mY1Tl7klfV0qitpOcJXywqRhTt2e/qESTH&#10;MOH6Q19jin7Zt3yxUUG4mDk30U2ijGlZ052UZatLRaWjHMXfjiRoDJun3Si9GBTjL3Vwr4hW+QaP&#10;bhtTLevA6FC/DNY39/UNburZ1CPr4A1d7a0dgqxue7N2w1ql9JavWbZuw1rVVAi1Ll628LuPfmd9&#10;5/rJ/TsOTx0QapU8+Jbkwa++EqJV/1NF61vvvPH2O2+8996/5lrflw/TE088fvKUNrftvf1t65qX&#10;tHWskkK4q7d1YKinr79jY+f6teuXLaib8fVvffHBaffPXjBt9vyHZ8794eIlcxpXLFq2prFpTeOa&#10;DataOpu7N3f1bO7qG+4blKpk26ja3ihFp7rW0e1jQrDIg7dv22PgmgjYca3rGwt7htECMS7quwR8&#10;0rKSQnasoDgpuxREh+myzE8yxCVFTWzn2Ei7nbxJornCrtNBm6WDxN9RrOmnwlOcLYWULFTTGwVS&#10;xn6FtNTmqiDG8tTCqVLvB0SxS032SwUQ1lyBmUtkQEbZ/2QuxYFpQhCjL64uG2eoV0cbZI4UcWr1&#10;Hx6XnZ9FwqJbF6xcXLeusX+8/+DJveeunboirvWpy5IKX3ry8amLh3cc2NI1sL5vuG181/Cu/dvd&#10;VFClrSjQ0v8GQxS3XYl02XQKEKtKZ2pgBYdc+cN4WlWVXT+4IoFR6LuEDuBPdxGAwUsnlQJaEl3Z&#10;7AQ7q3DaIUzchRKTqkQY5quV3LEFru8OKs3KrYf7SLrdfHWwpXXUVcyUpIBiKcdz8Jbp+OryP+j0&#10;uLyEGPcLXyiveICKoHFoUk/CnF7gei6HMMuxmh3X0PRmanl5qcyE7ZbEHKOdr7s3gUt9i0mdWLRJ&#10;tASXFV0cpQe5ioSnThAc2R/jnPADwYolP0JgHb+WpCH0ewW7aDUt8N65d0cUlbn8ZEYQA0N1VjLs&#10;SBg8VjA2SUMkR0CorS3MtRgg7Ui7jf8TfPOysjHTVTMnaJ+T17VjW00SIU8ZVWewRsTowboJo40B&#10;GPmQKnrFA4nb5zxFwspYsBoFoWz3HalaTHEESF0vBYZtuhbwpKN/RtinTW9PmD0YdYLyKMl9RyK2&#10;DMDTVFfpIERlUUWmYLVi29IFx17NVf2qOcaQyT5t9JzEx2ZxGWSPbdgeDovQEeQJ9qD75aG9EIlw&#10;TbbFTt7BwmZ0s7CRiDOjqnXzIdJ5VuEWhJkqA0NiXYuaLUdiwKNnlJgtj93QtyDrISOWRy/uOMkW&#10;Ga5APfnWaG8V76GNNSuArk6QLGrkOIQju9ChSmLLaR2vfsWwulTCF5lGZqa7fGl1FX2dkuPYTWkt&#10;lemaILorin1/RTX74KSrStrR9e16LrhSTXXkpp5OmdhZzFOu7EKqWpPt2IIUetYRQlRvDDXWa8Ch&#10;PJs6sXRUToDBQkdFLkCLlcTLteMEJBjZVnhMitswK4ZvgW6EFwTG2elO2gXpfUS/SRUFmoY4dctZ&#10;VrCAfzY486UVPViWKZ6UCGWTzclBUoRM7iBca8k2Oq/hIaqEEu6a44JD6yCyqGZvit7N3AA+iGW1&#10;L+Ac8V1WAHw9SAs69gtrmuxh1jHyIF454bpZIUN6F/YbXb2nNOX3MuCM/3/x80+ipDgGV5sO4mHy&#10;XDpgQDJrC7cV8UtSrllVvApVPd598HgQMCbc4lKMU5szmdU5FElbZx+A+pqZmqVeBybFCkrRKmS1&#10;a9v49q1bJkb7B92mtbO3UwbC6nnT0dPR2t7S3LZeFa1rWlavWr9cwFUvieCMWpcsXLysrkFmwisb&#10;hGAXLl0k1Dqnbva8hjkzF82YvvjRtoEN+07sPil58I1zN+5eu/nME/devPPMS/csD1ZR62tYMSEP&#10;FmoV1ypylYrWD7GsadOq3xu1vi6F8Btvv6Ki1hdfffppilqv3zl/894VmrXKiumWSluffPra1Scv&#10;XLpx9uzl40fkHjylkqitOyY3D4/Je6m/f7hrkyKOLb3iWrdsGxLdKnnwxM6xiV2K2bZNiG9AHiwN&#10;oKaTpNSJW+Lry3g68LaplYlrAxwCXRfalGaqIhEpcx3faWSbMlcjWMXzSIWFUVMyuQ9gFeRikySx&#10;si729Ev/RFWqQSYYVQI5c5NmVvnP/CFkr5vo6J/krjS2Y0LwWFJZ+o8atVZiYBGtwsZFBkwL1t0T&#10;8ovevStiW5ewFtde5aRs5WsdLr9PHx03v6kMh/VdKVUVJRuFcFCr8GqgbATDkRnTNUdn6NpXeQib&#10;n8wlpUI1cBR4aZQcmTJ9gSySNt3q6l7Z1xh/V1JhA3c3ga1qeQ/aSfiwzw/gl+YluF0Z/YJaFWoY&#10;wUbSbTRFd9Oa2xCFUoaL4tAV3LDcQLEC7azwLmT6B3Qr9ZZhZS0Drtn5VIWvXiyglG23lY8RqZR7&#10;BkQsnUvDlLqmlMwHAFvumkq6G+kZGNOiN9gMYS28aDENjn1xKjxTQVqQZ5INEWrHjih0a7jv+EWl&#10;QixOxfpNsHTWTfCelxWUvb5YVkNXhNLBj/awbMA0sLGcqeZsZPQIAq8SBDi+0LQazbN51Jx2tqLs&#10;apEoRziHRNkfgFf3XAelu8Y4YJ7z9A1icKJzgIj2MRMN6DiS5PmF4Mo8G11SMESpdGvUUfjzZhft&#10;q6b6RosKuHby5SiElcGSeayAq0i2gS1DPQN93Zt69VI5qyDrxp7Olg5ZB7s/mCCrcnir169s7WhW&#10;Bal+PjDjew/PeXDTSJ9Qqyx5jp0+eunaxedfev6tt98qDW/cpvWdd99/+/1/q6j1vffffe75u1eu&#10;nBFqPXBoV3vnutXr6ts2rmzvXNvT27p5sLu7Z0N7V8u6luV1S+Y8/Nh3HpnxvTkLps1d9OiMeT+c&#10;VzdjycrFqmhdvq6puWN9W8+G7oHuwbHNg2MDw+NDlpTsUiHEVnGtek0o70t5Ki5zfiU9jAMkIszK&#10;SdXB64ekd+zBRWQVGi2bVkI3NrmyZQIOo8U1VEhQm906XJxJGxG5dD1JaALC8ctcK80zFEHGABNB&#10;Jp1OUMlW5kZ7U51FYO2PFWavSkLHwQI3CzcPIG4mxKy6xabTUlI2qcgqReY8cfqYUhhKam4aHWjv&#10;71yytmn+8kVzVyxo2dS66/D2k5ePXXryvIArrwtnr53Yf2LX5rGOrs3rR7Zt2rl364Ejylv7rCLb&#10;S1SEkzAxx4f8bHVKFkcxIVlkSsklhWqmmBLy5nlxz6rQO+kcQAScAO5D0TAq0+L/Cf8ZR59U3FEi&#10;hQjQsjcwg21FFMGHTAhGYkEoufPQ0UGM+uoi8ixePqE7UGsXTal9SuGpDDwqAyHfuxwkcKWMANAI&#10;jbqEuyWgTwYkwZPDTRg8xYtmA9AbQ4FaZOuxSiebw9oaJRwQgJStCG5hHnBDI+sPAXIWttnAHCEJ&#10;fTW40tJnixA2rUrE2ChlFp7cYkK9p6NjHFyMYOGyPLBB42BFo33nUzAPS6yZWDbIsEThCp01SrSx&#10;TRFm1H2F1Sy1x+nMiY6A4BtgViYDqPUD1A1ao8DYWR6Nm8N9zwRI2hJGpyIxelrmf5IaJC8c+JIX&#10;MJIM9stX5EHLLQOuY5ATuTgRfx63Cj/kXleQFaySiRfUXZshGNjYilaDoIMkRxBjrewRXg3gVPHv&#10;sWOQTsP1Agg+NVz5RsBwDlsuGWmS88JMj2Byw4zg1cy3D9UAQ2CyzuQm7sFAOzSvZd4mAGPcqgrV&#10;pBhKCTGkH9wyNyXHjNghnDOjZChCdhWynd1Qe1DgB5fpvKrdgw2MfaUxaKjBbK9XRVJRUhVaH0K9&#10;Oq8BfNVnlAgDsMnRUOdfpnf1IJfMSFZCk3WaeOQ4ovvI5yNmcX2pfjrtIlU2Q+rV0kC91IUCdM0q&#10;BwFWllE+z+hWsEUM1DTXHXmwYyHBEme7vO1an09JgkOR0pTIT6vmQ3EGJu8Axe0VILrcpCALhi/c&#10;qVvgapwrnFbWipjGx6ISlM7vPQnD9SUzUnumxM1ixez5HEfo5LPyNJUEBwtOrZIiTxwQtzzjeRzy&#10;tHJwFxrkfDK9ve8gFY6wXP8ZqAkBgEPvh0Q0ng+ESX4cFIwxe8HqhTfOUk/ht4NGzyL7d2KEyXZg&#10;lRxwNJrqSEhoO2zUilq4aNdDtLJ3e792hdSHzjA16j5/kim5EZw8CovS0ZqTycLCCpMbXST0yR+h&#10;y4hizokPet4Wm+ViieyQL2GYZOQyDT6goFQnqZhWNJ1qtVTputPAVVZM/QN9XTLF7Ovq6euSTlhc&#10;q4Dr2pY14g+Wr10myGouYe2KhpVNi5fVC7XWr2ioX9mwoGnh7Lo5Ylkfm/+IIOusxdPnLZ21aaLr&#10;8Jl9qvcxar1n1Hr3hdvyYYp7sBrepKg1kDWOwcWHyTD1LVe0VvJg8a5ue6O6VrkHv/7s86889fSL&#10;N5985srNe5fd+UZFrc8+oaJWQVZ1alVRq6yYTl84evS03Bkm9x2U+FmWS0KqMmES3dqrl3reDLu0&#10;dXB85xa9RLSO7dCbCXVkVIwqvKpnKj0vQiMl9I08M11UXJxohYXmiQN+PumqzFg0u8BV/WBsSWMB&#10;sFBr6jodBkO3pgOoKx8d5Kt4BI9YUGtksJPhLfVo+0U5JzWPFfVqilWQRIENL3sC62jxB7YdVBHP&#10;Ch8d3JkaVITBOo7+U2Ay4FaGwBzHimUBwNCt+nM0xgWyutUNKuVULMLQBk5roxc40jkEmirTatSa&#10;BjmhYcO76gj3URzvv8yZwSMXpFpD5yBdA62U5MaQKSg3nWCq/wxJa7S978gRIXJ9h8TQsdt1LaVB&#10;vyFiSodTJhoci9mD9ahQvmlbRPXa0UM8V1Z7G/f6bP153UWx5+Fa6WqD5zAK2Fp7z1ShpH41dKtx&#10;FN8YcGsVq1fqQHQ00mF0abpT+3xSj/oAl2DAFkLYpbAfVNLSUUbnaSqgQM34JAerFwrX+L+gVl1+&#10;RbSWMtEYF+v4gsf8lTFz2CS+1EiPvDvexb7lAhuRkRS3gBSjZhnVCph+P4Uctm2PT8aPiq2zPNdz&#10;AsD7JP5R7aZmD886lAzFpyGVt8GiXJpnTppBYY5l7Fox4ZmRwepG0dwIehIAbvWHkLT2wDhx+mRS&#10;13Q/izbMxDiPKFlPKpZ5kr3WE9FOqlRgq4XBbtA6OCbvXXW76esd7N/Y2ynU2q5XT1drp8onWlat&#10;XzWvfu68+jmrm1es37i2vadt+dqmbz3wteXrl2zfPe6+5Mf3n3781I0nn3j19VffdV9W/+/df5Fx&#10;8NtCp/9mw5tXX3vp+vXzZ88dPX5C1OFEa9uq5g1Lm1v1WtbV3dzTt1F1re2dzStWN8xf9Ngj078r&#10;lnX+4umLGmeLaF3UOEeoVZB1ZfMyoVYRv72Davll1CofJkFWJ+omLSkRXg0flRAt9FTkl9pB7Ue3&#10;Z3veZw8Omo0cMSAne0/yrLWMuxuCY0XoEM1hij+QnSmeEF4K0SgG+eirSRw4QkKn5+05ajQLrkwI&#10;mIM19YGphtWPYOYSYhYJmWNEfunPoHkjK8zOml3WoYNxWgyog9+SWLEeMgGEZzjTg3XASa7wn0Kt&#10;GhD1Curc3L1qw5r61Y1zl89f2b5yeHLo8NkD526cuXT7YlDr+Runjz1+cGLPsOjWTaMd2/eM7ZeJ&#10;HS0BgdNWXhXBMMjQQKuiFrEK8wJFDbwTUjo9g5kQR9DaiXUCUz3tU/eFRg45VkYgLDd+pFBwGVgC&#10;4pLF9y8zOLS7pPjNUV2kgCXYxUhGv49grHZA0mq4ocDRgUZ0ttZdMw0c6/s0ODgIJ5Iw4p5Uh1Jr&#10;J9ziPzSGN7Iii1FM0cAYhVsOcOX2UShbyCsPQtyGgnlsWZkKYTyZYADSJidf6lhNB8lsD6GRiyqL&#10;Upg3FLmRWXrG4svi5Egl6jbZRcMeq1VLp1ytOZYUhoMFa1EEWDpqODSPoDdXkZsC+ek7G47IsTik&#10;WWT5BgO+75S8pvEMtcrAnoJhgF7+z8DsdPgMwiRTEJqUNox4pXhsqUQlhi4FionjDR1JXmAX5EA5&#10;uDdzNSWmVTWvf+9qZ9VVQsYG3/JAma8zcAoJBlpIJkUHzPqQW1xwHbXBwV1RdmhBNk7wrScypoob&#10;2SqJFU+efe4jeuJwFMKaXUiUXW8fCS7XSHtJ17OE5KF81FJkr1fE3MWrLD5GKZjUP6G4CQPmVSsk&#10;JOJYnwbdg/eJBtSLAvXSUMSQgJlDxJ/7WJJxydaxqpQtz/tmmdhu1ePKzFjU0G82cMKPjHQBpQNt&#10;KU0MZ+i7VhW6A/XTBcdZD2gud0Iy7V9VtGYMk6kJxoCyljrguF75vWp0XcOp9QNCMjIBOFV5Qzi5&#10;5unkfJ/NsfV7jw/pGMbKC0sGqqRFWHOC0LxS4SCQpIAu3CsVbkzGM/Dznr0RilfuFbX1jbsPq8l5&#10;ihJ3LS6rmcnhqmIizXsrEBWSEw0Xqa5sMXCzRSvO8phC4qwbpUJVa1HSKH7w0yWeEln/59FCI/MI&#10;Zx1zNiS4l2cEotjT2DnfUi9jMj+/Lw7nSTzp875ZTNcKtfpvw8fWgis5raRFUD7jgmRArAqdqsmW&#10;XrL5AEl/EveEZN7+oEydO84gCPs55ado2SyrISsst08+gVnKzTJ6NCwx1RzZFNMyK0apCfeDiSoq&#10;D7UAf9Asnw8O9zHp5W7zC42Vvj05cXKyBt65ZK94WGlSQe3IzchK/Jabtcp5UcknCVt3yzdYPkx6&#10;bZmwQnjT0KY+EQn93aJb5cYkA2ERrUKt4lrNsq5dvnR109LVyxYsWTi3fv6cunmz6+bqzaJli+c2&#10;zJtdP2d23exH5k6bNvfh6YseXrByxshk79FzB85eO6VWdjfvXbv93M27L7pT6wc9b0S02j1YLViF&#10;SGPFVOvRatRaA65vv/+GIOub77wiebBR68tP3Xn26s17l27du3z72esyEJZO+Mlnrt26d/WmiIlb&#10;jz9+9cQJF7XKuFFWTKrX7do83IE8uFdEq3reCLVKJDy2fXhi19i2yXG1vRndZkNN6eZUvxZdZHxh&#10;CAMiD5afpZwdLQO2s0wpfDNO4aXFSzSsqVc4WNq3IgaOMNgiUG9MYj4tKvZailZFCIWwPDBHtKr4&#10;WMhMiXWr5qbhXalTNb1UUYDa1AS1XHBL2G8dpehWvGA1VSytRaZbpLxAvMMGxjCiUHHlA8GJeoU7&#10;1c8UxOo4wquW+4rRNQkas17jQf+Jq1BLX5xws6Zn3QvHR/b3ulmO/1PNXd2vNfAjYFJkaRCsQTkX&#10;Fu+mtJGNP3DxEC6lp2Y+U+mKP5NAv0lauGDZihj6Yylcet4EHOobEZ7lUK6KTBtSgryg1gJ4QldG&#10;uBuBbvhSo3NDVjOTphOLf4+ZQNaRmkQWOXFaqkBgupmNpoLt8sL9aqL4n6JrzV0MGg+sUuVtMKfO&#10;uZgxFP2MYyljLaZFMijAP3tqBX86HcC/Jq/AIIsu93jWyoOPnBST7vnHEGnQHIUXY+RKEOs6WN8X&#10;5z9cWSqI6E42WnS0zNkbyS1kCJH1AcreCrQGfhTTZsunwxu734mpKt8FlrzIdxOvpJ4KipUONLxJ&#10;+iC8dChWw07a/JrjVWLiuPqYT+me5rYmWcCdKjVsfK+2N3derdRHvhYZjUiPGk4Y8257Y7DRWh1B&#10;Jqkysy0MlbOMKmoVZBVw1aIwNDasBq3Cq3ptGhno2tQjlrWtu1Py4FZxrW3NagsmC/V59bMlSmlt&#10;X9/W2fLY3B9++6Gv9g52Yh6r3if7H7907qmnn3rTDW/8P/0UZH3jHbVp/f/xYXr+qYsXTx6fkp5+&#10;a//mjWubmzZ2rN7YuXZD24ru3g1dvRs2tK9d37K8oWkuquAHFyxWd9ZZC+vV8GZWw3LVtS4SZF23&#10;cXVHb1u7esr2d25WRau7s26NNnjHXtsv6b1hKvoljYN+I5jK3fEk0XuZpwfb17rgIAX3vlViAjdR&#10;SDcwvCsUVB3YbRcczDajxU2bzQhEwySwZyN9TKdHJVnJCBoUJb7B9NKaLoU1zr7LPhRNJhysTVOo&#10;QEOsWJBqYp0AJ3bN7KDFveOD6lZNH2uGnYOPPjmbt6c32C87dBIogdYpgFQoINS6ZcfW3pH+dZ0t&#10;y1tXL1ixqHF9Y+9o1+7ju6YuH794y3Tr5TsXH79x5uTl4/uPbe8daukZbN02Obr7oAaZGuBwoUBu&#10;GIxkSYpzlUYsUUJxBfBSi5vUqeNyRPCLaICgsJBszP9U8jt/FEutYEiwehkHaixLl8uMLfFQLKks&#10;j4QsCqjzLxMdBspquPTI6Mwr2i31V8lWmJxPcWNgKhfo5EIIHAX6Ojg9M0IwlvMB/6QnZ/R4QEcs&#10;PTUgIQNthkTLX2hPJVYNkIggk/mK/03qfn2leiUQTCRkApbLQTeB+pr2SyT4XaGtMw+3kNMOuA0I&#10;zClVsT4tcNNNVJAShtyF1o5uPd+4CsspMxvTJsSAVgreAvxQmVbMpKPwWsGwAYZJM+N2AQ+KUe3/&#10;HIgCtk9ZabSOAbf6k/isEIib20kIGIhL2J2WpybnA/xyRQ4rqX7M51P/qauG4NqvG50blImaBIEO&#10;Ir0xwbFvoplYrv30uVMq108WSV8RppFCEsMP5C3+Xg5u21J33SDxEcI5umi8lItcnKyZvENU7wd+&#10;hvpOXGvRKUjYRe9gp/RxoYLadE3lP1RIbAoczPCQxPE91QAGK5KVMEoxbV6E4ngRU+SZ7zKWYEro&#10;K3Slkn+b43LbG7ePZvuDMC8pGGTz4GG3/bD9VSGjaqoE/qTmc1H8dWBWRRHyyKDVjwIZbSQTWDSd&#10;Cn1llEUKibrN6DKgHNnaXP1bVbTm5trBzqy+JlXAPyZtDGNABaMqfbXat6hbi2FkAYEMgtITKbg4&#10;cXrqxGk9/HYAyph7UmFCxjmXIsZwsPFqCsLMnc3CAmtnEbLeS3vsJEjkTkXnwq3PFlCY+eQUShIq&#10;Qi0eee8a+ul2tTGvorwzOJl1O+oSA+YUwwMj3QcVoank39FbGYKSZYheIA8LFb/ortF9UBLFMxWv&#10;LD9BUsqw3AFQSWalbIGTyfznHjlXEhlIpEZCtqzMTqykfiH3N9toyeKFcK6yHtW2SC0rRQq+Lhdu&#10;HDf2JpdRofECeoM8w68Gu2oQIhIOAZtkKFub/T6cHGFndC86OzMVqVrGKsssiDfeaR4fvdH2FxMp&#10;AmCwuhe68PDSOjnDWGUuvKYlk+jr5SBh/1xwiGEE6w91yLH6T9Ub+eKgdHlk6iWwqpYQKmeVe7Ao&#10;1p1q67JbhOOoUGv/QL+41t7+HhGtUgirolW+wQKuqmvFPXiFXJcaVjTOWjxn4ZJFMxfNnrlw1pyG&#10;eUKtc+rnim5d0DR/dv2MRxdMm7bwwfqW+Vv3Dx45t//8E2ev3FZzmutPyT345bvPqqj11WfFtb6M&#10;gbBe4VrffFe49EMewiFaP+jU6orWN4Ra33rp5defe86o9dqNuxduPX1FnVpFsQq7Sh58++nrQq3i&#10;Ws9fPTF1dv+Rk9qeJkCt3UKt1gaP9gyM9Gwa6nK/VoFYmwkPqK51bPvoBIEcBiXb09tWvGvI0lii&#10;fihhET22OTAb0ChKR6XoJibFnQe9ZJhJu/Xay9YH0fN7WMDS7KjQE4WK4tWi+gR6QBpF0xq4kbpW&#10;EaTBenCQDv5j+GQUJki8N118vcy6hjayUNq3hl+MAjcdblAFG8rCwdpdKWgxyt6abhfDIzezCe7V&#10;x6L1rQpWi/T3wyJh65DtnKxJ6HavpYOOnZzkn7nbda0ULmp7NlOatjzB4mKBBe1yqelcWuNXS1NW&#10;RNL6GODTkDV/zntX5RYoW2up6jHSJmqGk/pY244Lr/tS4UwC3lKwynqtro/maePTKzZPtF5uCfcg&#10;NZ8aX4SpAEXYSKtV80+QIVgcpUaUTrW13EautIZRwyKGToxDspGq242GrU39bXw1zNNCyUpi4cxH&#10;eNGkMTwhAuldBRF3Yg+dPZkPK+Q1As8c0iAcOTkVBGirxspZyjwqdmHhJB382ePLPmM6TnJdyjro&#10;XromNv1vsxraA/aDcMT0ZlXdGiwNnk9H1lISTZ1GmqNEPeKsf3Zx/abYlCFI0DmwqHkk0TabtlVh&#10;Q7IJENEO6POlIHbc9lLOinohhk86TwsJWP5SAFN0v3g4Z58uI0DfWl5FzqqnXT1Lpb6wQdGeHXLi&#10;UaPOTSOb5R/bPdAnkbAa3kge3Iw2eF1b8+r16nWzbFHjgkWN81esaRJkXb1++bcf+OqchY+oCEEX&#10;e0BmQqeOXLp2+dnnn3vn3YJRjVrffevNfxu1vv/2O2+q4c3588eOHlP71KHWjStWrV3c3NrU3rW2&#10;o2ttT3+bUGtL2+qVa+oX1k+fPf+Hcxc+Mm/ho8KrS1csXrqqrmllnVDrqublLRCtXZs6ega15Ilo&#10;HR5REf+OLUKtRpL7dmrVSwSfWhTtTEKq2VyVEotFk3Zcd3PdvY0o3+gIaFeI1pBayc4m0NdWp93d&#10;2XHDoVA9ijBimZMmkyFwiKcLQlAUotjRuBFutiYpRE+LKDG5/5Atrpsy2hGTo7tmKoA0RGKgRNtp&#10;MeoQJ4iIGNryvMj2fMxSTGUxXrBNinYiXnLIBQ7Uer3TY7VL7VL0RjB+eNvIxj6lENYtWl03b8X8&#10;DX3N2w6MHTt/+PzNcxEJX3rywpnrJw+f2Ts00d092DwxOTJ5YNveQ8L2BgPEBGYzEmkVyounPnYm&#10;loSR86Y04OjRKXfw08ObyJhnsEoZlIyP6RdUpjQ1hbEM56ZBMGESgW5hFWgBhc4Wq22ImpJEcGuN&#10;mg+zbpDH0NAiZiRxQDHDEDhntBzGgIJGXRHwb08UhtEcErCarULI7Y0qEWEuvFSXVU1xcpyU7GoG&#10;0oY+QtDCjQdThamApiDLgGAvWoAAzsxA7qOvSJ9R0kQPtaqAwhW4rgyBYm66PpY6rgS+iSDNXlbd&#10;L0Cq7oGRvj5IWN02M3bQ4TkZKDOHTMJ82Dea6WcYMHVKOMH6Qx0hdbDQp+7bgU8ehANT1+V2R7T3&#10;TwrEQq8dkpGv4vXcYhbMYhubKWTCp9Q5E4vT/TKRNPyGvwi4WDx7E3bnX8lHgNAMBS0Z9aNESgXP&#10;WGmhBd08qlDx9hxyMTky8mBOwEz5xkTzuk32IoJrBXIYpyVfAGKnWEMnowZXZAG8ROCkXaLkUjzC&#10;IgAW8oaIGxDjT66nWkCiyA0uBaolT1H0EezdlCdYFBBMjkYU0YGTU7HYLSbVSYo5CtfUjYDc6Yas&#10;WqxjkkeGZa34K99r0DhxNgtp5g8zPFcd4QNQiqZfMEtZZJSkK1W10YAIpsopMM7PWg/FqskoK25S&#10;YQizeFaIK89F8RLPTTeuKFYCKciMJjbJBcM2jqbN1Nt60sQcnALdpNLc/EYGXeou69LcYBgyHemF&#10;S8krF5vCYC8FVTIOEXUQZknG5YlzxbtFGX5IhTb1m6zMYWgLeENiVkOtfDW5FY959AvJXPhsTd+B&#10;h4sRVCEVPD6549zrBBheDQIXddey7LNhJdtS0jo8NX4iTP1lbfFcKmZIyb2S2CrT0o+89xc9ej5O&#10;5pXXFvstlcwF+QXn+2BQ6abG2uVymNJ9LWA7YoQ4q3n+8KSUmohUbPmBJVEFXqUGpJgnlagsYRhh&#10;YZK2epb1AGo6ymfY5Lb1wNh86KfGkL6v9tJLPtcI2Rr7svfV0GaSHTqfCNCinypT3e6VOlvPGfKt&#10;lYteCaUKCQxqLeiaOB/xC89vUGukhVrktc2R88K+VCGxW6aLLrQDk5Cqylkndkxsl+Xs5PZtOycE&#10;XHs39fbJGrOno6O7XUWt6zasW9OyRuVa+qmGN2rTWr/cqmAB1yWrm+bVz5u5cOa8xnnGq0vmL1qq&#10;0tb5c5bMnrbg4Ufrf7i6b/nOo+PHHt//+BNnhFpvPH399vO3nnnp7rMohOXDlKLWD6FWQ1a5MRUP&#10;YSBr6FbLhg1oX3/rHSmEX3rl9edffPnu08/fuHX30u1n5R4sYfBVl7aqqPXe1Vt3r8qK6fErJ46d&#10;Vj8w9avftnv/2OBYtxre9A91btJrc2fP5o5+eU6ZcTXpunm0b0TAdceWrTvEu04IB6oSdUK+yru2&#10;CSmIbknhoccwcIPOoETjBlkwipoSjs89yCnbNM2W90UVG7o1FKAT03B+1KoU+Wr+tVbkiBOqbXdB&#10;zrTVtHzVB7feuHIIwrfC+ZrM+bT8DBYNmgtrGnI1aJGy1XCw+jCuwqUM1QjTFCYsZv41SFUOT6Fb&#10;Rb0KxXxYRWz3YPe8EdCoUOthXJ1AvMKr+imPqPvCWwa8AUWOGtBrmDincKHRHwe+6pNq5SqsVZMN&#10;Rx6sz+tvoVUtGAb1CWvlUmFWcRsKDkzLnAwxvV7dM1ff6xyDLWddlZrUVIhTSAyjXB2TFIKxEwNq&#10;I4QY5PKAuVpVQUY1LfJX0v9humX6W0G8vyXg1kNGVoBO00iFEf55oDkZb2ZocWNNHP0werAjJ85I&#10;13o0oM42yM5UVRkO2i6DEv3nXIshX84/3H2F/w8dRlgrQF5a2kDPhkOG+je/Gt5SUzlANzAVcbx9&#10;eqsTNkgmQEm9btKNFgCnYFinh8TaqVzTp6mY9a1PLbGJdORwHnYxzJFRGdKwcnHvIGnpHhQ9sE4M&#10;v2zwsAXervPmquN+bDEhZUvuyk39oYuog0jJNTj1mAW9EsA4W1GqdlFfp4oDvtGJRpuG75V78Hat&#10;CPqpDJZ6tPZLizIoE94uyYPbejpUztrSqX7WQq2ty9euWty0eP7i2ctWL1nbsrK5bc2Cupnf+M7f&#10;rW1ZrqJ5YZWDxw+cOnfi1p2bL7/2ynuVD5OEwW++88abb7/xXiUY/pCH8Puvvf7SjZvnT58+eOjw&#10;ruEtfWvWN6qodV3Lkta2Fb39G2Qg3NHdvGZ9U/2SObPmPiiidf7ix5auWLhidX3TikUNy+SVN69h&#10;5eJVrSs29mzo6u/oHujqU03uls1btstZCus5LXYS8e6VL64NhCPojV43ZB15UPsDxdReRk1xtQmu&#10;S7I/3EJMm4AiiLjC6thLyekDM6iuq9H25kE27GHjlEjJHo8uMoTkrHTj2bxxZrLElEPtpdhVYZAL&#10;k8SvKmZSJK3CQjN4JlqBtWnzgG5NZ6KQS56otYM7/C11lQ55yQqZx0CMZHvMIPboQo0P0Z2iArCr&#10;RI1nlkhG4GdoYqR9kxyuNjSuX7podf3KjSuGtvUfOr33zPVTl25fENcqqfD5W+dOXD42eWhr30jb&#10;4HivgOturYq2nI0AD9VZrC9r3Q6rAiczQgU+eS/HiLVUMWl6K3TQlKaGPO3ynIUhJVRQaxitiDlp&#10;Leiq0Sg2EXC6ilWXXAxCSBCU4A+5GpV7wWC+R2YUi0iP8IsILJEloVhwiCM28hH+TRgbgnuXVBEC&#10;6nm0c3LUwsF4vjuVNg8BqsfEmxkoLoFaalZZZ8zeJD4O0WpoRJvEIugtJdMmgtKG14eKARg1Wprn&#10;CrmCizSrg5ESNnEjvFbAbODaQmYBsaupztSF5k2EzYbxx322GerczcB1TVSiWMfWUWXH+1QjGdSK&#10;ipjUCTPcLy4cjQOWyEdoTkN/GoPqIsE1k6bB+ZBiH20thghewSh0DIrwSNo8tlBAER7nG6vvpStY&#10;Mf4NFoLK5jEJNy5iLUAoWC6Xmd/EdzeVrsDmjFj5QMFscIm5Xt/Kgm2ccAyBVhkIWTPv2cj648nv&#10;8/QjkFQImZTkWfzgw/16SLPgVKkQzxZr4wH/PMgR+ESOmNxEkkTm38BRzn+lO5GuVOS5jh+NgOAQ&#10;bZP5DCp3wyrCrFgBsUwZWthiF8ZYq1CyYzp4geVM9VKeoKlFIz2kxYJhJu7yT9FRW06i0xd9Ckdt&#10;atGz0VrQcK3621TX6wQi4M9DweVgbFZNJy6BOsbc66Lx9mrAGaa7nvGYM/7okrwLY18Xjp0LR/Ni&#10;/hmArRe/TIUn2RxTsvE1SHFs6gLIW8EJVwSd1jd9gEmFjUXxnXLiJqmroHeztdFIxweO4UoZgk7M&#10;05LpxPy0ZD0mUk634SRUQB1sKpGVFSvexYoYDZEXNZaWFRQ3Pk9d6FaDT67I6QyrMKpGCZEh+Ikr&#10;XdyQeGjlmZLy67gq3lM94d2EBIE+Rn9ybyXWD7OKklV3ZiEzvAKBTpN50KxEMIoO4tV/ctrmP0vd&#10;adS8cJV5TpO8S16gQn15fv2AJ5+C7YiKo6b2HbKY0fZLioX0//KGljkqE42BqApHM1wsrQr9JVWN&#10;vtenlNRkBZWLZMbn4ISO+9JZBkLqIY9bHFuIAJ3a8GJbjN8cAxMkK5bYRz8h2qc7b+JImCyAy7zN&#10;lnO2kge76aBKHye3j28fH9s2tnX7uCpaRbQObxlSXavcmOQe3K3ArGuj8Ora1jViXFerrnXt8saV&#10;jSlkbVy1RO/n1s+dtXj2jEWz1J114dIF8xrn6DWrYcZD8x+cvWzmhuF1+07uPHX56PkbZ9TE7ubT&#10;6qeqTq13n3vlaRGtgqyvvv3Ka28XK6bixmQP4TfoeRP34A963gi16iW69dU3X3zl9edeVLPWZyQG&#10;vqjS1iefvnLr6cvqgnPvhSdv3r2stjcXr586dV4dvyYPHNu+/5Daro5sGu7sHVSn1s7egY5eUKu4&#10;1k3DPf1DXapx3TTSK2em8Z2WCqunvWvcHL+5eaG7BO1V8adL3iIUT6VeODnXVO4TkSicUrpRRhcJ&#10;pDTYQdNqOm23DXTtwwScQcNlCrcUAIoFhLEzUjMgEjBhsY1AMi1OUbv4CK615CdUqrmiGu1BRsmQ&#10;VQWrHzCRFqiKyCzYMIuVzYr3Kh4zLxraUqcHGPbJG68ZQFlLnO8SWBVJa7cnK5DNzcaCOLpiHcT8&#10;avyH9XRYnaoPi7AxZFXjHNe1BkGFODZudLdS4WA92Fb5BpHWIKsRM6pl5QL1xqW0MaGi5LfWDicX&#10;w2Xkl4gNaDfK1qXPuyy4aGgBn1VJbRyWjXhTEFyhMuOi1GSy2xVVs0IBPJQD8NII1KXMepYCh0LP&#10;BtcFuNYgq7A3eJWS3YOeNyFjw86TBkYNi5e0vxQToKo+gWZlLifzXLEyFqfc4EO37nUmw0sMDFKR&#10;ywKGDfPofRdBtTC8KIvARdsSVGAv5H5sKn1Waocl5UAGwe5WFXYt0LE0wjFOjkFCVWnmwNquMOD5&#10;/K1+Ig9wZgEFeBTXiFWKtYDDbsT3aGkIVYHfpmeNNmkdBH1qwTYiOkTOwHsUy9aPQXo7aINdByrD&#10;Pxu3Ww5RbBtTo2ujY+qZ/bR49Pzh5F+NdX2B3tUkhxBY3b5btmzb5c8m29ihrcM9m3s7+jrXt7c2&#10;d2zY0N2+obtjfbtagzWv3dBcv6xh5oKZ0+dOa1pRv6Z5xZr1yx+Y9q3vPfhPXb1t23aOqVGnttiz&#10;F88+/dwzb7z1gQ/Tu++9I0L1nXf1m+InXEOt6oLz3At3rlyWPHjf/gM7unpblq9euLa5Uai1rX2l&#10;1MLtXes2tK9etnLhgsWPTZ/9g3mLHq1vmivIqhrXJcvVo3VRw4qFTWsa1PBG2uDO/vbuzVoElaXb&#10;PLZjTJA1ImHB1PRrDe9a2ZAa83vbK9JBsxbaV8zHOrlgSB/1XanboV4u+1nCTQNXAjtveyjuss0b&#10;vUiXXkq2THtqV6ajeqmMdQK4BKwYBVF+7KjLLhpGmAYAtKEPZMVhOEpvY1r5DKvUjRPw9hngmvNJ&#10;SsLRAMlp9axTSEolVbHNgF2JC4Wtko2UgGSQeOluat4Vzcy+HfssEu4b6ZMh86qNa5ualzWua+gc&#10;aJs8PKHu5OdvPS7ICmp9/PS1k4dO7xmb3NQz0jayffO23UphyHbCbi5k010G6VDSAQpIo+TUjZ18&#10;qlA0iuGcgSZPpIti0vrpI7Gd5c5bvv8VUpGmnR7zIFXhOsfQjJspL4/kUUn1CmJH4uV4LgbOEXWn&#10;WyxjWP6c8Dc9J1KDREGmrwIIGirPwbrYMzeBqJSTziNE0Zow/aiEteYMHYVXQXb+c+rMlGT8+ha5&#10;yEDgxC8nUwJIHAKHWqnIgFkB/LLGD3ggaTo8hrmOQIi8lAFJXyvNhDLVK2VBIE0IJbN5JAiYGIGU&#10;wJWKvw1ojGw1v0/XRw2C/taXBjNp7GqZJQA+ZZ8MoBBILjZZksR5ngBmMh2V+piVLZNOzCNJj584&#10;GJvEw6Q0azh8mn9JQIxbgU2nszDaE0hXir7XwbStbs1qWqPLlSagL6MRK5dMwgB18GeB1r468Gpy&#10;QKViFuAdVjnHDJ+c5IhfVMHl3mVss/gbZzpHmYF19+CgqZwPrVNJUhiYaZYqitXAytEacS8TWKg1&#10;FD0wFZliXHY8Vsw0wnrsLZxv8rOP+JzRFlTzhM8q4RQGdQ2evanFVT7ayKEY5/JUot5kiRDyDGSN&#10;8SzoTqkN518kjiBfYMzA9C7lgiURwLqnqzhx+gQuuBj50rI1bq6mkQVOitW2uV/rh9P1BAwTCFfd&#10;KT8UOpoez9IaysPuAcxcZXY5TxGKlVsAXCczErNJIgQ3VHQ+FyMAl9wz2XIQXzv9zHJ/44enmbxX&#10;ewKrAQ5MQHrmQFVtkZSlz4fUm/9cx0HRZrgejkUDVdN0ZOaz7LhQmXUseb0iW82zTMKUPjRU3grn&#10;Y6bg5cKybezELH9N9VbCgBT4wQcQerF/0Tw208bJF57ZpAX1TxH3mgiFKg8C1PcG7vo02MU08tR1&#10;u2opjXwz7CiEo9LUg6m2zCxNpID1pbXUCTjQi1JGo6wGPIahgjWASXDkPFMO4NU4Zc9+EArIRGob&#10;ltUxVbA3z5r+RBbKU+bVj6E5QnxrwpZpTHbevrJBjIpsEwvpzCWtIjvgy89GD2gvN44tNakNF0iT&#10;Vyp8dR4KChkcNhj0plF2erpqOsheBKKCKRc6gaCUUDDRNRXUtiLTlu0aLolI94pGtP3Sdv3cMT46&#10;PirIuknlWkOb4iEsNyahVsHXDZ0bDFnXrVi6emk63CxaurhhZaPezFgwa/ZiF7LOqZ89t0EvwddZ&#10;5loXTZu3Zl7vRMehM3tOuczn8ev3rj6potYXbj/94lOFa33zRUNWi35V1FoUwsWKif43NdT69ntW&#10;Dr+pTwrlvvmSet7YQPj5GzfvnhdqlU5Y/W/kySSu9d7zt1TXeuPOJfW8OXVeCWJVpItoHd26Y3Pf&#10;wMbegY09mzf2DLQLu/YNSiHc0zfUJcZVZsJDY5tGJgZiyzQxuVW0gfvJpzurS0ZtLpsix9KmFSYM&#10;HlK/MYTDNdfGPaZeDSUMLy0rg3GNUjcyT3l5+F/h8IrRhkogQcKRbVZAyQES6cKofPWkRIRVmEg1&#10;1IktUxYc4IxeR20HhfeSZmla2tSkuMZ30JP6jRW/FJAG9Ok3Apb8xnhB58xVmAcNHFVnGXkeCQxj&#10;IFxslvRXB48JCsmY1rgyjVsFWWO/tBOLJp+Df39QbkzmQs2Rwpe6tFJluHCStNmJSPpQMGpGLfhW&#10;H3MRLJ1vjGxratuAGTqpktTJRm4uO23oHJ243VCtGW5BqsiSraIWB21ABdSOs1EUy1FjC8CkytTR&#10;gE2izSKSwPM3RvCA2COyH+M0kcBOWsBVBkcx6Jaw6uC+Yb43zjQkvUGFdMFyXluhDQMYoA4cgmQZ&#10;QvLhCzSgZXlCJo6VFiRh0CClpMZ7NTqX5Iq5WVOmqk11HTwAlYSHnakpMPDlBAbv0xpqwjZq9XCt&#10;UfwmExMJdGprqYwNbjRiTKmM1yD2jFTepjjZ6JRxK31oU9dKyQdJoHLtgASnHqAOIJF4AHRwzjne&#10;y5YBQym7upVI3Zpht9KhPDjX6MgeshchfnxBsVOjww11gGabU+aRbUnno0yVlsgQrRYG79kmrSz1&#10;7vIQljJDqFXCYFGsG1q72tqhW5s7WleuXzV78ZwHpz/w/R9++4ePfX/uwhnzFk1/4OFvNSydP7p1&#10;cNceJc/2aFe7+sS1F15+6e1KHix+9a133nrL8uB3/hVqVcObF5988sLZs4cOHd65c9cWAdS1zQ2y&#10;YpJOWESrUGtH1/qWDcuXLJu7qH76vIWPSCQs4Nq0fGHT8kVLli9aJsZ1Vd0q+TC1r+3oU8aup2eg&#10;a3DLZrkHi2vdunNsnBbnWuzcspUaV2BAwatoCjx1oUTSuinJ5rTDcTK+lnzNFlURRw6bwmWx3Rav&#10;fLssoPKiPiohmklO5oA9OXzk0CylGAmLCDwhCSVt7Fm5NGEi6jjJaf4QWTAe/k+XEWJ+o98kyE4k&#10;SqiX0kfHFjrDHbovxCIOp+BwAt7YZUst3Ickl47qWJS9HFskPDkhT6a+0f71XS3LWpfVr61b0bZ8&#10;aHv/wTP7Tl8/dVGeTE+puvXS4zfPnrh0dO/xnf1jXSPbjFrV3tYhXelZ71g5tX/mInATjZDBnpNV&#10;uh26ydVNBJee21kNrKoq/RVUf2GhKU3waORAGwaNQzECpRqwtLh0XGjNsP6TFLspFIE95ywgE0Ie&#10;BsaHzAmccLCI2W+oiTTzzCC7tSPxq9Ww/lKjVoWSujR4Whs+Q4an+sujXU2YBGSmJU+cPaEQED2t&#10;yS5HwwVdFAUdJwb7SpTjuA0LWf10V8aYKiW6pf1vrHRKBO+OzTTg0fIF1e/uhbDruq1cEUWzRm72&#10;E87UKqW5JQXgiL+CSZ5y+sMgpeABEK8SJdJzihkzhg8fyMSDoWLcUBUW+5acgMNlWMewMSFFUdYU&#10;/y3zFTjrhHStCaGzYLKkF5JW7+PE6+JGvJcYHHfyCNBKt95wqumW6ZbLIPxyR9zvR9jbAENjWCnt&#10;y/2F3tT4u4tylL1RgKfDSohHSFoA8Ifi2mRANPFiTZyaqwS1MDZGdL59XnkkrHBgDTV9zJpq0emV&#10;wbVOOxARXrEIVoMVfcL2kLMwhC3PYpzsJgnEjZQoueSWxX481fVGPq4Fre4Xk8eGT3kKwNIO0EU8&#10;CkUbdfsxcRcrtAZGGl4hNYyFKMa2qhR5Jr2LFRklFabmEGeidOXJQp9sox3l3M0caki9t9IY2cPl&#10;z0NUagUIMUuTVcu5s5DyoGlokggowt10xKHjkZSHUcEEoHoNYaMn8rH9h5tzVrS5/wqk5HMuIAQR&#10;OD4CJVNjCbEKuUtZYxITTihkeacYwWsOy7gjpVgVsEpAXTLlvKSUZi2phihJz6SrvPswCGB1iMHU&#10;F3ippJBS/2m5ROS4Lpz2RCoFJt7QeRFYO7JyvQAce4oUkklBTWDljh2YmFewf3DFVCWkprTANi+q&#10;rBLBuk7YBWZbt+LDOnkBoos2xxKwkyo3QwHLfAjN68kZfa8J/AJZffCq4jfPEQg8mYiSdEj3vrIj&#10;wLsqi1q2zgwUEWNJdhCYsXFoQtL6uFri+CLvyApK9a8EmeaBM2js70n3ezHU7SNGcrCkE0haqvTI&#10;yRpbvNOQxFcFyRUmJ91mSYvXNz34oYsTS0S3lQgw0Zq/hS/ST0N6cTn2ENbmtEOQNVZM2026bh2V&#10;QebIgICrexD2dAq4trQ3t3e3yZNpjStaV5WmrMvqrBBe3rBoycIZC2bMWjRrxoLpMxZOn7nosdl1&#10;Mx5bMG1W44xH6qY1ttWP7Nl09Nz+01eOCbVeu3v5yWdvBLWqtPX5V595+fUX4h78hprZVB7CbtZa&#10;vWBcrRYOagWyvvjKG88LtdqK6Zmrt+5dFF6998Ito9a7l4RaVeAq1Hr9totaTz6ulWHy6NSuyX1q&#10;QttrYfBwV1f/hs7+NqFWqYLlkCLgKrwqefDoNtW1Du/cq5a/it8sEtZLiQZjVEABBqXSiig7L9WV&#10;A+b4HhlVpZkoHVvGd+0Yn5QTZyFCI/YMaQcL6IUa3IsItMi8bWcr3tVMXioWgRjSoKFN0y9xrzRX&#10;gcGEuDrQH0A3NatGTCr/RDNrgyEpls2CSjMLcA0uTaFiWEkDKGo8QXwxLfLf5miUqvpf7TksKG7c&#10;Z/wp4nRM7Xxo1goSNvoNai3tc4Cs6YLjUti9OogGCoirzjc2d6rqUS0fPSbVq3nXOCqhyHVxbZyg&#10;wsqqp6tp6NL8xzjT4uEATqNEi1tyPXmFm66UscXOx1Jp716uHq5E2E4q6P5xQEP5pB90STExSp1n&#10;6FC4cieuwrBzfJ4xL/oO8SPxjSY24CrVsMGZJo2RtuqEYcmVNzINWxMn519RrnpRCKZyPApjDHUZ&#10;vtHvUca6Y5vDFHTqut9hC8mW4cxUiXtTJVu4VrsrCdFZxAsgiUFCAcnpPpyUSapSQ74bP1uF60tL&#10;DXeuK9WzIboxUo6KuJSSeodOK47SbSj0KcoW0o0UMBBpgVrh9EpNWuC611wFNyaIckzFGbgr5dsB&#10;nMarZnetkPQbjJoNWUHOqf71QkyPnxwzou6MG5A796WojyIi2uZezO53YkPpfUJ0hqwiJ4VaB8eG&#10;egfUphWFcE97R3+XEWy3rJg2rFi/asb8GQ888r1v/PM/fuu7X/vmd/7h29/7x4emfbtx2YLNg73b&#10;doxN7t2pusRbd26/9sYb7yIPfv9f3n/73bffeOuNN9964/1/JQ9+7713nn/+9pXLU1NTQpbDvZs2&#10;rF5Xp4pWQdYN7St7hFo3CbWuW9eybHHjjDnzH5q/+NGGpfPql85dubZx6co6vVasaWhaXS/I2tbV&#10;Im3w5tH+TcN9I+MuhBBqxUB4e7ClknO6TDenliAqSioWAj+MCmupEOZOec1iG3MPyXDjHwSChQoz&#10;ZEoFkVOqZHPzLVGfKhGQLLVDWJo6xI4ileGJZpi03vwI0SJlZPN2RGuzBxsyYWUpiyY3vyH9D4SQ&#10;7VNytwYbyc0Hu8JSKvrxfp9iTh1NSlEnjO0IajgHP0a4j6IpdGs8JJlj3mgjW3U/iQPuEa8+t5u2&#10;DGzo3di4bsmCFQsWrV7UMdC269jOY5eOn7t57qL6hj916fyTj5++fvLQ2f2D2/t6Rzu27Bg2ag2P&#10;kVJPnKWINT0mFgcijORkbJIRnwzAdl6e0uwohJuIhONtE51whKZFQUeXnUrselDXGI+r2miIU1L4&#10;QqAZUiI0CCJhAL/fVFRnpbgjfqLHTNBCkgWMPNdCgAtpE07Puu5YPSWOh2Uq1EoFWY3ZhPd0bsBj&#10;S3MNq3BCDpfr6eFK+OI5ZB5JsWNoW5qLGrenGWkFVIJaBQw8ryy/lD21g1oB15QN8760AEnuQDMh&#10;TSmjc9YlBM9YvwoAyPcGGFjhVrjHLNS+qNgU8XuPfOCfjmxXXjA244mWWHx7mFtcgj10Bq5J2BWe&#10;M1WaAqLRURP+FsYpUWBYIJgN40bTs/QsdVlv7JSKcZdHOGq9xKC+BQVhOtC0yU0xcDokMlD3wgGr&#10;Ph57UlyvZeKthJFYeofs6VVrOKeBNcjXS6QlCnBKzXWzanwdQonSfoydoiBVS5Zc4OfWMjC9PBc2&#10;bXK6Csxm7tpZABdS5v7mcQayFh8dSNdIKgpaQLljS+HwsQH2kU5oqHVMXeCxExED+9ImrSd3PYI5&#10;Q/dJUsLF1bM1EixuQ1HGEutrbDUlUJHw3NnrSzt8yvWLnD7fXnjjUJdlflo8AqzVRp96XV0UjwZz&#10;sshrPRv9MjQ1IEyrEpChB5A2cqyNXi3xcHLrL52kRRM4aWsOUGNZ1hydg3ZP8lDFP1JboQf5pFK9&#10;NZZVKKjUF2RUSf2YhiXxlLyk2WnlJuBUncyywNXyZnfKCcbmDT1v0OgGypIpUzAtb3k5+hhFc+GM&#10;M2WuSDYKtRh2MWxnHN0AbDaFKqiVrIpGXsKoiC/gV+HxXGHkkUmKvyJdqXyutolwtr4LBl3I4MHe&#10;xCdORoTfRvuN2iK8YlEpl6JorBOcmAOOuoSeioNavb251qRRrP6D8w9ELGtCrB8qD15nKmPOjAdE&#10;jM2i4Y8ZldNqLDX5kyDMmuq4SvsWuxCHUqis1f1BAZIeK9KUYfgNDi3BdYNJK9INKWFiIkjxQs15&#10;ehxowCbDlDDYWcF0u8s0QGbCU2aTS52wKOjAXXZS2g2EkChlvX4iqg+Q+LOaCZV4ET/H2ViH26dW&#10;N7xEHSrRPi4fpj1y8levl21jKmp125vNfSZae935pq1rw8auNnGtQq1qdSOKdf6SBQubFoloFWSd&#10;s3ju9PnTxbXOaZjzyLxp0+Y8NH3RI7PqZ8xbOnva4h+u6l62/dDo1PmDZ69OqYPd9btXbMX00lOS&#10;Bz//yjMv2orJda2vv/0KPkx5yUDYfVktDzZYfdMdXNPtxj1aX9JLqFVEa6yYbj196ann5MAk+yVZ&#10;PYlrvabq1htPXbx669zF6ydPPS4lzuSho9v27BtTp9begTY5MPVsFtGqilZbMemnXup8M7ilf2Ri&#10;cGzHiJpTCLKO79pKMwjrhBV6Cdq4pFEh/YG923fLOksrFQWJqDvDrO4Ur7hvj9qfbhVkhZ+DBRVt&#10;o1rQ3ZSnFhkXJjL6K3tAgF0dWsd+KU1cjSlAuWbRqsgwqjR2nILvwllCgTj2Flmo6USc6e8NmqWN&#10;pQUCQB536Amso2eK4St0ZghOTU6LROBUffKueg1qpeWngKtYVtWmju9S9zt3xIENLb5I+48erVW0&#10;2oSpEgnTU8fErx4K/ZSHcJTAJn8DhFJNm/rJ/JOrb8GuPiIC5RCzOlchWA2uzxJMGKelQPyigyWL&#10;4+0wXB+y2ALTgbhw5bFngGWGd46Ncl5q4ANqNWQ3VwlPGLKU3IMJ0hqNnmesckLDw5bMpc+wyiWE&#10;8MzPqpxV67VWBATDNpu2QjUrBZmMNJi1iCJ0bmozSEtbARJQgf2S+zKRz/DsIS+C124BYwarac0U&#10;sAeoU4LhqO7l9j076fgsHqOUf+Bq7eptHcR9YiFaLUyvNcIpnHauwldEAk/ay3THtYopqJVwFp8q&#10;zFeZ6DIicpxNmbG1plm/yKqaSfAOCjAIk5yUW+oroijWyeTSiobEWNqBXYpG0lbHP6ltIy60zSbI&#10;2YW+KZdl5zO2rxINfszi0lGVv+rZUEX7ThkvCc8oa5U6Ab20Vopo7Rvq797c07W5R3g1XKtY1tWt&#10;a9dtbG5YsfjBR7/zre9//fNf+vO/+uKf/+n/+aPP/fWnv/iVv/zn7//TnAXTV65p6uxpkwnejVs3&#10;33z77VqbVrGsQq1vvf3mv0atb731qojW06cPHDy8a8vWPrW6WbpiroHrhqa2jpXdfa29/W3rNyxf&#10;va5hQf1js+Y/VNc0R5C1ftm8lWsbVNQqyLpyXdOSVYvXt6+RMHiTCnK3DqhTq8pZ1ZNasuft6s6q&#10;zOUuJ+ewxnUpv1a30OmoNfJKMZhZEaI352u8q6Xa80PtWMkukzcpaiKr1tP/3Xsq9hICSCkpTLrX&#10;yVoHfynK58lFd5ekMlGa4xv+yft0YotgV8eX8B7pzgrictwcqxgiLSCH43i3IcEi0lBEB1GnB1E3&#10;Tm3YktRhimkKyVNFkZne9HUBlvBxDVviuN9TmsJsXHz2y2bZLXBU3dqxuWt5y4rGtU11qxev61w9&#10;tmf00OOHT10/rdLWy09duvDkedGtU5eObT8w1jnU2jvSLT0PnI8xmL4I/O+A2PEooUzovsQBKT0K&#10;7aA57BLTk6YEk6LW3q+AHj+b5H3MWuuALkkS0YcPEPJLB3mmvxgr8EZxU9MgfPB1xsYlfPSwVP0A&#10;Q7dCDutuJgQsVc08p8ZOaWhRyjjNHrv2uNQHYo4lwBPa3Cg9xY0gQ1gOC+0kMIvHT2JKahcL3tP5&#10;UzlWJHbldjADE1PqpbGyFBZxbBViOqRW3OOuDIjDHQVajal8h8GqsKtZjgq1hpNPb5Xgn8L3klMw&#10;KYpjKtpjZ21SBEio5wxOaCKNjM+nOgcN+xGi9rhYRWIKIx2LI8d2UfCaIPV9LLZSNmSSCNa/9PKI&#10;BZdxKY+e1kNwSzHkDD1rZSxaZS+eOStYR2uMzSAVE6ki1wSHOAI+hvePASFetXbZ8V3QLfTjU2mJ&#10;Te5BgUqEiUC3Ytf9nxDpke4H4RvM4JGThJHu6dSpqZNnTurRKx6hPOwuAnRFt/NZ4I39ik1TAx/8&#10;A/aLi7hxssFD1WnG1cW0CIpmQefMRunbkYSadxntSDTJLHRoYT7tESUtuqyPlWpxCqDYgxXMzHoV&#10;gTo8WHrzok+O6ABTMbFAEYsWoXXIQ+tjqcA02xweGJWss1EWIxjueua7TsGZMsoL/eAHwcIT+gh0&#10;oir8s5ZHTLxNqDK7qPmsLIViJxuZcRbVuEZVKEgbqMOMpH5qqIyMsF0ejbHZiz2MNB+iMZKBkO7d&#10;0ZO6dyjzKfCOFJwsG9ARsUYFI/3Gvj702XYmEXzryzEO1xV53c6sM5YWxvfjb2UWhQDJf5G8Q45R&#10;9N6EFvic2zTIq0pRxxTUqv/U90o7qroGyEPfDl0O0KuqByk1FA66ki4sLCjaaX4ThTmtuRCOMTIl&#10;zQFvafBmbE8Vt4lW8p66LrO+hV6OFTwKYR5SjlziHNO8H+xlJe+gSSVRhr8Ix4dkOrzfAeA1CfFJ&#10;or2WTaRTeuAaWnuqVx4HDKBz8axRTnH6WfYNdfYTZt7ZYc8BZNJBoaRgUtdqzSd/jsCN/EI2ffYX&#10;t9jVf4b1Nf4n4UXDWBhRbIqrh9q4PbuSdStBrTyJyU1X9a4MTpUaCDauNIYHjp9ShYglRWzQLuvQ&#10;Ge6WJFDMym4VcY7JQ1g1zFu3bx0ZGx4cHRwaHZRCuGiDe9pbO1pb21tbNrYIta5qXiXUqoY3ei1q&#10;WjS/ccG8BnW+mSs3ptn1s2Ysnv7grB+IaJ1Z99jcpbPnr5jbMdI2eWziyNl9py8fu3z7QlDrsy/d&#10;e+7VZ156/YVX3njRBsK4MUG0ik01oVojWvUm7Vv18423XcuaF1zr08+/fEdtb4Ra7z5/E3nwJf28&#10;/Yw6tV66euvs5Runz189PnVmr1DrYVkx7RkZGOnsH3LbG8HU7k1t3Zs26o3A6sCWPqHW4XF5ag7K&#10;5nN02/CW7TLXHJZ6TjyEnDVxTVeQL+sNGWq6IM6CSmChbrSCuoT6EutOTO4Uy+qoj6pGChtp1ppu&#10;YfxE4+3bp0h+u/IGVWdNgQ51WLW5DNWUE7vhePV5zRz8NaojhEfUMuvuJIZj9lWKIXAKXw2swFzU&#10;gRZfJT2n2BWFsPS5FcoQp+ICX2PaJDwYHA54FANsR2Jrffe5fSs/7QslLpdv0ZyEjwFjil81S2qz&#10;IcElxU565Cw9yC9LXWu0xUGSYc8gbY2nKRuZrhcAAP/0SURBVC4FtRoTp3NORQcDXF0WrHE0Q+1i&#10;DLyISw1uUBly3ChIU+gVSa0xLSWdR+3gHOBqk2V9qSMwwKpNokHeukN6dMPpGXpFBws5CfVK35Qo&#10;WvXQojkxgvKN4TMpB021ZATAcNzW6yLg1u5iMBmqMyZaVFFqlN1Rg0+Gjvcah6zFpCvaXW+Q0QRG&#10;EhbKXiFU5laKWv2NcYHC35hi2uQ8SoErU9OQteLNvBJRbO0MSkpDI7FOQTOQr+o2VNkC65Oq49Wo&#10;JhESRpdA1gtQetIEf3JRGA9Qkhp1ZRHq4ITO4l64hWRrKAXBVIP7FZV1aFLfzdLKFdwugwdFBnAs&#10;CWTDibl2l68L7x3NPWZRuMAj5wbByv0CIXFZIo3/xYQLuNrj2817d6d985btYypqxYpJXKsMhHuF&#10;V9e3twiyLl+/cnXr6kVL5/xg2je/+u2//9wX/uwzn/vs73/q937vk7/7e3/0u5/6k0/91Rc/f/93&#10;73/w0R8uamroHx66fO3a2wBXtbp5+bWX9Xr7nbfer8yZqqLW9198+enLl48fP757z76JwZHulWuk&#10;+529cs2i5tYlHd1revpbO3vWr21esmzVwvn1Mg2euWT5fP0Uam1YNn9x05zlaxrWtq5Y1bx0Q3ez&#10;KFYRrYKsQ1sHlZNThlvdbrbtlp7E5axb3fNGK47WOKFWc6TMkHiUs2wVbyoK+ksWttjGhoVIXjZ8&#10;jl4aWOa/EwTk140VxWN4olq7YvhaMA8YNXx7bnfy03AXDmLYxWu2+AYb9o10NOyurQ6qTgjFGdvE&#10;5TVq2LATBCJGnoE02JYYiuifBE2d6KXINvI2iCNHJPpY4YiOuTTUZxLeMrXlCGDyUkYj9hKjaoEz&#10;3L+2Y/2y5hWLV9Uva27s2dq9c2ry+OUp4VVxrWJcL90+f/raiYOn9wxu6+0e6RjdMUKxhwWfVJ0V&#10;UWuCNoBNXg5BQm6QL48GgZ4iZbTdD0PmohorrySp3INrwhHaxZaI31xxFIqV6JMOoogVQ6QEJ6fv&#10;ZYJdx76FvEJEF6/g0sEvtZeObxx5QLQ66sWHEy8lO3PInyOQVcXDUZD67lStShCOSjFonINrkc/Q&#10;/jrcxBjSHj+lyttAWbOpKWK0JA+7HVIJ5kMcp1qkV1q/sA6Y3XJeAIRgdApGNfjnPYBB9EWhZRLp&#10;1vAqzGGUrj4NovaYEvuqFVLrCdLcSEia31cFGmFpIG2cIjHxUmusAvJBcxsfGjOWwupC51Yh5tkJ&#10;ABN2NdoRSicRINxlohUKCLMGh/XR2SIEcFbIKdRimbvb7ibUzjmp5FJYz7G0RUl0zmNbvF5sI6Rr&#10;FzZAsKrPuJcPztuIh0szScfl+sMobJ0IUBeK9DGSIY0pPg+abooAEg0/45fmh9Snann/1Mnjp86q&#10;R47007FmoGITetCIy7oJoxoZwzhOpYiAXAa13O5Z6lsfSlPZoiSPcG3178NaW8BPNi0+ZGFZI5Z2&#10;ihaTv2xGmk5kf0x925MZr7UkKZznItVV2imD1gQtTp07lTSKBfxVXoPbDcVEXaLO3JCAORYfYAX3&#10;cI84MGGnDOiyMVg+E4o79H7x5Pcs9UQNPDPMACR4klDraKJb1j6Gsqn4LbiiFLtWwClFExW7C4uI&#10;i1gecGuP6SYVrWacnEyVm571ILhswf46zkNlXUon2Pz5PgrO4UXp6oQhMAxh6cwct6rkp6KFidIh&#10;hkNlkecpyFITI7cqa5nbGpY1igOveD6NWCQIRNWUrszbODAnAxX1bHalxGkxJwMdObODSNWXWdsj&#10;eMABma4Yd4YoBm+hB8hGMVc9XRViWUoAQ2sIHZ02mYKynGIqZo6RPKyvpTLo9snExCGVX17ZlDsg&#10;vxN3A4PeoFb2JobLqVi2reNBrdSPOMVAMteLUtKIprujHC5teLjprHUonrztMizSVxfSWOPjNjbQ&#10;GGz0/gw1wKamORSempWlMGU1bkkFsnWumaSSH4pqB49Nt5+vLE1RN2RvStVedQt8I0I/5BIwy9BV&#10;CMbbSUueoLEgUbpfkFVIddfeSZkGi2uVPHh0YnRgZKBnc8/mYdV/mmtt62rTS2BVFa3qfLOqebWa&#10;tdZZG7xYPwVfFy5ZYOBaP3dO3ezHFjw6s27mo/OnCbU+tviRWUtm1K1dsHlH34FTu4+fP3jm6omr&#10;T9lAWFZMT9OpVdpgQVYB15oVU7jWN2h7I6Ngg9V38WTCOlio9RVDVmHdF9Tz5pXXnnnh5afuPq8e&#10;rVfuPn/jtuCrWrY+Iyfh63pz5ebpS0+cPHv56NQZdYHedfDw+MT2/s3D7YKssgveNNStulYZMg2M&#10;9Oql3wyObRJwNWRVbDgxBHAdFdeqoE41X8DL3UKkKkZNVICbj2+Z0AEI1rHcNke58iZ01FfT3KZO&#10;NaF7bGj0U8VQUDjmNko3V+SKrspE1xntroNnsT4fMna1tlSfsX44pkWO5wPr+LyxqEGp/X6Nv/QT&#10;Yyd7AwG+DPFC6hbuEARbUwW7HtOYkTpQAVehJJNt5tssFOUrYiasiFQQNKh172HzpggJC04W1hNG&#10;FfQDuPpCkNmCWnfsl+KOGllwaTGvO3oEGO22NCFjK7oV+TK4FDztIlihasC0jkPNp1ZbesAEboGg&#10;DHsoWLUzEwNkXyljNlMlUOQeBYC7vrSiy1P7q99EV+1iDxqiWtTB8WuloeAxSsZrbrRAVmpQvYdZ&#10;CSwOPYiaNzoala7pMUPTV7S7sEyu78fK0imNSCXDfCL98sKk32h6WRjMzEs9amTr+Eyg24wBMlRw&#10;oJol09gtlHlQMcYxfBKPz0BpiTGlGRwbBbLyJbQMdo7A51wa7cTjyqMdI7K4CgeuhzVN9QgIFoLX&#10;ZckO7uFRnfsPVZX0G3GV5odM6gJ0nbrj8v0B8wyuTQ3d7XuX1TMlr8FR2VFiThDNJNIvmbCpdtc7&#10;MVC2zOnivIVEIZkIL4vcXGcZfeMO4sAkFgWDBO6CdLMSBo9MjOqlN+FaN/Z2dG3qFte6VlZ1betF&#10;tDatWTKn7rHvTfvn+39w/+e/8oVP/Nkff/Tjv/1rv/M7H/+jP/r4J//ot//wE/r5+5/57Kf/8q++&#10;8PVvPLxw0er2zrFd6mbhiP/kuRNP3bsdHFv7n+TB9+49cfbswYOHduzavaWje11D0/SlK+asWV+3&#10;sWNlV8+6rt5mWTE1q6h1xfzFS2bWLxXROmfJigUNy+ctaJgu0nXpqsUr1jWua1slonV4K61uJpSW&#10;G7GMZPe2srrRdQ3Iqit1R5BKAaIlb4d3CzoAe24w37g7rgsidkzgC79X3FxKI3Ldi2iMvd9XVocO&#10;1JwGTjMSRfwwirG9ZT6HBs/H8kukvDFLBMcasvqAcfLgX02rRpeY3pgmYOklk3LE1Fg6UV1UhQUV&#10;5IAKgBRpGRNG3YRVpnEUqCnEWhqHgot8JkUU7elhbwlYzb1KavSPbt7Y175m47ql65ctXrloXe+6&#10;4d1DB87sO/vE6St3XN0q1Hr+5pmpi0e2H9jSOdTSO9o9vmdi1wE3p4EZo3uKQCyYxGVRAPgUANtB&#10;VBFw1Z0vIJxTopjTuE6ilQ+ajpoM9/NlQEV1rigjh5JIVS0PBuMFVlFFBtCqBMnJ5th3tDi+YmxL&#10;qqg0X0mYnhNAfWfQG/MhAJvbk8pJNc1gHKcWP+H0eHRhm06GwM4KzP1aTY8q6++blSAy1BakBw17&#10;zfFSDkrxanRlCb4TTKMXLQ1Xku1SvCtmzyS/6QWXCns8aRYKNHLsGzVjKcjXamaGqlQUR7qcAmw8&#10;lpCJ4s4aVQhETWl6mZnMP0VeaDkiPEPcUJyXiSGNq4gZGeG6/Iklr8ieYYe4C1EOCy1oPEXDlg6c&#10;h6DTvaPl67hqB/Rhb7RYaWGki492DYs/wxTFNrZy/Pbw+k9KeZ5nvt/rXltTesCoFQox2Q1zaHBi&#10;JZHkJqXFCNqoRgJaPcUoyeV/dlB3Dcgn1LpLWX6Aa8pfRcmm6u+4ylMVdiOCxUsGmyI7D/Gy7N+O&#10;RPReMuaMj26oPKzXFATnekn/g8dIXvh6yVMYqHuRyZjTXpjQmatAvJM/Lxpjethqaml90N10fYR2&#10;2GK/pLuvizXX6ucCwInq24qA8P+G96BHfYB92ZpPmypBfOlfM1GTfiK/ZhCbmVDTU/gRdjoA2206&#10;VFturZVWlog0R3XulcRfCFUKXO2jZriLcJSKUFffaAuLcDedYKJiSFYx50NnIIWVuzI+kKuYvRWb&#10;Oos+QKSkOSr4CkAyXORPCovojsd6tOkenMJm0g2TrJ9+upMA8l9h8KvpoUSARNe2SdPcOOSrY15h&#10;vEyG0cehKsFgL/Wx+ieapoLNMKPSTqGkJy5ZSRPkSikY8YoEc2hcrQ/H4ogz9wJrWth3nErvdIk8&#10;XCttLdmcrGl60PToJUVCjsMLYOG30YeTfSPl5ClxNNyyEwooj4Iz8z6Pj46ZTTOQ0skCQDX1OD5V&#10;boEvx0XO8OTON2kqkiEK7o08Hol4nPZ8v0h12aqDcNQnX4bF9xG74NIdJ2kCf4u0Ttp/ecwtW3Dq&#10;ny7r1Mm7Dqh0ZadhGHsx8jQ8OI17syqSnqhQK0p1XNZ8C6KKctUYLaYrE/g8ev5ZiCXz2Nn7Us+V&#10;oM5v6F+Au4oDAz2Vwqg7du9QaasYdengJnZOTOwcl/xNPR3EsopFsDC4s625zW1aVzWvUbmWgGvq&#10;WoNX5zfOl3XwQpOuC2YumjG7bvac+jlCrXJjmt0wffriaTMbH13d2TR+YPTwuQPnJJJ68vwTsmJ6&#10;9oZQq7jWF6pOrciDXxVwTVGrNMByZgK1Sifsila99J6K1tdee+tltWkV0fry68++9OrTz6iW9dmr&#10;Tz137e7zT4hxvXnvot8/J9R6qaDWi0dOnFUGZNvBIxOjWzv7B1uHt4pZ7VVFa4TBwqv9w3YPFtGq&#10;olb1a3XL1h2jW7aPbN25Rdnh0jZMxQ6krdMGwu8peTNNWox80dPRfCRC4lRcRqyb+rv8dKnqAXGq&#10;StAbo4azNeIAVgR2wltaZC5prhS5euEerKShciiuO02nUoS7risMMRk8GRxb1YSauVQpKbWTtogz&#10;1MJjKE5L+bBhHUbBRa7rilFo5KpDjf7Twlg6vgaNh3RFP6j3Oo62Hj0p/ik0Gu8lM8AiSt24NZWh&#10;MaM6eJ/+OF1Va+rkqIWj162gJv49xq4f/CZIHX6VLp3Qp7CO0X8WX1nN/jB7wWzJEwjo6m/phRNT&#10;IkPZkKt+2QzJ9xKyN0RrqoFLoWywaxjUILF8Un9baa/BtBWYzOmFdI0lEv9k9ilkfXD8AcjhlE1r&#10;v5T0PLrzwmsBKWNep8tBqm4cxb/WtBaBwaFbi4+xAUOKbwNcMUYqjHGMkQDtwb3Jz0WOC/Ns5kQY&#10;1VDT/YEiKvAL0tLXlcvPT1TBdN0IDqR6JAphEv/OIAjwBBtTV4z9RkVV6WNgV1KbpFGDQpG6kX4L&#10;k8P5U4ubgQX8pKgMC0oRC04xgmYjjVOkYmqIpkFVUyndcasmIoV3ukQPEkS08wL6JSIlGr754BpV&#10;P/N7JYifGNuxVYvj5tEBca1eH/u72ro36iWiVW1axbgKvtYvX/jQrAf+/tv/+OX7v/oXX/7bj336&#10;U7/6e7//0d/7g9/65Kd+4xOf+o0//N+/86k//tgnP/Nbn/zM73z2z//gC1/6xN9++Uvf+8HDCxc2&#10;rFnR0t0uzvOJm0/U6Fa9ee21l5544vGjx3btnBwZnxhYsXoB8uDF61ulNF7X0bVmY+fqjV3rViEP&#10;XrJ83rJV8l5a3LRyYePy+UtXL16xRj5Mi1evb9rQuS6oVUvbsNY4EnJbd21VpS4lWGgd0e5aNG4D&#10;YdctpFqbMgZL0Ol5w/7hz+PGhN6MV8TtLgDWxzJ6UXGTvkGQhrum0wo0Va9i3yATXFixNMzfOvQk&#10;8aGfCfiMNNjIzczEZgPADGhxjOWdsuoxCLPqtHSwa0iewsLBgGnLT+0TWjUfioDDkj+HuUKDjh11&#10;PsZUBHxhqDwVSZSYc4OOjouMn5qxXRND4yPdg73rO1qXrV/euLpxVfvqvq09+09Mnrp87MKTNnW4&#10;dOfCpScfVwb30Kndm8c7Nm5uHpBn/Z6Jnft37lbNz+E94i5MuqalCtL3jDBnZWFYBMMkv31FwYrB&#10;MDV+tSo2LhW52sMcX+qJL8RIGRDwvx8WyqsiYDOb4catdJy2XBN1dLhTojefTNjF8owXmVlBNYoI&#10;8fvJyH9wRzSe4dJ9tn7vGlENbyJdyIrdh45WEJcsQ45AfyMDYDsbwbiGbhWi831J+1Nse1PRqkce&#10;o2OXtes/w+lpYkd37cG0TtjlrNR0CR3J4UMFvShrvJ0LZXlgHaajb3SznNRAwikRWJujIxdQvItz&#10;C0KTlrpE4sgUgCV0q8yHSKYgXNcghJYJfApqDWIMCM+aFkvkGjIPKgsc4qdbsxKkeknU36YtRxKI&#10;IWFIDNnYyW1gYJYAooaFZsYoTdQg2PdIuIiKysAqz3Dkr+7G5Ip0awutpuaRFBTZuWe7CvUFQsy4&#10;ku4RmTapOnH5pip40nbHzQ1HFGG/GF1DLIqKa6XFkWoHtVaabY98GLPURlZko1eGmiqeCzGzWuqE&#10;7STk6wKfGF7GVocwumwTYUQ1u0JoUzYceKmB1b6s9dDaCv+Ge5HUGALpkIo2/S5GwdEeu4OR5Z2e&#10;A9wXWLUiYUgJIo+t0TgCbLI2AF3yNRFWcA565D8wGfIQ6cNJ4/JhA9RMEtPOal8cb3/4anTvqJRR&#10;b5oKs9zUTngkpHzTdclVlsdrLElh1M76I7I8jIMnZ1CoExO83KXplD3hUpcRCjHlsj55FA1MFRHU&#10;e49quTjmKZSHyGkR7Aw0r2L2ljRWnJAKb0/eoaBl+uUEUXODpJBPB9GUHuCHpNVJsbhuCg1X4/BH&#10;XrLK+wDVeOQ9vL7L5VnzE5GmvqX8lZRQ6s+T4glL+YH9EikhHUcfcLbCi4zJZz/p1ubY3ffk6Snb&#10;2ruFmydbhiV5NJbKwFFvGdhzRIxmwtz40DyEBs3LO3tcagecXkRsHw+woqkubDx/u0sPWpZu8+dW&#10;v2s/MrCnoAZhjpd0EkOmRvQ0pVpYo6fqX/1GT2KEEpUuqZxb2OlgbN44+GTHLwlldapzCYZHXjkC&#10;Y85cl74oVxdddPYIppyFgRHFVPpBK5U8Ju78aZEIEzIHQVlKUjhK5j0uy9yhPi67pE3V3N69Q9bB&#10;Kmcd2z6mn8NjI1II9w/1C7Vu6NjQ0t6ydsO65etWLlsrldma1S1rBVzrlzeoilUs68KmhfS8mTVj&#10;4Yy59XPmL1G/1nmyYpq+cNrM+sdmN83YsGntzqPbDj9+8MKNs9eeunTj3jWhVvkwPfeyilrd9gaR&#10;8Evq1OqWrZS2imjVTxOt1LUGssK1vqFuN0KtkgeLaH3p9WdeePWuiNZbT8s9WMD1iRt3Lwi4qqhV&#10;LxW4Xr115sK1qbMXj06dVYpn/MChrePbekfGukfHN/UNdPRs2qiKVrsxDfdIITy8ddPgmNAsda3b&#10;R2qoVQI6cqmehKjAUkvicXYp055Clsa9dZ/4ObAAXVWNCQEa6u65K4WpifyNEZysd64Bjx70wyHG&#10;QINGntLPVp69JjYFR40zFdubLIVudY0olZjmPyO2NRCLedIH8mCJaFSRV5q8REhMPSr9k2K/BBCL&#10;5VIUu7gK7xHKS5sSutKYd60K3IyTQXyua91/5Mjkfu2+bngDcC2tWSlqtb1RUKvga3yq9N6o1bW2&#10;1t8auLro9riraUMTVwyyIXXoUP0yp7IvfVPg/YRg0xc7IDbVqk48480TvBSOG1RTjkDdrL8iB4RW&#10;9ZmgazW/6uaxqXSlFJhyUL8Kgq1MdIPWyMAFDZriK9RiuF9U2gG6YV9DisK10lem8l4yrgYAkNwq&#10;rl9ZIOx1VGxvrJTI8xwaVm8ypbJ/G8uxsJLoMrkaqFxgNox0khCU5loZGzwZHjXhOBgD946D6ueh&#10;ZMku5OmAW+yadL32fEprGSz1qOmtClOB1skjcp6uudLHoi8FFTv44z8t/Q3CJOYQxrCumFdtuaRI&#10;g9sXC6VUfoN4uVhywyF/dPzECmh+gqZc6QqS8ZhkYtSmlu8mRHqssOK2VVWtOJrUoYLQZLyGD9O4&#10;et4Ir/YO9cuEKW1vZL8ksCph8KqWtcKuq1rXzq6b89CsH37te9/4/Fe/8qm//ZuPfPKTv/qJP/rN&#10;T//Jb3zqTz7yh5/+n7/3R//9dz7x0U9+9jc+9ae//ad/+fHP/+3v/NXffurvvvq5b9z/xe9867sz&#10;H1u4sqmtu/PxC4+/9PKLr7760lN3b1685G43e/dPjG3t6+5rXlD30OLGaSpq3dC+QpC1vWtNS9ty&#10;9W5d3Dh95rwH1Plm6cqFTargWLW4ccWC5Wvr17Y0rWlZ2rJxVUdva/9wjwQkahirWkq8gu0spbY3&#10;MQ0W0WrJkAsDBDsNxphazmhUBL6nRyh0ZrV3I3b9lMGUDEIG3LtOGucy8oY9JlvQ1BG5JmJAMJZQ&#10;j25JbHupZCM0cRyjL01fkCRoHf1jR+ntPB1EPvBbKsWrAZm2t4Gy065s/fCJ4lULvLHMEuEWuWFC&#10;igQWympjbkk9pHldT4bYgRbmNuJDer77Sh1VO6zUsMTISlR8W2/78ha1x22QTritv237/q1Hzh2Q&#10;D5MgqxlXmQTeOHPq0rHJI+Otm9f2bOndsmvMrk4Hdwm7yp/J1K5cfyX9O174NIB99MBmeiOlS7CY&#10;F3XdhdVh/ltvXxCmnzgUzhyEZ9O6X26Zk/QB5EFBFdDCKJh7akhTIAFfSu8fs7jlEfbDzmKFmBNH&#10;k8hfFdjZ8Mn5AkS/uJiEdYyZTe6OUav7wWi52GWXLwgQyCV7R3HjxEOaHnE1l/obiXBWU0RaUxBZ&#10;hiiDeo1TFMmF0MK1eFoRc0xHEqdGYW7+32JON0g0PoGCSD8koHspag0NkgC6QB1woPkK5amdUDA4&#10;tDCkaq8Smkg0abKNLON77fqjkLdom1EB6MKjx65CbYEfnJNDXDsY1StK4DBgRKgaoFJpmbPi0fC3&#10;sOil5t8MJP8a0zvffWS00W9DGsO5pWTOpDdF5kWqDemn59Em6vQNchW6ti/MwLz2WrYn2LBTjJn+&#10;UC8gqzvT2qtJM07YVYLwfTtxq6aGOdPM6NSkN2Wcwr0WweaXes9N2b9Pgn1AbBIchjpsClqgot+G&#10;PctmV1oBGT45UeWJp4IuTfigfSUuKUBNaWLKgONrnTljwspgvmRtCrqI1h3/GK1RYJ5SZm+ARN7k&#10;iNsaSdqQ6ZQmK4A0lBrGKoFMUWY67xZ5J1xcWiIxwQqezy1IRUB4KrHQElYgJBZQdCSTmuc8khC/&#10;xuSpPIyJWugsP2U01YwEFJOtqq8pTJ2f/aKSzXkaygaBcHUaYU0DizKig8gTmlQLin3nOxCz4Fpc&#10;vHa9niTDyGXq9HxYJwSjcI5gBNJVmU1J69OVNE9ccFoewEBf3U3jTFo9hfYEFDlQ0ZkYBcH5a3Ia&#10;iSkvpHbckiFwCUxyW9mRe2JNKMW9iRm8WLHNiYMyK5WcYJbHsqIieI7JnJbTdAHhRpOP4CsiDDbl&#10;qKu2xlsUqMsukukIcVqzUTA6pbENWNQ3seyY3LjgaisCLIGpihqYNj4IDb2Zaco30TwZtzYD+8rh&#10;jJXZTzoedV7kAyOzTes26SuEjXViQt0SGHvtohsKlsLZ/ky6ZttN+JRALoWmzmBy/tnTKYKrhH6u&#10;9HG/CcelBkLeSZ3UQDbshYjuXNlN/MCiQag0/KYxOLgqIdNCj86LpSORYz8dkwVHd9q58miYFYyN&#10;qUerIOv2MRW4Do0NDYwOyCBT8mA1vLE8uGXtklVqdbOkYeUS/Vyyqql+Wd38hvlNq5rEsopfnVM3&#10;Z17DvPlL5i9smr9o6YLpC6Y9Ov/BOY3TF62e3zfete/UnpOXj59/4sy1O5eefOaGilpxD74nNyaJ&#10;hF98TcC1GDKptBW8CsvKK+9lwqSXIKvdg41vX3hJROtrsmK6fefZKzfvXbitnjfPXr1259yNe0Kw&#10;12PFdPnm6QvXTpw6f/DoKVsx7d0/un3nptGx3s3D3T39Gzt7W23I5Jat7VILIxLuFXwVvyqR8ODW&#10;AXGtYiPksqmfFKVDD1CfkimnEVakJ0yIk2u8di2jQ/0rTa8cOvRPFgBT1Fo6slox55DMdB05EUMt&#10;PqMjW7RY2szQbyY1ZYGL5ldTvHpgn6jXrfJ7xmnJ3kjquSvAjPdv/JNqjKiIvZwGcNHcW+orQcgm&#10;YPHKMXaLejQvLGMNDUJPhgouFi1AGOCkzZyESK2iPSwlrJ4WbabWA8fPyOWowasWpZvv5Z808/fd&#10;VzyQYOr0z2g1lUk1nkYwrDXSVwJNXEjqVFQWiyNNa2V01HVK1HPIPbxqgVIuW4UyRrOKlhXZsLWp&#10;IHv00HCquVpwnTPiUIWmpFWtSwuc4gUP9vM/peAz9zgEJouCTYmyeRj3+rFEqANYLUOMLRPdkCwH&#10;T31sNMPpZQruFaa3CTBkILbs1QuVV6l9d6CcaNKCYbQTrA5UgWKhZJDgEwtQRNtsujXdTTl/2/Cm&#10;njOLkU7GMxKIaMKWYtrte3dO7Nlhkt0Ld2HnK8MnmbtItHNMrcnSNjZ5fW2rEGIgTHALS7ySK17C&#10;qipco9byn74vLtO3S1MRkEQ/TGeC4tFKeo9yUwQkVDiwerI++nq9AiK/ydrtZJ5ZwXipJ0WqzfXY&#10;EaXDMeVK7ke3uGRJSN7wYLjEy7sato1JIgiKSDGrl+hWFbVuGtncO9gnyIoDU0tLR+uqFglRViqZ&#10;17i66ZH5j/1gxkNf/f43P/cPX/69v/r8Rz756f/5+5/86Kf+9COf+NNf//Rf6PUrf/jHH/nEn/zP&#10;P/zjX/vM5379z/761//s8x/7P1/8wy//46e/8rW/vP+fvzd3buO6dZqTF69cOHHq4MBwW3v3yt7N&#10;rYPDnX2bNqxZX7+o/uHGpTOWr5rf0rZMCmF5CK9vXbpqbd2i+kdnzX9AFa2iWJtWLJQ8eHHT7OVr&#10;VdHa1Ny2sq1znQzTB0b7t+4QRh1zqxuzrH6jlyCrQGzAKqFhpPW+xcnxkyV1UoZsS7hQJphLrO3R&#10;QniXLSriSTsowMdqZfQcKEEhG7nj2hRHQXJCgQrbKJRLyFWy1BFHpUCLfwJRpMhNCWkkx3HIFEUQ&#10;u2Da9BnwMAPNLZB9MDmgL6VW03FGWn3EZSQ0DnskxrDpQ5CyutAIrPvhXlKzFN0XOkYK1fDt5AFU&#10;IbQV/ponsula39myomVl4+olK1pXbNrav+/k3pNXT6i69epTl/S6cuv849dPHjmzd/O27o6hjmGZ&#10;CasrKTakuw4okJo8NKUibaMLKjwdLzqR7ys1zxDOBGBDTSl8aRCa+Yqqt3seAQeCMsXBKzhZoUQk&#10;SVEVvg6ahX4PtZ5Vzl4FBCL1t2NQ0D4LXSBxZBH+TSkrjT42bW9KYxu8Q9TGkM4Q4CKPoaGs2Q9a&#10;FoFaxc6FKs+NFoI9pnJWMRh0XomAswyFJHmifQhqQ+oagWjxqZm4VBV9HMpZBoWMNmh17Gj/m9xK&#10;/cZtWkBcdArRZMDyFOWqDZxxwArhb70l7qmpEqT8z+KUGMbEbiQpm4SAhLbJEfgEdHcUWBtExTLK&#10;clBH87qtbg4ZPTDBd1jcFNfVSp2DuzQ+gIQ4kzGBkfbVUGu+Ovy83yNXqaFWzyIgMTw2LFYVxAeY&#10;hTuyD1PCfT1Tllrs3KbyXRE1RpWli6NlEUpsaaHFlskoGjGkbqILF60WPjgpY1jkwXGfivDVGSiq&#10;6Vz+B2q185Ny1viCBsRCuvpeOIzmCcVa1ha7EINynoTMYW0H4aOCxstK36XaaT3joQ2T1NAwukwa&#10;hXCeGvyowlQ7I5bC7+D82MXpk04Kg+QRQxL54T9kqOnZaIARZ+YEhRBKRbVhcykAQEqa87cU5Zpf&#10;DV+nx+3EmalUJ2ZVCYpzjx+V2upKtV9rm2NZ5lGtqmP4OsCJKAVXDDF1pUCxjRaOO2BFBP/lepPK&#10;4S4APv11CLCL4l3/mbJzraVCrcKcOnP9J42FcTLj2bS2hURekF7hz0Pjex6WVSWrZSz0jLJIGEHU&#10;l4SR0GZ4fj2AvuNUfOhUcTjbSdIN8o0HnIyzASRgO1SeZiaNNLTuglrl7yWZrqeWQj+6mBa9Lktl&#10;DMZyj6CI7VEnLlp7n3xrFH6Up5WV1hJcMh2k5/yYB7vaO6MUi3okIcl9tJDhGnM9LxoQ/62TPnHR&#10;Y0GuEp1ZQ6KACH7OVhKxj1MGOc9KfMsO5aQtiRvbm2mIvJJHEETuw1NOt8wti71uxFk9yw47gt9b&#10;5IxwTO8z92iLYBAbHVPsBgWbdfmQIqHQK9ZUEMUQ1xFXeJRs9250j9OKYieBAVhWh9wR+oZXCIlK&#10;StEbCkk030ffa0gXaIx0H4RvgKJwsAE8Dt7294oMlAmTDDInt2uhcLebnePDW4dHxoa2bNuyZWJ0&#10;aMtQR2+nHZg6WuUbrFrWhU2L65Y3NK1apj439WrT2rRILGvdssX6Gbp1kd4s1fsFC5cumLX4sRmL&#10;Hp5RN21ZW9PI3uFD5w6cvXry4s1zV25fFGpVzxtBVsmDn3v12Qqy2o1JBavFkMk64dc+hFfNuwa1&#10;vv72y6++VXreYCAsKyahVqmCxbheNmq9e0FuTCpqfUI6rBsnxbVOnVXCeptQ687JzVu2dg2NdvUN&#10;tm8a7Ozpb+vqbe3dtFGka89mmQm7rlUvgdXhcdkyDeqNGNcYbVpd5aXMqFUJGr+p+uU6vb5XT5mH&#10;NLLboNZt7u+4E2C5L105wpyHsipJEKxMw8npb1H6uDGMIB9q2X3y6VUxrV4wqMaKISbVckZIFVgH&#10;evTvrdZEyBlz3CKt1Sf5T0xA99unDU4R3SiS1fBMwahGcIVcdb9WsbvCho7nwSyUhRrjhBwGkRqI&#10;xoGJJjf8J/RvQdqAWH2ydg75/X2F8nLbHJ90vIJy3GC5lEoiXk3TTgNrA1cMgQNTqVC1yW0gWTyZ&#10;glTDYvMbsCUEabhshrv0swnxGH9dx83uMqoDuhg3OmwrSFUHLHNjgHRBreh7eTiNNuHT6QoDiIWw&#10;dQFAPJzQhjlNqG+R+jeq4KBcLqf4POUPsyJEjWkqPC1bK4TGJu05VOSU4NjwiimNwJPJjZVKDA1C&#10;trCbhEq+wkkBLegnjnps0f1iWVEq460icBrSYlHXu0K4aRGxxDfHh3mjYsqtZSrzOsPUEjSUGJp+&#10;PKSHYaSjK8htKk42bAbREht5JhxJSrWwJSiHzWZXffb0MR0zReQeK4eMtimu7SgVF8QyBwEbwUkV&#10;XGL65fJu5zU0FLEUK+Jt6/sNnhnP4DcPhR2YdoxNAFlrIuG2nnbh1ZXNq9dvbG5ub1nZvKpp9bK5&#10;DfMemj3t+9Mf/Ifvfv2zX/qb3/rTv/hfn/j0Rz752f/x+5/5+d/59C9/8s9+8fc/qzf/4w/+5Jf+&#10;8E9/6RN//tE//cKv//nf/tZffeV3//Yf//ff3/8n//TPX39s9sqNnVNnz164clGrz7zGmQ/P+taM&#10;+d9fumr+qrWLFyx+ePa879Uveaxx6UwphJs3LFu9vmFNs9rbzJ+/6OFFrmKdXbdklhTCS1fXrRBk&#10;bVnW0r66eeOq9h75MPUatboJ9XhQK1zrFimEBVm1c2s/CL9KiqvUOSeLkfkM82y8RKrVIZHrTFAZ&#10;VQXM0al6X2TfirWSUwnJEJNQd8wUNFgV6rjq7PhJhYGos+h5k8+UtnsJ0RTC2gDDHhhxLkngZXUZ&#10;NXUKm5ysTcMGEAWBu8WQds3FE1KBuEJqtWYNmHFAECONMIpwSoavVNPZjkIRJ+JJ/M8ceroAMj1j&#10;FXmgXTRxAS7CLsL1hJoqA1vUC7xjddvaJWub6lc3tPZuGD+w/dC5w6evnZYh4dU7l0S3XroluvXI&#10;nmMTffK1H+sb3zNu4HpYIz8plnW/jDlEiB3XyWNoGROpoigzyxEn5CTjs/En5xJ0mqpLQ1Pn4x3q&#10;5TdJOugPQ0AlpgkMtrsMiMj6saqBYQFg8LoVn5mFriQRqD41rIX48iBj78RNBBTpnCW3dt0XjXYq&#10;daUCL7sZh0aTEjteL7Dclpgm+yA4F8RLQSkleRShUcHryM9ZDMR+GQRPzgrDlDC6kDmU2+GQ7JRE&#10;qWtFy1frh0SYm9gaKaNbcSq8QwlpnarIxgBF0jSO6sIqhNPIfyYMpVbCdBahsI9QPIGYacmYpKAu&#10;KRhU34wV+kOPf2VCBk42xELdaswAFeZHSYJeiB00rhVkStolszeZu1BJSWrkJtZgTFgjZrX72QbA&#10;61DWRED/ppSUKlldu5umEqB7hXQrDkxipPbUM2jGlZxR3LbU/CZOWingNG2O4lR/7mP6Fqi1pj5W&#10;alaRVhoGR7wd16LIg3nwS5tlOHD30swsTTu0jAxTGnm2E5e+Uj/1llhX0mto1VSnsyIVbQg3zlyi&#10;nqCMf7IDuddFVQEnH0yVUsAUXnqcITSgpLztonj0LeNGh0LEjrgUtQJLcNM5Qryhpc93IUx+6qL9&#10;E+4X2tkNSDFVdo0lXlM8tk4/kSamaXN5qJ15P3pSMHgqICq8NEY+Sg2Y08v8rJGlvLfkJFNUC+Pk&#10;/h0S6gu1horH3dcGAbq5ZkdZDyOCqOHhYGOSWR6uBMo6MqW2Zbl2bKDUthulsIwrGmayAeeMXQP5&#10;spKTguFQilYq/YgXc6dsSnNjlBpGp8iVlfo8wpAGLh5UKXsk904HFGfgcJtJ91vs6oV69zZt6NnC&#10;yD05wREu+oO4JRoc9powkHpTeQE4r5ElqPg8M1FN8DIb9YfZwqpuQ5i609ctSCzJUAQFtHdCSZ73&#10;+83fmlFPLQwti9FFk4piGliIEcd4d2+i/pbFxxFR9l/9XstLKHpwbBkBnRtCJ+smckOTyUoFu1kE&#10;x5xWQkGem+qHao7eAWtGeFfFS5ioG7Xq9/ZLo9waOiRiH9RzLJIO8GzuDT9Mhg6M6o215JGRqySo&#10;q+hcT/LMdvKGDsYEVgVZxbLKhInXyJZto4NbBoVgJYLrdMObNpW2rm0V17pk2Zplq1pWL1+3fPHS&#10;xYuWLhJkXbKqsX5FvXTCMxbOmtu4YNGyRVIIz2+aO6d+5iPzfjC9flrbYNvk8V3Hzh85c+3kpVuP&#10;X71z5fZzt+69eEdtb4RXX3hVKl+ZKr3w6psvq5ZVJKqqW9+ktPVDXVtlyFTo1jfeecWoFTcmFbW+&#10;8Oo9oVbh1VgxCa8+8dT5G09dePLpK088dfHKrTNCreevHDsBaj1weOv2nX2Dw+2DI2rQ2j042tsv&#10;4Nq3cXCkb0Dh3HDv8NbNQ1s2DW7Z5NJW+zCNjG4vbkyyLDFYVfGXohdeadUWvFAk2bTYxCvHTsIJ&#10;/KgKlJHNbpvCHJfTkKIp445CodVqm+miIgClJYjaMQOWIEmZPwmdytsJQLdnh2GI8ZSkvLCSamJa&#10;fH1T3RquVV+K8tGS2xpcpL7UdC769ihMTb0ayBRG09hQ8C0NbxAMG82FvAS4quTKlxkKitpM88Du&#10;akNX2Kh/86WRABvToRAOOgh16n6tqVZFNGwY6UrZAiHsECUsdzidfCCFg2kpVlQe0oA2qk4Qi9lX&#10;YaEjJ6f0wjnJB9RjVlyCxCaDRVEgG9DWMHoU1allNcsK/1b0xjCuOl2dZ8pzMeCmdBZzcMCPf5or&#10;5zcVZC0F68Ba/21wKXAR3piLTTloALMZbf8M5xmq0x1EI5PQb3AGNpxIiIkcl4CVMraQlmjWURSn&#10;cLR0QIUQLvpvZx1y5oYWqMgKmkWhQb6ATh6WdjjS9cmQkoyEQzM7oB1k4jFPual6f2lZSQKvZkzK&#10;Lp5648h3owcmeYngMHRrzlb7sQBw9gmOTBubCo6Ctx3q6cKVWcjfwio7Q8El4BRFH3boYutIjTx5&#10;2dvJjprmgijg9sTQ1s5NKZMQ6tvdjaNFwcbZhhzKLwq1Yh1sLYqUn1olR8ZHNg1vEtHa2rlhfXuz&#10;lki9Ed0qOYpQ68NzhFof+Or37//jL3/xt/70L3/jM3/xG3/2+V/51F/83Mc/8wu/99n/5zc/+TMf&#10;+9//4xN//quf+auP/vEXPvpnf/Obf/WVP/jyNz7+t1/77Ne+8+UHpz+4oKFnZOz81SunL55f19X2&#10;tQfu/9I3/vr+B/5uxtzvzZr3/Udm3P/QtK89OuP+hiUzVq9etHpd/cq1dSvXLG5cNmdB3SN1TbOa&#10;ViyQFZNqXFXIuqZ56fq2lSpnbe9u7uhpFWodGtus4ge1upFIWCZMga8hWnO9yWLYhoqacE+YShJM&#10;OQF5U3BpwIxTG/EbhPQgJPL+pHCfieq7FsvHZLLFp6VYkerKwh0ZUNGMkWARy0Q2cou4sItws0G2&#10;WDZ1y+0qa5YiekkcFuGfXqoOVWmo/tNlkxAdCapyfBvrabLDE4bCrQX9xG0qLFed3i4HClg0RWun&#10;WeGIh3OrYmghADFFNFBNzW1Mv9UtUCLhidEeV7c2r2hd2bC6QXTr4PbhyWO7py4ev3Dz/NU7l4Vd&#10;Lz957vwTp048fnB4x6au4Y6h7UO7lAcAr+I5pCvSgOteqHWkpY8UU2Hr4q6G2BEZhRpg++pK1EU0&#10;b4NTN/lIiJagwf6oBrfOiEP3mUgPDxCpdgSTCezCMOifbM4RHaYV126FCiSz3IsxKcR4DpW4sLAQ&#10;dB7CCtU5CBi8UFuWRIaMRXGt2+opYX8Uf4wLB/H6PymRxdspGk4fTbc49au6xclWVFWdRJaV7Uqo&#10;hpyVDKtDwoSiT2MJQFHJniSqVhBsjboSjti66j8V8xURO0VBoUf+X67+gj/OMz0bh9P23z7ts9t2&#10;oQtZTLKQbGDDnDjsoEMOc8wsgyy0xcwjjTSCEbMsCy1LZooTOwwO427b7/EecN3jPG9/s6oiSzM3&#10;Xvd5nAec6Fv7zbHyCKhT6yGcqQZZGHsTRHrUkshl6rLeNa4hJY4AJKCosIlUtWspAODz4hc/ghWe&#10;ddRE8pr1mjr1PJ7S9YUaOkUoWSjrSFhvcABUZB0DBadNkrtVtkMajCU9JerTSBucHWmAwdWTfBbO&#10;V+ytCC68iFHFlvtgMmJH/ymWScY8OLTxANHpxu8r6lbDWnA8lCfk6aMMylKwc0T2Uk+RIr0N9nQj&#10;B8qRocrss8xEnQKTckqylR9Y+VVSwNL/TKCl0zSKv8JXGgIlGHbdjN/0BYawK39vZbK/EZ7kgqZ1&#10;L3g4varopIfT5IPsG1P/xCwi8tWChQoDczdHbk9l51hP6/MuypF9PU+cFjcri6PqfsvgfTvLlYOZ&#10;PQiS5bQk06qqCnBt7MF1y+HDCvsh+RwGtwrqRCZ5L2UmXRlKhKsaKA66y7E+aBycbGetCo6SrLD4&#10;BR4xA0sfIpOWpruj9T8gdi5ZxG9S0kqNIoCEvXOaEf2fBFGBhGSPQxqZ4AtwP4Xs91m1vzsRFOYY&#10;HuNYOVKOi5vU2rbvUhusKUpEYvKIeokT06hCQinrmmyHXi0yqEMUE9OMLHDQIsYzbtuUA2/V/hPE&#10;8u7z4LBtoT6FT70+8ftDrbgaiD3mgFwt19ZsU9dgssEBy/7qDC3dhry/eG1I8MyNUTp68OIqpECr&#10;uthLXOS8EfDM1U0tQGg5BoE9p+PwIvFyTTRrwk0PNdGkGtkVrTMUSTFzMTUvwPETgeMKsj499FEm&#10;UVukXxb7yj6Fy2AUjWwKq4FonI/v2XOZhRFRGjptp4MMU2iK5wWEP6g/6VENia2nwAKOl7vkQK1k&#10;WTtboQoGUsU3gKwtHc34Hr7W2sbaqvrKkqqSwvLCPCrgEMVUuLN4B6KYMnaCbt2SW5SbkZexKXPT&#10;6i3rNmRs3pCxUb7WtE2Z69ZuX76laHOst2l8YdfckemDJxfQXz71/kmgVnCtHypAmBnCmNSKDGE5&#10;WikA/luKYgW/+k2YefN3hgmbaMXrS3Ct30BR/NGnX35w5vN33/v4dVhbaWp959Brbx147c39b7x7&#10;5OTbh46dmj9ycs+Bo5OzC6i6u8Z2JyEPjrdUxNEDT9RgXmsLTK0YXpioB1hFOdeGl6YYgmUFam3r&#10;SbQiSbi3DZ4voFbc16h26BSgr5VFFI6eL3jWbKoEdhGP4JhTle3SGnU+p2bgiSnBPwpgFtLmt3wu&#10;qLAjmhA4YtqWgAxFvEJtExi9oRqS8mBMxAH2M9QyoQqGU3lIOMsMx5XKd5wGVFxis4CanNpqpS1F&#10;yPSgUq+L4hNvqxId1x59lwS6DJEinrJ+1jlMMNYCJDo1CagVQlEZAx3UxOIWNyMueM+/sTLZoNpv&#10;SOsoALZ0wtj4kBolcphcq/5Z/KeYX2YRESTQM2nu1MlRlvgakdu2OzmHBHzsGyGQp7PgP6f2zk3s&#10;mXUWMX7NulwbXE116qjxQLj+Nrst5iGMzPHBIsYjQToDg7J/30paA1RjTkFBJQlrpIfQERYI5gkL&#10;qmEcAndEwcr8HafUaiJrsLPupjxVOBaNBwRtka2S3TSalWRNdor10rUi57Rktw4SVBnElcg2M4e+&#10;ml0Ux8J3szyYA2xC6BYxG+XNOgLaBjO6IQmZzCf5CiW5SRs8hLKGo2iHe2CF54wmZhQLH1oySqxI&#10;8pZmNlaloWylpIe0qhd9CZW9+gf1qaGpeFRaVgKNI7Ad2Dkqh4k/zeM5TgnLsfhkYirro7AcS7rA&#10;2lHlo0UmHtDHzVOjUXNunOKtHG3P6aE6XX0UD4PSWeAi6z4iBzSP9CMeyaZWzGjlEtndjrWyPl5f&#10;3VCNrl51rLastrysupzy4HyMSQVqXfbUsufuf+aJK+6++w/X3XzeVTeed+2tv77i5p9efP1/XXLj&#10;Ty654dwrbr3gpsXn37j4z7c/dOGdD190z6NXPPjk1Q8/c8uTL93/yppVWfmdQ6PHTp0a2zP76pbN&#10;1z943xV3XH/9PTfc+eAt9z9622NP3/XU8/c9/dy9q9c8vXXrsvTMNdk7N2XnpW3PXrc1c01mLuKC&#10;t2BGK/BqeXVhWXUhUCtelXUlNbEKLHNImQNexfhpsKxY1DjbfYzRwdhBi7RN3esxw8vM7L07C0Y+&#10;Yq0tFAmgRTCSD2BR98FsJgZAF6eeqcxdjEYXAIfYe2a6ySWC4itsN5KrkA/+0FfmAy90iPmkd8am&#10;myMeAhnAiWoCF+hI343yfqVni16mC/Ci6o+GWDrrSKyJf+BbRfUHuQLVFkwxZTAV4h9IK2nUJ/kx&#10;FZ0U9YmFYziNgCuxq64fBC/DQNxeGasqqCzMKsranLu5vKGsZ6x7at/E/pMLR988DNR6/K1DaOUe&#10;PLF3cKK7qash1lHXPdw5BCMh1kwsP3O4xcgVs8JAn1EJUvTa6SCLnAnHAXBU8SFsRZFoShlcdTO6&#10;AaQETh9SMjDB5n1WMsefy5hHPsqElXtkroG+54Kzm5SeLh40S4WjIbouvlVeO+0G6NoWrDCQJrKq&#10;Om8zDESR6ZGYDZphM65CttL96q1kvrWAVmN7FCOsctYogvWiz3iEH9RVicy6vrTwsnEu1X3gKdOR&#10;NNnlrC/OLRRKAXaCBzUUo64m5cnHK+LTWAhibQHL4dahZlNrlqMWNI/0FHEdEIKvNMfh4OLHNQxZ&#10;I8KibIn0vWAsIVEr9i7U0/pXnmLYKam1nqdAWnfQ/19UWNBPamllQ51XiwbbpPAwuSxN8RGGETbW&#10;pW4bXpg5ybw0RXCRH5P1VEG+hpf+fQe9WIkAPpB/SI0xDrXye8iShQRvnE3inDBRGUKJQMHpXjZS&#10;VZ4zmuIq4jl9h/LsEGzDXChrieX78NPHgc9cKHTBG3CShVZnBFfRLOavMieWyUk6sHx0SqzIFFZD&#10;1nDBaHJSaKtFGgQuTboeeJqCn1MxDYqCM0IzPMY26HkB3lt8KZpF1K6rNRylKBHY6+RqmJad8NQ8&#10;ayVU91mgUQiW+NAoQl8lZg6dPggulIfPqAheVxDP4xpjWAaWnEgwbLdOBKKIFRUyLMJZdQveUBlg&#10;zmc6a75A7xJNTCyPBmPmWh2ZZvM5dddRFm7UoiIIxCfiwjBjpq3lO3ttt5/ZT2quElKQ4iuRmJpH&#10;DhkiD0+sTk+B3wFffSpNaAvNhh6lNSZcZo02BftJrkrajc91Spaz+tQj4EbaRcmrXeoY3CD4cxn8&#10;+nVVfM8B7m6R/sRAFH9urKUTyhVek3isceCecqKvblVfilz6osxtp/JStSsWXS0eGul9gdm8zWWB&#10;zRrQxejeUZPPhpoUH+yymVaNyFt3QOzIDd2oaLoMGi6Wv8lQFvYIWBE/ly+MlWEqi8Hv426sF3Ah&#10;TFW28oOYWCZ81SQFUyN8QPNI8pJj3gfEulSn49Ji+coTrYJT7TzWhw6W9+H1OqzijQupmkeUs4mS&#10;4ctlm9yVnpQBUSs/miyftKyqx/oBWdEUBlI114qqLNaCcN1YohP/iwGyFlcU5RblFJTmYdrNzqKc&#10;nILs7PzMrLzM9B3pmzPTtuVAJ7x5/fb1a7au25SZtm47sOv6tCxwrWvWpS/Lb9jZNdY+c2D3vuNz&#10;kAefJGqF+/TUOx/T1/rxFx+AbgXRCsgKebDpVnCt38LXytQlwtdUdDBQ67ewtgK4KkD4MwYIY1jr&#10;h2c+fweJwe9/fOqdD187+fbBE2/ux9fX3zl88q2Dx96YP/za7P4j6NWizdEJ1Nrd1xhPVDa2VDe1&#10;1MLF2pSoa05gBE4s0dFk4Nra1dLY1tCSjCd728G1YuwNsjbVfmJph+tEXBErIj0ReFRxnJkkLJZC&#10;9GPIWwpRJhrDqdjhIdwd/IbXsFKd3cuIDKK0N1KjCo0DguiY8TsBphQj3EnO4Rag+rdvGFQ8CVVw&#10;eIoLZgIT8CowqvlVELAGrvg5mUVCQuImyXfH+jUGVjDVvm6qXE37pTKWjFeRwuOMVaUK8xs7Zm2K&#10;xGgfOyix41bNYDttZyV2VYKxFMLcKo+PsbDZ8ltbR8/BJe4RoPwqhTDuBH9vOljLKy2IZiMFtGSr&#10;Y0owoakncIodZpITMLrDdWx8VdYOAS2sjB6EkzLvAs45+SlkMjngNyI/Ja3mRvtPAlMqbW0wo4pi&#10;1tQgdhecaiVmmUcWa5ma8Sz3vVOgIgUD2OUykqT+mWeXTQu8g8bgQnREBbLZV/HXmryiroYUs0oG&#10;YllvvR8XMtMdEpzwgcr8YYk85SVwLDCPGD6U7l/ZWcPUHwJ162zZ00ppqpkzLAUvVjfDFXDr6H7p&#10;lzmAB5ev9BuOKHAIMFOF3YP8fhvYpJD41SBLs2TFTHIKWHoeGmtl9EeROoQCTqIvYVQiWNXiPI82&#10;LbtTqPaPzSEKdNXOEgZzf4MLxQW3+hpsOevgs2GhXQ7S7qD6lkrB50VLdsBslAdzfBki1/qNWluS&#10;iUSytbm9GenBNbGa+nhDRW0lctWBWqFCAWpdn77x5bUrHn7huVsfefSyO+76w/W3XrRo8Z9vWfy7&#10;6+/86aU3/erqO3519e3nXnX7b66/5/c333fBbQ+ev+jBP9zx8F/uffyqh5+584WV97+6Lr2kCqP3&#10;Dr/+esvAwGMrVl1x770X33brxbfe9Jfrr770ur9edt1F19/6l3vuv/aZZ+979dXHV695Fnpg5AZv&#10;y1yLAa3gWkG07ihIhzC4sraktKqgoCwnryS7rKaovqk60RFHSDpymDjwZoSQFb1zP/xw5Zi0V/Qo&#10;2qKuM9Q1EPnvlzC/krEUGS0FGksuP/C8ohke+JEpyKRYEUmD8OzEKyTNKJ1SyxC1oEAIQcApit70&#10;rJAk1z4UJfheAmN2ssFXKPQldNBdi1gjyq4tlB0zzp5hPYQ3Rz0kfoAiRtIFmiKgME/cWiw3JXtj&#10;y9zFpYtI583abWWBliR/xLHcmAg2m5jyVD2CE92P+HPIrZF0hYdocXVJdlF2Wk5aVmFGoqd5dA8y&#10;HvYcOQ269SjCCY+dPnjg5Pzkwnj3aDLe1dA51DEwjioKfXSN7QFgiwgi4zHL5/SNaRwDOXTKfNjP&#10;evyEebg+WGBPyCpplomRqBBPOUjZmzPila6S1b+SbMjphY5+qJxCqY0WFQ6yz6DkshKy+nfEL7nw&#10;lQY4jGqUGJvcHQOBPftR1I3YCXI7dq7imEuoTHeZSkOeR9fNeFGBLGemikjc70w39b7ToAilqHg2&#10;ciZRBRx2QerucBJltfD3hPRR3CufZyrjpACnsFmwTYErlt4RltDgoAKd/+mwH1/zqrNpyzcUwc+x&#10;oGFTeTlpiox1wjZSEmhRyjjLoSnSMepylcBYXJD6R6ZHpCPgPcXRTTKz8chYwGls47fVaSU+0fEh&#10;i+gd1Mps5tmso5CPbiJ/w6PNgF9OWxG1iMs+NInk8VaeGdEmx7cSQgSiVZjWF17EIqZIVw8u0o1D&#10;MKzLIKQxK/CJJlVZ+CgMxmhWKyQNUEMmE54AcvQR4USOLJVKYU/dsxDCx3CF0NfQSZlaODiv64S7&#10;ZsTI6k3HFl/FlodhXZFMgIdCLFBgUHUXOEZOTsUIh0R4ks0F33FqtwUeD+8QiYaCoVFNELaK8CYA&#10;V+rx8YqlIJ/GaWFvHUZ2JVIqlTCzh+WERcgk85U16PwIPNTEM6cyHW1z5fPL3JfPLO8mCVZlsuXA&#10;AkvrxSTz+pdoH59iDMMXNd46sAwexwXGhwIN5/4dowijVi9E6h1b9hWGD/sgu73oKVM43ejuRS8K&#10;GbwscNkUV4/1mY0ArWZ2tvv+crdFq1zo7NjIIN+jb3zZHzzuKExGdZdKyovv/Y5+OdwgejbZVxno&#10;YvkpuDzaWWCA6vWTS5z6uSZ+8YkO+tI7cAGU31X5QwK3XKKjTplmZiLmUCn0kSRH6iESqrqwubNq&#10;00zi8sAthoxc8IrArnCs8Oh5rliImOL2q8DzeDOeI6ts8HMrUABcXWt5aym90WAFXRtmMrj08fgo&#10;OsudVkFWQ252pY05xQQAjfBg6h2sprGkiKgVjzm5JLCSUFFI0bv9h6p4A0BlEeg3pF5a5CrbBL4O&#10;SfJLRB2ovFBYsupwuav3x/Edgb0OqrckQ4O7jFe7+rs64WjtTcbbmhpaGhqa61GYldWU5RbmQAac&#10;V7JzR3FuTkEW8GrmzvSsvIxtuVvxgkgYM1o98GZz9uZNWRvXb18LyLpy0yubslfWtpeMzvbMH5lC&#10;6sTRNw+99s6xN9498eYHr0sk/BYyhINC+OtPECDMyTfffu7hNwKunNTqMa00uPInUA6Dbv0cEFeo&#10;FbNePzzz2dvvf/zGh5+89fYHJ4BXBVkPAbW+9ubBo6/PHzoxu3AYV3vfrsnOkV3tnT0Nza0IXqpt&#10;bgW/2oSBNy3tjajlSEJ0J9rhZe1qibU2wPzlAGED127WeH3oQ0lGES5ydgRQ7CFUjyU05gkBlFIX&#10;pgmuFNDaGEhppIo9ELBovoPSUL0dop41hYhiXYA9imlxxc3vndk7Jx8lLgwQ9VhAyM+poYN1FhcP&#10;EaZ5ShOwGneqOTSUIvMnzlXSoFP/q2fAEl6FWGN+qCJUpFc1ZJWmFyiGmBOUpwON/U92uhp5gmUF&#10;asVnAWphl4WJCLLIslJiKdQqctV0K4OWKLANKHJSgUe4vKEQZpSLDZy+SSwtsCbewMx8pv2iolsJ&#10;xvCHJnwp1qWQ1bgFlhQnDysdV+ywOwHkr2Vt1aFxihJ/gYZYKZBxiGELMW4xIUkTrHKDCYYlDLa6&#10;WHvruaPaYWF6AdQgqgymTc1NNYfJ+FOlL7DcF3Pr2xtMunhmAH0eSsYpB60yWVD2GARlBcL9kGbD&#10;Xr0ozHexU5RLqu559q5wVfGyk6LVylhvgFzBBPYjCq0mjUzLPrlfM8k+wtgvfRbXl9TLVCryr3Gh&#10;68oWEsZapicrMZ4jlKXLdW8ykhbLui1HvtLSR2x/NSes0HM+MExcqA8kKB7CS1gXsjlntif4N5hX&#10;bPFwpNhxIrGeK1HIMH6B+6vQvEid4pA9DYcgbudZ4CWEFXYO5iihWTHSaisQBvtM4b5lPjjWZegl&#10;RgaQrwN5cHNHc7ytGTl1UAXD7g/giq/QopRWl+aV7tyam75224ZnVr764PPPX3vfQ39ZdOcfb7zt&#10;gpvu/O21t5975aIf/uXGn1x6688uv/1nV9z5u1uWnHfbwxfc/vB5ix763S0PXHDHkgvvXXrrM8se&#10;XpWWX9s4Nr1n9975zIqqGx576sI77vnjTYvOu+q6cy/567l/ufiXfzrvtxf+7MrrL7jvgRsff/yO&#10;519YsmHTqxu3LFuf9urW7aszwPXmbNxZkF5Qml1cuTO7YBsga3FlXlWsDPJgTKCGqRWR6IasMOvj&#10;G6xonuXFJ7r62db66oRqeq3LIJmrzfbjxGmSOKl+F0l+xkeoVUc41MqeWuTGweSefXMgQFgITuMa&#10;oN1CkZ7Eh9BhCu9xKaCHXESEaw6Xhvho5SgSIkpMqLE3kV/IAhhhG2yqrVDYNsIAO2nt7FKIJWGS&#10;SnMCUXX3A0GnDJ6AA00F8H0szcJNoVGf+k8NltQ2hKe+BwOqSEJZ5nRTHA08M1q7WmvjtQXl+VmF&#10;mVtyN9fGK3vHe6YPBLr1+NtHj715+MDr+2aPzAzPDsa769v6W/rHekW3ovohIWYRo6mbCLgSK2LX&#10;KITzkE9BbmllSWl6vEfKFyTpBCutiEVnu0e3g4lKv61KYck3fNjtsZzei1LbMxUsyyT74TqSRZvz&#10;fixZVOfC8MysnRGRASHhH8f2BBRq+ajsxExg0m/ihSwQ6DPxhCDpqnPHDC02F3A0VDRHeTlBjay2&#10;VABjhGphoGvYSEE+i8NTUagsoF2bame5I3Theq4mOmP0ZSkDll0J/gTXW0pXLHSkqyUSXZPTYxxd&#10;QKHOpfBRda0JXOGWis+dTGIWEHIHuYV6gZHmJSreyeU+SwcBIdXo1P4Zuit3SlNPmWtlCjcc8PB9&#10;lF4rbXwIiHajnYQP1NeqX6n+1Wgf6bRhfiP/GfhS8W9s2Vg7oHtfemmJMNXNIeqQ6pvUq/KTbA4X&#10;12qwrWMuwGN5gpAqwScUDWTYJAZWJpYzhHivSZ7NKCaKIPAMxVMikk36KvWFqtaAG5SET0SnAbKy&#10;FAbFOr13YnaBNj89bghQTdzpiHE6F9sfwSAqKYEO/tmlQONnInbI/CrPuyGQPXjCRaFV5D93rKBO&#10;GcOijLWEaT0hmdlLAld8K3cZFESnRN+Q4EWbvS/a6PYUkBA3xStZqJV3oncnTCYP2Ye65Mh5GlgG&#10;SUUENkwL89oWAufVopQ7SfGVjxWM6G6NEb7aOyrZqvTVVpJHM2m87PvC9kk3ovPtb97MB02rk0FR&#10;mJAcWm+sj4c4yMTLlw4jDQIhQUrdlkjA7EwmPcrVlHG+tB40urb1UtvR58izWIXh+UNuiXpepN89&#10;PkeebTcjtEqE3DJtm5+AWle1XEiX6ABIHgQthgTJ6kMFNlgbwLfizyXIVByOnXg8vNwM9zeZoow5&#10;xiRUQXlJyMMnmlLQpm3txm/6yIjzFxHK23+M8UuhWxfWXq/PbGpIJiM7IpkSwX46n7VuswBzsYRG&#10;sFpUzJlzVD5Hf1EGbD6N8ksDUftBxGkH35n7CKZJUiUBa3pmgGEhpSHObK0rB2NRusD0+KCumMyH&#10;ZORKicNRIqcKGZQ4QLUAQn9chz2kFjszApNviFT7OoFUO/uIV9u6MXy+HVwCtMH1TXV4ldeU5Zfm&#10;5RXvgCo4r2QHgGvmzoz07M0Aq3ht38EoptWbV2/M2IgcJqBW5DBBIQzgunbbyu3Fm9oG6ycXhvcf&#10;mzl4ch49ZQQIA7VaIQyuFWNvPqGv9QwUwgCihKzffk74Kp0wrK0cdcPX/5MhLF8rAoTxh8gQhkL4&#10;7Q8+OfXhJ2+++f6xk5AHvwXgCnfrYZCuh0/OHTo+u3AIh6t310RyeKytq6ehPRlLtNcTtXbG2zrj&#10;LR2NMLIiMTjZ00rGtbMZ/wnICqEEQphAvbZ0tXQwk4mzITjEixPvoMQexG3CYFHlbqKqd79GGZzw&#10;dDCW1apgd3NwveFEOIUUv+Cv0CbwupXCVEiPtOQUZL2K/qH1EtNu2M7AyeIt75Qj83AmQk26gk0F&#10;NHViE1Cr0Ww0/EYeVwUj2d1KcDeO1YPwUMpkhidZMytwS+TpcOAI6PLPYabFi4AW0mKoJhUNhW3r&#10;HYbpjCjXnlv/uVXBmscT3t90qxN5o0mzE+fglgBwIvAVzLDPU8CVq5skuJQryLhoCTVLZ74FFyla&#10;EA26DLcI37kd2BqUyEoDVg6TbK6kDf3LErUSDJs+NncKtfQuHBHpe+3rhd54eg6aCvg55KQV6OU+&#10;Yz+J10mBmvWNlMbqLjAvl1iUCeCKWjX7ipuZTyDF62GvHX6le5tHxDyt5MHcEQmhmRTlQ2lWWRiP&#10;KJQrkZ7ZBlcc96wFhQ+DYENlZpJDq33zGz3ybaUZ1u5zSTKUtcraRl99LpGk+mR8Q8/F6VGCLvj3&#10;oBkW1+rnpXGjWFCbUXmyRP8aM/PTTdCJKFAYqb7x1mKgDutdWhAJlU2xOuQpmnMTtD2G1tbQs1Mo&#10;4sjbI9UWymvowTi5TlJkc9GUJNmVpyqBP/Euky3kpDv4l/iJ8ttwnTU3bpEq5cEaYw28ihnWFAZ3&#10;tRGyYkxrvL6moaaqvgqvyvqKksriwvICKFI2ZGxas23D0yuX3/fss1cuvh8jbf68aPF5N9x57pW3&#10;/OLKRT/4y80/vvTWX15z969uuP93ty759Y33/+qG+35z8wO/W/Tg+Xc8dOF9S6978uWHVqbtqIn1&#10;ju1u7u5/aWvm1UuWnn/zHefdsOi3V93wi0uu+I8L/vzD3/3+Zxec+4dLf3PFVRfcdvsVjy+9a8WK&#10;J9dueGnL9tWb01elZ63PzEVoU0ZecVZeCaLet+WX5tQ2VmLgTXNHYzcg60gv8jbwFXRrsr8DCBZP&#10;LI3z4uJldKQiQGdNt54qD5HP+upiGr4pxquG8TCiL1SmBHccJxYEXGGaDrUyKkuEo6LYAumK5y5w&#10;iBdTlaF0JXm6jLzE0iNpTAILiPCVbjeWUC4o1SG2DVXtNxbHsgXakhRe/CGJVsfeqGEvTaNNRNQl&#10;yiLrKhyPcJOlBqh8tAtlWS6rIi/wrq6kbXxlOaumNVrjHmzgzjT6R5Iz9UG/VNNYnVe2E3RrQcXO&#10;1p74+N6RvUdmD71x8NhbCBM+xtmtoFv37+ocijcmESacGBzvB9c6ijBhTHBVr9RqWFc/BoryHFKp&#10;ywAhpZi42BXpygxJISiaGryouk/kckHSA9TyZlRc5FGXwbOvcpwEpgoye4/dsJf8MtAdrsgdS6ib&#10;y3y7EUsoAQ2N7Bx2hgqBFg+XK1RxehqO4vYBoCx+gcQjJz3ir4jHFKNFDGnG1Qpw16CseyIZG931&#10;qkTV0eOxCpiBBbRpHAodXUS6SNUmkTABHYrrmRAdUjol8RBGSgEuSp9nWd8QxpCyjmgcfJCyXmmD&#10;dPGKQHV7XPXpodGg2tGlXsAqLru9kXo3TMJEERlmh/KwBJ6HfkJsnmxp1vvxwmaKlaTXtg2jIxCY&#10;f76/PsK/SatwmGwZfE1Sfhp461ZyVg1PnNOPWFjb6KsbAagVxTTvBckcSAjzn4gq+U+6+BVvxiXX&#10;ulBhDN6/rLMdtMN7nPiH4234Q0uF8S5UP/om4j2ICw+nBg9WlFAkXYlgzdCeDYWigwO4LrQvNerG&#10;fjlmRytsVokvQPWi43AtYdcYijs5tmdeEeWBayVHzSaIp92YGNT2R4IO/qYtl447VlqVZtUGOygX&#10;BBXcA4psDVCK4TpK7rGGPJx3P/7cGXF4W5BS89T7+CutJ+Cf1OXtb1KQ2Bd5uM4FQQVo2Z9SG5HR&#10;3/yqDEssQYzOwiJgVyG7M+w1i8wMOJmuY/mWrfR2kK85f0NNHBkvLwbw+jhbbzTe2QFLGsSdOnrc&#10;R0k2+sZAbjBqyE9/dTTsk1I2mHzjWsY5D8brPJ20cm8S6itOj6ScCkILdBX7jCqC+A0fYfxvgjd1&#10;c7F/KgitytvtVPUapI/QwqjwZ+u5Qv42n3H4fQ5f+d6Chn3kS0suC33qLUkV4sWyQZnG3PKgHPbU&#10;XxY5PvuBDjWudp6zG4V236BC4/gfaH+IXXEQqErAIiyhgWOE0S5H4ya18nNPgViVdCgilNYqrsyW&#10;TOukGLiqoGJE09mAA0WKmA3CL6M9N7cw52vSmm2XPYTr/B1WmLp+WKWz+EQhJySvekBlOZVo4OsY&#10;huKKlKSCdBBWxkkuRz+XyNLQxJGxkJJsoyN8FoBQF+ILqQrGo5ywn/BVeS64jEnD0Ijo2Cf8Xm/3&#10;QA9QK7JF8GBFbjBe7d20s4JlhWmrur4K9VhRRRGwa3Fl8Q4ohSsQOJK5PXdrbiF1wpl5Gek7tq1P&#10;XweidX3Gho0ZHNYKunVN+qr1OauLY7mDk8mZ/aMLR6f2n5g9/MbCa28dOfUeFcKArB9++t6Zzz/Q&#10;pFZC1oBapRAGXvULvlZJhQ1iESDMKCbIg2FqBWQF0frZV+9//PlbH3zyBujW0+8def3tQxAGn3zr&#10;ENKDj2vmzcFjM3v2Yf3sGh1vGxxu6eisw/wIcK02tbZ3xjHwpqm1vqu3vbuvHbwr1MLNHU3gVxUj&#10;3NranUh0wdqKWKaOzoFOjpjincghTzLzD+E442ValWA1MoUJB0q8Lf6JNYwSOohU6QDHV65RlN1R&#10;EotTg4INFzOW9SC1NdKjinYU1wZ8yORjTe/ZzkqR40xQxUYeV5tR7WIdlzyY8UiOQfK8mcFdwIma&#10;k2pxq8bSCKkSfJqPtUy1j6ryYY5sFXlryAZUDFRoEa7QsjZGEFfUKy5gMqugJ4FRDbsMtgVZicuC&#10;yRbzWh29q/03wQL+l987LERoxCpqNQAkr9XtxNvVIBt/oqE4NPiG4FzBPGBOO06jKS8A0IyG15gH&#10;8pzyyoZhrSnQaEKZHKxYOAAn41UAV+XoEtSJZSVa1n+yrOeGhYgzmwFoMsEcZHahWLwS1kpazOaE&#10;2TypUtl+MJEt+X4Y1Cv2klhaqJLbQywt+tekrj7ubGMVxx0/JBMrKI5PND53Pp54UdKhxr0CkIFq&#10;Nv9sA4wZNnPXUhfLvWCVCEGg7LJhdxjVKCZWnIM+UcchQBosQ+7W6KOFe0NyOk8cH2/qxWKhlBqB&#10;I4yt2GEh4qJTqJWFoMopCcXdZSSYx1fNiVIoglpBRuZWTLlMN+8qZy8fHp6LrYcWS3MZMnmlib7m&#10;lRD1SniO/FjFb1L9MoYMtD409hKdbcCrGGTS1BZvSnBSK0ytmGTNJbKhurymtKAsH729nMKs1ZvX&#10;vrx+5aMvvXDH0icuvuvei+564I+L7vv9TXf/5ro7f3HlbT+8+Jb/uvLO39z84Pl3PX7B3Y//6qb7&#10;f3Pbkl/f+tBvFz14weLHLn/0hWuWvvzImq25cMq2dW0pqlj03KsXLX7o19fecv6Nt/3mSqDWK//z&#10;jxf96II//fyPf/zNRRecf+Evr73hT489cvvyZU+sWf9ieua67Vnrs3dszivMKCzJzi/JKqrYUVDO&#10;FwfeYBo1tMGDCF7qcg4TKnjFRTJUxlEcepDw1EeolQ8wC0Ws5/HD295XnCOGb9E2xnLWzVe31Y2y&#10;InTB0BeUGg5J8vfTmLSJChKNas+XV3WIWsqDsDXHj9BCkIatbiWyUMbGnFXX+qp1+K8hz5MIx616&#10;MaskeUwOhEk2kT3JFLFJIQsRDTuNUfUKWayeauNUD2YzOm5XZQf/VnI7WiJZWFMtKQgNaigkK7Kc&#10;lbYcfXTkeEG8VFxdnL5z29YdW8rrS/vGuiYXdh84uf/Im0eAWk+8fejI6X0Lx6ZHp7ti7aWxjqqe&#10;4eRohFqpwuVMDpc+gY4wJFMRHNJHXJuKaJUuV1JVzqbSnaUFVte/uu+kqiY4Yp6HN0wX5P0ikkTl&#10;i42+pi8MkgO342kNFFii+MDzDDegtWfhPg2pJAaNuMUkRFSzgAdctKfHoqj7wJAeVqvAD4qfDXhM&#10;qaeCZ5otQcKQoU08p4J2UZFqKB4qLdnXyUJ4hYk4Yc3AJBuJEhmPWBSyVh6G5B6cYhRwuJgdVszA&#10;VcmVtcEg/IHldLFFHsVQp0ox6/oPiAscGn6ODQDvigPu24R1JJWoLNwNDnWCUp5DVrE4X0atvHpx&#10;TAghApfrFgD2iKB6L32SgkZK0yVqJR3N+lsjaoA9FEUjdYD8wD7+Hv2imhtlCvyK1MP72YoLxl0P&#10;HnOS4cDwGj7pM6iqxbc22BhFHJML5fQgZSx7wi3xqq+T4DC0r5UIxGS1gauCuPmb1sEatfLwenip&#10;wI+ExFA0gIiBS3ZsN1ExviqNSTcj/sktKstzGLYUtQbcIFD2UpiMon3nGmXwjK1SZg/5Xu4m5zRQ&#10;AeR0qKgXFrTT6npQWxFJW8PVazGFP8uXgeKLehjvpMYBTzf5IkltBfD4zjoOlqNzsZUfwdmwRAj+&#10;Jur3uRNnZbV4WnaHRQ/SQUPwGY0j9g/dBRaLRbUw54cp5InPPgW/m3PjhRfChB3xrYajZM/SwDuy&#10;iEFost3ylOHRgGUnLHrRDc46IRLu8qlNzTM+MbhMfTsQn2v4nNFdxKpx3XaqkPGwF17qDqSdNktv&#10;atQHE9c/dUCMNpWLRHJ3fGNAi3+1JdhCLWJRWZqjH2r4sBOGNOfMtyQvaSfZMtSKN0tkQ+ObBLuK&#10;lBQWk6uKMHGKyBVW7Zazqp3H9kGUzRFEcPT3wgkfbarewb5ry/u5U0wViobohu91N7lbiotc6yRf&#10;5D+ZIScBPPsaoWUTvNDCpW5kKHiM/ynNmpK68Ofi5DnGDMcz6r26jYI3x60B1OrEPlApOAWufNSb&#10;01wTqUK01LM84EqrMBFBGlrbrOyTsIhiYCjPFavG1glkcSjhZAi0pd+pUdxCHEk8NfxM0VqNIQ4D&#10;sF+pyQurOYG3Qu9YMTJLBRQfG9nMxRwcGewRZHV6sEJG2vA1kcSY1obKuoqy6tKqhqrqBgxrrcAL&#10;7tacwmzohDN3bk9nevDWzVlpmzM3rdq0asXG5VAIr96ymq+tqzZkrFufsSJt59q69rLxuYHZA2P7&#10;yLXuBWo9+faR0++ffPvDN95jGlNArZ99/QleTGP6lpDVLOv3XkStSBXGz+V6NdH6gSDrh599+d6Z&#10;z94Ean3vzMnT7wK1HgRexZjWNzDF/Y2FIycRIAyjHJ7LnaO72waGm1vbqxuaymLNVS3KEG7taGxs&#10;qYu1QDDc0JaMA742JupgakUaE1hWxDIBvgKsQiHcM9zTO9Lr+PdIx85bkiWcFihX1ERhzMQSvy2X&#10;n3sfuiPYhVe/Bvwkc17ErtO0aGOCOB6yoErVDQCPYTGQ2o6hOYEik0NMiCE18pSEpxynY5rP4mGt&#10;Y5r1ilE3HLcTxtUQbYKGjea+AoOQESWSYggTQ3w9BUYCYMJXsX3Bc2qKVfJbsKx8W7xGRPBiU/HR&#10;yILyx1nTmuIIbW11aDARLLXK3EEZOflZ57iPIk5Z+VRS6qbGyIr4EpjmHBcZNiQNtRLVoDRMAZJ4&#10;2hjSp0H6Xgtr+Q3eRJlGnExjpYRNumY19eLf+ocA5Sb0NAaWbxLQEQAheSciWKol6REX3036mFDK&#10;hlUFHWE8LmwMgRq1MVW7iQuRwcjOlwKB7oNlFbW0zTwU9J1yIosaD7Kh0mfLU8XlMih4uQgGAWeq&#10;aNPOOr5I2b8a2YLvCVmJ39gqo6eUVSaWOejWnHukZzCNwdJcqUdrIlQ9SxKPwtvm2YLJiv43YVfB&#10;WkLWCDDbam+ETEBLHGjXhNSkMpLxZbGinnM8Iw5S8tgbrLBY+qUY9+RbfpABsBsKeFv3IPhBJgOF&#10;jf2M9xoaBNUior0cUwc7iv46FUoMT/PkoWBkpQMQkIMzrNHj0RwzsKw9QxjY3NHckWjuaKmLN9TH&#10;Yw3NjQ3NMYTUYZI109XrykuqSLQWlhO1bti+8ZUNqx967rkbHnr4wtvuueCWe86/ZfF5ix747c33&#10;/fjyRf9+6aKfXnnnuTc/8Id7n/zdHY/+/IZ7f3bdPefe/OBvb3v4d3c8csmS5657atnzW3Nzqxpz&#10;qmKPr9t65SNPn3/7vUCtv7vu1l9cds1//eWvv/jLZT/544XnXXbZJddfddVNly2666rnnr5/1Yqn&#10;1oNrTV+9LWNd9o4thSU5RaU5hWU5BeW5eJVWFzYm6rGiAa8OjCI4AVlEBKuEc3qWm1gLDbZoTpr+&#10;kw9sC8I16pDdYj50NZAalQqwnDGkO7v+XsVc8P0rwyMowB1kCsjKl7rR6kOTa3URIzMVzS2y9lF6&#10;RNaCYUse7hcmfzrRl9WkyheUJsEoGDRLjLt0gI0CRTxRIBBfJmml9nRgI2VREnSJI7IAWDU09zQq&#10;KG0zi5KZMO2D1y2dSIJ2IqNCAqTGpZBlxdVFbRh9I7An8ZmBJ2tVjHRrZmFmXsXOtt7m0ZmhvUfn&#10;Dpw6qNmth4+cXjjw2uzUvqH2gbpYW3mip3EYCwOMuGquu34VClJ9YOWtvGoqxCUyJOUV9lR+VIhN&#10;1PyWKINFmzwhBFdhBi8PuMrZUMYZULkB4V5bsHIFXxn1t2q0cxEAakUXVo9AXCFyuStLQ479EC5q&#10;JBNMyFKxoj4mSCAoYuEOsBrkwXQ/IoYHG6M8VSX6aDcpi02x6GZoHWVktkcyJ7eiuJIgnMYtfNev&#10;IjOD7NbI0MY8MzD8HRHI1oISf8ovSs0kPZyU4MpUiWuPBJSgrEa2OMBJqw0+VH+FUpU3BapA3g7B&#10;06ucHlHWgoIs0cQjBQ7W9DU5ZF2uELTLh0mnrg8yNmPPwuz8gfm9+/c6+kVMINAm8B4MkNQJk2iV&#10;GVUMHqKhLN1n4BA+i8N1Zb3D+F9KEnaPKHcNKIujRGVoDKyva2WeRN1iOnSEJdKNOzoY+84sGbYz&#10;PBhDcEJTjhV56gYQ6lQlM+uWIX2nG5Y5Z/4q7Mo+VIRaiQ95QxFlAcWBccUdhH8lthRenUA4E5Ud&#10;eLrxijWrZiUwGTPX7kQv0awdO13Fu0ZibwFahXshJtphs7xt1ZWgONb9ERDydFZrZyXoEKwSqA6O&#10;RDsMNUchStkhGejugCIbPFgi5TTmdvLOUqONh06NNoB/o3oqvaNortDykzZPvVd2jiQyD05yWy1C&#10;p095De6/6FxTUkH/LdUKIP8pxdRdbL8ir9ggH2BoIjOoeanQpaxlhOJt8a4KyeNtYqwo2l9rgmsA&#10;acckclbcgHQokZSaHxQ4T17qbngZ5SqcjxvDp7l6QL6DGArA7UEPRmyn7pSUDMFv6HYnEaweW3iO&#10;eBwOWESvV7YJELzpmnet4qaPgauXCx58GUasFRfRx5qBxYw+yE8fLw5qw0lh5MGkCn2wzshCVv+5&#10;H3zu+xvlAq25w2u1cGSadScoNHbxcwsZSLpGkNXiHfoyyFjy57CtoSbhOhAFE2KrYLGB0cbANTpQ&#10;gVb1g9XXG1VvivCVbM1W3rCb7kRgqYGjXvS7LalnUStzngNylqQusK9sfboax64RRmq6ux+gRLki&#10;DxTAw9LdgggXZuJswiBrBWdobXeOJqlXBWJJCayyOWRAsvAGG0bfLP6HFvAAhW/KYeJ01t4k6FZG&#10;B7c34wUiAV4tINWaWHWdMoQrastLK4vBr8LjSopV6cEb0jcgjWntljWrNq1My0pbl75u9dbVa7at&#10;3pS9Ni1ndXbp1ta+2NT8yN7Dk/uPzx55feHoGwvHT+9/451j73z4xgefvH2GptYPjVcdxSS69bMo&#10;SZjw1VJhs6/f/f0rOVo/RnQw8OoX35zB67Mv3z/z6ZsffXKaXCtR66FT7xw59c5RvIBaAVkPHJ0G&#10;1zox3T22u72nv6mxuSyeqG5urWturW1prQPjGmtGokoVYoQhD7Za2JAVFjAohKETTvYnwUzA1wqt&#10;FqosZZdAEsxwJhfqBq4eA6Or1KZinil9z040Wwyi010GuNfJ1jyLZ1y6HNDK6F3gQA2JUbIR8aR9&#10;lwA4pFslIdawU5ooORFnCGUDISj1qmLpgFAMMglzAhaF2IzRvNg8SnzxnhDryqQahSeRhhUMpvdV&#10;6ULyo+p9KP2VJ9YTWQFW8YKBVBNxqMOle1bGV7wb59/IFmsfaCpJ2DZX07BKVqL5FGlM6LLggefQ&#10;ICqEXSrBz+11h9e6Z0WKNwtKRUFW+1pt0jUtKc0q99/hTARm7D6iBc6QWBGqQ5DO0lCq8FgdjmDz&#10;5Zvoz2kdZvQRFcLyappR5GYA8kHOauCnrXKoj7OqmHVkMpD4Sn5ddQWILe2i1N7hkYnCCjR0mHbj&#10;tCfz4J5ihA3gwCLk/Uok7DBkb55pVaFra2V5uEyHmvD83ovQAoJenHVsHgcZYWtxsVKRyx3B+8v3&#10;m3IR8310hK0W5sIRHIysJPhP0ZMgmP6l/fBch0lkNVmzDQwJSS3kxAb2Kh8VhuTHntjR4ESV/Fhc&#10;ENOV1EegoBGnlTBVMe7snQd2nZ9iQO40Jt45QlM8/srE4gHBgZdQij0IIVXdXQ67IwmGhQ+rnlRe&#10;KpK4yHJ4kvXMHnLDDHdl1uF7CoMH6GVNdLbG21sQvFQTQwKTXxFqrS0rqsgvrigoqSzIKcremLF5&#10;+aZ1Dz73/PUPPHzx3Q/8YdG9f7jzwQvuevjXN937bxff+JMr7/j1LQ+ed/fjv73j0d/d9dgvbrgX&#10;r9/f9fh5dy89f/ETf17y7C3Pr16RU7ylpPqFbbk3PfPqhfc99qvrF/3ympt/fc0tP7306p/+5a+/&#10;uuzqn194ye8uufSyG6699e4bH3rszhXLnti08ZUt21Zu3rpy87ZV27IQxZRRUr6zsraopHJHSVVB&#10;eW0xHa1ArYNdJleVdki1pElRjpaR/16PYYq73HV2yzb4pqTkEYnHg4+LU3BIASd6wqm44eWEb8Qz&#10;KMjXeFiT9+yp03PdORmsh0RK0PlDD5JVvhr5iGoGv+CfEMp6IJ50dArZ138GqGn/lew9Ijqwg9ij&#10;IFRmyKdYO2vkIj8e6mPOCCVTSgRrbTCuE9MRJLsiZTKqK+mH6f8hVRLgCmOoVGHwJ1jBcUVRV+n0&#10;JsnehFoNvOnfgwOnrrmutKZkR+mOzMKMylhJz0jH5IHJ+dcWjryJWCYkCe87cmp+/tgU5EmNHZVN&#10;HTX9Y908TVhLlPVqmOrHvBV6LixM4BDpcWniOSV8DSSGbmelQ2F7NJOQfQH/lSVbRoamJUOtLNWN&#10;+5r4V5EbTtUi4mJXyIy6hsLTa0RtBdIgiYJwAH2/R6dYEUSIskeyJeWs4diyMgMcVegL2iimXnHq&#10;rU7kSRFKZIsEioDQZBmixZdCXzrTXInyjOvTLftXyYh1m2yzRd1ETcEsSvIKv++p694FHbfJ2Xms&#10;ycQ22iqKrkXqcqYLB40K20jXyqLTNKMPlHhIEe+z9CuyNPfEafZlSBSLyVFoigYPuL73YXS7ITgt&#10;JXo34iIg142jepp2YvwEAWY6gGaYqeHE0ROo1ghc4FLpwymlJpFIq6ruRzfyfG8GeZ5bvVj39izM&#10;BbyqnCRcY+ZzlIoEgS4FvRZ/RjphxwVJ7emJULoGvGtWAOLs+9LiHUrShscNXQnc0YhA4xhYwl1C&#10;YvUCgE5Ns5NQcuoMo4NRQGMVwrg4FDRc0knwejoOre+iAR0W7cHCzgPzxWD9p8+4946HOkAsdkxE&#10;6goGS8KqU0kOlqnm0IOIYRZjyWMotQVOsyemMBoH35tutfEEhWDqOHsNxA9RGrJDpyAc3TvhjKgX&#10;wwOI44CjgSs/0JuKU/ZHe1XU+6vtpc/lNcmnIa9JKWa1VMrGj80we6m9CISeYDmnLIrjYt2pdYn9&#10;OI0gIgWNa560mA6goCwN0k649emThxM9RzaP/OhHIWtNE7nfwDY7dDooTg0g3WrR4FDdifxDzj8H&#10;Jau7xt0QaTq0JuMnZj7VjsE9EE1ginqpWnNsvIftDYs/up+4AKQQUdsiIDdOcuJxUGsvjAP1g4x4&#10;ycQpyw8+iXTQglKXb66+nn4hZTDh8qjdVxOfQJpRkbre3PByknPYfYtZ3KpwD5dKY5Fahgchylu7&#10;bzjtR4znFZNp13Q3uljRWJQ4P9Lv4MKTolhLFj53bv8cXhohI6bdnnkxz2bC/WhI6d2USycMKSew&#10;OQN844Aul0mqV6lbJIwhpGEf0O0qssdSnrM8U86cdpYT70jQKULFBCweoGr8obpmDclHlYpSV30i&#10;63hfcAu1llqNzIMTyOdQc1LpFuZqsgvsQhT6CxRvmOYAhTCimKwQxiiH5rZ4vD3emGhEwggo1lhz&#10;AyBrTUN1SUVRYVk+8CrSg3cAtRZkbd+RvnH7BoQw4evqzavWbl2DyTfrtq9fvW3NRqQHZ67amLNy&#10;R9X25HDL9L5RoNa9hyf2H5vef3z60Gtzx08fOP3eifc/fvvjz0GWQh5svPoZsCtG4OAnwLGwtnpw&#10;69ekXr/4RhNcv/3bl9QGf33mi68hD/4A2BXff/r5ex8BtX76JjKET7939A0SrchhOgDG9ejrewFZ&#10;9x3CYRwYn+ocHkt09za2tNe2JxubEtX1TZV1jeU19SUYZFjXWBlvbWhuQ6QwOQmYWpEbrCmG3RgP&#10;AW2wUauTwNhb1NLkQGCS5BzKCkk2pb8GMg4oEu9qUzEvfmNU3wUGAq6NzfcY1EEe7Lmm9rVaqWsx&#10;KVGrvJDAOLCCwlDqOa7GO1DzktKUvpWzaoRgTSUCu/YyOpi0J0nRXfj0YDq10lgqX6TPkoy1uti6&#10;X0Nf41vbObuH0WPiO+uvcPXiRqCKFvCVmca7cGXigsd16DchfWgGkbiMVjWiWaFWEpxIY5JtVZhB&#10;95t1qpzRohKZq5sZRRsmpe8FohNe0nQZ/VPwbllJT6ciJ24JQCr+N2iJFUqErWH6jqbgGLUaYTu6&#10;ySNVrTQOeUWMGhZbK/cIzyUb/D61tvAyAstuWB5rc8WabUP8KR5P7CXhq0C1/aikeSNj7QTON04k&#10;A5nOJiTz5ClFid/oRTWsIpeRkOnAXqqIDa0tA8bR8/WHdYSKbXmRAVPxr+pqUN5szbANotTH6sB6&#10;FWOkk1qzVnSoLcq12I+llEc3yAuDRTaUxT44Znd9SxhVSm9AF761NHhDS+fxO14WhZwD+xpRduQi&#10;Il0TRSkKmKGeh8U6uQsiTBIXFgN7zI+qeWWsi2APg1h4XUlYMuDHg4gyuhk1Nc59RF11OLNcu3WL&#10;CrHjr3CHO4Ep2UeRcENLU1Wsrry2CqgVucEgWmsbazBOBllHWEEqa9HVy1q3Pe25NavufvKZK+5b&#10;csm9S/6y+OGL71960f1P/P62h352zV2/uG7xuTfeD5YVqBWvn994368XLfndnY/+/q7Hzrvn8Usf&#10;feGuZRuXZRUuzym8e/m6vyx56te3Lv7ZNTf/4KIrf3LZtT//67U/+ctff37xFb+59PLzLr3srzdd&#10;d8d9i556fsm6tc9v3bpye9a6rRlrtmWsyczZlF+UWVyWW92AKbIlpTUFlXWlDc21WNewlmEhk0qQ&#10;dWSK5NRExxAxp9tNRp1oepC+4WPbLW2cmkgyqu67yib2fYVvXVpJF8cGORv2IrikKme/3Dph/lBT&#10;+MwiusltypQd96h047txcbBtknl0tpnZWiZ9HXWqroSMwUzNBfLHMNWaYaqtWOiocNSIPCoAQ6hS&#10;hEjJlZmMDWgwoo8csKTZnvxcDm/g8BhWb5J1uWSXsU2qY7E3odilJH5yrKu/s7G1sRpTcMrz0/O2&#10;ZRdtj7XXjOwZnjs2d+jUgROQBr114Oib+w68vndy/xjavQ2t5R19zYO70AAa1CBT6TyjaBMfK+94&#10;lN2iWCPVBKZMWaBERAFZl3DX0BNoVZiJO1GLob7HR5AE0GPD+ghK7iV8NX8ox2zw8vnhp2ceT5Dp&#10;F2dChtJEuMvsB8Y5mOaSB1LmVSY5URg8SrDKillSSYFDBw4pJYhOVCoVKaoEuzg6Eabv2pEoDEMl&#10;SNQ/pmQgYowDB+4yzvxquD7/X5U13ba6gHmRa+4IPlfMJyNzWZiqtjY/Zv7cyE3XvOTZEgY7gFSa&#10;NxLC8isSZLpxo1WULT93DXTXWJ1L6IufyGYJZKtOgV2FSk4KakAV2VZ5Ka6J+lvcZUjKpQFYDBKn&#10;jmkGsvGnSmoeSfOu6n1w4JkecPTwYC+iPo6YSe2pOVKjVtKbupJ14li8po4SEF2AWFLTuAePm8Kn&#10;3neQ6WvPpiIKUvsJvQkAV5PDKtCJWv2haLtwqichK+4gfEOqkxrm6J5SQyHYCInTokgh6xHcDhMQ&#10;4pEHcALUJzBTP8LHX750crzuTGmi1QDZe2qksdrIyRk2gMNjeQcpEcoR4hqSFC5vojiPQomgC29J&#10;MXK6Ma3qshTF8za58vD4yASBFxcT+RSAxmm2j6g/YyHuCxs34ybEnBCusHfoZTx+RhiJ65Xc9SSH&#10;FSwsKtg2xcCyOlNa+nwHL+FSmZwNAQHk23WEPdOLGyl3hq2tlmPotLIEsqWIy6mQob/3PW54ac1O&#10;8PiI+uNdYKO1dioo8MmyiibVL9uOi/PrB4H7nn5MuHcjrEtICbf/sAaDOQuDd4dyniHR0q+J+VQC&#10;uRxegW71e3IJ1fsLjJFgxzHxyTLedhfPJ8KbzTaB21tI0sLlFAYIURQm9Z9m3mC9lL/UK4Bb+cZs&#10;8gGGAxgkHmqB+VCEWAHxq9YajOgpE6TpujxUlojPVJAHwCoubI63ocSA15vFzPh0xSbxGWTduMot&#10;/tzKDl2NmmGrQGAlHrNYQtsRrKkuFVaJ1iRSFRgSQFkjqaYiW46P1m4S/YpDJhXk0e4quVk3upi0&#10;FUUieQn3oK/WdSvJvZ+hoJGHuctcOjiI1cyBU0WoFqadlZphLSywJUBVPNA3xEmtHT1JBwiDaAVq&#10;bWhuaKBji2C1rgkKuIrKWrhaCyAMziFqRYBwBhKYEB28afsGQNb129at3YIopg3LNy1fuXnl2u1r&#10;tuxI25y7dvOONUX1O1v66nrG4v0TrSMznVMLA9P7BmcPDC0c2Q3hLuhWoNZPv/zo868++eLrTz/9&#10;8gx410+++JDs61cffwnS9RsCV7OvX3/3+TcIFv7us8+//viLb2CCRXrTR198/dGX4F2/eO/jTyE2&#10;Pv3uRyeNWsG1amTrAaBWzLyZP4hWV9+uifbB0eZER008UQVTa328ApAV829izdWNLbV4YQpOPNEQ&#10;b415Umt7TxsgK17o8yIGEl810bCHg6yYuIk4VaQH09HKEk4rlZOBqaAMrLjoH8vLZWnUKscbX7JN&#10;shoomHF5sKMteOXhMYB28K+GaB7FCys6a7R3CFU0zikjfuRYJkIBKsHMG3fGVWngioVSKYyZMf4E&#10;aiU9y78iejThCXipEaFUC+MbfBWF6/dRHLFmtyq1h7hJamSosbCYkNeUtRX3bGrWDH8yoMmxvcPI&#10;UsaVT27Wg1vFr9JeS0WxWGUbaKkQ5iEwGKM8mJjByUx8yQuKb7wC4laM4L6nmygJSRHBtKrK0Ijb&#10;w6NZjeUkMeU3WmLIqskTbPW299OqaM4I4i8oZJhyXIFbQ9NUeI/QoA2cIWvLQlz/UGCM338PJBMf&#10;whNrK6kFuhidrFFCYr310Tgu3ehADON6Ggry6xAAzeYHm0yKfYrsqRx+oydH8HCazNRFRlofRSQo&#10;VgkA+OlRsBM/Xc0D6gFMRBP8S6gs8oTcrE2zRnFexGUT5Tdusbh3qyUskhHKCmto6qNhxsMWWZ2R&#10;kBEVsawsvLiRSGDRufP7h0eCunRuWLgMMruuh0oAS46eEt1EEaP+E08d7oJhNvWT6ghagYx3g8eY&#10;g6r1MBDKYhMdi7JoBOt/hNKp+QwdJg0iw7qJiVc9LR0IFm9vbk8AtZbXVVfUVdc21ZfVVpXXVlTU&#10;lkF/i6jeuqaK0qr8bTu2PL9u+UMvvXD9w4/+6c57/3z3AxctXvKnex45765HfnXTfefedN/Pr78H&#10;MPUP9z71+7uX/ub2R352w+Lf3Pbwb25/+Ld3PgKu9ZLHXnx4/fZl2YXPbMm+/tll59/76E+vve2X&#10;1y/68WXX/uiSq395xXW/veq6319x9e//esVF111z7Z23LF5y1wuvPp6Wtmzr1hUZ2esx+WZH/rbc&#10;vK07C9OBWoGiq+pLKuqK65trYi11aMURtQ71YC1zNWCBrgsvA1HVH2SqfVQd0SQUqp9I4hhdADwj&#10;rt35Vx6h4Th+/W0o1oVX/XEqAvBWYXiAPWlR+iv/CR8EwgqFi0slV6VuyeuqIKA1sHGcCWk9Fusq&#10;+qM5Liljnqtn4hA5ZlO1HX6CB+SA3HHWHgd3K1FxCqyaZWLFQIJF9jbYU91016xz9ncgmsAu+zFM&#10;qSHqpODNcw8+TMrBD7E7jDrsgrintrSmdHv+9k05aXlVO3vGOif3T4BuxezW428fPP72Abhb549N&#10;D010tXRWNSdrugeTeNKwCKMLi5MqrYUjhBYP4FIsKiuDt1CQm8dN5yJUEnYo4Z/27p+f24cAIh5b&#10;17LM9aEEkVY3/BW78mqloxhyBezOgo1nkjmwP6WCTBMjoqwm3aeqxkIrQW+rYSo4L2KxOEcHyEo6&#10;YXQNiLVscHXjH4jCGmCfU5eqRoBAtggfAofJa4D/xN/ESZR3zksKdCUsnpjlplpNHx2FS6mydBHv&#10;Jsj3Sm12T/yJQlM0S3OrSNMpRQ8XJDh8DuxljXWW/I8oICAEUknTPGgW25t5k9KYO8iLOUwSQuQY&#10;faFusvgWcKEMznlo1wBEwoa+5gwhObEhTcCbivdo+/lrZB2VEkwoErS+Hm/L8lRSYY4qNdGqo+qU&#10;NSyeGogXIATBrXaW/CdQJc+Lej08+0rQAX8CAA9kTttw6Cbz8iNi53HmUfKzm4uw/tY4zQy2LLtU&#10;WYM4pU6YFCtBl4eCOm9Jc1m4MsMXZ+yqgUPSBkPFGlGCPpiBSBcmcSfCB805mbgmcfRm5lE24Eog&#10;3hau41WEU6nMXo2xEREnqn9kagZo1i0S9cj0OBCzynsKG0ObgMLb7CzQTefCnTEQPo9eS/0Icxg+&#10;5dk6uWZE7TKQ35LI0EypwrRwaNj8kuY5ZIlZ/2xrLnzXaDrgwkMiaDeSa3CxRNygyWRdSwRLlExz&#10;YeTZkSE2RG1xcQv5/AHA40oDY89GgLJ/fKMpHIt4VZDV8DvE6hKKYMEUMOaFxJpEi79FDVJJGK7g&#10;q36NmrJIyOqCwYwNqUX1XJgAxN7Q3AzI4SDX1zQ1NUkJgFP9TY19MpBmowFHQP1Q7otjw3XLgGwQ&#10;HI0MAmz96BFmkSQvNt6PpAQZSy6PCfs7ukrD88KaYZs/ZYqJGFT1tiIDhSoN7o41wwE0CgN78EH0&#10;yEONJ/5cjz++Z4oG4LWH8bySGStegRugTCZlknEQlJTzssPommduHJZuMeQIWheJSuCqmU+ogeng&#10;4MbrINjjqo6/Aw48OCc4kLVTbNwzQDhkOzsVlljU2jpCWY5HpvQMP6SihCsAB1OnoKkSTwx7tLZo&#10;BdASEYI5Pb1GHTedC7ekGWyGxyj7gHIT8NFmyhc3oFKXGL/EKCCI4zz2Zhxjb/phakUuJljW9m6a&#10;WhMdLU2tcGzVg2LFV0iCy6vLKmrKy6rL4GgFakUIkyBrOhytaRmb1m9bu37bmk0ZYFzXpGVuWLUZ&#10;qHX5uu2rt+7cuGXH2uziLUX1O0piWRUtGQ2dBV0jdQO740OTzcNTeCVm9g+deufYR5++J6T6EQyu&#10;MLueev/EOx8hpeltYNfPFdEEKAtYi/E2AKvAsV9RRfzxlwCuX59BGtOX33781Tcff/IFuNa3oBB+&#10;F75WoNZ3jpx+79iJ0/uOYebN8Zl9hyfn9qNR2Dc2kexFOqMmtTYmqptaa5sSNY14tdS0JpXAhCG1&#10;7Y0YeAPI6gBhE61gJuxl1eQblHw08nh2Kw6pPMMheCwSCXsEiRNq6MIzJSbijfjFMk/ysRpBKicz&#10;vazKLiXMo/8TE1lhkAQsBD5EEi8GoIxwrI6+stoXV0fq0fSp84TlrITGhvJd83MKSSJ6JO1JYIxb&#10;my+OeCVepZuSIUmTUB1DckwZML4qahiJTZzXauIQ22nDKh52gsSwdoJ0xB+ip4N+1iTm62gmMP6W&#10;n4h3M3YlMTvFrbJT1wAYCNxaZU6+oT6TygQCM3GSZD4DatXtjf+cnJuZXYCOn89LWUnD7qWks8ZI&#10;lhNbNmwkaZFwsEQKqgUczwAniqo9LdYsqzN1ZZWkN1UbFoKVnawru6Y0rpofYy5RYIz/acGwTMbk&#10;SL09/mi8D0hOIka8oSKthE4Zx6ycp9F+Qk06j810e+gOIK5JD6k1SHm7gWc1NQ9RkC4TcHIbOJ9m&#10;qGeYyWDgVx2DzNE+3B52I0zYWqtsFtqsrB4nZkqdaMUtt1tVMg+tayp5DVoiEpsenhCGFDKEDUEp&#10;3ibzGfm8fRgZQTaMsiz0HW2H434JNs/Oz80fWABoIacajfNxQeyPljeMfhIK7rnvMk9KhGyA7d4h&#10;9yKKZuGWMP0Sf4CbBkJN/T6qJv6cXXw5lxgVYIpVLFNAZVg00eRD+msno4ORUNcRJ2qN1zY1VDXU&#10;WiFM10R1UVl1QVUdRqGWlVTlbc5JW7ryxftffP7aRx678J57/3zX/ZcvWfrn+x477+5Hfn/Hw+cv&#10;XgpCFcLgC+59Ahj1vHuW/ubOR35712Pn3/vEXx5+7tLHXrz+uZVL07Jfzip4Mi3z+mde/fUdD/70&#10;+tv/8/Lr//2Sq//vRVf85JKrfnftjeddee0frr72urtvu+Xe2x97esmrK59J27Ji46ZXMrI3ZuZu&#10;zMzZCOyam7+tAFFM5Tsq6krq49WNrfXIl+uDXATr1wjmbqHZ1oeniIWLckqHJcxPOOsdLPxzvxlP&#10;HcucjI7cDdVpsliRxa4UtqzwJBxlp9wKT8NXM64cgieFm703FmuZWGCZQuiiYFsJq3zqGXSkkjTg&#10;QP9QZaIfnE5SSfXIDZycwGRUgzrVTkJCHYFqek2jrrYVceIZWI/q2giKRPG6DoQzcGXJK+5ITRP8&#10;/0hWmkIgLNBFNMmhxPdkCTiBOTbUNfUM9rQkWyobqgsqitLzM7flZzR1NA5PD84iTJh06+HX3jly&#10;5PSBA6/tnVwYSQ7G4smazoEOniwZtn38A9et7/G5Os7cBVeuwlScUOIaUcWfzMYih/EV5d3CgYU9&#10;8xgvwx1xUY5fU0HGKk3Ijb351N2XIiJYA6mF4aaY+lxU26ZwoOszycYYLIy6EEQuayxTPeIB5OHk&#10;bEa9gPYpGSXXKvWmT7S+YfwS6nXRhoZqBrdma1lKshKlIJzdBHU6GArCKlZqPQ0C5RRWsWpBc0tS&#10;LsoUdS6UorYoMtTPJcIUxYRj6OMQbBdYXqQZto/arxQNS4CqclB3h4e4EiuqhxIE2NJn8iC75lNv&#10;Tmr54KPDf+JewO7zlgnwnmOHZnYpV8ltHSFVCol5rjnAiRFWkvIGhxs3UtWtSlv+MOKNuRlEAvKk&#10;SbbHZd92aFs6IZG1p5enQ3e0lPOUU1qDAHThkHaiFEujI0JV3YqgnjUwk6xXoTJs3/BcTwFJsjeh&#10;CLSA1R04ZNUu/KXkRQFZecqYweYhyWLmJaOloNEjTAQAfLUElTVj3jiGRFNY6Xx2UBw2lSgr6nlx&#10;M/RWpjft3oR7HB9hIpRNHLkKFYpDPlBOUbZUJNpkhe3r2QsgVxhlPdju6CasmLGweRJS8qnnel3o&#10;ThBa1DQOLLaEDLbsxPr0YLB3nLXttfxmD9t5KD2B2Uyxijgl2egOFPuwOjV8qOkpr5AkasXdwnMf&#10;R55VrlG+E306tEyRBgcLnVq0UwuOKUryZtJxeIyKywZ6tdRAN81oEGXhlVrbVCM7aDf1pFajgWdB&#10;txKvLmQCoY8W3L86tnoMhc32CqaOJ80g2H3PPvXCJZoRkIxh5tL4sDZw0o/fxH+oriufRKkLxlZe&#10;qxK0hDJo2u/Jj9ZSZsmD+lm0DVPzrF6t11V8Y8mr+zg8EZIry89JCMcbkImDZ1XfocEahOIMnHcK&#10;tzzbwXGTap46qVsPVqmEOIKYo84V7zQxu28PF4cwHysoxsWvArqz1aX+JtW84JytesD9a5JZrDtu&#10;eY5OkNOHPQiDRnCtShINSfg4xXROiQiRCpL7aIZgkG4UI1IXw5xEABmwS2UxwAw0UeXG1dIHlo8w&#10;N/uEYJ26Hx6yTk4RcNUTliyCQSzaxNgMPEA98wbTHGhn7WiBQjjeFo+1xOKaeQOWFbnBSA/OL90J&#10;1FpQSoWwUWtaxsaNmM6avnbN5uVpGes2ZaxNy1qXlrVmc+66zMLNGYUbd5ZtLajaXliXnVedVtq0&#10;pX2wunukPjlY0TtaNTQZ791VN7Nv8M33TgC1ArJ+8DFGrM7t3teP18yhsb1HdmNcDUKAT793/J2P&#10;Xofu98xn73z25QeYcEP4iteXHwK1ArJ+8e0ZiIQ//vwdoFb82jsfvvbme8dOvUvg+trpA8fewKRW&#10;oFaM7MJS0DMyDj45BrzK9OC2upYOTGSNxduQHsww4Xhbg2feYFhrV38SkBWcKnOY+tHpBkwFyWmu&#10;FUNuGKTkHAoQrXxqT2AsCMhYZQJL6Y2sbwgkzZBJakt+S5FLHi8igBYwAkeo4DoBouMFg8Akymjl&#10;1JvADYUHBJ5kmiAtmrRvmHSrBcP4oX8T72xeFCpX/A7EwAZiWLjwPZAkk36JM0kr7p7FdQ60QkDr&#10;CCWE8uCDojTgMRB+AJyiQ6EZJnC16VLLIGGqu7R4W2U7YdGAIBkGWoRX8yeAx2OT+GjIcr9ngh3H&#10;jjNcikyycqQC1xpEs+LHhBUtuLI7jpweS0NNWw0uU4qVQ1awLbyChWHYpgCPbZMEk2o+MVjPsM1k&#10;oD3HnhAbaaXwcZwpqkZCkPIqxkmiU0V++451A8kbYEhsvGSEiTPNXVD+cCreyXwj/lMi8pBCDLBK&#10;mI3tIcpiQDG9yEKzRq3WeXtgj840+V6+v6zSVsRhA6jcwJuL5iVWB6jjpTkCyIrSBHjVgVKexGM2&#10;OFJWe/IB2x4qvnF42RZlJYq3dzCJQgjxr16v/bk2P4hA5xNLDRjhPQJU7pG1x1MAn5oHi6/ackbG&#10;IZ4KZAiWcksTVXQGQbKKPPYXQF45/NBVnQ+4rRSWMdgRfrafrUe1UBZrZQpy5DUS2OZ7soCgvmsI&#10;qJWqGyXLKxEEZEJYxAWGqUsxk2/gqiWyF8Lgjt5OpDG1drbFmBsci7U0Aa/WNdXD8V9VjyWyuKwq&#10;r6ahqClRWVZXsCln05NrXn1o2UvXP7708ocevuSBRy5/9KmLHlx60ZKnrlz64mWPvnDJIy9ctOS5&#10;vzz8/J8feva8xUt/d8/j5937xOVLX77h2ZXXPL381lfWPZO+87ntefeu3vTXpS+ce9sDP7520b9d&#10;fPUPL7nm3yASvuSq3199wx+uvfGiG24Car3/8fuefunxFete2LBl2YbNy9KzN2Tt3LIta116zoac&#10;/G15xZn5JdklVfnVsYqaxqpEsrl7sFMDbygdQeilR8mph0oMKRDreYDs0arwIhki5KmgQokAUfFw&#10;9pdaDylcRP4Bl5Z6DWppO+/RVNLZ6GBmn5Jf5cPedzopqZAazVa929h85inOxK1ZV2Oq9uwXCAou&#10;sVVWMvufgqwrjMgz1xfa/3IxKVpJnWPah1hvKUgp6BilnUtlWnLLRbZYK0gdoypUghmJlq2rlDuO&#10;kzxVuYZIp1BjkePlm+CSI7KKIhDx0MWk37LayuyiHRuzt1TGqjtHOyf27144MYfhN8ffOozX4VP7&#10;SbdOdSJJON7Z2DXYpdWGPJLxPw6yFN0MFqbsB1Yolr9uweApQvuQoWzUbKKycVxVuBdYUgFWMTj+&#10;hBmVqaRHniMfz1SdShJM2EYRR/QWGmvhm1Dn6XS7j2DTHYs55QNRks27Pjpx07SqenaLkktpbgSC&#10;9Ybhqwp0MlT4RECvIC9X+4OWTv1cGImdFJ8Ri2y1Yti4xbg1mxJF4vFiCzBPwtoICZM1FeDkdcUt&#10;FKlrxjVQWMJXDDGWsBOHMQVZre4jJJPZFR8hBMgGn9t8kTUXq3fICnaerY6GQbJzfQIoFVDXmB/N&#10;iAKXIqoQ7kRZxK26V7SseSptKn+faTrkzO285aH2uCZrg33c3BviTzSTwwyhdJvWJ1vFKu+0eDN7&#10;yFNoxzc7FgfBVyfnOXFKoUE6CxYvhHsnKI21PWJTARTBl+Ilc6nynHnAOSk3Ok30mnoQjvnYAHeZ&#10;kcaTOAW3MM+su1Ga86wj4KOkNkEQV/sIs74PwshA9JlsREy0LcHSa9jMzGNowMbNk6NVrC/xs+A0&#10;N5sHhNZWIlt872BbxwEYQvMQ8fAyXYY1txZJG1B5SAUyDRrtiucwTD7ycAlySRFO8wBVp7LzPIoj&#10;DZOfLGDmFevYMA3OdceB1xI1t/Qhq0oxAXB2BcC+R+CWFx7XdoFAerAVum4m0+fF/6QzHjneowXW&#10;/G1YqzWUPmivZP8JOQhCreL3CJ9CLpqlwkHpIETHC4ALF3tbQVCgzB6J/OVV4ROc115onnoCKlkj&#10;RZ7yMaE8Kirqg25IONbJtLae6jKWjSji5CUA4cWGA8jMcJkaTJ77d/RY4ZXsTHveFEKk+OruuQUs&#10;4qm4gJjdxZv4E/WVbl4ff0Pl1FJphGzARu2MfBzeGLeK3Aim3MAtjLA9RHRuAThPXgeWH4eDIIzB&#10;H8pOHOzKjonyr6UYb+aQadwX1RMA4Sp0tWgr/gMMyggwBsNQIqVVMDdK3RaCwQhHRSTYmsGiTlZe&#10;T4Ug+aGsY1dufCRp8oouUXoZeL5UlUUd5BC+KJkGG8d2VJrs9cAbWm3HhmFnxQPUwmBA1ua25jYM&#10;dwBwbW3CC/LgqroKWFsBXOFoLSovLCjNyy3I3p67bVv2ZgiDN2duTMvasG7byk0ZK9OyV2UWpm3P&#10;35hTsqWgclt+5Zaimu0VsZyyWHZZY2bnSP3IVLJzqDretTPRs2NgvKF3rHbu4Ojb7598/+N33j/z&#10;1v5jU70T8e7djT2T8YHp1uGZjrE9neNzPZPzfQtHxg6/NnXi1N433jkIHvXdj17HUFaD2M+//vDT&#10;r94/8/k7H3xCR2sKsjJAGD1ryoPnDxydBGqdmceF0dk/DHlwXSxRBYoVkDWRjDW3w8han0g2YvIN&#10;QpgQVtLR04qvHNza19E30ouZN3C3gl/VC+NVB9H1dtqFuVag1l5kKI5jZikwLRpAbEmgMjeDZfue&#10;Z5pIwcS729FKNl1aW6qBN1AMKQYI4FAuS/4OO2UoDwhbNL8XpCsJT7lb+VdEksI4qZkvhDy7d0Fq&#10;SlJUUz+7h5DKTieqYCqg0ygwqsepAF7SuaoYYZKljF8i9QjIKqBLZg7WWVojwfRKHqwPYgKT6dZU&#10;OJP5VUqOR7HQUaIsLhc7yCmy+oZAV/N1+BMdEPK69LWahrbQd2oPqTaxzGz/WCHMxRcFjbyspjEt&#10;8SUG455oBzjtho9Su/KM4qzPnt67JwrqoPpXrJFRq+83DxrlmFY1A3iriNYgxRwMn2q3h6wgmWkF&#10;UCnJMEVpW6mOI1GofMCkkr0Z2kicGM2b9bwgjdLh7gAV4wmtsTQjBLHWJ9N8a+WwugUONKLlIIqc&#10;5mIhVZLMvUqK88sI1oJh0572+vqCw0NlZp5B5+yPKsuKOmHA7GisFv7EnvtIHyK9hzKTUiSk8jaY&#10;OBd6MBpRm9p9bpUQL4EQKpK98Hrh2jJc58sH2YQ2T4F83lg3LQ7HeafT1fpw6ZNVXstq6yJbPhk0&#10;Vm0lsunO/+RSzH0+YW8X34p80Mz6VMoIm3wa2MBhFSQVuSa6txc8FRxmAPtEL4hWmFpbkujnwUZQ&#10;j1djC2aC1eMFR2tVHYQoBRU1BU2Jipa26vK6wrSdac9uXPHgshdvePLJqx97/OqlT1/9xHMXPrj0&#10;4kee/uvjL1zxxCt4QQZ8yeMv/eWRFy548Jnz7n/qdw88dfnTyy5/Zvk1z69atHzD0q05D6xPv/b5&#10;Zec/sPRHN931L5de+09/vvwf/3zV//kzudZfXnbVRbfcdv19D1x/902PP/fAiyuWrt+6bFv2uu05&#10;6wFWt2Wtx/dZeZsxprWwDDPK8kprIA+ubUQUU/A89ACvYgoLljOL2dREQMYgpyLhP5XuoJBY5cHY&#10;TuNuDo8nH7esZvzYlt2F6sHAXataCooskUhqsbvwlbXVxbqfwZJ1qT9CFEQZhazLtgap1apTaQDM&#10;tCT3aAPtz9JHSjPDCVF2VglSRxRBWckmpQRzeepi0Y5QXVT04zl+ibW4huOx7y5kQhSKEloTLFPf&#10;2+emt1W9hc41m9+M4fGHcgeN98TQOhzSsw1oz8Y1v2u4vTtZXleVU5y3PmNTbmlefXusf7Jv8tDE&#10;4VMHAFlhcD325qGDr89PHxxvH0rUtde39bfB2soUIsmt9eLVroc629jyeJN0cscaqJVoP/AqBpbY&#10;cYbf4jjoPxlxjGNrnaoxubkj4ajUsFP1EDUoVRyCmRPWeThr36PfxR0JgLGcPTvWJcybsXIVOMHF&#10;sSXB9rLyP0XEceCNXABco/bO7uHIU/KE/FDCQlaczsVNiYd9afnUU92nit/NFPF7dDD6rp/gYnIW&#10;VxgMIxpKnKoVtlYkkmuVETTkCZOv8wQOjP5C9KISrXmZhXKKqWY+hr6uBAzC3B0TSh4fMjEbHN0q&#10;310iB+Ad9KvTGidG/hAngnvN4yzrmotdgyL8q+tpbLxZax9P4w3eI4LW+FC6gvlZ+DVKlK16oPNT&#10;DKcLSsNm9y8E5zTzKTT75M2TBlKwgdeGdXo+R1oTzJDwG+2sZh1TQRqGdtg4KrSP+auEoApkxqlx&#10;gDCn1FgZTmqdeaqs3SPBKmGz2FriVf8V5vo6tcsvA3jvYMgKVs6QHOBCeroUfVmSLpa0FT9B4a70&#10;I175Hj9DhCMdu9pb6qmpegZyMMErBpgLoB8lhpde6+zfw58IG9DI6lvDvQZ31lIMv2W9vDj1WVpU&#10;JQDBM5y2ZFGmgeTnyVWbj0cghffc47ATm1oAUesi0GCOVbtHG+l2s1MejNx0QvkNj7wvdV7J5O09&#10;oxX3IxFF1LDQqQ+tSS9ukT1b6ic9c/2k9tM5MPB6KBu+cv6T78doQJSbTW7o6Ic2euhu1c1u+bd1&#10;43gHZU+6L8Bui3s37tyhCqf4cMxJbGqW8ZFBGQj7sO67qTluOY+7RTp6wW6tK0TNUzHP1qr4PtLq&#10;rZaESE6cBWehCceS9LOcRP1B4nZTjup/Ebz5xeNjRZjuL7UaKfg6yzrqWlJDhKlvOKGWkLAXpiXI&#10;m+oVXh2iIIz3BebnNfddihsKYWQoQLOG4hGAW4me2E0DaY8x6dIJK9SAVLnJIYuGLDQL3IaqMpav&#10;vLW9qOpxE4na3MCyYMRUqs61PQIW30nDGGH7iO3gY0ItP9raB8Hy0ePKR7wVyB6posuJ2jfbgtB8&#10;xPdUC2PgzWAvtMH4CuESUGu8NQ7UCuza0tHc3N7clGisi6Ekq6ipryqvLkUUU1EZxjoU5BXvyNiR&#10;jlE3QK0QBm/OXr8lZ01G/vqckrT8yvTc0rSCqvSKhuzSuvTC6s3lDZlljRmtvVX7j85Mzg0kuouq&#10;4hvrEmnJwdKu4YrZ/UNvYmrr+yfnD+8emEokdzX0Tjb3Trb0TjT3TzYPThK7js4kByeae8bqenbV&#10;D021jM91zx4cPvr6zKl3Dr770Wvvf/z6e2def/uj4++eeR1oFqpghDCBaD2FGOG3DnLmzWt79h/e&#10;DVMr5MGj4+0DwwDn4EjKamIloFub2+uBWluTCA2O1ccrMfDGXCsgq+TBCA3u6oZIeLAb8BVWAs1o&#10;pZY+9XIXxqkfai4TSalmxo1Gfo6TThlMQ4rVEl/gIKlfCbJsfnTdjv8ECjBApapR39v0Z/TEZhZS&#10;fzXplLTqboQe0RgIllVcKIWrQAeQmgKy9sLEpyAlQETASFtMQZDadwp8RIgUjJPIxIUxnXG+tLaC&#10;yx0FAqdy0zNNhVQpGPb0Gs5ilZ3V72YIim8oDBZBSKcr5ce4Q3E9Yzfh5wJ0x4tcKzajV4FPQq3c&#10;d2QIE3qZieawGYQ7CQ6FoCBJdr3/Hi4qCtTpRLxhwqAaQrUoQ1LQ0YeDXCiWg/k9IjaJpgTeSNZZ&#10;62uJLw6HT4OyZAV3pViGQ90Uq04GI4KVcCugyCGxRLyWy7oDERGz7Df41nVWE0CpGFEgVSNk8sP4&#10;xHHhRvGTkEBB1W2HLV21IQCaZDpZVsUs8YIQhuc6SAZS0btsegml483xDQGzeiGE7tJ5gqOGvprI&#10;mfFcUJjs8YxcfO/rhiS2yW3lcBqg8h1EnanAIoyUoYWOI9T3wJbmJHlSwrxcHkZPkeXoWp0s7BRI&#10;1zAXJ7iueQN8//3piJCJwlDWnpnoQwPdqvXRYiR2CtRJJXxl7aW0Wwlm6NlQw0JJVHiYRakAaPYI&#10;VkHKM4jiCaUPCiA08lHO4mkhIwd/mW5qBYNhMwBZ0dUDy9rR04kxrUgPjrc111EbjLTxBphaQbeW&#10;VpcUVRQUV+ysbShJdsIQXwWuNasse13ulqc2rHpo5fLFy5bd8cqym1949frnXr76mZevfm7Z1c+t&#10;uPaFVRc/+coFj73wh0df+P1Dz/x+yTN/fOKlS55Zds3La25ctn7Ryk13rd1yw6vrLnzi+XPvXvKD&#10;axf988VX//OFV/zLRVf+24VXnHvlDb+64uo/3nDTNYsX3/XwXS8sf3xt2isAq1sy1wKsbslYvTlj&#10;dcaOtJyCbXml2aWA0/WllQ3lMWRIdTYjUC7Zl8RChgYbXrTjC/a4GjBSZXdcqMPzpby6aRonsavT&#10;QfFQ13OaMMxtWl88brdLjxD4Gbv1KC0TNjAbgOKANQcfzGetaE4mVH0ZlGbWnZpM47NNkAyfZTmi&#10;6wy9CSs2C6uC6EiQ2IWdEIj4XhdtYkdda/rPTZGpBeMBDCgWWHmzdFBWk4e1Wh3HDrpUgnaBuqR2&#10;sSunX/DXEeqrGe8HQ8Dw+FCkF2gdwwWPi6qmsb64qiwjPysLA9BrizuG23ctjBw4CXfroeNvAbWC&#10;bt237/iewcm+WFdjc09z72jP0G50H1GFoFiRMFhEE77B5kXCNiHkaKiGbdvWsOGUKaYFNy/LXOwj&#10;ga6oGF4Gbk/I4mUfnRvkouBY+msQiAzG9O6ScNApMz8fkeoaD8tzJExo3Z2PuSEEz5TYFYINFcRE&#10;INa42sgq0OVDiqrLkIMychX9PqfCh6RDzY0Y2arBEe53y9XEz7N2RxYu4BCMkQaWprBwqWhIqQM/&#10;hfdEsUYkmMhYcSOi4CgwpqsZ7L2uGR8xlbbUjZNFkZIWbWxf8F55ArvLi4HRx04dswZSVamswhLo&#10;6pJml8dqYffaeDtIQm/WOhhTHV1m5WHQclPNa/xmvpQpa/zEcHAMgwXtQkqNa3eJokPoHQ+O7pQU&#10;y+Q+hYJnLDpVOKKAvbsbEmaHY86LUJ0CV/8S0wrp4QqRqB4tEg+8gakVwFXjjqSiV5Cyjzb5dk5I&#10;2o2TZV29yFXkCRO4TjMuSGFdAvY6nlRT05k5i0NN7KqGC66cGUxD0UWr4R9sdPKq1uWkh4jStolA&#10;eIWQ1qNjXBU/MbNkq2zPaUjszJ4ZA2lyUzgaeAzxXBMjuQEk3SmBWer2oVxFaxQbDboeTLixyyDl&#10;sK4r7rLIXk/Tia4lxTV5aK0veE0lIazVzYhrmNNlacoVZU0+HO8WRB8aTSSCTkZBNyZYzOihJoe/&#10;VkXCb41B1moA+QBfuA0dxcR7Vmu15l27J8I+vpAhAZgfxxZCC8AE6xBqG3wisirZ0hIl4EnvQSir&#10;3l+qwaFHCQE8W1pMxpIZW31MHczQB0l58CKxqwChR0lpwLihmv+Vx5b2E6JrizXcsEtRnTrXYXXy&#10;raqvRHfYNrG7gWt1Te+tVT8C/PyM+2IC1YSpTKHTIq9iT9Mvv5fq5J6s1kNVLIoX5pEkkShhs5pf&#10;zrLWzFs+XMzBpi6qcBWdTZLT5aTnmkT+WhgljMe2aSg9wts47ckGAeme6J7AQQZqxQvkKh+yvvHN&#10;jeuaZA6wcIhseqyFQKCJeiWhTTyjLqd3nyyrVPH8T2FmCpJDWCZrzuCBDOhIPLDGrWGvFUI2MAQV&#10;MX5rkledjiGej5RpWKlhBtv/yW4vpz8wZMSjbnoHehA1YooVvtaW9hbgVbwaWxpiccRjwtdaWlxe&#10;CLCaX7ITXxHFlLkjHVzrpoyN67atWZ++clPOqtySzXkVWwqqt+FVWpdZ3ZxX0ZhVWp9e0Zhd31ow&#10;vqf/xKnDI5MdNYnthTWvVDaubu3d2daXP7XQf+qd4/uPTnWPx/qnWnom4nxNNvfsbuqbiA9OtQ/t&#10;TrT1VZQ1bckpfzm/elVVc3p7f/nAeOPYVPPMQufhExPH3thz4s2F0+8dAWR950M6WsWyYuYN5MH7&#10;j72+98jxmQNArfvGJqa6B0ea+4daW9rrGporMak11lINpAqdcFtXHCFMdU2VsZYafIOZN5197QCr&#10;9H+N9gyO9eIbuFsBXHGPaM5NUI9TJScxMClW1XUOwdXjXnwSw8PMKCqVFzFdpPeIgMhRaZyM/aKG&#10;soaRquFxYVDxSqoPsmExi84q8uXUO0wGnnQrWVCiYny12ZOpsaR2LR8jIgViBNTsZzIw6VZ8Y28q&#10;R60KfILecz6wA4T5y5Aoi/u0AzbaWoc2EQBbGMwMYTlmzbiCyLV4mOQqv0fpy1Ao/QS/wH8dHAPu&#10;JV7lO2B3JnfT12pAZfhK5OMxqpKtAmIBU5l4BB7DDhsf2uppJtM6WyJVUo4EY5zvgvtQ9nGspMqR&#10;I6rBW+GboM4NiUohOijFzSqjmGsuICuUEjoZWJ1lAXVHQdBXKlnzkCbNA3aNCNVgRh2eAIbUqFJU&#10;qxGvO8E4eCiKqeAFoA06YbpSOV2XwmDxnyLEqTWiiVTAwFpfgwQN76F31AYSw3K8+Jt4wJjtVDyV&#10;Q5Wx7z5ofMNoJi+uEkk4QruUlKkNwxptajBJSZiy8vShNggZqxBFO92KdgjGGhOQC5Mz1dlSZDH7&#10;Z035+E1tOYOvaIZRkrMBMM8+wHCIeiID5qPNNr+S0yPtN1dS8cyuCchja7grY1F1KIRaNdWWoVzq&#10;RLDawFWBdgmauCwLoDYZ8KAFyf3tuGA3WlUF2VcMtk72AbK2Y1JrU1tzUyty6jCjtb6qvkbpwVXI&#10;YSqrKamsK26MV3T3NMXbaipiJXlVO3Ir87YV56zM3roiO+OVrMzn07e/mJn5+Oat96zesGTT9iVp&#10;Gbev2njty6uvf2XNFS+suOz55Zfi9dyyW1ZueGhz5hPpO+5et+Wql1b+/pEnf3b7/T+85tb/uOrm&#10;H11+/Q8vveZHl13zm6tvPu+6G/98883X3nPXg08+8NLKpRu2LQfLujlj1ZbMNWmErJtyC9NzizPy&#10;y7ILK3cWVOaV15fBOYl8OYTLdfZ3YgnDk4wqEY7ZpGhH8idPxJXGSRQ9bxONH2CNosldhm0uc936&#10;dWc0Ylx5F+N8uTYK/XXVkUJ97qNrRkuoJOxMI+EpeooUqygRfsWt6kcyu0sabu5nP//JHlReEqzt&#10;jB9kuvOMOCxJCCkhoeoy1DjHdaGUk7hcWTnh5fE5rhtEnqAiZOsEVyABXhTkkzKLUjEoWaY/LiBw&#10;wR49aHmsWNtFw2PFxwqqsRZBscsOF3YET9/eof72nmRtU93O0vxtOzO25G1t6Kjun+yZO7rn4Bv7&#10;gVoFXA/uP7l3at+utgHQrTUdg229Y70Du/qBXYcnhkbwvJ8ipYbqk+M6nBMLZo9TZDwWiC187Ijq&#10;Dw4oFqUTonGUSxma2VZ1MjQ7Ms3iTKn5yu6+yz7WuDKIsixWgeKRpK47iazkWeLiECa1sPGkIxOM&#10;rA4E9lxKTYUhEeqAJRtcHSEr1BqU3mwNiKmwulKfi2FgrFaN+ix7MzNjWMst94QSgSUDD3F3ooOU&#10;PITTwdpORJwvEn4vjCfUymuDwFvyWvUyuIUOvw3pRGH1076z2A2cMLdK7Q+XvGyxsdYnDWU7t/Ja&#10;kDbHojPcEeDHJIe2S1PbIy7Imaj0ZYg9ljeVkkU8OqgxFiGsuGyjC+JSzsKlWhiQVaG4dKCpLg+f&#10;ZbOuWwAR+yQ9cBTDG/g09VwoowU/Qw0hvTlQE/DeIerAZ4mfF0nCu5jAhgoI6eRDSrMcxbILhmRg&#10;yIPJspI2J6eKPDNnlqrZRE0syUam1FAMrOYUu0LjQLD8T5x9BrCFJoIJZGVWBRuwD453CmhcsT0s&#10;prV5XgfCyuOhR14BeHtGGXI+ZbwSKKZQjrTGw2qQKb7hkJgIBvMcueMjAUjQAYmM4i1gdMcoV5Dq&#10;Jq4DSxa1QgQyLQewQoQnUfZ7ZfCAdGU6EXCyNf9qqQRumTS7phkzcJgeBKoJiOo9dthLk5yQTosQ&#10;URZEwkQv8rg64BrHkAFpbOBy0hgXE2kf3A5zWE4EdAW9gkDATROl6SoTSCwiSU6u/2rii5oLZKA7&#10;OGotBRUrUIpcdtH0MiRvaEAx12e1ydj4E4wkoArYTMuCaFK2w1hg8OnP54sCdQNGtatWf6hf0zmS&#10;ecTSodRe667x0u0uDHecB1BsqlpszkrQLclhVBqwpJvRN5FI4CCM51aF4A9e0t5Ov1V4KEQqX755&#10;sN74GtOzL8ro0j3LC8PbLDab14Y/3UIS/I4RMruTNEtrWix2IUQeKio8ZBMqLCq8A0dn6S7mXrAH&#10;rUaMGAilamk8kkhRgnDZF9kZpHmKM05IqHpELX9of4EIdn26AqtDzFsozmWRBdSke0V3nOGu2qNS&#10;/mtWM3uF0P2CY0Bjy2sIXvirvqFeA2lOK9SbYGZbV39Psrcz2ZOEr5XzWpEh3N0OYXBjcwMcrQgQ&#10;rmusAcW6oyA7I2frpvT16dmbV65/ZdWGZcvXvbxq0/JVG5c99crjDzx559LlD6QXb8iv2V5Qk15Q&#10;m15Ym14Z31HZlFvRlNPQXtwx1Hjk9f3HTu5r68XwwJfTdty/o+LZyqa1NYm0sZn2Aydm+yZauifi&#10;u/cN7Jrv270wMLlvcGJhYHyud3Syoy4Og9bDyzcuTst+MqdoWVHlhqa2go6eqq4BpCrW9I7FBne3&#10;TOztXTgyfvyNvSdO7z9+agEJTLCzvg5z0BsLx07OAbXuQ3rwbK+I1paeATDJ4FfrAVYBXGsaSoBd&#10;8T0CmRAj3Axfa7Ip0RkH3eq5hsCrvcNMY9KoCNq/rQ12FJnilHjuABFpcGURSBDLVr5rbBFgjImV&#10;1lcpR+h6MAqHgFAaYMtINYWVoUeao8Y/Z19GOkqbYFHkwBJI0KvQ2WjyqHCpQn8iTOswHdYbrNtB&#10;FkJhKvpUQ1YJL/G9k2vFTaLgVzZS0AYTTAqRGtnihiV3im+sJdZXlEAkXS0nDsFRHDNLPbBn4Tj5&#10;SV/xidgRS5Gx2WCJwy/Y/gox8zmmnmnqDUN+dGgYdYt7hsQgp62aXBXQFz1oRpvDZrxKCqBLb02J&#10;LEEL/hUOzyDrxc2JhDqkjxC1aoasJLv6ICJPE614H8194c8ZcuV7ST3LqGFJIK0+opoNPE+0Ylrp&#10;qiPiuTVOgZJKmd0IWWqnJzgJBn+CEpZNKTQDFdokpArgqjGqOuigIgkUgdWtvuDyIcwWiaWlyrC3&#10;xDlPJlqN1SE5Jurgso6up/KQ8BRDiUmtjlysYqFNi2FTnZOsR68BsA6mLA1GrQSuQoZaSZXRIu+r&#10;GjPhGtVfAbWyviFJzieZVMecDzbFk2I7roSmZGJnCKRRCmAqr8k6HHYp4PnOEX3nAP0gGrSK2Myq&#10;EanBldy/2EEi4Yjr46Z65fVBk4TVuTiUI7J4wsKNMlSDcLizUTYsyT3FAGixxjTkwLjC1NqYaGpo&#10;bkSGcGVddWlNRSly6mrLKuug3Chvbq3u6UP3q7aqqbS0oTi/tmhHVVFWRVF2VWlmRUlGRUlubVVG&#10;Zfn6osINJaVrCkte2Vnw+NaM+zduu2Nt2nWvrrn+1bV43bl28/M5Bcvyiu9dv/WKF5afu/jh/7jx&#10;zn+9/MYfXXXzT6688WdX3XjuNbf85uobf3/djX9ZdOuN9y9+8uXHV6x/Li1jFVnWzNX4CtS6OXN1&#10;Vv7WXDhay3MLKncWVefXNFXFk/Gm9sbmZDO41sidD66VvvxezG6Vw5OkJZWNNJpa7GRFkJv0CvfT&#10;U0rZISjsIsJTYE8XifXYOmWWYEkVJqzi1gMrfqWzevIqn+vCqClDGiGxoamYXjfp3RoMbd0pmI2Z&#10;nGlbsgs+ZlFSA4xyk71qPREdfMptU9Epv5/qGPNUeIkfC6RHJAwjv0pVklSyIljYk9ZbhdQZFeKc&#10;3YodiUr8MKSBolxeoizo8WBWmDA3hled1JW+DnllMhhsGDKnxtam4qrS7OIdK7euLI+XJTm7dWK/&#10;6Fa9Dh58fWH+2OzgZG+8py6WrGsbaO9FxN0klpGhUc5+4MRd5PdgVgqyZIAlQMVQeRUqwnDzSvrF&#10;+ygoeYTJrS30KdMB8UQNFiU8Wdo7HHbHyaBK08kiVWVWTcMemSVryOruA1GZ1HHizMmrsAgz+A+Z&#10;QPhby3RTOlhbSfVzYdeU2BV/7pc1gfhoaXqJ4izwluBTDkzVjpbzsadAkyfzZghLVM3zP9WecM3H&#10;l/pTeE/n+jjnxkm/FiiSA4zUnowsRmIzMTxrdyN541W9laKPKIm0CDOYGiS6Q09BwQeErKH6tGTR&#10;qDXCrtJsM2TbhCcvEnw60BfnWJC4sz+fBOPUHuAZZ1MFi7XzgcVsB7o4lUOW0gar/sbWaFJiIG9Z&#10;khr8iwwPoM6H17tmEYHU3XpeRGM2DWCwSGKN1db68UH60QU9S23dR9wd3aQk05hODLU2a1acDsVx&#10;k+c0c+6VQVJwdpFmcIsJu4pOlKJVzlicSqjTkbEUmjXT2E7sCHQEeBNKSfGJ3mZdkzxH0u9E3TQt&#10;ZWFgUnR98tdMCIMKloqYe+SwIomEKVxXuweLCfeLp8mFvnyqBqU8vEJBEq3wHQJU5oH1YQ+JskIR&#10;znayV0KUJmE8G3BWtkPdidEmlDFT7utyn45T6RHwFS0Ai+3ViuIW+vdF4RIb80/Ud8ZXamQC6Rei&#10;uUir2sgqlQGndjO/Cp9OWp6rq2LP3NnxBa/uBnWn7h7iGypmhVrRi/FTwK1tgRkjeQcyhatXNyk7&#10;wjhQHiBJHTueOXt271lA4pQgqPhJryeSAUNoRhm5Q7m9yHhCKT5aR5jSD85i0coj3Sxdpp6j4433&#10;xezmgi4PjYcJcHQc1nG8cJB93fpGUHeS8DiKgmNgmxYxyB9E4YZkSt3jbqBzToZTA9Xj03MtAo02&#10;ZfAByt+UjsB3h0PLWPDwhyFRz+S2Dzs3WHOMeFh8tQh1nCVa9Whjtz3i0j3nJoDeKDPcXKtDRizW&#10;o/SdTwE+AkxRKLA3NKOt6VWt6zBCCaxQ5UngxoeyyiT8rdqXjt5k3avYJ2gn+edsDUvmEzUI1ILU&#10;fGYPbbbEAHgVH40FAd+4k4V7ARpgDLnBT8S1YtomWr19XQP9Hb2ceQPGNZFsbU0mEh0J4NWGprr6&#10;WG11fVVFTWla+salzz7y4OP33PPgrY8+df/t995w3yN33HHfjXcvWbTovuuvvvWSC674xQ0PXbop&#10;b3VRfVZpQ3ZxfWZB7bayWFZ5LKsyntuQLBmc6T317sn5A7trmra/tOG6+57+rxWbb8oofjK/enly&#10;uHpopqNnomn3vsH5o1Ozh3bNHBybPYyvu2b2I24onp755CPPXv3Myrte3bjk1Q1LVqQ9tiHjuW15&#10;y8DoljXkFNZuz6vd0tJfOzrTPTU/gGyn2QPD+49OHn5t9oheR1+bPXhkcuEAFsxuoNb+oZbO3qYE&#10;UGtbA3ytSGCCVLihGSNw6sCykmjtiMHaiiTh1s44fa29bR09bdAJI40JFjClB/catZJpUOqSOg6s&#10;7lxZheB9OS5ZM0doyPM7qRAmIyq+VLSqwSFtrpLHklGzwVMsq8OWJAAGC4rYVNFp0T/pmciMWLvw&#10;IoOna3VCCXzDYFpOskHbNXyDzyVqxZsLqQaLJSTHBINkTe2jFBgmNWrzqnlEpT0Rf3loDfTJEiGT&#10;vKX8WMytc4nJuE7wBcgKxnVsagp4FSwrQKzjmszHCriOnWOzrD5eLlulDDNomFFUQJswjDFNl0HM&#10;U3h3cN6A7+wZGCvyWOMcROrTlBIYDw8DOUfpOpPJY1dthbXF1FptTZvVjErZJun2VJ+SqJW6Zdpr&#10;IR3EKVFTmSRhKmrYSUsBPAfYyS6g3o3mVWUssYWgc0PECAwpwTAbk/24J21JFfDGS15cbyE7Fj6j&#10;EglDB8hriOee8l2aRoJ5lRtPYTAQOxXUJHL5zNBWEcOz2SnelbtmbtOTYxFzRWDpBAUeE/Vg0JXh&#10;5SthmAOZ3K8lEwUsB6SHg+NVjLJeT9xVoBRaA2ZZ7Zw2EW0xtslV0bOeSwF8Gzz3SEWKGsN8+KEj&#10;aKOjHi3ktNXvDGPHtJpLLmUHnVZMFXyiXvX00jOPbsxg2MBhCFY3Z8NiuWVao6kY66kMz7SqhjGt&#10;aBR1w0cxgOHNNLU2cZJ1C17VsbqSahhGC0qqMFemrLqhpKu3qbs/DtN8Ray4pKGoqL54R3VRYX1F&#10;WbyurqO5obO1tiNR1dZS1BQraY7XdiVLWxPZ9Q0byqpe3Fn4WHrWY9uyH9mS+VTmjhUFALSFi9dv&#10;uey5V35178M/uvnOH159y0+uufW/rr75R3+99txrbjr/xtsuvP2Oa+67++7H7nt59dNbMkGxrt6Y&#10;vhyQdVvO+i1Za7PztwK17gQUqi4ors6vjJU3JOrjyaa2Hjr1YWeFaIRR8kyWcx+OTKYbqCJ8PLfD&#10;0iNWGLTj60km5MNSNfW007RGHmFfUX52qrshcinYqOxwk6pWOjcVu3yMpVrInn8jqEOFsMoF6kvZ&#10;l+XSxs0wzMBLE0dIpYqcYZwDhXCSr2N7mDNBSEk842QL668cuYTKwzpGvRWLJJZiNq0pCthYyDVr&#10;KqjJ4zotqVLBGtgAPonPJp1EuSzq37u+JyxR+W6ibxf6MrjOI5cOwrTB5NfG64uqSpAknFuRV9Ne&#10;Pzw7vOfIDOhWoFZYW/Had2Ju+sB436722rbK+g7kGSYHxvuBWoFdQboCsqIU9iBT8CQGXaRKiBNY&#10;ofp6FtcRfOk8vGLGRE2Hyt7llOo2GbFsK1KykfV4roEsDsSvSQPMutClFYXl1HeodlciiP7Ef8gm&#10;kVsYxsaKbB0yFGHlTR8dx2+QKFb5bjTla9InHd+jGJI828iZQb4zWCQ4tBDkmkKJzGw7YRiMq9W8&#10;JCQJic3rBsWpalkeH1xOqnHBKIpZ5e8Mj9MCJONoANuw0AuEWJTrfs1ZEo+nWLY3gZwAhiNLhUY4&#10;Rojd7RjV0LxHcOHZcuaDo+KbMJWrGZZPRYMSHkv96O+lpKXEGjCDGFX0vpkxz14mDom4MsHgwEBq&#10;4/FIDboAQVyxOoI3KGgsInBtzbExxNtiqCLBghUKRiD+NV8Ppmq1C0FqKOBK5ipQZzrRuiUpx7Uv&#10;gzOE7BDGix2oYcBR6nUjohVxwbvVcsJE3xRkNZNsLTRenIE0jS3BoQD6BdKmlZcIGYokPlzCKmTr&#10;vtn11AWvMlqudSUS4+cSokNW6nE4JoTZX5MdN4T6qnmHVo4svlHydsokRml30KmSq48OMpcyQ2ih&#10;pmBVcDiwoneonXZ8GkWSlgMoCMrtg9CvcVAWzM/4MVEr44v2LDBCVo11gRDOCjKoFgksO7GFUVoB&#10;7P0JR0+dI36veCdyrbic8I2XEfLzsiEQfenMWtakRjkFwADJnuhjPOxSQZET8sYHkZSkKziTkgyw&#10;IJFDMsW14odoQKALA/I85UP2JcdFwO0wGVgUQaSUitAUoBTcSwQbnRryBDM87zt1EKKprWQyvRB5&#10;9RagtXmBin2c7r0H5nEYcWe5l0RArlMjmXSIJePdCs2tZsl4JRR5Lh4SGkN1xtUTDB0fhw9rYQzz&#10;3pSfz56O7c0GotxTnF9fbFFj1KufD3hq9WY3xFkJbrvonXmUlCLuViN7KOq1OZnMsDmlRtERUDuY&#10;tRauIdzLYvuDuz7MUJB9hp1iYM4wKzXoSNnEl7f2/7mctL6xfYBtcHQTnyO61C1ncMICmzIhd5N5&#10;hyoDOPPGOfN8KHheK1tabC/i5/0j/f3DfbB0DWGQLOreob6+wb5kb29bF1jWZGsSutmW5tbmxpZY&#10;IxxbDdWYdlNUWrAlY9MLy5+7d8md9zy46Kbbr1z80G3X3HzxosXXX3rNBZdc+4cLLv35H/76i19f&#10;9K93PHntlqI1hXUZJY1EraWN2dUteTWJ/Iqm7Fhv1b6T+94/805PX112ztP3PXzu4od+9siT5z/5&#10;8mVPr7lmVe59Ja3bRud79r2258ip/YffWMDr4Ot78fXAsenW5pxVKxY98MQVj7y46KHnbn30pTse&#10;ffG2Jc/f8vK6RzILN+4oS9+Q+epTK+5Zl/1sSWNmx3Dj6GwP4OvwVMfgZHzXTNvsvoH5g2PzB8Zm&#10;51Fjd/QPNSZ7ahMdtY2Jqro4xMBViY4G0K21jWVNiVrg2Hh7PcBqW1eziVaIhDv72zH/BqGbkAeb&#10;aO0dYe4mO0TSKGlEHAPM1N9R/otkiWxYQFuK6bgk6ggilBxEXopqYU5eVWdBTlHxi/IwUo5LEOHc&#10;aRTMRKoeOSPsKrKKrlfjI8INakUZDOSC37AuxQKKjxWJqLGogK+CeASoCgnS3BqxvjK7MkmYAb+k&#10;M/mH+H3Tocr7FblKPTA3Xr+GlKahrkFQNTTB4gXSFQlM49PTBqXKXiJq7RvBxY89xfugKILCN8QO&#10;S1fMHT/H4UPUK2tT/O5SJ6PRCyH+XkMdq4iZbxbGGVMKG1ygQn2iN+nb1NKJrqyISkRo6OhboIv3&#10;FOWowCTx3XzxT4hm5UTXoBrmZfGuxoIrnSQebxT48TRIvS34R1goMMnTJu0xN9unB/+UmmoDdIrv&#10;gVrNbpv1ZTySApxEsQJt8p94thSkZC5UkI/qcHcsCP80hVnpatTTCmOIUZSZE7EErPKlRtYB4b/q&#10;b3lkxBIbNxJhGhZis4laFeCsdhovYo0PJi71MmfiMUWB4uI2VuGlIC+oo+dw0KzoFjELupjnwppk&#10;HHkeE1l8OX8JbA9bobDXqHfAeU3cX6+8WASVUBqJsaPMZ/9cv6bgWemW+T4cLA7/Bq3k6hSw241/&#10;tb6UoF0bTwui5ppwkB0qs5H+YKzShEA9zqmqMmTVojkA7wQgKxQpRq3NHYSsja2cfIMA2MKKkuqG&#10;yuqG8pqG4t6Blu6+pub22vpEVU1LVUVTZWlTVWlTdV1HU6I/2T7U3T7c0zbU29zX3YzRr4N99T2d&#10;JYlERm3DmpLylYWleC0vKFlfVrm1qnZlQcmSzduvf3nlr+5d8h833v4f1y368dU3/9dVN/3nZVf/&#10;6pobL7jx1ovvvPv2x+5/4qXH1mx6Cag1HWA1c1Xmjo0ZuRsRi5eeuz4jf0teeQ4ha0NpQ0tdfaIu&#10;3tGESHT4WmFq1dguykWAWvmSgMRGLHe4rQpOUaZmv90nxi2AcmRmbhY8WwjBChmV5sOFBuU+xRuG&#10;GQZCqq71DQjFLaiJLhGUe97u5UcdfSZ5GESlcIvdlf5boibiLo0YUat7N65emPNRZCjz06EpyviR&#10;gi7y2aoYClSqAldZshte0sKquCC8CX1rHkJrfakCGOlhc4yKrhb8YbQXIWFb3WU+d/Xgt3FXURYe&#10;wiTrF4CrqQbcRLq6ekC3YgoOApkyCjOL4W4dTU7sG4e79cjpQyfeOYrXoVP7Fo7P7trTX9dRWd5c&#10;3trX2jPSPTg+gFc/wt6hEyZ1BiMD0BfDVOU61mioCP75zqVUXu0AqMJsHlbacCDHxDCwtMXm+exb&#10;AKZYtSCjNWNsKIuTZXGgSQlCWXycNHujip/hiQshamLCQ23kPGoKboEkQeww9saGTKpbSWnykhD2&#10;MDz2JSGalFcRLxUR2p7O4m6CzqnYLVfbIpw1WHWIH0SOnSwZ3nx2nh5FnmKFWOJPwEtLZU0sRK3a&#10;OA4dai8cTL6VAk4CSybxPIta927CtRSxozwOjg6SkTLoDtS8iC5v6pnZi1Et7oLY94UPlw7pNJK9&#10;LHAQTuYibAKHNQdGkkgXym7O+CBZPgFUtSqMXTWDSriOPRcPfRWt7ZsxAC3TL9H8jxRIcOcCN4K1&#10;slZKi6/mKXbdzF+OwK37C+7mSFEpqYWsbmEyTYhPo2yBHOkcNk76CGFXpVhZHoxRqASowJCWB/u+&#10;Q4BWyrpJ4Cq4ZVO0ejQUxuOaF9DCOgDTFEXRTJFVkzfF+eM69F0pSMMdceIUnYoY4aNGmONbTXWq&#10;t4UtIe1PCMc1hIwr/tADlnynCOTwgOiu52XjlcQg2X0rXsCRACGF/9Ua02oD0k/6BRxh2FUc7QMZ&#10;pPXJ+FDHuUlLwvBkTvFBEjXCk4Ra0aHbu28vLhjTm2hC2UgsSYt6EGEWVJjLwrtVP1dOMvtEZumd&#10;Ms3rh2oFTQPWvhvjaW4TSyNjP17/Wufd5vBP9JVPYTUFJCpRDKQXPULc+T2KMwisHXZK8mAydSBs&#10;ZxeoNNZjnXPRuCaLd1UziHIt0blCrWovSmbFj7D2VZ2CVLBfaMR4wcFbRaA63GhewNVj5dUOgIdx&#10;O+wWaaQQNhJXKXLgMBA1+nMLQ3jE6BfQXvvhxevcQUTUVZLx1ngYhoqb2vLy5YXCfK96drwFFLzE&#10;dZW3gMoSGbahpFC4Q5SZx9VYf6Jl0zMUmE1tm6KJaHcJBXEV4CTg6u6M911VMYlrHg3R1MrR9JTg&#10;KQjRmckkDbmf9SlXjmkJGyBN0Gk0QJDVpCoEA2xsg9SnPKdCrRYRkNCz5DuiZ/lgZeNY++u987xW&#10;TWfFoAdGEINlRVeXX4f6BpAHhC3BP40OdfZ2tXd1dPYkaWrtaEmgHmuONSBkpL6quq6yqrYiI3db&#10;Rs62rNz07J3b12xYtmX7hmdfXvrSqmfvevDmxY/cdsOdV1xz+6V/ve0PL2x8bHvphpzKTfl120oa&#10;syqb82LJ0ubu6lhnWd9U17ufvvfp52cSbcWrV99+7/3nLr7v17fe8aMbF//0qnt/fNNz5+1o2Th/&#10;cs+xd468/v6J1987fhJBSu+fePvDN469trembNWLL17zwDPXPr3qvpfWPrps05Mbs5aV1GTXNBbn&#10;YUB7WUZ2waZVW595ZvUdr257qLxl5+hs//jcQN94S+dwdedI9cBEfHwmOTXXu2sKsx7i3QP1rUmw&#10;qYCmjQgNhkgYA1rBssLj2pioxfeIEQZq7eg5myHcDZa1r8M6Yccv9Qz3JOF3HenTf4bkbaNW2fok&#10;Sh3lPFVAVuU/y+kqqX9K6enkGlHxtLk6+9f8ql67+OfKnSbnKVGxAoeJp4h7+Z6ErwB0GG9JYaaU&#10;rQ4wUu6X5iSJlRUSIS8K0ASKFfNs8A2ZPyQhcYMpR8VLw2+CPVWAjsm1mpdDXTFjh0GTUhhMF66R&#10;LbYB/8TcJllhLQy2nFjAMxhZ8YdwsfYO430UI6w0JkcNp5yx51ArS1GuhcjYLHK7JmCVBwUjE4+O&#10;ZsnQcikqkojOqNdBREO4K0x8i290CW7kBl0u55fijhJaE/fI5UaAkLOJNGrMpCVpWI/AcZaP7mc+&#10;iVHqIYVoDB8nC7JKwDBIRvZaimPNkUaTeEh4kgpnJBIPqDAzBK7T04jwZWlCKljhSWYpg/9T+643&#10;FMKU/JV4Xmc05LyJ31cYrzq+GNAqMy2PgIlW8pyiVf07QqFyeAqHa6/RDCYItL+Uz6TI3YqdxeXL&#10;aGUFi7kQYZ9MYl1xreFf8c6yXbErw2QpTyeam4UoWtw1sStVBHgroWhrDNyPEE9OH7ZRtwtiN2I9&#10;CI7fSwPsM4UNcKvY5aCrZPlm2UGA6HpEazpuS1Ky4ocpjopMR6wwtEqyA62ZeCFS2CMZVRrqIaQE&#10;PMW9ykdBNgyTb2BBbEkmgFeBMTCmtbqhtrymsqSqVKi1BNHBw6NtnT0NbV0NLV0NDe011YnqqkR1&#10;bVtd+0B7x3BXcqS7YwTAtbd1uC8+0F3T2VbZ0Vra2pIfb8ptqM+ur81uqMP35cn2wkRLZl39c1k5&#10;17287Nd33/fLO+459457fn7DrT+7+qZf33jrBbfd+adFd1x5/733P/Pwi6ueTdsOyLoBqHVj+jIw&#10;rvhmU8aq7TvTsgq3AbVWNJTUtdQ0tjXUxqtBt3awD4cOHIdN27IowYLt756rZqbU0iyeiHCoo6Gs&#10;PAUaeoGvTHQIowtRgfFkCRfxMJpQIqhTxWZtHus5wkgef6naCH4ILM1a6MHvWtDv44LYRSHehA9X&#10;pcKYVaBCFX19ZsOSLWeiiWV1hA0T00F6JzxmeyEvZpJRssdgHIXYDCEuIwpuodKepDQmI+RBkaRh&#10;xRIoX9fjTIiWLWw2Oc87S2SyHsAs2X0le1MJPyTcINLTikEtwzAqVKJWZGJholJVrKagsjizMHt7&#10;YXptR83gdD/o1gOvLxx769Dxt48cfvPQgTcWZg9OdAwnajtq4z3xzqEkiFZogwFWKQ+exGWP4Y1O&#10;EsIPybuqkoZtL+i7tJDyhVuD0w6UvqabjrvvWtMyE58R/xz7KxotlD6yJITZDzrLpDVYxskEi9Pt&#10;efdDKKc82EOxKLyQdBm4TIeBDfW3saV8mPgsz/V1CpEKVsel6iIxWHJbzWWfzbco42TDI8w2ZnPy&#10;p8BMmGXid8OnMGzm7LQYXmasWfXmGnujuCMKblFJ8z8pxQRyJolNFxALVqZxcs4KU08sDA4SXxZe&#10;7tfg/OKypOaNPC2bAr4j+CbaZquOHQGt6zyFY8XJcOkjexbWt5ABQ4Ww6RcMrDJxTWjB3FfuLLaK&#10;Ru4QkWp/L7GHkKqTn2ghdhST4K5YNe0CPohMdTSAx5vkm5c4OXRebBHn7QxNplcJqQyC9sHKBfc3&#10;jWF8//o256ln2i2jg3AL89iGQUFEthZfOOAKKJH0viyvVsFomDbvR2dBk1zlqBKOV3VPwfDVbkyf&#10;XxzYYL3TvEp7Hd1gciXt9cR2ZYl7wwbIFU95qibiqCFiWXIIgSOAHFVNH5AzRzcRBujU42tQ+Rre&#10;+1NC8q1wvh5YlrtL6zsxCmy8B75QmVH5V8Hg7Sg4wlrsvp2W3hgclpk5HMaIAMdZEisohTA7JlQf&#10;IDyWh1r9QRLFfG76POISgpJTXlkeEx9DkNWixMN4M0+78bEV10qnMUGFJBg8rdFJ9/XPfbeEWHFT&#10;ri54nK1Y0QZYPRusBNoYLsh8+juCMTg2Lf43RRkw3vSuWYyUPjjPfVRYoGoVCnTdF5CT0/FvUmQE&#10;0MurUX238PQRRRzyCHQlKOhEBKyfVrgFnMWFZyI22xNxaGp1HJ3e1leR49DYDtDS5L6eK6VoeExI&#10;d8ftnHLthkdMYNqDStk3nb8SbbJJQaOBO3SCeUzLE26kN8fEuO9cK6R8LoQVUfOwoWZtM80UQdLP&#10;TfWBxcrjbq8u19CEIocf2WXFfzpMmEuTD47lNqHXoCea4y3Yu4w61LJtU/Lmi9yagmiJVjSGLr9g&#10;gtXjwJIKsAJWLoBTRacGL1RcniKBHcd/doM1GBnoHewFZOUTHNhmFMG4XV19XW3JNuDVRFtLHKYt&#10;QNaGmuq6qpa25sHh/u6+zp6+rsHhvuHRgfbORKK9qS5W1dhSn1OQmZW/fd3WVau3Ll+x7dWM0rQd&#10;1ekFdemlTdl17SWxrop4T1Vrf33bYOPIvrFPv/n8s8/P1NRuW7b85gcfOu/Gm358w63/ec2dP73w&#10;9v+84dk/de3pePPMm+999t4Hn7//wWd8nfniw8+/+viN04cqCl9Zs+HejTkvF1RuL6vPiyUqBnd1&#10;7z+8d3xisKx6R1n1zqz8jS9veOyxZTc/sfrm9YUv1iaLukZbusdaenY1dQ7XJHqL2/pKuwdhgq3q&#10;Hqjr7IMwuDLeWtOiMa3AqACuja01NY2lBq5NrXXIEwZq7eprT/a0Yv4Nk4RRUyiHCV0wWFs7Bzox&#10;Ng90BdI3rXGTHdpqYVylTBRDQcLQYIYkAb4G7Ap0SkAr6hXoTFZVrCckqwAF8dKwnCH036EihoW1&#10;d7i/Z2gAf47/TBktPZpVdCDBITgtoFZrPF3Y4wrn3J1RCDzxh9R4Ct0Y4HAcjoe4Agelso1A7AHN&#10;gaKz09UpwZysMwbfAeffGGHKxcocYJtPjTxTw12jeTncIwNapi7xd/AnQDTMYVKME44P/xZqYWYO&#10;j2FGDoHxOWY+FUnM2Ci+C7KhGDFM1KqwY8J0UYsiNkW9is9kPwCAm7QnWEdJYW0TF+2m+RNUvcLa&#10;yxaCZNDA64RY8nASMjGOiJEVVM8qSpeolf/EeB46LQ2oMPoc34+IVJSe2aFQikFSvyESxBqwEVR7&#10;II0cp4xZMt+In1PzrNk5Jmz9Q5tRjZx1wjxxJ/DGljFLiaHhN+6HEQ1y94lCdab9bsRyiCZWjBN/&#10;k8lvRK14olCpaz2niOUIGHOX+RFykKq7Jq4mkhVxAZX2w+uXOzERt+aLj0nOQv48QZBDI8ILGi0D&#10;eGuDHWdlmpfznRQapqQy5cWLXlCz3xpRU9kWq4R0PtWa/FzrgblqO6gJTxGJdgxTFV8cnqMRLYDb&#10;jEIUARjGXaTsi2EdF3niAD3tLFuMbPiNMmm9e7AH0CLRiRzeGF6IDq5uqEEUU2VdZXFlQUlldltH&#10;1dBoc3dffbK3saO3MQ7g2lEHMWdLb3P3aHf3aE/3rl4A18RQV/NAV6w3WdvdVtfdUdPVVtHeUplM&#10;4GtFR6Kxv6d1eDDW11OcaH4uK+uWZSsufGzpBQ8+8tu77j33pkXnXn/zebfdefG99119//03PfzA&#10;Q88/vnzjS1uz16bnrEvbvmLdllc2pq+ASHhz1hqgVkQxAbWW1BbVxKsa0JmDQrijqXOA6cF8QuC+&#10;0xMoZDO6WSC5YIDu8uWT/GFf2cAmTDlXMg2feUyRleFK5BufdqxazLooiB8nQml1bPPreakwJ9Wm&#10;lq4ZFJm9EbN0lnR17YJPUdCOtJQUCnI2OuCfalmUdXiM8Wx68KNGsZOl0ShIelxV59En6VRS+Yi+&#10;Z9jTdAo8s4VVqGIyD29FMUttgWo+vJXLReFipO3EPqL448Akxb04t8x4VTW9gTcvdR9PHiLeAug0&#10;yi2vR0XKKYTOSG28Lq+iKLd0Jyb95tfubB9u9ezWI6cPALUeeevQ4dMH9r+2d2x2qG0QavOatv7E&#10;wO4BAtfJYUwBVQgNmlBi2ARmUH26h61PD9AaBiHOlFLfQePU7J88W6mkGvbqI3AhNaxyxWYo7pEJ&#10;KlMs+ZNhzDN4WEGCb6GpzzMYXLWzwFViKtlFp2U6z5ZBphDd0Y2pJCGCMTc4wiuC0EICweWlRoDK&#10;Jqm46YY1xUpigRZZgQ1m6uKF/+QgUCXWSiespolKdh4cEZimIBxYKn0y032IKgmeJdUTUYmXwacq&#10;RU4KMZx2E0eUL48VB1eoorVt2M8OiReEhDXN1ZjQGbYRV8zHjUtMHV43CgNxwTtFRAoKEfsAQS1C&#10;KQr7nLTWFHZ6Z10Eq6R2hU14FkHWEIfms6ZjKMqa40wDX+RIre9dMwHmGfa4hCXkQwXsBFSpps0/&#10;SwXDCz5SQastpQNOHbi80L6zxK4TXftAhetTlyuj3eRXx2a4E6RZqaaXqSpXZR9QqwA2r3nvIP3z&#10;VJkaDGh7CJ4jWkzyAUPxcPCdHxPlfgknoMszAd7PsmTNv6VrwKJ0xbmZMSN+MP73zS6MynfGIQo3&#10;kVGrZ5Poc/30NGrFwot1GH+LT5ndqzcXfrZgWx8qHbh8p9SxczliWhVSlIFa+WuiowOhSsmY1snI&#10;LckgbjXafKcQxUmegOttGrhXlHJQN0iaoXUDv4mmJBcQMa7EtNgS9r9wyYXkMGI/oyBJ1qNbUhjG&#10;HTFpvlgkEALJjmg/jgKiNP4aK5Io1ujUS0mhxD72AdU/cvcB749zsWffHvWzlAwkCQ9ztoQbRbFK&#10;P696gJIQ0dpegnx9WsuQsqTiezIQikCn1dwt0TCJincNT7pWPLVZ/W70NegcYQ0Rbgxzj8klSCfJ&#10;ustLvRlLyQc40twrBp+DokPBpqh94JaQIxWoJlAUmfQFut7cIMCvuccqoCjCVojUN6+uJZ5Tt4ro&#10;JogYfm+thmmdVQuDdHF3T4ddFy3q5xCPxI3xFajddCqB1TFYr5RfbeZcLQktiXzWqz5kzoi21s4g&#10;3v7+HZt9bCsQ/+y7j247tyAZ7qBgYVOseOGmCGOEwOYpewmq4J6BnsGRAbygFu6B8K27oy3Zimk3&#10;Rq31TfX1YBHqqqtqqxqb4+2dbV29nZ2YVIjpOP0At2Bi65tbY8CuZdXFZbUlhdWFZQ2lO6uyixuy&#10;y5C9FN9R01rY1F2Z6Ktt7q3pGI53j7cPH9r99d+//fDDt3fmPr9u3d3LV9z+4kuLnnzu+iXPXbPo&#10;maueyHhk7xvzH37x0ZmvPj7z1ZmPv/r4028++eK7L77972/e//BUQ9WGgpK11fGiRGdDR1/zyOTA&#10;4dcOvvP+25NTI1XVeSWVOzJ2bnxx/aNPLL/18dU3r8hduirvycKmzOa+uqGpruGpZHKopmOgMtlX&#10;kegs7uitauuqamhG9lIFMWpLdaIjBl9rY6K6OlaKHCbIg4FaSbp2NiV7WwFWPfymZ7ATCmF5wfpQ&#10;8oFrxTdd/AYGV4d4CRSEwC31CDCb18nAloWTU+V4VdlcSRmSNWWeMCGMtbGkXgmReDap4GUEDCzH&#10;XR39GFHRD1ynoaGOblK8q/S3mC4DRa7UrJQnSLAJIIBCkV/xhzLZCrsGqfAuin7xO0CkMrtaBmyM&#10;at4VcEz0GJ2rgJfdg+iGkGWlnRVSYY5pZbivvLjUxuNFo+yIjZBMZhIVirWOUl+qi8cBlJjABMgK&#10;4AqRcJAcj2KKA7hfbsk5Tp3F32BbMVi2Z3jQllkcI6NTcqpOP5KMVnNmicXFzVIATJG0xLTs9Js7&#10;Em8gCwQZV4cGY1tBS5KZ1MQaQUHdw4q6VUSQ7a9k6jQ/19NyTXKSfQXRKjacXQEecc2k8lthF6RW&#10;RRwe84dEjvMEM8IXe6fgYuZFMTd4yiNwbGc1tMN/sn0lCZO6dxQA+2/JyorJBKhOpUyx9hWxTBCu&#10;rww6Ckwmw5wCVB4Xc4s1SmpyM7TaI3s+6Rx2GpPYXUJ0DYNmlpepVOyUpLZorniOFntyVhi6Omfh&#10;q7ZCytqKT8GWg09Ozfjh2fEgIl79AYvq6qQXPCzKCsuR0IgSO5tUVXYEN53be2rlcn3Uoyu09/hU&#10;U93MTDyeBQfN26YVBoGo9atSXnNuRAWgkMeTJvAkljDRcsMxYqHbp/lgGGlNrrWhuQFca10ck1pB&#10;twK1VpRUFlXV5Xf3xUZ3dQyMoNHVkOxrbOmJdQwkuoY7ukeS/eN9vbv6usa6Wwc64v0dLQPdrUN9&#10;LYDBI/3J0cFYb3tdd1tjX2cC4XjjI32TY23D/SUtsbVFeS9kpT+0fvVdy16+5qmllz380GUP3n/l&#10;Qw9c/+jDty195N5nHn9u1fMbtq3Mzt+csQPzx1as3/oquFbGMuVsyNyZtrMkc2dZdklNYVWsor6l&#10;lqbW7lYohOnOH8WC4uFd7OOyzNIT18BDbDM9LRKQqBkkoabBG8cw2gnDQopWJQ1WYUnkx5V6ugpa&#10;DGUHLzPNIwlKRQ8LYXsVLT08j93Id7UnWOIS0F1hPv5DrGugOqNETccjacAgiVZiEgRraaYRR+GJ&#10;IdEkCdBKnHJEjp3dCkNlFjShd27rrMfwsCyQuQiMUBh0ESV5qJUeZudYTO7HuaEp/lXNIE69igpE&#10;CdQ1BM8IcAw3oDlMZZJh/o1QLv8JV1ozOhcNVSW1ZekF2zfnb65qrRqaGZg5PH3gjX1H3jp87O0j&#10;R986BAS798jUwERXrLMm3t3UO9o3jHb+btRDg0gVZsWJKCZNAfHMAx5MuhtoEwqgWqJWt2lw7iIj&#10;d8q/SmjKzrr1zFLaq3Yhw6xePlYw1CIcR6mOBuWmbhG6OcibF6gVE1BVn41J5UujoJhPU2FOf7EY&#10;mKiVVjGGwU7vxQBYXDmkrSg81iRSgTp2UjQFjoQ2v4+CYUOtL4033hN8I7S+5N+kaWSosoSgVA6r&#10;o+GyzGm6RrzaXxmYdUnwWLG4dNivR6fymgz2sDmMRqOuflwH2VBErJ1U8YKvnIjIVBg2eiKtuBSe&#10;rlY1FNShL8L/kqSGC5J1nitsFYiWmJrtDKy10Z0ktdhm4CseQ3KMIu4IDqOsLEFKB/+oHRBe8m8L&#10;1+GkaKxUFJsUpuzSZEFDr6pqJQAF+Ss1t5EcUQpJHh/uuOhoUnac38u5sgKB7C2aR8I+4q1cDVPh&#10;b2+zjjyOD5sFnGSrHG+RiropTAfxsHsxcXKYzhSbX6mmA36Ci8dDaw3OwwDbaIg33kcwUo5u7ZQX&#10;Ol4JVMlqnlOkfvcJJWqd56DguYVZxQJRf47fkVU+mm2rMC2/BPlc7hPJ21uh4xZ8EBGeEczQsiOJ&#10;eGD4FWhEtG+a3VSbHY8EWsxyY8qx8uTYm2MIsyTihlW8JIgPLeVga8zZ6czQAtjwvayxTOw2KrSM&#10;HnJ1QHCPRLG9av3oRW+52ivK6OZHW5iqlhMPFz2oe9ma4Zuo3xeJCDhtCL9gLg7nUehLcIhR0g5M&#10;1gwtheFFK3yYU8B+liZmWR5M1Tcy0iEoMLep5hGRD4s6yqxkzAtSLKFlnt9wcsP9yHHuujjpYpXf&#10;lZIQN1aiG00MrRGvHjQc9aRGkpOWXJbwlzUaN9JRe90IDXRVIFzMrUpjoyoKAeYjLOr2+ij52sMv&#10;YKWy29PLAtsfPDVcb01+SgSHMBjfpyK7rIgOPbvQi6Tdl21EIm03klSShbuPwpYFCDKpvra71ZkO&#10;BKX2XKi/wJMlTbKeTQbMqR4KK2RdwzxQZx8N0Zx23Vz8HYmWR7D+I/DJnW4WD2qOpyoK7Y6LPdZ1&#10;+CzPtCPjqmhVKI9YnEgJDJgKvAqkiiTh3sEejLrpGezp6e/u6GqPtzTFmhoAVmsbamvqa4BX8bWy&#10;prKovGxN2vpla199cdlzq9YvW7X+1WWrn3/h1Seee3XpivUvPb/6mUdfefjJdU/nVGbnVWeVN+2A&#10;MLg8vqOqJR+q4Jbe6gSI1qGm3onkzIm57/77u9dP7Mva8mja5iVbtj65Pevl9WlPvbrpkaVpD+V3&#10;FZ86cxqQ9ZOvP/n4a0LWz7799Mu/f/nd/3z7xZcfD/RUN8Tz23piXQOJwamBheP73vv4/U8//Rgu&#10;y9qagsKy3A3bX12+5em1WU+/uHnxhsLn0stXZFatqW4vnFoYmz88NTLT1TXc0Npb3tJZ0tJREm8r&#10;bmgubmqtaYiXN8QrEB2s3OCqqvriusZyEq1t9QwQTjZ29WPsTRIva4O7B7oQYgLGFdgVVR+BK31h&#10;ZBFEsTqTKciDTSChqS1pLjhwcqdADY4IxiBS0Xi4qAhc5VB1v0Y4MBVGy9wmWEZ7NcAGp1Uzb4J5&#10;UFNPhQklqpU6kusDIQMjb9m/GEH73rOXgf6cNKQ4JSpVLQ82mlVsEhZ2sqzyeGLNwW2FhwFhJ/62&#10;exB7apaV/CLgq2dbGJ6IU+XG0+zKOa44FCKQhXjxy9+zxZKw9XBXj9URGHbg8Ng5/gcZapGPiT2H&#10;o5ekcGS6TXlz6Qs1qjasNUnrfFqZOdn3gpFV31DOKmYSSJ15s6JeRVSKfcY3/IlZRxGPJgNtthTX&#10;KlUtZ7GwJcAmBALNeIAmobynbttZWyKy/YdKzZXgVpSjaUaaVGXvNFHsITfkXRWVpEBjT7gJ9lpJ&#10;Z3VK1L7yf+JsCbVO42wxSxp4Q/JagliGUXEIL5GwKF9Z0ejd1ftQj449mp6D+AmtgUBppr5RIB5R&#10;MX7Ha6WWYMrWlXflI+kol9SKpqGa2E35UfGvQeOuneURkGWXRhRDbmVH4coTuE3tkdo50sC4H+wH&#10;j3sN6ixKCh5oYdbQIngVGiwHrPuvXtb5sBT1as2zRUR4QhCFSteHxdEkoSErFkqRaTTeuLvp2gir&#10;rbt9aPshwk5J610YCIYcptqm2trG2ppYTU1DdW2surq+sqK2tLS6qLGlHGOgB4cTvQPIcGvoHmxp&#10;6493jXT07eoe2N2H1+BEf88Y5MGdrUNdHaP9ybHBDuhedo/glRjqbupP4oc9AE5zk0MzuwFryxKN&#10;2TXlaSX5r+ZsezFz85Mb19z76vO3P/vE7c8sveOZpYufefypVS9szFyTmbe5oCw7Kz9t4/blRK1k&#10;WTcihwnAdWdJVn55Tnl9SVWsvKk91t5DyJrsJ9dKX75GexOySlFPUKqDibIgdMqFXZ2HHmCJw8k4&#10;m1eRG1zd9JA2Ro14DLbMOd8cDBc8pmGGp1vapk9RCeHM6inFDqsr8oj1CvjWxZCe8SwapuZYkqLy&#10;1vRIZx7yeyeOBhpHCBbpO0h3API0U4oqU619lXGaahiQhhBFBKRFnkSBjewQozGv2Yyy4bGgTP2y&#10;6mm+raXCUfVDEOtAPJuo/VTWKsmMATabaUQHDCBqVYYwH/92EOlKG+AInHg9UGtu6Y5thRkIoG4f&#10;ah+dG54/Pnfo1IEjyGR66+Cxt0C3zk3Mjzb3xWpaq5DJ1A+cBjsrQmg4AocmRhwrcilzDFlN7aw3&#10;1XWV0YgLFx8BdwdUKXJloIDC2Cl4jKm7843vmhInl+WpSiu1GFh5GOUKuGLGmKR3lD8EmbEUd5Rf&#10;2nFnVpCgCzAjAhvY4D3zgHzoF9BaLNthAAOqorgyy4tFLQZXCSuH5Q+UXx3XLq5qaL+R9MPJqMxB&#10;5QhKspFAO7ZTEoXaSBZqaCNha33tgiNk9VQYh6OqwOVBmJwjEeShL1bb8jGhcFoeHzv9GABGd4OW&#10;RK5LKpppsXYulLaBwEyHHaBLtKq6Nv6JhYupk2Xo6yJSFTb/XCNttRk6eorSoclNm2QRta3O5I15&#10;46gvIAzJvoA2OJiW8fsmmlzHq8PiuTXh4AstDNB3KuujSTlI0MHw8whT2h0SmNUoYQ/I/WIfVfxQ&#10;LLFaBlE9rcOia0NjhHXWeN9ZyxCuNHkjHQNrTBihfW6JA3JTJy5Ajmg4p7yRNInIzkp+WHCLPSbz&#10;SOaCaEIWWMIue9axcAvHMuE6hP9ZbBUxjAwRPq2GvuGukQ6fWhJfPBaTBzJKPHNKk+x+mZfBqLnA&#10;I+zJMbz8qDCSmZaYExp+qpQ9H4Wa1e/Nj7XlnsuvHRaigqlhYW+O91cgh51cbbdkFCggUy4XMYMl&#10;oBpAUDtaRSBTswAC33SiNPxB9eAOkW5JXgYOOsL6nLrII2qOOFlbFXp8wcEo+waxK9udHKHsq9q8&#10;nK8HmZA9yArHmU6HqPMSkKo0EWw6OEGX3YEgDFZisxKY3GM1eFO2FjuS+iCOm2JGkQYN+FTyQFE/&#10;r1JB65tvXqFWVpLK/3MXhusMrnkBfi7vemcSGBbHYSmw2ESrpdn4oEv3VWrzguG65p+TVLSj3qsB&#10;YTwRvtu7VsFQf8GejnPpIh8vn91hiiwfkcpcYI8+NQzM65gmMDHn2TUYdhNCaLynH9zKAKMIyF0P&#10;zuzBSo7x3e6syTxixlU3LzdG8SXuawdHT6o4xI6jKMU/IUQTINndIk7U0+9rOivd4BSrO+hB8Zya&#10;UkHSQi+mbGCigRIiWZygAINCeBD/CdHvAInTvsFeYNdkV3tLa3NLopkUa211aUVpeVV5VW01vpZW&#10;lr24/OUbFl1z9Y1/vfrGSy6/5k8XX/7rP1927h8u+cUFl/zXr/7y499e+fOHly/JKs/YUbUdYLWi&#10;eUdVIr+mvSiWLAPd2joQax9u6hlv33dy/3d//3ZhZmjr+gdefunG51+45ZXl97+08sGXNz/+8NYl&#10;zdOd7372PiCrX59+8+kX333+5Xeff/v3r7/+9osD+3a1dlT0Drf3j/fMHJl7/5MPv/num/fff6en&#10;K15Tm19UlrEq7an04vXbSletyn08p2ZNSfP2spbMmmR+90TrzKHdc4cm+na1tPfXtvdWG7U2JsqR&#10;lgLgWtcE4FoJmIok4er64uqGYgy/AV5FFBNymLpMsUIMPJBM9rWj3kOx1zvUg69+hUtOw1pxwNEg&#10;oOJDKAZVCh2tmk+jRCUcfxJdQUMqvpRqSkEkySTpaMUf4s8t0/Uv468kM6Z4WJ4+gqNAzwY+U+/g&#10;ES3CNaFG4i8D+iFUnDwW3tBxvKQnQ9CPY2Lhmx2ACFmxTMzTUXjBdCohCajVUmHFBdtnKq6VqlJH&#10;FBH3WTAsKhTbjC3HAxdWKwAr7DsjmlJTcIBUPaMVmLRnGA90sqca/Tp6DsKa+sc0+1XgGJ8aOGJu&#10;Voii9U4SpopuDUBIjCtTj4EwqciVrNSNalGXIAd4S2CJlGEVaMpYTiJbolaH9EpsTMRlGa05cZVK&#10;umkJYtnIpL04mr8s1SvFsQbDktryKCszgGpY079ORfJHkGKVPtBzbiJMC22wpr8G/CxZLytgbqfX&#10;BUVRE6OKZKbQPIQbhQGtGKgz3k81NoOhiYoVemQ3s8K+CKrB0zqHSdFHUkRja6XqwT66IY3fYSix&#10;9tetMsrbpOeRMhA0MvEtrgD44hDJgzrSnTaJAfi2lkaLcybh7HlFRt2KEQ6rvD9RjRa6K92ctq4b&#10;m0H2JoxREdWjIthJDMYG9ru6MaH1kSPL+Cgy5xOV1PiJjOZcT71Yj6Mfg/sHu6AS0yGxWK81K4Wp&#10;pPhNgzo09rBWYunETLDm9uaGlkZ4JyAJBnCtA3yNVdc0VJZVF2HtSHaDaMXY66aeweauwXjXcCI5&#10;mGgbaEkOtQ1N9AOyDkz0dY91dYNx3dXfOdbXjdQQ1PR7JgamRsN/Yq7G/PT0gbnx+amOkZ7q9nhF&#10;IlYYq95Smrc+P2tVbvqyjM3Lt6e9tGXdc+tXPLP6lQ1Z63KL0/NLM0sxGLZwy+bMlVuzVm/fsTEr&#10;Lw1QFjHCRRW5hRU5gKyx1vpEV3NHL30O3XoBhzNoinQrQSOBk6J6qM8JXnw+YOg3CMGz8hurZ09g&#10;TzsrR1+q/mNV5+vHTgk87GcQxohyAaUt6C97b0KV7AnsrHGjbivGjTiEw4ABq0zwK0Y9Y/4cNbck&#10;iI4XZi8cdJZln2Ih4GjlNB0MyaD4UNlLAq5MHOEQPDlUDSpYcdo7FAY5iNSKAjOwGY6TNSEgJx67&#10;GJYyGoqoKGR943pRFzk1GmoNEsO4hay2NB8GbP1AoKHt8YAKxfbyCgSUpQpdqYwI9AfdWt9SX1xT&#10;llW6M6M0tzpR07+7e/bQ9P6T+w+fPgSu9cTb0Akv7Dk61TXWHkvWdva19o/2DSHDZZrIREQr0ZRY&#10;L4i3Ncw2BPASoFqQrB3RUZUT2CW46unQPqDGVQW6qQkj81Bni10R10pKzb/gxjxeobshl5qssAFB&#10;sdKl8ZXORhzVgDMBpRgKyuElCGQC1QNqFHjbu6AXgZZ4D+emQEeHnZIyWY38QIJRr67JKBpYqtKQ&#10;MFUImTJgCYZZuMv6yGLLMMPQzs0RXwPYR9RbvhQtOyQsj9CRrsOgIFAGlYt4l3Ru5Zyd+yoduxgq&#10;Su7ZYcH3IkyYJ0xc6sJUoM6w2Rehz4u/N/zT7elRE+ZdrbQnDpfemFwr9Jyeziojn6Se6gto94Pn&#10;kH8VVI4GwNzHFLD0+Q31eshQgUA36I2Hdg3Ah4yzE+mNyb9NzuGc2rdJibWl4FaDh6JfW0shhlpa&#10;JgYlQ1XJG30KY8MEWkwQYSn2SBJnwPjxZESBQ039sDCDlx332rxW4FBDtE/PMAE5xzUJ7qZ8mLR0&#10;msnkm2vKJT6RsE2jm0z86roNlj/+pxYKnAgLv33XiwilM0J7xDNlaauBnD2QQobu9UhyGYydfHMf&#10;CvcFjJmtRw3yWovwOVSGW2ugayCdCmVQthxNtgQbWov4lRoEXvlyt1Jl6hf+1cwtt5BYIsyLkr6A&#10;dCvvQYVsM405UgtbQ0E0Lo5R1gPby3mOpIzg3FruDgXPpPTVKOGu+Z4yxLX8VXlafFG3j9oXj35c&#10;J9pNv4PGclBr46VJXRX2XBSvHWbe+DniRoDdB5JWsdziuAS8p4YhMwcOh1dtJjK0vjx4FkKaLmHV&#10;wpxaGAoiYgwydj70aERLcte0GexAWSwQYKQ6Al5U1XaRCkx9NHwfjGlh1eXvGKD6z32/U+MwBiiG&#10;p3AvrnzjVa8Gvuv5J9Q18PoJPimzmtHnMppBplbpoXi1uKlhObq301Gx2AULoUXPig9w75KxlBxO&#10;zrrIvh5WvJQJ8OLR76sJksqTw+WhYeOqgb1hWpODrVfNIFbCeiIEk5FSf3haVZ4RhfqgGbgK9hux&#10;MFlKOSngliDxo1KUvCuqkeE+UKwDFAn3wqraC+CqV0dnW7y5EfLgpnhjbX1NmVBrdV1NeWVZSXlJ&#10;1o6sBx+8+9Ir/vSTX/7b//3RP/zgR//0f37wD//0r+f8yw/O+T8/+qdFj12TUbKpoqmgoC6jrAkK&#10;4ZzatsJYZ3l9sqS+q6yxp6p9JN61q3X/6/u+/Przoe66bRsfvPfe8y6+9N8u/uuP/3j5jy+9+zc3&#10;r7t1+MjEB1989MnXn+L16TefffbtZ19+9+WX333x9d+/+vZvX73zzmsoBTv7mwfHew+dOvr1d99+&#10;/fUX+xdmAFlLK3MKy7at3PR4RTwP/Oq2iuVNfeW9u1t6dyeSY43tu+NzJ/Z89NmHx08dHhhr7eir&#10;TXSW1TfnxxJl8fbaeFttfbyitqmsuQ1GVgxurQfvCq4VY28gD27rboE2GMAV6cH4HtjV2mCyrEPB&#10;14qfaDSrA5n4VWGcQq2S6RqpMiWYlQmdq86+pUdP4mEnJ9lE6mwaq4jxm8Qm0r3ie3tNU6nCNg+G&#10;V2pciwCwpZ2slIRxGPbB/gV1vxoZw4YLUYzoSWUYUfEK1GrYzJE2FK4CtQZjqrnZyOxKRBleHNCq&#10;XgmL3gAzOWZWrKdyeTnSBsATiBRqX3x16pK5Vvxnd/hQYkDyrlAIc1asBNPeOHHB3HrPPpWLlQx1&#10;MLJSSS9FMV2p3ALLYvVDEnFYcxGLqvYbkDpCpZDDhKBwgkYbL6EQZkwWlErQ+mP8I3OcKZp1FaIj&#10;SGiUqke5KvE2c7II1gMCSAtrbW21IFaEKm5I6YE1V9awkzNzFe1rHOvQI1Ovlo8DW6ZMtqJrDHdJ&#10;UdrdyoJYOg2JnIkP2ckwhqfqGJAVD2FOy4V3WRlfnK/jC4VHRhhVll2aY8d2i6MXYx758sm04G2J&#10;SwEaKRVgH9GHQsWuo/w8FoWiNfwa5qwimyos32q9iPpnQ4HJUqSsafGVDZphX/Lxqrh3xqBaDOoa&#10;slftdZmfq6XNnUXrUkSuIniZxTRVDfK3pCTNOtH8Tb8zZY0sPoKME8ulBlVHFWqINOREPo8WAAAj&#10;4uIwFc4Qw1JuihXTwIBXAVwRsN7UGo+3NseaG2pBtJJlxaDnqqq6ssraksaWCoyBHhtP9mEY9HCi&#10;Z6S1awiotRVca+dw+/DUIF/TQ0OTgwMTg727B/onh0Znd00sTI/vnRiZGRvA8JKpkZHZXbvnp/Yc&#10;3Duzf7ZnvD/W01LX0VgWr86vLcmuyM/hKy+jJDujOGt7Ycb2/PSdpdtLqnIqanbitaNw8+asVdtz&#10;1+UWbssp2JpTmJ6Vt6W4Kq+0Jr++paa5o7GVqBXzu5iEjlXM1pHQ0VRgjxsWKgfZMfHJ9REWR6FR&#10;bDi8kg/5IYe5R7SAWjuqMtQGFebxCOk51dBVrGsvM94u5X0J8YkblcuugaJSI0jpxHGJshCooF1W&#10;ukTIR78PWoROncO0W2GMDiekudEzLYhUI67VJa8SgFRjRfWZa7Ig2ZIijiiLm8fqnxWANIosTPX0&#10;FUXPBp5UCSimfU9xlRCMZ2ge1nqAUibjKdZf1QD/KrCvnKMIyMEFp2eot723o7kzUdZQmVuen5af&#10;vr00O97TOLZnZO7o3IE3DoJuPfEOpuDsQ9r+rvnh7pH2tp5411DnIIKXwLLSh8ky1MrnAHI83lAN&#10;BYIWFBBUxYvfEDtkZUHE5hFWMUo6yOfYJ3IEi2chSo1P+OEKTJwboZ3aSZIER3mzQnEiTFzCkskX&#10;2YVa0CJMaXeVzMTDC4umxmyS7UESkskc74uFACaBfehYwKkvYOhldBoMnFG2Ex2tak+4iDe6iJSl&#10;gdbQhrHB4ctAlSWZPbc29BwJnjf7XV2FB3FpRCQKW4aMJZISJNVZp7oYdbXKFkbgFUno8c3d7/AU&#10;E8Uj4aWEJCV8TpNgSdEv+KEM+UaAgpFC4KJozvJjeocQWBp+zqBdXq5qK2BxDvFLPm5iIy0KtW+Z&#10;X5l5w64fz6+uBPr98HHYbBzkKQocSNtSYzw7PiWOTpcE71bPA+R9oWgGpUGyjI7QuEtwfrRvMe2L&#10;wXzg/4leMKNR837wm1IMcta6h8V7XVIHmQeBKMgWFS77RHG4wIj0lNbja9h6SBNKeDGBTHhYH0SB&#10;j8p6IroIkgVCW+2zwHtjC/148kplMjC0NiLjvX3IIrQ9T8UEHa8fHECCRmXhuKkqt4WhnQ8+FtiQ&#10;DoC31cGR5FiYU5V9CFzlNaPdURy3fKpy4AfphH5fpnGeRw364mHxkTF2xTYIDnEpk82bemNp9bkk&#10;armzfl7HQb5o+VEpCDfH7r0Te88cO/8nr0ndQam9xlJjvateQfYSTeWxtdVzy+g60U10lh3V3Scp&#10;rJovJkXpdA3rjJ8j9syzwpGfSJMF1C+IhOt4RuBoB9GEsKsso0HkTGe+VUJogAKpujtPmBqGuJLG&#10;4UFjdoMS+JQ8F8TeQWeu+oQQkRWLpGquhSxaIV/tB2LqxvRiyxBEpCGiXvMI3yglzk9J37P6eRDs&#10;GHOK+eRDWQ4mlivErhLcyVam7AmtyfxoLVm+5NgXiDLVvNTjd7QIOJgteHOMVN2QVVgAv3EHR7Mh&#10;WLCxseKXRjcLHgdiwx5Ftw8sIGIUtohTGZE8No+3MBe0MEiPSkbc41IFM92TTBr+yg4mlOigWPu7&#10;uvo7k70dHd3tHT3tbZ2tLQgNbmuGPBgi4cZ4DKgVwmDQrWWV5aUVZYUlhcVlxRs2rV384J2XXvXH&#10;3//ppz/40T/+8/895//713P+74//6apF52/MfQnTWSvjecUNmcWxDOQwVbbkNXSWNXSWNnSVN/VV&#10;d0DJNNlx+NTBD868G6tJ37ju/r/+9d//5V/O+f/+zzn//B/n/Osf//GWdXcsvHno46+hCv4cROsX&#10;336O11d/+xIvotb//ubzL8/M7Rtv66pv7WqYmp9694P3jx4/0tUZL63ILizL2Fm0KS3zpdq24sL4&#10;tvhQ9d7jM8dOHzwBE9BbDFw89dHpb//+t08//3RmL8TSGFVY1dxR1tRWkUg2IEa4trG0qr4Q2BUU&#10;a3tPC7ArIWtXHC/QrW1dLcHX2teBngiKvWRfEvJgoFZEMWH4jZodbg+RMcI3QIliyBnKo8wkKoQN&#10;U+VdIsQgClPYkibHkAmjfFfSJ9x9hK9BM+z0XEJfaYMDGQvaVhQaSU5/kFGi3K2i94wIZJQNjtZI&#10;WiyWkYgUiuUwR0dco82odreCpZvcg1xbGg89SZXYRyQqsCVYU4LPMfKg+H0zdrh0bTjVXc+AJRGz&#10;wNuc6APqlfyq/gp/jrRhhhWLcSV8JZ/KdCQwzOdo4otkRdME1voMeXAj4M6PdCYtrbTcT9tHNVgl&#10;zJIBKqPqlfZRmEWVtMGZN/hgGnyNISVPRWIyPxv/SeoVNmLlOOM9PW1Fj14+dXRv29blLpGHJjsc&#10;CBVDNNNFbLUhmRkq40xR2AR+BFqUVej0RCHDEiqP9UIpKiW3hqN62pVNm2KGo+mmamWRZDYla7Bq&#10;fEg0CPQL6zCIbHLOQOw40ISLNNZqrozfSvSvGVSvrcFa4FaHfLmEKNhZNMkCZNVAJ2mJiQadlYdf&#10;Rm9MiHcSdbnaeJQQ0GksSlnbRrUz2wQaMsRhRWpABD5ZdnyHzrktrQdAMJn4meS+nS0rRlD+T3UQ&#10;lFnFg0xiPKDWkM9EiY5786oVSNtqsQ4OLr6t9DAhHEKgKzUeQDUi7aykWHs72rrgU+0AasU3oFvr&#10;m8iy1sfBt5ZX1pUDtVbXl7Z31o3vTo7t7uodSnQNtXQNt3YO4dXWOUzUOrC7d3BiYGR6GF8HpgaH&#10;poZGZkYnF6am92OQyTi+H50dG9uzaww4dn5y7+H5+cPzQ1PDHcPJeG9zTWtNWVN5SUNxaUNxSV1B&#10;aV1haV1BQVVuaW1eec2Omob8+saC8urs/JL0vOL03EKohTPBvsI4kV+aXVSxo7y2ON6O0Ll4S2dz&#10;a1cLTA5IkxsYw/OSjy4sYX6oUJ4tbYK8PRrpYZkoBd70qGhEXuAfIrgV3EpoReMxb07AjV4LmaSV&#10;CqUbKgl5kMjGGBmSMCfCcZ4ES15XQiSamOWTKj64GqSAazTHUkIyij+DDk1zOEM6MZMzpX0i0yUv&#10;q+o8VUhicuzwNO3g2pFjyuT00PdUCZoIcnlKDm2GUzHEa5FR1OUXskNTNYqaXFhbsF907TPznOs+&#10;X9RAKpLE9ZkkZ6qkv2eUZZdtFLqX3o7eZGVjTW5F/oadW1/etrIwVtw30T95YGrf6/uOvnn4xNtH&#10;IBI+fHr/3mMz43NDyaHW9oG2ruGugV0wFOEIcyPZF9A9ZeEZ6xi385UOEnCUnFEGTk6cUtWo7Fmq&#10;TEmKqlTl/uJ3oCsznEsRAr5bWf2oIDYdodKEhzEQO7QvikBA2UMpLN+TNZkaCgSWqo8db6stJ3Cl&#10;CVa4SBggylaRztMWBhtvWIPa2gdkFcnFPSJFIUx8f/O6FuaJnxT2kAhWxyfY/4zevcirVnMxSoBq&#10;TC6SR5nGmoKj50Lw3KpJEepLXgxYG1UFerVxLa6TztrdbIZhvPEPrWWif8PtIxMdq0nFtBi04F9R&#10;zAUJpbQDYqLEVhkVy9otjCRpbiAABfUllCXCkepBt1KYSoVLDtJQtg8iFQMgH2eHiuV2n4i3AA26&#10;NAxPoF0pbtxMuOKpJiCZ9vfmdlwlOx4PR8yOEuN2+waNrwywo8crLypflso8Y9NE7aHQwVTkIZX2&#10;rtQN52TrCP0jq3zhVUFWojWNoXsV5gnx8LodoAQyQiBsgCejYpOM5ZR7FOappvS9RmWu7w073VZT&#10;yyZI7nUeHU5rNSbJ3tSDjH9Iat1VfnAbqlnAPqmvDV5+CPUV3+trRgsFfQS8j4SWzYyxachYAUmE&#10;1PtQhyXF0ms7oQLVu2FZZjtAoNeHN3WxCaCS7WdOMhPRNEFKDUFupFKUjVTxa/LWuv2hIy/pqdpS&#10;PDLq6J0N1xVFSUbR3nVd9nxFfg3GsFElKymsUTe1/Va/R0lU2FreKdHypWPupQbPIz7NGe+nC1ti&#10;YCYw4Tml6e488koW0FfYX0XJ8g11YN2d8b74bOKjOZd1nmlkxqhqHPD6lDrd5pdg6ZT6lxWI2PJQ&#10;GdobkgK9vjD8uDRYZYsktJMIUP29npUOkuB0XOd4sT0XuqKhKNIt7JQWNxkDCWz453a/tB5hp/yM&#10;o72fD7IQdRbauyFZgHeZj4AuHuW9qYHiLdfCIju6hQPUq4fml4tGs8r2VenaI7axKYYvby1MW4yE&#10;pSrYqJXknu44P2hYfjDvh1BWCUyDePYxRVbhlwCxeFF/NNjT1dfZ1ZeENrirtyPZ3daMiYOxmobG&#10;eqBWDGjFNzV1RK0FxQV4AbLmFeXnF+WnZ6e/tPLlZ19+askT91x3yx8vvfYn19/52yXPXLt2+1N5&#10;VSBas0obs4oawLXmlMdzKxN5DR0lkAczQHiwoXM0AV/riTePnnzjSGHBsg3rH7z4kh/+4z+ec84/&#10;nHPOv53zD7/8x4d2PHHyo9OiWD//5JtPP//288+/+wJcq1Dr10Ct3/79m/c+fLNnIF5Wk4vMpJqm&#10;mtKaIhRmuUWbiyuzNucsyyrb1DbQkBisnjm6+/SZU8gf/ujzD858+RHiiM98cebbv3/7zbffnDh5&#10;aGgXVL71Hb21ja2ljW0Y1lpeUZtfUZdf11SWSMY4/6YN43CaOvvakMOE6GC+elshEu4fAenSK5ai&#10;B8AVjCuwK+TBbizidLuvzTaBYns5RlRUqgt4W1J1utmwkFiMhlIpaYlp8Sc0IU47bYckp2aiUlPm&#10;BCa5ZHERkjJFPhMb91QO8z9NipLWgg1Vc0xN/umxzoQg/L49riYjzd/yTfTnxqX8FKFcfsMJmkSC&#10;3hj/DiCradLeYVxOuK5GsM2af0PYbAIZb6sbhz/hUBwNd8VXpTSRcaX+V3NulMYUooLxkyipWKjV&#10;rk5DIyNMQ1YFTxFqegCMdcL4CbYVk3/MzZpoRTAvbwkBLaNHBjqLaI1YOGf20guKfyINLVGuDL4S&#10;GBOFhyx7fKOGK80SaphFccwacIQzJIqVp9ZIzOfY448s1zbwIxwVpjVqDVNhgffEy2s3OZmXQNEx&#10;0OpJCKaGQxwCeIXPFSLF0GDJm+FtYrzTmDJ7EWwF4Are1XZf0NfoQxi7OgPJ3Y7IlMzKW9tmmtf6&#10;XjUUnYocYnhof9IeUbLriALsprKwmQXH1Gyq2DUkVl4F9gWEToUzJZ5U8WcztyhT0rksL8QzYKG0&#10;EibUN6KUyfFKbyaPK3ucWPjw6Q5u1dLJBV0aY66bFhvrMcY/9Ab7GRA9tolO5WxUG5VaTU8y4KPd&#10;iALQwm5PDbzpg0IYXGt7Nzp8CQTTxZpjJFobqgFc4WitJGQtr4uVdvXGxsY7hsaSfaNJMGDdo0mA&#10;Vby6RpI9Y1194z1gWcdmR4fIuA6P7x2fXJjcc3B25sDs7r3jo7Oj43PjUwuTM/un5w7NHTxxcOHI&#10;PH55eAqDTToakvWwL9a0VFY2llQ2FtfEyypjxVWNJXVxGPEL65sKmpoLi8u35RZsKirLLCpHJy8r&#10;rySjpGJnaVVBaXVBbWMlIGszpsV2UiFsSZJVlKrMAsywDFjHkz0dn2V8xUlBQDkGD/AUqEx0SD2J&#10;a65x5L5Id0SCOpdlwW9DLaJPKElX1xnCxryhhJAVr6VzxAJCuTu2FKrIoGLZKlNzXChc0BFn0elB&#10;JopQCtRiyLegGs2KPneLmUSqARvGtyJnWAWmeBI7oPCCMEmtmeDCdY2ryiN4usKYEBV/bj9HgIQP&#10;YJWbEj7osvdSqwe8ignHTkSzBEJ9LPhqwOPig/qosaFkf1esrSm/unh7Sc4r6avTCtObehNDs8Nz&#10;x+coEn7z8PG38Tp08PX5mYPjvePJlt5Yorela6gLYyoH0eVT7C2Ah9v8rv9Yrkmk55aBxfA+egR1&#10;ghBo/JuN9A8tLFQ5C5aVFTDqQsNUvyHPrBhXDvqL5tYy6UF1idEL63VOzaU3z00EAYagazVBasul&#10;0Ky1owzmpfZ7D6aP4PJjuAtPhAdjBgjkXoASg41aJRr3u+mDtGsK5zQsZ6HsdcY0oyUDrL1ciFN2&#10;YdoczSy1Tli8RpCV67/2V9W/wnINToRVeCW42jMtplcwfYnuC/MYGX+tFFwfPdbNjp8RlacGsHnR&#10;wIH4ZPlKRuVHABBEjNopDZLx3UF4IJwACEFApUaPGgFkQQ2PefTARel4mofE3jmvK0KPutTl3xOX&#10;G8VHRdpFhala40AydowGP96JzK/WvYyvFFvCRCcJtPoO3yNXdZSEcBxGZXzOD/Uq4cNiYaQU4FyO&#10;ZJMWmeahR2R73D7jGVSuL29S2hZ4azOtlDIciRsN4IXhTaMh3IhcKy9CBYbLlgKHgk9l4FEF8GRi&#10;1Oe6lOcR4wJlgi5lbdXG6yMkK1AAkswOfrS5OtchdcRgJDrdq6FuOmLGt5bcp26uFHz1AuIOFxUT&#10;APC4qf29RZ70PeqOs47azmrdeoLBFqVLa6qDRoqbrQdugJEbFcKyPp4N7vIeyfzsS8LwmNeJrk+i&#10;IOF8G6S1iLkO1lBr3nFc9HzL+z7FN6GjpMVHkzlJxloLYxSdunSxEjozJnVtcL/UM2J/RKjVC50e&#10;KHTYCtDSTq8+OH+TuEvDctxpklyW5Q0OAgqJgMdSDk9NU8NZ0wRy+V35h/x93y+6dANjrxZMeEra&#10;DyVtpHooerSFhrs1BVHWkZcIhmtwkaQwWOpljReawr1Gjb1aGOpJqYnsZr0IKOZOGWn4JEo7Rh+7&#10;F5zwV4GyZr+ShlL/q6RJbkO4wxJB03Cdp5puvq20s1r8PbKLnjj0W6md0dxdkrEc2M7WCQtFr6Vm&#10;AlwwG06zycgsnwGnK4EDMN8j06P8q4CmQ4SmHAI3Asl0L+YLomnbhYhgIFXE/wKy9mMua1tLe3Nb&#10;MtGaTOArhtzE4gxhijXW18XqkMBUVlFWUlYMpLojfwe0wRm5mek529Oy0ldv2bIxI23t1pWvrnni&#10;meV3rd72xLadr2aVri2sSSuu21ISywDXCpYVUUxQCNfC19pZFuuuSAzUIUO4f6r7zfdP7T80vTPv&#10;5bXrHrjmul/887+c84//fM4Pf3XOP53/g5eb09/89F1rgz/+6pPPvvkU2mATrd/8/WsEMv39f777&#10;9rsvjx7fW1Ofs2Ld40++9OBLq55Iy1i2LXdVRv7aZ1YvLo1lDexuG5ruQAP63U/e/hBg9fMPPuIE&#10;nfc+/Oz9j78489U3X55+++TYZHfnYENHf11zsryprbKuuby+mUnCNY1lsZYqjGyFVFioFcwKaJXm&#10;aOBNF9KYuvqT4Frxak62tHQlAF9xUnBV6MJwVC3PF22YwqjGqza1yrIUxqNIKsxf0xRWIlJxiqnI&#10;IVKvGqeidxAxK4WsPIzSCXsQDF9Cm/5P21bFu5LxooDUXKAmd/hSwbtxUqsykDBbFRgScb6yjhK4&#10;GfQq+gcrM5gViF6RBwYCRknFpE/50ggcqp0BXxW5JGWuBpfqmctWNT2uAQyj4cIAp36JhDsHAJVR&#10;HxLQmmG2iNXfABtj8o0gmbCyj4KTnYzpUxpgGwk0+JSzTIFaha35E4C3XXJROp5HDLit3rALD0po&#10;FOJ58Q1kw0ozEg2itF4RtkobVrUXLAru0rEjpfZ5ICpFprPUIDxzgrODi0IcLutR3vxmHbnB5GbJ&#10;mHP1wdIpthAsM6AmNyZyIfNZLorSzQDJa6NsXo/PISw0Z6szLUG1naviykXEo82gc+OLQ+JnIVKN&#10;zHEisZCkjw/7WxpjExwakUBaOxgifMNaht0XNRe0nU4tlxKdgJ+/LN2y88GEM0fwQcSokqn4FGD5&#10;m5Z5zJWTSwraFNHml8UlrH0KsJWYiu8sME+1GNrSTKiTnNhNfYtzXN26ZWBpDduQXtPF2Ag2UE+l&#10;IUD0bRqp4gnqOgA/wWQwLK+W+WHB7UGPqi+ZhDSlG4OwOuKIDoaNoqmuIV4HU2t9HLxrZaK9Bo7W&#10;XRNdQ7u6+nd1Aaz2jvErooOhEO4e60Qg09BkP1Do2J7RXXO7pvZNzhyYnjs4O7t/emIeCHb37MGZ&#10;fUfnD7128NgbR4+9cQSAdnByAEC3Z7Srpa8ZGtEYJui0VtUlKusTlXUt5ei6NbdXtiWr2jrKYk15&#10;QK0FpdtKKnMqYfSvyAFqBctaWp1fXlNU11TdmoRuJEF5cH8nUCsembbs6jgLf1IGL12r6jyLpqwO&#10;INeq6sdVncsXHyuXL+GRqQxh1Rys3vSoDv0Ct8P5QRwAgB8G2bBUpkrOEGRy/RSckGEKjscMEIAZ&#10;GOAVmu5Cti5orK1Su2GQwjnlJ4mKUeWt4UYo9bzL+leGakbNkagO4FYFp40ZHgMklyBEOx5AcjZ/&#10;mLeDr1uCVekbLeISD8C+tepFplCYXgvVQEjephI71XV2FcJHCB8qGN/a3dbbURWvgyB8dc5GvIpi&#10;Zd27uqYOTuw/uQDZ0rE3Dx1/6+DR0/v2n9gzuTCcHI43dzd2DnYAtSJJ2BmqAmahn2q0ZriOetFQ&#10;QYfONCCeJU4w8pEkn8wqJxr8YJcsVQmqBf2HYa5p6DfxajGVYYWwqyu+OF8HU2GZvIoKBilZGitK&#10;3SnxJGtcQlOalnEKYG8XasX3HpYYfTSNDGY/GK+lmUYoqZklu3s4BXcdSgwmMKUuZmaSuhvElmGv&#10;iXIdhSqiwIo+ygo8wZJXu7LocBew1cKgRYJ/sSVsu/jQERVEtnkiXsaTct6pP0suPuh3pKymVIF5&#10;wry8Rdo7odoHWRA6pQKlMNhclktqvSFREC5FHDcfed0phBlCCDxKkeeQAk4TiS5/Za1kN8q6bvYX&#10;0H3QduquZIPGY1odm+QuBk9imHDD8TNmbHz34Xd0aQkbA7rvcTINwbzofSJYDr1U1I2sHFInRmqa&#10;qNnhayPgbWqSgz1SnGQIvmJpzluGvSr4J5n7peNMS7NWCWKPyKJCnSd2k80R1tMM1GUX0jBD5TX7&#10;oYp35rgF+feiLDriIuBYQV86gIyBVb6LddQTyoddOFzKi2gjdUcQOJlK9Z0lXBFMtry/1MhwReFz&#10;wXUykoDyN3WW9Z4U7fuyMdpMcVOpDoKbhljQfE3iRjDOV3PE7miiC2LgKN5filbCaWcO+643SlSn&#10;ZnyWrk6K+dWCsYaWwdS8d8xwkt7n7ezNExzlha2cKmbjKTYZ16eMrNo7NUYdFS6hB5bTiVEM+IEQ&#10;Biwr0/I0CQn3rPIIlIesVdcXqrQ5IRnLRlYefGZ68RrjlgRfKx/0ErURmzFK1ymA5sMVeO6+pG8H&#10;dlhCz9rmcMnyZf7Ez3Ul2K5vzMaLUPeF1/agfRCAx9aGFBKZ7pyyEXqUKmmcCarHShgWFaQQAU9i&#10;KbO4zB1bmMOFZiP8SYWRtAls0Ig6luokiknDb7bhKaGnuWT8xKXqRPOWD6Z3Xm986YmgsABf1eoc&#10;RRaGAFzDxRn1ktxdchGFlx5wYnfUvIgudW6VrlU1uHUHOUUfF6T4VbRXNJYcpJFCNOSZZFMJObFO&#10;XQJqxVdg1DZwAz0d+NrW0w7g2olxrP1dnf1dyV5og5Mt7S1x+rPimMXa2NKIVx1Gs9ZWwssKI2tR&#10;aREoVnzdWbAje2cOWNa0jC2bMreuTd+WlrM5DYMAc1Ztyn5xy46Xs4pXZxavKqjZgldhXTpQa3Vr&#10;QXVrYX1HSV1HcWNXWVNPZXN/DbjWsYWRM599NDM7uHX7Uy8tu+O6m3/97z8554c/O+ffLzjnR1f9&#10;omyq7f0vP/rkm88QwoQXuFagVppa/0Z58Hf/891//+/f/ud///7V15/t2TOctvXZh5+86aGlN766&#10;5uGN2196ce2Dz69dHO8sG5nsmNk/9No7h98+c+qdM6fe/vD1U+8dw+vND06+9cEbH3zy3ul3T07M&#10;DXYPNyX76xDL1NpdW99SHm+raUxUIUilOlaC+TdgXBHFhBfUwnCBtXQ0tXY2K4cpCZaiG9h1oKup&#10;Pd7e2y6BPfs1YFz9mBZncFY6yjEoXC0pHAD1bV+rGE6GVzthuAdmT4CLwLsSzjjjN9hNA2TFVBhA&#10;ZMi8iS3xC7KVErWat7Sj02Sp+dJAcZHwdCXGNVBQAiiUf9IvthMoEdgVKNRTWIEKubUSnDqvBx8H&#10;zGhTJFHkGCOUAFaxzVYyD0j3az7Ww02FLqnexWfhX/sQwoREW9CtomoBXP1ZinrimFa5XglLBzX6&#10;9Ry+KYe30uRKqlDHQppVQCzCaNKtUAoFPyfBmyhEAFo7gylJBeVoPMY9j3yPdJ3xWARLqpgQ5e5+&#10;rzdgDtBUIS3+Yqu1pvC+dU3GcAJbyUWoOlzX4lh9Iic6CrORDbbK3/SjCVXlVpGYdYIWJ6zKysuJ&#10;NYDo0ksA3FpjLLUwHocQPEsIrlk7tLOKhzSBGXh5NLSIfgmAJSEmxcrsLOU2+WxRISwSFVgdL4Nh&#10;vA/svnwhqg3rj0J3A+yUj9RxoJTmRjHlODicVsI+nzpqfHzSuq1wY+YfGqirO0BQjV2mu1XZVDi8&#10;OGIgvfE7THsKwmA+LfgAZrtXDKq6jMQVXrX14nodQCwNq8rY4NvabIm9M61KHC79p54WSuRTEK7b&#10;pX5QYe2m719lhJoe5zaiAAD/9ElEQVSjdj3xsRRUKx4RhgBuRgdj8ldroqO5o6utsxeotbGxuQHW&#10;1lhzfWMiBtQKMjPZFRvf3TU6nhze3T0w3t090gHU2jPW2T3a2buru29Xz+Bk/+jM8OjMyK49YxPz&#10;E9P7p/YcmAE0nT0wPb1/cu7Q7L6je4+cPHjyzROn3n3j6BtHZvZNDkz09+/uw9/iBaVxvLOhsb0m&#10;1lbNV6Iq3l7V0l7R1oFXWXVtVlHZtvySrSUV2TD6F5RkFJRlFZbnltcUllcX1TZWtHZSGIz5XYiS&#10;g2IEwBXfGLWGilxVe4Two9RNBeGyIxAqNrJtgB+u6oj9UKDwIg+KUw7ekEDUT7tU+eWT6yXSSFV2&#10;Vp4s/GcKEkhQKp9qKOCsQ+M14J+74OOTOyqRsfIqu5Kj1Q3S3NQXJGANxFqfI3BYZqFsciSGilpH&#10;jARSQv1s3uBnZwZEoSN0xAVxHas3wRhhVyEo1fFBxBiBH1VFURStpMiuWlSzilkNda0e7Qb/LqR8&#10;fXIyMGInhnrjyZai2jLYmDfkbtq0My2WbBjbMzx/dO4IwoRPHTjxNmwwB468MT9/dHJoMtncY7q1&#10;s2ekBzphOUJpRAzBPNpZHGF8upJgtQ2aS+nTR9JD4lKCHGE/SmqlJwQ4RAZPmKAjyGp4E8Te0s2q&#10;iIxI74gYx69xxibfYRo4EBcMUKsOiEWeRD6mRjUSMyQwiWwcnVYGsustF15u/2vkEmsvSH8RO6yR&#10;y5oVgV/AxgvB4t2sN+boDqyy/mWFTjEtRpU0dt8NBR95ngWEiymnx0cmYjjN/smDN4mnbD/OIH4n&#10;lRDjJwIeeEoAImixg9GBQBHI5D6GAT8eOeMLW/kr1nm68eHhIjwyUS1LayJfYbIr+wuqa03oaUIJ&#10;MYMEnNxlNmUwdhWlCaeDBPpFBSud4bp9XGWyxJfnnCMrU3SWL05H/rhYV79Gx1w1cUi6MnKAqVV8&#10;ONoEejcrKUY9aEQcqZFAyJiQz43SceMBHzF878PltojNcjwCbH4HdtQYTEKhwLLir2wgxDMIX5EI&#10;6GGSOsukhvBDSIVx+WkSUpQTHhLUQo6X8TwPptQcatMEjh0b45NiJMM715ykmnfYeKNWHzejUK9R&#10;foi40DdVJViiDpFFqoGJivAS5WBkPl39uy0rwSQfT1gfUqjVbS9pQS0e5j1L1lQ8fOpTAh2qhlEK&#10;5ODIY1M5ikkpg6ldY+9GhxT/hBk/Sn5iqyVab9kE8Xwap9Z5v9QT4YrKADypYywlwPb4OuEgbk88&#10;VmS3lMB8cVw2rcjsH7F3xgcxx2vTgquJPtqwlIiDU75xRQUzcMpAa1BNRboM9rbCShMrtQ7viz37&#10;59jjEGo1WJXsNoTrmuEXlA0ZbFKqc7+wUGDZMWrFSbGOzMdWHW3OntUVi0chWinYa48HYyVpZS8O&#10;pvL2wxty+miQJvGpwbuetzDILowog/iFsmc+iTyOSDZym1FdwFiNrDgPA0VN+9N9jYPT3gNM0q3n&#10;Sxir69vTWdBuWWr6DiX9yntjp8zXvJ/IboX4TtdFwiZjxOVyEps1C3w26cmlBOCwtRElG0Icvo/P&#10;yYRryr1IHVT2JF0dqwZ6A3DIRKs0wJCwdgOaEq92tyc6W4lde5P4prWrDV+bO1qaOlrwr02JJkxk&#10;bYg3EK821lXVVTE0uJKQFdlLgKy5+bk7C3buyM/NyM3Ykolkyq2bMjev2bphfcb6DZmr0nJWZuSv&#10;3rrzlaziNZklq/OqNxfWbi2s2wZ5cFVLXm1bUVNXeQym1mRJY3d5+2Bj3+7krgO7vvj6s8mx9g0b&#10;H3rsqeuuuOG/fnfhP57753/494v+4fdPXdh7bOLDLzHz5lOEMAG14it8rSGK6b+//dv//u2///fv&#10;//u//43XV199tmduePnqB+958KIXly9evv6RJc/dsHzzw40dBV3DNVMLfYdP7jlxet9rbx04/ub+&#10;w2/MHT29cOKtQ6+9dej0+6+deve1uQOACe09w42d/bVt0Am3VTa0lNc2lQCyIoepJRmDqbW5Pdbc&#10;EWvrTuDV1BaLtzcCtaLkS3S1YNJhJ4ZT9LbD1OoweWdw2mjtYFSqu/UiuapgGsCBroHe3mGcI3QW&#10;KB6Wo5WjU3uHoDEOWbkShDKNSYFGTH7VdUsNbMSvkksjkgQzCUAosAfnVArHGr+QLFQskzjPkFCt&#10;JZQzbIAhwa8CrGJuKga98nvJfZUJrKwmWkT5jSZ6CrVOmeZkzK9Br2ex2hYLyC2MTRks3p8Enubl&#10;ELjCswoXq4ArR7YKtWICqyGrhrhq3xUYBJIV73OOEbkky35f62kJ8Ahchb40NJZ/7H/CzwnHxUTb&#10;52BWE9CIRKVS1ywZtWAYt5BMsGYsqd6mISEwlsR4BOjCeFFmEp73Mm6p5+pwM0IvzbzpGerTLKNA&#10;MwqjkktUEIXBKj835BJrMAxpQGG5MMBXPk9KeaX5NgUPWGtHsjoBhLj6E6xEPLv4ZSV3BUwIupjv&#10;D46RmmEiYV83/jWNn+FVYhgptQk3wAZowFfuAhcREm6QV6mHLXGjGooO1bCaWl0QRlpHGRu0+ApF&#10;E/DQ2iqPq/Oi9IdidEMTgRQ3DqOPm6FsRGpxjVbGgxM4VZ4G3oY/tJuOShVmQbM3EVoSaCoHFZ9I&#10;QkFW9QipcWWvWmYwL832aqpRzYXYGmA+h3AoInuGuHSPusbCSuAKUyu0wVAIA7LiBYFKC4LrEo3x&#10;BLp9Dc2YghOrwpTnvoHW3ZO9Y+Bax7uIWkdJsQK4ArVCGwzwSSPr9PDIzDB0v9AGk2g9NLf38BxQ&#10;654D0wtH5g6d2H/yzeOn3nn99LtvAL7O7J8amuof2N0zOIF42P6uobbWnlg8WduSrGtJYpZ0XVt3&#10;fVtndbKruj1ZWVKRXlCytahse3n1jtLK3MKSzKKyrIKSrNJKcq318ZqOnjYyxv0Q3kB1A9Tah2ee&#10;6mMFHmKpEQOPNUvXnlhEhpOxMUFKUJZmCaVSIjqqKFU/4RlJbGDPkvkBcUHUa7nPbdbCOZBi6kK6&#10;jyccuKpQYRRCVoVn2GBWhe0USl6Nku47Jww3F5/u1ke50BccxWYQ4dAoJb6L14zLR/PAcs3JwMzi&#10;T4Aq0CbeSL+Pnu5kvfQLrGgNdE19kAFQuWPq1RLTMD2IwMPt9sCYmWh1DaqRJ/ZSqly2Wth+7HDR&#10;KqVDM+tw8DsHqBMuqi7emp++YtuKvKq8rtHOyX0TB17bB9T62luHjwO1ntp36OTe6X2j3cOt8e5Y&#10;Wz8ywDpRFdna6pxAoWvF3mh4T8T5WHoahtCwmvRcFiF/MS1EKaQ4yBB+/1wEJScLEZOQcuVFDFWg&#10;B3VPAVg6MpT8NpLGyV1rVBLnqYr8sUJYcIuTWucW9ggI7Qb7ipfyYLDNKJV48RCYeZYGPcwBphpm&#10;e1opi07OPgVuBHWjOb38Q3to9Ye6DqUoZtQwNW8Mk7OfjY0Yqy7d5/JF6AuDFzBPDe8abIYbFqjw&#10;dEUFvYaRHjGkNLFhGg3uEjZiQqqNrytshoKvZSeOFNe6/CzKBWhHWRyEtYYQbv1Q5WgvqLCltpl9&#10;AdJZYsjxn4pCZVYNZYE8cYSsPLnYbByN4G4VbSuuVYwQbwebuvU+HH2MP9QiTA3n1CzTufH+Loud&#10;1mNdt3OeWShL3xgsAO6Ui4dUVcQbHJ+ivAaqNBlw7ZhWUdYeNan0MutlLB62WdSJeoSIakfy7HiN&#10;4u/rG81VZiBTsABodBl6EJoZI9Sh21D9rwB97W6VFFzpylpt8BM/QXzS1UfgWpRSbLrfRHgsZbhF&#10;p26w+sY3w6ZTFnCjkECAar73hW14Qr3gyC9KFCHVKJcUawpI7Kuy9H/658ZONsN7bbGnhkSrR9qG&#10;Z2jojunSJSZxN9CIJbXa6Crlibb+31oMvBt7H2qXOBucW6tOHN5KZ0SfGLwblmpzR7xs+i6w6YCo&#10;NdjX2fehfD3KxqNiX8YNGWuZGhW1LIPeXpyhQ5UI7VIENa4i7sse9lK5I1rofKnDX42HDlHrvj1m&#10;ZUXM8itPCnAv88OkKZDBm7eSTqgdKxLNcfpxWBA8FzrycyoEKyA6Y9cU98gjrIOsDfa0czKTpLOi&#10;SCQ9Z82I8iFoGX+EqNm2COOdtQL47EsSTEiMTRUJjIx4fYrSsPCYINEKyuNsfoH1Pm5+iVjmSbFT&#10;ILipeVIUY85BnZQfMpjHF5JzudVFZQNFKk3L7Gmr8YB0331Gtm5hhIQRjWlFXWHpqXcB7Ve7W/mN&#10;gCueg2Rc4YPTiFr7VzlQUOSqtcGA4oCvLSi0ki1NrU14YRQcUjAbmhuAWgFZG5pjlbWVpVWlpRUl&#10;ZZWlpeWlCF4CaoU2OGdn9o78nO3Z6ek56em56dty0zdlbtqYtXHrjnXbdq7OLFiTnr9ie8GKrJI1&#10;eVVpO6vSCmq3FjdkELW2FtZIIQxfa6KvtmukZXCyc+7Y3OdfftrbXvrCizfes+SSy2/6xQWX/etv&#10;Lv2nn17xz3dkPjR1ev+HX2FG62fQBgu10tf6BUTCf/8KROvf/hdcK1Dr//wv/++/v/nmi/n5sfTM&#10;F5585tqHn7r8mRWLckpWlzZsqm/P7t8dm1jonT00Mn90977jk/PHduO17/jUwZN7jp46cPLNI3sP&#10;Yt1u7xtt6oJOuK++JVld34yirqihpRJIFZElsUQdarzG1npAVoDV5vamxtaG9m64W9uAWhNgLFT4&#10;ocER5TDx7MtAp1kezi6NXIoApYCsyd6utm6QtHDGAriijY5eA/6EzBnyd8zBQtHtoGCTahEmJBFo&#10;vGbsKuqRg2cA7joHUXmSIJV91MQklbcBf0maatTqp7D6QbgUUdAQuEIezKBZ6niD/NiGWM8ogUIY&#10;yBNwDEWsM3rtbvXwVUmCuf02NkrMTEQtJEXyT7kJWFUmPI5VSmZcukS8gNwS4RIJWwUMglDwilgM&#10;qJXZTTapcrqMIpe8544R8oEwsxp5NaehKAa8Fnzik4O5xgRXDh40eqHHVT5vGo6FCSm8Noa0rtWM&#10;qDAnAB6eXpMYoyrsGuCuY4d4dvVW5Bul85azNHg4PbAr5ERroqyJb5GrAcURlZG/YgsqRAfrxEcq&#10;cMoLZXOlrFwfR3o25W5VAjDQO1saFPfql3XEPAfVYcIk5Y3qAVl1CsG+Etw6qssyaWAVqsYhiDXH&#10;SzxvElh2VnFBXJsC0GUVYvgaiUB4eVE2gOYZ17jA6UfwmL0TfIQindECIZi3uNoUtz3M3DZa+fUo&#10;UvWg4owPAImBAW4BvCfH2V6VewRrrhhXIV4lUiqC2P1IgWeuwnyfwJ0SAEhjzJLdBKMrEttCBGm4&#10;qdK1hwXXVQLWVmg1gVqRt96JJGE0/9ri8UQMFCt0wi1tTeBda5uqWjsaRsa6JqbRPe3pH+vsH+8W&#10;y5rs390rRyso0/7BySGkKyF1Cf7V6X1TswdnF47OA7XuoTB47tBr+0+cOgo1yKl3X3/j7dcOHl+Y&#10;nN89PD04NjO8ew8mxwx0DDQnuhswsbqjt6m9G18bO3obkt213b118QRW7fSS8szi8szC0gy8Sit3&#10;FJdDKlxUE4MFoibe1tiJMdOD8DlwbBdeii7kM9teSiVDcJgErgHrt5V9wlWJPxGdrguDBaKKLZa5&#10;oaOMB9k0OusBj5nGEV1mqiHorNwL99xLlxrGq8KxUqBFvylcRzbGH+euMKsihWxJAObRqQzq4NMx&#10;uHqo3lTyhzGh5HAy/qG1H/kYzRhweI/RI0s90kohXMflIP6T/BWlhpq6yWLOUk9GtuL6MTlpDtZN&#10;cckuuDEpVkcQK1W22oAXQnoD7xoEXT6YTr3ixWzhgFPH8FDH47w6XptdkrM+e0N6QXptorZ3d+/k&#10;/sl9J+aPvUmdMIIHj7yxsP/YzNhMf9tAU0tvvHMwOQqLlHELZ+3i1sa4PNmYBUIMYo1P+FWVtAtK&#10;5zCxuqL500JQgn/XsoZ22msXpsQwIRFapb9rIwW6chKjuBRa6VDtoe4RigAl6IhdDElWkI/SQYh/&#10;wvQRIlVO1ICSUFwiNxVyfnEUDIbBbFIPyBEbzP1Sx8S0Ks71zBxQKyZVgM8RjpXB1eY6XmxRJo3p&#10;dxlusUlc1XnegdM0itDGEF/tONEWmWthcRVOBoMkhvbOmmrcUySQNbSD2l0x/6KqCOMVVY2rDn9L&#10;itiUlEXLRjshukaXJfspzvKVDtbq2ailEoy1+M9AgoWxkAIJGGEifaMeeZq0iU/BdFnW9AQbFjtY&#10;4MCiXyShKxhRfGzV4WoRIOfh9TdGI7oYuLMmdpzyLem+HObEA7hoCVwj6XhK5WWNTJBo8t6HGFtO&#10;EGNRXBKeVooTgbvJnQKu8FTu0KPou8NNFsMwnBq0MmchzFEuFwGbaCL5F3zb4mIjc2iA5/4F0buE&#10;xFp5HIKlU5xyL5OCDi0wHCUcDT/+hG2i5oUSuYWlZVvQamCkrRWPIkkLQ/Bzam6lZyaxzORe3n0W&#10;cxKkaY8gZPDJpY0idEPC2qJzqt6ilmv/q9FRhN4NmM9i6RD07Us0iMyV5KRz57vYC5dhv7YNM2np&#10;5NR1GHhjNpvEhIfjQ4UCE5s5okzJw947vRtvTFsSbF5V94SLBoeNqeuhnDyESFGigpUBDSBIYAjt&#10;5Gv1UBybCNzdELZXFq62WajV4rUQI4wfUnQg/7ZJfhtE8Z/T89CLceIa/lZIVYEammYkMRcfH36E&#10;4QjYC5B6WvGYaNI77wsBLWZeaLYQFz2zjlwriNyi5jjhbhSxwbXRUt5Qb6j2wLup0WnhnjoaCh1k&#10;P85PE30ovkatWEk3oyA33JuU2kZKJavucZ8CsrqHxbOgWDuHPLuL5FtYP/GLZ1ZNRoUPK5JH+cPM&#10;NlMBwKmBeswRM4hYMzmMThysW7P4UMOJXcxbYfVlRbRrbKh8IRECfYr3UeoSG7XWuzkiJOJamXCJ&#10;4StGsN0IDUHAEkNuaWTF9wauIFqJWlFutcUbE42YMlhVX13f1ACWtRou1upyvEoqSkrKixG/RHlw&#10;aVFBcV5uXnZBUV72jqzMHRnpOds2bt+4YfuGTdkbt+1cn1GwLqNgdWbRqpySdbkVGwtqtubXbC2J&#10;ZdW0FoBojSXLIQ/G2JtW2Ed7q5LDTf272xeOzR57bX9p/oqnnrvulsXnXXz1D/5wxb+df80Pfrvo&#10;x2vrNx55/+QZmlo//fybzyAPBmoF0QrUCl8rUOvfJQ+OUCuA6/98881Xhw7PFhavfXX1HVkFr2YX&#10;L88ufaG0cUPrQEnPeP3gTOvgbOvAdGJgJtE31Ty8p2P3wsDs4d2HXts7tXdgcDwxMNbcMxRr6/n/&#10;MfbfT3Kla3ogdhU7Umi12l1qg9of5MiI4YgSucsRyZVWmqBIUTGaIWdn5pq+t2/7BhpAw3uggPLe&#10;u/RZWS7L+6os71EF79Ee6Eajfff8H3rMdxLNXbobGXWzC1mZJ4/5zvu8j3nbU73NsWwjZrdm+hCx&#10;mQBkTWS7YxlkNcUy/SkAV/wEcLUjrHcoBzsr9ufA2AAyOKEVUs9dTTEdbi0mBK7mWhW5pNQlTEMd&#10;H1GEEmoeTrWxV5HjXgD5VMATQ8kKa7JUol/iKWNCzeYkLBQSCTNEBP+wtpM+1UQZ+xbJFBJtIqdX&#10;GlhtjIISBZ3GmIeET0FnBG9OCtSeUqFoWkRhQYLvA8hIFC7fUyJnSnGdDutkKW2k2kCSOpPp1KcT&#10;ZuqnUChRqz5ianhiHA/mME0To5LLlap3eIqG3qCLBmo1Xo1wrRlbfTaDhRnza5GwiVbiMciaOVuW&#10;iVJ4ATOURe4RXNFnRa0ve73KNLN51Vln3nqhHSwfer1AoAGbVbWmvC3WNV8q5MwaVO9mKpyfEpl6&#10;SS1im8FcA9/zb4VaJTwmTMUrlZSl8fGCxCRjlc4sBE8EaCszbRJ6f2FsdiDcdWDoloZi+aQR1OSf&#10;8HwSWEVWsM2uTmOakOUVvwSgha23qCvWMFX6Tq1DxrJo4CpsECIH+GIlJ2ODzbu6pA7UdAB43IYR&#10;qsaxlKMmYInPeT868wS2vYeddRxopZCZxMah/MDqr4R1ULcTLHa+tahGIWKhlwmxxk7ZVn+BLRwH&#10;CKmw0GbjQkTGQ0j6ESKVZzJ4EZXeGYLyjMnFwYbRC97J0n5LzaJmIYffIMIOg8IAWTO9qVQmjgdQ&#10;K4hWPGBt7Uq0DAwl5xaG5xdHpxeGEMU0zBymHFArB7TOjwCyjsyNAa8StS5NzazOFLYKKzvL63ur&#10;YFzBqQK1Xr+7e/vhjXtPbgOy3nl0Y3N/dX59Znp5YnZ1am51amxuKD+ZA2TtyXf3j6QGR/EAEO0e&#10;HosNj3R3xioamkua28oxt7q++Wp1w+WGlvLGlvLWznqEGwO1YgnD4jWCaTcTXLZww3Cnk919c4Cq&#10;jQRfQwY98KpC5Eiqs2ay9Do06b2aBGOkbooUgxkHujSMGFTWlyGlSUoz0uZmA0KHQoEuuuNaHmz1&#10;L6t21Ygu8lguoLT1RJyofFSzXBmSCl91z175MSqpRYiZZMOfqHYMUwSUcEvGzJUiNVqOh5HnmaIJ&#10;KdaoFFVql+dVCHiQPCTGE3RRfI6TgaRDjiyvLnFc/LGDvrFsvMoujCfFh0SQlxY+7GrXu0XDnnza&#10;jN8A3ZroTdZ3NJTUXjlfcb6ypQIy4MnlifX95f172zeZlb9//cHOtdtra7vwsw4kQMKP9kyiQ8W0&#10;W1bkuEsxf4vMWxFzsuuv8ZjcGIj0JDSlzlBnBQtNUYIhRIru5WBesoTeMxJUJDFBhA0IH319ZUER&#10;Ee+z2OVimYzuyG5h7VLlhGrVilbq8WReBbpTpetq2w+iQczCCRrmaDypDha5SlOm4kD4YEAxJ1hQ&#10;bMwMYZwbTjxyRpFe7O/ok9+oVTCGwmOV7EImWhlYawZzaZhhiItFR5xnMivCcBoQEXGxkpKWM4Q3&#10;OEIDqJvgRJCP7E0Y3GoI7Rhq/6tTOvUtxPwbn5sdXdlkIKrdhoJGoRr2qqWVTVFbQVLoeGSDE7tM&#10;NagDrJRSYaNOEI8UMbkElgaZzk7zpcSMLuYq8yMI6gT5tA7zl7yOlPAMmCppqEKeKRJm6LcirGmd&#10;ctiyJJo8sb3YGpgRAbJLaPwZfASAdi6djce4mPNGQL9PhFfd/xJbqNMMZTS5cb6JxuRqFAdACFsk&#10;GmSCeWyUeob8Ki47xSAl32vEFxnMuFVkj4C9rJT8SDNpfa85paD19SpEpBTx5HyBXKnmoMxPEhRp&#10;9oxksRQy+I5jvtrBvG7t6SszT0gnHo+jpdTGlgTVWp+9yIgHk+5UtzNVNeEyVHIezj1Otovczvzi&#10;Nj9jspQBs2GhBCnElkyiCkOG7aZWiJp0v0RfErngcLCBRSE32kthhdcOEclv26QzvbBzFBXORGLc&#10;8XE6YfFR0rVnbiH4cAqLMPRwymRiuwpkuzaSngU5M/3dDfNsZ9VULQmplPDnRdW8vTOZ8HsRfUyE&#10;ds+OlCbF6uFsxFlqjbeaFB5eRa2vbyuirIkk8X2d5OwZLbo7SEakKeWkGSnJ5t7Q2sJGebHVoo1h&#10;naNzXpkREjn7ktRqhnaP/eRBoq/DzfrNZ4JdM8TbzJUI474cy+IuPL3ZclZrmqsn2bpXQrxqmKoO&#10;hfEn7zuSI4W5zbaEWGnlBoG+BYWdIEvFyTtcPajVnBpI49gK6nUG5Kgqs9ydmUzq3vK4CIJS6+uJ&#10;elgtPYxKzWUeUBwvZS9xmqDsrNQGw7AK9S9gFX725HOArLlBYK1e/D7Vl4llE92pGOhWgNXWrjag&#10;1o5YB7TBgKyNbU31zQ1V9dU1DTUVtVWXSi+XVl69XHb5asWV0sorRq0nL508euHYmasnLlQcvVx9&#10;tKTmyNWG42XNp8qaT1a0nqnrvoI8pJZURUu6oruvPj3Ulsy3INQ3N949MJUamc+tbM8NTyTPnfpX&#10;v371H/3f/l9/64/+0R/8/f/uv/zDf/a//aN//X+sHqi7/cn9z756hhymz7+GQphJwl9+/+IFoph+&#10;/AZE6/8EtZJy/fbbr27d2h4a6WyNXTxX9ssLVb+p6z4az1elxhqyE609k63xkdrEWEN8tD452pid&#10;bJteG17dhYhyYGw2NTqTGp5KwNqa7m9J97UmezD2piOJYa1ZjGyFSDiJn7FMVyIXT/YmLBXuGcz2&#10;4Gc+B6kwrK1g5tnpkAsaT5SMFRYQ4hdFajFUlViUBIYimujhpEgYIUaUwVLiy98zDIivJGknBMjo&#10;YI0slWuSM2mM40B1mp1yYpGCYJkGzIGmkuniPwHiNF6EXKhJV7zMpKjxFMBUiA4WZep3MBgEYYaN&#10;X15fQ2Ko5o/yI2Qj9YO2WNtObVXFE8Xl8ubCQaT8vmJAyY/yMbuEOp4ZS0V1MfW/MzSreiPBPGPj&#10;nRxkZP6LwBByqg/hnJAkVdHW63pbwQITI3GVkatTamNQo0DbwLHMWlCUkW97plIxBYeyXi5zvC3x&#10;nhQGn0aoyRoPLIsMquW9NoTCKb5Icl/FNUXSWWdbOSfa5tWATk3ZYXvw/Tk7CMNjpEAOgaJEsP5o&#10;KXjFqusY0AbN5UBhcWxgCMEqukmkIqOe9OLwDu6LGEvTKyv/KnA7D7NbFzyZ6IR2SpM5tMhfShU4&#10;IK73TxQfxQw3kWzE7Tqhua9UE3i8OxdWk8AGpbppWaXMM8mmVnS4Qwq8subsNFapwVLAgi6rPdXe&#10;kBRZPVQHbHDdF1zRQkykwWKRi7Vaepy7K6ivkCdTvsFAFRqo2GC+ofrWLBG4yAaLkcZj6j7kvqOh&#10;hSoPboAKKY6Npbgf8mz0DscRYcd51oMwWvSlwbImpQoGXu1OdCpJuCWb65yeHVxemZwrwKSen5jP&#10;A7VC2YtRN2MLhKxgWcdAtC5htg0H2yCKCQph+FoRv7SyS3mwUOvO3cc37z6+df/J7VsP9jf2Vgob&#10;c4asM8sTIG+Hp3KD45nBsfTgaDo/Gh8Zj41NxCen4sPDHW2dpY0tV+xobemoamqtaG6vamytBNca&#10;S7XLmk9vA3LkDFRACuFhCOobs8uycDeShF5aQRPa6iLrDicUwfuZmvRqiqsSJYcjta1avNyl1Oiq&#10;nhP3GHq9VqCx8PXEhcg6qNu22FGGsijdVNV2uNVFlJE64jzHSHEoX8dgCR+EezOLJE1xUAouK7Nl&#10;MVSUpGoIIcAJEU4kyLTW1PZOCTWNbRwzS3KG39dkmigRlnEKC7GXrAjg+fWjgBMWggGHmHjhuzmN&#10;VqpL1zfB4EraULmdoWYN5A8L66jpzrF16F5n8z3tifbqluqLFefPlJ1uiTWOzOSXNud2bq3fYJ7w&#10;tesPdvfubW3fXF3cnOkbz2SGknkkT2M5XQm+r8grJSWt0I5YNXTZxyKigxJTtR44nUKFPkGLkCGL&#10;b+JwsS6CfE7lIeTQhFUxihy9y94tD4oGk5pawR521AokmvSX8p+gQZ8Yn6ZC2MN1orE3AI2hvHMF&#10;5p8us9QaQNVLKlifS+QD8afscIy1JMlJhIwHySvojcn/RL0Pn/lFcx1NqqKXhaiVca2SlBHZkcrd&#10;kg1JSML4U/zG04BFYoST3+lK+CwLdF3r47GM4liQFdsgxpWAxFDQNIh6K/w9w4c0b5Nza1m4Y2+z&#10;dmROldhmYySf6jx8UXqzVYj8DaWAARG5c8S1VJSOhMGqkk0u6cpyTIClwpoyD9MOJFVyBqrFYGqa&#10;FxqKcusGgycTgJaHIBDFOIfpl6NljmCJHJfGk4jaNZ3ogbcEIVpwCPYkpXGNLrrSqbPMbQoUpTX2&#10;Ws9tkBFXxu8u7z1VNoSsdAq4wqZ5ge/gChvs9OoyiH26lEmauX9ETEvcpQ8y9aQ7mv2E7skykcFy&#10;X6sevAP1AjbXiKgtRv1ZUJmbX9y24E0NUNxdBiA3YrnIRu5vzTWK/kkwnOxKmD8MBoooIM2RS1xq&#10;ojgcwSrZxiTvND0uDRH3jyzivEgF1wmGpX3gPdSjwghQpeX2UGWt57Q7OqpAINDiAgtfuUprkWft&#10;aC8AW5ABACsLTeuh8ZjsIcqj4jmjP7fBFdcsvqwcrezXyO/Kro30w5ZCUFWhUCivukaqxY4M1+cQ&#10;eyY9tjKBXqJW2RN0vpHtZ7MGQW6cwIRgFESpT6NfMwFeh7FhlAfTc66EMLdLuM8ZN1U0AJMpxYpH&#10;XlEXgm4ZvC64dLOhScBmnbZPJx074j3zQu5r+PT2whV+YktCSBL7Ssrwp5beinoFofEPfb3g4ywU&#10;l9oOr1R4ShQHpaNGfthBce4XWyCjFdhZcVw2R6dIe0qlbMWyQS9f7L4tTiQv71aoqZPlfo0pOAoV&#10;xcabA5e+iTUnpwEZtbq/I7EbFBoYXcOxbST0NFnavSppBNiDsNIN/2pYC4gLjJodyIJNhXk1M9CD&#10;5wC9RUdrdzrWhfSQbBxEa1N7U0NbU2N7c3VjLSnWloaaxtraprqymvJyxC9Vl0ESfLn8MlTB566c&#10;O3Xp1NmSM2cunzp5+cTR84fOXDl0ofy9y1WHSuuPlTYeL2s6CdRa3XG+rrukNV3Zlq1pz9bE+huR&#10;xtTRW5cd68xNYOxNamp5aG230D/U/pe/+qM//If/yd/74z/4o3/8v/y7//g//6N//l//8wN/cjFx&#10;aWxzYu32+t6jfcxW/RBDa776DLzri+9ffPPj198Rtf7wE02t/6P//fTjj99/8cUnG9sz2Xx9c/x0&#10;Xfexttzl1t4SPJp7LtalT9enz9SlzzTnSrrydZPLAzMrQ+Pz2eHpxNBULD/R3TvclulvzfTB2lof&#10;z7Yksp1wsQKmYkJEPNMFBJvpTyd6kcyEIa7gXXuAWhVoAnlwmNTqpYZnF5KxgvsAdweOUWXnAqCU&#10;D9qPgVT5wPMpjo3RGBj8BsJMDk21/NMBPYJpRIZODCYoJe4NocGWxFpMazQnCtRPBHA0zlPqXE+L&#10;JQLSR1DcCqgZLKageadQmhJ8RsJjfqgpRqAt6XP5AEoid+hhs0JeGnXDT3eIsQC2xK0hIIoMsCAn&#10;dcIMHJ6hqFhPcOXK7IrdIraWM1kEmA13gbN+oYQx0rv4DIFpoD46gEUtkvkV+SnZrZHxInpO2DKs&#10;O0g9RnAc7tb0cIrLjohTpSJJjut5RN7FfC5xryS1ioCjodyzK2iCZ8Yv/tP4yuJhpfUyAULqZXzP&#10;EK1E4C7hcdROILT2X2keDB/4Xh67ahWuP1cIPjwXbevo52B5NU7m77XNhu4aACOPq6hgp/7Khkqm&#10;t+hiVbwTjbLsDcxMIJXKeUhWgbttoCYE+TTLp41aVd8waMr7BDgzpDHZp6QvJak6Aa1IIUNfn8r8&#10;ja0OqhjopCXsFx2Kj/aWRxUDZcMyUrLxGfmXAidQRK0h5MAJwOT9wq6QzJigyzWNy031I8mZm+9C&#10;hSfDnugyc0dK+3QNRMlimDIqzBa8i1TOTGMaFfqCY/n86ACmWoNo7cWq2pvO9FAVHE91A7V2xNq6&#10;Eq0D+fjC4sjKKrIlBqEQnl4cGYW1VX5UJDCNFcamVqbHFifHlqamV+dnVuehEAbXurDJQKa1vdX1&#10;fcy52bp+bxcU6/0P7tx7cmv/7vbG3jJgydzqJCDrRGFkeKYvP5HNj6eGxlPD4+mhsfjIRHx2Ljs9&#10;kxrIt3V0lTe3lZpobWgpa2qtbGqrxE+MkE1lkRfVDYcDHK1j+EJzWI9AtPK24cwkV+TaddJl6V5l&#10;M7DaNFxfcO65OFb5a3Uo71VqtjEYxs0F05suOERvUnbFPRkmoEC6iUgehsp4jqLxrSpC9sVtIwxu&#10;segOrRKc74YHai/XuIa7AAPWXhqDsQxVVeRoStZqOrJ8h0gw7OQbQy/zqN6Gn+HVKHWGCSJCZcF4&#10;BjjBjZeCkbEiKiUpXhWHoKEUHtERhkaKBhQ+VMUc0oACicd1JnAjItbUWJGsgILVNeB2NrapEJZT&#10;CE3ozlRnXWstUOupKyermsszA7H51cnN60t797YpEgZwfbh77d7m1o3VqcWRHkzByceGp/LjmIIz&#10;Rwuuut18CD6xrJROGGXxOKGRGE78RoFM2AairAKqQNdzqMz0Yh+LiAOJZNt6K8OYqDTXKFGSnyzW&#10;NaM1HG5VsWHEDkd3EMKx0iVqFe9a3EiNfzRYxULEtC0Vr/TZcmRo6KCR94BGlBJf4mEobynNhX4Y&#10;qHWFOsCgl8P2U75LawAViXLTcWVgTyHKO7Us3KpvuR5YYGFtcSnmswWXDGlhkbrkqcSOasQrOyA4&#10;IeEFxTvoPKGw3Do9qQZIDvsbGbXilTpLSQ6bi1NyqZXY/L2pV5XXQfFevLIIk5z/LG2htAk8IR24&#10;anjJt2KBTo8rq3nZy3kq4rOUwSsBEa0TKCJxseOtCJ71oZwRRREg9xJKduo52ZmF3JpdA/UgCIR8&#10;4PQRZlz5cXhiroxslWKK8Im29nmhMMZ2iwrXvibQBGZSzR3it4haD9e+IUq4VD0LBzuJdKK2VsZL&#10;NnqiwUW8iGRzFXDFlCz6Xc2nYeHiEhRlvHndM2Bgm0Bz10To2QQoOB2ZGrwBTn3j8dVyZLxKxp5a&#10;2cAVh1eGJDMuQWzCqqPBZYTuREmvSXIyBt9aTaNf7hMtNcS6SosN4fYeK6LzUyRbICTxJ+r0mS3k&#10;URZYJaAy7BRQly/D3Q1thjjwl2hQ1Le/b5AEo0GpK45oxN9X7RXCSz88qEbNIzSJnJitcWIam8yl&#10;Xmc4hQaWDQugqulDMf/CEn+D0wm/xIt5FWvkj9Qf7IIZ4+muxP8Upewhn9xLReksuwlKyMPLBMh5&#10;VuMxMYeaZ9SwEGugSVccMkZ5B1Wz3RASW0XiIGliwYEvLQOnLSkWgU2ikB5PilhiV986pRP2us2R&#10;Clirjc2sadR9DbcGbDxpVS/4MjtwNUYUk4Gu2wdi5hUwrssWXyqydWisqyZZCP6x9RMB7xAmrOB3&#10;sqnGolzGlYOFPam+pE+tKCdPgBY8mxusAbrrzbWwyz6g8snFAAoznUss51RisaOhriU1huoXvBw3&#10;YEG1goKFS9kOI6fniBAmLPAJFxyovUC0QhWMWxvzlnrToFXT/dksqIFh/gaPWDbekeiMQc6WibfF&#10;2ps7Wpo6mutbG8vrqiobaoBdK+oqq5tqqxtrLpdfuVh6uaTiClDrxdKLF0ovnrhw4nzp+fOlZ89d&#10;PXW65OipS++eLz1wvuztq3XvA7VWtZ2rbDtT23kRAcJNibK2bHUXBt70NyJJODbYhJk3uYn48ELf&#10;yu787q0NjJz5s9/+g7//3/+v//kv/89/+c6f/Pr9P/2r43/+6sXf/Lr0V3964V/91cW/ONN2rGmg&#10;JjOXnNyawFC6J58/+eyrz4BdlSEM1Gpf67/xv59++uGL5x/furc9v5LPjTa3E7Jebsyer0mcqIy/&#10;X5041pA5F8vX5Od6ZlZHJhf7J+az+alY31h732hbL/KN+5tSfS3d6frudFMs096doaMVQw3TfYku&#10;ulvj8Z5Yd6YbPwFZkcMEuRaewGoEkbCHD/3MMM+DLmuYwRGzaaTUpXzScABghGB1CugAxw5sOZ8I&#10;4hINGZJoKoy8pnq9A4MsGAafaToNA0pBYwKsgdILM1oXF4K1Vfk7AbUS/hC1RspT1HOEqc5JImQV&#10;g+q6VLAZS59Uu9xgRgJpsEvgciVhYMySmU5+HPOEOQXHacBQCNv4iv8cYi4xfg/ICTjjKa94JRYc&#10;/rmdtAKbQfAL+OrpPr8QWKfjEfhHVDW3xsN5mKEc8cLUNEfZwqqtcXcEZEXL0MZX70pCsojqpMRX&#10;Pl0uTE5wZkIvrz0CP1OOkJ4aozKQiiFG6Ii61xvGw2o38cX6Ka5VEl+Zzklqz4AL5QHg8B+jOGL9&#10;gPRIpUo2jJsirZ4BbZK3JCdpsTEjmPVxDmUWDehpNMYPMsfKKVp8BBUu1xcNWNe/WsONnscw1J5M&#10;Dw5DzHD24F9xMhH1aeSP1NGeW8tZrBK3sMMqrBK0NFrOjNsNGoOr1npm/C1E8GLkSdIKzZoWw0lj&#10;V1KYWKBTLbTosA5qCDXzhA07CSYjl7/NEkaknJLHMkgyYINqtDbxEc4W1npa5O5c/RSRAOtLwSGW&#10;Za7CSQJz5UWZYlWSMxt140FAS7AgaubN0NjUKCZcY+xNtjeVBmSFZAWLabILpGtnrC2Z7RoeTReW&#10;R5ZWRucWh2YWR2YWx2YJNYeZpVQYHV8cn0Ju8PocYOoCKdal5Z1loNbF7cXF7cLq3urOre0b9/du&#10;P7wOvPrwo3sQCe/f3Vnenp9dmZheHB1fAGeLUTp9I9O5kcksHsMTqdGJ5PhkfHa+Z3wCcuW69s7y&#10;lvYymlobLtc3l7Z21IBrbemojWc6c/1pTGpFFJOMrLxhaMAJrWtWoJkI9d1L53CQCktT7WYEX8Pq&#10;QXkq7phaYIZ3YBqt7vruArBAFJlAPic40PivYJBQ8koqSYMfc2XVQcC7SUhW8Ma4bLK2SpWZ0psC&#10;LcDpncUKw+iLlZOwMaOVpEPDg6hGJCFRk/kZ4UYnSRi48vfic5g44kmzyrR0cSmlsXVuwCGmcP3t&#10;FJ8TAV2dSCb9CNKKDK1VjlQlKJdSFQnn0KjM5Z+4gnERozpMjmvCe/bv4c1Ap99FOfsCM+PQ9mT6&#10;0s1dTRUNpVdrS67UXK5vrxiZ6l3cmIbxhsD10d7+w2s797e3726u7kE/P5DJd/QOp4Ym0V4dAu1Q&#10;rFqUWqSgFG9AyPwMrIgGfgauVZm3hK/+7jKhyRYbhR67YNULKPwz0gj2USEc7hOsEjoc4DNZfEvI&#10;jSPld1MBapmxInZfZgXz91a74SHIStccyHO8DP+p5oVCuSQ/dqyLk11QK+usEMeo93dxjE9ka0N9&#10;DSNMnzOEspZ5c+wn61TTDkCqHnBvR5aBh5l5noQi7V2Oa/4kKTVV9rZKcvdCpawXE6/a1ArwTOct&#10;A5l5UgXTNVOjWOtz1+lE5YmncThufISLTtoTd22InaSit6JBqS3o2vC5/lXnqvp0mhqqhVHNHTE5&#10;GtktU4YjVQMVozNZR6ooulb3AbcDAlce0LCHxQkzq0kcsqeeEK+CteMBIszG25IlRowWBy1IWRPs&#10;7kaPSvql85A4triAWAvt690NC50hXKtDkV0MXfNEBLXSccc3j6pOFpsFtke6pxDRd3S5mwfjNRh5&#10;/LiIiRESs0r5K4JnDSGs7fSipOMSEpsVD0ZAaKFpOGS6rRA06hqheduDTAPxyKUG27O6sYLJw8xn&#10;/jcON1dCW805D0b0FwOi2X+RNB1lm6a1RXvGLbnijCU2JoqH23yvvikXdq3Dth6ouxeScoWuBUeN&#10;SQROOD5Q5ky+P2OueQZK7Rws9zzJrTSmKICTcsjQYiNxMkvysDAvhQWPAloYQK0BqaKfFdytdMPK&#10;yEqhPjnY0NUSyoXiAIkDGhktNptbLvodW+4AvLATpOwwz+nGAQ7WKHqyKGVttGZ31RwmMKgnV/uQ&#10;SQquwa0W1vpJ8TZhAKnvKJGODj3qEy/p1uR7iBoeuCjsCQwsaBhwQLyHkxMfpKYS1l45wCUbQUge&#10;ViEZ4CX9kBxXSpOX2dS6XnQJRPflsPB6G0LytiOvrRtn2pzuy+zueY0K1CskkEEtzIUoQs64PClH&#10;4tqiZYRfShYhApgo6kJUAWXh4huczGK/GKUBVNE7j4pnMlUGqk5ZU3muBH3Lck6aXHX7FWAV0274&#10;ZHJEkBWJwdlUL+BWGrRqqg8kYQp4NdWbimcTyVwylu7Go6mzubmDeuDalvrqprryuuqqhpr6lsZq&#10;CIPrq0trK0oqr5y/Apx6CqgVD6QHHz9//NSlkycvHT9y5r2DJ948cfFdcK1Xa46U1h0tqTtytfFY&#10;efPJOs68udwQv9KSKkcOE9ytrZnK2EBjYqi1Z7x7rNAP1Ap1bm6883j1a0crfl/eebEhVVUVL7vS&#10;cfFs08nXS3/71xf/4v/+xj/4o3/xn/3v/vg/+Tt/8gd/78//83/x7j8+VvNm40BNfi2//WD74y8+&#10;whScn376n2LXn3748buvv8Fs1kfX72zOr4+MFrK9U52ZsabMeFPfdOf06uDS1tTi1tTUEviP7MhM&#10;cnCya3Cisx/AdaQ129+c6GkA19oWq+1KtcZAt/bEwLVm+pOdyfZENhbviQO7dme6Ur1JhDBBGIwA&#10;YeiEQW7zcLwcQcSRuRrTinkSTF2ytBPJDpL7EtHY10oTqeKIhCfxGvJ2lgSTZZQJURwSlA6EReGV&#10;DNrFKooXODsW6gAbIS2HxLlEQS8QmTWzwQG7gExQUL5BPywajygX3B4Qo8Gtfkn6ELpaPABt8LfY&#10;SGytRukoJVhSU0p59WJBVo6r4cs4pJNba/+qfbYIKM5DAbaAN8cHzSP5yZHAhKniaeFlFSomSSsi&#10;l0pV+3WFWlHYSAntfWSFMT7MbDJQuJzBYeANMBg+eLoAkAl58LIoRFKyxnsmaT2sNnKQSharbxUZ&#10;UwOqjMJpiRgjvKqhqbx6lfCkLoJtpexVS3jto4ut8swfjPCS5Iz/qmPDvYwDJvYYII3fDm8lLEd0&#10;auOr3lnBv5w4Smsu78cq4qU9VlSv8J5oyTk5PMl5WvRrabFltyJvif3IanKsDulWUMeA3zilmG8h&#10;1GqCVNZfhl5o55DX1YbxrfxNFeoolXXQ0Hr2bDAAmym1sRZfQZiZxZbxp6oBxpzopsiaQEoz+RgF&#10;lpRiR822ZT+ubLDrRPCyXrGdOOJaQ5QIF3qF0/qW7OXSTUG11WXSkDGVN2/CD+IoyY9ZWMjAIw+e&#10;12JKFxj6h4sZD+fUYzOAx4IBY3wYUUxArYCssVQ3Zt5IG9wOd2s83ZXt7R6f6iksDS+ujM4s5Cfn&#10;BifmhyYWhscXhqeWxyeWJoBa8RO5ryvXVlauLS9DFYwnu3yyureyhrGsyGF6cB1E64MP7yCN6c6j&#10;m/t3d1e2UffhTQaHpjH3FUNfQbSmhycz4FpHMPx6IjYxGZ+ZzQyNdHV2lzW3XWlqvVrbcKm+6Upj&#10;C/6zEmlMrZ21iUxXT19yECnI43lBBfobwbXqa6oLK5xGk6HoC+eeE5bIr2JJLZPudSzwxB1uo1a3&#10;/Okd0q3dlbTol2CwYfuWxj/O9EMBh0MsypGvpH2RFT9iLVDhgS5DoJyDbVne4ePctdWpQlrJXX8X&#10;DSrIWNTascP6XtwXviBrI/WbcedWkipqLFZ+VGyKB1A1TKwljaXYjyhniPIqxiyFCbQKcCIcktoQ&#10;4JVAwqhAMJjIltMaaNwiK2h20SeY8ZiwN+shs8csx1UlCP+rsS1rE2WiyqNSm0D6NFlhlTiFncY7&#10;CvLAIPKJZ2MtXU1VTRUl1RdLqs51Z1pH5gYXtmY3b65xfCvcrY/2du9vb91axd2ufzQW62npGUpB&#10;KgzUihrO8NKUpmFVUOHKh6Z5pywZLWq1s5Q6WPGohqO87vDFdZHahIbXYAv5t/ylZMOSVRMqaIyk&#10;9cA+3J5Po8L0ZTaSJNko8jjF0Tpbhwaj1MP0Qs/FIZAWGvT0Fx04RcUqMcWMBxNi2W8i3eoYGMJg&#10;nZMojnFK8OEBOdgGEafcDDHzwcaJcWmSmEbtGORz8kqJsDovE341I3OcShIQWhiJLafUU3AOD8n/&#10;6NYTY0wOhPySc5LZwSGBY4qb56eMrEE8Sb7XWc3WG/M5dh12phNTTMj8HMD8/DIsihFcaPLCUWlL&#10;KSmur/kJXp4yByoIgAjWvCiBcRhYTUjvb+cviMBn7ltUHmw6TC8g6EjdCskNgvfV8JhaU06CFbUr&#10;iyYji+XR8BKha8cIikZKneHmKm1YLWJySTA8O1rFtJYpTxgOCkzCRa3hEjext6uTk80yjG+hU1Fv&#10;yFambYeSPPARRRjYGcuchQjLEViKpcRuEeTgbYWnt4wJut1wZcMhY0MkutjtQQ2tKHGAuHHYCY/1&#10;wcQUv76Y/NVNOJUNdHnFeTEpHlOe7f7K2lr7/63N1vlMJtwAXotGsTnIdckWWaMybD/u2sG5Gu59&#10;xMl+Z/c1eNpIdCo+FtupFrkwie/d1gZrweSixGlSYNetlSgmBShLzEoKnS1s5eB6RP2jB04SUKnI&#10;COC5ZC+35C14Af9pEtq6oBZmBLRst2j625ttYbZ6zeBgPaJJS5C3hw1rnTxYGXyC0a0XlMBocFMF&#10;wCuO03FsbeVoHDzB6812Rku0whG0k3V22S2i8Xg0QLHr4VAiRny5iRDhMaY0Sabk7ryEYDzBTFq6&#10;o+GOjBXpbjAVSVF9Il/A/RYyfqWt8IgvXrwBlAL1WbwtlZN7KDbBWoSvYc4SCVvNERGnoQOiGsk5&#10;fAG4Wlqs9KbgdPDdxx+hOlOMhT6Fv9QADn4puljVjJOh15eYBBquxJwVIn+NZpsbtRqmYnLB0MQQ&#10;HjReTQxh0iwgK/KWErkk5MEdyU4gVWBXxC9x1A1DmMAMdLZ2tzZ2NDV2NNc01+FR39pQ01RX01Rf&#10;WV9ztaqspOLqpfKSi2WXgFTxuFh66WIp4OuJE+ePn7hAyHr49MEj5w6cKjl4ofxQWd3xyubTwKuV&#10;rWfAtdZ3l4Boham1OQ1fa2V7TzWwa/dAY3qss28qObLQN7U6Or06MjibiQ01J0c6suOJ9Gh312Br&#10;W19TbbLiYuupEw2HX7v4yz9954//6V/+7b//L/7nf+ef/uJv/eEv/u4/+YO/+8/+y//Tv/zf/38O&#10;/+PTnYfyhdyNB/vPvnz63Q/fRfD1JyiHf/zp+29/+PrF18+ffv7xww9BVGyu7c2t7E6vXptd25vf&#10;vL64uV9YWB+bWOwbmUsNz8QBWfHoHQHX2pLpb0r2YExrU0eivjvTnsh1JXOx7AD2W7IrjWmuXWBZ&#10;zbim+1KoHOBxA15F75siYY48RGIWVdywFmuOEas+dBPQnTGD6ryYoPcUXpVJ1XJXBedSTIsuEfoR&#10;sJZIGMtfKnpWkAcwUqlIQSEsGS1GkOJlxHg2qRb9rvaUOrNX/ke+G8S6ynYlfUg0G0KSCJjJuwo0&#10;CeUx+chjYLHxDFgSNhS8pL4VW66/lQczGhIbbK7UmRIqAqbOLi7iObhWEK3AkuNz0ANzCz0eli9T&#10;ajFhud2tYGIFyIE9wW5iXitBZnCByp8JltYY2qZWcrLTHAxDj69E1dgXs0vobkJsI+xOEEUUh68t&#10;FT5ZI9OeBo2Ci1ijsVgrlU7Az/NdQ3uJdCXhIvGtwKSMowRvTg+y5dWRTtg13gwYgtGtxOQYJVIS&#10;MFvnHAAqpdXEeBwPo3mt/DpOnRbFKhG2sCLnDnHIr56EjXQak8EwXilzPD+FXlyNw/JbGdPiTYC6&#10;sYXir0Ocl7XjnB6kme9OD5bGOIT62u7rNzGfabuFhSImOc1qWiSsfRtAuxYsQh3dnlmdUJwpUVPR&#10;7IFtNm+stqXdpKb4WJpbW0IlDG/MwTIRvqaFKBTPkC5GMIOal567HSaasIqVDUmMgfGJNZws/hhZ&#10;qeGirAZUY5kSMXYlSi/gRKcJhNujn+OcmTkERyvwai9CAhDFlEslMe0mHUN0MIjWrnh7V6K9dyA2&#10;tzC4uDw8vzQ8XchPF4angFcLI5D1mmsdW5qYWZtd3CpACbxKvLpEO+u1FTzfvLG+dXNjm/Lga3ce&#10;33zw4T0EMuH5xvXVwvrM5CL8DOi0DYzN9Q9NZ0cIXFNDIFonM+NTmemZ7Px832C+rbntcnPrldaO&#10;isaW0qbWcrCsrR21UAi3dzWmkIQ+CB9s/yi6S7MIQxvyaiVlYKCPlJqg27Ykr7pANA9AJwP2zCSy&#10;70VW43ymnzkCrgp4YNFAHCvpKV5mVaShhb0Toaergin8J82iTFJFQc88VdXlvtPrQIR7szu7Ol4h&#10;4EQfQSjF6jPCfv4NyylRZ3NWnQEYry2hRmSZKCOTg2qFalh5WJ6q0pxK4zkEn2JRQgeaYw/II7nx&#10;H9GqTiEOca9knzzKwi8ToyhKTRJTvdLNe9YowWTL8qLoLzKet05SySIRLOdHsALQ3AWnYfNY+E4P&#10;a0oil6hrq61qLL9Ycaas/nJioHtsaaSwu7BzZ2v/we71x3t7D3d3723s3FqZXRrGnKRYrqNnKD06&#10;PQz/qhhXZiyRVXZicMQA2F0ZAVoC6eJOdtCusajsjg7PpAIQxBGVxtEhJpIMscmB/8TrxUMWlkTN&#10;wW4qhydbFdQ+cInjkcLXR0EsIj0AabU/PE+Fj8DHKglTZSJPA5fyJlqd8MSNNH0kazE/ESWgTJ6G&#10;kSZ1yfMABWH1EoyZmke3Ygz/iSOirgrDWr16+HQ1gvJKpbdSr0cxb8L2VDziBBZUVvdE9DjeJ8gL&#10;9elSsM8Q8JDzJ80r0pWcsBA4uzDsyGiT7FAl7e9EnyinWq23AuCxTy02etS4YRUezZ22AzDChzwi&#10;4hWxbvMUFQ31cv4Zr013AEW5+EN5aXAEbrAgUtOOW/UcylCEQgOua4aQjMre7TqC3E7ltS4oPorW&#10;Vq4MIl3pgjNkClZSc2jcTkMO41izRmGHC67gubhu3hrUAGJTjNAiylFTBY+TiZ1iuz/wV9Dc2gBi&#10;FjEgfxlT1fNy+4n3DnVOeenJDUGdkfKQPAKHXWk3UgGwuQyGBDUJodWv4T2CRzZM1xRZytsWV0vF&#10;QeGh4Df+3i0PWyQEUQwLFXuuxYo7Ibp8uE/U/DXZLsj6sh0W1mcOWKLY2F/HVmrzwPj6OEl8gxO2&#10;oXPeSNXYjPvK5nZFxAlv0EuGCiHSSAezQ/GvzKjjP80Ja1SyDrrvs4yvc+JaQLCSAdM6jhN+dR0C&#10;YGr4mZSmkbxWGRTFw758DG75S5qBrb7GJOHFlXU0u3lTdiK6zhZLoKVWxb2MfdXgN2aqn0QZvNgV&#10;EMU2Is/zkGjFKkI70xhP9x2piElLqiCh34/coGh2XjvKEBot7gqDVXaB5U7SuscdGO50aqaEK9ed&#10;ES3y3gy/oWGznzgySr/3TLjAskbtCTZcohXJhLxzEMPZ6zfk7iKiZsdWIuHQ0jXA9nf05nlHSaJs&#10;kRS7aeyNkgFmeojMisGx4srQWaRmYp1v4udC5iGfgqe9oaxDELxPINTSlSWT5AiAE25kwk75gZF+&#10;oNaM0Clsq1AIQwbcmeyCJBhEKx58Hu9ojbU1tje2drXgZ11rA7hWANfK+uqSyqtXKsuuIHupHKrg&#10;krOXz52/euHc5XMnzp08fu7EsbPHTl08efrSySOnDh469e6Bk28ev/j26StvXa45UtF8Co8aTmq9&#10;CK61GfLgTBXwandvHXytyaGWxFBLarQDwHVwLjuxPDSzPj63OYXH/NbM9Mbk5Pr41Prk+OroUGGw&#10;ZzbbPR5vzbdW91Re6DxzvOngq5f+/M8O/fE/+f/9H/7wv//bf/uP/7P/4h/8L/5Xf/g/+6/+m1/8&#10;X//lf/HX7/y/r1QfxrTV7b2le49uffTsw89fPPvi68+BWp+/ePbZsw+ffHL/zqP9G/e2d2+tbV9f&#10;3tgvFDbHp5cHxgs9o/PpkZnEwEQnHr0jrT2DTfFsbbIXGcKNnanGrnRbjArhrnRvAjNaEb2Z7OGw&#10;1mRvHE8g0cLYG05qHePkG+BVtOZxboPohooQqJXJoxjNOoH+LCTupF4BRAVHaZ/UpFY8CAWluWXA&#10;kryNZDspKtaMGUESJ+YyItfZS+ZOgfRgTvQTIlvSpEhLI7EJ6hIPZjJpAo05Vbs+PaAVPCcByxLx&#10;JP4JxKzUxSEWGApcPMz3OtjJZCR/I17TqBXv46BcPycYVuaT4CS1vsCoQK0EogxqAhYlENU/AaAF&#10;8bCxq8OljFr5PIwX5Zf6hXjFwItac2vpsElhyXqJyGnOBBfBbii/MFAoB9dGvK1asPxDoyntVv6V&#10;EazGhFIoVfRtkiYVq8k8BuUwcdcr5tfqagcUKdCI/UhJaj251FN6efu0Z9X8qk25tt369yRUybJS&#10;i+tMIPmSWZhyLqt6A/aL6s+5zW5/Oo3JMh7hZLOaXHwFd4l1o9CjSAymACTqlulr5RZqyA2+Gr81&#10;HqA9wdZqVeL2RA+spMbGdOcLPzvd19Jl0p5mm/EyBfbwrLKI3K8RQFXH1MISlQ4OTMY/yenBf0L/&#10;tYC5SrrL4s7BmV20PTABiA4rfi5vh5zZIEOOV3yHi7jFyDjZ6N3s3mFfVoM3HNMS1mgt1qxuqQIN&#10;jh31FAWwI+mXsDpNa1FtyvvEGDT9uIAnhjHwJjeQ7YeahSFMcaDWJDOZugALO2PNw2MZaIONWmcW&#10;h2eXxmYWR2eWxubWppEAPLowNoYZravT85vzsLAKtS7jyfLu0treCvAqUCu41psP9u8/uQPUiicY&#10;gbOyW5hfn55dHZ9dHptYyBu1DuMxmR6ZTI9Opscn01Mz2dm5HEytre1XmtuuArU2tZW3dlS1d9W3&#10;dzc0d9S0xxrjWYxp7cHAG1CsiGLimFYSrXC3hgkKusmxKGQiohrGSmAu5n/wqBmysgZie14lexRY&#10;ahIslJ6GKKwSeNvmQxJi3vudVgJqvTg4l0RlMPuBZ1NAFKsE0Vwc9YSHIbGPkU4kG9goMBbzxjNE&#10;rxcgoVsSyBOhlMJXotZRu1BT6lksRQeaMkXxnvC8oR5SUi5PSPC0IOVQi5isoyqYklH6FflEOcO0&#10;REpHqhiSqMiO2tiuiVVVE3DyFFKOYoAfMlxZkOlEa7u2UKmo3Aw8bVHNzvRF7gcnWIAYxxIxgkhA&#10;0K3VTRUXK86eLT1R01mdm+yZWJtYvb6yc3fr+qNr+492rz3YvHZ3Y3V3YXx+KD0YSw8mMAhnBDcg&#10;DIfQ5FLUhWa2iT8jtbD1qN4qcoMqPngRRcWuGRVeIMr8xD4R3Sq4qDgu9wUUXmKpLVyFpJtEVnMU&#10;jVGrcaZaA6jpIdml2A8Hgrs0zDDk0XEVLoRA27MJWHGwrA69YQYGOFIAAz5AtNGqYqNwV/mlglXW&#10;PIsYtKeXY1rppsM24F/JtQr1uWR0tWqiyaSuRdGGqaH5IjBPeMmeTpRgLMOqDhnaHxySgU9BBazp&#10;FJzTKP0wKVaaipGRZwQlXto2YyErQtBif4e/0RXkppJBF8WrbPBR+B2mfbzEJHyB8ZsHREVFpPUv&#10;liCx7ci7iWKTsa76guW/kknmJxLVC6DqeKETySOO7owvCr/SfRzCqiDjBMyewwAb/ScViYTiGrGj&#10;DlQwZZgBRjvScmJy6SF4yQpnYzA2FvERSn8JUkOibjmE0XyRXdCTmQLb4/sCTz+JevRxRGgeRBSY&#10;W5Fypqe8nqhAD6ZBj/WWiocvwEPNU9jp8a3Ym9N5Tl7LNzIfaBJKJvOFqfzOdLmr0OcCqFNLB5TK&#10;YbnWgw3Y5xt+GsrqrNbVJGu0uzDWnGsKVKCm/Vf4gmIjzfqKkw8SaO4HyncF3aN7nGkxXdGR397C&#10;cuu5nACCRrbnopsw1IXmPhEOOm2rtkLY6u/TzEZonMBaJ6kWhiPULT9KaaSTR3sLP/H1gU5lf2Wv&#10;MMjgpUiXjiaIO/C2ZIwF6fHR+I7oGhh0+YujJHCyVATeSIlT+UyYGkYxodUFdYnbKJYb0CwahrEF&#10;obUt9JYL4csaX4kb1KKt5ZEokR4HePxw01QTVikGMngzgdmQ1WWD9m2wvchOFazLERClU9d7VS1L&#10;DXKT0oF6EClu3FWXoTeYcXy68kwLUcDu6fM25GXQONafi6+DOw4eeK6tJWiMhgP5W+s18sFqKeC9&#10;b3ZJrh8iXjZuvGHWr0nzyXwm0wNUYJGPsS5ajLfoVt+mi1iXR0oGMZF4ns5KVTDpPmQCjWJc/CCC&#10;QoCmMIgB5GoCrqtcyqi1K9kFaysIWDzpiHc2dTTVt9W3dLWAYoWFtaK+6kpVKR6XKq6UVJaW1VTg&#10;UVpdfrYEROsFANeTF07pcQKo9fBpaIPfOXjynXeOv3by8oFTV968VH2oquVMefOpao1prW4/19Bd&#10;0p6pxqRWmFpj/Q2JwabEcEtmvDM3lQDXCtQ6tzW9uLuwvL+4eXN9/db65p3NvQd71x9dv/n45s0n&#10;t/YeXb/2cH/73u7Wne2N2xszO7P5pYHURHtzT9n5xkOvX/of/uzo/+O//eV//X/5l//p3/+T//S/&#10;+Wd/8E//xX/1z//ij1478ie1HWdGptNrO4U7D288/uj+h589/ODTB/ef3Lx5H7MANsCyrl+bL2yM&#10;z67kiVrnUiOzifxkF+TBPUPNqb76zlRlogdRTI1dycbOZEs80wEvWCoXA3Btj7fA4wrqFeNw8BPw&#10;lbEmQz39Izklm9AmhmoQ6i3OKMLTOU64yY9hGuJoHuJClBkc54nThnQXUCseoAwVFKxJohLrKu01&#10;hOaQGpTgVJSpWFaBOktw7W514hF5VPGFk/MLAIdGrUZ2zhC2/dUmUo6fmWKULGlYaXTxh9L0ElcL&#10;TDliljDSTxy1I2UoYZSIQ/1hmKIacpg0cScYVqVYBlili9UiYdCtEAmLEy4wOjh6OEoK828UpMwv&#10;pWRcm0NnMPkmyHqdi2vC0CJmE60MFbTFVgN5wm1YsNOwO2QmCR+yB8bFmiSqlmYWxBZDGmKZOI1Q&#10;K0GaoB3f3LFPRGsyc4bYW+Xi0gIa4bcgNtZREXUuQE92m8WB8CpZVkvGiZ8V4KRvQTGzZM9mF7l/&#10;Rb1y86zU/Vn5rsQmbDbvUnA2k42RepZfxBSo0t4YTO/v6P1gO7XOiZeGWE1wFSTWZKAAUB13rlaZ&#10;Chr6Y3nfknzUCDlAUw1fDQdIwmnLSyKTjP9Ewl213/wcuAiISMucBWOhSekS3xoYiULto/BUcQEn&#10;VTP4ifsKx2qzvc07BG9OolItCXOfTwJX3O8Jk/Se4c7Kf4o0ML5DCDPoViH5lu/Qvg1wkR3LY+AN&#10;0piGRgeRw4SuFRytyUwco27wiGMIaqYl19c+OdNbWBosLA/NLg4zigkxwhiBszq1vI1u2fz40sTo&#10;4vj02uz8xvzSzhJcrHisX19TCBMfQK0gV+Foffzxg4cf3b/54DoI2JWdhYWNaeTBFtYRgTg8Ptc/&#10;OtM7XQBf2j8x0wNT69Rsbnauf2Iy2T/YnkjVtXVWNLXCzlrVGWvojDU2tlW2dmNR64A7f3Csb3yG&#10;E7qAeQBdQLRiB6LlyZJF7lZBVsJRFnk4t6N5eiwNnSKoel0FIo+Od5HFP6xmQvwmyywUrCQeNXWG&#10;hbjycpXxQ6sw/jCEWFg3JU8geCfpUUNFYmpCdbZH4YWyia9XG57lnfNII+QsugOSYGKtopYVbD8h&#10;E/v3lrsHYl/9i4A5+W5RCcXqn48wSzMQsHQEedwrYYkTL4mgQjaJC2jBCaUxkYpkNRMaSWpOsXJS&#10;ZAVbMKgMRqZHxnBFUr1pwSQrNquUPfjHkgGShOJ5vLdVFrPEBN2KwMDWWAuA64XK8+erzjckG3qm&#10;cgs7C+u3Vvfub19/uLP/YHv//tbmzdXC9lx+ti+R784OZ4fRqrBhTGNXqARWXqWIcRJ9dkWKc4sc&#10;qkJQfETcI40PxoSLs8CZGrBBXGQbHp14YlFQYaM6R1MAWk3vE+BVIViKY6myMzHoWa9yXhHWyhtp&#10;gkX0UYgXhg+QAT/B/ctFQwZFFnPyJCsABgJdBNLYhhcKfTLh4nBIPOpYy+9K7pcHzhpdysg11lV8&#10;qSpyvX9gSFR3EnWvY/InMbDdhoavxJ+stkHsgADl9woCyGi/+YSkKTcyZpuiBFoWa21HnIPQOB8o&#10;nE5U6pKH8UAOXzVFjsUgxAGkbnkYPrmvVwSfPrUM5DyOMmgIZeb34iwKlMpMq2TdnmBcMHUWONVJ&#10;q3I6UaT/NCwJEmsrpbk4sDJWvY4tgW8WSmm4soFIcdR4PvsrWItocQFPsyCLVcqxQ4ZVghMTSkPk&#10;oCauA1rDTSxrESB7HGBARIO7sxCwroKCHGJEejO6KWgwjHWPWs0M8AykFU+NJSLqmcqcol1nZwo7&#10;vDwW6rLpbw22iwe3CD5V1vMs0olNhyFhA6eJWJ/JXEB3YYz6zAS60+EWifThTFl3O0mSB7XheHER&#10;yykpncJ4aYzdhyVioTR6c80DbLDzMXzVVKRfgKOPcVBKXHPvhgjWLULvar2JOs56vW7ZEjZL22w8&#10;5t6EVwltFbstRq04Gag+kBeA0dnSUyglmFxrkUf12ovNsIFcwQS8iOgOiMTD5sZDfJSKBN1iyHir&#10;OUWVrwE8+25qqmJTifoUlO00cqwYRfMqnjg02Iyl91XxAi/KcWVjdmCvc+DVpOPaziURwBX/xBQA&#10;2rxhdsCMaO4fdih0AYYjGA2mCv9JIYMG+YSkep7nJo3Jaqphx1lHpIt5ksh3qrse1+FAb/LypF+J&#10;A+r8V/4W7LBoJ/APg/s6yH1197SnjFdB6FZI/mB87h6KkhTpccUXtNAM78/WjwYj6f5FfoIWOUnk&#10;QsCKDETGtMautgt5gw2q1bVhAYBPdzITyo/82GA/5rJyHGtfFonB/RmwrHHMEUQUUy7VHu9o7mxu&#10;6W4D+woE29jW2NzZUtdSV9dS29LZfLWmrKyu4kpN+eXKK8Cu0AZfKr+M1KWzJeeMVxEgjMfpS6dP&#10;Xzx95vLp4+ePvXfywDtH33zv5DsHT7115urh8+XvXap6Dwrh0oZjpU3Hy1tPI0O4JVnenqkCau3M&#10;1bT1VKaGWzMiWvtn0mOLA5Mrw/Pb04vX5tdurGzf3d67f+364xt3P7r38LNHj5998NEXn3z24inG&#10;3jz96vNnX32Bn0/Bmr747OMvPnz89OH9j+7e+fDOzSc3tm6tLWxND89B9VR1pfbdw+f+7C9++w//&#10;u3/5v/l//unf+rPf/LeHzv11Tdc5yIA39hcAWa/f3dy9vbZ1fWl1d3ZxY3xubXhysXd8ITMymxya&#10;ikMenMk3JjFaNluTBGrNNLTF64haGSPcnch1p3pj4FojvMpZOIhowqMfXCsEdxMwtVJEAJYVD9a3&#10;MMGAlpwaHwU6ncABGgLXClmBYCpZVifjetKp1Lam1gQUpYc1WLVy2FpR5ZAxgMboQyFPmmOiTKal&#10;9TWjUIk0SWDq3ULkr/GqknSVfiSIaHMpIKVUxBAKgmKl/xaoytNTJYk1dCKLqSwkAkaiGIdChXxf&#10;gm2F+1LwLM2zsmzDqBeELSF0SgHFGgFT/GlM62mmUhQTLUeo1TN1polaLZelzNqhvtLl4jcenSKW&#10;lWSppaqEcIzcpPrUINAPReNyp+PFmNuGn4ESFBwPrKMgq9TYpH2t+zVYpTjWNo8gBhYSk1AW64jG&#10;IZB4lA/EY4jCUBxJkUm3atvoUI3YV8LdYE9dYPgB3plfSjG8wnuBkmXilHwmZIyxZGkOuAyu5Ird&#10;HFVyL5oE3EXOOsLeUB+XPDAVyNIS65xjHpX2pKzMUo1rFA1pVf+rAa1u3ta6sGLWaFaCB0c9WUdN&#10;UI17M0cBEc+Hnpxk2P4iofmt+6J+6QXO81FgX7QPJExt9c1DupTQvTNIDqsz24Hui4fJB/i9M9AU&#10;eok+NO+g+BOnRKr3H+Zk+jmxt3ytXuUjWYs9ri9FU2J+UEcqbFb3FaNWNAXhaB0ZH+rP51LZZDzd&#10;zYE36AjG2zvR00o1DQ51wdG6vDZaWIGCaGSmMDK3jDmZk4sbsyvbiwubcxPLkwCukyvTM0hjwozW&#10;a0wMXttfA9e6em0ZqBVEK3KYHn5495FQ6417e+BgEcW0uDW3tDk7tzoxuYgk2P7xud7J+f7x6dz4&#10;dM/EdHZ6rnd2vm9kLIYopniypqO7WqgVo27whI7Wjnhjpj+BBtvw5KDVoQYtqHcZ3wd1RvDnsCBG&#10;sAT9exI7cV+FtPpiZmwYEigulCyQFYnh7i73pjAGZV0q38lMOrqJiju58nh3jDJ4jPEkBrN7jXc4&#10;Vdh8uNTGWaQsOAmcdC93zaQM3iD1ZKDFS2CAmi/MxrQMWP4x5eU6MVj1PQGVHq59rUbT6cHqxCpf&#10;oR2aFT27hb/RVkXDGzxehX9FE5fpkZBrQlCny8drKGsIyS/Vh4a4Dnqw+Qn8JIpWDeEvZfUdCQG9&#10;rTkNVkKqMDxQl/lA05zDBLq1O405vLWIZTpfee583aXmXOvo8tjS3tL2nQ0A1xsPd/fvb1+7u7l5&#10;a3lha6pvMpPKp/rG+5AnDDUsSCpmAsm/ahba9A4VmPouJv0EY8i5sStkCu5nCmFqHVEZI/40+GP1&#10;XQgdIYCU/A86MuWCog9CM2SYRkMSW9a4wL3jytWgWlp/6RAW/e4y3ZUx3hZsecSwBabCLI1RqxwE&#10;7CxIIyfJLvEk7XOmYQkS9L2kziXJ4yeypHLoDkhgJxhbBgxsYBbCpaFPPHwRD1UiAJBL2VJwFt/K&#10;oSkmMxnNBvAfYRV7sH124cXYS2SG2e8g8tHHaSmLQlN1okImQPjntoXWLjGNoGU8adb+TM46DuSw&#10;8maiQKCoUOZJJQWEQaDGe3LBdJQA/gSfwgWZQ4OUE0bamfHaOGp4Mo6GO058qZ3ZAFIMlZWf6D/y&#10;IT2FQRRSZ3nRuaHAUStaY2UFNAQyHAqkn/zqi+g1SPQrEymvC5OckvgKjQdra8gi4j9FfQe1zILF&#10;18t+UYmDFcZTN4wB3KDk8aLqR43RQLoWjSTqBbDC5igIX628IytyKaKCTU+FXoDhh3sHwqK0lRJG&#10;OpSYmT2g6YhGzNoZ47k5FTCMNl7lflBvet8a9/KEVI9DYnIr6oUnxcVhGdS+5Z8HScLa0vrOxtom&#10;hPuL+IkH2wRh3A49tIgExwoZ4DQtixrZKjLT0MtdAw/7wcngPogWSU/lVdK7vjLhtMLttDayT0Ry&#10;Hssb9q6SyRwjzI4DBAUKSMM5T22wIr6JV2kx4FBl93ro9MYG2GsgSy0jtUSoSnrKJosIWF6quvYx&#10;2aHYlXAJYfs9lxrrOBzrFRauaFezkFUpgjfhlYVlUNjeGb/4jXjIQHvKw0yzvVckHiatinhEb8Lv&#10;riWLe4+YuZjkrKtVY6tQzYb7F94Nr5E3x2d7uKlRJyxZr4+XZfDuT/ky981aPxn6XfxPt4zxMjVo&#10;LEfSi/nKQCT4OtIdUM0I3Yj1zgbbIdMYJQEBsK4Lx45Y7YkyWHpA6kjleOTq4XaGDZBOoNAhcBqT&#10;1yvKEEhfK+SSORrUnY70ItKyP4sQptxgD0azYAprIptM9qQgFe5OdbfFO9pjHe2JTvzEaNaWrlao&#10;gisaKuta6y9VIoOw7GpNxZXqMgQIg1+9Wl3q4CWA1SuVVy5cvXDm0pmTF06euHASXOuhk+8dOnng&#10;wPG3337/daDWkyUHzle8d7HyQFnDcaDWypbTle1nqzsuNMZKWpJlAK7t2aquvjqgVgQI907FB2Yy&#10;Y4uDM+tj89szi9cW1m+ubtxa37m3s/9w/+5Hd4FanwC1Pjdq/fzZ1188//YFhrV+8c3z598+f/4N&#10;Zrc+++LbL158/xWimL7+/uuvvnvxAv8EfPv8048/e3z73u5Mob+1+8qpy6/91e//4Z//5u/89Xv/&#10;5FTt64mhhoml3qXtKUDW5e0pmFrJtS6Aa80MTUMw1Zkdas7mm1O98LJWx7N1sXR9exwxwm2xrKe2&#10;whjcmYYwGKRrXwLJTHj0DKQHRvsGR2FtHQRpYek7wCpHOY6Q9AbjKhkXUSsAIQxiQxMjGKI7PAlL&#10;JsoAAiWDUhkzAalIqHLKiea5SChLCOekIVkysTRRWKrJIEicV1arEJkDbi2vVYyTEa+0wdFEGIct&#10;kc4tLMAZCrwKJDk8gQ0jTKU9E2hL6lz+Z9C0ktsz4DK1K0qSAEfUmjOHSefqbWHhI2QF1OSW4KML&#10;uEVCdrqguT5ArdQGh21gRpR0wrP8OGcI+/tScEoIprRhoFbBdMvriSSl0eU3VLqpFacM7re9Uw1C&#10;RvmDY5RT1MlXsrNGrCxpa7GyUrGKgQxMJvOQIvmrEak+WrNVnFH0MqeXXK6ZWHpyfG3b5xnEw0qU&#10;EglMf7C9rPS4cgQcRVnacYSaTm8SpcxjXMS0USsrUJdsDGib9YbcNmVHEcb7E4WWw/3VueS6HwtX&#10;h8moxI3hQCr+SyFdIWfYemOq2HGyCW3aqWsq2OeBXa+iUrkZyugHvkGLjqjbBKwH5LjrqdCmwGNL&#10;H8WERq1lVtwRP2g7g27NBWKxI64FkbYKDxEl+6ekUGmMgy9FnygFHddWxdYj+EEZkismPUSA8GYs&#10;DAaqxE9wMwtdydCB5saoB+/BJGCQeLvirQu1C+ZkjnP+NVDrAIZf96XBsibS3XFMD+OjK5FGGlPL&#10;yFhiaRWQdWRuCdHBeIzOr0zAkrq0Ob+8tVDYnJtemQJwnVkF14rQ4CUFMq2AaEUsEyDrzq0t5DBB&#10;GPzoo/uArPee3Nm9vbW8A5J2BmlMQK2zK2OThfzoXO/EfL9Qaw9Z1vm+hYX+ubne/oG29k44Wq+2&#10;dVZ2xeo6umFnLceM1u5UW1cKrv3M0MQgPI2jU2Cn0TkbtlJRgy4Ylaybim6BurUEu1SI31AGIAfB&#10;v0xs0u6ydtH5KGZ7yJjJckahpm+0oXrjFHUAA9Yfgo58Tzdi1cIgnJBFKqgNzde5bMWZJpkKOUZ/&#10;olsP+M8ALBFP6qGFSmoxNjZ9EYEKURC0NjGY1OUOGDlkbzI5RnBRua+srog/NWCQX4QRr6TpTCuZ&#10;YmVeoggEY1cJksnNOt2k2Gu3pMJrq09U3t3NNWGsS2FyCrMQFGvpCthsJ0jL1S2YsRw6Sp0tdiwO&#10;CpGq5tq5ysETUuUTQ4hYaOxoAGq9UHnhdPmZkqaryZH02MrE6v4y8oRvwuD6YAePa3fXN28sza2N&#10;Z8eziaFk71hufHaEYxiU58kdorErwT6nPWC4Zf+nNeE8xColJf1lGU26SWU6dzUZCY08ldRfSmCL&#10;gckogm51E4RFFXkYlq0RIGTFRgzD+DpFXhG1YrOo9DM8K5LAzhex4lSFPgmB4nhPFnmyZXo4jf/K&#10;3ksRpB5IowAkTroKmeGKSiI2sDnZAmPLs0XxkWIqrk5md23rCJBbXQ+V4OFU8VuZMTb2NmQywDZF&#10;T85TuJ3KQM1eElsVKkg3C5yQzBEddg6r6vWl51rWpS1BrDR7vgxFdFOPTWOt+EOjbsFFSmQlVfA5&#10;aQVEkZ+xTEA2Y8ouhIjszOSxC3tVsNaRwmgzTIE/BKxllpVG4DoxCw0ReuQUM1ZMLRKPV6y/g6HU&#10;SVEAhMswwa4FV633lbEKjqmJWZ8tQp5B9ixSnecJfsq+qPaT6nXjGd1NLHD13/JfSd+px8H2U4hm&#10;jfJydAPiuUefKsoyzK21eYTwCXcf00fWbzvbVjiBUlKerjrTnKzLz7VhXnHl2s9CdF70hG+NVHk7&#10;E8J3DJv1n1Z2KMOZLCVaS8UsdIZOK2nJn+5mROh5yV/Avg9GjEqjgfUE57lYXH4LXS9U1/O7qztA&#10;AlN7OOp0cKvcEXAIkO+2eocw24mydsXvEem5w+iDztVbsnl8D2ubdUW41UVLCCOReSXyLiANDpd9&#10;dkZC+LaJZeylothVemltg8CzqVErIMSjEo66CYv10DM8fIHwm/rKZRi71lKe835niry0wtC+HhQT&#10;OnD6cwA2Up1s3smywRNgCXtSI4W0ALoT4RRDXlYR4ek39CUZmFt8dzRkGR2iropOUUJxGFIsPeCe&#10;DKHfvA+at9c54HPeTRz3eizKpeJAmgsfQaJrtdii2omnhAlqH2V9SlCSaykIa5G0P5ECOVIs8/2l&#10;DZavm5EurOU0TQC/0fkpwMygStxtg1EIPlhJDkN6hXpYPBAWTOnmNTKqHCaAIpwJ4Fo5PnSwB/Lg&#10;3sEcgCs41VhQCAN7dbUBsuqBOTccddPZXEcja21lQ+WF8kuVDdXldZWlNWUwtV4sI9FKpHr57KmL&#10;p/E4c/kMfgK1ni05e+TU4bePvPnO0bfeOvL664d+d+DEa0fO/v5CxaHKptNljScw+aam/XwNhrV2&#10;XWxOlLZlKjuyNV0gMAebUgg6Gu3omYwNzefGlgan10bBtRZ25lZvrKzdXAVqBdd67+P7j58++eDz&#10;Dz9+/ulnL549/frzz4lav/z8my+AWoFdn3/7xfPvAFlffPvjtx5+8xOH3/yPHz/88N0Xz59eu74+&#10;Mh4/XfrbP3v7H/x/D/zD35/7Z1da30kN1w3PpSeX+scLudG5LB7DM6m+0Q6g1jRMrT013emqWKYW&#10;qDWWae0kagXXGutOtcPgCqIVdGssA/iKCa4J0K0DIyRaUc1SbQdf8Wg/6G643gBZ8RhASBYCdUGx&#10;ToANorcZjCueSA/McCaCAiImy25JigIcAfUBUkbeTOIUhyHJOypJ6cIsiFkTjdYP4ycjdZYw4IDh&#10;TzC7FtNw3R8RAJZr1LTq3NzQBOElPsikK/4VZRXwlNk4Oy793Bm0VNpO8W0VCsvQH6uIQ7wTX4kW&#10;DApLgk9P0FG4MU74ZTtXbWfFA3+CjCTNdyVuwmZQKgyPLgYCEdzyuwvFkKHFpxi18mZjslHxSPJt&#10;Ou9HqDWiWElOOrsIqJW8YrD2UnArNGWdLYnZoDF2LrNRsYBx0auJ50wwwl0Zpk1OqiQ+xC+d1ms9&#10;sLOa7NUUFRkGvf7c8yk/MXG/kar1zAJsloRR/8wdHXUs7D7VckDmQbhXYwnU7lIHiy0uz2ilXGSR&#10;bQzRyDgbwEQx6c6+ebxMXlPfn8g848zjZosFpaKYh9mnBWXG2A/mWvGv8haTMlU4vjKEDd31V3p/&#10;HgtpsAEkJEt24qtQtEeteg01qJYc13UVj6YWMroy1CGWvkWvp0xL8hI9t0iJYh7Rs8GkhJk3LDGD&#10;sMeIl28iVMDuoH6DGxt4gwBQWXBLtBnJnwh7ojsBTV+S7oSsPJZZ6KowwpHeS/SiuNqCYh3q6+3v&#10;AWTN9qVz/Rn8ZIxwsqs72ZnJdWd7OyZnckurY4WVsYWV8Xk+UPFMLK6DaC1AIbx2bXlufRamVgy8&#10;mdtYWNldA9e6vLvC9OBry1AC793Zufv49qOPHz7+5JGjmLZurINlBWpd3JotrE8hkIlc63z/VGFw&#10;ppCfnO2dmeubKwzMLfRPTqZTmZq29ittGHvTVtYZq23vrG5sLetKNCfSbbA69Ayk8mP9o1NIYMrj&#10;HgnUCj8D9bR08pDD1PAbPjE0CkCUOROc2wnUhJE/Bo3OnxDzacsfcYj5Ct+DdXRY/bOiUkyRLY6O&#10;xSeHoLxoqk/NTmAUHipI8Q+isJSRI6ecawuKaTV3pEjq4q2cZqT7uqnRUJdjawOTJm6ENQdxlxgk&#10;YQkWr1FjWzUfqy6l77CkM+rmm8iOZXmwuY7AN6r6ZPnL2sW+2TCONSIq2bR2PcFzW13nILpWe9vR&#10;wWA7JwuTk4hgibCZK2x/ZcsmnbdcRMJuLhRJLVTVOIi463elOmtaa8vqy05dPXXs8on6WFNuondm&#10;fWrzxqonuN58BMZ1c/fOChwyk8ujmfFMZjg5MQMdOwpo1nB+BDtrGAbIsskxIQH42X4WEeZGnqJZ&#10;CFMtopNRlt5RvJudrsrFZckIKaPqOTLk6i7RZCgAwI/Av6KDABxrmtf9Dm7SKgGGuyHWgRt9WUAr&#10;2234petyV9uusFWm48LnfB1+IjRBFiUKbhki2lbHVoVEAU6RUd/KpIQFdYFO8TrDKj9yEARSWqwX&#10;nfl2zGIBptCRTmk3HVx9/nxT+VlBEcqzDnuMYM/nvIgmwQl2BASigkqWVE94N8K8kIgjAxv3GBsu&#10;sqFK529mMuL/Cd2Nndy247/aKarK0pneGu+BN+ELFKosLyXgPSNwuWHaNq4J+qeQvUxNisAtfip5&#10;OwwuYjmu2pr0lI6OA7S9QyTHUMgtl3rZTZm5RYksNhIvcNaUWjk+oEHnbPDpdcZqUjwHCsLeFvIX&#10;qNBNwZeSiGXqdHyl87SkRJbeGV6kkRHdB9r3I3OPDIDAsUbfYZFngpMUFLNMf7KbUwBOWDrsEBNm&#10;IwwwIrV/wW0gaUq5kzVyyd03QQ4vYgSHc+CZNXyI91xfFDzD1RdjUp3OT2drS7tOKT7xj6+pgOQj&#10;vbSWNcMVU+5u4RkkU35i3KhdSkxoG63+1UfHh4nEoK+d6AWEi0G6LIGJbsT+EyxrWNXp3p8e4+Ug&#10;Qt6nDa5BnBgTuq1YgICrTPkFoN3IP+OCwuHD6wOOjSKpA/4Pno7QdilOiOUGi1oUao0ihUJmVbio&#10;dXtyn12BwGi1h3NSwh+MMhSR+3IXqREQdRkC26mvCaEHlQje7b7puFXhLMmAlnUaeMea+fRqzzaK&#10;HOMGw74W8LY03PKO4FQ5Nu/UveUdRG3l0A7Wusc7rFv2PlIqk9gGxanFiy4MXvpZ3od7vm436DD5&#10;pC3iYR90rUsaimvzrQ4robI4fKshXMuJ2+Br3LtxFadphWOIaYQdxgZa91ixgHhXA/yY0xODR1Mr&#10;mq25wV7OvQdkzff29GeZwCTICq41lsZE1k6g1pbO1rbu9q5kt5+Da61sqCqHNri6tKy2HKgVz8+X&#10;XvRQ1rNXzp++fPbEeQQvnTl/9Tyig2FnBWp9//ThNw+9Dnnw7w+88uaRV9898fvjF9+8UHG4rOFk&#10;eYRaOay1E6j1KtOYQF0OIIqpFVxrerQ9O9GNKKaRxYGJ1RFA1oXdOSiEt+5s7t7fvfXk5v1PHjx6&#10;+vjDLz76+MtPP/3y6bOvPyfF+t2X5Fqjx5ffffnV9199++M33//0PeKC/60jWz2/Fdj18+efYfjN&#10;zEq+refK4bJ//afv/r2/PvKPztS93pQp6R3vHJ7NjsxmByfjPSPtWSRFDTRAHpzI1namqzoTNV3J&#10;pvY44ksQYRXrTLa2x5vta02JcTXX2jOYRriJIjmHx6ZGAF8HRwBZB5DYMjiah1QYjlakmYxjSAxD&#10;s+hudZ6wxKrk2N2/sDzTEFRDZRgwJGhAXCDHKX2wAqhEXs5wMsoVKkFDBMphjEidQPquM2JlTiRS&#10;1eQbhgEJT6JC4HQcMZ8cgYOHE4YFbUio2gQbHJdKRbIU2W/rvCixbp54Qj+t0oaht+WgHWmDiUgp&#10;RQYHu7wkSTB/6e3BbzgDVqZWD4mN3LDQJwtF0weKS4n2T/paFSJKWan09CR/LbK1JdXuCwBXwFQT&#10;mxbW4gm2GLvSqE/iW/KuwdgpApYJvZqw6uwBgbTpEbLeYerMLC9XWj29662MlRqWDtJAQpLMJHBl&#10;D0xWW2NL4j0cBlmTxbSQUeTmeeYq9ohGrWob+EU83kaqaw47FZ6kQtqqZp8ialqEKSD23zJBamFm&#10;BCsCxOjqdVnSrHaFlLeC4mqV8W2JWjUVRjdyTiUlPSumFD+tE7OFld59bgaRCb+4aG3DbCuudRsA&#10;auXKZUpWGFtTQKRwLraoSaFEM1R1NImr5XENIhbfdXxHwRqKezarFo3bUZgTFQjSEstmph45qx+1&#10;YMP6K+qjaKvwEzYItJH89FAoh1maymcK9iHcV+j/WcVsAMUFCW9woRdkJYRDnBqW2nGus4CpGcwT&#10;600BuyI6GCNbu1NErelcd344ubA4VFgenV2CMHh0jqh1Ym5lYnFjbnVncXVnSSLh+bn1ufnNhcLW&#10;4tr+xuo1+FrXMPCGROvtLWQv3Xl8C6j1w8+eQCF84/7++v4KICtMrUtbs2DJiFoLg5MLAyBapxcG&#10;puf7Z+b7Z+f75xcGh4c744nyji7g1eq29rKueF1HZ017V013sjmWbkv2dGUGEn3IkZ1AAtMQuFaM&#10;NcdDqbakKOnScWSIdpRxqWhPRGwziwUPWrMc+YDZdJGSzTfmIpzwf9oejBuwiAX2vK3Ode8AJXXg&#10;dnSYpOBiV5iHTCQqq6WfQ5QClVpAaMU+brFEQIGIT7FizRDFulBiJOVzagxmKHldwGEz/EWkNGMN&#10;4TKCN2wBIcWo0O2pEZTQmgZDLJ6TNOD7UwkcyfzYClGKjxBshGrCWafCwgjftCHen9PV9RGgWGdw&#10;3gq1MmnsZVUhJKawGZMbUqtyDTTY4MaLtMFh4pk5OYx2aWe6s6qx4lLFRcxSv1J9uT3ZPjQ9OLcx&#10;s3Vrff/Bzq2H127Q4Iqsr5X1vYXRxaG+8Ux+vGdkahCNDNDvOBmMtIPJ3EhVQEj1nIygUfCy44JY&#10;lxPYa0yrKnVi/rkJtXt4BJFIaTpUFQ9Dccx9cSQJaTQcJHUQpB4XH0uMJ5Ug/9BIzxJc7A2dqzAC&#10;ePwgj5fXjaDICF4y7jTDWp7AhNCM5DVyo8Va3mkqV7Wp+CVCbh0i5dQoHt8gluZR5tnrKo3cpiXH&#10;XLVwVviDih0TvMZYiC/jpyhiWsybWyFOu/Eb6k2kHJYHgd/XpJMgJc7YAC2CV9b8Ej/OtaMrbPjG&#10;OV+H7BDDdX28cJgs3CWw90hkg3AR5oL6vDoCoA1SCOb0GOxZjq4/dLKxuFmRYzy+IgkncKNBEqQw&#10;rZCqsqmU0IPfOEetiH90JkstGYaXkL5zbwuv8WiW6OIlp+Sv5he4+eWrQBeUecUwt5anSjQEFUcQ&#10;RDQGRAlv0KUcdaMcyGQrO/MOlMpGxkyzeThf1OyrUW7oLIhlijqtRLBo7kwX4PkMGIBQRGcXvris&#10;8pZ2E3J4ueCHagHkt5BpGdiMZkXJg7W+KcfVWc3WoFriq2acl0ee4cC6WPx0FHwonWduYO8ry5eJ&#10;vy9xhdoB3qUOFiJAcry5+X8q0jmUCLuLezUEDrN34FVdSzfPQKco+53V7JONX/iNfCmDvum1Nljy&#10;rSGyaTB6XZp8Kcm18dgS7AGVB/zzoHVSn5TxFtJueH3ThabegU5IA0V900C0YvN0u6cwBxssUTor&#10;BAvsfQg8hEwNR50MEYz0R0SFiiqKKJT+Z5Q1+6Q+H3h/0a7TjYYlh24o4dJWCFPY/9p7oZHqsgRv&#10;LrezRECmXrlXPS7bEJS7Tncx7lWDf3+oviMt3OwbBhE79TgRZcpseZ26DAmziV0rIXZs6HBBAM+u&#10;WRAr8f6CLYEhqCiqUilI4l2byr81yPRq41adizGr4Xz/VQc2+LT51SLg6nBs/xPuSmp8k5JlDYn6&#10;GcCGdlbyeOAAAJAwiIGm1iFZW4f6Urk08Gq6N5PIJLtTMYDV9u721i6g1jY8B2SFr7WhrbG6sbqi&#10;vgJ6YDwwnRXyYKLW8stXq0rPXT0PrvX0JTzOXLh6/hTkwedOHD1zFKj1nfffevPw66+++5t3jr3x&#10;1vHfnSx552z5wUs1R8qbTle1nqnrvFSDDOHuS63pCrCs3b31iGLq7KuL5ZvTYx2Zie7cdHJkcRCJ&#10;wQs7s4Xd+XX6WreuAbV+cOvex/S1ErU+/+TTF08//+b5l98CshK1vvjuyy+/e/H8O4DY59AGf/fT&#10;t9//zX8AtQK4/vTTD99AYPzlp48/urtzc2W80NfRV3O67s3DZb86W/9mc+ZKeri5dwxEa1saUUwD&#10;DcneunRfIybfgGvtTDR0Q/SHoXgDQP4drd3IW8Yc146AV2Fq7Yf6Ook0Jo4dGhtUfTvCuRjDfR5H&#10;hFqXXCuIKA5DweKDQ0lkIfiHM9mcWbAxKzgWJwwTfBC3K50th6PqPyEtxrFm3A+xEgOHx4Gt7CwV&#10;UBQsEpdmWAuISNKV8BgnElFokdUERByZBMvK4aiAiOEn3K1k+Gij9dBQvK2xMXEcN4YCZnVeaGE1&#10;CqMNNRpXI7kv/bTmdcGsUjYM8Eh/LKTLWATIvipQioFMkkAzrsmTdbx5hqz+jQOT8fV/QewheGZF&#10;telKEYOE1AalIVBXjvAiBRoEt+IJyQo63Ve5wdxx2jv4Jak/3uPJLHufSqlMjKf4Y3mLtd9fJjBp&#10;low3TN7fIHl1TJE2gEO9zGpS2I2kKOFtRbOS1QTGLiYMm2gFao2UhJzH45E8SnIiGiTdigMs8BxI&#10;WryzGFfMXIVM3Fsow6oil9RjUKgS27c4fvoNv6xBo2lPdtN9ezCq10lG9KJfGsGaRwVQXNlcIx2v&#10;SGdKBdQysGVCKJ3rlxZNas+8KBdpT0UIeFAQaVgGWtB7THaXK7ujCDThA0ut8INUMUpLUrOQQY66&#10;r4uA9bQ6z0PHTU5FSeRcIrD3PYPdTflg3c7n/cmiU9kFrRRyU98VDD7LWT7+vTNvaSOcneSEKyTd&#10;5aENziJAONmTwCPTl0rnkik+QYOwc3g8A8i6sDIKefA86Na1KYQnLW3OLW9RHry0tQBf6/Ta1Oza&#10;DLhWoFYQrWv7EG1ugmXdubWJoazIXoIqGETrR08/fPwJPBO7y7uFuXUoivFuk3OroOYAWfsnwKwK&#10;tc4uDCws5pdWhhcKA319Td3xio7uys7uqs6uKphs2zuqumL1sVRrPNPeg9SePFz4PaBb8+MDY9O4&#10;dSGTSRJT2AQ0usN4leUszgSIoou9Uj4heyOohlMLKRRSr4mP4m2PJYhKQ5WnLLZUPeA27Cnnrsht&#10;BTTYEKhw3Ai5L8l0qdZD4WtPlKsQS7mKhjGGS6Mmjqo6VlRLclRyukY4rKZTLAC241RSvQCfmFMq&#10;PaGYVfXUSSaYXghdHizEQr+ofnC2MMmDHCw/VEw+C2tgHlf5rO95agWbkyetm75wi5rSQRPR/Dh1&#10;30kLyEAFLxajLKFtJtkSIBDDG4VpXda79FHFoGtHAwNDaCd1m1gr0BBFBuAgOimIWKyoK7taXXL6&#10;0gnA1+7e+PD8GBTm1+5sXb+/c/Ph7o0HW3sYhHMbDD9yVwYHxjL9Y2xkUDqOjHclWEo7F+hxj5Hk&#10;Nkg17QJO/xkq78AzSyxtUejU3LhOBmw56iG2M4w/ra60IT8co5dq4SBdc1CqX29s5upNhSnTLyOM&#10;OkfRviry6EyTGtMTX6yDDTZUEU3slZBJcN1vyTe/Ao/CHFR/KN/Zkgja3TAi1d0Tna6cV2RI7w1z&#10;zW1cqkuAynACb2tZ1e7Rnxs5B7OirwtZwXkiuTVjSs0IVlFVQlxMW/XYpJDkzNI2MrmZOfQ1KEgg&#10;z7NIUW6PfqpLyDcx/2lEwfXQM0ixb1GGBgkuo3rMaInCopDbWkr1mEQbCkWw2UTzKkIVUdZgGDVR&#10;a9hFwd+Is5Hjwajbd3aAmDpvcISIrHZR50X8qqAgQbX3sKXgPkNs1FSgDg+iOxG6YfHSgDMTxw6H&#10;cglJQ+uLa1urjH8LlGDgACMUpO4PkAwifGQKYEHP8DBSZ7oFCEoV+x1CrQ6bFfPJJtfcEgS0QSgb&#10;Nk+rgW4uPuWsEyHQEs7x8GcucTTWKo3JB4g1gFk4+y+iC8QBQuY2tRSH0VmEbYo4UtyXowEIkMzi&#10;isfmKSROlVeNQ3fNFhoxAsLJPs3r2uN2mAEmaGpiLRyRn3HUTtCJFkaun+4kenETPqfXmrdXxX2z&#10;4aJMbzYavAZGr8RzX8Kkozky4KVU1YcSf+veHxzjxsA8eSwKCEpvlivqFtEORooG+EfuStQhvPVL&#10;s82rSTIHmqjVSuNF7QZchJOxJdp+66htGeX2uHPKCwebFHU2DfnwhmxrqkPqM9Y9IB5iy3C8BwRZ&#10;wzENY2YZj+SHeJdgoNW14BahWrQat2uXCnegtO42qRo66p4iYT+Qp9QfPJ9VF7nbqz1s/x5rObyA&#10;HVv14t2DwMmPzWYOiKbQq7Dh3HUe39BY5GeZ3VV1RM8C/tVOVM6qVdtUc++VBqdTy+0VVoBqPeCc&#10;EY5V1aTfWCfM9HtgXVKyNrUipTYPlhXYCXgJXCtQK36mcsgKjrV2tbfHOgFToQ3uTnaDaIWpFQ/I&#10;g/GoaqypInCtqqivxM+SqvJzmst6uaIE8BV0K4Arf1N2ESJhzLw5curIoZMH3zr85puHX3vz8O/f&#10;ev/3B0+/cb7iyNW6k+cqD1yuPYIYYaQH13ZdbEqUtqSQxlSDmTexvoau/nqOvRlpy07GBuayY8tD&#10;0+vjs1vTCBDeoDx4e//h3p0Pb0MhTFPrF4SsIFqhDX7x3Vf4aaL1xXcvvvz+BeTB4lq//Q9yrUSt&#10;f/Pj9z9+R+D64unHzz54+OGd63e3Fzcne8e76pOXLzcfvNpyqDVTmhxsSA82Jvvr47kaTL6JZ2q7&#10;U/VdqSY4WtN9SLSKAbV2pgD4GzvizUmOPMwAsuJnbz7bP5yzQhioFRMQsTShj2CFHTuSgB4gRYE2&#10;ybgSlOLo4zSQVdU6YWZ0m0kKMk8Se6Y3SdQBxeXHR3J5DNeBDY1IhBNoMMmSQbDkYDlHh2BVaTvG&#10;XGLXBCCdb0QDKv4QbJzMroSL+FfGJsndOjoFdhfLEUW/hIvi0gRZ+c7AU+Isyc1KpkqWVWpWolMy&#10;iALMJlRlsuVHgGhdXF8FA4z4IXKwGpiK3ytSl0+0DczWVZ4utwdAemiCdKsJ4eCtLcz/ohi2hKWK&#10;zLJQK3lhKhNwAYfndldGAlpqa/0wJgS6EwTnMufIZiUmcwaRMWGR8zR2FQJkspETn4EJzbgCItLL&#10;KgI2AplKVKII1umg3Dy7VZ0OxU8neY0+OuWRZFyFupEIFebfaDu9T4vqZa/I5pZDHJY23oxo8LVi&#10;EZFS1+gav3cclil788MiqGko1a4gvVlkTcX9iowV5WVtsOG6jamCymEmLY7C0jqm71GMHczN1FoT&#10;S9scpfOYf2U6xaJrrJ74VyydaoSwZ0M+DTkp6wiXhChX08xFsVpobWypfrPC8bRqS1hI5pbjbTST&#10;RpJpjQ5TTjJ9FyoxVbASWamy1OgLlY9+jp8qzlhCGbgKFahdjRrISQlRWaknvBHi2kbjcIBW9TyS&#10;7gaGehHFlO1Pg2vt6Utlcpgtlsj1J7N9sfGpXqDWpTX40GBnHQNkBXBd3pyHPBiP+fUZ4FUohJEe&#10;XNgqKIppZeP6BlArZMB7d0i03n6EGa33gVeffPoYvtZrd7aFWqc082Z0aolE6/QiHvnZAh6DMLUi&#10;r3h5ZWh6JpPKVMfi1fFkI+TBXd21sURjR2d1V3ddMtOeynUBr8qCj2/Rl+fgE8zmoq+VbVHRmMFi&#10;6tLQdhTS8iIEmJT4ciAqtD3R0NHA4aAmcMFkX5N69iwXYGhUVSThqKJuSCLJDiRrKD2uHEHEW6/D&#10;JFk0TCqbUcdC4wesNYqSinmPD44jxztB37VIF6jgjcSopqRUxkmk56a+/IEoc4lvXf7arWRnmioY&#10;RrjhQsaFo1qN5LDb9qgUp7E8Cvmo+sHrKVVYxAJH6YTsdiKNHRvjSlHcF/4MgcYvg1vYzybnhpHu&#10;SCaZnHNiaqQic+tdve2gMfbHsT7QQfFxIUQ0DOZAXd5pcJZi5B3iwRra6stqr564eOz4haOlzRWt&#10;vbGJ5XFMTgLjundvC7FM+Ll7F2OBlxe3JkfnB/rHe3IYoDMxmJ/Mj6KXoa6Ni11TEKil1MX3F+dh&#10;YpWvIS4KNlNwUaSOI4E5D0qKjBNwIGRvAiSGGVRaimcLoxTM7+EndRNByRnmqbredTFtg5nBPJNL&#10;JOk08W6Ait/4lS6YLBo3L2QgYeQcPKua+yqwB1SACpsUx+IqThXcQXl8efiEGMXHYmXjCuCYTXe4&#10;VOcp6Et68qgrIc7fk05JSPITDSqCHiTykgX0q+MropULlKNlyPRGjjjhfIEQVZYBxgSiVbyTiniB&#10;GQFaZ02zT8cjQsDJEZrs2oQ2kA6WrcjoDdErEcyQHuypa1DbQDyjt5USGMNa6WVVRLCcq+phSTas&#10;abQSYqhCDdW5rOYU5picMSTjZSsVYoRCXzZ3bIJ1xU8ST7mmQgsBvbgD5UvYOsZwiS3PgV8lROQL&#10;yLBptBVAKb3KFFnwYgx61+L+lDKW2JX6GrFVbnGqwerRlNxU9kdo6gOaIfYWbCA4xBkYOgiiW709&#10;1sPb1suoJJHtOklCFBAvVdsTtPPZHVCkoqGy+Uwp4UNeg9auqFskm4DD6pTOIMDv81CmRAJ4u8oF&#10;e7TfPAWHb0h5CIUS82ubK05H0zrp+eSyQ2vVsu7XWllnFzlHzWc7VAkhkk3rqhtzgkO83TsjitZi&#10;sZFRkHigTH35C/9Q5xW69uhZY+cr0YA66hDHzd3CF4dYR2pJ+F2Ylow9Q6cAKgc8x+0e+MdNcN8g&#10;FFNHNtvXnZoskCJH5nlBQcqPo5lDbhX5Pw0LjVe9/OKnU6YJ7MWHm5PEbqE3vqjuUXtUu4h3HH1N&#10;7gct4EH7bbLU3ZbAygq0uy1ue7OvCwu/KYWQvdacfNT3d/uStUokgA+aZLxGeNV3B+dcWouBY6Gp&#10;v2gsbKysbYFyAOJFrY9Ii1FlhVh76Q6yjTbsOnlB826JGh/Yci3FwqhGpBooYMiKmpOi3wicUzBM&#10;1g7FnrhWS+INYqkS13OlhPRBM0wyYKgP9VVvvi/TB0dmdyNGzne3k2KNtWPaDbArfgK1AqZWN9XU&#10;ckArIWtpTTko1stV6NKWlVTA2noJAcKRqfUsuNYzl07D0Xrk5KEDx975/cFXX3/v1TcOv/bW0dfe&#10;v/D2mdKDl6uPXqk7XlJ3tKLlTEXr6fpYSaNQq8beNMUGGmIDjbF8Ex59M6mB+Z7R5SE8gFpXMT31&#10;1tru3a29h3vgWh98+vCDZx9++uIz5DDRy/qt+FWhVpCueP4VUOt3X4Jr/eY/QiFs1PrtD99+TdT6&#10;7NPPP/ro6eNHyB9+uHft1vry9nTfJKZBnKvqON4YO9+RKYv31iZytRAJI40pDlNrqiXZy+jgrnQ7&#10;0kxoak22kX3NxSEMJsuaR/YVHlQIo5BDsxs/cVDQR6D/CxCAPYUJcuPAn0BJiOcVdohYUDqZFS8S&#10;kILHfFrKy/GtIrQA7UC0DowNAbvSP6hYYMNUyYNpKhwGqYt4J4fp2OGol8kNSoTp+S+CwZTjUqwL&#10;oMhcX07HsU64yP168zwFR8FIBWBRI2pGQBExCSUp31jiU+gOQlKxZ8nin4BHhFqRd0JfK7bKDGqR&#10;XEUGUJAuKyBK+cPMGXZMlEfFGtb+wkNKNYrGKbtEkkSeGGkjwCnoxT6TJNfhO1tX7JRdCY4x20c0&#10;tBS5SMTSrCE2AELOkMCbmluoBQkgRziniCNVLIgVZiaTSXqTO5d42KLi6E2wGGlMizKcbDHFR1iu&#10;TH6YQSOBp8ZvQDaK1OXONdcaWV75dSzx5aIcwpCCpxRvbrLexDpn8ATUCmOTZythlVS2k0bXaoyB&#10;raRiPrUsGkyaSnXXBHvSTRSPXbVs2E07tzO9wUTL8uiGcCndSwQLua75nV3QY30UZ8X6Xkw46Wuy&#10;uDLcQtwrAfDLDbMYiQPWxCypjudG8qP1RL+X1lcFU9R099xdcxpuoKIgoxYRiEgBKkGdSFDku7Wq&#10;cMf8uDg2dsU/6QlvPF6OKZ+YhO4fQv8hrKpoDfYMZIdG+3oH0z1EralsbzKNfDY0t3o6+wYTswtD&#10;K2tTS+sg0MYX1yYX16eRw7RGbfDi8s7i3PrMzOrUzOo0sCuA68LmAmbeALVu3NhACNPene39e9eE&#10;Wu8xPfjj+7ce3di8sVbYmgPXOrs6NrMyMrs6MrM0OFUYAHCdWeifnu+Fo3V5eXhpeXhkNJ5MVscT&#10;AKsN7R2VyXRLPNEYi9fjJ7YNqHVoHLO5MOdmGKZWKEIFWakQBtdK3Vr4yiRF3WR1IFNUpzrWf9Yx&#10;mHJwOc0iiNNMfroNbzoOuMXkp0R0Gj/AifPmJCMGQAU09z/7OKH6MT9JTZ0qKt9E0e8IHV8dZZ02&#10;vFm6kMLrGT6pBn9wz2IVUp6KUJYoFKImupfXNlfplIsyWlzwhTpMZnhWV8xOxLdTKz3A4KBYxrlh&#10;ul5R4XQiEACI0ncdKXM7izn5nYCTge64W6xJdn+E2aQzUGhjNCJO+AVwrVYGKv1VYbBCvIIihE/8&#10;UiReQpUAIEG6VcAY34u1oNyt0PlgGlNbrLWqoeJ82bmTl9FLvlDeUZubzM2sTaztL2/fXjNwZTLT&#10;vY2tm0uz65P9U32pfDIFr8toH84HVV1MsBTqCwNdzFuaIAoTa+Wp427U70kS6shiI/HFVRESSGif&#10;8xCz7AtROo5edyHoNp8VyPYfEvVhP+BijEpA9U1sYXWJSds836EYWoMnxVPRm6HzjSrlaUxxsNRc&#10;YS04e0k3SeLoGUsEPIrdwhOQw4HTCBN6Sf5LcOE8z2CglWmCbDy+O+pRXg7iTkUvK3pUW0ssSnJv&#10;CeebNaLWovO7UH1ALxw3QODKek6dsVIJOqg5dNy0q9WUMa/iE8mdQUMCA0UO/2Qcq8a9MsF1dlFN&#10;B7tknZ8kY6oIZ5ztlg6iHmVfVW49cbPsEmqEBt4nuHyl3iR+FmHihoXcpJyZxDmcztpBC4xyVqRw&#10;8dIz/xNOe+2rSBjpcpyXpJdcmwiwhwE7vUQHKKXnZLE8U0rcL/7Er4HDU95UXIN2MHI94bReIVJh&#10;bx5insm2bgYeEqFWqwx5ElpzIk5QYEaaZHx33LzUDWFTycnMPKkUQaR9zrmjItsJNhTny16VaSvs&#10;DQ9wsqJeXKvSyAMvZ9mzsCjzFJg8yehHHVZGcsh2q1aCGGMBDx8a9x1MEmqpDKjPcJeNIf0tDgEA&#10;njt0OC4Y5mR9gRpwsjoro8jIU7Qkb4J4Mfa/db/FLpJ8AVgNozlDkrOKZgzRZVx1ddlaIM3nbAQo&#10;gdwpbhED7FF2JFQ3wIozbU5iVCZyOzlsGUQr2zTMr6ZC2A1onZlaogPBK4EuDZY8TEJQ7oQKDuHk&#10;dLuKF7XIW87d4bkhjRX7RFpwnCNI+QbLbs9KZamjf+VneY1yI4PFDO6GVgt7ajStzhYL8M7l1cyL&#10;tseSGZcSqmlBcIKah+VYpMBFSdlmuoPg/9AYCvp8yjfChcMDpNrGVworTCJ8J4CouR/50skZiJ9g&#10;S1RyOc49dvcHOxYnA96BeHIKt28mUTm1xIhaixuHn1lZZiWwLWxU1ckLYK+Q7NnMv3AEhhuFIm8J&#10;So20pU0b4nx7aaMcGoxSinwdZ4HmBZaGR2GkHBkYHs8jAQj1FXytQK3JHiRbdgOmArU2tDVJHgyi&#10;tbW5o4V4taGqqqEajtYrVVculF3C4wzm3JRevlRegkymU5fOHIck+Oyx4+eOQxv8PljWE+8dOnHw&#10;jUOvv/7e74Faf/P2r1499MrB06+dLT90pfYEUGtZ06najou1XZca4lebkuVNqfIWiIT76pN55jDB&#10;1Joa7RiY6wFqLXKtS3uFTaBWcq37mNEKXyuimIxawbUqQJhgFZD1uQyuMLV++e3z4Gv9j1EI/82P&#10;3/347dffvfjiq6dArU8+wSyJO3cfX795b/varbW13bnZlaG+sc7uXGVLqqQrW9mdqYxnqxNZEK1w&#10;sTaCYgWzinmtmX6Muol3JVpj6fZ4pst2VjKu0GKTcc0NjECYnYNO2CYjHBEesmmYz0nm4QGGHL8B&#10;fDVAUCYT2xCRRlUZt+Lz8HuELRmgmhHFsJz8OKpN1Dmcc2PvpJk5vHJochTwysSeA3fk0FQSryg9&#10;hxmFB+ElVmBcZeQ8pRPmNliLChho8+rPXazMXgoTZJgZZOOrmVKPIDWC9UAdzYzlIuxUYRCtnMdD&#10;Y625X7Os4CZx9UknLE4V9lc5Y7lVxq603ULAzJlA07/QBB5OTAV1q3DhoOPFV8LXW1pbMYjC3gRm&#10;sy5X0lwKceU1FZf4M9LSUlsTm37ZzxKS+LeiXsk92iZqDy2ZTAr3GdFEFpeDUrlrVEUR/XpRNmbT&#10;kkoEKGzMDyJ21XYuaoMRJjyHIbkKQzLSBib0lkQ5xvwr4UZaQPlQiDF59hmcExi3SOuzc4B9wNxF&#10;0IhepihLlEsmU6FNuJ1wYrgD6CwJlpjZSVQCk4F01ZPIS+zwXgFXQAJPvuHfhlYC+X1CfemUxDgp&#10;9MIELPpt+EMTtvwUYUgrnJU5IcW1+FKJhymScQ2h24ZkxlqmRVkrd0rvYIrYjg7DVIuZVdRy4ebN&#10;mxAUX9xCL0re8Xv8EvdLVn7WXzHNj6/0kENWEqZKIpGPl2M80BfsG+wBZO0f6h0Y7k33QhUcT2Zj&#10;Scwc6Y2ne7qyfZ0j49mllfGV9YnFtXGg1sI6p91AHryytQCFMOXBG3Oza9NArfC1FjYXMOpm6ya0&#10;wfAZbiOE6cb9vRsP9u8+uf3go3uPPnmIJ9fu7IhonYapdQaqY0QT483XJxbWxmaX8jPzfRMz6flC&#10;/9JyvrA4lOtt7ISjtauqO1aXTDWnM22JZFMi2ZzKtAG1Zvvjg2O9E5h0soCOBm4k6IPi0DD/kEY7&#10;i+4IVn0ysAeM3htuSNhFxAnRXDseC1Wo0a00OMFcUBbFY2EgAYGNfXRErR4bw9pdt23rKsULkR3S&#10;TVrhk+ocuz4zicS2twKiqGhyveVKPRoHL4jFQQgs5lTcs0bB5RVl3lqiLGItyBHdaDcv4WpA2i3b&#10;lsQYoxxZhYMdlZzpL/uywigFoSyubpQAqP4zSqEb0CXm4iw6HW78qzoPPj1NvWMdw9xmkjY+q4NG&#10;w4EiPBWjyRNChqyJGcciA6R4D5QXxLHgfk18AZNQETCJweEIXuhqbG8orbl6quTkiZKT56sv1Scb&#10;+qd75jen128sY/7NPqbAPdjdu7cJxnV1b3FyeSI7mo31J7LDueGpYZ/89l4qLss+w8AB8qpRCWiU&#10;yH6ER+aqH2EUTbgezYoQ2CCnHVgCXZu4JMmUWtTg+EpNr9UHKaoqOFrFeqnmc0cgOvFYYpISp2sF&#10;El/ubbC4MgKwROOxoNyX0MJje3VRgwvAeCdaEwFQadRkcDQV4Dw5xcpKRhgU7y5zPcbDglW9CSXr&#10;PpdE5rOgNNvG09VkS3CKMtJJ2kKHIQezqLtC5tJN9RCsCvzjN1YKGDkXEQW1IfruAb1EylKde46P&#10;siZZaJMnBq8yZswquxXBv2hqQNMLHBusg+oWqYvkccdqRmhTDZyCSlPeaW6GRK30HotiRW2qNhPh&#10;E3/pq1XNRB4jVuHyPeq4aP/wBuELOYIfUmw6kgdct4+UHub3NE7Tu05zjHwBmkXUAmImnKrXjVX0&#10;oSSnJLjFG5JupV0zGBYMXA2cHDRFf4rFOwx34JvLJholG2mJYC1uxslT39iMkAJcoaw6cD58+hZm&#10;OBWia6KPyUNArcLApruVUqYj6wywEOTriWucCFDUavE2rQw5L01WOCsLQPIKOer5ZdUi0SKmeHwS&#10;1JqlFDAk52YDsKlpqLRqnifKk9PV7SXLyIobFvWnlJ3GDfC/GgZLCqFbMA966FBIoSBJhdTdmrCt&#10;k7n4tzrcbjFEONO6J72ntE7YDPyrUatt7SHfjv4L2Qp4FmHzwmbYRqu7P11Lah9oJ2vN573DzSlp&#10;pzUYFkJovIvQFG5twUPOBT/qexYl+nSZmbEMwNVDg/GVWTAwOxB5jaKvgeqRqaGgQZDYGNij/WzS&#10;VdCUyfweDxugqVLlyGFqKJT2v0LX1NbBeUhFri4lwHVNQND9giHSoS/MU0LMvLvzkYDIRDErQ/U7&#10;eMVFg2dMIbheKnK2XHjBtaJY8j6k3kepYAKf4765sAYgxe0zxGWhhOI0uLEzZfeQH7bIEqXLXcxt&#10;lkTCE9qo4uaQTzldwfHCOckpoJogODoIbzyeA80CLyFDGGNv0jmoWHviGWQKNQGmNnW0dGDmDeBr&#10;exO0wWZZkcBUUnUF81oBWSEJfv/s8TMl5yAMhkL4dMm54xdOHTj+3luH33rz0Nuvv/fGm4fffP3g&#10;73/3zm/fPvLG7w/+9pV3fv3qe6+8f/GdC1VHz1UcKqk9VtF8tqb9Ql3XpdruyzWxy3WJKy2YeTPQ&#10;2D3QkMg3JzH5ZqI7P5+DqXV8dWRqfXx+ZxaoFZNvdsS13vzg9oNPgVo/+vRLoFZMan0G4IoMYQQy&#10;AazK3folht98+d1zTLsR1/rdvz+NibbWv/kBCuGvv/3y2ZeffvTsgw8+fQiR8J1He4ho2r6+tL47&#10;v7gxObs8NDbXkxlqiffVKUO4IpauaU80tMaaOxKtZFkznUjfhAwQScIME053gGUNqLU/1TfcC8gK&#10;cVZvHpYxHAvotJkhzFQtlruAr9SEA7WiASFlHKReEjVAyzlBMhaiUXJ7nG1Dat1TP4VHxCnKE2sK&#10;zSm7AHsChx5yQ4Sp9Cb8np0X1XL2YBLcRiiPWMYPwDeHGeHPJSb16B1CRI/YiSJsKR+wWtaSY0vn&#10;xCyiGuNHeDyPUahlqkat/qlgZFzm0CdgpvwiGEFBvyASNu7lh5pTVZCtf+kgYpPD+MkMYVG6AYI7&#10;okp6aNKeQGJiERmPZKuDHaqW7xazf6zUpVpaXYTiCwggOTKI0BR/qOG5WP2JJCPWkQDYnK25Vttr&#10;4Sm1NtrWVkiI8QIPdBVe4rwZhy0RrOrTA0uprYLN1R9h16j4XrteGdck2SHbrpLCsgVoGOy2hIzO&#10;Iz4/dITg8kIV6O00KY2MdfLSxTfRvTCgVr+tU44cdITN4AnKKHPuHGuJwyFXacht0yEwapVxlMuZ&#10;eVHce3Dm4RYSJtQpkEZ0MZs0QqpcW82Hm9r1iCDx0kShVrZgw6D/AU0qgpQ3Y2MYoVbiWAU1WyEc&#10;NDDK0yuyx7JKarYn6yQ2UHl/wk3XQbJ8EjL0XS+6QJQ1V0n3ul2xXnSNwlaiOohYahGzBsiKixza&#10;4ESmO5HtzvQmEtmuZLYrkW3P9rZPTPcur00swGK6Ora4PgkbKhTCK9sL0AYDvi5uzgG1mm5FINPy&#10;zhKm3QCyYljr9s0NEK2Y0Xr3CXKYHjz59BFQ6/UHezC7ArUubs+t7MwXNiaXNqeWt/CGGKIzCcZ1&#10;ZqFvajZTKAwuwm4xm0skK9vbr7YiOrirBkRrKtMK1Ar4mky3Znu7++BoHekB0TqpEZ2Y10rgKl+r&#10;HJVsGPMOp6qOGT+qGITEWG66n4r/dMVmYWSEInwgAkftwoWoVcJL1nPkdn42slJ3UJOuIddX6REs&#10;cD1Qzqpv9Z6Z+eSoXtoBeBKqcg3WI7WZ0WOjMAyfS2eymAQTVq7djX8CLhXScGEX5TD5Fuvfv3TT&#10;6RTCZ3FMTohiEm8sAsGJrFxDqVhTiemyT6WeCwV+CooA+7hwXi2usb1CtIZOttKDHFPhPpFnDKi+&#10;Dw8WqZqCy0118DWwh4huInApNoFDqLZi23tcvXmyDaBb4W7tTHbUNdeeKz136srpk1dPna8+15pp&#10;Gp3Pz2/OrF1fuXYXmUy7e8SuO7t3tsDBjhSG40Op7t5YzxA8rkPqjrPw0qzCIEsuFlvcw6o7XQ8Z&#10;PKDWtChOklptdiQKxe9NJxqvck7YMkbvsqZhOx+HQwWxSyuyFtH0BZ4eRKcWaJiopBjYrSgsI96Z&#10;ZsPQbzIH4s8VFAxYyFQtDpx5GHJHkGKi4NaUGolL6X/DayT8tkcgEDJiyST+9Mog/ObfcOMFieU3&#10;ExcULhnFLAssea6PgYTOEyI9jVOSejwybZqb8ultbMz/DD5hEYwSCnJkVxTIhCUaSx/jrBwVw/sO&#10;0RErYNJZi4vo6GFv46BgEQPAD/OZOFPE/SPKQS13JGzTjBxJlgBigX6Jk1/iTL45lkG1SFhbkykS&#10;iHKBK+kBWzaOfRKAZPfWhJWtrTyRgiLDFxpbWupzIVOAvQM1SgJXYwjt1SZgwigHWLiCnR3LNAB4&#10;OLxKJ5gPn3XgEYRWZLQuXuGBkHFAJQ6HMJEY1CqnJql6B3oT+ZnJj8nmrTXEhbv9gerZ2SzA10tV&#10;q4lZXl4ios9p0tq9XJdsAqT5kwcoOBh1urJj685sUeuuc9i5XyHwzHCX5wxfTD2C1wc3CMy8CeVq&#10;DNUadx32jBynbMqonRds0jz6UvVzN8rM7LNX3QFNKYvs9O4dCKujDuGZGdpVakTiIuLMVWQ+k3Cm&#10;zJt/HukvvBJiz6OzYAuAoZdJfuFkNjtojsUOlAQaJx5O4ClUNfSp4gTzFcHUXKhgyEnyLGXsgtEa&#10;v74EIL7L8CpW+B+wK1sn/Fe/gKDaZlqvD0LgPqZurKh3pt66x5/qHPDQJt6AZH2im4DeB00etgNZ&#10;wNWtT+5n5V0Zu0JeXlw32NHgrtDl7+XI7UiJyWVc52XFxpMdE5auaBHjgqBr3CcMiV/uNJRJuEjD&#10;sslTiHtDvhWXXvp2L+8pbIbq62PBxBc0GeuOkm5DvKh1t7VU3m4U7mQaHUnVSAmMJxSgMSCaQ9co&#10;KIWylA8GLynZHi+QYh/rCO9TmjvAuay0TU5iSBum7o2imgITSzJWqlRE1w6NgvvLpHKMYkLgJdKY&#10;mjsoEu5MdIF0bepobmxvqm9rhIu1rLbiUvnlC2UXS6tLSyqvnLly/uSl02evnj9dchbpwacunjkF&#10;VfCZo+8cPfDmYcy5eeu1g6+9dvD3r777u9cOvvrK2796/fCrbx199WQJJrW+f7bswNWGk9Vt56ta&#10;zla1nauLXamHQliQtaufqDU22AiuNTeVIGpdGhxbGZlYG0MaE+a1UiF8f3f/0fU7H91lgLBQK8Aq&#10;iFZOu+HMG0qFbW0Fan0B1Pr9i29++BqTb/5jUCu41hfffolprh89e/Lk0wcPPrx1+8Hu/p2Nzb3C&#10;KuKgNpDxOQLgOjqbzU8mM/mWrnRFPIN5rXjS3pFowQOlKdyt4FTgZU32xFiv0tQK4JpDEQvU2juU&#10;U3pzD7hWSLXxQAeBGVp4YDQrptTwMqQwGP6jafDtlP4Cy06MY8oL429CfDTuREgYpluHiAaaXibC&#10;isMji+aHh5oG/BV+QyejFKwsvxkjHCSiqGak7CXkIf8JOCMVKvlFg1WDT2cRB7oVvwEdyqgdJtEK&#10;ZQQlsFErcI39j7LLcnuCIFm+VgBUQtYCdcIczQqkCf/CKlYuql/NCzKridCUoNSI13NxMI9nfBYO&#10;WIgUZMRlei4l0EatAq6SCguyEgQq0orhUUZTgu/Ue9hNGkFWXr3CroSs3m49SJYao/sdLIilaVjW&#10;WQqJeUlzvhAq1MjwRmmuLviAu7ybOEJWCU9W0poHNyEOdGrI6nk+BbyVGUseRX1KpN01VA54VWNj&#10;DdXEdDPDzciWC2tIA4Y4DeJArDj8Qz/wjfTpmjQjeK8mblDJGvVpSB3jZDT9DLc+DgvGOSr1CD2x&#10;LqbFT8qEFpJ+2RJW19y5R2zjETTqvmJ6E/cnvSA011WGMoJFoJevV1/QSUtMRY5kAA4wYJGqoCY6&#10;XkgRswcTIo5F9mq0erBqMDfP4JmYQS3nSG3IrCa3cPihYdaCZ+qoH2mnXBhHxnXczR5DteINjP1C&#10;UPcA7RxdRTULpCzgsrwE9PSnegcz6GDBNpDMtvUPds3MDyyvITR4dGGNROvSxuyycphWOW11bo4s&#10;6xRMrXggk2ltbwVe1q2bMLUStd64t3v38Y1HH9+HIOTpF5+gu7Z3dxszS0CFrewurF0rrO3Or2FK&#10;2M7sxrWF5U3cU4cwlnpmLje/0L+4ODg6FmvvvNreUd4dr43FGyASTmfbUunWTLYj1x/rzycHhrOD&#10;o7mRqTxQK7hW/ARqRRwr5t+QO/KNSrcuVuQSg7FsEuGpNj8RgvkE3ZIFa2XT4q1UBX2EOmxHZOPZ&#10;BJQpFKU40u/nJBKNlSPF5Ducg1txpzRM1QVC9SPvl6xdACooBlM7WS5Kj273FFNL18TZAoEEGZ5Q&#10;Ma13LqCjYtSQwLUUfsq8LTFbkLGZw2e9yHJENYqZBCv9/Oe4XkhkrUMxgd/zdMVX9g4Rwo9QlsAP&#10;SyiBKFeE2nXcsYw6CCOIA/aWG9M1TRACGNWosqFejjHOIvpcqKFiQGw9gIQ790Kt1LSjgYqcMNz1&#10;y+rLL1ZdOldx/uSVEyU1l+K93SMLI/NbC2D4r93d2X9w7fqDa0CwO3c2l64VRhZHEvlEdw90RBjq&#10;a4MrTpLRIjZjHa+aNWTMqvKjApbhPdoDRY8WvfQmIdkYslZCXmIugJ4QJlUb0bsDTozzrdkzQLVk&#10;XS0qCzL5cSHhQ+Z5O9jNA7g/RcsZ1IBB8B9m7bpz4XYDD6u4Yo+6wTkJ9snuVuceY+YKTjCAW/Ro&#10;XDUWc7x0VmvypAhAvJWBPZlksanGPMZjEoXqodPGdm7y58xJprZQ8kvp53WJec0hFAk8s0lL/6fZ&#10;TtFcJt6F0PDFcaeQvpf1tyksmY05IXMJ1xeeY0ehymRBOcHoWqLN6TmdP5R5B723JKx2qHogh1pX&#10;Mk5zD7BFwtOSggtP2tTJpu6SpwExZY3JMTgxltdQTHNXRISYrghl2tlsbJRIA2SUMk3UqqRZHCB3&#10;Abjzo0vAMKMIyXRW6Dxkk4gXpucqCXpRD+zVSRx7aFep3A80bGh4iYBSMBjjAAPTqOXIvQYdx7Ak&#10;wikgZMJmiu5QBFq6kdnkzNPJMbn+UClE2BpQ2BLzsbB5oBCLZCa/jiYk4acXUqOj6M4YOoNm16nK&#10;doa2uGUNRAWi0CXPeU6MHTJbq7VRCF+JuDghiXYE4HWCQbofPAXkftXpkNCAHmYgRu83Y1c3X/DA&#10;C+S/dVIAV1rNFOWwKE295vZo3hVOOTyRBEN672IqFVtaahmbs2VTW6FfznUv0sg4P3kWQSEMBgK7&#10;QjBJBE7QesgJTNW6iwRrYi1LkUFdQB3XFBvoDAbHLcxbxQucI1s9aMfEtVUM/Ea6uOwPCtUCzi7O&#10;HFJ6sDoXrKNMvLu3O8dQ9GITLUyL0Yv5eq4/6iNg+/UpXPajZkG4ieiCdZ65ZPxSROPaZE+KoyXC&#10;bdd/+1LooeVXxDg9BZzEGwIm2frnnSUKEHatFWlkaBH3aSZCVRnmmNJE94qbjPw6unmJe6DEl01k&#10;r9vYGPOlcKiyaaW2Ke87gqxErai3KdTk+CIycupHUxnEbyQ5lWJBITtS0g91wjjWrKaAixRXizYr&#10;4Cvkwdm+bM9AT08/JKy5eCYOyAqWlURrVxtRa1sT2FcIg0uqriIo+FLF5cuVl8+XngPdeqmi5BRG&#10;s17i49j5E0fOHANqff/M0beOvP3GoTd++/Yrv337t6+8/ZvfvvvK79791SsH/vqNI788dumtM2Xv&#10;na88dLH6SGXLuarWcwgQru0uqYtfbUyVNWcqG9PlXQMNXQNIY2rOTcbga80v9I4s56c2JhAgjDSm&#10;tRuru/d2bj65CdT6+OljD2stRjF9+S2MrFQIA7sSsiqN6esf/iPTmH788afvv/n+6y+/+eKzLz5G&#10;GtOjj+/ee3L9xr2tvdtrW9cXwbUCtc6vjU4vDQ5NJ0Zm0iPTmd4hDIlAhnBTV7oVLtauFCTBnZm+&#10;BJKEQbHCzgrsigdu7n3DuZ6BTM9gFqUsUCtUhJAgafLNIGa3ArJiHA61OdDcAgtAwsmjxqMMoEHg&#10;CvxJyyv/k6/hRQr8ifMB4YhkUPHcwk/H4kq2yTkjDkMKlCyid0m00hBrCDA0OQZFsfylHPRqQ6kF&#10;tsR68p3Kj2m3JlEbXamSqQK4jkyiCU7YLFJNF6PmtUrcax8sh6co6IeUm37iDellNb6zRlVImBus&#10;6az86GK2MACqQ4PN0EI/7Mfo9PTQJOhMyF1N56Kcwzk//QuBVYqMI9dsmAgU5RVxK4mJNe2HKFz7&#10;y/jK2E+aVe4RMqWW4EbkqipXIBnUAQSZykQm4FRvgL+xsNZjdTz5hhhSZKBm1VCLq8qV+WyGoObK&#10;I4kyS3Bg11nooXEV47tg1wS+VzZaccLe1KjO4943gRzxk4wYNTwO2Num1pmpadiUlTOMDQZXDsm4&#10;R9TyHRwEFWUmiRqC8YmbagCpZjNu4PMyYcOjD3s0FrXQXNR3JHA18yl1Cv/Jf+tEU3O2VIVpOivW&#10;O2p0FUsjk4nHl7MpaOhrHbytv6aRrT7nEmnPhobryKfK46gWTpAcYz3lHVQCbKjPZVGmcMvvrEno&#10;VCC4oWAEq8Qm6gk1iIXglnWeBpGxUGBxrAJRg92d+OIywt/LYhh2FqlsgW9wEHZWEK25AWQy4eJP&#10;A7LGUu2ZXPvoeHpphTlM1AavTQC1Yrbq8tbc0iYmtS4sbs7PA6+uzU6vMEB4cWthY291C9rgW5vX&#10;biM6mETrgw/vfPT0yRdfPkXi+aOP7iH0dfvm2sb15ZVdhDnNAq+ubMEiO7+6PQuR8OR87xRMrQv9&#10;hUL/wkJfX39jU/O59g5Ou0mkmrtgZwXRmm5J93RkejoG8qmhsd78GFaogYlZdMWgR4DaFoCELiDb&#10;YMB9CW4xRUZ3ykAmGHm6FPDd2qUttWo4DmrkC2/gfWj7cQtfAbO8TVpLiZY8O9AKEPJMjhDygetJ&#10;CjoPmGGxYiZHS49Bjs4BNqckRPR8XZoe7Sxyr8QMm2smJv1K8xa12E0dM1vINDIdO5Ho1CWLgRNV&#10;dho84GrDYlFJQD0GSYBZRln8p3kDbA9DX1CK0d7Ga8Tw1W+Cn0rV5qQTS399XtmU67lWanVzKhpe&#10;qZYNO+WWrqnu0cxMScUk1wnjTEy6ctyIiF9Rf7IioyiZZjUAy0oyh1OztbSu9GzZ2WOXjr1/8f2y&#10;hivJgdjwwnBhu7B5c33v/rUbD/eBXYFgt29tYAzdwEyuO9eKLIeB0T7YnnlMpcHGHrAGzNQH0VHE&#10;Z7IkFd/iuaNm6aOvbyU52/+qqmkNsPTDuhWDAZ8z7hTo7GIPwhHKlm9YXexDIFNoqMlMO3gF8L/i&#10;N6rgI05JnmRX7Qo04skW9KKKFbXKV2w8z2pxRzidgg5cWJconfphoSMXoPjKS+sMmhJTpPMkGrbE&#10;ep1nuzfYzZEQWs7K2MBAvKuhhfekWyRWCE/N42zxDA/OtPQLpJ+XMD5iw4zcdK8htrHMkthSGJLy&#10;XYUnLWBv04rGyF8UIpyw+rMUJfI5miur/UMCtkiumv8xk8ODbg28PHh4jUlRg2RcsNgtQD5IReKe&#10;QX9aa4JrYj2C9U6rNJEV/iko53WJmSDl1F/a5rmM+IpzNwoPQin9VTBu6HKwSlYbaTeptLJRfhsu&#10;BC8++kRFwka9S28PdqB0NyBp0VBnfBrRgoMAzepHyVtCDj5RA+nNQ6lDZnmw8bNeJtTK7YnGYkVr&#10;ncEnwZWHCSl3B9scySzZB9e6pFwx2cW5ByIY4OFAgjoK9V2wVZvTd60vkPAhSEXYttPaSBJYENGb&#10;Gth7HlDIsIEkncYkAjCcrtwqs7vFL6uh1loktU/o37bdQ+ctdjKim6P5sYKyHoHD72hkGIQGPplN&#10;xVscy0FK6oeqLymRuTbGmnOcwwxkUsfE93fHj+vssjyYv/dFwfMEJQcOhKfIstnEzxLR6uHJui4E&#10;p+Uh4mqgBlNYytQz8gbzvmN86P6mQZ0RcphGC3mLFDRIz7KdgUOGV9UZcaZDOBz29gfq3rtRm0f9&#10;kQl5gVWajUU1v1RN+7rmyB8Nmhb7zSxrbYYZCA1TCBWaiRnLGcgV+8LxPFUDXfwTLCTDkOghATD6&#10;1mrNsB0c3ZuKdL1uZ+IkzMHa6codQsmog69kWEW5iDJPqBVlEs9JHUc2oLGKa30Io1yp46NImByA&#10;SFfGhYyD4ENlkh9gjDCm4PQDsmYHelIa3ArgCryK9mtDawO0wRUa04pkYKDWi+UXL5RdEHwtAXAF&#10;3Qqu9eTFU4dOvf/usYMHTxw6dPLw2++/Dbr1l6//6jdv/uY3b//mlQOv/O7gL3994F+9dvQvj15+&#10;81Tpu1frT5U2nCpvxuSb83XdV+piVxuT5Q3J0tae6taequ6Bxni+KTnS1jud6p/NDBX64Wud3Zws&#10;XJtf2V8Cat25u3398fVbH9x+9Nnjj774+JPnn8LXSiPrt8+ZyfQNf37+DWyuzxDF9NUPX31NovXb&#10;H/4DvlbJg3/45isg3q+fffL5hx88ffTgw9t3Hu8Bte7eWt3cW1jdmSlsjCPiZGpxYBRTZGdSw1PJ&#10;/lG4WJvjmfrOZGN3ui2e7gTXihmtVgUbsgK74tE/jHAWoNycRcJArSBjkOSMo4AjYlYc1y+QKg6T&#10;57VCMIxMJmBUQVn0ynHoORdHmmEyrngx/KvyteIJeVrFBiklWCyaQoOJSpSYQ3A4gv8k90akJ3CI&#10;dB6yktYA+/cGulbzSodMEaj5TA1xZfSRQ4OR/KRhOQaroerA2+oTsXkM+rEsWZNgAwwGJLQ0VU5P&#10;zmX9WVwTAaNZUzzxCzyMhz8LKBcRW4+ZL/PIYYL+WbNbqRm25JhpTIbXYoqXCXJkKDV6tADVcUGi&#10;IolURYeaQfWcTwNCAjB/K+d5GL6GATbacU6gihzAuNrJTSM4V2MGUY/YfMJUITxhaoLsMVStyD2r&#10;Gw+3wZNaPdiGCmSzwXISg3cly2o1bzQLh/uRzQMSmMCQJmO9tQqhQeHIt4Xu16gVLRD+hisLVkCY&#10;cDSACEVM+KYsjumG1V85C0rbhjsiF3006dnfDVNYsbKgN0CJuSz4ApBidJ27hecmhdzgNIL1CwQy&#10;hXuL4FYzGCTyZPwMFlP33f0yFOUmSGVtJS/N4+WMYpGilIY6QlD1qKkw/rkWaGw8mtZKhMIXtMM2&#10;lK2MtCEoDdpg+x7dQHXEIt9czihnQvIjbMH1cHAVysVKy5QXC2LGY6LtNA6iFQsrxRUD2V5c8+hU&#10;DaRTPTH4B7pTrZlc69RM7zImUMN9ugz3KSHr4sbM8jYAJ0wIs3Pyss6vzwOyFrYWgFo394Fa13Zu&#10;rgO13nywd+/Jrcef3P/k2QfPnn/66Rdo393YuYVZOOtbN1ZNtAK1ArJugXrdQtAZLM29k3O5hUVE&#10;MeXn5rLZntrWtouY0dreUcEQpkS9tMEtyUxbri82METUOjyOeVx51MQzBVzJRK2AJRSyKndEl5KM&#10;NNFgRqJTY3gZcl5yVkrKcclIqBmNY3V3WepKLA2sOI14HVQjWIW+Mus5M66a8Ujax8Ucbuf0ywXK&#10;FNUJQ2JwxKVaZz8vVMA6A4szHotnl6WGKtE0i0KNfN2VVRxEWj631U1tsYaQ2Liov8LJ4DEqqtdZ&#10;Uhtdh9raiThReKY0mahRpNLU95JImFo7V1HYMzCvmmUy8MMlxtN4EYu40vN0CetyY40eFccekUfm&#10;n/xqGAJEtKBpog4TljHYtbiDQFSWOZsEkEDj7+C+TtW21gK1nrxy6tiFYydLjtW2VfaM9owvTy1e&#10;W9q+s33t3s71h3sArnv3dsC4Lm7PDE1lM/2x7GC6f7QPqV3owqLWMX7DTcicvOB6MAG6qnOrwjs2&#10;4CjVvty9JGrk3OPFGPQUrAIjy4CvRGntFKEJVbZ6B6y6VHKZOzUc9WUuAYVFGbQSFEsuQREaAUSw&#10;B9pT1JlOABSXIi1VQKugVL2uDotdpvgUfBFxIIJ/RREvNiZoVjWmVTwVZQIR/Y6DywgiY2Brzsmx&#10;qynjCByuRVEFGdJcQvYbAacwJ/N7lB3Fa80YQ10Yd20mjND8PrhmtecDCakCFwdGd0DcQRzbEz1Q&#10;GRu1OlnNeeCcB6aAKNNiNpz7oiAfJdAruSzXXu4Q7RNeMqyYA8wmjNGFCY0DmhdSBJByxxOPipG2&#10;JbA9unGIvzKjy0ZASGkmXUmymquHuzy87pQzxF0tHpsW0yg2xqjV4MpmTsEtKVSV9xsir9xQIHIg&#10;s+3VQAiEa4jcrQhtQsyB9bFK67GII1yVErjKVGyhuDBDJMQQjsW3IFaH/j/kpbF3FlQeYrCl2eZ9&#10;RN2BkF4mMQv7F4am1HZGUEQyJSY/6xN5UIItVmpSHhQyh5TD6D5LrpXnm17pLhv+c2UDQcrspNMF&#10;6shu5cPxhFcnQqdcIHt918O7WfKAjcffuvVArKiunCCxV0VfFALtCkzG6b2Ks5eLWOQZsUhHAXXF&#10;Dpf3pHlOXO88IgxGIqTB4cD+B9GqE5KgSGy/tPTcAPK0rjrcbXenDyc/BQtRl1CAigw8eXv51cne&#10;0/Y/hp++3Qjz8zYXKoGoo2EMrNQii9JZV3h6uYGfcTKno0mVXWQsgVSNS3lfUP6zBOTu7wdsbIio&#10;y0r3iNC0CkO2AgVNZ6+03C6onLyl+dgL4J6jSU4iUdxPD44qbB6bMpr5V+RaIz+Xm/68PNnvU4Yi&#10;7kfuxPmbhu8V5AnqzKoGU6wmV2CbXzjdCg/Nbwfm9NwaadDoaFUTCkwsSDmaXeWBVPgCNgoKKYX3&#10;kEZC72xmzKQrICuYPfwEasWtCkQrfmb6M31DQK29qR4oWpOJTKIj3tHS2dLIAa0cdVPZWIWfpTVl&#10;EAZfKIdCuAwBwpAKg2g9duEkrK0nL54+fOr9QyePHD13/PCpI+BaYWr9HbXBvwfR+uu3f/lXb/zZ&#10;r975s7dP/fp06YELVe+XNp6paAbRer66HWlMJQ0JRDFVtGSqOnrr2ntrO/vrY4NN8LX2TiYG53Jj&#10;y8OTa2Nz2zPLe4vrN9e272ztPbh24/HNux/dffL0iRXCT6MoJmBXCIMhGLbNVVFML7764cW3P33z&#10;49/8wJBgPv6t//vpRwxr/f6r5189+/zLTz9+9uTxJ/fuf3Dz1oMdyIOBWteBmben59dHZ1aGJhcH&#10;xhd6h2dSg+NdA6OduXxbOtecyLAipZE105HKxYBagVfTOc5oTPZAMJxCYQCWFVJhANfBsYEoRngY&#10;eDWP4Y5jeYzzxaoO5AloOowEYADXCWQ1QchNOyuAK1ArfhLCSHSJl9m8iicAlvhD5gPj9RHpCvgW&#10;XiBdrtSp5FeBYyPG1TJYBSzZgEoCEssIFcLWANPGqD83/sQvhyfGR6bw6USzwxNA17A1UZFKqEUA&#10;QsgagVu+GxlaQlYzoLhhowxWLnEYpIp1Btf+krBu0OGaPlVOEOe1RqQpseTyBiatrYJr5VwcAVon&#10;NjnDCX/4C/0HXoiYCNwl+NtZyvdR/OGaIZS34ldXNREj9pdRq3k5R+PKRCozrmXT4kL1ASSvFWdM&#10;YbRZZkJEIih/E8qDOaOFxKDWbj9R5RTwqrhHS3yt+8Ue179yqCx7AMhwAoyUOhzHWzHiFNxG4eNE&#10;3XiN2V0JldlXkF5F5lVBOMNmp/vii+CVYIBx61U88hRaF4C7+A22Fj+ZISzFsg0zETvKJyY/LWV0&#10;6JHWWcb5Gqz6p3qNpKmlpnaiOt1KLphIO0tTrTaw72ehw2c2Kby57jS+6zCASncg2kWYLMWkKAFg&#10;gk+jZclNuWP1WY7NxBljNaD1xhprLp2zCV4aYiUDMw+sRCUeHWNRj7/zAHferoItVjFC6Bbbc0XP&#10;m4dkWmCmFFnBKrQM0XyCYR0NKoxpxdgbPGGMeH8qkelCOFuyp6s/H19YHFleHZtbRsbv8PzqRGFj&#10;WpB1AWlMsrMihwk/5+FrBWQV17qytre0cX0FROudRzdAtH742aOnX3z0+ZefffjZ4+v3dzf2l1ev&#10;FZbhvJeXFfJgaIO39gpLGzS1Ts7npuZzC0uDK5h5M53IZKq6ugFZy9vay+FrjcUbk6kWKIR7cl29&#10;g4mB4czoJG4S/YgOxvAG1ugyZTGcg3HKWC8ckcpDgN+4oMFDmausI1GUq9D8edUirCIpVKBVKaXD&#10;KkAAEO1Y9ul113Rok2lbyudcQJMrsAlKEi/8K/rNzkEFr87DzTsoYZ7LOwNXHHqqAdV+1jsrk0NV&#10;gpSfyuaRkNXiMcIJIiJWYEgWNQpyC9x+PBOqalt4PgHPisC6QxfnbA/NYSe+VZCPNp7wADdmDj/U&#10;B+HdOEtDcjtBuKBhUx0sBaxOKpGrKCAQ1MRTXZoCInPJ0rg/KVGjbFtCDNapbLqLY1ESUngIN0ac&#10;j/cP8CpdQ1MjffKo9I/0w+Ba3Vx9oeLi6avn3j75ztGL7zd0NSSHM2MrEyv7K1u3N/docN3dh2fm&#10;/s7u7Q2oA4amepP9XbFcV89wz9DkMGodlyahcRAIUrF8ltkLhJh8Jt1n4tc5LoKaKv7MuYXIOvez&#10;iOJ09bmKUv+IkNWwU+dSsBSyApbXriiUsNQ/mv5K1wDH8IZxi+SRDGnIC5lT1ShUyVOVx6OsJhIy&#10;lgbQYAlAotwsQVy7Ft1wKQ6eseJXIb2eqESCyzwV9AszBdJQOIWIDeSVZbhuCLUmKxXhec+t5Z5x&#10;j0OpuUqjlcxSuDc4JHn0I6QqRMEuhg+H+4a4wbnOdnuU9w75WhX/szDP/5wFBwWkOiOiVah1khnU&#10;gUHV/nELiWnAHMPDLpU0JmxYOAtNfjZiWuWXCoZJbWjyhNwO96qG7rA+5tlIX5/zh6zl5r71ZaWr&#10;jDvWImonvuJwWB7sy01XMUGswZJ7oIb90cMDb4Pu0TQsjqBbbD5wwq5ulPDMcYdFck3dIHQvwykk&#10;LZJsh7ItGCS4uHf7IIB5HVNjY3grxNRpTWPTTVS5mkegi6k2V3y0961mIIU5uhwtS2kGc5vULjH9&#10;TsG/0TIvf6y7ciZjJRQa141VFDfPZ7VZg8gi8jXwe8GFoxsfee9NzP4Jclx9NcU36Pyxgjcoh7UG&#10;2qeti0Knt8hb04ZUFjCIGL0hd/q4b4tBa7pq0KGYWyYlyGoB34W7UfZUOlRfgn/eymX7l95bTmAp&#10;CDgLENWXe5f0UqI/PjtJBQdXbw8H4lLPGTkqD7zau2PuJo77OD/7dDD/dOFqleadzkKb0AmKxokx&#10;/k3aFgNyfnF1o9h0EDMJDa2GxCD6AUnvanbISRQpOzgvjcuvIpe8GT/35wucS+MdfCW6LbIfEQLh&#10;o0a8+hqiVWksZ0+NZ1TQJUXKf3+oLf2ui3gys8hhmJ/xqs4lBexLoBSKMXeaFEWmZYoVDjbJX9Zo&#10;VncZXQ48CmiOqAzTqF6u4eqKimMgkqeCVKjVflcdQXgdCV/V2ALfikEpQTOFQ6lxoEx25BMoKcCO&#10;EPcqlknTGaBNFR/Ql+2HZrUXP7tT3fF0IpaKYeANiNbG9saa5pqaJj4q6ivKa8vKassuVyA0+NLF&#10;8kvnr15ADhPwKlDr8fMn337/ndcPvXn45JF3jr772ntvII0JIuE3D7/x23de+eWbf/Wrt/78t+/9&#10;63dP/+ZU2cFLtcevNJwuazpbjjSmjktVHRfBtdYnytp6atpytQCusXxzYrgtM9aVm0wMg2hdGcbM&#10;m4XdORCtQK3X7u3ehKn1wzsIEMaw1o+/+EQAlRQrAoQ59uab58oTfvb5188QxfTi+y+//gFpTF//&#10;8B9ArT/+8NN3cLR+gWCn559g5g1QK+TBtx/uXru9untzZWNvfnlrcn5tZGYlD4XwRKFvFDzwZHxo&#10;AgCVqDWV60xkQoYwkoQhEkaxClNbui8Vz3YDuGb7M+Ra8+RaDVmlEx4ahk54dBA1wwiCfyc4tYhj&#10;bwBBmaeF2wHxKkXCAFAAhxjhSVsipLnUBvtlDhaOYpaCXhe4lP5VcKcUlxFMCojZ/AmkNgHSlbpf&#10;YNEwFwddq5fRwcar7HrMTkNCDKBrnbBje8dgJdVQHMhLMQUHb4uAW6zn+E+Nb+UHSUtMGOWAXqiC&#10;qV5WCDBQa5HU5V0A6AlBuQRTVB1zTqpm2JBrlRiYo24oKkYlE+KagEn9T3jY6WqczDQmDbwpaL5L&#10;EDpPya7pGacGftIG89ICRgXQN0w19aqhrHQVi0TmdwAot51VO4V6YKc96cbPn3pYW0vU5Jhi9QmI&#10;naTNCC1/e0QjnyfNeIHmladUH2FAK3cr8DZ+DyQZjK+kbWVrJuKF5VX3SwLC6K8cD0Bzs/KBecDM&#10;TAKZY1MXVzEnHc1VdghUGvITrTeWBo/gmaw6O+KWvpCX9vQzcYlcj8JqpbuCA+j0cYHH1h/Kta+m&#10;o784noiyHyfDiecsYgREle/qmxzXTdW4hsR4Q9cEvvEY/GvgB0oA3At5P+DG6PVRwhbvZDoQnPXq&#10;vqwF2y44QHO5IRoyP7T4mj6l2pOdeJTFTvVkNqkrKo+2F2oNPVTfCTxXzco0YADctwDYAFmhDeYg&#10;bKiDESA8lOuHuCLPAPFUtiue6chgHuZU3+r69NL6xPTiMLhWoFY4WmFnXdtdBHAtbEAYPGFtMFDr&#10;/MYsbK7LO4XVa4ugW2/ev3b38c2HH979+OmTZ88/QWocgs53bm+s7hVWduYWt2aWtmeRdQ66dWN3&#10;YWN3fg6r51IeqHVucXBlbXxpaWhkpD0Wv9LReaW17WpHZ1VnV3Ui2YjoYHCtlAcPpUcn+kcm+vNj&#10;fUCtmMIiEaZG0citpO41d753gp0/iiehwc/cqUo3VfBCX34g8AMPwzDduaP8VSkzXQ0YEzJWxA/h&#10;1SJqRSVhGgraRUoNFehv26SII6LWUNKppnGNLobfd9xAmboYwrBskXUiJRxooYAi/J4zJyW9C+SD&#10;Xu/7ureTJXsUXct3iKYf+TTWaWmKiQjcXiDV+mQVIDIUsaCpG6I47GbUt9A0RZyTBGlkU6n905x3&#10;nMmhk63rCzd7JQPzuegX1n9ChjOzOEk5IpWpYJbzOVCHtBI2OwqzjYArbhIjA5guPDkyODYY74m3&#10;dEMnXHa+/OKhc+8fOnvkxNWT1V21uanczPo0kpkQhAh36/WHUAtf27+3s31zfXZtsncy3dHXEhuI&#10;9Y70gm4VYNBATk1tiToFBNi6oLiT7R4s1o6usbR7WUIVR14Jw5Ad1Y5la8lzkonicDYKXQh/0m3h&#10;xpk5H0EX664DjEHDSxFrBH4IHnd7y+1SHwIiT9tZBV/Vo3HWrigpZ4bJhGato1FQ0FKqEtWAhzC9&#10;1ldB6L/o/DE3aOVkxIMRuqgIhtgPmJXmWNN0cJPOKawIv1GvhOsPkoRM8iguiJuB74ITxleNSS0T&#10;/m6ymFkyfvMOjBp8vFuJJKHWt7C0AOZKVxmapJOQTfKjeRKyVWTsav2kdgvBFeXlYulVdLI2FSui&#10;KbUkScjTek2QWtgSSp4ShothTokZLdX9xDb8RjwrPMRFYMM+QKIdyDFMk7IlFKyAQdNhsah19a6Y&#10;3eAwYsddwItSOBXDhex50VR2aJN4HJ2FZqWDVyFh0YBaeQkLt+ikYvdWNx3y26LZKb71yqB/JWSN&#10;zhBsCVzQbjHwHMMkZ7c5CFDF7BFbWoZqAbZOA48dohFXS1zxdCouLL4t4kM5AwYZRWixRbJwX2Ui&#10;vfkRwTutmFz3NWRU1t/iDzfQyw6p3e4i+YTx+/O7FKfdqAXmWLLQr5RQPzRTJDN2UJ/PxojuNtcd&#10;TPj0Pzv6TmNjcGrRK0uGllSMEoyDTp69DzonbcMW905ejisqGyUgG5TA5MYl+i/iTNjmVp5FiH+L&#10;MJha5+q20LxAUbGilRkJSauztDw4tcR+W0DBPaBFVX1qkahBEuKYRvXdpLOVFhf1ANZSoVY249xi&#10;s5NIfTRekup36xzjHSS8c1i6FUrPZS10MCcklgmydq5p2mBPTsa3c66Y0q0s6nbvjNkBLqWKWXRu&#10;CGrKPcUsrrLkHmff05kCxqI+7lIFmjDQwZUCwqSutHjkACzJ5sQH7XNd7HqNtC2+DO00Jkoh5oRP&#10;lQCV+0pD8mTwYXqTCBJqRzlQl+wrrPVUFDNYW2OKkMaE6Tt4JcBSH+DTUC9Qaw7C4ByYgERXoguP&#10;7mQ3TK1tXa0tnVAI11fUVVTUlZfWlJbXll6tvspAplJKhS+UXjhfdhFpTMCuJy6eevfYgQPH3jt4&#10;4j2g1tffw7SbN6ATxpNX3n7lN+/88tdv//lr70Me/MbJ0ncu150obTpb2nSmTKi1pvMSTK1N6UpA&#10;1s6+hs7+xq7B5vgQUGv3wGzP2FJ+dAny4Kn57dnCtYW1Gyto9d58fANEK4a1gmuFqfWzF6RVmcAk&#10;ohXPgWM/x2+++RwKYaQxwdcKhfC/l2uFPPjH739ADtPzL148heyOk1o/vnvn8f6tB7u7t1a2bywR&#10;tZJrHZtdyY8v5Mbms0CtEAkDuGYHmtO9zcme9jjn3HQickVhwpzUihyWeKa7GxOFsngZ8q6y+bEB&#10;qYIH8RM6YUjHUe5CLQzgOqqsLM9rHRpH9TsKIyuEwfKykmIFgPS/AlJNClhRDwyulU1MWmEj5ybT&#10;d8WghmRdukZJE6KQoK1UqJXDbyY0v9Osps2odquaZRWdxsAnIGTHBdtrKqUqUI9H6eA8JLRhNi3+&#10;EzZXEa0B3Ok9ReRSzYp/IiIllCXOdLgxhbFIYKKQk1yr8m5x9xdwo3uUcBef5bE3kCjjydQ83a1z&#10;pGcheuHvneQkHLtg1IqrFPQQsasGwhKRSx7MG7YpSqVFUW/DvcmKh0DU8E+7id9W6UTcbuJ1SZBt&#10;YZVald/fu0kWVoolfFXjfmZdsW2Two36VxX6kv+htcxlwowld2hEh0YwksfDtUWRX9UuVi5UmMhK&#10;DlZ1ngXPLwkKLgG4W2v6jnzD3E6NMIIsljJmy4AdVhyxpjLYgGpW/LQpTRHotplxMVLxFOIWJf8z&#10;JUstuGoF1uvGomrmkS+VsxfOGRwqx9mRzR6C2ANrEdELGVS3kLmM4myheAYHzopiNQsNfbHUUk6D&#10;9GaP89aNQSPF1R10ZKu9WyzOXMdrOfaCbtuYxxoxndKfbvWvJ+xZKoaXqT2MHcWbun8TtUipVvJb&#10;YVlnz1IVAN6BtyuVcazeJobhU8clPTQ20A/3BSZcjfb1DWahEE5kO3MD8Zn5/PLq5PLGNFlWzGuV&#10;l3UZ6cE7heWdhfkNIFVQrGBNF4BXl/BPALR7y+v7y7u3Nm7cvwZ58KOP733y9IPPIQ/+/KP7H9yG&#10;NhhEa2Fzag5DdDYmFremgFpXtqaXt6YQHIfHhFDr0tLw3FxfJlvd1X2pO1bRHasBXk0mm2FtTQiy&#10;Qh48Mt43OjEArnV0Kg9TK8os/KSCV8ySkACbDrhDY7eL5JRQUACVNQFu7armZ3ElgcoQzHPbWPW0&#10;DdJMIXaFzUY+budhWAV3uFgX3il9OHggsIdVOuMWiKqICqIIp3kwg2afWsxJKlVmsCDi0vBhPSeQ&#10;YzNYN2NLp8h26g8jsxaWAg2Lk9gSbxKIGrecXZ2IVWBZEDoaUnO5KMfG4801uzL4Kt2zd4Qv++JK&#10;0YD+XyCZ9Yda6RrDiHpChamLRWyeLUlKQBHUVw+IEnSnZbifYt5AoUTk0FT02wbp+oMliHiJIr7i&#10;4YhSZ72HyeVOj6J1imZqZiCbyCWqm2uuoj9dc+XoxRNvnnzn/bJTjenGvqnc7PrU+nXMwtlinvDD&#10;azcf7u3d2964uTKzMZ6eiHf0t8f6unuHs8iahphcFBZgGGV4Bl0iMwXjRTRZ/ucDpy/FMg4XlDLD&#10;A/bgpce+UshF454Jg0NsRrVID7ciaQGU+21cEXorPyu+sQ0Aq16ILADx8bJhQdhDmyS9ohJEqVGX&#10;81BUuX4pAyfxv0tbtzDCmczzk5DVo2vDoVQB6skuOF76Vwx7YCosj3uQoVomSgwTWCzBFZzzgqZK&#10;eZVBGvjczlsrNoMdUe02I1hPJTX5rP0T7IWqRJmzbSkm7hpIK3CtLxQKgx+IVkisphEgvIRTDqQd&#10;h+Kwe2KRcECttqq6STeFShRddlib+FPyP8+u4DxnwRXdDmSmxbfzNeIOka47UTSSQrCa11pqeSTT&#10;dzDcUryovAOhvYVGmCTBnA6FfaK+DFKaQiCQmXyzr8aoBLrqnWkOcED1fjdJtZ2MYFWkbxOENP5z&#10;Y34CVw/zDB0KuludLa9GA6/ZMHnI6miRkxY4GBGRUqYcgDltykAmb2wDBQ+ZhgCz06SdTMsflhon&#10;BUhaEtHgIfPJONOtH931eFYwTAsRxxJuaBsCketui1i4oDj1aiw07js1OonosBvxciS1e39MUdJ8&#10;LBuwFQwmrGuzNxXF+DjO9XUkgdZw5mwL3HJ8LnYgN49ZFZwxZrrVjJ/OZ3DFdHOguiVw1RpFRT1z&#10;4MXiOoqJCi+lDMjIinfDF9QVqtQfZYa5YYr2vcSlgbKL7vU8z10MRL0wqlIt4uVBjxoEhq/KSggT&#10;Zc1XE2lLm4OTAfc7y2Wtdvb1xZWfPRoOgNHqHTpEXL2Z3UjfHdx37sio/cFLVWIutsI9al7/5EtY&#10;ip4QZx15naKRNlwEwgRaa4I8pAeNeB4+M7Q6KygakhSFp4rfX40hfpa1J4ad8lwQTmv1IwxWjaeB&#10;tyEdwEJrpY5FoFQAmPo1/JP6QTTpGAO7WeMPwtkF2gD6IFJwGijgQCajXHRtgEutykG3lNAFrkUy&#10;dXwN77/WjBR4O5ZCeAjAFb/HizHwBoLVTF8mkcFkUWCtGFhWPLqSXUCt7bF2KISbO5qqGqsqG5Ae&#10;fLGkqgR066UKTGq9CLoVwBVEK0TCQK2nL585cub9904eeu/EIZCueLx7/MDvD772yjuv/PqtX/3u&#10;IKytf/Hm8V+dKjuAx+X6U5fqTlyuP1HRer4caUxdJfXx0uZMdVuujpB1oKl7oDk50tEzER/CiEGk&#10;B6+Ozm5OK4ppaePW+jWh1tsf3AbXijQmcK2Y1/rF1889o5WTb4BXxbXi8fzbL776/stvfvzqe6LW&#10;7//dCmHKg7/9/qsXX3+uHCakB99/+NFtzLy5/XBn5+byxj5KR8xBHJ1eHgTXOrnYD9San0r0j3X2&#10;j7Rn+5syfS3JXAens6Y74GvtTLR2xFu6ku3t8Vb8BGRN5ZIgXcG1IrIR8uCB0f78+CCmBlAVLHuR&#10;vco4OkyLnJ6EQhh6YBCtbFJgyOr4sCKa4GQmyKK1VWpQZx3hwcmjsiLK3sjAGiJAcaqgUjVyhZgQ&#10;BCx+SYik+TTUAzseCbSZJtPYBBvJUXUukc9Hc5/GVEE241uOnMFzvL9GqAQRr0gyel8loSU2xEcb&#10;PCufiWpkoUiRsXxDx/0KmtIviWEbGAlr5R2pPnG2hE5GsCRgTbGKhtWX8kAdWnbxS7zsF1K9LiOJ&#10;GMAVYH1SE3LsPlXUB+6IRHrYX+gN2NQqoa+8vCJdnbAsGy55PwNaS3+tE7bHFZ9Hj6hgp3/DQjN4&#10;Ka3lI/OJ9zRVaEyrmoYcrIhc5zBxHI7IXsFI7iky5ooaUuxVANKEx0zx9a5kAyDSbct0auDnAacO&#10;mvILHCvlWbLWMBsb+6dZdb9MUJx/ztmnYp5NHcv4Sm8PbpDiisPILxtN+UX0V9YGk5NUtBVpE9yZ&#10;8CE0+lJuJ5jHklrmK5aqCqli4Irak0wBFYb0zG7uQAdZSdSHITcrOu9Z0FvZ4g4oxX7WFqr8NSax&#10;SYZrt36qwtB8FFX5RkciDJXap+Iv0vAQx7oa1qgMtT+LPVe2Trl2O6pesbq4ShnRjkV2ZJwiCuQw&#10;4TEyngfdCrzaO5Du6U9mcjFMah0YiheWx5fXphbXp+dXxgFc8WRpC2wqlhiIgaENnsRjYXO2QOA6&#10;j/TgzX3ELK1CHrx3e+v63R0ohB9/fE/pwR+DaL39cB8hTIvb00CtCxh4szUDhfDGtQJQK+TBcytD&#10;M4sD8LUCtWJM69RUNpms6Oy6nMrUpzPNyRS0wc2ZnnZwralsO3KYxiYHRicGx6aHx2dgUETxQYUw&#10;D71kYOr383biJ7qfqRyUZk/FgYakE0XgKGhmeuQ903x215TEGAaurqJ8L8c1L6mnbt4qAtiIEdXm&#10;elfJKwEb8E2U9cLbuWAqC1/UYSwoF4HuXK/YPe7zQfH9HCOmN2d3gzdjXpJOZVSGYdEjLX5PakYG&#10;nygqjKeNakH2ULBhZr10YlNZIH7mJRvjmz2LdQssqb0UYMY2iFLQjZkj41l8UNjGflaR+UE9xN0o&#10;jtSYmdoqVGtKucDzIo/hj2ApTxUruEdgM+Jqfn3FaBsARD+tM+Qu9bHAcXFNhvMWt6WefK6xs6mq&#10;qRqRwmdLzx08e/jAxcMljVfasq352b6FrZmNG5iFswWR8M1H+2gh797d2ry1isF06fFUZ6493tc5&#10;ON4HIzSip12jq5wieynUKupSkC90HKSr9FWsJpG7YLjlcH3wsuksNC1uQWTBy1mEqqE72xyai7iM&#10;jB+Juou40b02feUQoMJbi1YGcSBkIbQoUYhualotBkYKS12pobI+zXhakqQC14RK0RvM4pUtmwgf&#10;iu6zNJRvDqWiEpu1hkhY7vQgnEHixyxVsOWPtX4Qq1NoR+hifyDJSQ3kiKbgSvSuBB3bFANyCCnE&#10;OiclT42mH2v3cmNcgquzQ8ATKCwQJ1hgCVxnC+ggA3gwXpUtEoyP53wpXNbC8zwnWe6DAUMfnUY1&#10;pHmhMOUoKUEaUCX4gihl+AKLk30aR+Mu3dwRTCX0FQxgVe32JZdZ0Zu4HERKm6/mUcCbk8rGYit3&#10;ve8gNMWpFeKhWe4fSeQZaGfVEGHfFulxtCPlfuTHedcpy4BLhApubpU5fNLj6uz4K9gtrPuFRuMI&#10;WeHWZjbPnxUuVadnixInHgOiI5WNU5rWCWwhOU81GvCEmFnXxZQ8ulFEVnCoWkgvsa5ZOHkNtPHh&#10;zkX5RpTNo5c5zEnkGN88aIZ9lek+WLxwcAoR60qCbhSqI6X1lqu0lxTKgP1PhhOcy6UhMb46jPZ9&#10;mIjh9Q54pTqMgec3XsVBVzPF85ZogOTNmqIYRTor+ZxDPoWo8Z9MV5Lfgc27IMKybVu8PTCjp8jK&#10;SMnlQgWAvSHo0RTHuuiOw9Ne/8Q/0WqgNqvYV3wLGjf4NXUiqc+iO5r7HSFwyzvc/YJw3rLdMA1h&#10;gnOzpL2Sm45DDZWKor/l5R9AqYQ5EWr1Lw0yDV+xjvkT/eA31eEwpuX+URY3tlwWZQJUlGT+Lo6t&#10;pttCgWR8PV2sobLSPYv3xGD3lRiePUFAfqVteXFgARZExZTEW8aiNw9/qzYTSiNcjxb68kaj4lA9&#10;U/2J1jrfN4FPuJjzRiOQg3UDp5ZWCeQDU5umwokaDSw4bP0DtrgLoPxhdP85IBQFlYbfIH4J0cFg&#10;WSEM7kx0difBsnYBsrYrQ7i1u7WpvRFca1VDZWVDZUnl5csVl65WXTlfev781fOArAhhOlNy9nzp&#10;hdMlZ45fOHn07PHDp48cPnn4rffffufYu0hj+s1br/z6zV//8s1f/v7QK68e/kug1hNX3zlZ9k5J&#10;/cnL9SdLm89UtV+s7rwMUyseQK3tubrEUGt8uC021AqiFVFMkAdProxOrY3PQfi2V0AO0+atjf0H&#10;+4Cs9z669/CzR1AII4rpsxdPn3/z5ZfF6GCkByOTCbNbv/kcqPVrjL35EVwrfK1ArT/+O3ytP/3w&#10;0/dff/fi+YunqAZNtN7/4MbNB9s37m1s3VhcB9G6M1XYGANqHS/0jMymhmcSg5Pd/WMdvcNtfUPt&#10;uQGA1TagVuDVzkRLa1d9U3utnrcBtYJ0RRpTKpfA7Ebw29FRyAO1MiKb6yHAIYh0lL7ArqiBwdnQ&#10;yzoGHe8k8qJJkvM/4WKdGs8j/plOTFJuQBzMXtLITOEOoVbn+2jODWCq+VVHBNu8Sn0o4oXlYgWs&#10;89QZkaIEnMzBhSeUw8apRaXPlr5O8rHGlnwo1xeIEQbXyTnCRVKgwo3S62JNIEj2cFAPdxVuIpZW&#10;srHGvXLQKf/Kv3EIUx7xTvSfSgMPfEsRMu5cuKYWNdsGaw4uCpKp4lOXjJ9NpiqWafoXglhkL0lC&#10;UgpLnCloS4zEOpgitJDCDCyHPSg4h9ageFftuJejaISyVF5TD2yMBwCNDZpHMm3A38aTJBIR2MBp&#10;NPr04jhT42ShU34QSUgplvFVPTjHMl0zyxbuAqEBXorjdTAJadIQlRR2K0XOdq4KkRJ2ml+NIrB4&#10;7MFP4g/tcRVsJmTVSeMRBTycPmlE+YaEaG+weSpN4uELoBNe297AfdrjfKK0T5aPdvAaLeM5K0Wa&#10;i4CrNYTa9ycBUQtIbFWViIVMrBdH/JILsdp+RqdomXBZVDhTIMk9WNVpeIKjlANF8779ibpp2cQY&#10;bjyGr9b4SbrDOvLfMMIhBUTKYT9IbekFuKV5Pjib7qoz8KEGBi5xuPiy/MJpSmcXWVbi1aFBjLTK&#10;E7Lm+lKZXDyH4VcArj2d45M5yoPXphZWMURrbBlEq6bdrF9bhrW1sIlRN9MzaxMErpiFg9/vr27f&#10;WN+8vroF1Hpn6/q9nXtPbsLUCqIVDbb7H9zavQ2iFXB3aml7ZnFzamVndh2ilN25JZCu6+MgWqcL&#10;fVMLvfNLQwuFwZGR7lSqMh4vS6Ybkukm5DAlUkwPjqcYIJzHjNYJSEFgYBgYm+GoG4UGg9zgUXOr&#10;3kJHXxECluHhKtmFpqEX/hY7pKiZxGQUJM1K7AqeNliDpAaE4oIQwvytZdjR27pzwWYt9djq2prk&#10;JPaww0omVcUPkoG0clj/xA2WTkwqU5qOGL3r9jBv1YEAVDtDM0WU1shPd8Et1OogX2oXpVzltE/3&#10;sFlIqVgUbPDZRWuZS2dvG4sVy9Kw8syjmiQ5A7+6R0FGMx6kZ5PD1tknJhaY6VrkkTQ+MYpmpaTQ&#10;BktXh+YEJGFlMW3CrQgGsD3+1vxSnGQA/5X5K7LWDPTjbmEoNA4Wjg6CGVtjbXVtDRWNlVdrS0+U&#10;nDxy/vD7F4+cKT/R1tM8tDCAIa6bN9d2722DcUUs07X7O9fAuF5fnlwZiQ12dOZaEn0d/aNZAFdr&#10;y1XOkrpEF8OnR9BzBj250krklNYygjWT/6nmPegIa31pqqeNPHItsl+Afn9guYMawjUlzijVZ+aU&#10;+CZKseLqFNWCZDm8Cqn0J5g0tEbhDsUdICvwAzaeKkqd1YyxIfwg0vDYEphLmQCk2pFNHAUyR2ZC&#10;mRJlC5RwkYwiT2w1FxithxSDwuzK+io0fp4DhENGJSR6LiCy1hG1QgVmeDdtoUOnCZhZXBI/e26q&#10;LzSdkMASCqCSelagiKcHQtQwlCjgw8jRR+QjIGQQYq6V3x3vibcHWIOOGgu+cpiiQCblKmuejWYz&#10;hpmuZNTV0zHHaIZEwCwYp9U+MPNslXIkoI0uc67SUta49g3QSCG0XEOYNUXsZKIVNL6+r9ou+k0Q&#10;a6j34WVBfQevVMxQKPZoiv0gd8qIKp1lHQZpRsk3nkq1iPE8xTGkXPz9FQDYjG+laGAP2ofPSMMr&#10;A76OexPq6zkml/1NbDmzo2zE1URNMfCe50z8TG6f+9wTdCXE0MuKH+fTTG8VeC19F86IXgF4dgyP&#10;JSeK79Y8as9ucV5OANXsDIrtt8rXdDdpVf30R1gqLw+FL5ziQeTGi4YNKgPN1zHMC+y0vTO+aRZX&#10;cuFh+ycpelLHUGJgdU/cRtGKR+Cq7h5vqbI5hMhGa1Xw06jVa5rWao3ppiwiAHsvJuI8fb6F35ve&#10;d1CTm3r4V353nQxqDDG6T8CedzrXD+5iRDS75fduefARLSMhRUy4Ua7jKHqXXRIHL0XSfQ0n513P&#10;zRoVeC8NpfxS8n2IrpRygb2/l0Zuolmt/G6SOrkDcFcEbxhPbc5TxiienOzvB80z6xzvNyp4RQCw&#10;TySFtnea73HeUXh/hS9yYxgUKi83Ht4834v1J3Rpecf64bfCQ1k4odh2CDaHsvJ7QQ8sEamldkoe&#10;llgDtCoVTy4zEMKE+CWKUceoR8VzoFYg1bbutvbuto5YO1TBnfFO/GdnogM/6xUgjPTgK1VXSypL&#10;kB5sopXC4CvnTiGB6TT5VbCsmHZz9MzRI6ffP3b2+IHjBw8cfw+C4bePvv3GkTd+8+5vfnfwV789&#10;+Bdvnfj1iatvH7/6dknDqdLm8+Ut5ys7EMV0tTlZ2Zqtbe2pbc5UtfXWQh4MojU93p2diPfP9owU&#10;BkaX8jMbkws7c0hjAt26eWdz78Hezcc3b394ByLhD55x8s1nMKN+BZiKSa0gXcm7QhsMYTDGtH77&#10;4zcOEP73K4Qx8+bb716Aa/0U6cGfPbj/4c1bD3eRHrx/Z23zOoR7U4ubE4XNgFrHFrJWCA8j5Xi0&#10;E6g129sSy7TAtgZHKx7QCQO7dsQgG+Z/dqeAabvxMHDtH+nrw7SB8UGEMHkwu5vdUGlBODkwigM0&#10;BIOrM4SNazidRJB1hOlHTBgms0WAYJmq428YFisdKJlF4FWMscHPYQQLw/5q/TC4UA1ctZ0ViTxj&#10;4jynyFsy2cjAUjdW3I7JIMq5CsDMLGK8Rvm9QSHLgN5Z4inPyDGypcAYYqOIz7MaWchIZK+4WcU+&#10;CSF7aIVQKyffIFpJf26uGKDPU1jNrBKsgsIF2UtpcTGlCdcFbmbEwCIXZ34RKWZD9q8E0MopZuQS&#10;gyWd6xuxrJwQZUTHWanEk0RffjvRyt7RWCNoW+VnAHkDtULZrCmpEkwT8lHrvAQF1xJKE0E1Hhjx&#10;t0JoaMZpTIugI0N6RbRS7U3psoTHMv7ygxibtLYsoQVTmD1DFXwsfg85NcA6doTl1LatmmeXqlmW&#10;XcRwcUli0WYsqsk93AN24brPwQjHIFEmmtWDFDk6AdoJ1Ol5sohXedblDFGkPkRvJQ2wBs/ohsR1&#10;iq5aZZ9iw8RuWRUgMCmGSviZr/c9HihFTCwDovAnuj0wBlB/zkPgaBZBYnpWmSMSrchGrYbWjsXz&#10;PRL3AFfwksPJRcOlWTekYJvkXQeUjoGrwBJJORHFDC3AO1hrJ3zl5iIXehdVtl0JEbEQkVSG7VXc&#10;ZaFmoaAFKyysrf3ZbG8SeLUH86/QuEJE20B8vjC0vAYh9PjPUOvc+u7ixt4SZ95szYFllUh4Glzr&#10;yrUlzWhdh4Hw2q31m/d3bj/cQ3owWNavvv7i8y8/ufvBje1byA2ex2MVqmBEB+/ObewV1oVa51dH&#10;phf7gVpnlwYLMLjO5QYH2xLJini8PJVpBGqNJxtSGWiD23r6uvoGU0OjvSPjAxA2YzrrBCa1YkCr&#10;vF4ulH27wh3XYKnYZVdErexqau1rR1FCbNTKO9AsFYO6Uwp/6qzwXkVHgEx7kGqHuAgN+qP5x2Wo&#10;0nS5GWrUMe3Jla4JEB4RyThZ0vHOhy6geQkWwbgZK+QMUAkLBMle32hdjji82iopm0g90Z7vqase&#10;D937ZcKMMreEhx2QRoogTDPmZ9FiZLAhYCAhmfAwtxDp57hyNfSYE6SEWkmxqlyLaiDNwFBEygos&#10;r9QGCzkontHsHx7WS+NbKEA1ClImsaOYYleEvMocjqqGvffePBbxEQ7fkwNKX1DarWlmMnGe3uwE&#10;zt50X7o7HatvbyhvqDhbevbQmUPvnXr36IX3LjWc7xhoGy4MYuzN5i3MwmEsE7ErgOvdrbX9xaG5&#10;vtRwd2qgs380MzzZPzYzrIQh7G1JE8W1Ou/k5zAGB9eo1Q0CHSM5z0PAG7Fr4MwDVxBIBpfF3AMq&#10;EJ0nLBGEvAyCo1gPsQpFq2J0wvjaN2ol3ggmQ8V9af6HUm00oBUHlMyAy3SsHjjK+BRKK6N0JTVr&#10;eG6rLpdkLug7LD73WFQZm/kF0d4I6j4NsSDjSlW5TmOm7/A4Eu2QYHQImUApxZZi8PDcmMcpaC67&#10;JVtlPpO1oy64Xd161qIRI6ewvqy23fohiQovK4Erzhyc+9gWca2EW4qXo+zfoWgM9EahyfgltOds&#10;m5zUHFrGOMkiDkxrVGyw6jQgoTWcCaxujcEMErhVqqEtanD9al2A/paHRopZfHFSfGyiQZkYOQ7M&#10;70lcGsYjc3FWaJYILn4QOVt1JSyhFDAmIEHfAX5Ou5TZ4JA9mKSoJzOzRRKJNp2VpdUGOca6Bfjm&#10;JaJMB9FdVP+t5VRm8Aw+uZcYuURaUvuKGxnWT2W/YQ+LYuU6FuaFykis8yFMZvLncpl1hytywgdW&#10;n+tDMO/wrFOakVErVzb2VsLXUT/X4s8gDdVSLL2xXgajsrtLOgnJIoY1Uxl4anNwtGnERlKM4wPN&#10;ELhFHn26hXEeBmgX2VlFzuBBKzVnjVJ/zlwlrqVUS0lywjR4LONaMwMbj+0HdlU/wmnVQeGsu7bd&#10;GRqgolagu6uGo26LG4AZqsm1xMPk9d+Ka0u+hd55wrv7wPGtcqJaUaWigleWsiQD181vLQ2F5fq6&#10;rZiQVNZjaLHxfIAVX85SQFmiWZPbwJmobTyF3tURO57RuqcpYlbIM/iNq73mPNk1o29N3yxLI+0H&#10;o1bVtFxIX2apSOUrFsfT+8iRGqAGytqubHUu8GUlLuMZorA6ErCErND6cgB7EBbh/XVT5r2D1yyr&#10;U84NdttRIBbNIFFHqP3CmHGu52ZcWQBwDgrPeTVo2KKVcIMOeQBaZS8N0yE/i5iEYSYFDvcBsoJr&#10;zY8OZnoxQRBQtQUPuFiNXTGdFc9bu1ob2xqQyVRZX3W5suRyRQmwK0KYMK8VPzHqBkgVABXBS2+9&#10;/+7BE0feB4I9/h7G3rxx6M13jx88dv74wRMH3zr61u8Pvfr6kd/+9uC/PnD2dyfLDhwvfbu0+VxF&#10;K1jWK4CstV1X6uNlrT11AK4dvQ2ws2bH471T6YGZ7PDCwNjSEIjW+e2Zws58YXdhZX8ZaUybtzd3&#10;7u3sIhLi8Y3rmNr68b0Hnz16+NnjJ4SvH3/65adPYUz9+inmtWJwK0KYwLJq5g0ChEG0/rv+R671&#10;m+9efPXNF0+ff/zh04eUBz/eQ5W4d2dtfQ8pJxPz68ML68MzywMTi7mxhczYfAaMa99YezbflMu3&#10;Znpb45lW5INm+8GpxghWs0wMxXP87MIsPKaHEsHC2jo41j8w1o/Z7COTiGIawhPgVVQOBK5To3kc&#10;JtqPYXZlOJMeIGAp1tUQV/pXTdTJyMpoJeXvkHUjEpFvESetIRzA6uDE6ADeBMgTXQ+cRUBkkgoT&#10;6WlAK9TCTvd1vDAwKjlCTrthJJJSl6gQtltVmIXIzmZMync5VkY0pOKa7HE1HKVamHAXFSyRp3lX&#10;UbsEg04MJr8ozbBRq6fvaKwOcbJ9sBpcQj2woK+YVf00RWzUOjrtkbCYfMP3JduLRcoQWb5YVpm6&#10;adHRqtBXrmvSnrkzR8IThh8MShVuZryQ3oGUqfA6CV8bf81PMvI3Qq3+RAM/7SD+rVoL3hLiQ8Mz&#10;sweElJJcm+0sjrj1i/0OrDYU/KB1jTuLsmRZbaO9Q3W4iXXznKKOwVRoVgTbIfxNlCpMKE44qqBg&#10;fjWacs3OC75G22yJi92zgazQFFaOq6b+2RJrcv3qMbCXRs2wjj3N05T1co6O1SPs/7GVLn+ahDqW&#10;BNvly70hIssbKeEl8bO6pDTiCrtSsO3xSuKcSVZ7SdV9y132QOSSUMJJHibosEgyxPItqtgZBTr1&#10;eElHATvZmLmsVgEpFEQ0mqgDxSoEUbH526gulHaUD9VenHkzDM/6cH9+uL9vsCebS/ZBHtwbxwNE&#10;a19/9+LSyNomzgSMupleWJtc2phZ2ZoDXl2FQpjy4ClwrfNgXDdmlkS07tze2rqJqTYb+3e3YLIH&#10;ufrJsyfPX3z21TfPP/vio5sPdjdvwHa/vLkP3FvY3C/s4PleYRWLJonWwenFvpnF3Mxib2F5aHi0&#10;K5OtTaVr0pm6XC+G3HT29Hake5jD1NPXPTicGRnvx7Sb8WlAzVHMANCAVg6EVElnTVpQJLrfz0o9&#10;hEDYJcjXWOvo6tPlsg1vroR0TpI1dSXhtgUPpbrFUjSpwpDPLTq+vNuF3GYhWHwK6ydFZXqsC++X&#10;ugsq1MRKtgBH9UG6lKKkFp8DboUIkGsIBxlXQFYgFtl4JMRyEIiKPN68GQMm0KseDU9FKyx0SlOh&#10;ip8svqPZfZonwZwb+tyATzVkEihFIy4s97L4M0y/8AQLAxKhI4Uqab9JJkesS0ueA67E6CqeRP4r&#10;vRtPcoVq+PsaovgSUCeIucE+jcWvsptAUZYOEIAr2qjQ/6A+QKpwV7oLUuGSmpLzFefPl509XXLs&#10;9NUjZU2XUsOJ8eWxxd2CgauwK2bhbCMSbOVaYayQT+c7MwNdPYOJwbHe0ekhnks6izhFKRr3IpEn&#10;azJ0NDy8JNAjqnt8AVr7YIu7uAJe5tawRaEAcqQHGEY0EiiOoOxl8YrFkBJWtk4xEY4gP+wQ6UJN&#10;uwlN0ddKjF2YXpYAkoGiGjQK3hXATHgPq4T8exEJxs1mpiu7EqomhVrlrI50v4gI9lSSMGmDbc1l&#10;ditQZNvVjMaKEndQwrPvY38dCV52PXS4RS3aLiuYyqNP6KUukrffCIqwOfDbAbUK1YdoMZOQUgVz&#10;8TcMgFAZp2tArTiTsQ0AOQSxRE3EqxyNw1PaJyon/TALDU109DjY1RIvxysR/8oJK7rwDS0IdEVi&#10;S1xNxtj9PoM9S1VVm4a8Xy3UBvnSbHPa0Mvvq9SZQJP65CHk0PWipUnDLclice9xG6I9E4LKzdDK&#10;8eGHrlZ3LV9eJnYuyJUtv2v4p+BlQEMhSl2y9kS0YRCvspvJo6loWQNd3XQC0aoGKAXDgN9soUJn&#10;vs7mlKCghtNw1hd6UpgFgr2Nr8ZzEsw/Lh8zt7zNhfAtJ8CxXetGLRc0mQ58sRuH2KrqdTs67uF5&#10;tP+JbwEXgz72ZwFp+iul7EQjSWU3pdTZgFYHFHsZrUC0EfHdeaL6AOk+Gy4085zFhjI72tGiyvVW&#10;8NWDrNc2EWeMrx0wZxGpWjjDxS0YrcG4EscyMV5nsslbz35XM11iLvUctQy6MDA77UqDd3y0HbnS&#10;Kh3XqmC3VKxDMZeu9YSnq7CZ6VCmDHgh4pmsYkY5eZQ2+Gz3fdBZwV6v1Jxl49tBwXgN9Odomkgh&#10;zLMXK7CqpjCFHpsNCQy3Mwxnok4Yr8GKjRMSp5ntVEVm1Zytb514biytbeD2OCyAlClLQbbw9KFE&#10;+MXOoHIHcbgD8FaxRxe96zfvSXcV1ZQJlg0Un15+vSCrW8EgEghhPKwBWjkPYtQJIMccpDTQA8sS&#10;EvQjaFUsYeoAWWUF2kFiytBgpwAQwWpYK+5KjAxEWZXnkDaAVSDVxtYGGlnbm4BU8ROTb5rammqb&#10;asuYw1SOETiIZYKdFZJgQFbYWU9fPg1yFfFLB44feuv9g+8dP3Tg2IF33n8HY2/eOfoOuNY3Dr/5&#10;6oHfvfreq78//Mpbx399/Mq7pyreO1dztKLtUn13RV13WWO8oj1b193f0tXf3D3YkhzuSI91900T&#10;r06sjM6sT0KLtIQszBur27c3du5s7T/cv/3k1h3Jg+99fP/BJw/AtT56+gSPh9D0Pn385PMnH3z+&#10;weNnQLCY4/rhZy8+/fybZ1999yXoVgDXfz9qFddKXyu4VqBWKIQRIHzj/jaimGBqXYE8eHN4bjU/&#10;sdgzMpfCY3QunZ/q7h/vyAw2ZvoaM73wtcK/2gGwKsa1K52LIS402x/vSrZ2pdrAvhrNYhwO8kRB&#10;t4prHYRoTgZXA1emQ/NYUxognbDoVqiFwa86bMkQw2iIClP6TglbisAVEIBgEqcQThVwmPNoeI+P&#10;AcsgCQkvRoATedepIWYITxjBGkYqg3cKccH5cWwGLhg03Yg/nQlsLCprJ4AbEY1NpEKPdKsSAWlY&#10;jvEn43yBPEnSEn8SoGI+zRwWHyK7wgpS62CWdPlBVSzVy8oNZuQShutMYjHkc4h+8a+F1RWocWWC&#10;BaIkZEUKFP9JccQak8Pt8dDXXzgiWBZbYnphaBpEo3Ag4iUpKOi0tP5B6xprUGyckWSk6Y3il5gB&#10;RRQeuFBhdzyczCSERtCr2wMqe6ZLqdVEujVS4ZKrdAcr0t9yhBFYHfDaUOHK8BnMrgbY8iQQ1JHU&#10;lm45igXWDNwAR00pM/kpGjlDKSNvZgWSt+oTeFcE+KpPIUpnqjjnzfIFMqYSeQq9098r1RbFHtG6&#10;D56BY3LM2fqVSooK9loBbxlZQwuA7+OVEXppjW0IExRJnoTRqRyjEuZ/KmzZI4JCiA77fGhgQMGI&#10;WyBQDQcL0W8cjXt1B9H3JC+dbDeqNvXNQHIpKXkEY4KiWNIsNlBFDJIZgI5LpJwrWjdfFTSqMYAq&#10;CsVcMUdBKIh/q4qEpYkLNZRfaBAOQcQy1IsQJv3s6RvI5noTGVz2uc5sT9vwaGJldWJ1c0YhTACW&#10;jGJa24U8eGl1d3Fxc2Z+nai1sD0PyLoMAvbGGrhWPAAJ9u5s3n609/CjO58++wCo9flXT0G67t3d&#10;3Nxf2oZ3Yn8RkHX7+hIeGC2NIV2QB88tD84t9c8t9y4sDyyuDOeHOhKJykSqJpWuT2Uasj2tAK45&#10;wJOe9t6BxDAwBoTBU/mxKZhakeBPCqUoSONNmmG/zma0Qi+oE8lLROSD6dZIThYCQnH7wZ6xlBoH&#10;SF0VY0iPEZpdpIWMfFpAreofF7XihlhO++SdjKRNVHEKuQVg6Wk3Vj8KvPkui+c+t4vniZ/oX/ky&#10;KeXYAbF5TH+iMafi8DXniYM06M9h89tvxXayu8uqgAk/nILjUs9FIaGsOFKlsMJ+xhINBSLRqexn&#10;FgOzUOPsWeaFhnkwAlfkPSjI5A2e0xQ1XF45KHj/MO3AJZSqN/oPTdWyig3fUQpq2UpRGUeJqYSF&#10;2PmAqWrxsDigNIuMK1un6G2jRECecEe8HYNwKhsrrtZePVd26lTJkTNXj9Z2VKWGUxPLE0vXCpiF&#10;s6shrghn0hDXDcxeGpnt7RmKJXIduXxqYDQ3ND4gkTmpJIBAEpU4i0JGKzpBlCP6MJEeX6KUDvZU&#10;6fS4SuNMkFYl6Ifxm+LoLF65oRVloZoxhgqv4OqU2NsW+kgXx0JQLSeLNumTFCSgBhW3IZLbVAgD&#10;qRo/ELsKUQgoanZrlBDLBg1F45RiiuJTELEOXOincJVQli9O9Xm1HlbhYwa/AIjFkt2JXIyKFYGm&#10;toV3hTSukXXQnQvigVDTsyA2ReYi2MIQijkVzW0cbowtDW0Qu1pGq1UudA95+oHj9ZZgtUfRj43F&#10;pQEIpPhukK6OhuKQVXxHbANBqUa2MG0biTg8uwy6JM0gje+Fl2epI3y4bZ5sJE2sl1k5bOXpVZKZ&#10;0FHUYaTi1+id6wmtgByySts2M7ewVojMtLBTSmnteROGhE9ehbzfZkMtrutdUmpvD9EpDqvAZBFx&#10;CW2SETWp676A36o4p5cvtodWs0x1FyCnxFRwoFZFHPk9FXBNDpxMuKhaX+Mm7Qlc2dUS2lcOE3ay&#10;mUxS7kGajt8EYYsbEO7OWE1gQOUrxSSbegHUDQkS8EPF8Ku5Q00WYYZWyNDuKS5cCvqSVFjrZ/gI&#10;O2kFMIhYlFvGU5HbwAttht0oKxECOI/Wf+5/Xa3M6NaHeqaRNMzCmdRtoQaTKxXdk9UNolZNBuYk&#10;Uo3xFExSa4M4h90TJrFLJ8yxZxp4Rrju+7tDNNxEcNde5QF/6oaOihP1YsjO9ejslY1Vy7NdJ4Tv&#10;6BnamiZgyt2tB110LMxC50WxYW7EWPtjRTR3i4l9Tc6zuljwLzRB/D7qcgaDSahIPUXJ0xkoT6NU&#10;xCIvO2jYd1O2kxq7zowMISCqf8LDmJbNfVzdGnVDAYuHqCmz1/cIL6q+QbBeUqlmN4G5U91WFIOs&#10;h+6Y3LfRGsIbq3c4Tht8fdQM2AYavnhRkG/wEE6SsdGoQjOutL4H5YiS6hZAx3HWt1ErVD/on4Jl&#10;xcuAVIfhaB0Das0DviI9GKi1dyCX6kkijak93g6Ktb61vq6lob61uaUDBGxrY2tjeU3ZlcqS6obq&#10;q1VXIQ8+d+Uc5MH4eeL8ifdPHwXFCn713aPvArLicfDYAUxqPXDiAIDrm0fefOXt37z63u8Onn77&#10;XPn7V+rPQBhc1V5SH6toSlQ3Jirb0rWducZkviM13BUbbI3n29Nj8X6xrKBYgVoXtmcx7QaoFZD1&#10;OlTBj27c/fDu/Y/vP/rsMYTBHyE26YtPYGoFucqfmH9DnfAzPH/21VOMvVEgE0hXTG1FJtOL7376&#10;7sd/t68VGcLf/fANuFYQGB98+gBc693H+9fvbYJr3b6JAGGkpUzMrAxMLvaCaB2ZSw7PxAcmOwfG&#10;u/pG2tN9DameRmYIY1Ir5cHErniSzCLjqr071Qawms5hZCsihbtimc5kbzybzyD5wplMbnDjoWlP&#10;PLvsNgKgIGoV7wrsJ3I1TOU0s4ULFipfMYtElZZYEn8S0UxNgx5AAjBaG3iN9MCArFTezgG+QjY8&#10;hp94rhAm/OsU579I/erwpJkFLFCccmpy0aNJjcW0GUos0hwZZiaBtvUcHSJYfgptqxxgM50fHwEE&#10;lWOUGmAANLwzsSvpU+I+0Yr8FJClgsfkR4cm0FcyjsU1RXjsh6azGhX7lXPDk0Be+kMgWL7J5C8I&#10;qZW+G0Ej+Xo5usZeR647ReW9dKHU3wqMEUNHSUtcEIuUKeCysqGowPaAUwuGReGSazZSxVIYMavS&#10;GyuUWO/Dz0W9QrcqeG0FOBXhHzfYQ24iHa+Nr1oyuNl4Z/uSpZv15B4lcQkx4iei6vCVRxCsx8Qp&#10;umElPpmXTlh+Vw46I8uK1ysai5iWIdQYtUSBK08mdSJNVXFrPV3Wqb80wS7Mba6i7HJKUzC1ErgK&#10;3xpjqydHcjiyQIRvoQNB2OClEE/MCaNKxoPtN/pyiVeJ50URGxtg26ygxtehJFsbEwy62DzNNeHd&#10;WgLgqOAgNOLqHy2LagcGI0qx0a5xarYr0y3mW4hLAQYhKo+Ua3E0DJ1vEsZdhhRWeQtdFrBuw2rL&#10;WHBMwR7GwJte4NVsbwJcazrTle0ByYlpqM0zcwOr61OLqxMLq+NLG0hLmsEDptaNveXVHaBWmlrn&#10;YHkFGcvo4MXVvWXIg/HYvb0JrvXeE+YwYYV6/vWzT7/46M7j61s3VzeIWpHYBNS6uIWfewvru7NL&#10;G+OL66OzywMLKwMLy32Lq5hh0z+Yb48nKuOJaqDWZLo+nW0GkIY8OJ1t688n86O5CYxinoFEZxhE&#10;K5NgJUlSg5nlL1GZIkxVKAcOxwxA4EBEp4hXCakVrlCp+ZlCVCBgMCErmhQ++oq55rGTyYe3QPeM&#10;pTgKWSO6g0pDKErczWzfQXXoDVfcXdaWMGESHtcgQdfQo6AH8/3SN11Fudj0iGo4jAmF+xRlEGGq&#10;viDeRJ/FuzuW5uLfujq0aoMtKjFvrj90jStHR1wHVgNUY1JXQno6twiwhEqO/GpITHH8jyENsYf0&#10;vTJD8h1cQOAF4GTI0y6Bp0Wli8KXqA+nnMS0QfNMABZRwZEB2MY/AxsWkarFVbZq5oe+FDV7Qq2B&#10;7/JYPNyTMv0IFuxo7GjEg3mMFefPlBw/cfHw8UuHqtorcqM9U8jBvsYR6ghIvPEIwHUPZtfNW2uY&#10;wDQ+25/ItaX7unsGk7BJowlC4ErdPhYWYj+jaOV1hcRXsV5shKEOY92/Tsmr9z822KmttgZoP8vT&#10;rvPNJLM7IG78+4ir/YTCFD0CEizqj7CYUy1r7UDANjbmEQUpOpgWXOwWnPno14l0lSXVaUkzEvRC&#10;mssqVtYsyDq4gHiMqrkUn5aGrzrWEnWHCSWrOJT6PUtzqgeFVxkLHLh0nj9kNXkpaVkTTqDpEfcN&#10;1cean0zTmgGVcKlDTfWfMvTKhM/fEC5y1Q11avGkMk2kSwZwmhszzUxXWsT5rfUEjKtknAJO+BTu&#10;H4AHNCCAWqFYBm9GVlAYhj/VBGSSn8RgdmB6jSX1pA6m+n0sc6kM5G6XiZT0L+8Rom0dsWPYEBGh&#10;fA3Dxi3vNJSSUlqrNP5VvbMws5da8ZeJXMqC0lKve0RgYgNfzTFIXOotuuFypDeRABIleJjBK9Ci&#10;rpmU9vhPz/51QKvuNYGL81kXkIzpZbe0IOCcmwDLGvoRVuRGvRuuGGqXuC+gJ6gzAA7B/OPexJQg&#10;nIF4h7DKKR7PB91Ln9s3JPAFPtUpFj50Zm/0MGS1NMO0ZDTzJkR5Y8E3+OefR85P37sdumvZNk8G&#10;4ltfLzwf8LDTVRegN4khyR5Jrc4ODhgHVqs7g/4dm/j8CAZNI0WPOcYAlro61M3XcBqchLQ+YiXA&#10;2c74WfXjUEHIEFu0Vwhpe0ag7SGk/txhxCFzVJsH4DlVxPf61a019KaLZ4JXD+F5CzGw/dy91vSG&#10;Png0I5pJ11peokZM2F3mvf3neitpmNUy8z9RQ+Q+CyctKx0j5MPxlZRuSQujlnrQHDk9TsYZjXeS&#10;8l86lJCvbrzqyDpj9ZACoO6GFW3GFbjturXhNq5QOj/XbSylLr9sbOlkC9InyYt41zMPoQFFGmft&#10;c2kODmTgB3pPoPbUx72s8UQaR9YwxZeg6gMoxfsY7tIhSYsKigT68POAqYq3NIId5RSTEfVSB5gh&#10;3Jft6ctm+zLQCUMbjEdLR3Ndc11VQ3Vdcz2eN7Q2VNRVVtZVgHQtrS69XH7pwtULZy6dPlty9tiZ&#10;o8fOHjsq4Hr41GGwrK8ffB2P1w6+dujkoQMnDr5++PW3jr1xsuTo5Zpzlc2X6zrKqttLajovNyXK&#10;W9JVHT11Xb0NHbn62EBLZx+igzGjtSM7keibzowUBqfXJ0C0Qhi8tr9s1Lp//xpQK8a0gmLFwJsP&#10;P//o4+effPrlZxx78xWG3DynqRWTb755DmHwV99/9fX3X3/zwzff0NT6HdS/3//0/Q8//YCgYKDT&#10;f5tK+KeffvoBqPWbb198/qXG3gi13ri3iWGt2zcgvqNIeHIxN17IThR6RufTQ9PdQK25kZb0YGOi&#10;pzaZrU9m2zHwJpHpJEzNQiqciETC3ZlezG6NYYJrUnRrAoC2NwGRMCBrEbjmMcGVs1sZamsm3/5V&#10;NSyA+jjKBOyrA4PsLBV0DDGx8jYSiZhgA4pBCs8kDO3CNQCleM6fAqiDkDHinflLQh48ocGV2Ui4&#10;FfHjaGEV40iDJAXDNHJSnQvlsFlTkLTAPpqSCvyFFwCdDowhEpkbKVkv7ukEtPg9xuGEQaeyjnJQ&#10;zTx9s2RHQZ/qAYCKgTeAoKBSgUjz4ziroe3Cpa2XFV8sNtWAVmbaAkhXPCwEDvNaGYErW60FpfLd&#10;8h4v549FtkStUlRzt2oWLQumaY2NImoliUpyWf5PfhO18YRpAcmE5vGeAJMcNauwYlyrdrhZeSsg&#10;yuAN/CHbCbTCYmGlepu7Ffc4dgpJrhbpTa4gQmUh2ciJAppVg4eaDTavOnIpHHujVlGyEBgRrjM6&#10;T2FU0hITHhsGOA/Z5mZ+R07iVriWtMFy0iOzXv0PuV5hw8NX0wKE4SfjhcL8oxvX1xdBtXtWkCan&#10;KfhK31pJTmFcKvePjIUEqC/vH/K7uuIUjRyIbq3FZGgJnqXn5LnOU5/9FckJDLO5z4OJl+udh4+Z&#10;NneznM4ZiQD9S4taw0LMelfBj85CYEEsotUuNd5ZHTKsAYm6l4d5GOxwe1mnbEZOoTBj3TYPq7M4&#10;QhP54Ay7A3YdymV64jHksAGy5mLZHFBrS19/69LS6DoEJACu65PMYdqeX91eWL+2iEmty1vzmNQ6&#10;uzYN4IroYEHWFaDWtf217Vsb1+/tIiv4/gc30VF79sXH4Fo//uwRBMPbN4FXC1vXF9f3F/AT8uCt&#10;fZhaZ5c3AYyHZpb6yLUu9i6tDo9Nxnty9d2x8kSyNp1tTGcwo7UpnWlJZ1v7BmJDoz3gWkcw8GYy&#10;PzY5BNEXII2BvTgNWoLBgImFlg1V1aQatLb9WItFwtA2TpdT7h0YGvm2R5eL5FuEr7SLUxFKG556&#10;xoQliNGXJJsFPZIkWN7xoJgnNM3rOsN8jovIqHb0LKIQtGicIABDeKktkcpLMAZhwm4hMxuJ6jKy&#10;JT5dQ2EnsaL/yryKyVvjQJ1dEdEa8AZOG7NJStqUnJ75TPIEqsYikQIIxB3FeXfM+MG/enIdQYK4&#10;WVV1CmfGKzXbA+URlITiWvEmeCt8Lw7msaSKQzVFzYW5mhw4QRQqyEeTUuSbjRhylUTUm4n9dh0s&#10;QpLAVdUD7NnDPYM98Z5EW6yttbuluqnqSvXls1dPH7tw5Mi5Qxcrzzd01/ViUOva9OLe0ubtDWQy&#10;AbVCKgzgunN7fXl7rm88E+/tSPZ29g5l8mP9mP2LEUos/bFJhlUWvpLRCtjVGMCAZHGVkSfFPY9v&#10;4b6SEYJLMWuJpdCj0g9Vb8Sh8Qq1Ns9FvHWSEtT5OIYZpzp1Ab1IKnr2DKpwT9QU/ynASbqV1KJH&#10;0WBGIgmxkJ5KUCpdqOtXbB5HmNiASjMFK3v0UJiyI7qS4cM4mrbnCVcEW6Z1wuHUEnsmGoe4zoi6&#10;KBM182NCzJceD3EEYJSdw4PrLo9/L9BlFsjyEJXU4R0UuiMMwEk8wEoeniHfNWOZECOgNoqCgohd&#10;gVLIsGEAAeZ6aFdg59AHKGYVl7bugDym3HtC0ajCrU/xNrD/JW2C11h+ccI2N608B0hSgp/pLYXM&#10;gw5CiYZ8E3pTFYyHE0CzoOw+4EAUT63UCi9Zpshng3ktJpSHmJFWejwlmo7fV7+VKlDbwn2BmLPV&#10;GDB64/GH+Fysh9gMn6KWsnsVWmCDjzeUnykvAhe3vIFvK8uJErw8NoZbixObDLZQ6zJ7KJQKwxeA&#10;EIl1uuUNevGHeHNRrDqslqeGNHvuWGA/QSl6hiPIpImaautgO7WKOiuOaineyEIAMhv0np9pxMXP&#10;UhyApbY+cG7RctfJ9Y2TAcHI/3/K/oNJrjPbEkP797xQxAsp9GbiTUga3afRTI9uz73dTTY9CJDw&#10;3hQ8UA7lvcus9K689xbeW8ISHgQBkOz/8Zb5ToKSQnfudGdUJAtZmSeP+c5ee5k9wz4Urh2MJQvu&#10;X3lBpQFxJm05h0IjtfG2LAnw+bb0C11zEhjJT+qrg0TcOhRMWEGBI4ZW04DYSZECn3/CmT3Qf8nR&#10;ynoj8oZwodb64A4IqD9TvnjiOQgSxHGUjns9htl+uLWhPYC72NwcTjA20fjnJlF1lHmDc1CW7wU8&#10;oFHmPL+7Tl3fO8yRWl7k7eH7yK3ttdeEMF6JkxBslXvukvLS7Kp+PSUnqgaJV31fJgoN83WcVPwx&#10;S9KSYMuDXVJqrQhBd26PqiqjdcsnA+336sOKPCA09Z8LpnI3ct1wLyn4irHKKa9YycO4NOz81xlF&#10;qgO/x9VErR85CfSDpKQTD8T0BI3L0qXkYCdlKwD8cHwgJ9woRp5OojBeZQIJP4V0IZXMJpLZ/kQ6&#10;nsz09yV6euM9Pf09HHjTUlfbVFvTUF3XdAZgtbLu9OnaU5VnKk/XnDp6+giA6/4j+w6CcT2yf/eh&#10;3QgN/m7Hd5AKb971vRnXrzZ/+dmmz//p279u2LNh94ltR2v3n246crLxYFXL4cqWQ9XtFQ09Jxp6&#10;jgO4tiZquzONvYXWWKkjPtCZHO7NTSQLU+nhhRKI1tmzU4sX5zDYfBWuLqPWH67eenwrEK0vHj96&#10;Qa712RuMZn35IsKrQK2vEMX04c1b5DD99u7D3z/88vdfhVR/+5dMrb++l6n11Zu38LU+efzi/v0n&#10;t+48vIrJN5durq5eYoDwzOrA+GJ2dD49PNM/OBXLjbanh1oSpSYohGOpM32J+u5Yc3NnPca0gl/F&#10;XEY/IBXOFBLAq4lMXzIfhzw4jjBh/GcunhvMgF9VAhNb25AKl6AW5iwcMK4o2h3FhNKCOJBaTglu&#10;9aBPx2hWxTxlpB7M7lgyQhWchAqOHaQ2mA/RqpAEE+MQynJZhv1vHE5a/Cd5VyERM7oe1+IwXX4i&#10;nspZCjUykCQQYxijCrZTs14HxzA5djg/BJGzPeSm9AhWGUGssTcOjgLLCuGx30TqWoJYzXEdIVId&#10;JULGv4JrxQNCZROt+FtBZRpZ8YekbTUCx5lEgMoiYKlzBt0KrhWCELTQ6GUFtFWCLpAJiFAgFqkB&#10;NVJVtkxcMDLsyuoJGEnPqmhlE6FAmxLuEr4bczoo2NAR+90hRuRXDWK5gALYKLlUY2YkgMZ9fQIP&#10;sqnGsfjumjoTTMBBnMyrXWoKbYweUcYSKVa5UolXhZy5BJRVwY4IRmeCQJ13ZdnAhF0pfMWsGtqI&#10;TdKOTSP5AEHH8t8GmC20KemyIoh1MqmrHebfsP8K0gLfjt+FZwZPPrVJtK6RhfaH4qe9yMwQli7F&#10;nVrgBKzdJl2xLsvRgYPHv5IvF7/hMocnnuak74vVDTQdLgaOdeIRIRPLjzDUd9tPNz+Q3tRFa6Wj&#10;44WyK31WABjhbiFEIfVpmYKzwtNghpYkJU8aKYUwFT0hi2gkLBaFVTLugryvQ0ZImguiSvQCEXYH&#10;yJrKxnvjHfFEN+TB8URHf6K9P9kyNBRfXBxZWhmdWwYROrqwPgmR8DLTg+eBWufXp6dXJqaIWhHF&#10;NDm5MrF4YQHAdeHC4uqV1at3Lt744crdhzcePr37/PUToFasUBdvrKxemoWBQabWGT2m8ROodW51&#10;aHqxODmfmV0s4gF5cK7QEotV9/RWxWJ1/YnGWBwKYRCtLf2ptlwROUzJ/GBygAphjF6EqZVeRyuo&#10;UUKxQFxdQFvaN2ntUj9CNUZ7pFw3up2zgyCnE6pJvOD3wRi0Q0dunKkJSBUQDEbsGiw9ym3mHZd3&#10;ULFqZHcFBR0dYSSmjyaqMZTVbIAgYfJd1m2Lj3Jfjw1QiekWuEKhSLfyVJe+gGKz0EISGo9EdO6U&#10;q5rhnZ7GV5oSQ+wHq2efNgLG7scbJbIbbZpX4MRZNU5Y8TBGDRRhmKe0cIHKMHtvS5U4B0/7ZCgC&#10;bgAA//RJREFUJBen9CZwFIQN+MkQFH5xTFbkxBQ2Dgge6M614teFo0pensymuYwMVauxCrFNztW2&#10;NXJCwrS82uAK4Aqutaap+mjVkQMnD+w9tmfXkV1b9m85cGpffawxOZEdhWQAbP/NtSv3Ll0RcL14&#10;++za9eWx5ZHkULw71ZIsxlLF/kQeIYRoi9DminNDlmm6pl2LW/rIrRLoCn0Qte24Sx2GKdo8isgK&#10;pmWOug0jNK3TC5rJUHlH8aEq0YL+wm0UNz5E0Cl1JjIWllXBUnEDWwrQRsZOyTvZULADmWJm5Gat&#10;LuJRZr1sZcTORKMh+AA5J4adL+Y862xxY4K9MJ5RFH6ju+HfWBGAvUGGjdQi1iW+oV1zMqYyJZiU&#10;lPp0xi1a0ILlDPVffriAn+q18cj66mAVrhNSdKvzV7TKKXEHm1oGAEDXbJRAP4myHvc0uRkZVEOI&#10;gpMT97Jh/GQDhSm4ioYOuE6iXOWEYQ/PLeJwoOaWNCPKTuMCws5LiBRiYhAV1LwY2UJS44bfJQqI&#10;tiBCOt6PKVyedWlk6MvNls4y6nBuEHteaPTgIxjTpYtRvDrxc3A1EwmorcbzUFAhkGaG+lz9NPmW&#10;XyGctGDXTajSUWK8EaERQgs8sFSCx1tYXeLLNO+UjYb5ycVVQCbK+0Vjqscn1bfPeSwFtgCQ0tQo&#10;pgU0iZnGROOrsmTZdLNy1ZLR8g1O9zVHQ2mKrLOapH4qnwBUVYTBYwRL2Gx7GWzIZ5eHDS/H+dA2&#10;j6vJeNXdOi8a1tNqNBT7FKC10bwYVwKCluIRk7cGV1qKyVhShOJxQew34VLHKYS3pbCFjiSyf04m&#10;wyRY6ucV0qMxe+pfeHSt05uYfqzcAZ9C7LBI3eoNJtvMpkMQBiuNzye5CFiNK6P+Qn/Fr0PjhuW7&#10;7CD4iLtdwo2XjRMHcQkyMwqMeRLarW0pePluaFmWmnFGblpgJco1EnPD1GepwL+aJhL+iG8MG2xJ&#10;sAGwRElBAuC2SIDT6gThZaSbOJNDIl6ch1IqYZsd+Sv+3xpgfgsrhG2IszhOm+qZzIavauhoBgQf&#10;TLsJTjp3Sdhc9tSJkJgQ3tnf1LddHW4sRyjZg5eVMNUzOcXTuvwLYmC2LImZccdRAhN0fxyTQ9jD&#10;ncZf0t+rVHmNvUkiQDhNFVs8nor1xLs4sjXW1d7d2tTW0NhaX9tYU1VfBTtrVV3lscpjJ6qOV9ae&#10;Pl55rOLEocMnD0MhvPvQrn0V+4BaN+34jtrgnd9BFQzGFaj1801/+3z7lzuPb62o3XO8/sDppoqT&#10;jftPNh0403kcXGtt59H6nlOt/TUdqfrubJOJ1q58U3yoG/LgwnR6cK4wtjQ0vQ6uNQBXolblBt98&#10;dPOucoMfgWvFpNbXTwFZOaYVYJUs608KEMYTBAj//O6396RYA2r9fwatfwfR+uv7Dz+/hsb41Y8/&#10;vnjw8CkVwph8c+PeBaHWmaXz49MrA5OLedCtIFoHJvtgas0MtSaFWulrTTV1xZrauxt7AFmTDBDu&#10;6msFaoW7NZWP90MSLNQKR2s80wuuNTuQKo6QaMUDplZMcAVqhYwOt5viSAmnFn7SZDQ2hDxhpRlx&#10;SAozijSHhplMEo0PwNgsTyKKfObsYC1SXizkwSGcDCUZFh+RbcxJVTKrgCt6OshkGhLpKryqN1H2&#10;EM0pxlPKZ2I4E7OU5FaF9hjQEXBRiJQTccCO4onigQhQLV91DpOZYQubZVFElCCn5gCX4gHwOTET&#10;GFfYaOmJlbUVb2iFsAle/CeR7YSVrfxX/BMwquKdoIGF3MDmTSxKQGdTfzCr6RE9ZGmBbikLIbVY&#10;ZkQBXJVtheocWynvq+KapFRmeBSFy+JaDSN1DQdSUdNvKSf2/hJDSBxrN6xoXo1djZCwhMdYp6g9&#10;pvkTWw+pi+ammm6NYCo3UpsajHZmLy2IJQIX2aiuFUyecxhIC6snjrfzmZy4K0BLjKqVgpSmQncD&#10;arX51hnFLFk8IijiWj1dxv0wi3INa1kyUhBFlpiOan1leawFrbniM7PK/l6PD3ZzziYKL5pWwhjE&#10;WvUXIHrYfoq0pYwnQBVy1pkaFMLOfKJXmWcAJw4zNtlBUCZ7efqWbw9StuCDzIv6030fcs/YpZ5r&#10;Dt9ZcQthxUCAJNQaBpxImqgxJMzUUfHhQsFxxH4HEGKgrYBXYcDA9KpsPhlPdvf1dybTfbl8P0yt&#10;yXRnOts+MZldWh5dWB6eXRoS10p58OqFeQQIg2idW5vCqBsAVzzAtc6sTc2dmwVwXby4uH51/frd&#10;K7fuX7v/5DZ0IC9ePXn+8tGdh9cuXF9evgDrwjgei+fGEcK0cmEa6cFLZ8enFgvTi6WJuSwY1/mV&#10;wanZbDbf0her7oOptZ/y4O6e6r446NamRLo9W4yVhjHtJgNCDPJglqEzrG9c29mUVS4ZXe35vq6b&#10;nJOoWPaRnqWGLRicpI5DwSGfjC4i9snKs2TkuiFq5ZlmKIt1ypOclNyrTH/T4OXWtesMl9rK6WGV&#10;4F61ubUoNyJM3NUWsm5wMcEbv84EmjnForifgns2/tChYhRQsRnBlrBOGLa9cb6ZZCbpx+l2siQ5&#10;PEmaXkIR1VuepogSym4rni3CYxyPoVgmeAhF6CkelkFlYllFruInY1HEdIURheXWiTr01OBJvyqL&#10;HeOFJf0NMlTnzeILoofyu+TYIOsq92uw5ZLgYgAy2hBWVvM1LuyMeBkaOU7gmi5C5t7T1NFU01Rz&#10;ovZkxekKDHHdun/L9kPbD9cfq0s0paeyE2vjK1eWcIe+fPeSPK7nz91cW7q8OL44nCx1x3Kd3YnW&#10;GOK+hpCbj/sc7meoTjjCBKcZqE72IATM3IkQPNDEyGBR4zJlclXYgOuGuvu8HlE7qgZljRi1JFgx&#10;G6f5HFa/g6SZIbo6C8QJ5ACjQCZj/o9eTSzwPBxB0a3oLEVVG69SNqyZMZSAAmaglRBORbcAcMRZ&#10;dvOIKzpYmWGGvhwxqhXDInDrMP0mooz4t+LitIUiGD1xx9g+kjPwbBR2IkLgWRrp+hwHnR0EuY2B&#10;N0Q1OoeDGsJFs99H1wuv6zKcAPWkEFe253w2+rT0JE8hGaJW+y0N9UWvhbMRz0F+clPVTEG7ahqP&#10;eVzaMCxx6BSTwEPsFvWlcl1K8KyWDbcWC4BHoYROomfOmdJRAa1r3Be7dnUg1bnDA0FkrSOhHTtK&#10;iLlawY3SfJrwnrOspFg2j2rAZlmmuSwV1lQB+Cx1wpMaB9yfbvoE8MPBOWwTC3h8vNPxX8njzc8u&#10;g/8vT8KcXl5bWID0Xc0IfzX3RHwuRb0DrABobFGYLRM7hcTYpVxaI66PCETbyZMcd35xXILufBPB&#10;YJ6BZMOCnZuvjIRI7KB5QJFURZYJ8KDjuV/jtZ0rQ4CCIZYpArcM5eI5oLaFEm5xVvOgs1URRq2w&#10;g2yZq+lWgSLCHsl6sX2asCpdDISploS4M1X2VjBlmtHKkAdzhK8mk+FvGFhd7vd59rU5QzUHFVYi&#10;nIOFXQ0dDiN1P9EoTgm3BIpuVfib+uZePkW95T6mWF6AWjW/N+ix8WIHUHM/S21hytpnqcGbuVOs&#10;otgSXPg82RQkboxHEKu94V6SAWT5b6M/p4nDc8twCVDcS9c6A6LEtHOhs5dq2OJ2C5SW5rn6acvd&#10;cTDzGd2FeTtDZRWaQbr0lJ0W2AW3P2Rzc2uYs2TdPTTOV/HGikumYrPZ1lawGBZ+Zh0oDMBts1TY&#10;am3eZGV7cfYS+ya6kLGj7CEi1ay3wsvw3DgWKIhOVyUJYzAbsGt/ilxrV18Hxt5AElzTWA2WFWNa&#10;Ec4U0a01p2pO4VFTX32i6gTkwQCu0Anvrdizt2Ivfa27Nn+38/tvt21kFNOWr//y9Z8/3fCXb/d8&#10;u+vEtkPVuw5V7zhcu+t086ETjfvOIDe46xiAK8a0VrUfqu080tB3sqb7SHX34dreY3XxUy2Zus5C&#10;Uw+cosOd2an+wmwGj4GFwuTa2CzGOsC9dWP1wt2L1x5cu/n41u0nd3549gDuVuQGP6WRlfD1lSHr&#10;B8y8AWp9B9QKL+v/gyr4/4Jjf2Mg04e3r+CMffkITMbN+5ev3TmHynDtytzyxUmMvZlYwrBWzLwB&#10;au2lqXWkIznQDNQaT9f3JRo6+xo7+5o7Yy3Aq+3dDYCs3eBdY4wRxiNd6Ad8zRSTwKvArqVRoNN8&#10;qpRKFlNp+OAGcyBdgVSBWvEAmIJUmNpVaLXYbuBpZkwIpAr+SRk6PBnwXApKsq/O3JGlEWYbWTsh&#10;i7PfUPJgAlpxckNTyGRiXjHejW8upR6TXMPJRqmwgE8YXCquEUsB5cHSJKOiQx4SmDCKeA1ZsW38&#10;T0U6iS0jZA3DXUVVhuAoUaxOWmI4ExCl1L8jYF8BZYVU8TM3CI0A6VOgToBS/BLm1QHohwlrMdRH&#10;n8gkZHwRxUoxC4ppxgA1f/iY66vwJLwLPsYZVlLFGHwiforqhYDQyAKTHRUko4CW6U+A6cpr1gXM&#10;GxUl+5EGWEJWkdTa9Y75DWnAolWN8aInWFVpFOZQnIh3xeRG5x5JRcy2ARlaPWy7FSeMoDliVHO8&#10;tt3qNWghA2kRrUEOzlgtjsTlChItE2QmLQz2sTRejawdxMy2rZpVdsAv0QXlguw640txbTJqBRXA&#10;bQiRUQSWekP8k7Aul2z6/oPMMhTKhtxM2bH4VoVF+WGELJWyBzdp1I3WPkIXjw5SKLFXQLdS/DKD&#10;DQsMPNTRmSuuKsTBspEceYqiMBKnQTjpRwklrg754pmJBQZlcV02RWanFldVIQcWRtIOkf2Ap2UF&#10;amooCVlKUuICfmMwly2mYWrFtJtYfxem3WSQuoZOVaY3lekqFntm5wdW1sYXV0bmoSRZHkZ08BIU&#10;wueQnDQNonV+DcNap8CyAq/Ow9R6fn750uLK5aXli+BaV64gd+mHK/d/vP34+QOg1ifPfrh298L6&#10;1YWlC3gxdCBDC+ujq5h/c35y+dwE5MHTS8XphcL0PEytBZhaxyeTqVQDiNbe3mpqg+P1nV1V3b21&#10;4FoRyJTN9w6N54cn4CShNhi3TJta3fTVHZ13SpaA9GWFCokFtOp+T8dRqWqwwdAdF7uo+yVkDcZp&#10;JxmW+8rKXtIwVfOZUhDgucYAyFnNopC3Z2+GKlG1h50WG6JxfbNn7AeKIa2SVPGRzydhG8xCLhSs&#10;H2Y9oZqG93K4CdQn4vA63Vxt6tbLDLZDdeVhFeRvGXNC4IeLgmYt0QILSyhiSNQ7zdIgKjDAzpyM&#10;5MEya4FoRf4KoQsQppyE5BAkeNPYQDSaOH+FZT2kdFTREPmAj4JOlcG2YSqmjb7sLrH9bxRUDtVw&#10;m0aBGbQ2aDliicbfB4hIlWbYM4rfoI46jPKjTAu1An4mcgnMwattrjtdX3nizKlDpw/vPrp/e8Wu&#10;PacOHG481pppy0/nptenzl5du3DrvDyulzAL5/yN9fUrS+PzxVSpqyvZ2J/vzoLPH84WR0EDQpMz&#10;IDYG1BbbHNoqxwixurL/VnW2fRkkE8qFnZtQ+E9Kc0PNTWmiQRo5KEnLzC2rFgwLAk5Otg/sQdXg&#10;zYBh5kijhVmaqLynOamVaEGcktTdtPBJ5UtYRVTAYpogQelZtK1qweGkE2ZZ63SV/DtMr7E5VrNP&#10;efgIgMleotqmbEnzvaMBOZ4FKk0grzszWkKtqPMYZ0VkK4ehLkmXyF7T8ATFnyoJ6LF5IVttq/PQ&#10;AafEKgosDfMh+VkyueGsIPuq14sbFDDQsCXhAU0t4udKOK0kHnJuC/hoLNe86mW1ID+sUxF7AK+n&#10;MxOlNnooPCKiB7lKeFCWkDBz13FnRytS1wU2xkjbl4mY28DT+orWosGbFKt/neFCC6Ep6Xc2J6kK&#10;XiNGBEjMV1uaYVYQtIDVB/gT+r0FZf0aAVeeUf6alpYI4fAuwHejHFch8woMI+8axfg52o3tTra3&#10;QLdCdhIgtMOZhAntdAiZyW4TBGG2IxWEP5kpzfYEUXeZaCVcl6XCbTs5LIJXP0Cg4Ggl5tfVROmK&#10;A42MQvUtHFdO1CqkJ94+TP0JJ7CRTHnB17rH2AItfbIq8OThCYBjrVOCIdvYYAM2mhd4jDTNzgyq&#10;oA4wqtuL5fQ47i6uddIvKP7DuZVo7mOhpljdw42wyGOtxvHHGouVCtgGyzh6i1zZ1BxUip7blDKI&#10;0mqLb6q+J1d+W5dN1Ovb8ZrVC5Txq4A6/j4Mto109SS9KeD3/lHHh7tCjSRGrHHRjowY7gAadioy&#10;gGUJIaLnCHJ95rGwFsYcrBRbhJfW1pq3VwChdqOu1tCnCDoUOsM5Rp7ANQz3YhM2FDbgOdm0VUwJ&#10;yyqs/AaQJrT95uHMsa84GICJJ71a6luw/CtfXKJbHSzCLoPJbQkyXZiphBPaJIoWBnA55zrZnV+V&#10;beygKXXJydi8TinEU9owHhZ5mlwFIoJtsjA0BB1mdiCXLqSTIFoz/f2pWCzVB5YVXGt985mqutMA&#10;qxAJA7VW11fW4NFAsHq69jREwqeqTx08evDA0QOHT1bsPrgbptYthKwIEP5+w7ZvIRX+Zss3f/7y&#10;nz/b+MnWQ1v2nNx2oHL7oRqi1qNndu2v/H7H8a92nvxq67G/bT/xxc5TX+2t+vZQ3Za9NRsrGref&#10;aN93uruiPnG6KV3dlqvrAIc52pOZ6s9MJUpzuaGF4tDywDgoBFALVxeXoYy7tX4BARA/XL768NqN&#10;xzfvPr2HDGH8/OE5cOyjp2+eavLN63e//AxT639NIVyGryRdP/zy7u2713C3Pn72A/iMy7dw80XA&#10;5wRQK0XCC1nNvOkrjHdlRtrSg63JYgt8rV19NR29DR29jR29TR1oTYNrjbWBaIXNFe7WdL4/N5Am&#10;cC3054cymC6BcIrCSB7a4MxAJlnA3RxhwgNErbDFITqLgY5MYxKqJLlqi6lVwQxnkpMxtDPkVVTm&#10;jqa0SDUAFAO6FTphwFT6IuGbkGaYSAcyEMYUj2SHi9mhAuhWU4YMAJLSWNwhx67y95wuI+Wtqc4p&#10;nHic0YrnwKhW6jpDGJhW6JrRUEI9rDesrhVMxQrA2gl/gldy5qq0wR7ESucqnk+hjCOOla8VW0Xe&#10;Fa8EWMVPYGOcugSrmOWjhCfg2MIIMqXwWZqao8k62JI/qETjTB7JiJ0sbITjmlWTGJl2S5ZViW0e&#10;qSK5s3KSvK0il0nxCeuadeR1yxAmvUCWUSKrCEyKShXu5QsUARVeZhWiACcVyJp5YwOtXy8ymnQ5&#10;8690MOTbxNoNaEq0LJ2zMCRSfMlQcUcTpsr7iuON3/gkAIjFPjLVbvbVX0SQmwNjPUTHMNU/7ZW3&#10;3BfH3mdeZFJl9w6dY3HI7COaN5OiGMUfOFiOllUwFd/BgnWZVHnj94slEKJx1O/Ae4ZyVlRScy0z&#10;2MZxwUZSDg6Kn6pgKoFNGhsPS6fNgCujXLZhpDSWlJqrsxE4e6LBqSUSw1GK6qe6U47GrbVDWjEZ&#10;fclmbajqApfIF6sc9I3Nwj+7WRheAliCexLnlUFSzvTgTAlXeCpTSKay/VAIp+EBKCbzaFMV4plc&#10;79hYenlldHllZHF5CJB1fnUMvlaiVgFXBDLNEbVOg2XlzBuYXS8trV9ZZobwNQQIr12+ff7W/auP&#10;nt3DYK7nrx4jk+nyzfXVy7MrFzGpdQpE6xIfE0CtkAcvrmEebG5sun9yNj23VJpfyA8MdPTHqmOx&#10;M/FYXTLZ3N8PX2sjMoSz+e58qa80hBymwugkXCW4Z/NOCZ7BJrRQHaqOFDunIOhojJCf4+uLHTI1&#10;FHx01jHiX9kPls3SsnPdxoL/HgUoCjsbkPjwIF9JoZjLhSpKnXKjFJbXkvm58vb2qHAMjRif8G7o&#10;KvYwsKaqM8IASZOlquNZjbHlz4KSv7GpVQVH0BgLvoYTXicPv2wkR+QTn2bmhSQWBVXq3/A/+T4S&#10;X5WHT1CGCjgtmKrUUKJWJ4u4SHXZao4FCJbeRTiUsPpbvkXaVrGuIl3JQkTRl97/POcVo2IbWyT2&#10;47Lj3rlTsnwhCNByCgVr9Eg47QY8HsCr8B1xGtvYIO5JsVSsvaejrrXhdH3VvuMHdx7ev/nA7l0Y&#10;JHDywLG6o13pzoGpIs7etasrihSGVPgSRrleuLGOgOvJBQhWY/FcR0+qPVmMg2sdnsKqja4k+Dee&#10;aSK1kGYMlOUgHOZkEtOi3c7xfVSIuXo2m4GNJwmvCaWWRBp6GaDy6zhty4w943aQu4I1U4FAQsju&#10;PQXJgPosGs5ETEjlnkKY2KKSqtNHBL/HeT40NqAQKRJZ+MQg67W6W/ZjGhR5svE0C7S5rMti0sjT&#10;egxSGHfEYwqqTdpy9FKjA2Ri2WhB56daEuYJXYh7WqaG05r/MULDE4kD0dguAgoC28DiaERnJGYa&#10;TXN6lPsiPOMK3qRHYMNs83NPhH9rjpcYdQaiXyIBIBZKl4Wccd7iuAi6KGNJkJswT2sClw5r+yOW&#10;SbShZ4dEQ304zdWfKPWBEaywHLfEpTORNjZS7/8RUIV52tJ/Bo0iO03O13WvDZ9rtCl+leiUoJFy&#10;EiF5eW65b3+nHDbQFWolNR1BdLVBGQBGhtY73xhD/0nnv8z/IgxtbVjkc/eP7G1R71v0uNWbIkip&#10;8VEGEuXivNWqQeahskpioz8F7YCIa1WPOHBu/izDTjwXCkWGlqLU6anmrBElXakXEK1g2AxIXnkf&#10;VBgVbqDhQxkOF+zHwrdK6PXqF05dUfSkypG0hF42Dz3bE2yvKJZsmYQtWica5il3qBBdSMiTgCLS&#10;9LLjZnerAbzM/4ogAUEKfIU1HJWCoKwvECpQfGfHTZ8yY1ySQ/5DGdEJySIjiSJ/oylHNq8GJXYQ&#10;XHByT2jQqC/A7B9UuUFV68UkGFN9a9PtRjIEeYndd2A9IA+LzkzdI3TPKh/i0Pn1Cax1g7HJutiB&#10;uj2z1NSIiys3iy3lRXUu342d4bRtDwLvcXGTehk9Mp1XwrT0WKkAC8JgychVjsMahvuvOm4SgFBQ&#10;wwdPb90xVadFvyTSNvjkliu+1Hc6ng++Qegmq5UEh4BvrrqRMSUaxMiWcciGlUROGIb9Au9PzYEn&#10;atXIK2JUsqkYoCK5E3eFva8jzAXMDeaRcJMfLKXyKeBVoFZYWxMZKYRjnR3dbUCttQ3VZxpr6ppq&#10;T9WcqEIIU0NNTUPNscrjlWeqTlafrDhxGPLgXbhhHdi9dc+2HfsxmPW7DVu/3bxry7Y927YghGkb&#10;nmN86zfbKr7bc3LLrhPfbT385eaKv23Y+6dv9v7pq33/+O2BP206/Oddld8cbdhZ2X6wquvwmd7j&#10;Tf1VzcnqrmJz72B7YrQnP50emC+MLg1OrI5MrY/PX5hZujy/em357M2zF+9evPrg6o1HN+/8CKL1&#10;Hibc/PAck2/u3X1299aPt64/ugEQe+X+1WsPr918cvPO09sPXtxHnvDPH94Cu/6L1tYAXIFvP/z6&#10;HowrPK6v3jx78vzhD49vXr97/uyVeQy/gVlsaqk4PJMAas2PdqWHmvuLDfF8fW+ipqOnqrWzpq2r&#10;zjC1s7cZwBUxwvjPWKoLeJUUa6E/SdSaRa8ZZIbsrPl0KQOuFYWB8GoxP1Sgc1uHTwLvIWesClLR&#10;KQrUGphMle4Rl0boVGZHkRXMDOFoZooiTgLwAQ4iP0cj93iRPC1OZjpjhQJI3hpeGnkajgleMq1X&#10;+UycrQqsBHAIrtXzbIRpqbFlbrDG8+CnYCTxqilWvI8TiUWW8q9AseLdgFFn4JZchAsV8EEfNIXy&#10;BVtCOpfsLjOWCF+BWgFfKS2G8TX6dGmDcZEyzzy4Xqcm/xCmuwq4aqIrqEhBZ5EnHnDqb+hxoxYA&#10;M3vJcE7qZ0cWkQV1DpOgnT2iYqU150evl46XogiiSuFSO07FjpLeNBYlTJUzlriUcU2kYaUZ5rRc&#10;k4rmx4kwSTQh6onvIIMr31aDcXGvYkSwaExQ6mww4DdIiNYsHORrhawmU+c8hMKutuDySGsUrb4L&#10;PbpEhpFG10wytge7CNHV+AjH7uGXkkQy4t8EqT2xPKgchcTwZJ9YRq38vfrN4qg540F6Ei7KuPdE&#10;XKtUbbL4c02UEULVBvezjM6eOmunNd38lg17M4xa7ZSwRkWEDKl17GdXYLjVwW/G2H31BfEbxNzL&#10;gcbyzmQdbmyWRFoP4/u6dTvRbd5ZOJjURFKFuMJyUFqAOK6QXdUpkAWldDGVyPYjkD2ZjmfzCbhb&#10;c0X8TIJrTWd7pqcLq6tjcwullbWxxbWJpbMgWqeQwxSimM7OzKyiMTaF6ODZ9emViwtnOfAG6cHL&#10;gKyXbp27ce8yhnE9e/kINgYA1zsPr2MqF3QgmtQ6u3wB43P4AHZdXAcehrmoNDmXnoOpdSE/M5PO&#10;ZRsT8doEcoNjZ/r7G2Ox+j4g2P7GfLGvONg/OoFpN/nBsQJmGKBCBZzgdE2NQ3Td7HAXKeUcVSr7&#10;SkQKSW9mpGRPVFRhq5Din6vzrSarKXReg/Zd476rtQmXEkLPYWwgXmVvXqI1xGCYzDetam+beTYc&#10;Lw3UtaPPuWJqZLilLUWTyqNARkV/aCqJDWOVkkGXFU7R342ws7xCyZNsXZuYVdtFSTCa0ce0JFZd&#10;/Cx23GF8EuhllcbihvlPqLpCFY4/FMVK0gMCLUlGJR9lXIrjmqw+xZOV9eUljmTQIFBKy8IMJxMy&#10;iu2RglTC9d+RIXwTqw1VvZF1tLqElydDO6VkC9EjuMrCcSkfaCEEnvwchAPgOkqbCh7oc/ck+xo7&#10;mqubzhw+fXTv8YP7jh/GTwDXnYd3VzVVxXOYBVfCqYsUCkxwBWrlLJzb585eX1m5iNCeYnqwN57r&#10;ShT68iO5AXCtEyVgV2pHJwbBvsIew7Rq4QoUbUof4N6jz9BDLzTKotwg0BwgnhUm05bXlyNnaRBe&#10;+iT0OqAUFmg1wRJ+jKU1dcYqVnJrO2zJgkqA7SRhpVtNMhUJi5LoSlSZitTSnMZQAmp0sMCA5vES&#10;NjPViQw8exA+T6KDRexK0lJHn1wT82kkDWXZbQzDhcgnXhBkKk6JX0dglYStcLX8loRzfhlPQlwR&#10;BDDMFsLD+0duNJby5qKjK5qWOUupPaHaLbxAUXrssDTYBp9Uk9pgqerfTksgUmwVfr8ktaSRIWQI&#10;hgruFlnJIietuXRjS+fB8F/tkzQA4AUVQVbu/DDTNaBWXFl2k2qWr7ijYLcjYJBymKSWm1yBfWXY&#10;r32/2uao88hv5E9XgJC4YgJdoVkyab/ra/A8kQQ9cPv61+AM9543jydVMNu7pqSkk6IcwzbLSLiB&#10;WDugPbSq2ZfxSWJBEPGM+E8bJn2TIqTEcFd9CsaDhZ5g5NIHksE/EThp+o4UQLguOGaGJmrNsNHl&#10;QwSrdltYqXgLA8bmTY1TQ8uHXjRauC0SBMqUG1BryPGigknDfrjyOIRMImGAN50bvBB4iEMjOMQj&#10;ScOl1ht7QEydCGPGInIVt2fODXJAgNlLtobZyOCf2NdqYTBODPwE6YrfY9tGJ0bKlw9Qq28NgoXi&#10;saXNKd/rvQKUz2qKNaj7DcEWOEUZJY2KQIsq/tPnralXQ3f3hkJ3TKGDbA3gxqQmhc+H8hE05W7/&#10;s/jkuaX1Vcz7UdxUQMVe2/HOAdzy3BBoVGtJ49YkenJjl0FriKgZsTpJugOqzKxO4iXA05hCQtnK&#10;QmkkRoT6fC0j5khDK9nfS9UOA/n4MjlLnSKht6XOxU00h0FEf4sIcbaHLISRuk1TLTjokrY7q0MZ&#10;J8t8V5JvbArLc8tZKfoU6pvYZQt2R8+W48WCcBN4F5EZO1LKDSArpAj7lce0JgBZ0/3xZF9PrBuQ&#10;tbWzubGlDngV2BW+1tM1JzHzhunBDbUYe3O65jTtrGRZD++p2Lt1D6KDt2/etXXD1o1ffv8V5MHQ&#10;CePx/Y5N2/du2b5/07aKb7dUfPXFzn/804b/7z9/9798s/cfv6v4ZMepbw7Wfn+kcdep9oON8crW&#10;VF17pr4r19iRre/MNfaW2pKjvYCsI4slQFbGCJ+dUCDTAu59uBVeuw9f6w3h1R8ev3qMcaycdvP2&#10;xYu3LzDzBvzqk9dPHr58SBD79M7tH2/denITP+89u/v4xYNnr5+8ff/ml1/f/4u862/413e/vPvp&#10;HZKZXr588/Qphus8RzLTbQDX89eWQGNMLZeGZ5IY1loc78mOdCRKzb3p2q5YZWdvdVdfY3tPQ0+8&#10;HS5WIFXgVTww7QaO1kwxkS4kkMCEm3uykICLFZC1qBAmaINBtGKoe24oh3YDGit4lMs8HEemCgtb&#10;mgWlNYw8vH+SXnKcEJEqpZSg3GDG4FxWQSrxpTJCkoewyzpKtLF+U/grTAMV9guBOBpsQ6Qq3Ii/&#10;ItUnIpDoFD9FvVItXI4yxm/ovKVel5SYJqHQjouHES9NsBqiQ1GtdML45cw8eK8lIE1gzKFxRjEB&#10;lxqpaugOJ+JADCyETPCssalid/VPUhFTVKzwYVw4439wqC9+G+KJNUnW0UTYax7frFQ3UnxhP5I4&#10;5URWITEYOOmMLY+QCTwkq1i8M+tsRTHNeNatpvHwiZKEsZaTdZSwltsgtpAsKJ7jn8x7KKgQyyW1&#10;tY6Mki32I5K0TtivxDsrHpqAVp9L4hQ/4Ws1yyr2ldB0VPhT2coa2ivUasFwpCD34BzcyQAP+M4G&#10;tPhDcPSic+22R6Az2A9kY4TBszKHhPsxW6FKSyYm196wP1bAEqcaMaod+XyId9ITKiclAGOuvUax&#10;EeU6BNjiZPXLSYZbuS2mHkeUi5rOVOJSoWiqXxgGuLJowbalLCoOeEx1l1IFEMmfDErBhhnHinFS&#10;g1MyIcWWCOiqXeoOcWiQQwKk2fEugj0aXoYWejO8uOMd8DxD1Iq8NVCsKaDW4kC6UEpl8vF4ohPg&#10;cH5hcHVtbGF5ZHEVk1QBLDHwZnoVqPX8HGKEFwFWVyfn1zHtZnbx/Nz6lZVz19fPXVsHcAVqvXL7&#10;/O0H1+7/eAdLEiZKP3n+ACNwhFpXzl3DpFb8yQRymABZ59dGFtdHF1aHZ+FrxYzWpeLcQnZ0rDfW&#10;ezzWczqVaEgnm9OpFnCteKTSrflCb3EgPjZVAmodngTQpVtSRjWSJLp5k5Sg20eGVRem0k6TS/Hd&#10;3XsbPx2w6Va3k2BCVSddkLvLuEPjJodFzT0gYIkAC2XLkU6Y5LkaGUStPj1YgvByCB/Em2hUuhlw&#10;mr2POsQiVEPxqi10RRhpwm1tdV1uNlVKNt6DeQYG9oknkjT5vvdTP8lUWJak/LJg0gJE18RXxgXD&#10;JkrpFHGszhNE/YYTyZQRJ9PgoXE1pPXkawVGMmRFraZUHgqDbbEW4+SwFmb2iIWQPlkzYFFJ400s&#10;slKlSGG2XYI+UsZ7bIoHY3w4ZEApzu+hlC4SixqsujITT4twvIJCAjmiADKtdDHTl4q3drdVN9Ye&#10;rz1VcfrIgVMVu4/s27j7+91H92GsK2IbRuYGZ8/OQB2AuzW4VqYK3z53AR7XC3MTi8P54f54DjbX&#10;Xo59G8oCr9o6WMLwcLJ5LAEdJ+jqCl82ugx5CMgVICVIeS1O/Pa5V+a1XFCiwlOIkUX+vE6lPUZA&#10;Do6ZteWyOJqxF0zlTBHsBxKAhKme48JZVhB8YFqJtBVIFdZrWFvrbCf/o72NrHUBD/tgiSqdTqQh&#10;LoyJlpJQEnoxrog04KRTrjy0cXqib+RlIHaFHBc5RoFE1bfggTPiokjVTmY5Ti0NEF4lYyaQw9ht&#10;F6PaOfbeU+yqi1riQ84nwAUYmkoqSbmvnGvlfgcWUn+iDoRwmqJ3tPf4gO7XtmTkWiMaN/onhoG5&#10;l6QOIEWkwDa+EPyGnOgYAIknLfsL8grlx0mEzOVF1bzbiOUt1K2H3YpwYgR3PTfeR1zf0ZJp871T&#10;i6tY8wEUKXs2HKUqHrZwARjuUvuoFXFsEG4oooXOb0haW1+K0JcNC24q/6o8MdWnq7i46CEm1jtW&#10;mkl39AC8iVptxXezw5jKLQavS6GpCqqcRCi/L2Qmar5EVheSrhoKKgWBfZuhVxsUyGwQk9ryLFwp&#10;kL3W+c4o1LpoW7gxiW6IBJaMNxeNhn/CzU5qdtqt8UvJ4GUbprGZyg4fPsN49QIoAHFn0+u//oqy&#10;F81lxUQlIE/CaUVPwcELQ4SQv/z/PEPkceByrZFgBKhUK9DDbw8wxwvziuNVI9U97azYZvbvouiK&#10;37n67SXhsubbGf6TNDuMuNps5gk79f13pnofTf5SUwPUQbNqWsyqTAGSi4eUBIda+0r0gXDLHr/B&#10;TQElhwEezo2FVfTYFn1PKaNir7p6f1qvlf4dNtiJD/ppEw3vns6AEPfA1dIFLbv/TBuVp0ZZhta7&#10;8WL5aFtlyJbTxQnRFdxg+tRHv3z79r2DqFWx/9HrZfkWpASwDMop3l8YoKiYGHKtAAAmV8GwoYzU&#10;gEME8CBLjDcynpPsilLnSEuOqAhzEoyYkSZrQCwrZqjgJxIB4WjFdAZwrfF0vKcf+tUezLwBXu3s&#10;a+/saQNqhTa4pr4KwPV07cnjVceOnjp8vPJ4dR2HtR45deTQsUOIDt57eN+BoxXb9+0CZN24/bvP&#10;Nn4hunUzeNevMPZm58aNO7740zf/2//vs3/7x2/+3Sfb/gPw6r7KTYfObD/etPdU24GqriN1sdMt&#10;qTNt6Ya2bENnvqkj19A30J4Y7sbYG6QxFWezQ4vF8ZVhoNaVK3B1LWJ6+cXbF67cuwyiFY5WgNIH&#10;z+8DuD55beD6HHpgTL558bMQLP/zxaufX7569+LV+5ev32le6/tXbz+8+fnDT+9/+enX397//e+/&#10;YNQN9MDiWBEvHB6//v2X97++/+n9m5d0tz7+8cVDpJ/cf3oHUuHrdy9cAHC9ML14dnxiIQfgmhvp&#10;jBcauxJVPYmarnhte/eZls7als56ZAjjIfjaCwur7ay4pzM9ON3bx1gmDGvNUMXDtD+wrDlAVhCt&#10;zsdWJ4ItZgXcwjvKGC3oJRkdLPjq2B0lm+D8ASs2CLmv1bmGoHjicFYgFI6xAQRQDpGzwSDB4z/h&#10;/X2eiLA1n493cwKTNMlYmqh4lc0Tl+ucTbOa5oruJPkwOV1pcBUDTCjrMaJ4AkRjbYLe03lGVB1L&#10;hCvCD0nC+nPPvxmeQLAwNgDnM/6JeUv+aMcvMZBpGp8ITtVPiFdFyXIGLDbMw2+sW/4DUBywk5TN&#10;xKIKF2aesPGeqWo8cUivtdc2vpL55URasqNOTtJgGLKpjAgG8UhK0CNeEHsFsAoWl+CQcNSzWzVx&#10;x6nFuEXxACgvC1xo9GWIP0Eu4+7loa+S1JoO5Z8Lf5K2NXtOjbEwrelWv4zyayyRnLvDrxnSoeTr&#10;NRaVdFlYl8/ZeLNomV8fshP4JcRHEQcCo2poEraTInI9LBKmZd9zdCJfvkp2UlvG2xYYG7gqMs7e&#10;Yvc2KDuxITYCG6ZeucPRaDTY0IgnJQqE2ACCDbdS7L+1sVDrIz3WYXar74KCPe6O+G0jmXcwkLCO&#10;4QB355FwXbaqUy/ma4xa7eNSCejSUAurTHG+T/uubEyLVyo6mGkWw0hKYG4NLaCaf51KF5LZYqow&#10;kIm41mQ6G0umu0dGUysro2vrwKtwnHJS66wyhBEdLFMr8Or03OqUFMIErpAHg2XFmFZg14u3zmHm&#10;zd1HN5nD9PrHF2+e3ntyG6ZWWBcu3lgF17oIivX8pKODl86OLa+PzS0PTM1nMKl1fqkwM5cpFlu6&#10;O4/09VSmk02ZVEsq0ZxMNiWTrZlsZw6odTAxOl4YHM1h5Noopq4pHQc1qJSWpkqIsnSTxi2QVR0e&#10;wp8sYWnrtRNMZFT0YvruTE6qsiGkpIcKnRo6sdk5wlHDHZ1IzxCUAmAcStH4il1xJUovtNXdvFp5&#10;L8ehJ1egmbqU45ZTvgIQDVq4clqJKxIWefLqsLZwiIsIGfcpVONyNZCRm+U7TUEecx+AgUpSdV7Y&#10;/hclQnzO17BpQo+rhGH8ykuzi2uL+I1PPFarwu0Y4QCgIoI0kKiSQQaqTaUY6zmnj9g/SZkALnmo&#10;/lE8BZIZ1SSVqBEvR70oxXJSupoKEypz1oivhcCZu7rytRDOc1VjLjG9te4R4NJwqCNuSygacLyQ&#10;aJ/Kp7vjPfVtjWda6qsaa45WH99/4tDGXd9vQK/60M76tjoIisbmRhYvzK9dW7lw6yyGuF4CfJXH&#10;dfniwvBMMVHqixf6+ovx1ECSFOt4CQ/IgwGBCEo1g8qsndN0sNMcZ2JjpA+32x/UHEayYdfrVEer&#10;mnQ/Be9Adaj4W1SoEhIH3OKuU1kkDJzp6GBc1ByrK9CCF+ACJ9RkXCrjcOzcxnM2QaRXtMTA1wJ/&#10;8j/J0AKXWhWseBj+KxGycGz5GqEmVjySCHY5GGUrReLROAIIlfoW/jCCoDxMUgoYDpkY9DJlxK6w&#10;XNo+DdgiTyYWYvPVCnHR+mbtA/7QpK7BoRo9UulzQgzHVrtk10Eh3ysgR/silgIz1ThwEglDSsOF&#10;wuW+O4AufOWc5C3ATKnZQk304Z6x3l7EnelrwX55E8LZaPVspIL2IuxV2qcHXxaFsWlxIMwWIMHe&#10;4DabVJReV7soArc+K3yeuJfhrCZZc8tfNjifSaCtYE0QaCeopmWXeyAQd2rPiSF36mww+OC2qJuX&#10;h8mpbKCKyvdQqp2FAPG3AIcC7R7mKT8/fo+xN2sYYYr3ZFxZuSlDYb9UJ2Xez3tVXTlDSmOwMhQM&#10;kN7Gde55hhEqj01UsE6VoCIRFvV0N94u1XOxOF+DuCKuntvA/cbFhNpgZobhe+HuLwdv2XqjJqY6&#10;IOprg0hBmeD1lid/aP2oRyC7uPO9FXuG/+TwJJ0VE1DzKavf4hQvjxofFeafAbUyyZ9hAQw846KB&#10;WEehMn87fYXQtpNllCPBvFB4tWRrQMoCf1k3DujgVbfC3QT7EfCCcDVFybq/66qQ9BZQDI1anH5Q&#10;zXB/KjZFkyMsPKaCzPmRPl76UGjuWAtxG8LcODqoDVw18IZllfxcvD2p9mUFpbYIpO+cG6cbmack&#10;MExedzQrkMPiz0VMV4oxqrvM0mxz//ub4gvqwvwIrf1KqZTJx4qT12Q4iZs+WlKFOlDRocZm8s0Y&#10;9cwoJhGiQ6QqYaMyZYhsPVfS8BXQVwIfJDANml/1jFbIfDLFTH+mH0bWeCaOaMCOnnYkBoNfbetq&#10;6e5rb+loBF6tPHMSwBUK4dM1J4BaAVZBusLXCuCKECag1l0H9+w6tPe7HVs+3/Tl9zu3bNm97ZvN&#10;GzZs3vDFt1/8bcPfvtj46X/5/H/7N//5//UPn/6bz3b+446T3x6s3QbIeqxp3+m2Q5Udh+tjp5v6&#10;a5oSNc2J2pb0mbZsfV+pPTXamxrry02lBq0NRnW3PrFwcXb92gpueYwnvHcJXOu1h9eFWu9CGwz/&#10;Kh4Rdn0G+KrHs5dvCVNhav3plzfvfn37/reff/m7ra2ef4PHr4Csv/76Ho9ffvn5/Ye3H37hA/Na&#10;3//67t2vP4OVBWr98eVjQtYf79x9fBODEoFaL15fAbGBMRMArpOLhYGp/uRAa2+qNpau70nUt/ac&#10;sbUV81qZwxRvw8Cb/kwfHiRaOfOmN4agliwGAaQEUwtQYIloTUuKNcAYLTpaOVzXqFWT8/hLeJWp&#10;1RrloTdqJZdG6lI8PLsbZDid32tc5igvknNU3gXdJdhBykjlgmSSMBCmeHvZPGlGLefd2CEYhc7i&#10;vkYbKvAhkKEDfoVaSSIqPZg0L6OVokgnowx5SMXZSi08CUmwPadTk5D7AmEStcrgSqZ0gskUeCLX&#10;K5Wq2hhcjQHZAs0OjuPdGB1shhnAFVuCQCZskjjYcaJWbAeoW7p7p7AAYdOxFhAZcpfJ4SlgTUQn&#10;ctZK6MB5Co8RCnr8Ky+z4F/FyhK0vuIYtUemEWFsqSplwzagKrN3lvFIPDaMitI8XNLH+IkDoGE8&#10;c6Rz2ZYmcKVyWoN37cLF9gi+kggllhar6bcl/wM5cTT/xpnDZnfVyQgI1sJdVeF04doOWh5gG3TF&#10;ESdMhKzBvnwrLGdQcTiTWml7rubxxAuf9LeBKLYlWENr2eEzgKQWWt0Rz8VRd82AwePU+ET9eFLN&#10;/lc3FIWuw1gUOx4NUUSzUCqs5kf4qd9TFcyyQE5Isa/KKhRtK6KVqEYgAaUhRxFiiTSL6zXX92YJ&#10;paIxm9FQHBYQYcYdCyNZjBZkEoNIOGRswtQK8xjsf3gU0HkayOQBXdGFKqYTqd5EqieNBlUGPzum&#10;pnOArNAGz68Mzy6PgFxdPo+8X45pnVufnFubnFkZR4DwDIErHwCuSxfn4Ws9f+MsZt4gPfiHJ7cf&#10;P7uPqVw/vnh068HVSzfBxC6dR1LcpRkQrdAGr2HsjVAriNaZxQJQ6+xCbml1cHI6mcnUx/sqe7tO&#10;xXqr04CsGNMab0ynO4qlGEjg0lByZAKm1tL4DJhSdG3BgMFzAi8N7o60gZVnG2IMgxKJWKPovuuK&#10;hPI/soiRPNjks++LkgKyUlRNRnTnToQSDnmIdUtWUDOKA2FFdYs5hOmj5soZSIJeLkyjNorfObSW&#10;XW2444DqU+pHllaRsS3oDCPYFqIvNAeL54x7H6rnNNmPZBHv/QE8CzMb3WH7YQnD+cAt0ZlGyKSA&#10;EH9ZAFpkTppucoceZS7dv9KFmjEIjYDAG/CMwp8b0Hqsq82ulrqVIZABp4W+phBVLrugJNEaVKaq&#10;rRndJABgxhVPTH2r2401kGgQz8tKb9d20WmvPhFyFIRdcePJDxZAtyZyya54d1NnS2V91dGq4xWn&#10;juw4tHvjru82gXE9vKehvT4zkJhYHp+/OHfuxhpG4IBxpcH1FqTCa3PnZgZnSv2lWFeqvS/bnSz2&#10;ZwaShZEsnK5k7UCneNCL1JjechX9fCKbawhBdbvBFZX7F5Y4+ttJ3MECWoiC5mrBLQ4RMRoRDHOo&#10;GFkawlcm/VIYDFyqTBdiJ/x+ZHxQzKeF3GR79Dzkl2K/URLsWVBMgYaUiD0ssqyaVxQphMOIF5wA&#10;vJo0EsZMu0K2KQy2dRbPxcm4ARQmhZbxm5nSgEVDb8LnJC39bu4YVGj6hRyJFNVThG9imShXkbM8&#10;B5Sgiz80kjResgQxyn2ZgCR1KRg1paiP0J0BHo4XIZwOmc8ZY2P3H3nIgg4Fm8Rrlnhb561/BnAl&#10;9hh/aJWBTYa2U9pE5zxhl/U48x22JKQazcoKkmMuDlKu6gS2AIGHHj4Cz3TVFFPP2KRIkmlM3icC&#10;oo6VEuEZ+UcsWBDJFibE+MU6OfGH1KRYI2Bsz3E+XNCkzpDToXz/sogD/wmkQXxC1TqFS8IqwZMc&#10;IUCE0yKylrgOm41lBP+JGGTHL2HzONITYrqgfmenj+tMNB9Vtyo1QYQ8va+8T4hMPHtGPkzslkXm&#10;4i6G88SuWsWbsfsmQGKnsc9A97l0oOlusI4av8GFiasJ+/ZjDyhKeisrw7nya3V1ugFd3FrcdF9m&#10;BruafaLBeYCcQcUrS9emVfGArCO4rIxU2QBSQJ0y6jSkR7+3oJe9JIArRgB+3E51qbDI08wvr4pj&#10;h0SYQyVEJVFZAKzxPNGgAS8pUj4H6a8zBXyticPX5RN2FMsVd1VcNflugsaNbWh2hJl61YgEht7R&#10;ZsJuOM9Snb1qmjv8Wf0jcrCsqT5WR045GWWZ6mQWFlH0czlPQeNq8W5uzatwYjuSx4uvZyunvNT7&#10;fu2VRFnollZ9NPvYoIE9wK1ipBO1A16WSSfINAt8AlYtKvkYKczRNf+naYi2vFqcSB6FwSWKa5JU&#10;GO2GcYh60BsF4AFYxXPfcQBZkRuM9GAQrbF0rD8dRwhTW1drc3sjMoTjyZ7O7pYzjVWVnM56Clwr&#10;HqfMuHJM65HDp46AZQVe3b5v586Du4FXv968Ycue7Zv3bPty8zefb/rqi+++/nzTF3/+/E//8Kd/&#10;+w+f/Nsvdv3T1mMb9lZtOVy/61jj3pOtB2q7j9f3nmqMVzXEq9oy9S3puu5CS1ehpW+gLTMez08m&#10;SzPZkQXKgwFZoQ1evbJEtdGtc1fvXb7+4PqtR7cw9gaRS/ef33/44uFjlHCvn0IYjADh55iz+pao&#10;FYJh8K5IEn79/tVPIFd/ffvhN6iCf4nw6v81NxhoFtj1zdtnT1/cw8CbB0/vPnx27wE+4umd+z/i&#10;+X2g1ttwySL26fZZiIRBaaxfml06hzpzaGqxNDDZny61xTMN3fEzXXHkBmNSa3sHk4TxpCuOoQHZ&#10;PjzAuCZzcU6+KSRSyGcZzIBf1bSbAYiwMgNZBmWNMDELkFXrP4+gUrV4YoNuRVaw87T0GuYnkVAF&#10;+JJUmEJcOgEDiSgEqxkoknAihIkps4CXsING0buGtSK6NOOToJQYTWMLNTLGLCvHwdiMCY7Ecdb4&#10;K3KhhnuWx/q5CE4ASxG/E4R7oluNXYmH8RwYFWM/sWFMHgZBymSigFo5zIY0p6hX+Vo9CwdwFEDS&#10;Y1oJJOV6xcZYD4wH44Uxg0cDXbET4GtVvhP4Vcl3/Y5lYbF3k12szLYKJDWvJWNXfSUwv3yNfKHc&#10;j0oY4vexlJdfTGps4WEiSb/AlCywH4AlOWhczNZqk9JENBaJX/XJpoFgBfDIrOrdSMZ6D5prtbpY&#10;ZC/VvOVRsU4Sdk4yZcxIIBAZK/465DmBxRVq5ZbbEm2UGBCy9Nk2phJm4x2EVKlJVqwrtta/R4qX&#10;Q6gt1pXFlMlg0dBassGKm+JrRN6y2CU4oT3Dpl9LkpgCpZ4c/1x4lTtchUioP/wRhqMWAONftXoa&#10;tVJiqtcH4FqmYa2HkQGS3XQnu5oZC0E4lCThjscej5ZgRkPh3uy12xIsV4TWyJVvQgxoYb3FxrZE&#10;mwyAwY3WcZpOcClhbhUGWA1kkB6cLSQz+UQmh2k3PX3xDsy8iSc7Mtn2mbn86vrY0urIAoHr2EJI&#10;D2YO08I5cK2YeTOBB4bfzIN6RT7T+fm1y8vnrq5evHnu+r3Ldx7eQPzSkxcPMKkVjoUb9y5BG7wM&#10;O+tFOGOnkMaE9GAGCJ8dX1pHDTHABKblIojWheXS5FSyWGhNJmpjvZWxvppkf3062ZJOt+Vz3YVi&#10;H1Dr4HB6ZKII1Do6hW4ZFpo8ICsKMiqE51mbcohFEFMxMVJBLGRvrAdGAcEeW/ACsdZ3eU39qp6U&#10;8zDsDg2yIgUySeTGNUhNBxZwOG0UQmYQomMhVo0lnRJEVe/KzmQYpgLIrWITbvilIvXDAEYq2YJc&#10;LZAJvqlH1FMIGGNdFT4R/JJFy5JXENPanc7i0uHA+ETw7e6J8KPV/hClZipsBi5oOKg9JdU1Hwg0&#10;hzMbshKWSCdsObGjREjEMQ9T6bIqGa2jY3StU2oiiozYWC6+oKkTxDUGcymmZgG25COToG8dOGdH&#10;udpcpIqcJZfIE75e0anBpxQm5mHqAJVaaLIOJnOpWAoN71hTV0tlA4a4Ht9/HINwtm+GL+jgjv3H&#10;99d3nkmNpoaXhhcuzq3R2HPu8p0LGOKKlKaz19agH86OpXoybbFsRzzXmS71F0dhcy2OTkNlBEWQ&#10;EIK4O+wW7TqLG0ncaXY5T7mIrGCltbS2vHx2FSuVWTiHdVnXKh7SvCsti86zCXQZxgiXx97Iwspo&#10;X8t6tUNoYme8M1ysOApi/0T1qClgTKUQHadnueZWg8yKA7y5Y0U5BBWDjsHYoOGlrTIKYjNFo1+8&#10;mMinR7AR0U084mUbKk8PZbG6UrTPjfU9xxep0vVpJrErOz5iXLlkrWDOCjJsqYEUjIQcy1J/HnHx&#10;PIxIsRaGe1WME/V7DPoeh3pfc6fIUqp6JuNn7tpRMeTDo9QZL+MurK0/D/AyVLeeTUrkxstcy4J1&#10;ywzfgqdRYQG2Ypq4tv5FPuEAxa2TNCR2Ta8NDv0LX9GhmKZsOwzqMF1pap1LhGKxhHD80dgbELtC&#10;CcK1RQoO+satIjHatwif5Jv4Oo38wU+iKaBWPLzycK0ThtRRdspxSHZwe1e7PUg8KHGXdwYH0S0G&#10;7zodPkXZiyv2/scT65nRI3AkT9Azg/RWt8JgzDscH2qyNHTcdH66reBFNdwc6cPHmQkXg09pwnWd&#10;TpS7K+xXxgq6SaU2d865gD0WKDbgJP/GrpCblxOPvPjjs7T0CVDpEiZi12FSsKVaUSgMUDmwfRx6&#10;2Sb3OIbH4WohPZtNUod7T+oKtU6YHR9sITp6WKywZjrQG91t/F8LMtZn+asDURztGR4+nU68T/kU&#10;8k3Knk/jeTOu7E2HDAXLrOQx1rXgLg8X8zCnKrK/Rly0yXbf0aQYp9wA35T1uvCe1nPQxwwpDKNc&#10;aRJGqqUpd4dj+6Lm3tOZE+kLfMGqAwIcKD8FzwHfOj8mfehkU5cqhBi74WuRhU8JtTtDvwm/4U5b&#10;xEaiZ834LvWGyryrwhoci+j3UQNCNaH5Ug8pJCUgzx2gLDl2u7pQB1LbqLAo5dAw3xXF/ceYWaHW&#10;QUqCS+iQOr4e8BVRTOBacesB+4rQkL5kL6yt/UwP7mzrbOnsaY8leju6muuba6rOnDpZfVwBwtUY&#10;eHPk1OET1cePnj56ENNujuw/eOzQbvha926HtXXjzu8BWb/fvfWvGz77568++fz7Lz/59pP/+Nf/&#10;8P/54//7/9jwD98f/mp/9fZDtTuONOw51Xqgsr0CkLWu73RDrBJca1umoRWm1kJLT7EV8uA0iNaJ&#10;5MBs1iFMmNS6dGkeQ+DWr69ewI3v7qUbD67fFssKU+sDBgXD1wqw+gLC4Jca1mqR8Ov3r/F48+Gn&#10;n3756S3o07+//+Xv76H7/RejmDDz5v3bdwjnvA+Aeuk23GQLiOcEmYHYTmSgQB4M1IrMzgvXltcv&#10;z2Ms4sL6+BTiThZLY7O5oYlUbgAAtTmebutLtrV01bf1NHb1d/ahcE11w9faL9QKutWQFaHBmKaW&#10;RZUrVTAga3ogiygmQFP8J7l3NU8pDJaTmf1ususkz/FLSsTHUJU5pzdIhSPhLpW6phI9CcYhQaQY&#10;cY0IWxZGEEI2joRecJKAA4pfIlwSviO6keUQXU7QoVKVEsG6OcJEXo1jJWuoMa22npKANYomBNO4&#10;U/ooFaTE9gp+r3dWyDB1vE4pki4gmFcdKQwqFYFMAHSeyKq0YYFkcrAzYFkVWcz3Z7wTL22iy9Lo&#10;SBFpxpFUGMicqJUdHQFCTYwlIyxox3BdMLOG7N5ryt3ld3C0klW1/E9NB8W+U4ovQSNu/0paQvlJ&#10;EpWXnJKQygSprLPGgfMTkL/KziqidQI4kCJhCXfF+lLli+f2tRoq65+cCEVEKqKZYm5vhlwBhKlG&#10;fbLIsp1gNOtQYva6wIXKkct0Yn4Ljs3FrvfLBBd5kPAbeWvBaDGqRL0NsKxgcbV5YufxrS04YVFI&#10;bKz5tFFvT+ujrbMUppdpNOy3cigxvouFxIapcjnrlJX71A/mBuvubq+s859MvZYRLOnTkJZEHXLU&#10;z/YLWCK48LLwiY1kBeV5fLbOZt7P4MTgPdLj2tT5pgpUsX60y8pyyXtq0OPZqEm2SuosqYkUxSnx&#10;Hg1dI/CgYzoiZlWBZcVVjQFWxVQK3al0Xz/ntXb0pzD/pnt4JLG4PAzIOo9pN6uwnuIxibE3cLSC&#10;bl08NwPUisfc+tTC2elFsKwX5iGnlEJ4+fz19at3LtyCqfXxLdgVnr58+PDHu5AHr12Znz+HqOEx&#10;RwdjRitQKxyt8yJagVpnlwqLKwPzi8WRka58vikRr4aptb+vNhmvTyaakonmXK67VIoVSnFEMY1O&#10;YuANshOBCopArWM4c0k+8FuLrzAQpTIQj7llGtWiYk6gVJHCeuLufiCFVBawgnfJNS7hIjsRTCJh&#10;G8JqKBt1grNUXIHYIT7RDZt1kjp5Jr31KTx/JN6WBYtCRNQTqsMM2yiaDaUJNiCUDi4XxAUFBRTZ&#10;D81bF1Jl3ph61aJeWSWA9WWvR5mWFFyVY5xsH2XdHCozBqKgFYIH0CyYWPU+eE7y3i9g75zeoMJy&#10;Zm9g7VgOauQgay8UZMCu1gaLgsOXZVWE2tFUHsNCBGIFbMjIqVTl/sdDv3SkM7SsgjGK1XW2h+EK&#10;H7bzKYdGEaDofNOkDQLWUh+iGrgfOUMvjH3nGIYJJCnlE9lkfzrR3tsJnXBlfc2BE4d3Hdm/49Ce&#10;Lfu2bdm3ZdfhXQ29zf3DqfHlsSWcxug6g26FwfXORbSfYdKGlGBgIhPPt/ekmmPZzvQA8gnTpbHC&#10;kEl+zp3XWJeQ+MWVwaQNyWEQTaGty5MhuuQdIi3Tr2gTVfC2s7pOJeJycizBvNyJZUE1Iau0wfSj&#10;YpHWyeMpR+ZXBSb5br/L/iWZo5Qs5iq50eAkLbB2wDO8dpTXhSdAQQCuIvyJanQIiIUUeRoMsS7E&#10;ywpJsZSaT0N8y6JZVxC3IQKuuPUQMVpUr/gWzsnwfFqgViX3CGDQ8rqAExLPpYzw2UIAKZEedjir&#10;WF+YjmPxW1GrT4ykwSrKMaIkgbuRJLboIJbUgFi+kO3y8EklYBAAJI+CQD6/e6TDNPhRF4aNP5x7&#10;5IKI6HTcJY020uapHtZqKdgjsGG6mNW/CFj7FPSfbHN43pUVyzC1Yh2z7MKQVdQcOUNT32wbSTzs&#10;EwbnRhhzIl1oWOhw+5LVmTFddj6Lq0erhXHrgXbTSJhlIGQOX8FPPDd0UViIZFNRpiMzmWRBtD+C&#10;d3lc+yLJNdFEgbS46WgAkna4bLfsKfjMF/Glq9sIStyylL34XKUl+Qwk9NKRhWjWUNY4yjBVy1RY&#10;Zil/5dgtljp4gW6XgXnG0hTAFUH7x+MoeKnxOYiMkpBVfPX/yavsPWA3B+ROioeljld2Smwke9Na&#10;lLjZOug8ml7DLYUQauW1Fg09hgIf3SXaIpR1R/8F0ayGu7qXpCYIrnbiUi96voiM3CwON8CObhP8&#10;ULyGCFwmBedv+aEuoUGsLdZcMNXaCKeZ2h887Y0hnQwibVroxkaSaZzPFuuyyMYeNvArN2J4KCM9&#10;s1zW/E/3Z/UnIeVYOWTs7QaLljTnxIRs5oYx1/oNj4hBr36GF6h/wVQk085u96DTSn8KmzUeI8yz&#10;wloqH0F8BSwjJAM0DxzAkpHLEABr+itHrSq3D4bACFSQ5JB1kEgjnOGibUw6UfYIsitwrbTyQkBu&#10;zhbAVQHCpFszxSzUwul8CunBIFqBWuNArX2d7d2tHV2t7V0tjaBaWxnIVFl7sqru1KnqE6BYkcB0&#10;8NjBA8cPHjxRsffogT1H9kEhvGXvDuDVTbs2f7vj+027tnyy8fMvtnzz7c5NX2z+4t//+d//L5/8&#10;u6/3frLr1OYj9XuPN+471rT3cOMuoNYzPSdre042J2raMw0dOdhZm9qzjV2FZjhas+Px4nR6cDY3&#10;BqL17MQcprNemifXemPt7M11OFqvP7x+68nte5ht8+wHE61ArQG4viVefSW8+vrDm59+efvu13fv&#10;f3uPh7TBv/xXJ98oOhgDb968fP30wY93IAZeuzw7d3Z4bn14/twoVMFI6wS94cxO0K1ErXDezueH&#10;p1MjU+nhiVRxuD+JG3F/Y3PXGXCtvanunkRHFwKZEp2xTC+0wYhiwgNRTIgaBXzFtBvAV2QIF0DV&#10;ELKWGM40UpD/maN6mYKhEbu4uahyoEEUv9RoT8qALR13WBeel0Y5eRU/S7KYRlk8njFBcMR+B3S5&#10;Y+NArXKNRqG5zLKlrpN4FaQCn3A8NddY4BemH4XZqkZz0gMTozqWyWlM4i+JVuSqpdLYWmUzggZZ&#10;IcCJCBlXBOYj4lTHSSsC1iNbSeHir5hzJEaXmBbPmQFMbfAk59yIAXUTBx8B7A3Iiok44DVtuMXj&#10;D95KI0PbbYWVaUkVPxvUzALc2ERsDS2pflhni5dhbxo9Um1bpi4pgg2kM16gphHRr6KSSLSqSSBN&#10;r2KBKeWlRJsziNA5sP2VhDLzo4hajaWJe5UwrOPEveaALLUTSKI6i8hyXwBIGPo9Ecf0qchoErAm&#10;38mPA5FShMw2g3YZ1mtqkk2+myuW9Jf/OcuIKcg1GWHFrQWSVDoxqWN5XEX22tzvhZirpIZJCHZq&#10;gxnxvzjvNlt0zvFubUWoeVRR52SY/TCgJQpVs5CrsI0ZvLWLVlU9ROmmRr1h6YzEMLwrqMvO3xh4&#10;6I7CexWT9Kl1YXM3OAOVSoeH7tNExVQo2TYp3IuNJOCZQyXn0eSMe/G09PK9TSCKZQorURGJqHig&#10;ISyN5AFZi0MY1orQ4FS+lM4IuMaSnbFUZyrbMzVdWMGcm2Xk+g4vrI4tnp2CPFjTbqATniPdKrw6&#10;uzaxgIE3FxdhZ0WAMCDr6mWgVkcxXX34450nz+9jbbrz4Br6Z2uX5xaQvXQW5thRTru5AAw8BdQ6&#10;uwyLYHpqPovH4srQzFw2X2jMZOrSibpcthW+1kS8vj9en8m0A7UODPQPDCXHwbIihwlahll0mBDB&#10;NQjx2wyEY8soYgBQUeUoi0VKS9zC8RulhpDbMQXhWA525dV7VhGpO1/gH1hfKncHs5RYDeMhG70f&#10;GpGq27NJnigoOGh9LVl0K8GAk7Wv8iT9KTqCwdeH3AvM4QBswDhBC4NNWJnhUVYT8Y/mx3qaK2/k&#10;7pWongt6YOuEFYtNpErhHOO45PMJQ3pDLKoLZVraYJ9Ds5w/qUj06YouicEtHK2403NLxBWI+KJ9&#10;i0DFaisicAEkwSHbrcs2V4NemKg52VKgFLU+a25FQaq2JqWs8YlSz4obBINEdYBjTkMEJQ+Zqiui&#10;C4b+wTkmMa03yT4rxnfLoOJZCG6oU9KmAeLpQgYG157+3sb2ZqDWI5UnKypP7TlyYOuBHTsO7Ni6&#10;f+vR2qMArtnx7MTK2NKlBUT/XwDdevciIpou3jqPpLHZlfH8aH9ftqUXjd50Z7IQF+OKGGGAKErT&#10;ybSEQpyozKWVhRJuXpSxuqk2/Mb6Rp4kChExixJQKxtPH1lo201JwlOoKbOrta+cyMrimKScTKHM&#10;ahL7yhcz2tQLi8btSicZRrBSZc38Z1FwhKkwxwL3OltV+mReQQbVRm7GjaZbHUqsIw4PM08Gd39c&#10;CvDFqjsJrpQRiheoLBga4SxT1gpkPsFbsgfB62vemtJ5fBG1M9TNwZ/zLIo6F2yNT+Meh04Bj7Lr&#10;eJ4SHNNNUSIbLmozUagvrrhc8UdaYvUKoakRxpbmXxJEle+hOWJjtiLcuXiGEGPuaoMTzXnmyRx0&#10;B5akWgoujaKuXC4swFo+7mEREJfOq8/mZ3U0vLt4keoCccvM579T9MDjeaXi+mAh+gznbeLksTDb&#10;WBQWVrs0faQYKIUYeQZE852D74Dq7tD70MmDXB/m8VKmoQOEb+0lRa0xbCEjSbwQBfKNg3mITrEK&#10;WU5lBGuqnLHq0xTaBWiq3p/N/2b83EcwbhRLHCAfPl3wg1lHzhYu9/70V/x0QX1GNGsGO4UM+I0l&#10;LVoVxbWWkbDGDnN8ty49wjPhHC/vehkfPsnVPGKPwAfU8dp4Dd2zDmzngHrmw7kDiA0wtPMXsYTH&#10;AhDfcegn94F2u01LJXKD8dA8AvQ4uPxyhA+63hyUYJaeV5ZyjB1WpyhvNnp0k9JcaG1zWD0gIPJ3&#10;EQiXSVhHjVaXCK9yM3SR8ttREsKvpi6SLazByxDtbUYkuB3vJo4pXO1A/Cd/L2UsOF75X8IjEiMI&#10;Y3PfKhDYizN+0uGveUIO/dK+DX9i17Til3hSmcx3baMjLgpXDKoxvEOVPFqM66fC59WjsTiIVy5X&#10;BgUxsIUxO7W8BusLrgec3OjXgykiuWpLLfXA0m5YGKzkWOXl6Lm7wPiNB404tZWJO9Rk8nasB9wo&#10;BKtSCBfRHlUOk9OYioirzRTTqayAayrWG8ek1vbWjibohBtaahtaas40VgO1nqg6drzy6OETh/Yd&#10;2YfQYCYwnajYc3jftv07dx/au2XvNqDW73Zt2bAdSPWbT7/78vPvv/pyy9efff/5f/7ij1/u/HT3&#10;qa0HancdbzpY03G8uv3okYbdUAjX956u6ztVH6uEo7U900i6NV3fkW/sH+rKTiSBWocXShMro5AH&#10;z5+fAWpFFBNQ6zlMgPvhigbeIED4LkbdALWCa/3xzVNwrdAGE7KCbn336tX7V0KtP/3868/vf/vw&#10;y78Cr1ox/Nvff8PAm5/fv3n904tnsLM+/wGZnZduIftwYmQhU5jqHpzpn4TmDvGcZ8eXz08trI/N&#10;oD6cLwxhmydTheG+4jAil3p6E5jX2tBO1NrVk+zqS/Ugfgna4J5EJxjXONTC+X74WvshFS6lMPDG&#10;jCsgK4o6/IRaOFRirJ/h1eTcAWVx0dHqWCYGKfHc4PQWJ+CYkCM/rympg4qPFu1nUEa1qSN+9MA7&#10;owNCClRe6EDOia4TLCJFh2qKmAJEqxhR5/eyVwh8BKCoYaoUAJMslUjYk2KoeFUGkCGr45ro3yRS&#10;iwhFzW6lQhiUKWS9hKbUAJMQFX9LHIfprAS0WEYo9fVDQ1yJTiXRZe8GKVP4T6DW7FAJgNaCYVCv&#10;f5B4mgJ6vNTTeEioanyrs5vKYUsW+mKnEAHSn6nUX832ESXLQTI2ARuOlhN6rZb2pjhCiXG+FGoj&#10;3sqRxbCskeM2aiUipaiDuB//KWqX8NimWVlklb6rPF4La8vw1W5jfFBZ5UudzyJqc4JYxzr7gHnS&#10;rqzDQcTrwya+iF8NU4YQvC4DKs8JSoL5odx+mmxJupJTpa8V24PbmKPV2dYFqpyj7lHmQ1l5iWM9&#10;7YaaXk/NkaOVSVEKnLAnViUv169oFq56AfN4H0Y6BfUvw6UwVhg7jQiZDWa21Z0DxL6+e3KmxSQ6&#10;+hh6oWBGDYqwtEm920jLZzMGqwp08kQJcoA7h5hT8YIKg0o53B7strJF1s9ptpHESMWQIiVVO6KC&#10;ATKZhHQWSGy0SKIVo6soD070p3oZIIwnya5YAgphpAfHFxdHYGqdXxkCZEV68PI5JAZPr1yY12MO&#10;eBW+VhCtEAYDxK4CtV5ePsuZN0sXrq9dvX0eMg/Kg5E+9/zevUc3IA++fHPt0o3V81cXAVbBta5e&#10;mFrD1NZzmKaD9x+YXsjPLubnlksLWKEm4ql0dTJZm0lCGNyQy7bls+2JeEOx2EvIOtg/MoYQptKY&#10;TK2TGLM3h3s87qnc8wIPnC6jgFCX3cSugSniHEv68VTnWfvnOB8yAMq6YJSF9VRE+Ais4uJVTvAP&#10;1baTlsq41JyYU3kMjN01CCpfJTqaT3BXwmP9fDIE+Z/GZkbVEjFDObGGEGLexFRw5JKnwmInms58&#10;ndytkue5iqKIkd3roBuXKJdTBGWNFpvhyFBbs1De8ZcMuXV0tgtBdpFxEvJkluhRhCqqAQXMys4a&#10;JMGeQOj4WZSexGOoQvSc8gFxOOyUCx64u2/2jFSVfmnoG35PdzHKGrHfaqLLvmVmg8WTbEjcyaj4&#10;lanAxCPzt8ZC7vGrviHjai+WrUf92URXrLuxvaW2uf5kXe3+Y4d3HNq1q2L37ordm/dtrqg5XNfX&#10;lB5LT6MXc2lhXdEUl25fuHjrwqWb589dXYG4ID+WjOU6YtmuOKbqFOMwuHJqK7qT0mRim+lwC5ne&#10;vEjBM7ty1beTf9J9BGkmeTIowRWrgfG2GVcbZTmdZQ0kGkGIGOkgHxBAtdyXgNOSOQn/pBnW5FXt&#10;f3UQnKlr3YEkvu5k+RBYoU0HAa2efGJtvHs9ag0EkaoRoCAZ62m9PzXA8lt6mpG6LdHxFajg1yQx&#10;ZcOq2nxANb6g8HMIBbpcrNiSOc6ntXc0DMVxJe2lLIIZgZfmzozSX0yWlqPRdBUQskZ+1BCDxLey&#10;2l+faJs6rqmIPkVKduTLpTFVUdXA2Bzo53Byygp0pukEQ0XOM40HnXhA14WOL4tdU+hqdaEmQDFE&#10;/pktTo9sDQFsYQnyBlAITZWjKVA1IzDbWaN0HUjr/oIxlSas6MLHRedOB62wQOkkD73oUeAN+pry&#10;UcIqBtvqLsDFUHHrRsXO3QEfhYPrkZVURWnWZRQryNsW8aGHDIkqd7eOvXJVF6K1+VOtPToMRWhz&#10;EhiXPlwRZGKJu4ympCW2uJcp98GprlEuvlLKnKoCgTnkhnd/tXrLembmG2uXGlQLIso877wo0dcG&#10;Tlo0Aowk0BLjzU6NHOMOwMMJJv58ACyoBSBCZZIM8FRnW9nHXRqWkCEs4ysPH/txunIt4fZSoPax&#10;wKGSt2ltVQ4QiVa01jG/BxHutGyo18kXCIRrYxy9rt6WRUDcdWWA7YXUQVNu62i3BERKeUVYguwM&#10;DxKbCK96b4je5zUruYHicNkGXQJvEdhXn8najWKYKYXj+FZ8omB2kBP7CnXbyNe1CiFuoTGhvRsh&#10;zYtlUsDGbtX5StQKH9KYQOkrU40zJhxv6Yjv6A25qvNMCMETvI9zF4kw8LFmC1UNU+xqhoNEeXI6&#10;ED4lPJEV9w55hRTr6gRT5zDZMiZwS3WosEEQTDpJGHScZcxWkw4Dyo6PgGXFA/caaIORHpzMJkG3&#10;pjKJvkQvFcJ9mNSKTKbGlvbG5rb6usbTZxpO1dRBFnzw8MmKg8cO7D+6f9/R/XuP7IMweM+R/Zv3&#10;bt9ZAa512/fiWj/f/PXfNn2BnwCun276/MstX32+5dPdJ7cfrtt36MwecK2nWw9Vdxyp7TxW3Xmk&#10;DqbW/hr4WtvSGHXT1Jlv7i629ZTaYkNd6TFyraOLA0CtM2cn5y/MArUiiZB2mFsY03rp2oNrt5/c&#10;vv/8ASDrQwykefmRa7VCmFzrhzfQBr/95ed3v7378Pf/ZtT67v1PGHiDnE5o8R4+vXv30XWQruev&#10;L02vDZSm+xLDzYnBxsxo+9BMcnQuO7FQANc6MJEYGE8UiVpjucG+ZK6zM9YIhXBHrLUn2Qlfa1+y&#10;qzPeDtIVplZEB4NrTUgqDLyaGUgzQHg4D5YVIxIHxzF3PcSJ4QRjJ1STWtngDrNaNL9XU1uZvxWh&#10;VjNbZl8lRSGYAvoQ+OIsVlN3Akfop+CdCdw8RtUBv6ZVYf3D1YRlhJFvGq8KonV0khCPzREmJ+Fu&#10;oqkz4FoncPmA26PqWOSnqUF+nJUIuDyV2wSbLilcztGk+ZF6WKYOgWtU3q9FspwbKv+qB6wiSRgA&#10;c3oBNxUG+k7Ozzl8WKQrBfMiIH2x4E3AMPMh8nIaxt0/SPpLNylbO8pbortVemJBbX48XayaEKPd&#10;RG8qdhmAa5lxLZK2HgHsdCoSngiXE4JrzKmmTWoCqhOojFpJvWrvO6OIOubQMBjHjYHdBVyfAsCA&#10;mgGyRglMsrMGi6yUw4FTlhuEinDba+3pR3fB9KncI7htMJEYMEw3SNbiM/NEqmoqEMFKP8xAKUua&#10;yeIKairPiZJgqqDxDsqTYA6whMGCssS0yBkGZF1aW+ELtG3R0umECW4Mp91IbCz1NqEv9obczKi6&#10;aJtWQUyXM/OoBFm5w5XG5A9CKBTTg0m68sYsUyVXVfcmpaVx053rsrlWbUbgyiwYtiGHCzF8iXS/&#10;4PZmds5yU0/Ewb5Sy9kT1XVTwe9drLN/qQ69b3Wh+ItGg7A2VVeY8mAIJJDDVOKom0yedlZA1lQm&#10;FoNDoL+tP909OJJeXh5bPzuOkCTKg1eh6Z1ZImoly7qEOTfnMKkVUUwT0AaDaF0nZF09fw3hwFB3&#10;rF2/e/Huw2uPnt59/vLRs5cP7z+5hZk3V2+fu3JLdgVGw80AsuLBHKa1kdnl0uxiESLhhZXBucXC&#10;0EhXf+JkPF6Zyzankg3pVDNQazLRmMt1lUrxweHk6DhR6/g05cHEq/OoCAFWKYEGaqVQaglDbnHb&#10;s1yK6kcGkHiqBw6pagjczlHPuRB3Dor4AYLPKMGVBrAS9CMRHYRbsgSQ4z7WFiISTYmbwh8iBoaS&#10;bJZuZBSZaUEJroxeFsKRomcLX3UViwYcJivi5KoifuY03ciZo9I/KMQU7cN+uYsPib6cMaaxH2qc&#10;i2bBFR1YWXXKiUAMO1mEqX1ODsF1ns1slJpjNAJQK1XoLjj4KSqMIP1lvUWBIgE/P4XOMUjqCZCo&#10;NcWpLjIh7GFuBtNKUHFCwYVvai+xS8nQFC/nPTrSVjW6cZSqNB4IjqPgT+niDOOFVZx1RFBBoabC&#10;S/SwTtjTI1Rp8RIGcJXNHlpi5gmDce1Lxpo72xrAuDac2X/88K6KPfC17ju27/s93+09tufImSNt&#10;mY7idB6M68KFOeSKYYjrlbuXL9++ePHm2bNXViaXR7Mjic4kGFdg155Usb8wjKQHiNXxHTk3OGjL&#10;QyiaFKS6YHn4FBliHsOiVrPxpiC42jguxQI/DRflwCqHnSpaloeD5m1CSp0YGmdCnbBEHGT8OL7V&#10;6VkoyuXoptY6ULhqJcgSzPIa9sgytWuayDpDETiem8JrwX0TvI/PT0FlBXFpxineUKcQi2OzN0R0&#10;XGdIhvBEjQJ+rKv3zEYqFOBSJiknlyODWAjUfTKHmFxL66OhoGWWTCeJWCZNUsF0AVjZ1TkygFHW&#10;l23hZSDEnlQQ9gvlikqleYS6Yk5clHHOl5h5JHP4hpH46IhPIwzwTjNWNMVtVlaXLTsmvsDdZylD&#10;Vl9u7tr4eZSZHAhtAx5vid/zo45UYgdJkdHemsWkWQBOvj+vPlHrOihCj4F8C0rRsldfV5laEhCe&#10;yEMh0SnxLY3EdBEH44POJR2IINE0anU/lKdZiIel9kTVPAIRKRL2Sug34XKhZJ35oDMXVRgaInY8&#10;Bs2Lfcu8nZWzuNRZAwMs14wSg0nBhe0xjjLpp/spe81WRVEIUB61FfLGgqBDfQoeO7Umbd3EeSIp&#10;fsicZ3fMk9J07w7BWrqs1G1UXwlnBU576ng9jFrAz+jUrQePQ9eKFJKBuDjjYleXGc+lQKGlTR1D&#10;xR0TX1EeIoOrVC0e/6vWkrj34JoO8hPFmAXVTxBo6N108hPwqxfpFZXtJA3WYqCUEpi4igrdkSqX&#10;9dSRfji73JmyLkD7WXkNkr9ZF822wu9sL75TuEPqtctb5Y9wk0ig2u9mZR8vPaXaSGerRonhq1Nk&#10;CJVF1UYPx0GxiYC3VRofmVLy0hrno1ZvsJBQIqEgEsuwsVeDqBtf1rHDCsYXrIW1mHcHbYxbqLSu&#10;mNqVKoR0hVNzJBzFQsEoJrGs/EMwclji/ETPySdDFSy6FVAJ/Gp/IpNIZhPJTD8crQhhautsFsta&#10;19B8pqb+dFXd6bqmqpr6yqOnjhw7fXT3wV3b9+/YcXDXrkN79h09sO/YAYiEdxzcLdS6dePO7z7f&#10;/NVn338J4Pol4Ot3X3yz/ZtNe785WLX7UO2efVXbjjUdON1aUdVxBCyrophON8aqgFpb03WArKBb&#10;W7ONnYXW/uGe1GgMaUwjCwOTq6MwtSI9ePHywtr1tXM3z57H0PL7V68/ugHUSlOrUasUws9+AtdK&#10;uhWm1pdMYAJqRQLTz1AIfwB7iqxg5gb/q/4H7+uHX979/P6n129fYOYNo4MfXb/5w6Urt86uXZmF&#10;Fm94PpUYau7InMIjVqzPjXYNTyeHppJDE4nSSKwwhKDgrlQe/GpbZ7ylMy7UmukF49otqXBfujuN&#10;HCaaWolXoQ3ODSKEiT8xAgeo1R77iGv1iC91LlTt66RV4FZwPmsery4T9zUUNE3KnUhBw0ShBw6M&#10;KPEeURWhrCysUpXirs9Oh1KXiO/EeQZ5KTGR9KqeUkMhLtS5Y9geAlT8pItVQlqwnYratSGU/m3e&#10;JnjqcpOMWv3mZmVtqyzTtvhbo1bjVWUCk2XlB2lsjaeoCicTypJMxmmvfF8qosfAUXMDHMukbOHx&#10;P0h+wN9KCstt1fwYkqgMleLHEz1brKtRsOx0wsNmrhU21BHCXTSwuYsdyERyNVCgYf5qiOcNCJmv&#10;IaRUUjHgnxSzkBbbESohK+0liOoFMDBaJpiMjKmguuwMJpamdDbKYhbLGrHVgqP8Lm4zaK6sXL+4&#10;31gq7KNIWIsX+HlkWSapbV2uj4EZXf6hcoPxYI4U76N8ED/z5j2Hzj0avXKT8j9NpWJJAgFbTrQP&#10;dh2Jb3meSehLktaNNxxH3pxwTisyiieKAT9eqXFMJKWh3sHfchUWiOX0EeoYdVuiRk7ZrWpU8z4X&#10;uFyhWf5eAU5qD3MquieUoFwIE+Ei7ZOcJOjlk6NjQBSbtVIQhY447wTGM77ZCNZ6EgzvUpbfqKxB&#10;bx7GDkLWAaDWYhJcayrbl0yDa00mER2e7MaYVphap6ZLa2vja+tMD8bAm/KkVtCq0AljTCsec+uQ&#10;ByM6GANs5uRohRUBU23WL986K6L1xuNn956+eAi6FVLha3fOc1LrtaWzl+eQG8zoYEYxTQG1zq8O&#10;zSwVJucyAK6LK4PTs8lcvq6r+1Bf38lYrDoer03E61KArNmO4kBscCgxOJwaGsmMTRbHpwYnZjDi&#10;FYJSRvgg8JZohwklRK2ozPBTylscNVaWxGDOdWBlL9ivABuiOGWHSG2Ia0dOPLMrMqThsAqpUvYp&#10;fSPF2LjBE+Uq6IWjJvnpFFVGA2Mj7ZaMxz4uuuUT5rmOF1DhgSN1GQ0xcvUmaYDoIJn3cCa72qAS&#10;UoeeBaU9ex8VcQ44ZdPdNbG+nQhVhcRQWUp7Dwtfp1ngFOW5pHARgkwCbPrHXGaxbFIKCxA+qxxU&#10;iVgosY4LKDoAk+kX+HeZsQliReca1uLPPb0DW2W2SikjgUjhL1nVsXK1j8uFDodGRONJbYnEy7Qr&#10;WFM6kKnsa3LdY80YPsJfn+ZtiSzU2cHGBNs8qgqFZOQBXLv7e5ram8801x2rOXHgxEGg1l2Hdm7Z&#10;u2XHge17ju2pqDvWnuvITmQm1ybWrmIWzvmrdy9fuXMJOmGAWJzn06uThbF0T7qjM9HSlWyLZ3sw&#10;2Xx4AoULhNA0uIrfsOwwaO38BaU5x7RMWwkEYHyCUQ5nqSH3gPCkiUoGIBGaCrUSMcqmbkBS/ici&#10;JVXkBPya4wo4SjKWi4xSlIiyJPo1iEVbDf52wGyG+rC0NRalrFRGVt4OVQFLd2BH3Ec3nTX22DzL&#10;NxhRHrHHKpT1TUUBRTW9znzJlsoae1xHlOoBCODjlDtl+SJOV/85QaDUhoLoxHUuxH0hqPa11pet&#10;Ol2wlvGrPlb2klGrupnKGRbJ6Uqa1bb+s1z6u3SO8GQw/umclKtWgERZBm672AHLBdbZOaDahACV&#10;VCSVo7aZP3mxyMTrfpP7Srb/SSJLgS4eep8o58nzeC3nDllKXEZsGuf4bln1pFWWHjswfpL9a5M8&#10;ktRdBslJBLBFw+KX6OhBiuIzUIRVeBipekeZ6Pac59BX5fRg+HH4nyKupe10OJCkRurLBGOzr1Yc&#10;DvtW2JWThoU67RCE61Ml7HO1J4hs3afAiYeel0ODrQ3RKcRPcaPHt2kHSZg2dJdWWiQYVhUSEUlh&#10;+U0lffIhDnwvuyFeJ6PpplG8uU5jHuJwFQdO0oIO6l1FwzLtH6C6fI3TIAfOTeS8vQl4MY0/GuXi&#10;3ziEQtoW7FxnrQfExQOkhjXPc/xfgVIm/NnQVDPCi6ROfmmGdfvQV1CPxnFruuM4wgAPH323zKwe&#10;Dx0TqxiEIbXrlNrISwmVJ2XhVpy59HJfIHxZsfHuYlgK4b1q/CndPr3r1nVzBbYOSHtMMSU82dzN&#10;1x6265V0JcAhticw/FEl46Rff6Ju39y3AtvcGyLhSReLPXYCAm9q7g5rnhB6OpSTQBmhaT0WEPFK&#10;9PwblWc2YtDdoBOYNhOr5LQsOPeVRSxoNwBUSH+BTh0dXMarGpQyAjkP7i/pQhp4FWNvECDcn0IO&#10;U4yQtasFptbm9gaoguuamMOEBwKEj1UeOXT84KETh/Ye3nvw+EEQrQeOHwJk3QW69fA+xC/By7p1&#10;/85vd2wCUgVk/eu3f/t00xfgWr/Y/NnWQ98dqtl1+Mzuw3W7jzbsO9kCrvVobfeJ6q5j4Fox9oYB&#10;wun67kIropg68y0d+Zb4UA+imEozGXCtQK1z56YQILx0eXENUUy3zl24c/Hq/as3HpZR66NHSg8m&#10;ZP0JA1qZxvQCaUzv+Hj14c1byoPfg2v9b0KtGIfz628fBFzfALj++PLRg6dID7569c450K0rlwBc&#10;x0YXcrnx7q5cdWvqRFO8oiN5MjXQkh/uyg92IZApkWtN5Drimfbu/tZ4pqcj3tre19La09TV3w6b&#10;K6TCAKhoJSM6GMA1PZBJFpNp0K2oe8cpzmKmY1C1qINMkzOZc7dOoowu3qGsB+bKz0USnCoqQNLv&#10;HoHjSFqxr0CA8rIqA4luf4Ev6klJyJl95cMDk/gTFkhkVgr+GC55Ugxtq/SyEk86VAn/6QExNrja&#10;3SkHIhc9tZ/4T0CtmnxDVhZsqiahMjG4jH4FVnHFoeKdB+UJYbDCg0IOk5KZiHUjqMw5N2JGKRgG&#10;3rTJFgHCwq5ka/EcCmFuogfJ0M4qG6elv2UVMv6JqG+W5Cz2EfhcO2gJWSmco8SXKUoWYTOuCfcV&#10;7lZc9tYJe04pI7yV7WS8as5WkmgeGw9uBVFJqpb0I6EvAC0JXocAi60NicHincUvs0NmuI+3AgOu&#10;EGd5A2RHtt+Vh5C7ho2EkDbM+CxCXHVMGYOMoyVunQZirZtcOu0mlYPXwU7acgBCWVUp2dUSCdSK&#10;38D1yphK3LdY2TDi2MDVjmrf6jD8V74mLaOimMx/Bh6f7T20zdHW4yklwTNu/I6GImkuhtkPVmMW&#10;nlFyoybr72tWfARn4rEICOMutApTHKjZBrD7UvTrJi5utypK+Hotqe4rA2uxv4i7mkt/enTl5DGh&#10;J0FaOQEyLMTui3uMMgsa3LynMF85PzBSKA5kcxjTmk9gNGs6F89jqiW6U1BWZHqQ0Du/MATUukxt&#10;MKKSxhfWJiAPFmRlDhNDgzGplah1ehqYFmlM5+dAt56/ugo7K8TAt+9fuf/kJvAq5B8wtV67e/7S&#10;zVXIgwFZLQwGagXjunIB8U54f6LW8dnU7ILSg6cTyfTpnp7Dvb0ne3srk4mGVLIxlWzK57sKxV6M&#10;vRkcSjJAeDw/AXUDuVbKgx25BBrBWcFUCHNkCLuwoKrMXKkCLneaVc3L20mlnOxV/FcW9EEtzLsg&#10;/9AabExEZO1lmkjqTRqc3JwOSIBIg0gYG6AbNm+i0gwbKjsxkmwn3YYa1YC6B//q+CKDSday4ijY&#10;QtPoLdQ3i2vL4gdkFOTwPRiawzhiYZXgVpLOisk94as5jSOaFYnKWx9KEMvzR+UUKxiO42PTWmOW&#10;OMZTqBWJTcw6ZiYK4ysw4xcKqGFmMOq7AMoSbfLJmGOZTBQQ31oLZ8urRgX6xqCSIhTWAXv8jlK2&#10;CJN7g3svmCod2GOw574Mu/KkWDXkIIwqIcuKP5Q4GdvPtgVOe5mUePlIyUOtC61HShWOZ/qbO1tr&#10;gVqrTyBP+FjVsYqTh/Yc2b3nyJ7NezdvOrj1VEdNJ8636cIMpj1dXjp/86zdrfiJW/vypcWxheH+&#10;gVhbf3NbvAke10wJjCtvk0CtNpe65MVDfB1NvH7wGIkPUd1vVMb6TyZMngxMoKHJippSgyixYWEe&#10;rFGHzjdWotqfZqfJRZspIj2o6UHShZJ6tWGVkDWKIAa2x6YC3Jod0nnFzfZppp+BbiXkiwa36ALx&#10;RWF4oGEkzpXVpFNssHEUykELF9nusaZUOIfyYCkUrBO2r8ECe5YR0cAnc7aR6LrsamMPzpFILmH5&#10;kLfcQFrhTwwa4K6wR6M8/gRfSnhSf8jSVihC8DWQQvxPIz1x2g4u0ooRcHiA9+4OiA51V8LG15D+&#10;wmZiCK8yUcxrVjU9z4HAlQmoGMFCkOnhZEYg0i6y/+K1SzlnrK3JEQlKRSwTMBOvYmy/SW/BY6F9&#10;c4ChEOd2qsdhvStXwsjgClUFv1HklVCEr6nUIIjgmRl6bZElG2epDqVTani74f6kj5GmRIFYd5d+&#10;nxgsvCF8iNcQEuNOF+0iIsZlbrxj8NW2kANWPgX8J1ZINwJ8b5W4lPiH3YegvGCBGHUKDLSiKURq&#10;GVh+XEZroKOBh/meIaSdiIUhzJ7EE+S45bkAQRuilVA7XHlF7i8bS2PxVB9ES42OIKpSNyU9VgD1&#10;rnwKVj+FuDtE7zogiiBWiiqx6IzE49Unup4BQlPAbIOUxoTJwPRl+CzSbuEek443Ouu4b3kc3dMx&#10;m6Tll8p2RD/wBNDe0Mw/j/um1kMzjahf07FT1qAYTpdtDPxTQBoKGENca74M+YRaHRYVKiIFSlNA&#10;Z7wqpYkVZ+gO04SlM40H0ZIlcZtoovkiChEhigYAQvDMTJ7bbFDSD8KeoNYHri1lEO6vrO0RatUt&#10;ibddJrUyPZiDx5XejHAydG8NubFM8aPVmZW1VaiYN0F+O/vIrFL2TQT/6ox6OCFxQ8FHBJHwCBoW&#10;yKVFRkgaeJXC4HwKjGs82dfb323U2tXbBuAKyFrbUHXk5CEkMGHgDabdHIAw+Mi+Hft3IIcJD6QH&#10;7zy0Z+dBPHZDG4z04O/2bNmwYyOIVtCtX8DRuuXrL7Z+/dX2r7Yc2rjv9DZogytbj1S2Halqx+No&#10;VefR6s6jIFqb+2tgbW1NnlEOU2sXFcLt/cO9+cnUwGx+eKEIhfD8BZpaFy/PI0AYCmFxrVduPrx5&#10;58mdH57df/D84ZNXPwai9acXL4VaX/38+tW71xAJv0F0MFGrFcL/DVwrWNlfgHV/+Rl065u3L5+D&#10;zn1+/4cnt0i3YubN9aWlC1PTq4Pji7nSdDw13NaSOFrTsaOuc09b39F0oSWLkbMFQNa2vlRrV39z&#10;LAV+ta27vx1SYWBXBDIlCv3ZASQwpfrSvbFMXywTg1QY8BV0KxTCcBWVxkqwtipWIAwfFhKRrFKn&#10;Adl1Rmez/e3UG+MmnpwKrIWvVT9h+GQUEfW0U3wgfslxtlakWm3rrFzrRjWZj4m+gDkjRIy80Cw1&#10;NRoS/8nBMw5JAu8K9pUE5BRkwISvFt5KrMqel9EWfjIkSTQpXo8/tOJXjCv/lrQiQ4uwGfyNDLd0&#10;ukpvbP+p7LghqRjvRhe3vhdDhoE3oeGFo7UwAlsW9g+BMVGrvazaWYSIHEsT0bhMaZrB9UyVLB4a&#10;X0uuFZCVEBkfhgnIAuJU/HLmKvwZmo6j3CbtCxZ55kiplQ17kHiMwFXyXQ19tXcUlY7NnwScw7hZ&#10;AqPOA3MT1ktFDDch/5Yzb9QqCOple1OBvhj/aIDnNgPbA1HuM1dDH0XzsY4OhmW0jHuFUUOYsNKc&#10;acd1ELF2DqngCFpjw+huBcaGmFkUKNTOExh+A+AK+AquGP+E3wi1amaXKFmfjnbhMttpCcIp3RfD&#10;JBvf/3jbVpWDooOKEYBYuXCFD6McRS6vbFvyFuXMD/+VG/yyy4KRQO3J91ejmqZZZU1x+QZ6UXYO&#10;mpkSfOqGp0B5qis1Dpu3XqyPjneKSi4yt46mcFPfTVM3MgMGk1QvsuuQUUHcKEazlobznHaT64c8&#10;WNrgvhSwKyYyZ3pSmc7hseTyKiAr5MFCrWvji2cnVy/AvEpHaxh4szYxszY5ywxhBggvnp9dvbQI&#10;1Hr19gWIge88uAqw+vTlIzwe/Hgb2mDYWZEOd+7KPIysAK7rUggvI5lpdWh+dXBak1rnl0rgWgeH&#10;OyAPTmfq+hM1sVhNItEQ769LJhHOhCimrqGR9CRaPJPFEaYxwU84MAUDGuXBwqtL1L+Bd13AHIgo&#10;kImVujR+gpe8wav+YxnBB8lJxeGIlED+jV2pJgrY+/fQGsFFPILdVP/Jcod+LakEgzYvwC2X78TD&#10;bMarzlZQBJWcLDTZZceRVW6k0izlXgMCNB+iuX8sDlAlOIhL4cASzq2AXKY6TnWAex8s2sySuRRT&#10;Da3Qf705XHASHCIAlo5E52EaLAlaMwOMxq2oLCM5rLs+S2HcpNlgRiovpiWVeO9XggXrIaVfKAmT&#10;KVOoBlgBMPq/KHIvGKr5iaokrFqXsivQIPQihqn0IZmMilN9EQWQMEzFor6ypIdQREpOgRZ+inGs&#10;acaInTOSYSfLuRosLNQmR3c8W8I0giRimdp7OmqazlQ11JyoPXm06ihEwkgS3rxv66a9WzYf3Xms&#10;6Xhbur04XZhamwRMBcsKvHoRE9iRz3TrPH4zvjSWHI73YhZOBq1f5BZCuZTVoCB+U7Omhp0up7QT&#10;HPcVrJsmjiLsGoCuOcAoUtiAjQNRxHaSUGVWcMjOsR0rcJsQaQ/DniNam8FLVMFhugaaC/4T9lbQ&#10;4MBWaW4n5fRB9SpRvUCU7XDqj0QZ2uo1UA1bBloUvfPdWP0jSIzlvlY8X1AydgYmpOxYM9TR5Sb9&#10;AlCQ5AwhpluaBX0iq15jS4F2hGzzVAnBTlobed5KTeAPKv+r2VqxxAQPFsmztI3yt415pCJmCi4h&#10;mVyagrvWVvDruxo2nNOlFAKBjU7LvlOfe+VemJYXPsSKuwUWwD93skSwxMAC5yiVRLZbwCyhh9YW&#10;oWWoGJyuxFJbXmVhV5qH2Uvy7cMjXqTWkSc8JCOEel2Rb6bgWMSbh1QzgjDJ2Tz+12iDiZxJ9irs&#10;jb93sr22yg4Udl50DhvakZoQfUe2U3A0EN3KarI4xQfX7QMtqgpHDAw5e6z04jLIV0wsu7dARBTF&#10;eK3WgaDXwBDLV4qBDTZSLRKdZtxL3EiD1eh+bUbXCbqUMHhLBI9RGAS8FzHnljMEha09k8oc4hPr&#10;NZiYyGEB8lboLoxlWb4yCll9N9E28IIlGavwSMq1llgI+cIPUQJqFzrPyU0rHT4ujLzp6/3xe+4Z&#10;2t6obTGI1VQ8vlIsLkW5PsfMeWqPcXvAh+umY3rTi7zoU/l7cVzYFl9bYnVhUbEezqLHgeOxtjaS&#10;XULPgHGhoiAGquFwewLIp2wYX9A9cR0I3mTtSzfRqsqHx4Wh39ir+GhIM5AZJkyrhSvoydWRlG5f&#10;O0QUOk9vajKDXDMSEitmr7zCGHnysApRuApyNwc7TT1W9lKVgcw7sh4jiKlHR4ANVlVW1vpqxWbH&#10;0I0hC0Tx7Vz+hQkl0Qw8Zy/hbuLBZiKEAWEHER0M1AqwmilkgF17+nt6Y0hg6gBq7exta+tsgqO1&#10;qbW+vrn2RPVRjGY9Vnm08sxppAfvrdi769DuY5XHTtScPHiyYuu+HVAFb9mL2WyceQNT6xebvwZe&#10;BWr9avu3eHzy3eff7Nqw/cj3e05trjiz61jDvsP1u4817a9sO1zVSaK1OVHV2F9NhXCqDnRrT7Gd&#10;D6DWkd7cZGp4voixN2PLQ/C1gmvl2JtrKxfvXLj6w9UbD27cfnwbUUz3nj24//whTK1PXj8F3foj&#10;RcJhRutrEK3vOPNGUUy/97X+qxTC4FqBWt//8vPbd69f//Qc3MYjDm69e+fh9Rv3Ll6+tX726tLi&#10;+cnplYHxxcLwbDo/2tWTra5u33GibkND2+7u/spknqi1p7+pu7+pJ9GKwa1QCMcUyNSX7sGjPxsD&#10;ZO3s7+hKdDKNqZgCXtXwmwwihREg7MHvWI3pw6c+n+eGdZFsTChomlU6ebKQ1YrnaMfgwpGhknZO&#10;PgBBIR2fAOaC0DVMNy0H3Gp0jaX4CPKFBZqzf2FbLQ5DW07Dqvk5wB9f1OqhkP8EYiSFOUnBsDN6&#10;RbriQvMsFcnU0ZYRz0ecLB8sAaNCkoAqGf0zjwWEsFPZ1+Q+PYIVkNCcKsGnsLEShoMgmXFNk7Bw&#10;ey4roSn+078pYe7rOJOHHTTFDGEPgwpyWQ3tAXqUBZwcrO2U2A5ncI/NAEOGP9YHayaseEhBVsQ9&#10;DZbGhtAJkBKaD4lgsTxxJmrwDAh/m4mVwxMdTfYS8BsNvCHFKtw7yVReHE5iP6pk7U2lelZza8Rp&#10;EGeGpQ0+Y4zbmcXiRaim91eeMPEej59QK5c8gMAykOafA8H+jk8XWMWRdgQ584QFC6cNR8sjWwFT&#10;gajJDOOcAwhcWSAuxRdRdwTbDE5fOUyklLUNck6TfA6REribujWoVTIaQkslcMCZOKvU0eQWkoVX&#10;xWPhsTu+ygIJIYeWvoj4shqHe0zYgyu4/NwcUGTUgY+IJrXirmXIyp1AxKLQYN/wbK3RnQw3DdK/&#10;+ltSYVJ1qnmpuaCOtg8IjfdXViHo1w6OYYUdGESriURrBiwrkGoqHQPjStSa6RNq7c7kOyems6sY&#10;PI3c4DWwrBh4M7GwPglhMAfeIDRYM1qn8ZNpTGRcF87NLoBrvbKCSa1Xbp279cMVDN169OyHZ68e&#10;QyH8w5ObnBl9dQEJTCvnJ4Fa9XN8BTlMQq2Y1Dq9kJuczyCHaW6xWBhoTSSr05n6WKwqHqs1ak0k&#10;m5LJ5lyhZ2Q0MzFVmpjGbaYwMJoDdmUgE1pIYOdEt0qgCyDKKFT5WinZlfjKFI2gThRxoZsfJ2Tw&#10;98KoUfXMUky6X4kh/dDdVJFxworR4EpQFtT3qu53xR+RNuwduJRh2YQlj7lHYZypUnmp8TZqjWaf&#10;oljhqaICjqcNeXgWQFassRpwOSKhI6s695tdoAioiz7VmeC3JSEmbsGaMYtpIw0V6Hu6o/ERLJg8&#10;ypUaZjiC+BoWRpJRYX1Hb5J9E1w7mnMrrMg2SjSuk6Y+QlCpJbVPNJlQ+SXiYEmd4ZcOKDY2cBnh&#10;JrorKoM6viDIs8l7u1PghxSbwuQaSQIAhoekkiEaR6wUt1ydsmBQoU54msDVaRlMdyxmMMG1qaO5&#10;urH2VN3pU2dOHq48vPfo3h2Hdm4/tHPH4V0HTx+oaqmMFXqGZ0vozqxeWT53Y/0CGFeRrpiFs3Rp&#10;cXhhsL/U09p7pjPeGEv3ZErJ0ijy9JnFEmUdsQ7z0THSVuVNJopXqDFSpMZUB0Hy0d9Jpv3VaEF0&#10;JrBzYsSFusziBykMdlqZWDZFc1gltgHITbsFQEi8JflVJB7bzlqGwR7qKKBFotuMN0FmxH7zlBap&#10;691uuzh7K0rKcaPE5JgaCkTRYvZYfOOkdbEuMQsvK42SEsHCKCYeXCcV6cErzuoGs6AGh6G8ZsIq&#10;q2H8hhWn+ko6Jcp/LquPIJMwrUt2zbt2VIwqY/yeV4TF88KKdFYH6a9UxwLYxHUBHQmxS+WrNOyP&#10;ZuCQdqZ6XcCMtwyzx25YmKmmuliHCS8r97MU+ca1Ghc7U4KxbrPfIam2LbIc7KzQeDOlAjO4ANUm&#10;hsxBt48wAIbAVVtL2T9PNurc2MoRvyqNhkNftQgIZvDPcRAJh7gBgT1zMw77H90xIaIQcO2v4Gsw&#10;+LE1T0hi7EB72qJiJKbznHCdnuEQwgxiWQ1W7quwSEZHlisnFarIbuB8UeJYXwXqMlsSHNBI5I0k&#10;lOLeljKFrVvReoTZRF9E0T4QuvSCpZkvoOdZjC5XS6mO9ebaEotabaiRulV7WE6cgFrFY7PvhuJV&#10;KJEv0znDhqC+u9k5Da5nCYcri4u5N1vnpAIO5Jv4fSPbadskdd1rEPvKC1/BAVY34Kjxl97DcnkQ&#10;0uvd3JtgI1tdbPfHvaSoCnckFbGoFV6KpAriMqr3VWKhgnI2p5VrsrRR/acZiiyQ2C7xfmagJlkH&#10;Z8i5MaHVm5vhcYDYjNBfU+ovXslFW54p1egBEkgQQTWZ/S9eIc0K4K5EwkBiH60GZTU1r0c3FHg+&#10;O1o/Ml5ZRsHejaRAFAnrRukxubg9MSmATvWQvqb4A+JqIBkNvOHm4ToikoEzTpwz3TSqYHlCAqWM&#10;D3lAq02tCJ7VwBvYT9KYDR7PIDE4Dl9rPBnr7+8Fam3vbmnrgqm1oaHlDFBrc1sDgCtmtJ4+c/pU&#10;Lce07ju8DzlMh44fOlVbefj0UbhbRbRu/Wb7xg3bN8LailE3G3d9/9W2DV9u2/DFtm/+8u2nX+/4&#10;cufxrbtOfHf4zB7Ig4807D3ZUnGy9dDJ1oOVnUfqNawVXCtI14b+6ubUmYZEdQMG4eSbYoOdKYxs&#10;nUrmp9NDC8XxlWHMv5k+N0nGFc1ZDHu7e/nqg+t3fsTkm4cPXzx+9OIxgCuH3/zEqa2iWxEm/ALA&#10;9eePaUzmWn/718BWca0f3v3y80/vXiOQ6cmLB0CtcLeibrzxwyWh1kXrhKdWBsfmc8MzydxoZ2+m&#10;uqZ56+FTn9Y0bu/ur42lW3uRLpFoAWrtSbRjXiu0wfFMX2+yqz8X6031dCc6e1LdwK6IZerPxTOD&#10;mdxwDpAV4mFG2auTqHkEWNVx3D36iACVnQjNbjXJrxx1luu8iABbWMAT1Ph64XRWJXWVI3KpwhXB&#10;Fk118dxUpfnISgrsWhpBs4MCXdCtvGuAx1K+lx6EbHiZ9cCMER7BtaNIJwBIYkWhZUYgOaUJ8JLG&#10;UpG6fH+7VbXsIFqJsJPe0pnpoj5U6DS4WBXvRKnw4BjH2ODFXLWUAmVQCSoUSUnCm/TB4pckQfGc&#10;xC/drX+QYRIrDnt4HAlFBTP/XuNbUTGQaKU0VyNStUdCnK9nz/iXSmAS2JPwmkN0uGBRl2tgaZQY&#10;EnoXgSrJcNpAq/WI6b5sDDhqWMytsp3Ivkp4LP+x3o1g3Wg5GhZkPCycxk1Sx9GrIXXF8pj51s5/&#10;9RM/n5w118qPljZY5l7+lIybQ3uxxGuCToSuDcK1kVMgVPkTa41crAj8MHC1hNj/5BwwVi0KDRbL&#10;yi33bzzJxlFSGtPEGWXY4KjhasKB0IWNEy3i+HPdki0V1m1Jw1qpfNNP3aiCGjBqeAtyKPXLmNb3&#10;SNd8XHnN62qskzMV2JA280aYRA0nlmPeNnSn9G1PjKsDfpQpqrgdlEGOAmJHGYwrgCsGVaFuHy6U&#10;hnIFZAgXU8lMH1Cr8Gov5MHZQu/AUGxuobS8jrbo8NzKCHKYAFk97QYPTLtBCBNUwXK0Ti2en4c2&#10;mJNaLyysM41p7dLNdZlab/74/OGPL2RXeHAVIUyrlzDfdQQuViBVzrwRfF1cH5lbGZxZQg5THlFM&#10;i8sDUzOpdK4h1l/d23e6p/d0rK+mvx+ka2OsvyEOa2uxByFMgKxwtA5PQOmRA3Ydn4YmE/sQLWQO&#10;j9HAG5KusraiR42L2UScSh+xVUSqofRXW0H+Nwnp5d+Ty05cn+oDGYqsOcRPpV458xaBnCizeCCY&#10;YyFTEOqkiDpgART+UNgMfyIVLieRYNa8LKOM4qAETgMPrNGVudTRI7YD+YQJ1IH6+sEdZ9eNB/Oo&#10;HGez3ypTf0FUw1ELn1Wp5h5N4BZLAKzbv3NfzB7YD4bfg1mFQ5X+VQ5tV5QOLjRcGugxSQ8mtbOa&#10;1tFU9+hsZJVvgER+G3WPNaJO/pBkwL1wubzIBZUvAblKNDwzaO0oZZTns3ywwsUiGpxAvTysEp9o&#10;86HybMmih869UjFV9QYEi9oCvtb8UNGkazKfau/taO5sqWmqrW6sxuPUmVMVp4/sO35w1+Hd2w5u&#10;33NkV3XziWSpe2imMHt28iydP2evhFTh8/hPTHYdnh9MDcX780iD6OzP9eGOmB9GvH5xEO3XqHDH&#10;N8UmkWELijjWoKBExEu4fA+EiTGP0Z1pBOfKKoEpCN2t3fWZrJgr2EfVLol6MXK0Et4zGAZtCs3F&#10;AWT1T++r8jvozyUWCI9QNJMIFS9qHokfoehXc4NMOIPkmI0hAr/o63DL3YPgCWl7quSX+FI+AcSB&#10;a5zj75KECTKVlhTwjwYz8toRWeqTxNW5GzTROsn3MY5yapeCo6hWVRHPxVwqmGC1jWp9ngxmqMTz&#10;q7UktQWUYzhMJP0AnNTuwaUdcIi09548zD3PXgkWHFTVpAetvA2W2kBgSgqrxQR72DYq9S+CqxCf&#10;7rGo+GrBvcnlGms4x6tybgpNrQzrJiknOYNuAaL4QJ2hNGHMGNWPQe9g84iQiegpp8EpVd7caaAT&#10;2ZXQfJ2gwWYWtG4W3r3KaWNriT2I6Mz0YWVbIYCEQLFC7WnIpANnNZ1lEbq3Ml8DsEd+TmFCjj8V&#10;qhSsMsCTKUDHgi1XKHX5CPOK8J6azRuGeWqh5pIoiGKcpoMY8vMll+XhsChGXWN3wUQRixMOKQaW&#10;FVioLMeHVbWWUktcE4zxsn1q52M7NXyezWJNQ+AqbXAouCtaPqgMCOOlG0TBhm7gkmG8F8OyQcBJ&#10;YEEWLtst/a66msylA2U5D4+HTysDj0LkIjEAjlQ5AXJ7yxUqw53mh6sdc8hG1Fo/CSz9XZTWYU8d&#10;63WV6TRz4n1KsGsC/QUmMzicSUBJLOYD7duNjkjoOWpT1bHS7AafGDgNLLV1z4KLG4GiyC7tCttK&#10;XTJpw6hY9vmsFj93vgG5UaWsZ9wSWTC8YFr5jxpJaJawE3cxBjc49NsRIVELOzT+8BtGyIrFFecW&#10;sh70EbbkoKQgn2GOy9Scc5jyQ4XsQA4/8fCk1mQumcgl+pJ96IrG8DPR29HT1trZBNTa0tFY21iJ&#10;Ma1ArRAJV9VVnqo5dbzqBETCh44dqjhRAUcrHruRIXx4LyArXKx4fPbdl1v379iyb/smoNatG0C0&#10;frNz02dbvvpi6+c7jmzeV7n1YM2Oivo9h+p2H6rbdeDMjn212/bUbtlft21X9cZtlV/vq9t8qGnn&#10;0dZ9R9sPHO84eKqroiZ2vDld05iqbs83xEe64qNdyfG+wly2tFAYWh4cWRkeWxudgYHr5tp5CIt+&#10;uHLhh8tX4XTVIJz78Hy9fPjk9ZPnb59jZOtPoluRxvSvn3yj4Te/fvjt/btf3v707pVjhEFy3Ht8&#10;kwEodJOtRagVpebwBOjWmVRpoi892Nrdf+pU7Tf7jv7z6bod7b01Xf0N4Frb+xowtbUnweE3GtPa&#10;D4UwUCuRKlnWJEytyWIiN8RAJiBYzL/B3dk3IB96zbzh6COez9PgOZFoy9Nes8FxfvLepFE3jAIW&#10;ZNCJJ9QKlOHkIJN5FJ9CQEphggaCQnwrrtVoULFGzKMGs6iMnpBe5FMLr6R3dIwoV2NBwZBZqcsB&#10;rQHxMrmaf6utoqLY0UIiO/lZgq+43IiTZxZBCzMzCRHB+M/c0GBRllTPuZmahxeSpCsGtI5MkpIN&#10;kFhsqobFwERJd2t5rGvZ6To0gc9F632a81o5JGYRTlniVa56hHwoWAlTEZVkH6lGBlHNLECMfpUX&#10;TeBMTK+xJ8Gfp6BkIX4LcQUUzcNgwQrw73fBvNzpjkdi/pXDhzEtRg5Y7GW8IdEpgSshq6XYblFI&#10;Zs2egePmbCIlbgwNCdpZtcZxJJGtrTYfe3yQrMOoEoh4eRh4hNg5MDbGezpnnHlR2D/aSFHwTFpy&#10;fi9SkZj9S3kw1cKejqNhs4LZJI0914gtE0uF3SU1lLWdw5iW6EXvCR5YFTaFwZJA8+uovxiCnaSf&#10;8V+xPqZd1mn7kjZpP9OtarmLG/9u6LqJKyJLnVSNyJNECiOzqSzi7lXdIMzAOFDdrpjh7gVXNzZu&#10;v4lZFTe8H6vNGYaXuBahsQqlJ2e0DgG42tFqyAq6lenBuf4cBjGnuzPZ3nS2Y3C4b2llZAk5TMsj&#10;M0tDi+sgWjGcZtryYA+8QQKT5MGTDGG6tASKFdHBCBC+dOPstTsXEAf38Om9Zy8fAbjee6SV6Pa5&#10;c1cxMJoDbwBZkcO0cp4Db+bX4GgtTsxnMPZmYWVgaak4OtaTTNf19dd091XF0U6Ln+lPNGRzHalM&#10;WyLVki/1jYznOPBGXGtpBMtQmiLheZx7kOPi5oTrEzuWWl8okeZQVYuVUl+WqsioZKcZzNkV+KVo&#10;BIJSN+alEwafD+kBY11MTTgTCPuTPJJYVo+j4CgRdRwIVhWmqqMmiltthRA1xPqS7WGFu5KfxANI&#10;Es85r0/RvkawHmjh014K8BCeqSpERFwUeBMopoDGVbVrxI4jmqi0DK0Qenf93LJkd6xdQrkU5n1d&#10;t3n6iOTDBGpVsDAwtjsm3DbFWmp0pzgo2oRMSUkIUCZO9U0l3OXgAdpcVZiqwJIe2Hl9+ENvg3VZ&#10;uOXbZIKqFzsKG4x/tTDYMS3uGpghNHzSuxFWcTapgnPxExW5nWyuqBSnYVssh4nn0LLRKDbcqxCb&#10;0Y+ZBMm+ls6Wupa6yvpKoFaEM+0+sgeM685DOzfv/b7i1J7GrqrUQM/oXAmagpXLkAqvXxZwhWD4&#10;7PX1hfOzI3OYYIbRcB29KQDXWDwXw22yALGLHLnmA0U6BajAb6SazF+BxZx8zqrFg37Y13LUWVCy&#10;msCqYI9oZ2F1Oz+NWj0MU6gAJ4DygfSvmM/MhKqw63gVGPEyPkoPk6vWAPuhQ6NXyi7LDwryP56c&#10;6suAIaQa39UqPpo5PRKG4ORxfazQO8tlDeEAXXj2inWU1hSUqRzLolsZKTzAQazsdPgbGTkQMwSQ&#10;E5p0qiMpaIzq7zkn/ThBXaQQ444CdVNm8qWvCYyTFPJ4qHFDGSrugyhQsP34dkvQTwYHOCPcHAnr&#10;dcDUN+h0ZpWTqAwToVWF0zSI3ahEMe4KhF1hM+jREKtMrpXjhXTe6kAbbBOLiuH0UeZeFRfEdZ4M&#10;KikjX8JWZ1DuGKocXClBX+pWl1uiDtYmHqZwI0BE4zSvb1GjJHCD1kL7HsTgH92thBkCg6f+heQn&#10;ahPorseHAT9IS7cP8AJ/2cBtKnjMGiXLUJ0/J1zKkDbhQPJd1oTjIfE5jqwbCvzXaJAVMyPkijSg&#10;lZTUYcLq73hWiqfyBG4/BG6xb+JQLn59qZct4fbNUT21UZ3SZCkjSGwRMosQpUha8U49tizEIUtC&#10;TfZwTnpLhPxl+OTuYikCuRnG1FOWxXLFUVLO0VXx4Emk+k+upcy3UxqCTK2epcSWjQcjS2KgGwHv&#10;+252uyXEnz76KkUE5xwYxgpHo1zIIqJaEzXCIgRqNTnAQ3qCBCAkl+ikQFIuJlYoEQAVPH6yplKl&#10;ruLNhbKYUg2LEpLnukTHe8jkJ00E/5o+iJ5kdxa4RGjDpLZABwhbBSZHulzpgVlfRfWST2bXYy6f&#10;bNqSuE91lyRILuEMv3khq5xz7oPdVZwaCFpCkeC+Sek4si+g/ww6YdwR5FmlQhgfRwNXYJWt3uSC&#10;xvkfY2RZoRDODRSypWy6mEkV0sgNLgxBwlPAwBvIg/tSMWiD8YilYn3J3paOZkBWAFdwrU1t9Xgg&#10;Rri++UzlmcoT1SdPVp88evrYkVNHDx6joxUJTHuO7ANG3bjju882ffH1tg1fb/sWdKuJ1r8gigmZ&#10;TN9/+en3n23c8+2Wio07T3y388SmXae+//bQ3/668z99vvdPXx3683fHP99d8/3eM1sO1G870rT7&#10;VMehM7FTjcma1mwD8oSTwz25yURytC8zmRhcKIwtD06tj81dmFq4NLt8ZXH56jJnld+9cOn+5csY&#10;/fDwmh7XLz+4evGHSxfvX7r4A6DsxRuPrt97dvfhiwdP3/z45j1I17e/AIr+q+jW335DhvCv737+&#10;8NPrn18+e/0EPjL7Wo1aEed59soiFMJzZ8emEXqyMjQ+nxuYjGWHOpKFpq4Ycii++X7XH49Wbe2I&#10;1XXGGlq6zrR2N3TF2/uS3Rh4kyJk7e7COIx0b6qYSHNYawqmVjSUswKuaCtjBA5imdBM1IOp1CwJ&#10;NOOQsnDcwogUJjD1UCwFVQkU7k5CSVXC5FJNVCHioG+RSFUzq4XOzOpx4glYUGJICoCFDIkVDVyp&#10;n0XKxtgwrJ3kGgl5KBtW/BJRm0J9yWoG7lRiXUf+wuYKMpaEKvXDGlEDGAgWFCJeRfuCVmV0k9TC&#10;iD0CLiXvKnoS7OjwBAGtUCsxLX7KzgpkC8Uv/4nhTBGzar6X9l39Bq5dJE6NTOE7whZLRfTI9Awn&#10;3zj1l8FTGPnK+yhxucS6AbUqYEmTWuVNFT5E0QBAizflbiUyJHAldgXUNPi0YVc6B7WRAjfLv5Xp&#10;gvwnqmQbVoUJyWFGoDfYkfW50I1wA2RYJUuOv/WOK8+qCQJg4VViOUq3uX/lb8bdlKued7fuBzS4&#10;4ompV7OszBzXNgtbUtIs2TD/0JYk3AYo/ZUlVXA0CFoUHBUmshqaSurMWQsYsWCrfVmo7MGtZrSY&#10;QqxT0wu99MOWXwZ4qVpHouIItVrBosqD6y+rLu78cE9SU5aN4bBGqwhQkgFXXq2JviGx3+yyDMso&#10;RFko/uRgsS/Fyi7cLBnkQ5mQAKoll5p4gRkGC4jx5B03GGKZY6HEHdZAwkX4w1Gg1gnc7XD3Gi6k&#10;s3E4WpXDFE+mybXmiolMrjdf6Mnl28Yn0ytrGBdEeTBQK+TBi2enMKN17dKi0oOnF9anrQ3GpNbV&#10;S0uYBQKKFdNuLlwHal1HFBPm3GANevri0WP0zx7dAPWKSa3wtUbpwYwOXjlPBLuwNjy9mMcD2BWo&#10;dX4hNzTUBm1wMtXQ3VPZ24cA4fpUpjVf7CmU+vIY1jqUHBrNDo8VxiaRfFAEcB0cz49ODSI3eHwG&#10;3VaHIeG6ogaSXFA0R154koAHDAbuTC4uiT+JD1U5KYQJNaU7/W75WxiskJugMDS/x3JB8yoNzySG&#10;jJguKQlZiEin6n8KTWIG7WLiDs2lzNyi3ZTHGseUD01AddFmyIr+Lk6DheVFc03sTagc943fkXfW&#10;zuE3Krl46CMoGGS0LJFDpKRBKR2eOn8IX3EjF4fD1r4LIzSn7QUSOWy2H/d7Dglw+98A1XJEC8M8&#10;sdNiNp+fnIgrCpp1vOsw7QpXouy/OJcoIJwwugb3D3O/ZmBC2SpDmi8EaW6JDZyXw/dkR4ZIlR5O&#10;RhARVEDDaSpJ6wP7Tc7zoFNFvA37pvAyjQ1A0JUdyKYK6ND2NnU21zafOV13+sAJjBzYhwewK4Dr&#10;gRO7jtYcbO6pTZV6hmaKkApDU3ARo9jvXsREnIu3L5y7vo6rY25lPFno7k61dyVppOnL9CJwH4AQ&#10;pBygC5jSMlcvKjKUSj43DNLM2mnNCeMETdYFcSlbElaDm9kj8PCgDkuR3cnCT/B1lPuSEicNy5OQ&#10;R4dTNHQU+AK9A+5zuFsDJVLPbFFAhGwlIg3zhHgieQs9xxjHRV5uRl7hEtPRVLa5gsosF3TZZ8WN&#10;AQl+r2PqSHPNh5R6Ft5Iy7/N10EzrM1wKhK/o/9KtCQrYJ1FhKwKqwt2TY+3sdoW7y+2kOeeKXd8&#10;nE19Rgjsy8A7ND7kkaR+Q9W7aGxTyoudA6W9hSoESGJZjeppgqIrFY0Vst88vUObLDQRbJ7UOWzv&#10;CbtdfgS7gYQwkl5LXqtrmV0hXb/YbOVmCb7qeuT9mhJHTo0KAWwCrkyP1ORn4Rx+KZtK9I04/9wg&#10;MPRBfOXat2y0pivU7TyvV+4TmYJWO1XOcP2VCUkfaE1qtZiWl7MBIWN+kSYVhLimcNWsibhH0l86&#10;jjY9CmEy+8fXuFcwf7TNEbz30Z1BgpSwsBw0KMWpUFBg7N1exG/mVxfxwBNmE0bv78m9EgNzC722&#10;k39mEIBzjIjkjdW1eajtnBXkqCHmpiiWU3mzniAoU3EwU3igi/Yz/twnm7fNd3YUGDgoCxwXz2nt&#10;OtyaThzUrRZkBW+q3krp7ko3YNqFjZohUltXpZxvbJJK324unbsUrc+An92OD5QjWxgswYla0bMD&#10;BLXFzkUa/lC6MF6qRtTUQxJDcswh6reQhEQlHS9YbLypTtf0qh7FiIo2D1Iajr2lc5shqCxo+a2N&#10;7XFcxOh63BcvEJesornMzxtCE76q9RB6GXqHUDVZsWksbY4BJV95ToTvj0oYYUAmKk9RAog6Z09N&#10;rKyiy3X3JGKhbhmLA/qvQ5QTS5dBSKxWl+59RMhCs4FlxRMAVwHUfKaUhWAHD9xK4DrBbwBi4+n+&#10;3kRvV6yrK9bZjZ99nUKtLcKrdQCuwKuQBze3gXetPVlz6ljVcfCrh08exrDWvUf37z96YDeA6+F9&#10;4Fe/3PLNtzs2btixCU/ga/1y6zf/9M0nn23+EsD1r5v+tr1i6/Yjmzbs//TzXf/lk+1//GTnH/+y&#10;4z9uOvLZjqpNh+p3Hm89cKq9oq73ZEO8siVV155vBl7tHehIjvQhjWlwNjc0D7wKX+vEwgUkDi6s&#10;Xl06e33l0p0L1+5fvfX41r2nd+8/v4/JN09eM43p6ZunePLo1eMHL+7f+fHOdeT9PgABe+Xyg0tX&#10;Hly69eT6nac3H7+49+rts/e/vP2vjcD5jZNvfnv38y8/vXz7/Dne/+WjR8/Jtd64f7nMtS6A2LgA&#10;Zd/w5FJpZDYzOJWAuzVTaklk61s6KzZs/YeNO/5zfdsJjGztjLW09YJr7ehNdCKKKZ7tA+lKwXC6&#10;OwEQW0qhiZxShnCWSqg8TK1RJtNAxLLyGiE6UBMk6nQzJAznp2NfcV3Qkioatjg2RMgqkEX7qFzf&#10;0hQ42pZp+WXIGjSzkx7XQvjKwafjSDYaIEnLcSoEh9LuBl1tGeJaqev0IwxWhRI4N4gQKeIptJbI&#10;rIrhI0jkm/DF0Ooq5hbbwMwj/C3QogyuRKf2rJI7nUGjFlcu8S11v9N6JX6vZCkztBYJM59Jv8Fj&#10;dAb4FKZLotbSKLZqggphbKXUzNwX+P4cTYuMKRkkyuNtTMMS1ioxGG08LLvSflCSIdWHaVWsnhLc&#10;SmprOa6xn5hSqm1VCnCsEJ4DCv4etaKXQHKSKwKpS2+D6FYKrFXusz8dEpIi3a8pXKpnhWatNrE1&#10;QjcA6rD9e/y0ONl/wqheGWXLIDYoh9XuUt0QCF45N4AosPvCsqUBgORdcfbIl8tTx2HCDA12BxGL&#10;TtREsSpYLUMmOjDYSSIWPFcdyZ6ilyovf9QhWzpinkoNP9ZkqDNoX6FLVr9XwqFMO0yC4ZcNvWoK&#10;iugbxK06tAONh7ma62HSAPcezbb5qFDSlAsQcURB9CLan0leLgi6gFo5EpPgxCiXDBukqjQZzk0u&#10;qn4FWEWmKB4jYwMDw4VMLpHJ9sPaSrxaSBYR1c4A4Xih0F0a6JyZK66sA7WOL61PIIppDk/OTa9f&#10;WgTXijGt4FoBVufWp/AT2mBwrSuXFtYQsnpt9fJNEq3olt1/cvvJ8wdwtN5/cuf2fc68uXgd8cJG&#10;rZzRatQ6vzYC1DqzzDGtc8ulpeXS1FRioNSSTMLLWtfdXdkHeTBMrYnGZLo9X4qVFB08OJpFCBMe&#10;wxOg5jAqGsNUAX1x7Dipla6weRKqTKDxnEkFrgqt2eBnxaNthzR9OewHtTLrVIxbwHhMhVhS/MYS&#10;Ex0NjlEVsTnhljxrHabm0v8ZcVwc52jVk2s1Y0LAVPk8FXiL05W/wXB5QFZIENlcQMdhUQkcQQPG&#10;cak4jghApp0V548jQNzjx7khBMsOseCBs/550AVZDSroLfRD1JxHs4b5HMQDDmKReY/9e1WoLIPE&#10;qWqwDeXBnneP3+C2zZ63cYicQqR9yA6Rk4kaKxoDy5qbymcD4PIDbJWxAcvECKSZQzDXalQvzBNg&#10;mPkEvbm1Z8RUhlURTgMSFutlBSy+CN4Hq1yUYSsqg41MS+OsQ4u6+NyBCGZAnjCKj0wJru6+lq7W&#10;eox9byFwPVFzvOL0YcDXAyf2Hzy578CJPcdqKho6zsQL8eG5kdmzsytXV5AqDOB66c5FRjTdWD93&#10;ZXlyHvF6qVi2O57rjef7soOpgbECzs+hCZylqBdxupKD8iPA8lDquV7nLCV8U2uJHTnrnWBm1XtD&#10;NBThh8kuF/0hK1v1NyGlknu4M6UE5imqMCf+OWeikqAWQNXOpPaYb1i2s5LS0UXhHGMdICUPRYFD&#10;fgGty0EwDKozaINd7UXNPlfzpExRIPpcVXAAbwTiXZFMOCjGSbJ8QXF7XH3Q3XPBSkvnJzNXdZlI&#10;nCnUyjPZyNY9uwi9aw9wKWBTw4W+fH3Ew+Wrw0sup2ErxBu9GOFbQv3yjuX7y3nr8ctoQNirSamw&#10;aKIylUoRh3y2PCIm9/S3aIQ53c20qu21Oi6BhFRVTXO7r445Qlb2NHVhmn8L0CggVfWGAiIl2lR7&#10;iAkRdGCq1xmJqKO0ZOLVENszjfG/0pTyuBiOynPuoxz4di8aVmQYbwhhEldTuwsyk3Ie6sO9cvrS&#10;tjDbgJxxzUplt13ZmMeSInNuOJoChzwVfQ5rreY/EQNz7WUEFMWcuhuy+au9ylOCGyB8bsBJlMvl&#10;moNhabRetPTatKqoYLyGbW45WomHvar7mhKOBeHArEcwEo5ZIubR6uozmXjVY+qMvnSbNgFr/ao1&#10;3u5fG5K51cgzE8uytpDInPcO2bw12Mz3a39B9yzE6bFjyPVBLm48mIfHTCAeYl6P+lcJqZTdzSwS&#10;4mQZMjlZQDJFdi5kztIgSl1xKMfLYM+yMmeSsWYQ1Fcxw4Nl4ZiVkCpmuM91rakXz/qK3KYMZcHj&#10;IERNBQ3VGYpZsuDW548pUN066TF2x5/qcXoLudwJwQYpHJ6LlieBX3YCG7i6xMUL4LUL3Ia+o5R3&#10;wNv8pta+KcRE3RwsG+jsI8KQKVncQrkWqZ5QDI9uzSFjmVWcnavSD7JRC7ehcrn4h1L8kZcjNafp&#10;30CqEAaDX4VIGD+BWpEbjGk3Pf3dPfHujp729u62jt52QlY4Wlvr6kWxNrbW4wG6FVzr4VNHDp2o&#10;AFLFz4pTRypOHoY2eMeBXTsOwdS6BfzqzkO7t+7fDtS6Yed3m/du/evGzz/97su/bvrs8y1ffbn9&#10;k79u/uM/bvxf/8v3//DZrn/cVPHZ9hMbDpzZebBh96m2wzXdx/FAFFNHprEt09Cea8Lwm76BDoy9&#10;KU5nB2ZzSGOaWhubOz+1fGl+7SpSG9bof7l3CYFMQK0e1ooAYcy8oZEVocGYdvPzS/han/309Nkb&#10;QNknP7558vj1oyevHj1+9eDRy3uPX9599vr+j69+eP7m0bsPb3799f1vwKf/t//99ndMd6U8+A3k&#10;wT89eyaFMK1kj65fv3/pyp2zF66vrF6emzs7CtQ6uzYyvoBAphREwgMT8fxQZzrf1BOv3HHgz198&#10;/x9O1x1q72tu7WnEyNZYuhsJTPFsL8AqHK14wOOaG8wAtcayfRBAIUaY1tYhEq0I6cAtCXqoIkZV&#10;efASJcGEA2xqi3+SLp0iYQEN0IxEELyIoNHVbzyrxRhVZCERU9DJkpkMRlPa/YjmaCXFL+VKpUIY&#10;wUNW9lJzSv8qSVSTq2ZlPe3GYb8eporXF4ZBETOWCX5Xx/dKyYwHXzY6xUE1JFrFuIJHBda1vtco&#10;FO/M3zg6WLlIJniZFWw2mNSrApwCM0yIazvrxCwq4HmogkdFz+InqFqmMbmD5S/jgCUPvynPmPFS&#10;opxiYTwl9JaTA1T82Txg/Bb4WLlJTc+SXzWZY4OrUWuwuZJoxfqFniXVyMLMOH5ka606xtEC/PMx&#10;K7tS7TvVOBx2Hdwkw/oovOoxtUSV0tuggpdEW+NbPWvHRlZvgzCwvxH9tzbZigIVwKMCTTnANrtK&#10;tcsVlvXEBMyrWl5xS9AgHK59jADBgFZyztKfaFHmem2BMVuPbBBIVMwuYMjl092Xa7RBrPuL0vry&#10;RkXVscov3s9YoxCm+rb6sU0bNEVCCI5WkgDJ7XDez6IGLVd/kRV6KF4iaETVLnUxIfmZKxgphE2g&#10;cZ/4fsOiLWQMErrAwQi+C2UlJbJMAIL+c3wclRZS1AaymXwimwdeTaVAuuYZI5wr9KezPclU69Bw&#10;7+LyMNKDIQ+GqRVRTICsKxdm1y8vLZ2fhTAYjlYQrZIHT8+fm126oEmtkE1eW7l6+/z1u5eAWh8+&#10;vfvj8wePn93/4fEt5AlfurFy9tIsICsChFc18waP5XOTcLTOrpScHry4PLgCHch4XzZTG4ud7otV&#10;93RXxmKQB8PRCtSKSa1gWXNDo/mRidIEfARzIJ8BTXFyMhAVekVF8mhMZZiYahkkq3ZV5Lg4yUqR&#10;VmIlYTsT/jwgWLYGRJurevbUSsqDefiUyaRCNhTTKnFYlUoMyaQcHAtPN8H7sOYQcGX7lgPlOelU&#10;ga78/RwaF2j5k5CkDw0PjDqQXJmQzyeJzyKeaWr3+rJlsU6NLuunj4ycCBBstmkE0xeu4yOeyhVn&#10;cMexrHEiq7bZlaIqJG4Gtco4k0XsABiIQ7DRi+pfQ1a+rZRy4oIYIMwahW0RQUf1SjgSFv8aZQVx&#10;h4ubLaMIbx7BrThVS1vFaWsWq57Y0WqYGryd0qmaQtRxJHPuDgU+Gp8CtzC7CW70qCpyA9VTc2gs&#10;DKo841iiDjKuQ7gYMKe4u6Wrpa61DlLhqsbq4zXHmSp8dO++Y3v3HN2z/8T+o9VH67saYgOJgbnh&#10;ufNzq5jjevs8USukwtBTXV9DZ2cC4UyFzp50W2+mPT0QL45kB5AZNl4cRJU1bXaOnXuFKHAPlLlE&#10;V64OocE/mcQOHRBPeVH/hSJwMWZ+otM4ULVeIcXt84uHRpvGOZhfdSqbw5wCDSvgqnPACMov0Jto&#10;ZEvUKcAYCYZdq5tG5OxDQ2oFxKDYHuFqfx1uhmCnQuNEHeOVDlPRamnOHw1srMwwnsDtSbGD812D&#10;Atxpw1E2lThbQRd2Ek2Z4hyjrF3/ySuaDwmtfU0ZBflbq0VFrYq4farfBfBILaKcZV9Ga6yq2DAK&#10;2NoKa5XNCRtO4xSCZsfksMM89BM3EU/ZYWMlSh2PQAvClgXwCF8Fz8S1smqXnFUtMN4HueVuQAQo&#10;ro6Sh8jzMtQV584R7zuMhJFUxJweNU0ca0mshd+LRrPj0fjnd8ZRiDt4EHHgGCUVZM/ucyFcTfhf&#10;AhCDLp0VbjkFJl+tCqnQ58mNmy23azTiyYktuRKKdjbFaqLbiNr3OI1O8Y5ltCxDjIWNwzxYMbdy&#10;OQrtC/bbwSEsSijo+6kf3p+RRpc7FsjQZyNv0JEeitSl+jjewugJKUe+5xJGEC0srmLMGPvUdjGo&#10;WeDoIwXXId5/ZTGSNAdKkziWQ+Mt/A4CYCEuka7S7JBrlT9IMaTkk22b8vElupb9B8/V4tTg0zBA&#10;2PlbPEux26UbQqg4h7qLbuVbUW3LmD332eVMJo8qyBq6SHQ2AXehnrGj1biOewzuD4wLxu7yvsK9&#10;0vUJYTYnNeAClGzbuVySCWi1iXRkurLUZfMK4PJGRgCmnS+uLkFBVpZzm21G1wBPSmMDWJy5l9Ta&#10;MA8Rai2pgv2QXgYXI37a+sHKTUMxmK+pTUVBD38B9ZzihG0P4Spk95z2thtY7GGpJRFgSWRn4IIT&#10;Lc6UQOvQ8AB9LFyVpe8QJky4sVTYP9H9TBfTSPgD14q7CbjWToy66W5t62lDFFNze1NTe2NDSz3I&#10;1TqMCW9vqm+uq6mvAtEKLysg684Du3Yf2gPgirE3CGHaunc7Ht8iOnj35m0Hdm7dhyim74hj9279&#10;84a//Zev//JP3/z1r9/97Y+f/6//8z//9/95w/+88cAnO058e+jMrqON+4807j+Gqa3dJxtiVfV9&#10;le3p+t5CWy/Tgzt6BtrjQ92Z8YQm3+QQwgSidf789NKleThfENOAoMEr9y5j8o3mtd66Q7r1weNX&#10;T8C1vnjLYa0IYXr5M548x89XTGMCmn355v3Lt7/A3fr2/W9vP/wGj+vPH359C9T67v3rD7/+/Muv&#10;795/wANPPvz22y+//vYLcpje//ru7fs3L396/uLNUwxrhTQPUUw371/GA6j17DVMvgE7Mo4HfK2I&#10;ER6dyw5NJ0vjfUSthaZEuqHi5MYvN//vx2v3d8RaOuNtsUwPKFYSrZnenmQXICvoVvhawbUm8nHg&#10;VRCtTBIeAIjNZAfzkKbjegFqBVjFA2cO/NuwDon5Z4CcG6zEC1KMsqUichVQAogGEAD2Q4JYTVcx&#10;3WgA6WQmwsVJXCkoSowhyTIyjYlmUQ4TlaN1LEzNET7EtFXjPiX9EkBOLTDIzTNXPWRVqb8EqMxY&#10;GkVAJklNjVElTSpPJc5zkqhS/3LOjTEnHghb4j8JvkoqjCZO+CCPbDUNi/dk5hOZYdKw3BKAas6p&#10;AfuKggpYnVHJeODN8Zo/CEoxfqpMaRIievKPKFMyy6PQePA7U7VMxpm71VJhXu3KYQq+BTIzbLlZ&#10;basnsiUItZqGtcVUUt6PMBirnrJ/OdLGexZKbs3UAVygQtja2qAzET/u5w71NW6UPGMMW5uHYY2g&#10;UTZXDa3GljDzSnFTRqoOi1LLgQytjJ3hPdlaU8fOKFE1KNUasLlKgE4ArDwkulhNclpeErCoxt4A&#10;0JLBF4i1EthdQxmZWLRZEUSDBJOW2DMWIpVyRhWAkpYoECqjTf/ezT+/Hnc+Dynh7UFvpS1B85iT&#10;Y8t3a36QfF94wrsd71WsNSXvDHd0301dN7iiwspO7R+a3EGPyuKS9KzenwPoZN7AFjolCMAVmA0C&#10;No4mY9GDS20A8uDiYA6QtVDKFAayiVQffK14ZPIYe9OdzrRNTKRWV0fha51bHsHYm0XmMAG1YubN&#10;Ase0rk/NrlIbDEfr/NkZANeFc3MrlxZhar14fe3mvcu37l+9+/D6o6f3gFofPb0LefDV2+tnr8wx&#10;Mfj85NqlGaBWjGmFwRVRTAtrQ0atCBBeWCouLuYHkR4cP5Hor+7rq+rqPEGutb8hkWzJZHsGhjNI&#10;YBrFNTU5ANQ6AwvrPKoKND4HxrB6zFMh7OGT9j3aIeaYGQvhpNelxZe3fJbaEeOkotm1Jj2uQrYR&#10;HhBI0/4XQaSZt1KymWNEu45KWsc1RdGpCiuiM9PZLUIIkN0SMhG1gkMFmQCiVc5YYDyPagxTcJjM&#10;JIVe6NYzsQkyBFwUElsyXUmcksYFq5eMmzRdhYEldpo0QaBrCJaMmq5kfS9BC81CrFD1T9gGDYmd&#10;BS2PWQgaJhxNumdBHKzXnraKjWByKYidsgmWG0A0LuQgSMzTEpUT/tA0kaCpd+PvnZOs4VQ1klrh&#10;mW/1skJKLbTTb1TXavJNBFbLOmHNILHNVe+sSTzYeFGLNlDpDQOcCLJkwyH8HtIga5IxzieZT8Ld&#10;2tnX2dzZDI8rSNeTtSePVR2tOFUBxnX3kd2QCu85tvfomWNNsZb+ocTwwsjs+RkyrhjLHlKFwbiu&#10;LV+cG57JZ4ZifbmOnmx7aiCeHUrjURzNg3FlFLDWH1vIdOYEssVnlAhGdj2ImqLq0ODNDRdqTcMZ&#10;bjjB35MuEDxQ2SfxbWhchpBMXQU4bQhZRQrNCY9p+E2YFUSjhOt4MXvETuX1R0UkZcZ2rBnacR9K&#10;9apzxilNFLlYbY7nqOxdKapJx6uDlW5IFVaFKq+4AY9JTroieYmxiI8YURbB0qfwrqHCPYTlaoY2&#10;Be3EQlINUNegph4vcwlfyfyrQaNzxgoFXoxux2DD2DASx+Vej08808uqeokB3CAwdgI1hE4HDxMt&#10;BsGTCdQa8nWl6DYucoSbynF6WS1M5b+KkLRFk8lAoOwiSllATgnbHDol0C5NKVcDB4/ryjKAFBYV&#10;ktf16JBVoFbmnXrClm9qghBc7ti34mHyTGOhVpL2cuFGM3IUWRfSVtXac/dHIET0KYlNDV/Rm+Cr&#10;0artC8rTfRyVHBk1BeNDBHRYY0n1c5nVyRYeuBuSapaOFL+XzlaeTJHMkRkV/8Q1X+S20Szv8sSu&#10;yvsRRGQnGn+ufQ5NC8shn36mfN00kcLZ2mC2ZsqtBCMcrLEW9JrcE7+Kti9Rqy5enGksHnSRhsgx&#10;vL9d1tIRcEG2lVRbEsCYygMQ7zzoJIHV9HRWnG8c3AzjvSi2gKerxrFwJhke6mzq6PMJYxfRdlld&#10;wugp89KOCHLHSvUM1xk+hFoJ0gKWs42WiE7Ykq+fX13CqEIytIZ8US9e7DTPUs+E5wrAg6u8fXUc&#10;tBxJFKMTXosVrxQjT/Kcq4tLa3CKh+Qnt7R4sETYAiEopckENSpjTmfAP5l91RrO1Qx/5axX/NSe&#10;tHSZVARTcAStvTOxjoGlkA2E78n5wJEn2ay4SVQtL+pdknclJ0x3gNWhfFByqZ4C77MoNSkJHkaG&#10;H9gwJjCBWYWXFcFLGpkzjH+FzZUeVwYIJ1P5ZH86TrDa0dza1dKKG0pLHSDrmeYztY01+FnXUl/X&#10;XHei+gSYVVKs0AYfOwh+deeB3XuP7Nu2b8fmPdsw8wZpTN/vxpjWTZh8A9J1895tGNn6yca//XXj&#10;p59t/vw/fv6f/s0f/7s/fv3vIQ/eeWrTgZodh+v3HGnYd7zl0Kn249VdJ5riNc39ta3Jup5Ca1+p&#10;IzbYFRvqTIz0FqYzxelMIFrPTS2iuruyvH5t7eyNdciDrz+4dvPRDQxrvcvJNz8AtT569QTA9UfA&#10;y9dPn78FfMXwG4JYoNbXhKyv3354I8j67te/f8BIGz3KScK/gW4FUn3/4e2rN89+fMkJN8CoP756&#10;RGHwq0eArAgQfvjsLuTB1+9dwOPy7fV1ZKBcwjBFsCMjyBCeXC6NIkhoOpEf6coNtmeKLal826kz&#10;O7fs+evp+oq2Xgy/aY+nMfOGquB+yIPTAK7deHQnu2BzhakVUUzQBgO4pkvp3FAeg3aBWnPDRcDX&#10;LDK0RkooBoRaAWURRzHgBDKcXY7CgTaY01hwoHkSsmliI6fQmYKE6B6HCZYsnf6QsbghmUjso3Em&#10;QONHBCuG1uyjza4i80iBkvwME3RImRpzglzlyzRshqQoPl0RTX6xuVNBQtxlPkp/ZUY1msXb4mLH&#10;a2aKw8OFYST16n0wx1W42syqh9n40wm8NUQHMBVe1mH+OY2yeH8Mr8HUVkymxRP4Wkk3e4+QaJXD&#10;UyZVXOTB5soQZKmfqRmep1ZWeVaESYoykhw/Sj+XGDjIbmV1YNsgSuIlVsRQGcmMbRsIZmJ8lqbj&#10;ELh+hLiOaBKoJkZlP555WW53OQLK0hQpdfFKAlFc57Av2y5vBhU/8WKcFuiW4YtwNqy0x4rY4rFh&#10;J0P0shOk+P4Ko3MTjpXN9LjPIS5eDKOC4pw9Dzx34w3nEHU41M/M8dYVufwZLqWuIUtD7gfB14+y&#10;amt9uXh5BTTXWtb0WvFrL0cQ/HhKjdKVrImX5EYg1jewYHPlNoizMmMgn5XKOKbvqGrX3UhJJ5pP&#10;6JuTa1k8sKzjJ4xkkcOKtzc3xfkntLZCZeo8CZc+LNTGcC2g8MLNC3carPiYqgxFxEA2mYnnS1lw&#10;rYlUbyoTSyIZPN2TSLYXCl1zc8WzZ8cXl4fga106C2w5g/RgoFY495bOY+zNDKKYhFenkEwzf24G&#10;ImGgVnOtV26fA9d658E1KIQBWeFuxczos1dgiJ1ZPDuyeHYUDymECVmXzo7OrQxMLXLgDeTBK6uD&#10;C3OpfPZMf9+JTOpMX8/x7s6j8fiZeKwuEW/K5GLFofQ4xvdMDYJixah0hAbjycgkQCOGrNDLCsiq&#10;fFQAA+UDofHNSpHCSA4h5E2RD/ynABhnS6hcCJEzAbVyAjvLVveVlS+iWR32oUUmKIswcVA8RUYf&#10;x+KYQ0dCvCGPF+7oRq1q7kq+pRwmBS8RHBpiaZQR4yIjGS3LLLWTXH1alsaWkEXCeKj7yykyOrfd&#10;z0ZxsOTRsjwr1PIQHcdNNS9HyRn/nPku1nwy+kVnF0pVas4DjU+Vr0YryZ1LKpUqKXFZEp4pClh5&#10;wiyeJkFog0Vk3KVAsgyulk+TT45GRFKNLDkiDo0AqkN3gq3OUgIjUhNE2glBPWiPYsRd8K+MaYNW&#10;NqhYxf7py7IglhJVVZTnfJhgZ91ZluEZ1uIg5gZzmOcWS/V1xTtbe1ob2xurGqpP1JwA41pxumIn&#10;8oT3b0eq8P6TByubqlr6WvpL/UNzA9PrkysQVkEhDKkw1cLnz99YW7wwMzJfjJV6OjOt8UJPvBBL&#10;lhIArrmhDIKFTUaxliVgY13lS9tdBm9bOD/1LcqAX/uH0C4KmnLPgqOYXfMR0akuF+9BjZMamvw4&#10;nSeccknDNktPti3Ml3Jvq3BXZAAWKLJw2hinZGFEp9SbFqlSuUMspzgi4l7iMQXbGOkpsZznG56A&#10;OnNp7rlNQoykQbjqeu5FpKj3RrpbpJ3AE9KHTP/JvoZwOzomfIHFmc4M4zBGx1zLXM2LiJ0gvoMI&#10;VSJY7hCJaHyClUEC3or+WGqPOWrFH6p+gQyxwc3LbCRLMCzJpjSas15I/ZXLd6dVaaEWCPdR1u71&#10;MC2HLftY2+Fp57xFHzwBsOpL1+q6X0p7onH1lfCN2GzycCxcv1h/bIzn60OdTWE/KCD0c0nDCs+L&#10;TXLcGhX+JtthNuEiyauMHb1wZWlXG7TzVBF6lFeCzd8AKj4yrpKZ6Nwwb6mvzHbGxyQtIV5jNvOf&#10;Wj+5CqF7ggACUcpODuNuUW8aSzHXLitI2TtWz5eP4ESFUBx7kqsxkAnG3YkMpJaYV4rafEQd+kTK&#10;sANPHrCQ2xB6c5moZ8ZsBonaXgRy7B2r70wYLEs83pNpAiqQzA+XA718f9cyaxQawhG1GdR3iFFH&#10;maT1PEi31HGwLEL2JQmnJekKIJCZfz57dX/h+GUD1HBlcV439K6ItOVpI1sB5/zxT8JywVamt81E&#10;q+xLvHwMBfWJpFtlRVY6vWTMnLzgSEuhVtZFatar0nPYDBdPN2JsDWDwvsOi1Cfy6e1ul/v4+KlE&#10;bhCtYnFDPhbPlrJXAryWexAqERkFghcrnIl3EwNsNgIcSqLxb2ZBXXmqYObec9CrOQwijehtxdYQ&#10;oAKZyL/KyRrOkaJDlaNW0XXlf1rEob8Fp4LrCPdsrFoEsRIJ4x2ITtEdCAlM8rJCJ4y+J7hWQFl0&#10;P3ETgUIY0cHsgXY049HQWl/bVNvY2oCfVfVVp8+cqq6vqmmowYxWQ1Y4Wg8ePwSwun3fTqQxYVIr&#10;Z97s3vrd7i3f7dqMyTeIDsak1s++//JrTGrdtuGvmz795w1//rd//B//pz/991/s+Kdtxzbsr94G&#10;ohWTb04AsrYdqew4Wd11sjlR25asb0vVg27tyjX3ltr7BjuAWiEPHpovTiG15OzkwgXkCy4gmuHs&#10;9TV4XoBabz68IVPrvYcvHgKsEq++fsZJrQSrHNaKny9+fg6WFXj1pw8Bsr7TyFa4Vf+FyTfgWl/9&#10;9AyV4U3JgM9dX7xwc/nq3XN3Hl/HcETPvLly59yF68tnr0C+N4exNzOrIzOrQxNLpaGZFHytpfF4&#10;bqgrVWhNF9pbuk7UNFY0d52BqTWW6uqOd7T2NMHdirE3IF0RwhTLEL4yiqmYgjwYvlZOai2mQO/j&#10;QgCCADABDCkMA7ICiZBBxSHGb3I4piMDeIFE8g4KJuhgUwO3BpwquLIEZY1p+VNROFJ0EmIwImF6&#10;EiAWIl6pTa3mDeRklDNMiCfjJBGv1aZysUq7a1FuNDdVAcKc3QqkigdfZlIUFCtAk5hSPIAzPe0G&#10;FKh1woCpRKHgURl/S4kyflkYRgsG28OPNgzGWzntyQlqhJ/KZOJD4mEhVXxr7Ad00ZD7O8nBraRq&#10;J//ggSsRKJUI1oSyiEpDQVpemVlMzGk/qn2YZRmDaRkb2dlRE/DT1BkyNmVTq7lNpl0FgyswNIEi&#10;3hwKGcU7CcTqIwyP+VmMxQvQVGnpxKvKmKLz3hSuD7O3WcFrvBng3QBx8Sfay7z+tXbgxgZCkN9R&#10;s4yo+VbIMLdNUmHCS0cc0WNAJpYFmewZGPgLEpzTeqSa5jhZe1OtM2HrVMIhdRlFMkfjwv22uiMy&#10;I4E3P/nKovYkF3oPm/Y66xWWI3DExFp+Y62vlnv2LBUzoMJaNzAq9Hj7tL9FK2+0DS7aeEtWiixp&#10;Ut4OFWbDeRhOUORdgY7KSB/o9vDviwyVO/ws3pBwGuuD8FyWS5zlkKcOO4dpfGp4FOnBQ3k8kB6c&#10;yUIhnALdms4ykwkK4WSqO5PpHh1JLi+PALUurQwDtXLmzRpmq5JohaMVqBVjWvGYg6/17PTKxUVE&#10;MQGyrhK1LoBrhUKYXOujG3ggDg6kK8a0glzFg3NZ10fhYl27OLl6Hrzr+OI6Ha1Ti9mp+fTCSmll&#10;pTQx3p3P1sX7TmXSDfF4dSxWk0o1JxLNmUxXthDLFuIIOZsSZAVMBbMKvIqRNsConNS6wHQZO/cM&#10;7Nky556k3RSRM6raLYg1YxN4PN1uLdCi5k3/RG8kfZ68qQc5n+Xfhj1GF24lqMizeJifbgRbhlum&#10;B0n3qSvPWz6jeoEPaSKVj5RUuTlPmQZNYmi8nhrnISpMSFUVVXDV6oM0qyYMnOTfoqttSt8shClZ&#10;9kp0ljpaRkldKH/JPxNCe1yK8KSQ6piCXpibatjgCli/EYPH0RqeyYSzlwE/0OhOYSnCnEkgRqxR&#10;csMy+pKpTgwQViqVhk+K6S3XN2XURF2imWGxrCLJw1TJyH4Z8Q8hSodxSrqIpJCMDgS+QtjJTiWJ&#10;MJuhiCuq0F8Qlae2PT8Rh6kwlM8NoFOegsG1J9ENxrW6oRqRwserjx2pPLL7yN4t+7ZtP7hzV8Xu&#10;QycrMCCnpbc5PZwcmR8A44rExfOgW5G4iCEBd86dvbG6eGm+MJvvH+rtznW0J9t6st0ArmkQusNZ&#10;8HJ4WJysIqxc89mFRewXSc2DlCOgXKtPefoZN5Lakuhdf6InKitJNzlEgD2FABGJ1uybRSsHUUPq&#10;/Tn0KECXcump7phyazneluMB/E9kbwTeTI2GnCeNeiLkC8S+BLphiEhAQf5GSubkpvoYObXIzSD3&#10;idRGKUcWk1V258L2io+NBnVM5DGT0ZQdKOZCsdOBQ4ljSqJSDkBPzbGvNZSkAZvx8rFvUEZNXzjY&#10;ErExcrk7tEx0nCLZGUEUOLoIrOqMDSct1geqbaVw9q6wili9MKUfRQphN5JIWlLuwZ9exr2pTnfD&#10;fxqiWKrgy0FOcqNWSklpMZDpF0heuxf6DlbkNOAxM0JAPUpexR0BrRl6H5iRhh3CdYmBTPJI4x3K&#10;gV68MYUOabBNigTzMujcYDc1wrXGm5SEEpJMO3TKUnOevdHreedSB1ZeAK3V7tSYRQ/nRiQI9/sL&#10;gfCkNSuL06M8VVgUvShNj4y2/lYI2VIsnjPUuwbAww61wiZM39ENK+obNwic6pETIVJcB1k7TwbR&#10;8gzB8r3792UV7+nMY+eNBsOH8AIdzbnlsys4nbwlXDCh412hpZbFQCQVxoUpRTRj9qwVl07B9nVK&#10;f8uNlUj6rpRpDQvQdDTOWxL+N5Jk0581T5AFBSupCx5VCNH+FBNrVlNbK52w04ZxsDwjytPC1AxV&#10;XcSWAXXs9s54GrmauTpveUtV61C6D17FarMG6pu3SH1ciKv0MfLOKZdV/vTIhCwPsFhrbnxk0v6d&#10;6BdH0GMLiatdZyp1RQSs8KpFnkAmgX5XepMfuDpQOjqy1DdZzTUhGOYVpPpQYVQc/IOatjiMqHnJ&#10;+hCMMsaUe8BUXGWlkUFYWDntZhBGVgQI5yAYxk8QsBx7k00gkKkn3tPR20HlTmt9dUMVKFZm1Ndi&#10;cMtJYFc8OVZ5HI+DAq5ArbsO7dm+H7eYvVv37wTv+u2O7+Fl/Xrrhg07vkOG8JdbN3y++atvdmz6&#10;eufGf/rmL//45T/+u//jf/jfP/ufth/dVFG752RTRcWZ3UCtle3HTrYeqe06Vd97GkQrUGtvrqUH&#10;kLXY1lNq6xvsRG5wYSo9sTyMQW7zF2aWLoJoXYSjlUPIb59HUgO41luPbyKK6RHSNF89ga+VkBVS&#10;XsqDX72EtfXdy1fvX7358Iaq4F/evsPYm7+/B2SNJt/8C+Naf4Va+O27V89ePb735OaV2+trV2cn&#10;V4GfS8uXpgBiL91au3BzBfLgs1cXls5PzmH6DgbJrgxOLBaBWksT8cJYLD+M2TZNiWxzLNWMSa2x&#10;dBcSmAxZm7vqO2NtoFtBukIbjEcvyJg8sv1hao1z8g0yhJnGhIHqoyZUEWjETGAaKzzziWg2P1yC&#10;WBfsoMJoKUYoKzqj2FfMZyFqBddqR6eiy5RGxMqfSIogLhqdClgIbSnjlBRRVDZ7AsrK5MhJqqA6&#10;McTVJCogonJ9HQtMWymCmhRqyzQmJzPhOcCnUavBpwKWmMBk1AqW1WlMfHHExE7MzuLFgKyGqdow&#10;IOoRzHH1JFh+NFErYar/3GQv9MAhRpiqYGi1cJkgBhmF9fgfhKYkI3aMsFCiFyY9oaPX+b1IFwBE&#10;xCUq5yqhmnSzvCwBFANxCghKvSi7g5S2yjEslEtxsxAglhgqe5WBxA6BnzOzV6IUzqeRgpcyEoSa&#10;KsCdawRXWwJO5U2Fea2OeGY4eMCx9BX4P2VGJQEL5TDejXnCXAjI+uI1NL7qW3uobkRn86g7UcAy&#10;XYapArhqDi3OGDzn9gg544F3JogNe0ON+RA0z++uuw45W+YAR2GA/BNlTvhuZE5VeJIrrw3ZXA1D&#10;hpNjP7loKoeAZVzgHyyqUTPGSmNhYPIDXsEjJpZfh41AjdIRVmFWsBJrGY+B/nck3AoeM1c/5VKP&#10;nf6o8osgE++FTjzz8cILHAuJcRfDGD+IsVQYbjFaGsYAyeE8fg4M5cCyIkMYCDZfSqfSsSQY13Rv&#10;rhCbnMqvr0+sI1MOjlbKgznwZhnTPkC0Sh4MyAprK56AYgVYXb+yAm0wHueuLl+6sXb97gXMucHM&#10;G/ha7/94O4xpvTyzfhmSYLwPZrSOr1+cWr84CaJ1fnVwbqU0u1SYXcyvYo7rYn5ooDWXbYz3VSUS&#10;Z/p6gVprk6mmTKYD0uVcMY4HuNYJSIdmMV8UxxSrAHJuQL2CcuSMVkxn5ZhWib6wJynMpi6OVb4G&#10;VxC3GFuynFXpzCPuKCy01+GqEgfFGkgVJO/31AFKWKj5K/gnhYiyN+GOsrhusyXCWoEfIw4MBxSf&#10;qOGoLjtMXdo1yjQj5feqQrXDE0JfdvqlmFD4YXRmmmJ1mpeuZda+krSF5BV8O6MF3eBJIrEfH7Kp&#10;JRt2IouIF6XRmmoLsl78UtupKT4KDWb8EntemL5AiK7+l+skGr3YXlkmRYxamZjQ2AYnvIYJ23w7&#10;SjYMuAJjJ8mA2drK95eCgG0adWEEV1h/22FonlYZp6GgNP9Geufj5CqRz8odNUWGolzMkqVfvBwC&#10;LaDvqPgcZe1G+bQ4Xj4r8AChAcYSPxHLFE9zUEFHX0dda/2ZljNVDVWHTx/Zf/wg5r/vP3YAwRgH&#10;jx88VnUMoU2difbEYP/owsjcudn1a5jjilThC5fvwOl6bv3G2vyFWTCuPcXO5kRze7ojWcIEuThS&#10;hdFAQbcFZmxgV2xVRFAEOS6LPLVCePTFt/iLBxcl9JihWFQVGC0FEfRl94qFslSOoVqNwm+xw73O&#10;kKZbJlcp11moOLHsKHA7aGspJFacG872AJyUqGTujl0eQjjzw9TV29eKrY1yTfX+KvqtyDVwNV61&#10;DtnfiIuVWgk+xGLnAg7UtmlatQtrqyi1OHt6cDjHpDig9kEXmlUAygOTE1vdJUoBFf+OfVLeEtPC&#10;vITVM3LfxBvjNoqAOkOSndajLCXyigG8KTJKlb1VndA7eMFX4JBOObxSFb9NtrhDhTG8VLATsmpy&#10;ieLTLI5Vb8X7gZqIaLfIzspgAm5qFNrEcHgbU31J4r4maTHqG8YjOzyG26OGKZYaATBzrfyCbPYp&#10;zdhdPA6rlIXhd4JVBwVTHhwhVSlLtUv5lQPhJs5NRmufz97siM/kkhswufYtFmRf8toJ3LHYfp/M&#10;Wm8Jk0zrsZ3EKCarkLCiEbXSur9Ewl+yAtWOjCkKHksDIQAevYnkr5FV0hjM7KsafAt48MiaM1Rr&#10;rwzwTOVxmSXqC3OGdLCYXK0Fn//ky5OxUipLSCoCi64uyR6loQYME5l0cJS2TZoIImeCavtRfbjt&#10;ZvfCxaG72iFqnqINxPm9fJn1yTrZ2GrR6CC3pdxbd1awu5blE4mFjWahqZmiRwCWCoVS/UPZl2yu&#10;7AVEDLZiqzhbQTCSBRKOabh4dSFrnrn1Rz6fg2smCibw7CuvSFYsh3mBUVpS0Gxjg0EX6+OU/Ste&#10;18u7NztgXb0bJT/CqFKrsdCVShwUC5kb060iD9RlC0MiVBsrStPYNZBDjF1lj4PwQFJBqxERsSMV&#10;KOpSjDkZxKAR8Kv2r1IjKroV2BUWVkBWRTHlc3gyWICEGJHCIFoTmUQMCuG+rrbudnCt9a0N1Y01&#10;lfVVuJtU1p86febk8WqEJqAfeuxEzcnDp48Cte45sn/Hwd07K/aAa1UO01aMuvl042efffc5kCpE&#10;wl9s+eYvGz4F44oQJsy8+acNf/5PX/zDF7v/urdyR8WZPSebD59sPnS86cDJ1kPVnSfOdJ9sjFU3&#10;xarbU/WArB0ZWFtb+wbaAVlzU6niTG58eXh6bXzu3PQiUevS+rXli7fP4XH9/lVwrbef3L737N6j&#10;l49FtD6FqRWoFTlMQK2gWDGj9c0HPIhaQbG+/+39v3pSKwbefEDC8GvkOb16/PDZvdsPr56/sTR3&#10;bmR0KTM0nxhdzEyulhDCxHLx/CTSOqeXB6aWB6eXBuBrHZjsz450A7Wmci3gWlP5rmQOj16g1p7+&#10;TuDV1u6mzr5WPMcjlupBFFN3osvw1fNaYWrNDuaSpUxxtES9N8c7iT8fpakVib74CUYNeATgkNlI&#10;Mk7jTMCImkCrqi3C0wktwknEMg3LL2ltLJkt+SaAiZzMRKlseE7GkphOmJaEJ4ffEHOSg1RcLtOP&#10;/JqyXlf/yTRgDWLl3NQS4CWJPWK3AU5epfbYONbMqhlaZf/SmBpCmCD3FRIG+iWnqgE5gKxGrUon&#10;hgyedlmLjZ3eJDkxc4PxALkqPfDE8DScmPgKgIQw7tLm+gdQf1rpiNeD11zQS9FKmsDDxCOOryV0&#10;FDkp5T2vN4ugpFYNRKWWM17VtqdaNs1hPgG4Uq9r2tY7zrw2P1fPmdIUTXmlyITBP6iDMR9VJKqI&#10;cg1xNT8sebeMy6ZbSdsqEUojeXzMaMfVc/4nnlBgzANGklaqYDKuHrfD5UMwmJ+oNobLAndEJNOl&#10;jJl6Y/2hRcuC3+rnaUa21zILPETnEt6LiHcsM1tr1qUYoJJrpQiNjWQW3Bo5yFaCgvt1w7B2N0Tm&#10;mFZ1poJQKykgIVvefYPQSMZjwRKW2g4SYCMQd0S0b0M8I4kC6zZNFZoAdPOVNzNyp2j1YUJpCeW1&#10;1JVUw1rNJcBDkYzaM4IQTBqEfG4YRCtQ6/BYCY5WyIPFuOYKpbQn3yBJuB8xNMmuVJZDZeYXR1bX&#10;xhdXmcMEolWQdWb1wjwey5AHQxJ8dlqolenB65cxoHUNwuCL11fBqd64d/HWD5cf/HgH0cEwKjAR&#10;7sHVy7dWz19bvHBtcf0SEpimIA9evzQN4LpM1Dowx/Tg7Mx8ZgXPZ9OFXEMm1ZBONCT7G+Bo7etD&#10;knBzJteVyfUAUSOKCah1bArzKmBdQzGEJgJA0SACmTTbkMmoc0t84AWqO4kkxX+ChSA4MWolLWD/&#10;m1iCMi+Kwo7FFslGVnKep0qVaTC50fjKYlSjWaQ0I05DW12iBp4wZKiUlCPSjwmrUqtStWh0pAmo&#10;oaegqQbBUGq7oPvirmMIPtWbN/+vjVRel/osqkgoPVBppQa57rh2vTqMDRuGUoC1MlGuBwM6v4cV&#10;kpJjIa8lblQJq+mySgCWpldRJSqSmD0rl4GApYTNTgJznYc2v6gey9Xsy9KoG6VS4ff8W/6S9t0l&#10;AF0UW0EVaTEqLcSORdFup9tW1BNJsCW0t+hcdeix0KnvGZTQqK0WEmIEaJVDEwJX3fsPtnAjW9bT&#10;DF/lHCnJwnmM8NBMCAQF8QBlS5n+bJwJkImelu7WhvbG2qYzRyuPHa8+AcgKlvUQbEgnKw4cO4Bf&#10;Ata2x9tSw6mR+cGFC3NrV1fYq75z4cJtOF0BXNfnz03nJjLdxd72TGcs3wfUCrq1OJJDqjCjaKNs&#10;MEXgWKcdKC+dZhqZy8hrk28u4h0OZKIjQndOupLLkWcFK/Il0Dg6PZjqidNVdJ+U4YwZI2NvjGH7&#10;txGazIqMVnIQtA4HdzsOmetRwB5gIZ7nATuZT+OZY8Ye26k3Ubmp1BZ8tcDpKc3bF52nmCjWiKnC&#10;+i4qx6VMJvsXZq6KgOLCrjxquf7U7qFKk32TQEI6Mh16eyYSSYI+MY5oQNyJFHRP855O4KjxQRWr&#10;FbAWz5O3xFUWBBThnDFk1QoMRY9SxAW6vMyaRw0QLopqM9Xmr4/vxZSpAMUJvPktfCEo7N04WRV/&#10;6ARZEaA7OHGU+xeims21OmeL+wd7ADDGg3ksITbm8fAqN5skjyfU4aUtm7p2ApcmddOcxCZ4qQ+y&#10;P1/LhazL4qmwGQ5D8hfR6w08At7g9yULzZ2mVCquKmaYKe+MJirriAesq5M8uM0DBiNQcSYtoXtE&#10;04U1R3ooEt1IMsMZQgM/2osKeOeB0MomBayBq0ytEd0nhtDyUff9ceD5vaA1EGRlcB2NvhqBo24a&#10;FhziRpRAQeSi2GS7rrSeaH8qNUDLqdpwWpN1aTCCKOJ77auUy0NLpYhB0oyGnYwgitYoHhe9oe8C&#10;vsu43YPfsGfhdo90Fjh29pdKNkxdgw4KDw0HuuA4mIpUGaN3djg5p2oZ/rmS4XkYWq4hVElIG+p3&#10;oUfp2PF624ZlbWVzxKjVVwdWFXlZJ3BEJBDj1YQ9jHw7ySgoiyNEd7iX1eyapyUAyfNqNLR+JDMJ&#10;GdEEz25JBKZX0Jq8usgDPGTiDcMO0ZtYXFteWFvGFuJPPN0Qb2VCQnc9ZXAGDtmZKaRnJQ+kPNhc&#10;mS1yLpJFNLG0BhXG+BVNTVMCE9N6IDOGDRIwFXpgwFfNTsvhP029gmvFELW+ZKw3FWsD0drVioFq&#10;Te1NZ1rqIN7BZLXapqpTZ05Av4P7CG4rR6uOIzf48KmjmHMDrhUDb4BdoRDesm/Hhu2gWDd8sfnL&#10;z77/iqHBGz//ZNMXn373+T9v+Ounmz//29bPNx3YsOvk1n1VOw7X7T2OBKbG/cebD0IhXNdzur7n&#10;VEuitiPd2Jtv7c41d+Wb+kptvaW2FFArZt7M5WFqnV4bmz0/NX9hGgphDLwx0Xrj4XXIg+FoRYAw&#10;uFaMuoGdVWNvngG1MkmYquA3P334CY+3IFohDP6tzLKWvaz/At2KOKb3b9+9fvmGucHwuN55dA0i&#10;4dUrs2PL+cJMb3q8rX+ouTDRNzybGZvPj81ngVfH5/PDs+nSZH9upCc31A1TayILlhWhwe2xFABq&#10;d1+qq6e/A8C1ux/Db7pAt8azsVgayUxkWVPFFKKDMa8V0cF6MDeYRlYEAdBWTRosP4RYJpTluGqI&#10;VngmOA1YgzMHNZ3VrL5kw0pmUjUyrqQeFWlcatgkpXSIjQ9ASiBMe1Y1foZQ1jgQP3Wy8V85yhVg&#10;R6FKTGPCoBapf/FcWldCUEBKC33J2Y5jjcI1SBhopytOVLzeBKmxK96B2UumSeFfFQ3rcCbJgMNr&#10;RP+SpLVI2D8LI0O04EonrCE9EEXjS9EfC5gKSeQwadhZ4FUYZTG4laiVyliRyA5hsg2VrKa/LY22&#10;FIQ4Y4njZUkAmt5EKYa1TL5Kjb2R3JeI1ziWH68wZamLLQ/ml4cS2iyuPoKKX2NF5iFZGLwARpiW&#10;UawFuMg5toiZTBNIOTJ7LrDK7eHoIWm7eYBJB4Xpr0E/TK2ypR1cFAzLhWaJrhWuxQmxumdQmVze&#10;kggS2y6M88zKW9z42Uvwv3rd0Ze1by0AzihwWCCWpxf3iRt1jrSOSuHQozUEjaytBuHBlaqbejCg&#10;qgntSojAwNZWc54BfqhZKM6Bh8bdX871XuAdDiITiidDfoD8eyy4pZELQymIWst1jyoJWtpMUEjF&#10;ilsa612ObxWFKHyLnzSy6gV8QsMh/hAx3yRaSyNjJUHWeCKFxODedKYviSfpHgxrHR6DUnd0aR3a&#10;3fHpZaDW8YX1qWVEzsDUKsjKaTfIYVqbQoDw4vlZj2lFAs3lm+tXbq3DwgpnAljWp68ew2H/6NkP&#10;+M8rt89exIJ4HTNvZjHtZv3i9LlLs/gJ1IoopoXVgamFzOxiDvLgqcl4PteYz7VmM22pVEsi0RSL&#10;1WUy7dlcZ77YlyvGBjGnajQ/OjHAeSeTMItSHmxfK3gDcK3KXmKQjHega3QjE8UCBaQq9BLEsWZy&#10;BIdkukM5hZNOnKGoDBqMWfqjRy9CyRyCfkqeysgZDVyNRm5EtaZnYwod8d343BU8IYrqM9ImrKdD&#10;EeOqyJCVW8jP9YOg1BWApJKk0VSfcVyTT2aTYPhbRDViYySQI0opV4G6ZwejoAgWXH1QVivVRtWS&#10;SjH2yznJU5NXYbeWjJkINqjUhBtR+5oFZUlEdCrxAuhYz6BHqaSgJpfOHHijOBP1AhDwi8IaDxZb&#10;RMhSxRPlRhJlIecwhZhd/FC9ESmpKCeXiLJSKW7sYXFSMfc/YblcSY5U5RtKyKAyC98FrkhhHvpy&#10;eegJ1GVmExFEnoo1Ii6u0ghUXtlkDp3yWEe8q7WrtaG14dQZdMcrT9dVoi+OyMcjp4/uqUDY46Ga&#10;ptq69rr2RGtmJDG+PLpwce7czXXc+wFZIRU+D+B6dWV6bbIwXerId3WnO2KZ7nQRdGticKwwNI7k&#10;TDK90cXOMzaigsmxoPEkn7DCb8MYmEiMGglf2W4QkOPhkHjbMB67BfuEIBYhvfLPK6wLgXBMwXGZ&#10;rvqSQ0cp8FOfwjskuEOtR8CSJp28kBUpHZOQtrR5DxvcCoAFHGijpiCfzmSRhApC9w43+WYMTM2w&#10;Q0HxSmsZzOBF2XVBje9Ok4+mHbOAYTiUZaFEmXplg0azhenq9DXFBHVxwqLUwrmkUUDGKiLcIHkH&#10;+OfZyC9u556gkXx9oJX4t9wPDkxW78BIW2svMZsv22j6C2MORApxGXcguVs/nojjneOrABca/lOo&#10;lUjDu9Tf129uIktHGRNWmLtmqQheGfB8eD0hn/XDPPk1poWQRkDIzDPvVvYAm1vm0ecT0LPRpCUd&#10;NVFeZAg1TVSHwwSgxJyqzMjDCzhphIkthXQesg2hzHaTZj5bnIHkr6Obmm9tIZXHbkb1jomKBXG5&#10;w6Npq6h/HHzF04/0rJjqSLlKOKqVU+FGWs3s4gldY42po2KLmboUpQPCIQJAX4qkpRGdsrWdGxzi&#10;ixy3azJTXiHuXhxTR9ax7aibPisB1i3yE0l4L+06KwELBCBMw0cbzfLrC5KZIHUoI1shvOIkDdCR&#10;svRDGhb27Jwk7GaEGy68L0DzL6m5rz5hck9A0AbLqKkea6QO051CEbs6DXQrMdQ0mvVssBC/ZI0A&#10;0Kltwx76TXs2m0qKjxbXqox9tHWwG3VG8S5jwYtwplC3TiRHOtNsLLMVcIJ0hUGxbJJcHpwwxUeo&#10;lZ/OUDcic7IL0cvYmTVBiqIOIVLit9GJQ1VNKlX8CqdIGIdHZybrZAk3OMfVlJpmRrBO9rlH2xpj&#10;YFlP4gUCA+RXHcIibFMAcIUYGE/saMUDwuBMkVNbAVkTuSRY1u7+3vZYV0t3W1NnC1qfwK5tPe3I&#10;ShBqrQXRuvfI3oMnKwBZcTeBQng/5MEVe3cf2bezYu9mRDHt3bHz8N7tB3fjCROYdn7/t++/JGTd&#10;+PlfNn4GefBfNv3ts21fbj3y/b7KnYdq9xxt2H+sYd8RTLsh0XqsrudUQ+9poNbOTCMgawzpwfmW&#10;7kILUGt8uCs11seZN4sDMLXOnptEejAUwuBaMXv86r3LmNR6Aw6vp0StD188At3642tMvqGd9QVR&#10;K+nWN+/fgGh9Y9T6K1Hrr3//9b82oPUjjsUr3//y8xtM0Hn95MmLH354csM21/PXlxbOj48v5pIj&#10;SDzGtJ6TsWJdYaJnZDY1No8oJiqEi2Mx+FrThbZYsqmnv7E32doVb6VCuL+jq78dqLULwDXeAQQL&#10;yIpgYaQxQSEMohXu1txQFhnCiGLitFWg1vEh/IR/FZ0Oj/9VZA+djOQCNTPP82zIo0bMnAALVZzB&#10;/xi4MfN/WCGdkmvvGNZzAldBVhT8DPs1utF5OIvncr0SmhoNaTIqSVRhVKyluE6F3YAY5WhVXDAZ&#10;UfxGzCUH2whzUuVLcBeikkiWfgSxYnGNH41mA6Eq8tZzbvAbE62WMZuz9X/infFctO0sfpMfHhri&#10;FBzALoqE8U9ArUthsE8Q35IjtRBXb8pvGEmIQ+ov4aKoVCmzKQ+OqD8rbKWPtWd9FssHAapmyZDO&#10;jayqBKj+FB0nx6zjStbvxc0yuBkI1mZXpfXiJ4OzdAjtbhXeDsxPZMQlJ4xHoMKpBxbh6dlH5EbY&#10;aTDGtk3XJC0Dk5nMRIAqUy5XFi0ufKXtzoSpInI9FBtPPOc35BWz28F9Ur7ZuOHtIGXtJXK8luwa&#10;mlKdotuSe6uUVXsuqzMJohBjVRsyqdpDGzU1rYcx3WHkzApbtyVRYeSThTRwKPlLyXWi/EZ+tF1/&#10;ppWItQQqfHcnnaJqzwWiKrAQWiuxq16juS9AX0NCv0zQhXqWjCsUwiOFAaFWE61ZTLvJIjQ4hp+A&#10;rNl8XybfPTqRXYRoZHVkHk24FZhaJxbWJ5fPzwKyLp2dmZc8GHiVk29WGci0fBFjbBagDQbXCm3w&#10;nQdXf3h888nz+9B+oIuGSa03f7gMyIppN3hg1A0yhMG4gmtdOgsud2BmMT+/XJxdyi+vDiwvQ/jQ&#10;kU7WZtJNKUxnTTYnky19sfp0pqNYjIEELnDsTX4E+ghMEJkaBNGqiR10tGpGK0dczIESEeNqYAbY&#10;GWWNDINzlr8UfWil4HCcDGpZ0Q44KJGTk9hS0Rcudk1i+OaNQpmREipKdCCoPySLFSYoBIqmjFpN&#10;KUTyV/JRAEsKj6GdDH9FhTBDmBgswTKLl2e5quMognJN4wLOii+bkXS/57UmKiYKBpufXlplzGPU&#10;RmHTWu1q/rnOfNOtlDhCnqrYGEIFlEf6PYtXFsf+4uJaTRxZicrPUvaS5JdBqBbpLVmJsg7TNA4/&#10;wLI6kGkMXS1cJRqHg9/o3Sh/Zegxw5Pxh1QN4EHHr3SqrsVVqwXhg78+frp6sCndXJ/3m/e8sXf5&#10;n+RdZIFOolvACWjQUgVCFFG7bgzhl0iyGRyD9AuhGhmEaiRyid5kb2tXG/IeaxprK+sRznQSqY+a&#10;CH8QqBWd8pN1J+s6ajqTrenR5PDi0NyF2bXrlAoj0+Ki5rievbY6d24mN5FOFLv7c53xbFc805lH&#10;pPBIHuNbiyMFdF7wxdWCCdnXwM9sNrnrpEubc0pUy/J0FfUq1kU45KMhGa+UozjIbcjG+xTC1wQT&#10;QkGswI/ZEgNI89h4fy0v3DnWenCJ02RX/5XgFkkVyea5/mBX2xZoQjJwVhw6qo+IrHSkZeyP1dgb&#10;E78WKURGNVpnnetjiYoJKMcdqY/jgCgeYo5TklgA2kiRh6Sh1KdAWU+lukcvSlgR9O1q4HJr9ebU&#10;AvC7EDFqCLDjjrTZyKuLGGbCCeMx7jGgApXmqs757Yz5GeYs+QYAhslG00c2WLqDqdHzYp61Q4xa&#10;y7DNwN6XEkE735CaXlw7RrBRwwL6Z+bHugtjqYLehHcQvSevF7aHIn512s1rTqXiEsFLQx0QXF92&#10;ITqdjkCdCU/UOLiJ4A/1dYSPEJ9GyGHCU4CQScLcSIF29rwEw5y1YybNWgDtBL4PcVH0MiP2Mmol&#10;ZScWzgQgb5SR5ETLFHEm4/c199WKdKuaJY2mowf/KnrTt2MmAFnJ5Y0J+5x+bOpoQj4Q9iGJVqpz&#10;I7EGUwZC9BTW4ciRpMZ34KvLEiq1DllmsCuEz5XTRzIHHt+oBuBpJiDtbkuIxBOCUveQZStfb++r&#10;zy5Lgnmu0uo17FnfvJUrDcED8JxEoNABB9ozKUr1Bk9aU5Fc50Xn8uNY29guoSJQsyj9ud4hZcTL&#10;PqyUBWzZsPnCBGYfVptOieqDiJfBvPxDWeIjXysOAa8IXA6O2cNDfPLHHo0vef6k9UA9FPUR1Ong&#10;c1xfoHZxgyPxLkUb/hNUqiTWCmpRdhSzRThQw5UbYz5D2ab0KVSDfjdLpiPWixDCJSKKXiahyGxi&#10;95mtvLizgHCDTBTxPAz7nIDZD4wcvg5ZWaSKQhucGywYuJJ6xbgUjWwt49VEHlYrxCLgEeuOAzX1&#10;NHe1Aak2dDTB4NrY0VjTVANH6+HKI9sObD9w/BCMJ3hAGwyKFdrgPUcxHrwCYHXrgV3bDu7ednDX&#10;xl2bP9mIBKaNQK2fb/76rxAM4+f3n//Txr98vuOrb/d/s+fUtoM1uw7X7z3RfOhU88Hq9qNV7Ucg&#10;D4apFY/GWFVLoiZWbOsrtsUHOpNMD07nJ5NDc/mJleG5c1NLF2cXL82tX8Ps8XWMaYU8GFwrHvef&#10;/3AfXCsG0rx6/BzzVCPUitxgAFeEMEEkDMgq1PozFML/TagVCcO//fbhwy8///Tzyxevn4Buvfv4&#10;xo0fLsrmOr94fmJiKT84He8t1DTG9tf37GlNHE0NtebHenLDXcXR3uJIH+TBiWx7T6KlK97UAi9r&#10;vK2tp7k73g7s2iOiFYFMQK1tGMGe6ARepUIYk1pLCBBOFUYKqB+g7LU2GCJhtCRw3FGTewio9Z4h&#10;FckoVPpN/P7/T9l/+Mh5r2uCGL0LLDBrLxbGGjAM2GPYHs8Cu/aux3cXOzecmXtPks5RpkRREiVS&#10;gUkURVLMmWx2zqG6cuzqnHNik93MUaIokhJFxaNw/w8/4feVZO949t6DOo1Ssbvqqy/8vvd5n/BG&#10;7lYKPwWsgspSXkumEaGfjvdBoKymyLD+9zQaC849F8cAhzZJSHw5SIWyU46uYcZSkKAqGTjEMgkK&#10;cZIqZb2ErNSaKY5YhK1eNJQ1zjQEtcSX+tzgayWF618waq1gVJOoRrmVGTkONKbllUrpgV6qXwlu&#10;IRLmyJxROW/JF4prHZ0mOakppoznhfYVf8zcJ868CX+sTaQoF/soGEe5d7iPcJmRPwyBVOQlYPCF&#10;dl/iaYJS8ZNgpshk4m2VRUSSE8/xuhKGiVdFUjvBmcdGyBOLCDcJ8mA6RnDZk3Q1y8puhLTKci3r&#10;iX2w9scKafOoR1Jh4kZPNxI/zl6C/9C/5hwmLEY86jr2+lJYecO0Holv5defhN6aXQp0yJQfwC9o&#10;ktZpyXgfu7x0C6GWyUrgqHVHxa9Uu27xEh6b69e6H6KVbRQ0p+1ms5udoTWo7Bz/k5udqqEd7GHB&#10;D8VyjKQLLtkQLuW2rqkGFyXKhDSUIjBWCeg57MEaVKkpFcDIUsN0jWSffEWoQKMjSC5x5s2A5MFA&#10;rZAHg24FZM0Xk3nIg3PxdDaWQYBwuj1X6MwUWofH8/PLI9NLg1OLQ5OLQ1NLI0wPVhQTfk4tj0Ib&#10;DNQKkfDU8sTEEjKEJ+Y4x3UGI6Gv3Vm99cmVew9vAa9C+wHg+vGDW2vXF5c05AbCYHCtTA/G5JuL&#10;o2BZZzHzZi4PlnVqrjA73zMxkSrkq9NErQ3pFFEr6VZi16ZCsau3P9M7kOsfKsDUOjACaFECaoWL&#10;FakeiguWGVjjJT2fFlN/jIgcIGwSGwU6S16Gl4QIHFOI5jRcS7mJ4BJcIM3iSavINERe1aoq2pAh&#10;7L/1TVp/LpQlWTIlXjw6TIFiiaA5GdLdERNy7rkMUfh9TmEV/19Bj9bU2ZkWdVvYjXKdKtMaL0zc&#10;fV1CqWYanV3E9CPiW5vBzFq4foqoV/GlTlWRZdqZtKyHQt6J6FzRZfZVsuzWm5PKCyCBvKUtrGJc&#10;VU2a3NDQDju+SESgQsKbYLPxRRRDZRkkoBSOBShQBUSxEmXOCtTdszhAZOeIWlm9EWpGhaDYEnUN&#10;pNun+k6CfDnZXJqHAjGkKOPN0bmwipKqY74tmziAiKLiNdg2kIrkmiBsw+TxIkZD9ZeAWmFbSuQw&#10;9K29rqUeqPVM7dkT507C44ruODVdJw/BmHTs3PGalrNNXXWtmdb0QHJorh9FACoASYVXYXPF0HZM&#10;bx9bHC6OZBKl9nYoCLKtyWIsjVThXtxEU/Bm9w73wOyKc1jacmqDGaIm7x/t2XJpYrbQwHC//Y20&#10;GYvN9l7FE5S5eHF6boYgU/ynI2p8SuOJnZm2UEana9BISySskSqRJJhXitAUrimOyQmR5kKnIZCM&#10;CBZ9IpG3vEaMajxThzFjgXhh48zK/MhpGVKghV01YGYiBD65tecgokhP6MleQStrNsxqZAaGiepn&#10;spQUkhZNMVVIwSrmV7lnmBwWYld8DXqfaCatrN3igigxCK5RnhVWPQgj2WtH1siRsKaY7HE1Asdp&#10;IwgXZJb0Ulpxw6kbIHIJ7CUQ9bFQ6ozQgh/iQpV2puuRZ3iILzZ4ZqMK64MOUKBn3XrwFxGk1Hgh&#10;oXE0iXD1IckCEYy+v4hc4knFccqivhkZTeaQZxfXuqjvZiGPP12H1Z5bgWG5CQRpFIFjtl9rSwWK&#10;4HlFPCyyOnxB/6HPQyEZtA6ZSStemqjVOl4FWSlS27LqMPJ0FFTbrHhR4Wcp2LXBAsNSlOgY/cLR&#10;KUbIW6WlWAJR0XR6QqimKCOe2OhF8t2kbLdCgdvG/ySJ6p4gBQVqdlM7FnL+Zc0IBKzXOof5B+Dq&#10;RpguKzuAePW5DFAl4FExvOKUu8ZV3TafSvetX9HBPj9Dgp0T0RiA55COkCmov2JvAncQR2YYr5pm&#10;pNNVOFZsJ+Op1DeR40kCHOwQpxwL8FO0zL2H01uHwFJh/eQOdKiYz9IgBacygssLJvcOT7LJiMaf&#10;5ntxe3z26k6k9Vmb6nPG9yZHOls4zYsFqeNMoISgj2nSPg086FWnE7dTES2u1nj7E3lrw3AQYBuC&#10;mnXXaGVi1zDcVbWrCQ+FMFEOWjG7AsYAjkI+igeLbXBxoZxmXgx9rcOAtUVaWAFu+0t0t/bzCVBr&#10;LBPHzSKZC0Rra3dnW8KotekMcoMBV9vqa1trgFpPVJ/86MSBXQd3f3h4Lx7gV+Fi3b73/R2Y13pw&#10;795j+wFWkcb0zm4MaH0PPze8s2nzrq0bt775yruvv7j51fXvbHzx3Vef3fLS+m2vbvnord00te45&#10;2nDgRNPBYw37AFlBt0IeXBs7VR8/g+jg1nRNrNQE1Npdbs0OxQtj6eJYun+6NDI/gGGtAK4IZJq/&#10;PHv++hIkQpfurIFrvfbpNXCt9zDw5svPEMUEljVEMUHWqzQmcK1ArRh1891P3xm1/hNymH6tGcYg&#10;nB8wvhU64SffPCLDoQyUK7dXVm8sIAMFyZ1j8z1944lkubY5ebiq/f2zbTvrY/vjhdpcb0eq2BTP&#10;1CfzYFNbWmP1zZ31bd1NZFnBtSZa2hOtQK2Y14rBrTC1tiVaE4U4Hhkcpb5csb+Q78vzLo96eKTP&#10;pCuOoAalYonDIoNKjHQr55KIdbS7taL9ZOK0FMLWcgrfSusqyhAPxHQV+1FIkERlfpJ+2uMqYOXg&#10;a7k7x8jB6nfCwFU4qD0yRs5ShfKSI6UuNQpzoqDX0NSEIp4zSEmQMET+kt0FHpYqWPpZ/LIw7VBp&#10;iBpgS279Poa7eFQgawXN+t0qv2aRMLyspFhH8MU5XAf/iSdOYyK76Dk3uqiUySSRMTH3+Ljwbkhk&#10;xvehodwzhYYHcZlJJ6zmrlhZcpVS8Wlf8CFtMJXWjlnyf5JxmpnS2FnAcVz/sO2iviSRzbsRJ+Yx&#10;2I1JWVTaTAyhXcfJs8S3tMJye3iMsd9FbxLlErXSZI+1UhvPRDhyrbatGi17YG55GH/LRoXs0XIV&#10;C3NWsoukdZEdQk0L8ZkMi8JmoyWmvDg2OWyUxesSc3N8jslSfFaEXZ1uJckQHaq889kWSC8x7lV6&#10;3Ul65o3V2wtyFCpSGBlvnMCdXEGkvx5arfsKaVh/kMglfoRUmuasuCJHPg3K5HDvQa9XQjLa26Lm&#10;K0vPSt0msMQy0RDrF8Wphity+J6eoCAjgQP6AkUh5oXC0Yr20kCxpzeHR6GUxgOmVsQvJdMdfKTa&#10;84WOcn/3zPwA5MEzS0NTi4PTS8PTQq1LqzOLqzC1Qh4M1DrCea1LY9Pnp2YvIORtZv7i1PnLc5du&#10;wNS6hnUH8uAvvvzsK8z1evzpzU8urygIDmsQHsCufFwcxWN+ZWhuuR8s69RsHunB8wvl4aHOTKY6&#10;k65JpfAAam0k3ZpuiieQxtQGrnVguAiWdXgcEAu23tIwskWmURmw9rJ9FODQxKZ3BR4aYMsAYbHW&#10;9m1yB7pAl6RQPjopdVFqu26wPpZ3VgdOCLK6NDSxwKJfZIKLMMNCngnSCjqCBUWtfIm4ZXqTcBCD&#10;P800JqJuJFDEvdqibvbqFCsSCNWIzGSppHsw4VkFv+EV5WzTyOp4VdYHoRvNq1W3/MD/+IsIZvNU&#10;9HyRCmOmtw3xReLfnP8UNM+scfXtGFypPCeXVvw1sQ2mIFhFKQiHsEo7kJUWFjEV06z5mCdMrOiC&#10;WIhrkEmYJEyw/zmNA+0GTgR1IBCtiYMIcxJVG7oM0kfos0TpuNHua8etIj8xARtMX9rbKtY5rxhZ&#10;x+YYeWTJYDjGiUo8HCzAD4ArUH+lgRLmxeuRhdyrNdZW21xf1VANj+vpmjNQCx88cQh060egW5EG&#10;2XCmrq2uDsA125IdSgzN9UFz5RECa0xlXLl4YwWW1/GlkdJwpivb2J1vi+U64oVu2FxTxUQZ6WhD&#10;fIBxpXwANDjjmgBQmZJFoyZhKieR2lBA2D9CYbCV2FxqcBpi3OLc9NzC3AyBKzt0FdLMRJ8RrNkz&#10;PyHqk7/Xmg6n0UqmqHAs7R/8k2gTOr1tWNU1RRRkPtayRu1PniSeyGKum2wY3afA30yI4WZLNwh6&#10;FiNSvQ0ixHBu85+sTjSuMxvszcMTM7Q2cGqryD/jpGJzCuePmikSSEOnPjKkvACPaRXRRLtHyBUL&#10;QQNmEXlJmtX3O5PTRoksxyDPYSF2wJhwgQhgM+qGpbzQZtBV4rbLiZrGCWplKhPLU0O0znvMqbSy&#10;hF6iFp3e7FsDKNCoa0bijl0ntZYC+jI45NFRXyN0BwTeAlXuMCQhGY1a5aKhMQmSHPNFyRAknveB&#10;o93A4m1da+7TBeQchYcbtHsNFMLRhRYpos0eE/NEUl7vEIcGm6MT2refhd9IO1AICj1B/bJCdwJb&#10;a7Rf6SYLM8NRyXCjueV5ZwdIPGISnsNmablUhqJLFH5xPdGGSYeifgF1tsZmIbWYk2NwJrPlwWgl&#10;iduR7AhPhD6FVtXwngKfOruw+HjqmM5PTghzb843C/wTaXx9NLckioJzs4+Bi7gqNedMizAuZ76z&#10;NcPRmmyriK4L7XMJAXh0LGKXFIspg7o83SUknWjG1QywzwGLY3Vq8V9BCYaGSxTRZFTv3YVjIYE0&#10;3wrXIFsDc1ND+BSd4fKdjgCy+rDKfsy+g0J6mYWOjUGQxMwiPp3yDbyCVVSLcNBHRAw5j7huPeRp&#10;Rd4ScEr4PYxxOyzGJGsybx91fECzczUzbcBai2wqNXpGDi7SdOlJ8Se8aoirfevUHAAP2hfDCFZx&#10;JzjNXDTa2kaXrKR/ok9BvlE4imhZkmOcJoUvxSASzc7pA3yFNjhTyiF4iXbW3gJuE4Cs8VyyO5dM&#10;5FPtia6mrvaG9tb6tqbq5rozDedO11edw9ibxurTdWdO1JxC/BLkwUz4O7JP0fS7dsLRemjPu7u3&#10;b9m1Ffzqa1vfemP7FoDVtz/Y9uq7m6QQfuPFt159ccvGZ958+RnkMG167sWtG9479O77x7dCIXyk&#10;du+x+v2nmg+ebTtypv3Iyeb9p1oO4OeRhg8P1+863br/dPuBqtjR2uTJhuzZ5kJNZ7kp1tfaPdCe&#10;GU3mxtOFyVx5tmdwoW8Mgx4uTS3eWFy9uwqd8G26Wz/B/BuQrg+ePDDjKtRKayuIVgcIR6j1n2Jq&#10;JXalQvin77/74Zuvv//ysRiOz76ATvjmTQPX6/PLl6amlvpH54rQBheHOtqzJ8+07jzZtK2qdU9b&#10;4nSi0BTPwtHa1BFvaIlhUmsrEpisEG6HJDjRBuDakWwDywrs2pZsjWW7ksUExt5g/g0m38DXSrw6&#10;WAJ2RRvChDkn33gGioJ4ZKgkr2Zjqjh5qLF82lPrC3RqF4AbQCreKDjHP5X6AYPRiaYrNeJjKa4U&#10;+0pJLPBnmKYjFKYBMwS3gDxAyDj9PECVsmTRsOQ/DdwEpENQcCBaIRsG5kLpwqE1zvhVpBO1u3gu&#10;Wa8FwN5CQln/Jv7EgJa/Nokilerfip9WCUxCdpGEmNHEEOoibkl/qz+MuFb7PCN5raeh0o/rYTvc&#10;aNG4VNUq19dwcUTqWUpqo0tRmhlxlWQd1XKWT5W2WGZJCbWGEamU3VoYLDqb5LhbC+KgPboGaw2j&#10;g0FsgmJ1RhYhKwEeOwd2qOLj0GNQngE7BNRHCbIqzQ9/Cwcz5eC2v/JIcK0RF0++270HSMzBmkK/&#10;QXlz8LAxq4lCSnc49KXo4OXk6/kZbIOsCDxp6A8G+p80LU75eKBPaTH15J4gKrb1l6ypR+No9lcl&#10;jphRTwK0hqzu3nGhhAzNrh5Jbihloa2f9YGTDI1jdR8l9aTbhkf/sdrG9uMiwb0h6HlG0CNB2COZ&#10;Lqz4vI9q5o0q+6AZExdEQpX3PyYoBkmeyx0QZepr8g6BGs4Bobi32SCHO5xRa5/Sg0u9uVI5Wyxn&#10;ij1pKISBWhPJ9niyPZVpz+baB0fS80sjcLQihwlc6+z5sVlEMUEefHEavtbZFSqE6Ws9Pz67MoWZ&#10;NwsXZ+aQQLM2c+FqSA+++fHl+4/ufvnVw8dPHnz66PbVOxe4+iwPYAGaXupbuDCycHFk8eLI/AVE&#10;E8M0i/RgKISLc4vlublCX29LKlXdHTuVSJxLJusSyfpY7Fx3vLa7uy6dbS2UugdxRaN/NIagyx7M&#10;vOEERUFW0cvMPYpYaMoIuROAXVmHsfBVnjCZCpJIlAWKslBN4B65nWAoNVA+Ap6FKYhOcQz5MWr0&#10;4i7LqpHjBMUYqKEgn15wBzl/gmGYpiMcdRNm2aupr88li84qWSwQ1SYSwFsa4IKVeECSZnbEccLg&#10;Pspcfim+2K3n2c65KWh/uHcuXO1JBtK0By2iCWSHPJE9sPzPRbmndPLs0sTa0BNRzWQ2Q+NDWPEb&#10;o8omJyQcpNHS0ksJaUGjprmqMkaVTIOrKC/56DRTh+NeTSupnwKltEyzYsIthHMArHcUI6yQ+AaP&#10;FqfFsuwWwxwcU7qaWANFFVIoklzuR8VcgLIsyrEHeKpQhqCJvirfRZeZYhJBQW+zPFeoSzjSAHVJ&#10;Ko9ZON31rY3VDZhecBaQFSJhBGkcOnWYguFzJ49VnzxRe/JEA+6sZzoK7Yhfwhy8hUuYRLdy6fba&#10;5TuX1m5dBIhdBOO6MJjrj0Eq3AmPa64rlu0EcIVU2A8wwECtwKu9uGCHy7x+scEOu6Yjl1CN2lEU&#10;T8h9wV7hjkULTYJtuBlRUiOAWicA+WclJ5mrVyWtTFfBHv3UQdEON33qKlPyWjux2WsgFycq1Ypu&#10;XBezS/j/L5NCfIarL6BTy5pSUpeeCmvXtArxQM0xXYxAQr9sN53bQOT8pU3wxgcVcZjkwcuQWlbK&#10;13l6uCXBmCgu7GLARA4bzRrBAiGYa1U5K228o4nMKnPJ5TeNJjxx3IipXXtBsZHCNkj74+bp2wUy&#10;P4hsPX/Ik13VjqyYKnkIAh1EeCDGKXgITXebrdLV5wFCqvKdSStpq5qhykx2i0HhZCaB8VbWe7ub&#10;qXWPHQ1lJXh2tNOVA62nW4/WKDQs9PteW7i7BEHxQXg3THvGsumPExdtwYLj5YLfPjBmjhSyIJaj&#10;a4MWV9+aPQjdqn5RBVsuxJNQM5MER5VZZX5S0l/3obhSOWs3zByCahcTiZCxj/ilKOaKOUZee7ni&#10;IXUsmr6udrAQC7YzGBqjDEU0GnALcBSZvCTEq6b0jTOVdECpOQ+9zpAIQDKPSseCB2UQBYAcQKZJ&#10;UedI6hJGrKuLRKs/TzO0KSVyUUQ8RB+4LeEQ87wSuOUT72ppeh3iKJWKYLNQK+lcfBAKA7hwOdRd&#10;B90B2prHU0k5cgQae4jKXgpg3ms+bh94BOWwjp2bLOG+oJaKVA8c7aaKiB7UqYXpUQ1hVnOBu1QG&#10;V8ZZYXlEGdM7jNK8F/wqc/sZgoibK8owiESGmTUQnUtsTwQbi0f7sKPBywE4XCQ5sSs/VN8uOm3I&#10;oiONWRx7FJYpMzDPk3CtBYp1AnwRx73a8uonMpExcVPEAO1jEie60WkmlkI/GVbJbllFDGKWMIaN&#10;S95b9fugvPspGIZ5ZBjsAmo19teIacWyZnCDkJ21O5uIZ5OJQro7m2yJAbK2VDc3NHa0tHS1wdp6&#10;rrEGjOuxcyfwOH7uJO2spw4Dte47tn/H/l3b970PuhWodSsY148+2Hngwzd3vP3mzncAXDHzBjlM&#10;r217CwHC6ze/+uJbG/686aU/vPbM0289t+H917cefu+Dk9v3ntm558x2Pk6/+8GpLTuObXrvyKvb&#10;j7++9dir7596c0/V24fr3z/evPdU+4GT7fvPxo405avbinXd/a3xwfbUcFduLFGayvXMFIcW+8cu&#10;jIyvjc9cnVm+tXThzsXL9y5fvXeVmuH7TBW+9ejW9Qc3737x8adffvrw6wdQDgO+gnH953KtQK0/&#10;ALXCHPvdY6BWMByffU7UCtrj6p2VSzcQ8DmLDOHppX5EMZXHurP9Le0Z3F53HTz35qGzW+o7jsYz&#10;jd3Z5rYYWNZGmFpbuxqBVFu6GtrjLa3x5lbEYHH4TVdXqqMl1gz4Kro1gXymRCEJLRWbpJ4awCMO&#10;yEeRsOADzxyfHhLrslcFkBnyerjA8q5KjhBT5XTxSt0gJ7yjhTgbBecVlcCOkuUQmskJMmpCnoE+&#10;FI9qBGT4g0cZJmpwrSQLg6WWiA+f5XRixThJRSwxrOKUNA6HW0hfK2PDgjBYXHFIQQJ36HwpZ1ja&#10;2mqW1fyqg4IxzEYBUUSkgJke6+o35CcSb3qaDtld8KZ4YpyFn+uchUv17ygu7+kRPPB2FKwqc8iT&#10;fGQxlYXX0mdpBaWeFW1IoGXhq8QPHDMleapdwnidFCUQ7MQsbsl4NyJPTyXCfrSnFL9TEQlb0GhO&#10;EvgQO8gQ10x3QKHaADmJiT8dKCURL9l2c622tkZ/y69gJGkfs7qDkYWVvDZflAGVEDrogZmTFIgp&#10;+3WxLv9yhkmrTLJb43xMmeLr4xYYEbNOZSCU9QQR5znhpqhpQE7A4tGljES8q05EfF9+rnWJrDkk&#10;8mHXMNKr8PSlJM/x7qzmVfeEcSYgeXxDdZ81KiXZ8HbDRo1/8hicfyNqyISDTKrEtFTrycuEf8JN&#10;1/dU3dscJMO6B7eKWZZZbMoS0cEryAzhPkJWpIJhsPJgT08fuNYUiFakMeUYyNQRi7cih6lQ7Bid&#10;yM8uDk8uYIZqH3ytcLQCuNLRChnwhcnZlfFpTPda5mNpbXbl8gJ+gmWFPBgPzLxBgPDdz24gPfjx&#10;k4cPvriHSa3IZ1peg9gD5tghLEALZFnHltfwnsOYeTMBopUK4czsQmFmJpPLne3uPh3vPpNI1MQT&#10;Nd3x6u5EbTLVmMm0lvuS5b50/1ARqHVgFOCtDP8MH5N44L6CcxtpTOYQgmvLemnWuBp740o9ohxJ&#10;17hkdL0rAkfjScnS2IPE44hq3oXjr9vGunmz9YsdrpQaDtZjRajgFprxDBh41MIYTHObro8BwwZx&#10;ydpsqeoE5wNaTubtXQy58SGKiTdOcQiiQ4P9SSy9WRSdzKqQWMCZa1W9a+5LgUliJ/xPKBHMd1UY&#10;LQMGUZEMm7VYNGJgBPkMdAlcGWvpctYlNTZAeM8RL6jnBkQMinBQYrBCmAl+RLr6P8H4WCpMvARI&#10;ZohLHCVTZXBpmt+Qx5gfTZ0CsbrmvBO4OuRGh0AVbQhIU+SsRXpQPqsZpFkgFBtLHkzIh021l9WH&#10;1TM/yUQJEki/AMVKCR5X6IRRl+R68hi+19rV1ojGuejWqvpqeFxPVZ+GVHj/iYMHTx85cPrwsbqT&#10;Z1qqm5JwEHUWxrKQCs/B8n1tee3WKoHr7dULNxHOND++MJQfQGB3MyKFgVoThe5cOZ3vzRT78wCr&#10;YFlBvQKyQh+IJ8xUI30tvyV3I3PXRCciZwgYkkfcUm34GCdnwLdSoa0dRUaLDZfAskoNLv4nwiSB&#10;PPfCQnNBJJW3BFfXTkj6MacnUsVzVrj4SEJP1T0OMWlVOrRJdlHsLV2DsDHfVsxMSNP1ThZqpVQ4&#10;VMNh6gzUMZxhG+ljA46N/tYufVXAOl3ZXQo5NNotTljVvFYcO7t/VVWE5HDTUBUoaMs6vgje3z5n&#10;zXbm0mqBqFx8Dl5SdRJCrTzTlfnkbN84ltxy1ijylIu/gFNQY0r1YPKZ3jyRrjw0XN6JXUViSwwp&#10;fEie0KZumfTcCDA8M4ZkU0C3idA1ExCN9KXOHzbvF74vFygJ9d3QxIUpxQR1p1qFLKSamGPuNPBH&#10;OENEzrNDZ4s4g5RseozIVUeR68EsXzba9AuADYKOgeHHlw0i3ki0wkGp0fabuzO9ZuJRDuGQiKu+&#10;MNdYpdeGRdJNPa+BuC9zFKoqE3YVheIErX2gI7GxPnp2kWlknJDEcCyOqFHXTMZjtX11QfGDdI4F&#10;ztbLL9dJliJcPNHIkBQFah8GmTCh2vuEGUg8T/DQWeT9w2OBw4ePwy6lR5dxd7yzmELkUcZx5iah&#10;TaJgJK3zXrUsBBBbq23TwutLHm1Bd8PV0OeXdX8q6lrqbiK/K44Ioh+BMw3n9F3cf7FqOkSIESUu&#10;Yq6shg9hyzlhCEWgZL26TfhAUJxClpU9JjrSUVFb4RWNOsfXRFdFp7cOKIq0MMOG3IAPk+bbywUt&#10;tEyOXfcpbIOcrk4TpLhPrX+K+yR8C4NzdAOyPYQ9KSdrWhDnd7POnOM0BUH7Je+nQEmtJc41EVYR&#10;HCUNq/lJBLECrpATM12WagXNVRKwUZiCaFsECOO+AKkwooPR1gTpqhAmLONFPAdqbYt3NXe11bU1&#10;1bY21rU2CrXWArhWg25tgEIYwX6YpnYYah0E0eMOAknwLgy8ObxX8HU3Hpu2bwFkxYDWDe+8AVMr&#10;qFcAVyQJr3974zNvvfz0my++8O5Lb+7Z9PaBLe8ceHPL/tdf2fmn57f+w/rtv93wwR837Xt2+7HX&#10;dp/ZcrB25/GmvWfaDlbHjjWkzjRnz7UV6rvKzanBrvRwd3EiMzDXMwR+FeXZxfHpVSQyLCBBEI/V&#10;j1evf3b9xoObn3zxyT1Ayi8/+/TL+/e+/BR49fqDG1fvX1u7t7Zyd2X1kwvXH1z9+Is7D7767Itv&#10;P//2h29//PlHMqn/S/8T1/rdNzDHgrn9+tFn+JRHt8m1fnIZXCtQKzR65y9Nz10YmVzsG5zK9ox2&#10;5/pbOjKnTze9v/vYhr3HX69tORJLNbSimRxvBEyFixW0KqytwK5gXIFaY6mOWKYrlunsSnd2Z2OJ&#10;fAJEKzOZyhkohMuohMW14jjCq8y2Due12q9HyapClYgmKP8cRLciXP7CqxyqJEaQTXP/VZBSiqvj&#10;mSmS1uNVleylGB0SgWAZca7y7DUtJ7bfHN5Irhdjk+C5JWolcJWFs8+jQDUTlJNvnAasiCIjQcE0&#10;hxVT+gveNfCxokYRY4SfTAMmf2ugF8a3gp4MbtjRAFw1R8bsK4lM866GrJNzaA5i7CgWBEyQIR42&#10;SQuOEPiUqFVxweQMiWvH+NO+UMNuOT/pshVC43emy1xaXy0E1MYotYirvFhvih90ycmzKiO7wapR&#10;q/aIw4qpovYoV8Fu9JmwLCK6YI62H4wC13gi0aoMbbJN2Vyrw5MMWY398K9hWo8gMUZg4QD498ua&#10;4IzNcMKw5NDy1qORKbiILVe/IXDFRq3YALXZ0BFUPHKk9LClXhiVEYL2KphHxepGgYfWa48ji0gt&#10;/olafUAdQQlsfht64zJhOd/fodj41tac6EPJ6TFygBU8+5q+NbKCoeaKd0FVS8ZIalFTjEe6z4Wy&#10;tC4KHdE4QS64oWh299e9bTr9ZFulN5KFoEAsC0GjVsn5bC1zvBDqNiRMoNYM00rxt5gGCUfrcDko&#10;hOHWK2fzpZR8rQCu8WIp1Y0hVx0Ah629vd1TM72IYhqf64U8GFwrUOvCBVhSp4VXER2MaTcjeDJz&#10;foz86hXYD2ZXrixcQD7w9aWrty4gigny4M8f3/8cM74e3cV/Xr65dGcdteUAAP/0SURBVP4yyFho&#10;jMHZjmDsDbTBgKyz0AYv9IzP5uBonZnPzy0UJyaQHlyDGa2pVG06XQ/IGus+F0/WIYqpWIr1DWQH&#10;hvJDIFrH+wbHIeSAHg/rCM5nPrcwWHg1DL0g+YNOCHWnQq1SOZqvxnN7w3jbDhNooDNkWK7lW2YC&#10;hdwMKamv0yAcm/dwu6U+UAU3/DZsDwuzQd2kyfXSRnJAEXIcEDun2p2TQhUEhQPNQsTsFskxuUBx&#10;8sjOF3rwkbjXWNSna3Q6sfpxWrXVUOpwVVCukDZLKF4FYjZ4X/fJJmGbGtsRYlfdHGY/GhUbiij3&#10;RQW0t01EmascSQRD/K/BgKGRNfAG0rZZ2pIKcCW4SBIJDJ6ZbV4X+CFlpnayg524WwApAxUsXlG4&#10;HThfanlxR3gfi4Sl55fljNo5OdOiYBVxDr5YRI8bAzAmaggUJSCNsJzIdv7TEEKDPfNDpbAbBHQq&#10;4pZGPmGoH4xrIpvsSHR2xrtaOlvrmuurG2uPV50EcD169jge+08cOnDq8JHqk8frz5xrr29MNsbK&#10;7aWx3MTy2NyluZXrkAqvXb57CTbXtZtQH8yPzA7Ee2Jd+Y6ubEeMqcLJQn8O43AAXIFX8bC8HwhW&#10;AeBDNJfqZGZ4GApNKMOxv9F3wzFVO4BHB2oULHrMhuGX9QQgF6Y6fCbDMZ3IDDNHNJlxwjJCwGmt&#10;e5DHG7UShbqLIZMz4eivAT+mhvxC24Yzn+A2XIy66CJazwEtobth1GrKRcCPJSbOTBE+tL+iJnZU&#10;jDojGmWkq0+fzr6PeWCTrrY9i2g1n0/UijcxDtFJyz6joGZIYdVJy8iACp3ls87spT+IHxFE0SFz&#10;OOxPuft4tkSxq/4IySAJz2xfxAWIX7Dh3LiCOEcALEpY4HHRdBnGj3kNcVOS5b4+AlvFWNpofKtu&#10;GXIZUMFEuAggZLM6tsEnsKGmHDEC1ZLQ6wrVzCfZ/g2ELL124po/1HSrcI4jkbgm6J8EBQMXyn+K&#10;BplwG0wAio3nTsD7CHPKTi/RqVC9zaUcbMs1J2ib1VXhOFB+HaX78Pc1i4XbH4lWghhb390SX+Ph&#10;wNBS4qtrH0iYcT7kTr3kkgC3Cgk/wQTOLSJpFndYyuDVrFSHQloALC94H9Gh3CG2hgqvcsExGlSF&#10;yrOR9wsvwjyRdDL7azowSSuzFx8DfnxNDTFme5TzqHQ2GuhSs0NChoIIE6S4qLXkci3yKSH8zA4m&#10;k7HDbCQuy3C5S/xFNgJfVoWEhSqhWam9ZB8TF1J9EC86r5CkPYn3JMtX7BkvzCDQZaQCVEXgWuU9&#10;ljRd6hu6mikkhsCyx9YbXuZScLDz7os06AhCCwPfS2S4JcFkVuxkVv0W8oSBXU2TSvUmEY2mH4s5&#10;MEANgFNXllVsICQo+tV359cXNOVi4rE6fr1Ct0ZuLNKqBqJ6cKdR8xmMr6j9KBald5HgHNazoEZW&#10;zBXoH8U19RPt4Cee58rQ4+SzZcSEpNKlLLAropigEAbLeq6prrqlvrq5Hqi1phnpwdWkW6uOHzl7&#10;DHcNeEw+OPjhh0f27TnyEcAqAoR3frQbdtatH+5454OtrwOmbn0TwPXV994Ean357dchDwZqRRTT&#10;s5tf+fNbL72y49U397317HvP/P3rf/P7t/7dU1v+7qXtv3tjz7M7T2w6ULPjSN2uM60HaruON8RP&#10;N6WqWnO1eCBDONnfmR1OwNraM5HrnykNYQ4qtHUXxuFrdYjgpburV+5dufXg5scgVDG/UOnBj7/9&#10;Ej8/ZybT55999eDe43t3v7h789GNGw+v3cLj0XU8v/P5rftffvro6wff/vANPKvIW/r/D11//unn&#10;HzGy9WtYZCE5/uohUOvHD28hkOnmJ5ekEF40asW8Vsj0RmYK/RPQCXemyo0tiWOn6rbvPbZx3/Et&#10;VU2HWmJ1nam2rlQbLKxArS0xIlgECINxBdEKsNqdQWsYkDWOGOFcbw6PQl9ewyPhSeYDvCvWWN/o&#10;CVmJM6nZFKnOUQWk4jm6xtk6sD2jl6EGujh8s4D6V4KsEIuLmF/NenV0k2gzmjQVuANBL26LIfLW&#10;PB9wlqNwgeYKMsQqJEhYTENGBfGMY8mvOiXXP4GwmEakWTAEWcr7pdiYElGPmzF4DEBUQVNBMByS&#10;ikHejiorGNQrxMMQ8yrnyRys+dixaXADc0CLeAC4AgbjUUlmYhoTw5dFAJpC1LQo+Tw16sdAGe+I&#10;bQXeMwonG4nMIflgHURk4b5d5iQotMcj0I834b7Gu0nDTaOp+FIZaDHqhnNxyCmbR1bqmgeCUXNL&#10;NSN3BJN+tT3cHd77OE44eEqIIQ+MJ47k8ozWIeJVgVvuTYmHZX22d9dRxtgMAV0iWHHiGskVMoQt&#10;VCNqFUblBhilS0hs831w4QuySjCDlA5FWtsEKNs06VzH0OFfuXnqr4gEdgYVhvrwnfELjirF23LZ&#10;FVTWjYRyU/eDdYdQvFiIpQn0FBFFNLKVtYhYIwXY8mbGu5QYoUo/Xp1Xy5acwEkS1VQGqz21263m&#10;wj9Jv8r6AK+oziBBhNLWdw7roADPAFaNWkv9+ZJzg4tJDGgF18oA4Xy8VMYw7La2zvpYvH5gMDm3&#10;ODizODgxT9Q6sTAwswxBLwAnUoKnQbpOyeYK7ArUigSm85cxqRVjbwhZr9y+CG3w3fs3Pn10l6gV&#10;LohHdxBlvnZjwahVucHCrjC4auANJ7UuFKcXSovn+2YgD+5rzmbOJeJnIQ/OQPvRfQ7y4HSGOUyl&#10;Hmxnom8wB9QKohVCSqwy2hViWYlgwZ5hR2kaKkoxR4yQ/yFkFT/DMt1VGq2kck4anDCxlglYCLBh&#10;BcOqgmYn9oldxAu2SeaqHS6KQGwSKy1a1JQCEpKQWGFoEoBMejD3A7VaTC7bniaCyvk5gtghfe4k&#10;c1AVpWOKlbWOOh2hLPslmYalsM4xd9PVeFb7TXkA8nFFUwHNR2kODU8b4tUQBRwYHlf/+H2Xj5Wv&#10;ie3x12eVo2aKiReZ4lixqdJSOA0rA1twXVxCbYI5uiIBeHHRiaqpwn2iC8is4roLvA2aZcqVwUby&#10;W+v9fY247IsUqjKMOadExIXxMz5LFLStXDKYKWxGdZ7nZGi0IAPYwmxbbbZoN6JoycJVIhsXIdsW&#10;XAf+1Twt2/+UwFG3j/4rHoiIzBSyqVwapGs8k0CkcH1L4wkOwsG8+DP4CbnX/pOHjlQdO1Z9AsD1&#10;dGtVQxwBGK390+UJRHBfmrtwY4Wo9c4qgOvK9aX5tZnhuUEMy4nl2rpzHV0ZxEskMuU0kplMtPqB&#10;ixfkM+Ar8QYHqAqVoRsIPRsHMrMdIOqV+aIA5KEnIkmhalklwTqDV+SeuVax2dwh0dEXOIkaE3Rc&#10;a/qRldvsKaiFYe+rgBan9Vj0bt8pe2eyCHqsTli1dDHaP2xMFfoRTidWP9G8q9BFAFfufbDFIw7T&#10;qnWfHmKcdP0qOEpvy2At06SB4Rc3hT/EIRaklzpX39TGWoOBCpYzJBaqZy0uMBzG5JhxjXqOVmyy&#10;z8LvoqRfPbipEiC4cSl1Q0iRVYiajCfuHLGronW7IsYWtqkQreSy8G4yj/BTWHNDyCDO3Ce221im&#10;Uo0bzUMGSGkTihwHhuUV2C+CTgNX1HLV9xVS0n9WxCZsBGgpi9oEIQSrAtgk95AJX2cLbl4h3Ist&#10;XX5c0H/qi5uyI8tHOQb/0H+iK9TkLS9VzfmkxBeQHqur1dShTxesDfymQs5s2FmO65UtOouoIkFj&#10;He+jzjJ2dehx2KRDK5Az2+cR0Ye34r3VZzXhqHYUfkeiVg7QMsvK4InAslqVTX0yb9O4OSwo84xg&#10;jC0zJOrxF8Ci65zhohRNvMPv4z/VITIeDrvUhwZ7Ug+efnjFX9NCYn41lRDkaYNDmwD110cWqpOK&#10;BcAOf3wdb6dQcThbDH3FSUrlLqFZRZJt1OpcJV8sDl4awJWI85zybx5K6YT5r45Pw1+VsMArwcES&#10;cXe1dDeh+Nx9HyN/APWpeVD5IEg0ZgILlEYfy1IrE5ZmJpl0dQPIdZHlyoHXEkgw1+o1H1cxyjMB&#10;Vy4agJ0CqGwnqe5FSCw5NG0nsauRLUWIhMr0agnTUqIpu41mn/BPHJIisEpLMF8RB8NfgzA4D+cI&#10;ApmYyVSkPLiYAWTFc/haEcgUyySaYx3NsXZwrUgPbkKXE1xrO+Z615+sPYMHAvwOn6ZCR3h1324F&#10;MjGKaf8Huw7seX//7h0f7X5719a3dr67acc7b+58F8+BXRHFBHkweFeg1hfe2fjM5pdfeG/937/2&#10;7//qhf/Xv3n+v/3D5t+8se/F3afe2Xv2vcPCqzWdx+q7TzUgjSld3ZLBCJmatnxdW6EOk29Sg7Hc&#10;SALzWofn+/AA0Tq5Mja7OrVwZW7x6sLKzfOXP75087MbmNdK1Eov6+dMY/o2TL4RfCWCffTNw8+/&#10;ffT428+/+A5zXL948v2XX/nxly+/+eHJDz9///M/gncFdgX1+mv2lf/5I6KYOPnmyWO8D0ytj++B&#10;8Lhzn/NvLt1cvniNvtbF1Ym585hnQdQ6OJntHYv3DHVlehpaY4cPnX5r8/t/+vDI5rZEQ6YnCbyK&#10;eygo1pZYUxv0wEwSboulOjtTHa3xlnY44IrJJPJHBVnxEwMC8NPYFeyCaS2LfjmcBn5UqlMpBqbL&#10;VKjV/2lyXpiWZBglAAI+/isJWsnTgixFthMZWvF5wCZKacL1SxksoClf1ExTGhI1x8RBuXa9Kp0n&#10;SGgF+mRtjVClyDzCKEJWJfuATTVbi3dgEDE0w0TCRJ4KbeJbIQFYWU30Y1o5bFDqJwbAoF4dvOQ/&#10;1N+ihOV2ArWOz84YNkMk7OE6eDjzCT/XyQLKAKvoMxyVxjQm/B42EXQrrK2apEoRr3yhxF2ytpLR&#10;xi6W0Je4TuSkbZncCCl1w5OIXOa3CsHH2n0ejeOaGH+ixCMCMy86wbyuwaompuXKIw2LY2zKV8g5&#10;kK5YrYRXwbViALScxCJmydaK2+RWCegKKBLNcg9EC5xKUsqNzIgSbeqJVbjBd+rUaW4M46MUqiwx&#10;Ce/WwbtvXjRksWpvuGMH7OHem539IbxKtC0TjDUVVuF1/DinK0VZslw93UR0O1yLqeV51u0EiZF7&#10;xih/LQpyj1bCG48jY8datzf2U/EL6ApbJMy6M4qi1X1aCYpQOi3NuhbE3XduibIx8yeuyRzaCSwH&#10;wSHybwaEWnvQYZKpFTlMnHaT70Z6sEa2dnR1N2WybSMjmUXmMA1OLgC19k8tDS5cGMesmuU1mFon&#10;Z0C3ShsM3hWPmZUxvAhhMFDr2o3lq7cx8+bqJw9uQhj8mDNv7kHscfn2Mlz1K1emz1+aUnowiFY+&#10;5GjtnVromZwtMIdpqXdsIpUv1CcSp1OBa21IyNeaybXki52ArI5iGh5DpiK8ByXkcKD4oAMQ80Ii&#10;utWsDvYDE2g5gZD7gfM8yJpKC4cZHgpAculm3pUuVqYNO5+TmknDtsiPJwbS8c5ik9SqB2RlX1+O&#10;rBAdYRxI8W04ZFg7oDvC+K8gThaOZRYRS3mcL4gSYQQUTHryOGnCpGTeCtWQwA/biYvXDXuzFqq8&#10;A0z1vVyKDK628nuzwlBFGNUrlHSSBlFpLoG61XfS1xEbBzkcq2d1RkRZKNLDYmD3+6MShNk5LKdU&#10;EpmtMtrHpnquCQtuiYTxdfCKBrEAWilqmIk4oiAcgkV8SxWxA4cAvcwkmJvFo5+IEesJz3NdDnIj&#10;i1+1Ad4FnLkdPTfZhaZgiFcRrCW7yx3COQe4G6HfIS5CEWtcWEKWpnx6EkG4paqsBfbakRIJ1Fro&#10;LXKCfLmQzKYgFW5qa4ZI+AxSheuqgFqPnDl24OQhxAufhMG15tSJhtM1ndXt2aZ4ub08UQDjunB5&#10;HslMmCtw9ePLyGdCwjBGRo3M9ad74/FCZyzbHs91potxPCAV7hko9CA7DTc+7FRBRJww2F3SV0uy&#10;S8k0aWcHCEsLMAHZueXZtraqU0P4qjwhaeDV7dK+kltSE5sMALzbRY2OoCLX/FuqfynroDM8+GCd&#10;xaU/d5QXwQ9rWQ38jJLkmIFs4Cpulk00Fc28ECys5UlChOYmCHOzcWjYJlCWtWZysjLWUhZmGuOq&#10;JNUsN7iGaoahX3Sqo7bWgGWPBsFzhHjZDeg8Mw9u0SxN55kFRaKxtNZqKS2VWuR1gLBB42echm1/&#10;rPJ4CH2NrEgLjzDJw2k6XvZZQIvi8yMoZvULhlgiad0F4Flt+5+BIhF7xKT5AgzXlHJoWOvr6jZk&#10;dc6T1h/RaLoc3DzVZrCt43sQ4YrWFtPIbiWIdWcXgOcVXQm6UrTKmUyLIK66BgI5XHDEYoXeh+hT&#10;NUxtvuXyInUuD7pn0miNIjwzlvBp4IXUpLEVp1y12KsV3PKLEltVzlWsIQ4b99t6EQvoPUqRmFte&#10;cKQQb6Bh/mq03An/6OrmeeWGS4CsNppqsWUXQEmHhqBOZnIDUbDWNQAHQVESFemK+csKpTPDqT4R&#10;92q0A72dCvPTr/mUk7nDahFCXANLnquQPjAsOsRi8ddYt/DohIYOp8UIhbJ/RLuENbfihHmOOYnN&#10;GnW1QcO4YJKTjgtWb1TnjzZSrXMnYId4JFynCM1y2IGCr4RsB6Qw4tH0H3rsLe+kjmtSB5OtLgUl&#10;uNuirhA7/jKnTLMwQ08Tn1hxz/Jk9q0NeFKtFrRCeG9V2mUI6470g+Lw/fVlJgSWYKivmW1J2II8&#10;GOebht/wkBnPh5glulXJrGo0Bt9EemAsO0SqGHUDOApkwmxhAloCV4FYUrIGvZANg21j8OxAjyEr&#10;9MCYdgPgClMrEoPhaG3qJF6FPBg/gVelEEaM8LkTNafx82TN6WNVJ4BakRWMQCYQrWBct+7ZAV8r&#10;iNbtHHiz650Ptm/a/var77757p6diBFev/m1Z994+dnX1z//5oY/v/bi81s2PLvl5X+34R/+9T/8&#10;3/67P/3rZ9777aaP1r9/6u2D1e8frf/wVPO+U80fVbUdqo2dqI+fak6dw6M9X9dVauosNcX72jLD&#10;cUHWfrCsmNcKonXu0gwyF5avLeImdenuGlArMoThYr3z+d1PHt97gJGqXz3k48nDR6Jbv/ju8Rff&#10;fvH4uy++/P7x18CoP371/U/f/vCP3//4jz8AqUL964cgK578+BMShjGf9afvf/zx+x/4+A6Q9Xtx&#10;rY+/evQIw3W++ASo9fb9a9furgK1Xrg6t4BJE6vjKEfH53rG5koj04XeUaLWfB+m3Zw814Q99uLb&#10;u1+qbT3Tne1UCFMLht9AHgypMHKY2rpbgFoJWRP4T6iZ0ph5A6SKn2kFMgGyAq+CaIVUWO1pDVMN&#10;eBUwlVQ88GehrwdGU6UBi4MdgoKu1/phdc/JzcrpGhhaeZ6JWp23pNkKYMVGwX8KNHKhluFRmJOp&#10;sRzgYnBrwOXROKYDDZSAj5QePNRDu2mEoUQxOkO3wrsqgUlqZIlnDbIMJMsUvTM92JBV3Cx9quMz&#10;M3BiMmZpegr/Ckcr5+vY8ipY67Bi/5UVyEOMDcJtAg3HhdGpKcSoAriuUzgQjaxGpFQYa+qMv4Y0&#10;yuNArUhCwovE6J6tqnAjI3WnVwm1skWk/hbxIdaLYbwPSecQ/8vptAplFoYMH6d9QeRs+6++PIWI&#10;7iITIYtxpZg2fNAvSm7nPMkY4Jgsph9r73M2UYEBzVjsqMu1yFtNC/KcPFTuO0rhrKa1bswsUgm/&#10;pQm00IXtOqFremL1IvEqI+AUvyRMyKrUOTFRe5Ko0tU2aw5R/DL3E5qqjReAvbaWUmR9X+Fk7UnJ&#10;g4FyEWqHckODIq20iXqKQsUc9caKn8wS77IUaStQxy15/X6IyJOuiWbI0OJVKeNmvGpB14UqplUZ&#10;MEjQij7VGfhXI1gUAahFNMyDpSFuJJr9KLMWC8FyGenBGKyMNRnVMIK/Ie7PdUMbDMiazsUSyba+&#10;/vTMTO/S+ZGpxT5wrTPLg7PnEZsEdhSPKQDU2QsTBKuSB8PdCtQ6d2F8EUGpVxcu3Tx/9c5FuFih&#10;Cv7iyWdffvXg0eN7Nz+9Ash64coMWdZLegS6Fai1f2qxPLlQHJvNg2udXSgNDHV0J061th7s6jwB&#10;rjWXa8rmmrO51kKxM1/oBNfa05saHC4OjUE5CWjUPz0/Mb2AQy82dRa7F+wEbpyErNDayaxFISVp&#10;n6DF1Z4U/lRUBrhNFsq4v2KXejIKb64iXXnUVJ07jKSiGHSxNb2AkR7u1kutp9kMKoA0BoDaOdp7&#10;VJQzQFjBJNZnUunNV2j+9DAYP5wSSZOnfJgud9RwCUZEQgudBv5Q3baV2+HnchkR4Kme4CtEniqt&#10;1F7hHBS2vUMlyr6GJ8ur2cFyx5IBF14EfmxaMSwn8Lqyk+E58adRLk5UD/lwZo+sU/Z4mMnEDuSG&#10;qcAVm8qQW85uDVlTTL6NbL1KMdW36EdJIV+x3Kdscit9it/UzXUjebWx+On4ChJHuNap0FCytsqv&#10;ZY+cQHUoImmpRd2J6lZfivuB5jTnoNBt7mUBNy10WO2qAGpVhmRveaC31FfCYIOuRMweVzCu9a2I&#10;D646eBLt86PQDGOO60FIhc8eq26uaks2tmYaEn2d5cniGMT2VxZgbQXduorK4PbFizeWFi7N9E4W&#10;U73dsWwrJrhijmsy30XgWk6zzTRQZJIw+mlCrchSpsWXD7p8nXRFhFYxuVHuznLZ45TcaNDRIa3N&#10;UCudFWaxfCKJjRfgJ1qjIgCnBHCUdrKmwmpGsbKjpRBWrpiV9qqhiaglKdewLtpZefILl2JPhjN/&#10;RjZ7r2N2qKoTp1BoIQQcqYBXI3jjWjmSCVBArmFOyg22Sl9LJR4AM+Q/nVwthl+SFuNYn4fKSpUW&#10;NxziKDFb7Z7AX+EkQUuFU3NCoLdym9R84dpLi41KW56i3mxeaKxiBzFnjlE3ejePGKFG0QJFi5/9&#10;3BtsytFfUBw1Vxv1hrQuGf5F2mZUzMKi4czkyRxlIAuN8C5ps4CNM9b7CMyYlKusFWbdzbmx6cC+&#10;g2GkxNVe5dTK8UAsEqQ8RgLexkh4EvhSj5gKBlfqSoy+CJl4rC1j5sWlzXPTLYiftdRQhioAqS6Y&#10;Zq4g+EdpwFw31MYN67C6aTRT2LTPkaq8A3JBs12Wy5Hup4qoCJ+rj1DMktBR4O7MqBOdorhynI/i&#10;x3Ephbm4vLH6uLMlp4+TK9VzjLgekgsVJavfwR4LC4txIx/yeqgPwnNJ+4TrsG8rNs2K+hbzzCVd&#10;AWACxn4lOIx0NppF5AXLS1t3igCeeSzY4pGk1p4RHQWe8+rxsc6RlEz8sLp+XkWd0CkJLs8W8f+8&#10;Ycn54nBKuW2dm4VYRxGhkhC7U8MTwzIBQX1H6wftOrn3oGNyZCAbYb6tqLmPaTrmJzQhyRUU76E8&#10;5Vyt4XPdfRDrq2mxioNWWWhuAH+LeBee4e7OOEivQiO7baRt5olh1IpXeobKwKhEqqJVFZZD1yuN&#10;9IToPCWczaNcWTTRuP47mcnDTgxZESxs1AqkikeymInnUsgNdghTk+yscLFWNdXWtjWebaypaqip&#10;aa4HZD1de/ZcU82J6tOArOhyHjx1ZJ9ihOFo3bZnJ0TC7+7eAYy6dc9OBDKBYn1582vgWl/f9vYL&#10;b258ftOG597Y8OLmjU9tfAG+VqQx/Te/+3/8X//u//R3G/7HNz96ZcfxzQdr3j9QveN4417g1XMd&#10;R+q7TzbGTzcmzrRla0C0YvJNvNyS7O/KjySpDZ7uQS4gKNZpaIPXphevzJ2/trR66+K1T65ev4dh&#10;rddvPriF6OBPvrhnkbAeD2BtxRMAVzyMWp/85cuvf3jy7Y9f/+Xn7378x7+IXP2fm1pJrv78M9Dq&#10;V08YvHQP9Aa0eA+R5/TkPnKY8LiPKKaHt2BqRX7nGsJQrsws0FM2OrM8AMg6NlsamMj0jSZ6hruz&#10;vS3JQn1L7MTug69ueO8PVY3Hu9LtCF4CUoWXFdgVdlaECYN0bY+3tkEqnITftSMphXC2zGGtuTKx&#10;K8akYz4TVO7KZGKTwkJxhgBz2ipVDFhFJQWHUYi+Vr6imb2ICCYCUqOQA2kGkZ5IopVPlC0sJIJ/&#10;JWdGaDMCvoJROxyYIs8q4BXVBwxJktyXYAftFY5TibKFg/XSuM9JS0KtCAzjiBohRPwJ4ZVoS0It&#10;hQPTg6ncYOYWVYa1KmApAD1jUZlMsVzT8mqTKhTCVBd7rI7ifoFgOVNHUJYq4hEENRG4In4JOHRq&#10;YR4fJCg7vA6QCRpi5j4pxMgb9AuI5XhSJjgBeYp6ZZ6QraQCqHhfXnLiMKP5oqINhVohJOUXhi5X&#10;YJgUswlYLyV4UWpbNgP4XCNY7Rj+xfzpt+USE1oI1iR7p+vYeAoOOU8nR4McNq2MJ2JT0S7l6kkp&#10;skytIfc5RJCTShXxTZDpNrMUvOGujL+iDplFJ3IFeWs0sNQZEObcaI1mr9d3dGwwqzQG1Uj84zVU&#10;MFirGL34YoxpIDHLavBsg75RKxU4qOnnEeUHuQszA6J7lbKv6I2Rt0feKn+Km7LyBzIpxJ1g9aQl&#10;c2IdoDz3aBC5RWLqXIYh72RIwtBR3idkW1Uvme3q4HE1K4vLj2QjIS4tlMZIICKgEy5jRmtvLi+F&#10;MBytNrWmMl3QCecwxiofGx0tLS2OzC8PzSwNTC0Qtc6dpzwYwHVxdXL+AtKDMfNmGGNvNKl1BAh2&#10;niLh2YtXFy/fvICZN3fvX3vwOdKDPwPXev/hrSu3zwOpIjF4/sIwHouro5zUuoocphEohCfni3gg&#10;jWlmoTQzXyqVGztjJzs7j8dip7u6zsSRwxSvBteay2OKbEdvf7p/MDc4UhqFHmES9yrQZWG2DUhp&#10;AFcEMgU6iEUt+VX5xKSFmxgCS4OyW1FDvMk5fcRcE0gh+/cUj0HS1QI5GQi5bykl5anCmtLHjkHE&#10;zEskgsX92C5WltHy/HjwPe+1uuVbPeUq0HQWn+ig8ACBBjfqwGmAitNzgF2XyFMXGvDB3USTmM4c&#10;C8jlQRKBho9Q0ayR8dpU9bxJr5lnYz0qFa6toYTWBrdSrGnDxB1JqIZXcHrLnoBNYsvGdRINq7TB&#10;82plwRFEpxbXBRe3eAMqEZxWQnaUxZajaB0fohwyhXOY0VK2cEjNiVgIoQ62xkLvU9dpoIhVmjiZ&#10;k2Mw3YFyY96VkNMm2XcX9a1C355eXXTUf5KPxU/vbV6GkYHNNyp38ekpAJCWigwbQ5Wj5h+k8pl4&#10;JhlLxTvinc0d8LjWAbUerzoFwTDUwsfhViJqPV7TdA4R/A3dDY3pplgvci96RpfHl68vIZAJj7Xb&#10;GOW6cuH60vTK+OB0OVPuTBYwGB1apqZEtjNbSmZhPu/LoffEkwRFFa7lCLUCmDFziNOAQCpqYopm&#10;t0p0zcxnyd1J41thyIJYXQCfn+ZDXGuqVqY0RuwWjtEQQ8j1O8K6TC6dX8b/Z8xz4syn5D6Sgdgi&#10;rnOeU1s5dkv2BLw/RBARH8tgc+sGhRk4L8oltU/moGa0IDASLBDRKetImgibUcP8Xl50QtEesCnz&#10;bSVQrRJgQ56ZDSlJ/YU3xA7J+2d1q2GDim/nCZMFtb7dvCtpSSLYMDuExI5mJEAyE8A25TNow2PO&#10;HIt4m/HwQeIb5b9Vi4SwPJTXsu8GwTbDjRSCxaOg/WBCT+m1ul/4slK3NKjfBb/tdfQdiml/6Nsq&#10;35Lrm7g+NWqDnzNgRbcMdJvwtxZyDpFFMAkT2+CV0PxSpC35BwkTrEz28YqIU+NzFvo+ggaxXDlJ&#10;9AXLvVT6PCUcvaOVMITHhl0kSCxgKUun1M5i/0b1nAOHfLhBPyoFgE8sHuG5/Usyc8Cu5H4Fg4Vt&#10;EFFr1jGwrD5qXjYjNK7DhBJTMij/ayDuIsmu6Vbz2P52WoE9aCfMngmXXpiXpkaMpxmFTC9FcBEP&#10;i8aXm1QfRyw3hhrMOjKJ5AXz3OLh2ivUyjFOrB8oBeIcJu1VniES6BKEq5kYFDT2ORMP66jx3NNX&#10;419pGXQIyC8KMrVEhVp5mDReWHmQYFxBjsjmqhOP9zL1qgxE2aHQ0spr0ESxx0fxBKaaTFJklT3K&#10;PWZ5SV/YNI4Ly7bhiMMX9U2y1yNweI04pMraH91HdNpL46MxCow81OVMyCq8Yc8tPsUrv3YOd6Y6&#10;SnQ443WpOQYG2Rui844IxAJj+XcUUkgkHLTBmhZBAlbRwQK3AxjsyT6mICsGukIkDCMrfK0Arhh4&#10;05lCcC2wUwdQK8DqmYZq+FrPIna+ofp0/bnj1acAXE/VnTl85ui+4/sPnz32EejWox8Bvu45+tG2&#10;vTuRFbzl/ffe/XAHht/s3L/73Q+3b3zvzde3bXnhzVeffe3lZ157+Y+vPP/8G6+AdMXkm9+89Nt/&#10;+T/9H//r3/6r57c9vf34W/vBsjbsPVy761TTR+faAVlPN6eqm5NnW9PniFozNR35+u6e5mR/R3GU&#10;k1oHZ8tji0MTiCm5OLFweW7p6jzkP5fvrN0AXr1/Ayzrx59/fO+LTz99zGk3j76mQtgi4cffffkE&#10;E1b/8gQPiYG/+vbHb5AhjOE3P5Bo/Y94WQFn4WX95snXj+4RoCJXf+nijYXVm4vgVzHw5sYnl69/&#10;vAZT68XrC0uXpxfXJoBap5cHRmeLUAj3jaf6x1Plke58f3um3JzI1R89u/O9vRvq2s52ZwhZIRLG&#10;A5A1kY11JtsBXPmTkLUdplYqhBE+ivEZ/QWQq4CskAoDtdpdgjoZpL3SmMhzarlWm1JaBkVMc04n&#10;RcLwtQ70gn11ui2J1l9esQZYZkPpTP2c9lTk9GpCinJ/iGbxfArJRuIFAbU84tSpQMQajh8KAUbU&#10;EgNDFfGh0h6DDmTkrzTG0RMFNRH6DSIrVwG9nF1qyGpvKl8XN6kJq0SOdJgilFdaX45Txadoaiue&#10;czzN1CT/E3+IgTpyulLezJk6nNSKQS14OFLYKcTrIKJwRpEfcpwqydYWVnlEsRHkbbUR8lXap8pL&#10;zlwrrnMnL1M5zHvPJN4W8eIArqBbvZtGiR4DEUoOVlFM0l6b1/bgGawm1OiK22R1aBGyJElAm9i5&#10;iomScVnUNggocjX45bAvpCLGcwqPOfqVSBXvGamLiZmdKy3ngO0HEJJ56oyHdBl88p4d5Vvg9k91&#10;rnWSomQ91Yb5vQKZhqC8i1foGgUFE9uzdHbMI489vwtdglzKudyr6nWAGPl6u/mNQsWOgr8Cxemb&#10;Bxucchi64ncerNVEhATiRdF95H2d7XyplKV0Im3F+MQwUwd4mCE3eDcjKzMkuBN4plzF6WpDjt/B&#10;IFaTcsh1IIZeqBVnGDN18SAZMoYOENJQwbXm8z3pVDaWycXBtQKvZvJ4kkxlOoFaR0ZL8wuwm8LL&#10;ijGtmFIzMHt+eB6E6srYPAQkF4hUJxbxGAVqxRScpbVpPIRaFy7fXLlxd+3j+9cefn73iy8/BXa9&#10;fe/yGpaeVfz5EB6z5wcAWTHwhjNv8J/LmAiXG5/NArhCITw5k83mz3UnEB18Lh7nI5mshUI4nqhL&#10;ZZozuVYohIFa+wfzo2jgTOFeiGwq5EYGe5JNSsCx4JZtAsRPeVkJWfEg+WMpFDEbYSqhKUkGBSPp&#10;uCjwkKWAjppGF4huEgMpkifSs4lxJblkmIq+u27e1jJhNroreDM8LAUMX023+m2FWuko83LpgSIc&#10;XmptrbCHyQTXW5aXe/tNoprnYW0UVIh8K4uTo4Y9N95fwdJQwjyqPYnencqrMhdLEhCR4a7YTjbv&#10;SWzygtK1IDe4wwYoRuAl5qkPEecTVeGONtGMB42pcBqnJ0k4BJieLtN6Sr1iZSaKj/s8chFL+2ex&#10;mTz5kulqTJGaXOFyJvyWrI7pcbrw2Y2KbEsshUXfUXLmzbNqzsI5VrRhxiyRSfRgL8naYFnf2fzy&#10;29qSgNfBq2CJK/T2pItZuFuFWlsaMA6nsQZ4FX10BQtjEN+ho2ePnaw5WdtSXddRX9vd2JxpTQ5k&#10;eyZ7Z1anl9nSvnAZBtc7nON6/tri3OrUwFQpWe5oSdY1d9d0JZtThRgY11J/DpctU4UxXmIIHldy&#10;rXhID0ziRYNwQkKVhIXIcYGzTg0CrBuK1GLeGLO+eGLgiUfdeGFhf4TS9OB34EWEe5yDiLhqAbJO&#10;IZCco1+w2rADQhZFu4uYNrKxjSn2nPO6ZpeQXq6rktVnICSNXcnGkFKLXA/2qarBYY90ZQQozgqb&#10;Wo1af7lGVMKqT8e1Mfqy3E5lIFMxEamX2ZTxYBik7+BndEYRogB2GtShnJX2MhgRvTco7JT52QJO&#10;kvA2fyrvCn9uWhV/jo1xRYs3NAVHvYxNmyIAA9gOGkW0P5iiLNRqKY1pMSu3FXITsaDqOhGVWepv&#10;aG29ooGxe/zsoAlE8ZelmOBmR6EPRBr2MdpNKk7MS4c9pWxd6dIztLAAFaSTA5yppZco1KgPv6aW&#10;mVy+AuSo8FDHC6Lzy1ZWSGAqul0EKXWv5PeyPJg7UGDMwubIARt0zhyCErygAbViazFjBm+Osxrh&#10;xrzl0TgadLbWdPBaFhIzwsFXi4bZBFGuEZdZQe9zBjgrmkjfi+ShuXEtvCEs2ghQI7h4ipoBxnPV&#10;D25yadUS0c3dorfi70SqKyykChbiN1VpYcKc+8E3GoNYYdHgGPIUACtcTNsacOLci46y70qUM0jO&#10;EzCev53PT75h4E4D625hhXYO71OuNwJg1skgYRrjtQhQ2UHQkDZMF0fnVze1YU5q5WfhUyyy8JmA&#10;q17t2nBKqFMgK7hQK7+sblj+dLuopA4g/yOpXdh+3yhxgVCWzAwtWaDlSBdZyj9U74YIXA0OVK08&#10;5ewtDy0YvV6pyvChdrSCKbWMDnxDlMYUgpc0uce+cQZkhHuxtMcSDJNlBcmmZCY2p/QKQhb5nnmE&#10;MPUWAFypFh7sTZVyyWI+WcgCuLZxUmtrDe4LLfW1LQ2IYgJ2BfV6AtF9VSePVp0gWD22/9DpIx8c&#10;3rP3GFHrtr1Aqtu27t0JhfB7H+5AejACmd7GyNb3EBr85ktvvfbCpleBXf+8cT1Q63NvvPyHV5/9&#10;6+f/PbjW32367bajb+85s+1I3Z4TjfuONezBjNaazuONyarG5NmGBEytVbFiY3epqT1fHy+3Zofi&#10;BaHWgZmekYWByeURyINn16aXkU5y8wKkQDc+vQbUevOzm5+EGa2fPfqaLlaA1S++/fLL754Asn71&#10;/ddfc1LrN8arGLv6w89/+eHnH36UNvg/Gh7800//+MP3P3zz5JtH9z+/e/Pe5QvX56cvDE2c75tE&#10;uMkFzIqbXLoyvXIVGZ+zy5cwe4Km1uGZ/NB0foC+1iQga663LdXT0p2rP1330bHqD1vi9Z0ZhDBh&#10;dmtnLN0J+MrQYNhck+1IYwJqhWY4kesGao1nY0CtAKvIWYR7SwHCcLRiuaMRA2phwFH6nIVa8dDY&#10;dqJT8a5gtmhVhauZk3sHOfdIdKsTmwhf8TqExDhhKBIeDsQm04g0ajUEKXnUDSS4OPepEnVWLgGq&#10;9bB4RbJTClodY+SYJcArBMTasImf0UyaaJSr+EKgWTClmrhDfS+wpSAlnCEI8SWmtcrXD6EwxgsL&#10;/eJaow5ZMFsoWtlGwKtmWUGxmoCllpg+WEJW8KvSCQMBERsTtTLdF8Pi52dBijqtl1JhwWtsBMXQ&#10;RH003VaGr1LHy69Hw7oWCOIuWU8VrIw4XMJX5CTyYdwozhPwVWJgz4MlAObH8fvg62mXYRsA1bCX&#10;Fa3ETqol2vpoblgkvLaBlrnEAL1SbPNL8oMIykPocUWNjDfRLqY/mBZTka48adhsCBMsDVntixAs&#10;Z2RRqKp125CFlb+DbQP1KlxN4Mot8XD5kCITGqVY+1DOehiXl9EolYu3IncEbXgwxxJYZWmJpWlh&#10;rUCiNZJNhi4g2xW6T0jV4+fq4tMlyEGgITSYPULpilW4qCscdbIpfSG8CSbMYG31IESrgnW3cCOZ&#10;nU4s5eJPbBPC9cB531YIg26VkmcAvrhSf6FHk1qzTGBKIIopj85TpjNbiGeLiXiqrVBOTk73L4JB&#10;BdG62AdVBkzwcyuYUoMAYciDJ2ZhfgDXujg8sTiMCa4XrswDrCJD2KZWoNZbn1z+9OHtL768j8e9&#10;B7eu37lw8erc4iqihseRGDy3MihTKyDroEyt5TFBVlhbpxd6Rsa7k+nTse7T3fGzHZ0nY7Gz8aQH&#10;3gCytmFMa29/pm8g1zeQH8GdaBIcDhiAIbGpwCeEhRo6ShrTTCaKZtSySDxi5IyGYXDgJOdS0svK&#10;uj9IhSmmchHvutyhFx7KItkqnYSCf8qkCdCXYYku3G1vlgBMsxPkGRNPJcGw7H+88YdgLRYWDnGN&#10;JpGKDx/BBnNOoLxnnj7qMot9a5e/7PTT+M1KpcIw8CqI4KvqCblqI9MRKxiZISVLCxEgngsCmGrE&#10;6EGvlsPxQ4UJfWIDzFg+6pAzm2lxsROR6qG4EdYi0vJRSicCUz0aPTRakzo6aixDDnDwCgpCK0lY&#10;fQRXje6jswI2PuFul3TCA738XBW26zm2olSBOdfOr/NvKRvGlcDhhGJyCJYqlAu/b6AgGBwl+R/9&#10;kK6uXC+Ks+LHsUMXBBfkYAGebWshas0mu9PxNkRudLSgNKmBHowTcapP1545fu4EDK7Hqo4eqzpy&#10;puF0Y1dja6KlK9eV6ksNzw/OrE4Cqa7dXrl8hzphelyvL81dnOifLMZyzW3Juo5EQzLXkSnGcz3J&#10;Qi/kTCloJXBW86EcbBIdmtLEzgt11zyOFh/SNRDaXuPQ5YLkVGIwDQtc95DgbpGhGhZWMOJrmpan&#10;fl7nvBYuiQuksbd8ACNh4EQgQ6s+TnSSs4rFGWXmlgsR5cEkSAkvOSgFCyljtCVJCCFerjJxrpqW&#10;d9UrlTvxEikdTUJ2n8ikk09OVt4q950XBVDNzgW/Lw3YvKYkFVbfih0i/Lmua1LN7vtYsuuzQkCL&#10;xXekAbZYRmyk9DIKSlB2l4yLtpob0BoJyPamzogYIUKaaPqoKnXrfq2fZ4Xtm452na31AU64TUDg&#10;EeUkkcnkWDXbAtWFoRSNl4m5I2+AZbS+YNW2Zn/WTJpesYkxtG5p2qTygrgOL1bMCBWOzsCYMgeT&#10;29p4dldDoH2gv/yfOn+4WEm/oF6toK8VIl70omtKYVRBrkxSUbon8mZabYjcvKxZ1engnKDv1RoI&#10;1IrjqPM2aAqoqRb365usfcI4/XjCRGJmU/e+vRrWqpMSgXb7OdXq4pZ7NnWIiggGB0F9np+8g+tE&#10;9d5WUeH1kE8CUa+95+/CgyWLqdE+zzEhw0p3gxpj8ZPskAqrm5tVo4QnmGPS1f5mKJR2lPhwrZP0&#10;v8yELgBJdX5rsrL+pjZxCI0ziVPniezQFqRYKRMgN5dZ2SjYSWHbRTuQc3EDKibMHtKHhgsTbVb1&#10;RrU91G7gpy9n0bD8yfnJVtk4BCFSCjC8kCo/ivtAtCqpK8zUkaoFEZiadiEdnw3bosRtu+XeDm5t&#10;i9g9zV4b4xsHLzp5pEXP8shqAiejJfyV8SSaasMZrVYLK5AJLRiAUvwmz2qJh+lfhRJY6lAqSJ17&#10;okYV214ekGOZMdywqWI2U86DdI3nU5h504gEpjbELzXUtzdXNdaeQvxBQ/Xx6tOY7H383CmkzUOP&#10;A9T64ZG9uw/vwbzWXQd3A7Xu2LcL2mCg1rfef2fLrvdef+8txgi/s2n9W6899/rLz7+x4elXXvjz&#10;xhfx+Pcv/fFvX/yH32966o29r+888d7+c+8frv3wSN1uyIMx5+ZUy/7arhO1sZOQBzcmz3TC0Vps&#10;7AR2LbdAHowAYZhah+b6Rhdgah2bujABU+v568uICURe4PV712/cv3nn0d2IaGWA8OffgGV9/Bh5&#10;v99/xZ/fPTHFisf3PxOyAq/+9B/WBv//YNiff/7HH/7ywzdfI9jpyWefPrp9+9MrSD9ZujI1vFAo&#10;TcYLE13lyfjQTG4CVej5YYxLnFjoG50pDUzl+sbTpSHIg9szve2JYlN3rrEjVd+RauhMt0Ae3Ixd&#10;nmwDZAV8FXDlmFY8AFxBtAK1xrPd3VlMmANqLUAVjFshGFfyrmgKc+yZJt9IVkmMytOYjB0gqywk&#10;dEQClBb7evK9sMKCoWU9oIuUvJeijDBGFdIwsqzCosjQVfat6DoNsEFNJfmqRLx4ZxFmzBPWIFJ0&#10;efiHDPsVcgF2s5eV5liaK7HyW7KqTGAiTyYneSaN/xW/X+wHGkflw6CiCsSlW1UomsZPwT1zh34T&#10;P7G01iStOEs0s+DHA54nDWngCpaVjCkhqz+U/wlfq2jUsXXMLAaCEt0qLhQ9zxHRqjTXOs1IWJFw&#10;UeFR9GEKQBqjCrISplcejmUaGcNkVKUkh3dWnC+UxqaSzYJqlKtNrSGh9FeQlZhQu5uhWPjJrGOR&#10;vZ6fG7R8IloVbEXRtmDw/9dYIZXgk+of8MBo94UmnFkOeU05bEY9NkoWURN4oKsXX92HiDNtfBUB&#10;i71Pwtb2ZWdE6aziLV+qHlbhXvqNRXVHob5auJpZUB6NY8pXWY78CBtc3SF2Re52pkKzguUPH+QC&#10;RdMUSJkGTRF0SjLkuHvqDcBNSw1vJ2r8IhsW2gmjQbXi26pHcV1oZEZ6PJeJek9OsHB0SsU8SY5R&#10;jCsVhqO42PJ4FKDpzyfAsgKyFkrJYk8qW+hOZTvj6TbQmHMLg/MY0LpIlhV06/wKlL3AmWh3jeNB&#10;L+vy6ARn4YwtrE45OvjitUUA1yu3Vq7fWUV68KMv7n3x5WdID/7ksxtAravX5lcuI4RpYmmNeBWo&#10;deXSJGfenB+YXIBRITsxR1PrNNKD+5sTiVOdXSc6u061th1vaz8BljWdac7m27L59lJvEjNvEMU0&#10;Mt4/PAZiEJNaUYIPTc3hZkycb6Odo5jobsWYEDJONNcBtbpqV7XNlAhDevKrwFOa9MAGrXKDGcus&#10;Sl1Ij2Wlb8zuYctF7Fgg1kauIUI1ILTg31TlDUJYN9QAIxmewcDhqCpibU220xMUVSvzJwWfWD1N&#10;dLhkD0gsfGjIJjHNIiczsQe308W9bu1meFTjkpoTk8wMqjBUBueyYblYXBagka2RdbCuJgM8nr0y&#10;lLr/gp+VsMqpWQL1SvPIIMcnuYcKmtjECczzXPQFoSm1rH4r8p/yVlHeFtHFhKxiJNSAl8pRlzar&#10;Ov+VpMXEVNZbEkgHGsHdMQVjqlR1T931HDEqX1Hwj6pb7VW+gwpfrHK8J0mERns83z9E2rCE8lXs&#10;SEkvSrixoTrBA5PlO5Nd8Lg2dbScFV7FT5CuEAyfqEZP/dixc0fP1p9q7KhHuxeCpa5Me34wgwSm&#10;+bUpINVLty4Asvpx4foCgGvPaCZZhEWnKZZpTeW7MsXudLE725NE/JgUwlBPcCq6TjAmhBugWmVt&#10;MxvbLnhxdIAKYUWLUREQUWEk0qU2VCOPCV6B4Y98npUIGdX6NkAyzQvztGCU1UGXIJAwzFdEMEn6&#10;SgFeNVil0iH6J2yt+zsm+oTNCM8ER6kzVPaMBoDZpGdTHN7fg0DDihom8Uj5TBEKLmdFFuOsw9/o&#10;PNf4SmcpQz5tryClmzRGKtc6Sr4V1uLlg9ctMMapBd8yTgPJAXSuStarkUtUK1CVKi296Sy5S3QS&#10;quFiaSWZN8UI+WI3UnLIjWa6gOoRyo36Slj8cduSETTiMNXzCqBdp6vzyYwJHb8kbxVRq8Ch6T6m&#10;/au5w8vK90RW7exf825i5G9i0Nm2+FdFA6IZx1FJOsmt6SBuNCOqS4+rQeDEImRib4IuQOIrJwkZ&#10;XfPPGW2NzjJPALeH8M6BKvR+86rloeWKn9AjDNgUZOXDzLwOH89qnCQ0HajFpld4K/fcGuEZr2YE&#10;n14A2engsv+Lr9W9EiMcNyxcEeFGH91n5Ti1vSKMqyGTTDZVjtAAwsN93BLfigyHG8a9LcbewFtN&#10;NOqwKrd4N/jIUmpYmptE7v15JfdJpQuhYoayqDtYQ90N0bcI9Ltof98LsNPcejOrLAkxVy3WOewJ&#10;ql5SF1Iu5ahRKN8T8SfH3ipcUBA9hAbjP8GC6v7CYkMOUl62ljr7nugeintPPHPciI92lOsi7kmF&#10;F6J+Azol6SoPrRRnmEg5MIBzAG8VAKqH9/Lc0Omncwlb4lWd7X5yvLh2KrcPF1dmxUXV2nhFPG+b&#10;K15xyAsK1xLRLFGKZHS0xQK1YqXCPAL8px12gKzgzWRkxbw9lovibMNJiz/Hm+T7kSRcKvT3gHdN&#10;lbKd6e6OVKylu6Oho9mQFbnBoFiBV4FagV3x5PCZYxjuDZEwJt8Ar+488AFihPF478Pt2/bs4Nib&#10;PTvf2LoZUuFX33mDCuH33np+0yt/2vD8U68898zGl55nJtNLv3/1z3968/kN72989/C7e868f6R+&#10;76GaXQeqd55o+uh0y4Gq9sPIYarrPtWWrmnP1sZLTUStJQxja84MxrJKDwZqHZ4fmEKy5to0Zt7A&#10;uoKZN+Ba6WgVaoWpFfLgz548fPjV56BbwbUKtYYHWdYfvzVq/QtR6w//ZNT64w8/ffvt919+yWk3&#10;H8PgevOTtctwk12ZmloZ7J/JpAYbu0pnY8VzmYHm/onU0JRY1vFU71iqONRdGIjl+rtSpZZMD0KD&#10;G9uTAK6w1bQ2dWJwK0a2Ika4DenBeNKRIN0KvJqFwLCQwBMg2HQxBdTKmXYDmLWLm3gOaUzOApQU&#10;n3kWloVbgInWhlT6dq6SR8UTxdzaR4kFM8xlxZOQwEQQJP+qzJIM8dEvy8MoKKThNMa3zBYeYhwx&#10;MIjiwfhuwiZCrRwRTHwkKStnsRqjmRe1lxVv6Agk0qrMfEI7hpFGHGNDUhBCIHwddILIytrIassr&#10;U4gjkbCjoSyzlUiYiMxDcag0ljxYXHEY0AqBbQDMiGWaoLeWCmGgVoA6j4QJ/CdROMEVYaoyk/Rl&#10;SGxi042/hWND6pJZVgujFSEVMqksOTbLiq/K70aUC/0wtbuicB2SJDCscazkWhWvDDKTEFoxxWo/&#10;8LjaUivMZm8tlbpK9yWaN49qaK1YKcJdb7C/grClzLRKqVK2Ctd6O1GlruE7k0FVnIABqm+Hnu5j&#10;XytjhzUsh6Y7epTtWyDn6SWPqfoSbpnkFPoNYYymZ80hq/ln63+496g3jG66Ew7ps9XvcAttKwpV&#10;tVZYF/12YpDEUGN7ag7CuZloEecGePvNU6nzHaxNFIyx5gvxklrrnd9QwUjyQSk5gymaIvccllvR&#10;BjuHCVxrP8d/E7WWB5B9SkcrJMEFmNEL+Jkq9GAETqw71ZLItI6M9cwvDs0v9c8u9UMkDG0w0oMR&#10;Ow7UipGtmH8ztTSCJ04Ppp310hy0wQSuVxev3V69+fEl8Kuw1DML7vO7MLhev3NxjVFM08tr4wCu&#10;y2tjhK8QDGvmDVCriNbS7FJ5YjpdLFanUlWpVE2s+2xX7Gx3ogYDbyAMRnpwoacbk1r7h/KDwzC1&#10;wsUH1IpYWrA0GH8nlZTwucW3MqwqMMbZyxrIIU0jSyg1ztlOlkKM1j5a8jgGk4UvevkOsHFEEF1z&#10;HmMoPS3njlDs6kAjkofOdQx0a3DWSQunqtSNBk+7cRPaXJMjalDVUZxsvpeZH8xoZcnCeXGQnTD0&#10;xWZXg6uoUgnNdW6kSh/XsrhbU8unvF/aoqKgVPUIw+xTkWY836T71bcQUCHZqMKLANsMEtUB7P7Y&#10;faqOI4nWMFlboBHFIsmH2WnsMacZ4SyFTFQMbfhXBWwqDUUkgHkDNQVYSwEqRMWEKyrXFtCFuobQ&#10;oE7nWqmKUiWk56qw8dXEwNDqxstN0i+lMZl8Fvp1OKdcyn5PIS7Gbqm6ogbMMmlVigA5/NZ8UeIO&#10;ZwtHbnbobXgzU1HLatsJDZjRly7A44qI/Y460K0axwd3q5KETx06jW76wePnjp2tP9PQVtcaa2qO&#10;1Xelm3MDyfHFIeQwAbheuA4r0Soft8+vXJuHx7V/vJDKt3en4dvpSBW60oVYvpxCmhrwKhhXz3Ed&#10;5pwn8plyR+v0sBGaumv6XaW75tgMTwP2aexZtfDvOcl5CDc89CPYlWCoEsCwqR5X9rTiR/E5ZnFN&#10;b7pT4+w3rzlGC/JnBie5G0m+KhXINIriUotV5Nuk8pCbpLOCY1esy6XvWioSb0mEH0IhTqQqebMp&#10;F2wVO010UKMrE5y6nAnMDGFcXGLAiFejkGoGsPG8YlQpr1Cu9lpFeVJxaBBKUhxi6kKddM0dqP4O&#10;H1AQ4D+t1RfsFC0fTZp1E1NdkjDTBScJs2TE83vQi07poGYU+xRgp7tgeOBftW24bEmq09og8TO0&#10;GLiQzdrhE23Vs9vc6JQ3RHFovBlJxePrF/WKxgASuugC+YV4FJ5hocarQ4o4s3AB73lKinyJvAWr&#10;hWQ0y26COkFcW3S8jNz8gEkMfTeiVnGtWsHERjqzUNlFxmN4xRCCgqaIcLPyyADDnKESs+lrhUJY&#10;AYRcYSJlAU5Lm6I9GcXpUAGt6fZqNTtPA+95dRl4yfAEU6IEY1dGB91SIQEOMK88PN9z8bc++fkV&#10;QqCAmh2/eJVDT8ECBLcGtEP4O/ruXHW1ANrcoTBFIS5h1HCeUyWoHpw3kpy8QsLUgFDvQI0G+/kD&#10;ux7pbtgZUewcfpplpdg+OHiZw+SN8eFz3aLdxZNfXRUpwijdmp5dRJaKYpl0mYPMBOOKt3JWsDaA&#10;nCquU2uL1AiWa4P5DhZNeIO5HPH2RD8ObVxu95vwxLkKjApClW4v3I6hVJqfBl61MFgbEBTpps3Z&#10;XNAdxHcHgvBfhVHzHKMhliiXlzPnQQTlMMGqIq/B4lqkLRwLwSRxezj6msXqaeoavoWlFecA/asY&#10;x0rs2g9QinmeNMSCXNU2EMEC02YR6tNbyCJYvq+UActaSLcnuwBZkcYEvHpOwmCYWuFoRW7wWUxq&#10;bag+WXsWCmGkHhi4MkD46D6Mvfng0J73dm+jSPhDAlfkML23Zwdsrpt2vI0k4Ve2vAaw+sKmDS9s&#10;euWlN19+6a2Xn33zhVd3vPbW3s07jm/bW/XBR1XIYXr/ZNNHxxv3AbVWa+ZNXfdJ+Fq78vWJcgtM&#10;rR2lxu7e1sxQN2be9M/0IEAYCuEZ0BJrM3OXZ8G1IiOQqPXetVuf3cLMG/ha7z/+DKHBD78GaoWv&#10;FagVjlZ4Wb/Cz29++BpGVqLWn74TagXX+h/XBldIV0xq/eG7v3z11befP3j8yb1Ht299euXa3Qur&#10;NxaXr0zPr42PzpdyQ62xUlVL+mhr9kQsX5UfbIM2uG880zOSBGRNl9uTpZZUqa0tXgOutTtLU2sb&#10;XKwJjGyNYWorUCuoV7xY4VrTMrXGEciEmGfctwcxZbcASTDUwnhY++3WhoceqTfNDOEwcHUU4luO&#10;tAGgAMg0Fwosx7jZMJuTFsjSAM4WGEYMGon9bJwUGuKDOEh+V9OBJvmoluISgdAjjJwwpiPyEi/I&#10;sUxS2jLIFn/uOTL0kQoYWz8s/yYfDvj1nFUNsEH8GAXDQpiMBZbKFVfitJybfDdDKvCUAQxqOk7P&#10;AG5AuEFwPKy+JnXCVAgjUwrgeQgdXg3XoZaY8uCAWmlAlZ5WuJEOWuM662yNVIGeCdvI19HFa0DL&#10;VwQ1fVka8UajdVA704NrwlboHM4cpUWROKb+1unEFTm1fk2pxfYKa6armgEEhEoP5nLstr0CnQn5&#10;JOfjYXAWlj+If+vZkmLDZdZVu0KKYqZXMReLCUw0PYcZXGImaS0jqxmRnLpDCxMqXxG31RCRr2Pv&#10;pZ/b7AE2EhgHpZAbqGpmuzzyf6K0FYHMpF8unXbPBkpHkhU81EePJsVJWWTDm+XEWo7dmZZ62U6M&#10;SLHD+AQxTkYOqoZ5P8NuwQmE6t+qS2NRTTzjzcYFnBU4obsZjblT7UXpjmgNozLRjJNkGlX3mJYh&#10;akWxi0EacLRmi0mYWpEYHE+154qJbCGGRzLblu/pmprpm18E1zo4jRwmcq1Dc+dHIQxegHoEA2+W&#10;YGcdUg4TGNcRvIJI4fOXiFqhDUYOE5Lf7iM9GPJgzN36/GOA2Ms3ly5enVm5PLm8OgbgurQ6CtS6&#10;iFimFaJW4FU6WheLs4vF4dGOVOpkd/x0MlWTSNam0w3d8Vo7WpHDhIE3QyNFpAcjiml8CuQkdJK9&#10;I7i1TCK5lPvKOaVimcTAaDIe90nINVE2DIgOlYmcQklVISGlKQg4A/EnGk1JklyxwwosVXlE/6eL&#10;aTXFK3UwXsddmcpJoUcW8RwPG1hK1/3GzDiOmnaD27z1w8KKAqsEHqJ84STkFBN9nBJKPTU+GP9w&#10;UmkMIPlGB3WwHNTJ5iAoV9JadnnrpdaFc1M16TF6xYwcu+MiExg/KxhpWylLQ0FxlVk8M/3E81HF&#10;3qCUDz11XpLqHKkdw2iQwLIKRePNlcPEK4UcmkpevgkjWMMcDsnaK5OfgjJQnWzWBJ6EqULZU+/J&#10;UImUIOa09A4X0cz8LB5UIEvyZwGecRGe4IuDH3DpplsR9T/aYxwOyS6+CBnsDdFWAQAQoivS3G0y&#10;5Ps5t9xddhO5ZlFobRosp4uZZD6VLqRhcGWkcHszWFa4W09hvEHtGcw2wFA+INiz9Wdrm2sa2mqb&#10;OutaYjDhtOaHU2h1L6Lvc30ZROulOxev3oWnCMB1cXZ5vGcQ0fzoCnfFM23d6VYbXAt9WVzF8Lj2&#10;sa+B+U9Y+pi45jLdRBCLOTZE2MHxt7OQkqJZvI67MoFZSN7iospbqSgvnUKaWGuOMYgV8SbsDijP&#10;E9JfXDusStWs4UAp9YzcEppAPlmwl6M3JN94EAvQsBBJ6MnecMN49tKUK7qb0NpJS6YxK9W8a3Fe&#10;d1oYuTaK3XU/KOAKJ6hZOazT24nKDsXVWCnlJ0fmtwoqEywPTmySjZwmwlArYFcgWPqHA55nLBOT&#10;ftFnUYxwRVkteECQ47YL+k3UPIfdxTuyjgsVmN5jJiddc5OSCl0k5d/6qtQMTME/ruGaluxHEF/g&#10;PHRlb8ZJUJDLglux2GC0RzGzFM89rgOFhdRlvFeqbc2HBfOR/dI3MreEQvvVb6h2FUUiEupLoR0l&#10;CQtZBX+vO1BSqQjSKBonWrssPrIKIBC8xm8yhTo50qGddB4SqYp8UwZHMENy6SPRCn81zj8uR/Z1&#10;e7y2v75JNjwcZRQBJyXVaWBspUcgjRWqUkpGlU+LTEdWoh6MxPbfCOpU3DTDIGj1l2lhiPKHeHPn&#10;xWLqT/04Y2BR9Fy1BF+9fga/g74pqwguR+F70S4UkZa8L1hBHaHWYKvDOxvfKjfODD93aVApW5MS&#10;lAv8XtF8YwXRuY9gvjGaDcZ9FYnSK3/rPgsU3byRgfZXJD4rpRlEfg5Ie0wtrhr9vJ25dlKPMvKV&#10;6MnMIloLnCjuh9xMPKlEyZJOkOcryH2D/Qq3GH6Q0kkknXPfhzejKM1Ecjl+HXycT3vrF8KX1eZp&#10;ZrKakri5M/SLqNUJTJTyemqr0vU8R0PkhKchDhM/6229x3wKKXuJxkWs80CtoFtxmQPbwMUKWtWR&#10;TtmeHMbeALXm+oqMYkKAcC4FU2trvBPy4IaOFhGtDYCsEOAAsoJoPVV7FlwrMpmOnzuJ9GAohKET&#10;RhrTXgDXI/s+OLhn18EP3z/wIaKYOKl1+5ZX392EMa2vbX3rlbdff/HNDS9veQ1PNmzZuP6t9S+9&#10;/fLGHa9t/mjLrpM7wbXuPbP9WAOm3Rw82bIfptaG+GnIgwFcMaa1s1CP9OCuYgO4VqDW/EgiOxzv&#10;my4NLwyMLQ175s080pjAteJOxMFsV+Br/eSLjz99fO/+l58hMRgKYUUxkWt98pevDVlBtAKv+vGX&#10;nzHw5n/R0foLakUm0w8/fQfg+gRZxF9+imQmAFeEd0JwdP7q7NzF0eHZXO94PNXX0JI5Vt35YV3X&#10;R53Zs7n+9gLGzPZ1Zvs6k8VWKIRb49VdqaY4x9602r8KNhW0KsBqfVsN/hMGV6QH0+OaaoepFbLh&#10;BCJdenOagpPFii3gCvjKqfJErePUwpB6FcDhWco5rhgiwFE3dh2SqwMIHMFCxJALTXAlTAWK8dgU&#10;sJ3FfojP8Tr9pcQ7kp0CVXroKwemCLsOU4VK2xpnZ06D4QvqYopGOXY1sKyDk+N9AJDj5FQFlDic&#10;BlyjBuQQ0zo3mFFHSCfmfQdQDnwkRt1AIa9pN/LERrwrbmfMHNYwlGnjZ/k6+SdMexrC9AQURSRR&#10;Pb4V39TuXLyIJGQgWKBW5wmDfQXNqeGxk8gQNndK8KnEzjBhVcQuZ+9oeAxRlifiBIZTNnfLdyWR&#10;VWASkLdYU3hZPSlHoPeXYT52tJoy1vRXhh2bepZ0Vu/voTiBvyUaFN+tlF3hWNEUYeqMKz95lBXC&#10;pA8NMVmWgE+h6qXxFW/LXU/8SScx34f0jidE4z+5jrspDqQqujV4M+Rb4+JCXXF0RzQL6vhfvIkO&#10;KupdDwdnIeUawsjBDcjQyESRPQcxs2+inOijTyTydDXsOruiTNb7qKeA+5luSGJ1uGLqNs9l2l1w&#10;o2LzUSJUtZSL4zVwFYMdFJWB6AuzJVgOokwMIxADoCVKIVYBQlDgniAuK7lfhHmoC9WwH57gvFbM&#10;e8TUx34A1/58ppjIyMiaK5JrTWPGRq4jkW4q93fOzg/MLQwsKEDY2mCg1rnzyGEiavW0G6QxIUMY&#10;M29It65C+ju7em3pyq2LNz6+dOfTqw8///jxkwdQfcCrcOXWMjHq6qjxKn7yIaJ1drkPptbJucLU&#10;XAEDb2YXiv1DHcnkme74mWSSqDWVbkim+MDYm2IphvTg3oFsuT/TP1QA1zoIqf8oZvmATAYUHKRj&#10;TYwTsZ+jC91wBfmjKlbSPioJWRbjcDlH0fM5RAVAOquqCENHqXsUIRCmXNqQqcKdfGygK90gF5TV&#10;R7AsBuXoNA6+iUgVVD/w98My4XQTlKGu4ysMMD5dwUiUCqN8t0dRqBWJdqxuRSkImv4iOLc3LLA0&#10;QsuMmfFdXBImihUd/um2NHknBfqrW8/IEGyGBZkeEhsYV4uZlQxJoZr4AZWDIclMKv2gDrDOECet&#10;4jTl+FIaSuWc96mOh9Kz+a1dZomuhFhUuSaesPqLjS0MKgjt8BD3yitLlJf4E/4MV5A/lz5DsaYm&#10;AbDxujTI1bj4UOKlECzvQ07QpdgVIEpSau4WV//yF3A1cEkNvErCSkuoa2IUsm54sTvAAogZkhjf&#10;msqn41ncJjkIp7618VxjTXVTLVArRraiOkFpcuzsiaNnjsPOdK6xur4Ns+Ybmrob2/MtycH44Fz/&#10;whqA63m4W6+Scb24emPlwtXF6cWx8kgumUekcHNXsqkr2ZIqdOeQ1N+PzEPEqpXwE5cAgCv3rQht&#10;M0I4IXEGmoE0zWjulEjMcnGe0gEcmqjXUVbmuR3XagAZ4/lvsXM4u1gCe8vmURpOMnKJK6rPZ3vp&#10;NSzaY2koguBsZEWM4uFMsjDKmO8J/MlP5NRiuRbF2OjjNIFDUaJBa8COj9hIWwBMT4lxCgnJunLZ&#10;1lEniJchmFI6IRUlxQucI22AcnlpEzeKqzfa0XfncQenyusd6kFUqChFQvuGqng8CBV4YyUVb7+0&#10;2XvLg8EU4YxiNqnHLIX4Ii4sEl84k0b9FKfUCsEqgcYXLy8EdR9IUP+aqfb4XO86fn3SSuyTmhbQ&#10;eRs6trz34eQF/7yAXEqSe74KvGLwQvbguuCpMfjhlYiTXBHf0jOrfWMtA7lZ2csNgdzI8K3TD+8Z&#10;PFHH0MxhOGe4RrntJS0x+2UBYNtrI4Gx+C7eQMdg2kYIMyOIdD0G3z6/uLUSmrQMYYWbaD5SoQHH&#10;gLGA5dyucv9FZwsXMWnaUd4QSOvqDkhPcNcqAwm2I+F6aN+E5qCIX31ZHcTgcWVJ4Cm+IOR1CuGa&#10;ordCJ5JOM/6CgJaE3/yyYWQO1zGrZz22N2oHuCDRvUm6dGmt9Ym0IuOLeDHnJSPU6h6Tz0BrZH59&#10;QrrFEB3uoAmKwo1klLWsWuiU8YEaPO4WeSQNIODXaCIHChLTum3h53hEQmu73zVLzCDf3i611I2B&#10;vf1KQZMAWHEe5rpH2VlwMpOsudKv6S6m348oBH9x3ePYyTLzr5Fymh8rBlhnC7UG6k2Ey9NPqPLF&#10;io34X1y8ajsCxDr/BU9U74XZrcC3+M3KkBv6WjXkBtAFGmDAVPwn0CygLJ7jkSymMa81lk0k4BbJ&#10;xDuSsfZkrC3R2Rxrb+xswbDWc8111c11CD6IUOspEK1ArRrTug8/dx/eC671/f0fYPjNjo92ceDN&#10;B1tf37YZ0cEb3tn0ypbXX9u6edOOd195Z5O0wev/tOGZF9544cUt6zds3/D2/i3bj23dfXrHnjPb&#10;D9fC1LrvbNuhqrbD1R1H62KnGuJn2jI1yBCOFRtiPZjUKoXwUCw3miRq5bBWBAhPzl+aXbq6AK71&#10;Iie1Xrr6yZUb92/c+/yT+198+tmTBw+/euT0YBCtMLUCtcLUCtQacoN//p6+1n8E14qhrP/zgTf/&#10;wWAmjMD5gaj1h6+/wjtjEiwG4Ty8iWSmK3dWLlybw8CbiYVeJDD1TSSy/c0tqSMnGrceqnnrZOP2&#10;5vhxOFpTPW1dmfq2ZE1boqYj2YAZra3xZqqC01AnxfETwuCWWDMEw6BbAVY5FCfRlkD4qEa2wtqK&#10;R76XFCuOI+7jSGZSr58cj3sWjJpDCJMgBobcgAW1hVUpuwydBWzrH0LJNAKAZ9RKh6qGnQIo5nvL&#10;JcY1AZ6QPwN2pWxWQNThuIBvNlqaaZM6lSQqyU9ES85xvIupWls1gd1gIoVF1DNZ8E9IV9IIHOpk&#10;8URad7KYhn5Cf/S1cpINN0/bpgihHnwvjnRx+LCZTjtMGSNschVfQV5cFAQUCcu1S/0wHa0Q54Jl&#10;VTiTsSsewLfj01PrjPTMeQq7Br2ucK2EtcSrYTKNYa2dopNzGFlBPtYvUrUry68TgzU9FtuEwgtf&#10;A953pksZr1KdK6gcMpq5Q7Uf9SbexUKVvP9FylvWtabLHZcirRFNzFZFszMhZTJ3kAXZUgvjU2YW&#10;FyYRNDUzxYONtgGPZdjjRoyymAbpIO+4UQYSLRzyJyivnEIv330tMvSqp9YyfdVYj6L7pfMnedf0&#10;jcomQHepcZYgxokZy5QMDXjl8luJ1w29Yf6m7iJw2AbLsVw6lqEzzkHKN/GuYRa8M0gt2QpcscjY&#10;SPmDX7M/kHjJciYn/YT7XyTSc8aA5cf6vpQ8SQ/D33fV6NAmXHggZFDaqq4FMwnTebFnII8JkMSr&#10;JYqEQbQyOjjflUi3JNN1QyNJyoMXB+cWB2aXMPBmOEy7AToF0cqBN1QI48kscOzFibkLmGczubQ6&#10;LdS6Amb1k8+uP3r8CSAruNY7969duDqLyPLZ84wOBrmq6GAEOzE9eGapF0Tr+FR6Yjozv1iens31&#10;9Dan0+eSiSpAVky7iXVj5k1NMtkIU2tPOdE3mANkLfen4WvtHymBdBpAR4nTWQHt+gBRXMi6UhGJ&#10;Kt41mn2HOnUKZ9mCG8NOmqHeDy9afWcqRmiT5b59fSBmLQ82L8R+h1w6hHbB2MaSZRxHVqGj08A8&#10;wdupxjkJB2r8gtxX84dMSQm4huIeH8rBkqP9gNyBTSLcJWr1YEm8GDU+qMej9E4OIsMJVw+BRBI+&#10;Ce6dSK0XqswoOcMlFKsTgXmjVp5yrLdIx9mZZk2XykpFQ6lKlgdJBWVFA092izphXAvgPH0CS2zJ&#10;4tUFK69NXXS2crFFPTIgTUHQTajnLdmhOAEWIlH2hj/dTStL6G1NRHmttKcwzpHkmEC+yqngbXPr&#10;XYhCkzxAIYbgTRZnDLzF+aDr1E5aAQlup4gU9uPEN+JYcGibnb12Eqog45szq0P3vDzsTMVMIpfC&#10;wAO4W5tRqbQ2VTfWWi2MCa5Hzhzbf/LQRycOn6w5g0l9Na11TbHG1mRjew4FBMOZFtbmAFyv3L50&#10;5c4a8jBgdl25tjS+NNoziqqoK5Zq6og3JvOxXE9Ws3CyyBNm10bKf1qULYKVJE8euTDGSWIBzzqC&#10;BsnJw5zDwXJfRT9PD1GdchZQGlABq+6sUbiriFH6UTkLCrY3OB0gI0QmEwpqAlEPbrU+38CVvTaP&#10;pZEGwTJjHyBO6RAuJflGhTCbNRTJRwNsRP5HWlMpBRyAbHmkYYaAsb6j8nUJkFRJ245uzQIuFk1J&#10;IR5GA4tzlbSLvFBEgIddISE0Xmvae3S08gK3t5lTTO0kJyYxI41zUgMwOHJWegfrpXkVUL6rS9tU&#10;qkAIdzLQhWlnXbyaQqShtWGOCFGBy3Hckhw2rpVcxkX2IoHwodLkcFFPpHQXVellEQT1mWnYY1xk&#10;QK6Ly+FwDmJw4C35STN4QqEEXX4Hm7pNJtvjWqHsArrWDvQVF26jYcEMc628NPlt7X8RoFVfQL5c&#10;N8X8WfLykPiqXFwVCSg7RCSoKfjHmoDX5Wugmk4TntRxE+hViy2oUtWKstpZolw0QxjiKKJSN3Hu&#10;FoB/8Yo+IcEx+ujgibp+fDct+157uSxQ96Ed4hs3dpe6POpoy/yvPldY+twA8mZwlSY+tIeLaNN9&#10;bXwdn8+OVHAD3biRCNnrsFP0AmrlPSUsifpbg1XLZX0mVHBaNDM8kNs6+ub82Q8yCuUdLejO2EBk&#10;H8oaaY1ptTRAJQfOpRC8bLjIg4tbqsbP8rr+lYRB6pgwD0maW6ptVctxpXVNFWxZuGsgjApsLenu&#10;MGlWA8b8+9xUBxOYBf3lywYS1ZKcMOrZa7hWeBIG/k/9QnRzgdZG4l5OXoXOE/sNzSlU+ZFA3SUc&#10;yn38a5H8KkSeHHLDcGBNZwXcxSPXWwTXin+ieBgtS8y8EXBFCBMoVqDW9hTwaldXJoH/xNTWmlam&#10;B8PXijSmqqa6k7VnTtdVHTpzDFFM0AZ/cOjDnQc+AMW6Y/8ujWndDl/r9n273tuzE6j1jW1b3tzx&#10;DrDrhrffQIbwq++8uQE/39308paNf3712Wdfe+6FzS+9su3lbUfeff/E9n1VHxyq3X2i4aOj9XvO&#10;tB463YoMYSiESbe2pM61Z2viPc2Y1NpWqO/ubUkNdmJY68BMeWRhcBqcBCe1ziPWfuXG+dU7q1cA&#10;WT+9DnlwiGL6CqZWolYgVaBWaYO/evw9YoSfKEP42+8w7SaYWiEP/qei1p9+/sv3+HO8G7nW+599&#10;8cmnn9+++9n1G5iFA53wpcnZlWGkq2BMa/9EujDU0ZE9faZ558GqTQerNp9r/ag1WdWZrutI1cUy&#10;TV3plsbOuoZ2INgWaIOBUZEfAYyKMa2w5GDyDchVoFZkC6dLKaNWPBDCZIoVplYUae5Eu2zQSN4+&#10;aqkUNU9HKwbgmY0cR6YAPat4QEPbO4CkIkpnza9SRitkiEehH7Q8U5EEZQfzsOiJkCPc5VhXVIYo&#10;CCEQ41tJlCFSUMFO1rdaGIz/DFNXguqW7CMgqHByUPxahCxNMlGug4KtFhaJSvgKXGpBr0AWQR9R&#10;qzynRKf8XFz4SjiSlxVQXFiU78O/GiGgUyYT/nUY3x0/KRIeMnylTnh8eppcKwKEK9Njje9tEDWA&#10;tkAZil84YC3BdWiTB7EaNGpTyG2a3pQemluPvQnQr5/8Jprng4gbqp+B5jXbB/UiOU+reS1qddST&#10;qFdysMLD4fYjdzI7ajwGEjN77+N1RVqBfOfXdlgz3kToGlwr7qB0wEYxXPTKKuEJvUPeMJyNZJys&#10;qHQNJVNyo08vfV+H+FvQSwI2csvwfXQz0IAyZoLpliwtpasKoV8Kljj0lRPPgFphmkRGKEUgRq1B&#10;g+RxOzJmhBu/Eo8FodlZ5D1MBgxlSjlggE5g3vZEt+rT+cSZhBRBRTaYqMQP2QbkKCCGImskX5aU&#10;OXI98Tavd2ajVIWLgRAfJiKIYGGOIlJFond5EAph6ISHkOhdKCKKqZhIZbu6sbrmY52Jpo7u+liy&#10;IV9snpktLy4Nzi8OALXOCLXC1Lq8Ng1oCq4VucFj85AHj87I0YrXl9dmli9B/cuZN1dvMT0Y01kh&#10;DwbX+umjO1B6LK5hPDTeBMFLgwsXhiAMXkIa00WQtwOT8wUQrROz2Zn54vJy/8REMpcHRq2Kx2Fn&#10;re7uro4nahOp+kSyIZtthTx4cLgwMFSAPHhwBNrIYu9gcQzIgqEvKDThd7LPLRBuwoSsADzYw2pJ&#10;YEJQLpCt0lCk1wlTMVhS+1YlLJ05eEzhXDLDKV8TNcbqduPPlddCGxgltQJsvH/jBEOFFNyDQcEo&#10;0SkhK5Cq5L4svtUVJh4mXJSAWWJ11iJUCyu2RMea9SsNafxDlvisIWgGC7WgwaroXH9lewVVE7ti&#10;U7njAkXVDFkaFYWsw8Q883IQ6rNl2oMKyFa532+OQhQlRVYqW8WiqONjOZk5OqkJuAESXbOl4o0R&#10;AxPqYL+hiz85RrBYY2VjlS9VDJavIagG1M6nZU4pHeydM/hRUrTILsUsbn4E+JM5+GlnOXBIAcWC&#10;3EzNYSUtbsoVnnr8pEZZ8pJGoA5fD8UCBfO5lLRyQ8kc6CsuaP+waDixxg5Al0qC8aReaS8cHsiV&#10;86kCUCtuj51osbd3d0An3NDeBNSKGuXo2RMYKH+sCrmRJ0/VArXW1rU1tCc7unMdXbnWzkJbeiA5&#10;PDc0c3H64o0Ll26Bbl27dGd17fbFpauLk+fHeoYz8Lh2Jprj2Y40Lt58dxoRleVMoTdr0hVXOjyu&#10;8HhLLECNohhjMucEolxzotAjpdroxGZPB5JLUO4+r5jqxNAyClOpJRbtoOuISxlOddBcWOg0zQgP&#10;0qeBYhU9q8xeUSuW1nOUNHey23CCMUFrqo5PIG81XYb0LxO/pSekBJeRSBJrMR6DFbDJRoXMOXqX&#10;FK43LKyNVnoHYQIvqD4FfkZeXMk1dZUxOhvFAAcCaZJtlAYc7QQldelcopfVg8qcXeQMBZ0DLs0F&#10;VyILZURABfKHF6x2i5C8j4WhtZ/gGpQxFdPUA0dkYpntBpgIwnqOAycSWys/ARUrKvOu4saVVkhc&#10;qk1Sz4uctlArDcPcgcKWlhzb7E3anEysnBEOpGUoN+EfkBh7NAoB4o1VJ4BCSnjIDKoJlug7oGKC&#10;30hdvMDSM4HJvYOgE+bes5w1CM7tgJWeOQqLqiwgvuKsE9HFS1jodyP3rr4GcRfkXRr5owQpB/mS&#10;Rg4LGlP0w1fjk8jHWGkUml1UScB+yixHnYWpxUOTQ73jA2VUmGHZREng5OSgLlY7Q2ZmDt/S1tIY&#10;FSKUNexHegHJiYO2XFWKFs+QWS2QRsurEDXLD12tJudpy/QT7wd8SjSalU1qraJcb3l30zRgo1Z3&#10;FnyhBZmragMyvRaP/Eqbww6Iigq2YFAhatQN/xZnHQcCTaKdFzRBsrYySw97FRumgXzEkNHcV1+A&#10;vtvq3az01lAo3TsivKqMvUnkyvRhbdcwWPSMQ2ff7CglbGgXCmdK4Cazn3A4kAPRr7pFTie26cNW&#10;W3tZ3Z3hzpSB3I0bdTrYsgSzCpiqXKVe0KoeLmJJHdmUiRHNj3SQygjUv0StnGSDESZkXPGiEa/Z&#10;WnyLCvtq7AqFcKYnjxAmRAeDcW1LduHRFGs/11KPea2nG6rPNtUqQ/jcEdwFqk8fOnsMvtYDJw9/&#10;cHjvrkMfws6Kn9v27tz8/jtb9+zYSsi67e3d27fs2vrae29CEkzg+u6mZ15bj8k3L7316otvbXjl&#10;7Y0vb375+c0vvrpzw/Yj7+46ueNw3b6j9XtPNO4/1rjvZPOBU80fVXcebU5VNSXOtmaqoQ0G19rV&#10;09RWqIv3taWHENKbw7DW0cXBKcw1vDSzdGUBkHUFU8Qxj+3jy9fvX7/7+d1Pv/j0PqOYHjz8+hFZ&#10;Vj448wZpTE+g7MWY1h+QIVxBrTa1/lNR649gaH/46pvvv4xQ68effn7HqBXV48VryExBkTmJWhRj&#10;Wsuj3fmBNrhba1r37j3x6p5jG07W7uxI1XZnWzpTTfXtVVWNp2pbqkC3QgYcI9GKQKbW1q4mANcu&#10;jsDpjMMTl40l8wmIhwFcMyWgVgxrLXBwUV8RHldEVDAXWnWXGhZkvFw16e5PKo5KUrhbMdeZWUoE&#10;n6U+6K0wSn24nxNxMCOHjgyrcBXihUWeUlNFNAHTMuoPb8VUJ0AtEZg0pmKGDSrN2Rk8wQxYgDJj&#10;qEoSkEeqUr4rK6XhhrhWgtLgFRWVKkhI9GuiFa8AaYuGJXfqiCZIlOWnZQiIJ8UEoCs2VeiMgNHZ&#10;S85qMvtqGha43XjVFCsl0EKtlgqTa5X+3jFF3Fy+ogSqSKyrCKkwvpWBwNDccm7sDORbuDORccZH&#10;2rArCMq/NYuNvSa5M65b5hcDqeKbZMoYmozuAi2mFkkrSJP8rY0xdu2zQ6CZQvbWK/SZEm3GNYmP&#10;dV6W+XT8E49uv1CrkD2/uUhzT+7xhFW7yPxWumWaBiE89opG5yq02kyQUpxykIgwIcmCQ1NAVvc5&#10;Y0ktQ1bYgCv2FFWEJV5qjXU1VhjqTYpwWKlgn9M+4dWNC5/TaHirC5O7ST1FGsjw6cKTKL5c0YZM&#10;vIj9do9TomVtpNh/3mDMwbpPXOENrNKZnqcqzzWKNDwSDnGGilxGih/gnV6A1kMmFEFE+IoqlglM&#10;I70sapHggkmt/flSbxZcK4nWQhyQFdNZ2xAMk2hKZpshD15YGlzGaFbYWed7p4FdNaYVOUxgU+cv&#10;TE4tjU6Qax3DwJvF1emLV+dXryFAeO7Clbm164tArZAHY0Drk68f4nHvwU04WhEdTG3wxVEA14Ba&#10;LwC1Ds8u9U3PlyYRHTyXX1jsXVrCwCeYWjGm9UwsdjqZZG5wOo0cppZUuimXb+8byGBMa7k/Wx7I&#10;9Q8V+4d78O0msGPmgbhAu/G764bNh27tBEt8CK9ydiuna4xhZuP8EuoUNjiE3MgjaYiIpsA75cWE&#10;jBAvftKpZSGilMMoBGVp0xgMUVUM8sENlWmlnC5jzpZZRGaxQr6RYh5UfP86NNU6QN31g8CSQzui&#10;0tZUhnoZ/lI8Q1w7mszh6SeVIL4OZmnK1akcC0/FDD4ln+G4AD07m0uw5IsKVhXVoFPIxZNLGb6/&#10;6nJJ1ARWVfoQxKrLE5Ib2SEyRfkrXxnKBUmCQ5KTi3vRv8T5/hYWxSk3FWqFoOZSIgt2Ee4TnCXg&#10;pj5uHlLOWKQnyO3EMnSCsFxYfizRQSjCAt1KEMsvEk2/8J5x4WWzlhtGUkZYtcFKKHAa2j9R+4Dj&#10;T8S10q2nXoADPzTUWh+BLQfdSuVYGeOkUjHEMmGCa1crhGHosp+qrTpw+ijiN2BtQqP9WPUpPKlp&#10;qWvsgqIJdGtTY7y2I9+WG84OzCJVeO7CjZU1AtdLGD9wEXNcry5OLKBmgqYfzpxWTHDFleuWEwTD&#10;+d5MsY/TXNGcolR+FlwolkGcEmYF+cRIyRS6OxSufYGmRIfiSJj2l5aPs53YptF5GCJtXHMbwXIi&#10;q0KABYaZwCRlO4yyDLVirGuU2auaXi6+MDGYTUMVsuL9dCglUuAVZ6xruhhXE1ArU5EcyqULRy79&#10;MM9JkNhFvPo4nmUSYTn+Faj1kAZENYFZXysYLaPAxT67ELpXlPui5LAUUw5YTksWpa9BZWrNUE9h&#10;1MrqWTSp20mV2Tk8K9wb8hUkrMicZ6/MXqBUZIsbVOoYk8b1HXHORwMwcRLyCCJ9t2L6MNNF0C6F&#10;sJWZBpy60nnjEylH1OSreAwBB+S4gipEi4mvfY/45sC2CN+GQbV8E4ecuR0sEZMWUrc8iB/wPvhQ&#10;fTUuaH7dv8AHeXuupcaNwtKBQsf1KKDLqVHa+GAlUNlAiZbv4AQbbI7zypK/ms5knpwKeLNXQuSw&#10;x2jx7sl3cGiWCFKvBsKWYQVQd4BLn07XENfvr69F0pZRIEnmYKF3FhTsVmCF8XLB/IwzX9BaS6LK&#10;ofIQ6yj8Jz6Xq5mn5uq09Nnr3eh7vZcdYU4NxhP28/Jr/Yu+QrCJEn2FeF72E71L8QvGY9xpv6jQ&#10;yUhbisw3VLtc7UuveAS3XgldI2mhoziLyh0UtPhPpGaQX7UamXYkIVWOHfZ6Po1xx0pLcq8c34sr&#10;ie4y2KVWGbg4ZIyI/BQ6sWXuULnC5d2zZOjlRn011o8zTciWpTOR568n3JBl9S0JT0geyIyN69R5&#10;DaqXCFl9hrtByUGvBrRibnkHUXsx8igOUOXLcTXYJIgtZaCTtZWh8UrfRNmGipck2yCgKW5DzLAB&#10;mHFUmHlXj8kREVemilhjb6AdzZbzwKswtYJlVXpwC+TBtW2NQK2ArMCrZxtrAV+BWg8jh+kc57Xu&#10;gzz42EeYeQPIClUwUOs7H2wF0QqW9Z3d2zbvfPd1qIK3v7MRk2+2bX757defe/0VAFc9Xly/+ZXn&#10;Xn/+uc3Pbd67afvR93ae2Haweg/G3sDXerrlELjWqvYjZ9sONybONifP0ddabGjL17YVajtKDfH+&#10;NsiDMal1cK53bHl4BhMNOal1ceXG8sVbF9furF3+5PK1T6/fenj73hf3PpOpFTlMX377+AnlwSE9&#10;GHgVj29+QA4T0oMhD0Z6MOTB/wzUCq71L4ggRiDTN58/fHwPkPXeo1u3P716/e7qldsrq3C3Xp5Z&#10;Wpvg2Jv53j6kB4/ECwNIDAZw3bfvxGu7Dr50rPqDmubjDW1nTlYfPHR6z9Gqgw3tdfa1klnNwOna&#10;BqLVT7rSnRh+A+DanYmliqmM5MHwteZ688jZwqEEdsV93FQ8DqhBpgf5Gjiwl0efKmSMHHiD+TdI&#10;XSr0IdIJZwiBqEOYxAISPeIJFMLiBWlAZWiTT1Tq3lHnoAvDrCaN2CFtBqRqDtY+VfOuJiktTY0E&#10;w0SFijRCt4XMqsAaqUeiPMmJNUSGacPO+CWa5YlNxGcZs+br0PtqHyxkzMp8YvBS0MMq7QmQFRjN&#10;FtlfBwiDXwXktutVVDP/U4ri8XUcP6iZNACN8tdyazxFBxpgSZAJheFTxRewANj5RnhYCW3UhOtT&#10;9DH3I/4coNmMdsiq4kUb+NsSXhedOzaNGxvdwB64Kmdw8JrqRs6UI7pMo9lfMr8RUYvs5hbidxy3&#10;pYws5RgTBBI5hyOhyT2K7SV2NRVu0lW6DsmWWCIH/yfhq0ytWJWc6qkayEg+cCNmS3wz0DAb3saE&#10;tFlV+JYQbp+BCw0prFy2dKSNz307dJke5cizatEdlxUhiSa1jUPwEvGDxS3cYGLR4IA12HbQa+CE&#10;tY7bo+ImcbAI+r7liwQlCyCriy3cX3EjIcWxMMPbIWmQYNhTf5Q4jTocifSolZVuFnbWoTFMu8mV&#10;+nJ9QzS1IjcYj0QmFku2p3Jd8LUCssbTCOntGBnLIoRpfnlgdnkQY29mlobga13CjFY5WmdXJqYW&#10;oRAenV4ew8wbJjBxUivCgefw8+ptyoM/fXjr8ZefYQDXl18/uPvp1Su3zq9em+PMm1UQthOYdnOB&#10;z8cWVgan5ouArHjMzhcXFkszM7lyb2MiBUdrNVBrZ9fZZLIBwBV4NZvvKJVifRAGD2HMbKYPmouh&#10;Er4L0piIWuWLU+4UVFu/CN40cBVYR9RKFB/CrNEF1uiq3T2dRUIsHDLsbZzg0Eexkc9kJtfQooyo&#10;gaSNyvpDlJ6qR/G2bMOLBCAMUz3t7OIo/ylkpVa0kTbKRikyogQ18g7FK2r0KGSV9JR8mAFmRFSV&#10;lZ9KVTUzphJNPSM+EXMYGjdGX2qIBNmkbvAmYBVoQaOR7bWCK6E8IicmfMIa2p49q4Jd6OATLber&#10;NImEPz2NkHWkrg7qSH0aG/cKdVNU7IvFjSGTDKquePXxMcuoEn0oR8xrMKBxMksK/JXWdHIvyteh&#10;V1BLnzpo2gzi0ki2rYqKxat5Fb5hiF0JnnabrLAToihpMgzM8NDVrRKc2IYDYxwKgovX30XWRNLj&#10;4+g1UjtkZSPqKid24M6XzKehDetMx2qhDWtpQMly7Nwpi8RO1J45gnCms8eOVB0/01hd29FQ19lQ&#10;11XXnGxqzjYlB9ND88Oza3PLV5cv3kQ4E+jWC6u3ViAVnj4/0TtWSpe6Y6nWZL4TwcKxTHsy14VH&#10;ocx8JqDWkQnwkPBsM9/IJ6GXO5M/pviIKMi+Bn2s44v4y6L68eBkHSyQPDHC+SOCXeeAeAz1RzR3&#10;lNQHIZkTg5hZ7XAvG8KFPfyfLLJx4sksDe8QznwLKQEObWelCxdqbbWZsDEe6ou/5XRE6RSMuJzC&#10;LRAYDKJRne2TOTCQ9iZJvwAVxhSUzKR8sfZKnsrzRKu3Q5WVWox4RwaiWnTq+GUrLyyhpxJVs741&#10;AiqAMTc9+WU1Gkc2VMIe86LEXWwT8FtE1Df1nBYVG2T6zwWBKEvTykCBDIZGYgGHkMRpBSbB1O0y&#10;avX9KNBlbjB5q3hL0nUXUCsuEeXt+0i5uMex8MxzvIOH/RgiqvlltTDfDbfIXjaMvBCR4+JVHJla&#10;vW4YqRpk8t3kU3A+M153hrkbfAD/FkT4fgps7CA3E3e4wNlfZv3ABUTsJT+RAVcR/W7HshQxBGzK&#10;vuZGelEK/Kf0294DuiOw94SNsasiAOYosYzxB2LsfTn7Nspu7yRUowjdAQdOuOXZRUbmomS5qhg0&#10;esXzDAW4grGfcbJhw5Q2x9x1wWx+Ze2K0AYytmQr3HNupQAXODRGtT9I4DzM+wkSG0NlnWlsOBrq&#10;G4iqU29rNJdcd2+Nk11pWCtLbQidnLzpKBTQCnZiaSHkwNPi17ASotIAauUtg5gWFAhH00s8TFSM&#10;N5dYzHcfnFHICMCgbCcDc2O84LNN40Dj6fE+yeLK6PnSCTLWh2RUrPY48TxNUFJwMkiq6fG5ijfj&#10;0XH7Ug/bx5hVppOWkNVLU2gQqDcqKVxwbFFzJ+xKwKzJq6BJncM0EDbSXAKIH3oCwbhaM4xBjEIa&#10;2mYNvwGnyqBpMclAqtQPQ+2MWa8ImAXg6YdtIxPLJZHGBMYVptZGBQjXtjVVNdfhFnC46uQpZAg3&#10;1hytPrX/9JF9Jw/vgZcVCUzH9oNu3f7Rrq17dwK1bt/7PqKDnRiMBCaIgTe888YGCYMBWV/cvPGP&#10;rzz39Ksv/n79n/608dmnXn36uXdeeHPP69uOvrfjxNY9VbuONew/WLf7UO0Hp1oO1nQdr+46Xh8/&#10;3Zg625Q+25qr7ijWJ/rakR6cHe7OjsR7p4sDs+WJ5REECAO1wtS6fG1x9fbq2t1L4FpvfuZhrYxi&#10;kq/14RffYuwNfa1+YFIrHs4QRnqwUauI1n8i1/oTUCuG30RpTPch0HMg0w2MwLm5DEZk5crMwsWx&#10;6aV+oNbhmcLgZKZnKJYuNcVz9VVNH27f99xr7/1u+77X9x3d+s4HG1/ftn7HgffONp5ui7cgh4no&#10;NNvVmWoXao0xjSnTCZY1WUhCG4woplQhRVMP5tb1QR7MnC3ewcHG8/gO5ulipSAcDiBPbRXGIzZR&#10;GC9NQzj6gKkY3ArUypmu4lqLA6ReLRUGZGWskR4aRcPxOerCWKZOybEwKk/sgKo0uFUg1pMLGKzL&#10;h0S/tqR6Rik5RQUeGXaSU40yhwmvFDXs3CLLgzUCh6NroiGuuFKI7AhxoXnWv5rUhP/UD85lHSMS&#10;1EBB6nYD6wkgCbKT0cHoQI8asoJ6xQO/sw4q3wBBwwxSbjrVvACuHo6qyGP8jpKEqRb2n/hFI3Ib&#10;c/GFtU/hMxZfjP1FshvqCKwsHAOrB6fpAAB7BI5QH9lap/4qUIv0Y0jlVWyv2FH7ZwhWPcKIqJXg&#10;k1FM4sGxOJrg5YhbsuHCqJYfOwBaTDcFya5lVS5TuQHUWgGoasuReiXXqsMvOohHVzds3q2J7ubY&#10;8jQUdGWPhc/BpJS4OIxBvVL8jud9Ra1BfDWlK1Nr7Yg5KZEcgqfRcC7f9WIU20hZi5MqRBZJHuwk&#10;Km8q1nQTreySOo5CHHLUHGV3WXcpZtvgib4I6TJaXFhb8IlVeQr3U8ufg8XQpyeXwqYpnKvoRUge&#10;TKZxkqh1gJFFfQPDZca3DBYx9gYuVoy9SeB6TnWk8934T9CtqVxnqbdreqZnAZB1sW92eWBueXBh&#10;ZYzy4NUpEK3MYVoem1xCbjDcrWNzKxPLl2bPUxvMx9q1hRt3127fu3L/0Z3HTz77GkFzX97H6C2g&#10;1ks3MMd1ZoHjXscQwkTUukbUOrvUOzmfn5rLz8wX5iAVnkxlc9XJFOXB8XhVPAGpMHKYmvLFrmJP&#10;N0ytGNM6NFLqHYBCuBdfB16+UTRqUOXKFDeiCH4jLnsdFfNLtjkUJRoHovGh2M8qvqVId2uDt+2I&#10;X2WmLrXE8Ewyugl/gppegkYZJlX023Skcoo1nwsyMxISHJL4BWWKWlxSZBnMVJiq+gkHyL/Gt5Us&#10;EEW2dd0WpJmSJdjQkGFuYaRZJetOm6jHLRIzO33KOM3mKBNcFdSqNgcfvkDMSgXUqgAnm+h4Vqtv&#10;LchKPbO0A6yoorcyauUFFUkbSL+4TAwAUn1316NRXc6v4NNbCFktIUWScudLq+/uuJW3ln65ghGw&#10;5EWh3JHgBiTI8XQKjn9gFYv3cR6M6TK5cKnq1J6nHoFFG4pOXvuECiqqgotVLAEKsnB94W1ZJAUf&#10;AZJFIGCWvN+abYWxYbfjW+MmZ92awTnb8Mzq4Ew/pErC3dSdS2JYH6M4Oprr2hqRxnGqvgqo9XjN&#10;aaDWA6cPH685dbapuqqlpj7W2JxsrU00NmRaMyO5kcWRuUvz56+fX7118fJd1BCriBdGI3z6/GTf&#10;eCmZx8D01rZ4A1FrPgbUmiul4HQFcMUKoHFQzA/HdWGSStKAAPmMkYDT+qW7JoCRi5sieXc0JNAA&#10;cMVVYEZU35ptYJ9X7krwgGrN16WhtGeFG4WhNUKGMh9SfeAqnxljEj4QTArkSAHBECZdR7iW7VFk&#10;MhMhtIKC8ctIRVKUK8t6xYQ6HIgKwF+Ak0t8uaZx5khXHLzZABJOHVMcA6ODsGxi+02LEXFJVS5E&#10;6j3gCcYs6Al65dnmis3QWh1r0Yy8DBUtFvQIAbVa8+LwIcn+udlWq1ql71SbqJekJauyPoxqyK0G&#10;RWIlRzNIc0f5kyu8O5UePcJXGIpL8GNcgfexDDXKfOLOwQ7EEqTvQnG7d5dviL5+BZuDwFheVn1x&#10;mbi8ryTIDIpoHh0duND+0IrkGapKReIq5Nk8+iDAPpxI1I1zppEmBqvTxLskwbAGDWjkLOJz7DNy&#10;VpP7xWISpLzlYo69zXlO2KHWiJruZm6FjgjfyinfbiVEGelsWGtMdJDeeEXyt/Y6Yx2spTpOd+cl&#10;w9WP+xl6q8kFLD4KPuD2h8AznhL6FK38yJ0mRqW8KxDFovSFJBXiHZoUXnZw9LXzKwFFOmf0n+6q&#10;a7XXXF8Z1GWX/eUd8E9OtjOtyu8rx6y/OJVc8lOY8ySpKEAoQMuPEKvv6KzQtXTGEhd5rr2OIAYi&#10;Ja2qGF7GTAYrBzLhhVp1JY6MaIyqzn8yNlL88thVNGWRlwrTH1j2cAqrHKTWo6HURBtrGMdUsFYt&#10;/kkwrirVyEeZmraUWopNtgg9LttWaq4nvJ/6fsGvRu6aQ5Kn8T5E7wG7CmrCzip9r1ArZ97ggdoy&#10;CjGFXB8lMSAr0kxoLuNzkGzaYKFZaBKxDQiw4evh+cgARt0A50Blg7E36VIW8uAOpQdDG1zf0dIY&#10;azvX0nBGdtYT9VWHMQitvupo9emDGNB68tCuo/s+4OOj9w/v3XHgA3CtAK5bPnjvrfffgTx48/tb&#10;39j+dohiemfT+s2v/Xnj+uc3bXj61Rd+99Kf/+Glp/644c//8Mrvnt7y5zf2vLbzxPYPzrwP1Mp5&#10;rfV7jzTsPdt+pKrj6LmOow2JM62ZWrCs7YW67nJLerALjlZA1uJ4BqgVCuHJ8yOzjGKaOX9tcfn6&#10;IuTBl+5evnbvulDrnXuPP72PeRBSCBO10tpKyArG9eu/fIXHN2HmDbnWfw7Rinymn34k14qRrU8e&#10;f/0IGcLgWj95CK4V82+QR7iIVJTlS1OLq0St43M9Q9P5oclcH6KPy62JPEbgHj5w4q2XN/31C5v+&#10;/vV3n3nm1b9/9rXfb//onXPNZ8G1dibbEBQMvAp+FbwrUGssjZ980pnqhDwYqDWejSfyqVQpQ/Oq&#10;TjAJyCEMJilKcTi5VlpP1R8n5y/mD/AM/4TfRy+McAbAFWw8hcFkMgF90b/mw2CHglM5Tqk2HWDa&#10;nEXv6G2BziXXCoZTdll1u7hWOz1XCyCBm8Cq0owF/aQQRmkL+RWxD37Bg2D8xApZJyqJBcR0GNKt&#10;lVk4mjlKQhUPei0ZhUtOFdHElNyKUPQ4nCFEB5NrJQAcnWJqMf4WqNO2XsYXg78Fuyu/K3TCeN15&#10;whWFMNlhq3wRV2WFsPlMvKPUtnTW8sJD11iGXVPJMqnK+Cv/KghcqquV0Uz0GCUw2bmrDeWW+c/B&#10;/CqEiZg7wGACcUl2RbS6qydZBZfsSE8bxfyKa/VmgH2OwrVwtGQONvWqn5oTS6Tn8URhHI6msLoB&#10;5ndW5CBvb3LVCqly4Q59NWo8SPswr1IKQIttAi4l36JUCSygutPTdu8F1DcA1isaJOCbKJfjKJEP&#10;S2Fk26MIMyrBFekk2wZuQmR9dYtVgD5XSS3oFifb9crbhneUTSnuLyrbkHU88bMeuol6uKjKAtmT&#10;cONUhjC+Gq04vru4H6w7vaAIe/zqFpOpg7YKpSofyNqFNhioFenB2VIymemKpzq6k22wtiYyHdlC&#10;N8beDAwlFpaGaGdd7Js/D5YVmt7xRaFW+FfnVyDSGJtYRHTw6NTyKEyti6uTWFCW1iYvXJlFVwyO&#10;1o/vX3/wBXOYvvwa6cF3rtxaAtG6en1u5RL+HKrgsRXMa10dW7owPLPYA1MrHK2Ts7n5pfLcfHFg&#10;oDUex8ybM51dp2Ld5+IIYUo3EbUWOsu9STxAtA6N9CA3GKNu8EBtDVrJOkaheuYAOwXXHXSbrJgV&#10;zNRfGVaVtwQs6qn3PDfI4FHjxLOFNqQhDshFmUJ2ZQzWVgYCS+vIGgLwk0eK+NNlkKsW/qfKbvE2&#10;PHCamIoo41CBVeJbcW64zsa7mQRztaTyhbpBFfehanHgcIVuDQSR7NkmA/2wPdWtd0fpagCMgRnf&#10;2cJX96ENP5yiqUsj9F/c73e5T4ZkDF1A1AeeFhMGnKpV76AjWonM1XgbApkpylEVAC86nurB9BVo&#10;YdMI2uECnIH945XoLntk0g4JkG7rGLhG9At5Fe0BHRR1IsYgzQjwKRg4WVs7k0bf3W1+K0hZ2/E9&#10;WevbqVvp06v4C6p7sVghGcV2A2HyoK+z9M7ZTuZX2TFV99R5wmZc8YBgrDubwKz59gRmxrVUQSRW&#10;X3Wm4RweJ+vOHjp7dN/JA0drTh6rO3WuraYJoRGZjvpkS1uxMzWUHl0Ynb+0cPHmRQBXMq63Lqze&#10;pFQYwLV/rJDu6ejKNseyHXhAMJwudmOUK1Br3zD0b0UFa3N0TcXUbWwZ0KOKXSIHAUtKDCgWxc3G&#10;2cK0YnouMSt4jfow62WPq4lxdg2m0Z3VdCWcqzKgmlaF6EDhrszBpqhBYzZNyuGfxMgZL4nGlOre&#10;8UjK4sZ1xOd+B+5z1an4XGcdcRUNPtuAnfRWysgRB2XJYoWV5TWiU8WpORZ4GygCb5hCJN5QEqzH&#10;3tDO6stTZJrbMYYHWp8lkheyrUBWtFYxrgNOUd0dSEdLdMp1w0Bas6+4OGDR9lWgJg5/x81WrNsy&#10;r6JMxzWIC5YM9vgsTkgu5nYbivoLZKC6SDzDRS3qbI+cCHiFKndcZWyoEfnon0LksgA/96Rzv7UM&#10;RlJtJUdIl8tMYBxQaYCDQtiQ1eSzaPYw1UZfU6Sl2meeOM2JQREr62XNcBQrp+VL1jHhqqFUCieI&#10;giH8uibnOUeEDSnueYVgTUBCTA7cFlYuRFrlDNJwnXuzMZ43EODYSGYseTyYxcOhj+Z9pZgoLmhB&#10;vO2l1XvVB8v8s/w7Ol3t/w9mhIASde1YoswmI5uJqBSZDMejQBdJ0C2bjub93T0LSVh53+fPMO6b&#10;T7Df3DFUc9zCfu4iS8loWvG802gaNlqrbBFSRyZhsN6fp6hGTEccpmJ+Rf5H7Ug7bLniWewT+kEM&#10;/eL7hAY61zoWKvJnqb/PIQsYrDoFyCqKErBTwM/eHA8rku02qnb4r/5zIFVgvxB9hAtWhARpW4l3&#10;ADX93Myn4T1/KjeLmmSekM6G4I3MBKwqQ4JVGaZML5PjdXAX3hBPqOBF5yWK+tN/0uMqngr3OxZs&#10;eI4KE1CEQAUiZFKsoGfJA3tkqx9RjDAjmhgqi5lnPTkMvIGpNVHIYOwNfrYmupowqTXWzp/d9LXW&#10;tDUBux6vqwJYPVJ9at/po/sxoPX00Z2H9+4+tn/38f07Du7eeejD3Uf27T6y982db6/fvPHtD7Zv&#10;2vnuS5tfA8X6ytubXn1v8/otbzwDefDG9c++/spvnv3D79b/6fevPPU3L/zt7zf/cdO+N3ac2P7+&#10;6R27z+7YX7PrcP3ek1AItx2u6jhSGzuBYa1N6XPt+TpEB3eWGpAe3N3HYa2liSwUwkPzfZMrY9MY&#10;bQj13PXz528sw9e6eufStU9vXL9PrtUzbwxZowBhBjLB1AptcJQh7Emt/yzUCj72px9/+v77H7+F&#10;r/XLb4Ba70MeLFPr2tU7K2uYmHhtbnEVsxUh7hsamy0NTeeGJrN9o8l8X0ciX9+ZrKptOfDme7//&#10;7Yt/tf7NP7y46Y+bdrzy0YkPMeqGocHw6GS7wLgmct0Aq8SueJIlZAXpmunJFPoLiH1Og3RFGhOO&#10;YwmzWznfyHpvnAY4GcDqyThKw7PJP4NJhx4BuRBJoqPBCTGMGgZqRXwPzxwyc5TgeiyoHAR8Tmkx&#10;rCi6NhWzxGQfX91cDx1DK+0uPiIwuiMMhXKeE8lFY0ANufFEGOI46YTN6BK4yolqnaxAbCBRNRGG&#10;IFH4S87VoEAmCjNItsBYI2H5C/hbWDKlusXtMgoWHqCrFH5PMKuKEWbUE2yu9ujiD9dFVCoBHrC1&#10;E6KYEiwK1EJnQcoRuH6tfsaOIEeKsT/88h5FxSGzpcE+QHZ8f+4Rhg/zMER2Xht8LScmCxpoaCp4&#10;AVlxs+FdxHlOUwuzs0ucBcdb2i9gjBH26hng3kOVr4pOlp5sFWjErczB1nhwBznkKeKEVU1aWkwB&#10;MLffJCrfJEDZSS9qXpuALb2SYpFyA4MLljyiYixZ3Kv9qbBEpe1RBKUEVLnsWDFbVKNynF1zB50b&#10;UjIs6pfRAqRAK3d61jGuOdRxdwWvQlAwPlI6KUBYNphQx4ctl3eCQhdVgbwRslEtEsMdUNZ2CulR&#10;3UOfFT2uQq1mXE3QRVYusnbOmbTsR5kl6NajfESPoIy8lt6BIkTChXI6X0olYUnHXMlUO7jWRLo9&#10;kWpN59rGJuAvHZhe6J9BejBntA5j4A1MrYCs8LUSta4gjQnDWofxmFnGBNdJQNaVy3C3ArUugVn9&#10;5MHNR0CtWN2e3P/4sxuY0bq4OoyZN2BZkRh8HpCVBteRueX+aaDWufzETGZ6vrCwhPTgfE8PmNXq&#10;RKKGIUzx2u7uGgy8QQ5TMtVcKHbl8p39g3lEBw+P9U3OgORBUctoJdpZlXQCkbCDUgmNsKtprBIg&#10;FKSET895pK48tH+c5KFpN5HQjnuP8VdKHAV9qoe6BpySwgPBGBsiVY8GlQZSDQV+tOysKo5ZGUB8&#10;ZPOYsprYEo42QE9UiEjIrU2yNEu8K0WALAfljqN7FgAylP6avsMPVSXqM9bIWSe8E62pIQ9kiIse&#10;T58Lt3+PCpAkTOkXKjIcAMNeD1kOUj3UBts7zbeKRkdiU3V+shxh9G60DSQQIp+tq0PRNcEKLkpT&#10;snxnUAm1iokNRaEBczR0gdtA3zgJT17jRr+47izG4wWo2Fh2pjzjhDsf4IqTe2TXlIRYFIoZZraE&#10;lFClBwd66dJGpxDDTim+MKQXkg+4NIL9Ln/5cH2mncyBpZFRCo1VmF6Qh0y/JZ44wgGhDqUBZDwU&#10;lc+U7krHIRhr6mqtb28CcMUD1lawrIfOHNl/+vCR6hMHqo6eaDxzrq22Ld3elGqtTza1I9QD4oK5&#10;4YXLiyvXz8PdqlThi2s3zl+4tjR/YWpwspTpS3Tk29vTLchzimcQ0RTP9aQgqWBmOIzBI9gqdD2k&#10;EQimRKLQSNkbwpadXitKXym+uoKwW/BQdyYM83QCildUhd7RlIgriElUoC8GenDCM4rJPk+BASf0&#10;MMhXCkkCEnGVPgfsZXV3KYr8ZUuRWyKDK65u0oxswJGOM0ZS9zB4EQWcFAWkJh2vbnJlbOpFfJ0E&#10;mcKfpqeIr3RymoHHg9jMgWGyppNrBUTilU7aUOia72YJg8N1BH2D69uAFnxRH6rbgEsF7TzGlllr&#10;nlbFq1ulvH2JZlwZSPOruw9jljzYmaOn5f4AZPUKb9SKnyQGNdLT9y/RzkZloRmqy4GXjJtEbu5I&#10;aMq8pWgVCsjH6a/4fcvgoy00f+6DS5bV/Q4NyDWHKfrdUnznPymOQcNauQR54ldY9Hy4w4hd7P9w&#10;QVUOgVVauNLpsxWUFdfBWzOBmT2fEiFHFmj2EXDF0WqksAl+L9AOHFDBZHKr7MIqJD7Wc2jwiSKc&#10;nS8lNbUGJNIBLhrcv2NRSYSRiL2Fqx2DzAXHU9O50DmDSlQqwzuIven/5EdTAs0v7v6gTEymuD0n&#10;Ruoew0usvZ6EpN6EFeCmEMOKpHdQp4Nrr/E/k+TU+8MtBkKJyKJskxGtSbZoctVS7SHrJu8C5pCN&#10;94RUR+hcldRWnhE6e+WYmJ5ZnHe0r/IvCTvRl8HDRdco7wKQ+A72U8OCYR6SoWmwn4InuX80CFCG&#10;VYFSPGHVbqcoNeG4cCDrC2I6fCIjMAFNPauWFAj9KWIRqDPXHcRrOG+OvqNJW24nrYcP0wiGStgF&#10;Id8H9y++J7P9uD0iex1rzFdoamWGKmEJnxDBWnJIgC1tcARZycVx3KvsjsoWZsgwWdY+DG4tJcmy&#10;QlyTwk9og5tiHc3deHQ2dLWda22sbm2saW86UX/uEKazVp3A48DZY7uO7d917KMPju/fdnA3Hu8f&#10;2YvJN9v27Xp9Gy2sW3Ztg5f15S1vALW+vOX1V95587k3NvzxlRd+v/7ZP2544d89/9TTG59/YctL&#10;T7/xh+e2Pb/l8Ns7Tm7HY1/17gO1H+6v3X20af+Z9qNnA2o91ZiEPLgGXGt7oR7YFVFMuZEEuNb+&#10;2fLI4sDE+VEAV2QII0D4wo3zGHsDhTBMrdc/u3n70d1PH99/8OTho28+/+K7Lz355onSmIhafwRq&#10;/QaTb6AQVoDwP31SK4jWn0HM/vjTXzj25rvHQK2fP7kPrvXjBzdu3bt8/ePVy/CXXZ9HjPDcCrJU&#10;+oFaR2eKg+MZoNaeoXi6B0Pgmlpjp97+4NmnX/nr7fve3H/igwOn9hw/d5gxwt3NjR31HIEj1Nqe&#10;ZJJwZ6orlu2O5+jciUML1ZeHqRWO1uJAKdubTyMZWnSrCHm4mmls5qhVOU6NwkzmmfwUECUwYXgS&#10;ywBSsoBtoFiJ4rjYEj1GIUwmsdgf8cwbwlStGxXjJEN2RbSSDhRwUxQumTxNZKURksyl9MBOHSJK&#10;msJwV2cPecMUOKwkI+UEYQkCrCXRKsEwfwexwJgia8FweCuzlRoAayOr04bxHOjUUmHyrhrZCuKz&#10;wPQpflmgdEcNe/hNsQ9CM2Yar4Pu13jPkEyucTG/kWHVqBUoFLiU8tpo8o1G1wT0zH0nahu/YA2w&#10;2pnhD0G9clttghUeBnD1UXHeLwYE+RO1QzkJd3p+lg4ljrPzTYLHT0jM1aqbEOQtTZ+asPbhrHy0&#10;TgIdEm4Y34eSccBsxbs5OVmLL9cjWkOl9/Abcm1irALbwyZO3WMT6mPii4tL1xlmgVRJay1TVe1U&#10;BssIxc2yDWz9ie4rbrTzNMLvQHKMrwxRmd82yFfEwqmQDWMGfLfARwjihqBjk0UVv4dFLK6GjX4x&#10;WA93O9zVLEXTE85fccYpmqlo6FLEqAGtRqdQ6VAnxtsMbiQyrQkFAbXCz6lBFGQjIQ8GZEV2EYyg&#10;iBtN52LpbAxjbxjFhHDwdFtXvAmoFabWqZmeuQUkJGGGar9QK4bTjM2fh6zXRCvsrKPIEJ7ig5Nv&#10;jFovXJ1Zu4704PM37l4EUv388b0naMt98fHNj1dhZ0V68NRSeWa5HzNvIA9eRibTyuDccu/MYnli&#10;LjcxC9RanJkrjozHs7naRAJ4tSaZqEunGlKpxlSqCag1k20rlGK5Yhdm3sDROoIzaHwAVBJ+Iv9z&#10;BgpeyqjYGlepataFoSOKQpUcjmCPtbuQHtlXldSst1B+cSxHYLYZrIo3xK6enZuZX4AFFnY7vD9r&#10;FCrf0KzFuTA5OreIOfdMdpEul71/41Xp38ifsOIZG5A8mDSLIlJJXFiyKEzr5GpSYdIFIFcGx91l&#10;K7bQoTKqXDnQvAd/q1OCamTCS2lZrZA0keWEEmwPtg3nEkGjWFmWX6iRNKhQmRxSB2hqq/6VWqyA&#10;TjW/VF0YTSWRoTGYwOW1i3gGvJ0EeCIlTGLo3LP0S1mOkQCPBZ++NcsgaZj9vVy62WKH+wS+Msuv&#10;eQJRCxfNa5lO8aqtwpcNIA7LBUtG7Cr5XGCKuDF4N5bO2uHWEhucO/1SYleVX/T8cx1QvEfAQm4N&#10;mPXyWxnugj1zo8pFkjZPoEgONGyhc4nxceGGR+IRdy8MSOAoP0V0lKUZI93aHGurVp4kFMKY4Hqs&#10;+iTo1gNn0XQ/tP/s4QPnjpxpOVfTUV/X1dgUb2lNd6QH0mNLo3NrswSuGKB3++KV27iXXwRwRQtp&#10;cLo33RdvTtZ3ZpA20dydYThTppTsQeAI+g405jFBN+LEQhHsNkQws4nYwS9zV6tzx28notICPJaz&#10;YfAJEZ39vbqm2C4JZFrIVRYM5rXA4yKhL2lSn/lAFJ5xwnhnGBFlZwVqlfk8pDFxz6Ms0IGz05W0&#10;kkCXAmOoO/UVJJaS55L6UER0FZ0CTx5V9lgSJakIuWL+asSi4Q+D3pIfqo3BpU0Iim0WrvaUIHsF&#10;edbB8EwEYhyFU1cqX91uaLf2deRc+hCqRFBq7aKVGj7buWMxMVjJT0bgldaPhDO98LLqGqGmnXBL&#10;XnQNYuEZi3ucYQlhUkQ3+UoBqMMXnMXpKn5PvbDgAg1aWY1pIU6L5n+6NWPQpdNelHJFPWsw6XaD&#10;rjKvV1gH7HY2pnJTzyQq/lVHRIFJWnwc3SQMo0aSFw1sKkcG8FzyqiJlBKX4XJ0wUXMQoXEaQaRe&#10;g880vwNPTrU/Av6U08wyY5wb1lJps8ldyIHG4+u1TqduoM3ZPtCIIwkEOA5dZwi/iHe7Owtq3+C4&#10;cAaBc+OUMEew6g+ypkPnlWZ9w02gNGa32NQ4CKN6DYll1Ce7qH9lY86caiXFQE3JUdhYfJQ18Ik8&#10;M7aNo8WiGEhLbJxC5wa9v1qQwAh7uy4yaVnpXXq9UvXMNHt8TfUHaZ7CVtG5ysRHlCKqi7wac/Wj&#10;JwuQFRiY1Rd+Aorjr/A+uHZwjXCRxFKLU87w1ViXvUJtA8MyvT3AhySOIM3gEBoSngSKCGbCqTs/&#10;Q8MqKVDnX/Iqc8wBF3MLDdS78U5Ty5V4WE+4bfpqnJ1GnY6YZ1ak8s2Ca4WfFj8pDwEWVbQSP07b&#10;z/k3o0M9QNSCr+B4SgAwNMQKvsLuOEgLq6LvBwFTs73I7EEATwnPE+BXi9lUTz7dU2hPxduSsRbk&#10;8HV3gmit72w719Z0srnuSF3V8Ybq443VR+rOHjh3au+ZY7tOHHz34O49pw7vPLpv896d7x38cOuB&#10;D9/d9/4bO95G5NILb7768ttvvLj5tfWbgVc3vbT59ZffefOFza8/9eqLf//in/9+/TN//dzvn3rj&#10;+dfff+3pt55a/8H6tw5t3nJky85TOw7U7TtYvxeQ9UTLodNth892HK1PnGlMVjWTa60HaoVOGBnC&#10;QK350VTfdHF4vjy2xLE38LXOrc3A13rx5sra3TWYWhnF9OD2J5/fA2r9DKj1688fffMFseuvFMKE&#10;rBFqRRrTT//4I+jT/+Bg1v/Qi0StP/z0/bcwx8Ir+81DKYQ59gbzWq/euQiidQlUx2XY04bHF8rj&#10;c+Xh6cLAeLp/NNUziPFCDekisoKr9x1/e/ve16ubT9W1nq2HHLuroTOJ3ODGhvZaDGtFmDCsrcCu&#10;4FfjeeiBk+liCj+hgWIaUymT68uDXzXj6r4zXcqDkApzNKsVqcJNUuEqPtacHElXKmMBgigMluGZ&#10;v2lBK4EcWEoxiwBfwMCWdkpdwgk6gpqCS6xwgAax7llRbKxH66yUycRoGkWjnzKEkk4zpScAZR+o&#10;84zwceRghbHNynKqqrhQQlZlMnkwD2exUvzMeTEE5EpawuueE2uMqS1Hn4vUK2hLzXSlctgTd+yP&#10;tZaY82gG+uVrxd4YWtc3Qvmy2WRDuEqSsNG/p7l6EK1hpwyufKBPAEAolBUm+RCRh28r+fLkOIKX&#10;1E7AokB9s6Or8ARQlkFSYF/JrwYpr0YVhXu2/fFajpULKoN+8C3I1UnziWPZxJQStcpGbNTqWbJm&#10;U3HkpDzkV2MnTP02TuPVpFYGPjEYGS4LTqRQSw9RAbNszvmeFFUPvk+wzyeLjvsZUXfcNTpvkNax&#10;OBXG9xK8M925vGsSV5tJ4H1O2FLBV+huBimvFEQh9cGNT0Fl/q1vlr5HuuOoGovo2tvp+6ID7vh1&#10;NP8Gdzvb9niTUxGAGxJb10q1YSCTvI4CKsSoFL7KWwLUamjBdn7I0VWAkGRmeGBeK6pYTm3FWCoM&#10;vAFYzUWoNRdLpNpTmY5CKd4/mJ6e7Z2e7x2fhXa3dxqZTFIIL1ycgKkVo1kxoxXCYDhakSSMFxch&#10;G740DUcrNMBArVduLd/8eO3TBzcfc+bNZ8hkgjx4+RJm3mBMaz8eGHijmTfDQK2ArIhiGptJcebN&#10;QmlmvqdvsDOdrsGMVqDWVKohk2lJp5tTqeZMprVQjOX56C71pjHwBlwropiQhwzDKnhRyn1Rngqs&#10;kr0Jzk/SNcLt3APW1mqGrRNEQxpNoHRIQZALNbVi/Dk9O+2xq0Cw6mTTwqRSCbd56oSFZonECBqx&#10;lCmhlJ0FFRY8E9C3ZSVH+tdskhXLIZc1ClKyjDBIlMNYC+JDYUJ+HBx9AFTuKKvHj14GuxgiNIC3&#10;g6VTHI6qltkg/LPlVSUpGhmsEUV32F6rAY+hiiIF6lNIeCwYqyRMwJ2e7taQWQqxIiJJRekT5ETy&#10;dfM8tMCpDnAnyCe5NAtuDwUxpEu3wFCJrvGwSusIAqml/pE2mGyw4YHfMJTXExhYIj5HMEN1dgAn&#10;5nl8OeAhhDMGH7jpKTUCsKoQgkpExxApQil235lXLFKLRZ4YaWXtKntTsj0WUpJ1KN5JfSt6X1Vg&#10;OYNN0YK4z0Eui/sWrNfgGSbwn5lStisT5ziceCc8rspnqjtdX1XVVHOm8dyxmlOHzx0/VHXk8Llj&#10;+M+6joaGzsbGWHNTd3NruqU0VhhZGJ5fm7l4YxkiYaJWwNdbF6EWXlibGZ7pi5c6u7Kt7cnG7kxb&#10;utCdKSXyMNXCCzBYwk/QrQJ7TFcy90U0pZ8sWKN5wkQgikFiSW3HqV7BvsW3gGjW+ToOcXUnyKQ6&#10;q0l1K0y+RU0ijFxnMpNTfLE3UPpTxY2OJ+4InOSheaq6HGTbo5F1CIkMzNdhAi2uazzEuBIAk/QT&#10;72eVuxsfbABRVM+2nVUnFS2AaZmJmSCadf9CaCRsM3s6QALCUcaNMkjzNBaMMRdnjjrINyJ3Oll9&#10;ccKMbdeJjSrBXBzPQ+7t0AqhqAHvbNtklLUrD3k0S9wb5q+DRpucBabCiHjx5kaqOMFwJeKMYoyT&#10;USUzdTQGU5Fmzlkg0jABiG/HScvBTm8ACVgOVtlQU/0IwSeDau1kH1leMsKxXku9KwSZ2ETAbYU6&#10;bXPIbt8EpKqEWw2bJZQNgmruQwNOt/x039QaJcuMEB3zrrmWRkPpDHTxxbnIiK5kn0XGH+vJ1WHB&#10;hrEfjUER2E6fYNgVmmNHEsPtBvxrBawKAfKiNsI3qSvFrEZ8hdh2LyNBe4y/lYCCmbHYHrmggynX&#10;DZTo2xFPalkLYF7vIAcHYTlHTHvdc+faeIy7Qiun4OUvyhrtrhF0SdxE8Nn4y3UXWUjYJkAnXe1I&#10;q45Vq9CqHXK2VHJ4nY9QK5v1Pt+8iIVlUHsGyxffU2sv0KMrMQQmaWIqJykCBJKxIDU6PIovAhTq&#10;bBEwqDjfxHPyIIpXsPGKp5CBOllcvgN+2cZRPAwdgQzx58DAYnfnADgZzxvUv8EB7uWdpSY93tTJ&#10;K3bbKVas1yuqHH9TMxNjWLpJtHK3YLOBV4E8CwM9TjBmmQqvLDYAaBZBeggEBo+KrCb82kh/Af5G&#10;xCxhzYE9AQpP/JMgK1ah0lAvJMFSBYNi7cmUC8CreGR6i8mefAtY1nhXSyLWGO+s6mze31y7q+Hs&#10;roaqbTUnt9We/KCxCs83nTm88cT+108eePPo3h3HD2w9vPftAx9u2f/Bxg+2bvpwx6vbt6x/d9N6&#10;QNYtr61/exPA6sZtb7/y7lsvbXnjTxtf/uOrL/7m+af/3Ut//s1LT7+EgTgH3gXRunHv628d3Lzt&#10;+LZdZ3ftq/nwUMM+oNazHSeqY6dquk8CtTYkEcV0rjlTjYE3AK6xMie1gmgFah2aK48tDkwhtQSh&#10;mxzWugiulQHCH1++cf/G7Yd3Pvn8U0UxPfwcYSXiWhkgrJGtoFtFtHLmjblWRTH9M1ArUO53P377&#10;NcbefPv5oycY1voxTK13H1y//skafK2Y17qwOr50CTMXRyYX+8bmeoBaBycyiBEuDiCQqTlTaoll&#10;6841HjrXcKwlVt+MRMPOurZ4c2t3EyBrS6wxlgHRCjsrBt6AYo1ny5lcOSuKNQfsmtbkm7zGtGbL&#10;uXxfvmeoDNSKfgTm8XruEdAmdcKS3eJhNIjbOkeKkj6kjlcwlfZXJej2I5ZJs2eIEpXqOqlkH/Y7&#10;jFrF28kEIdbUIbv2bAIni6GkKIyUnqBjJOL9xblqByglq0Z8Gj5qJta/b3GrOVgjUhK/nGPKjF8T&#10;pPhPBhvxqxE/SpbMSCe/lbZ/VKpjfhcg2+AVjWhYCWaV80SGdhjUKx49UA4TsQ+v61OWMWCYzJaC&#10;msqVsjBaOJsgzYNlDbvx3OylqO2AWhVqbPOuASGJU9PN3AVjuFGhbUzLKHYKPhEHzLFRMvozY8l6&#10;aCuwLeAxeaJuHO0oVCNTusOj4tAtPBQIzExz64FNunLUDc0YbiGwe4GP0OeyA8dmhpEquolsKDq8&#10;DtCOMhL8FVbn6QVKlH8tCTbE5TKtcb1igZi9XFnXvKm6T7DFqCmRwTinpZ8xv9wMnwS0X5sOJYYE&#10;18ophZrngXe2Jif0bmWcC1/BGN4wmCWv5TGB1FUAsrKCZB3xsi6PSri/ur4XzA4jTzxNbnreIitC&#10;i6BWFeDRf+ISInzFkynOxSGjCOksij8mwQ6jb13uHSwVe3O5njTGtKZz3QCumXx3HNrgdEcq25Ev&#10;dg6PIhipFxqMvvEEZBhTC/1zK6NID8Zj8eLUzHk4WodBtE6fJ2pduYxYYMzRAmRFhvDspesL126v&#10;fHz/GuTBTzDR68lnH3927fKtpfOXYaMfXVpDDhMh6/nVUaUHQ4TcA9Q6PpPi2JuFnsmZXAlGi+7T&#10;8TjtrJQHx8G7NsTj9UVEMZVi2XxnoSfe258dQiT4KEfOIpCJM2ZoQKWdNVJEoxqWBhIvahoEDhAH&#10;25AcgHkPNjbuHE31YGVGnke2IhcxnFPK+R9AvzKDKRWGU/KUM+zyDj43XCyUBwsJ68UxSCuxDRiS&#10;KZaJA1T1IkoNAgAgAb5iTS+RgCr1qGSXhlCQu+J0xWklia/rZgMMAqpoLqWBq6s3lFwEzJ5B4naM&#10;WAVTvsaoZpl4narrYUqBMmk9tz5WvXDHFGFLCPj5nxCACfN4IId7IhaUEr/p7DUQinrqXJHlCyAS&#10;xutOrDH7qqrafieSvabgTD2xZaBN4vGS+l29HtNlNkCy2PUODypWkTmyNHMz+LZiSJT0EyZh2klu&#10;MkFaaDf+He/hLDSNqYymUwjEBh7Yv6kij0uZmln8Cc7WH2e4y22LcK91d/J50t3qlCasCRIMlwFc&#10;kfqAcTiYON/c1QbsCuBa2wretfpk7ekTeNScOlF76lTdmTMNVXUInky0I6a/NdnSnm3MDSZG5wcX&#10;1qZXri0SuEItfBejXC9euLEMJ9LgVG9+IJnMt3anmxPQFRfjmOaaK2MWDu/NHJuOFYC+U1TexFGc&#10;ciEZsPO3GF2rFCXJdHVm4q6HL0jNMPWZ7Oko+0ShO2Gkh9GdaFjnZut4mWSTxBdok2gW1TBIRf4m&#10;PSOMfJDcFFcBBcAK18EvVwJ7+LbEt4r2FaA14vIMWHtQ8YqjaAyQHLHLjJ8QhU1gwAMUAlHNtwuh&#10;mUBTgW6sIo0okTmHpjDuldvskbM2SXoglmAeoaYhrias+HKjTRHP/Ybq+5D8MQ9ZUXjiNJYmX6FT&#10;FM6Qzqr4GyVPoCbT0CUyS7PFoOCc4N/DPA+RY+E/1XMJ7KtTEsg9OnU5mFRJS0r4TYwXQCkasrjo&#10;sGiAFZR4B/vf+9NXn1oP/Fc0g4KmIGLX7dgHyLSvEr8DXndmEUFeIVCXnVkPotOYIoMuQQjCJL6o&#10;pHG5YCAX4TpggZInV+E56kVmxsru4X2I7bHYGLli2sig0/bXscJLmerkNj2c0KMK2On2PmGzg9FN&#10;lrj/GsTqlAjrkt2/IbBKEwes+FAtQWIE38uQVV8tTGelJktJyGg6I1Vb/TIT1HYCh7xGv5Vbclo6&#10;uKCF80R6V0NchwiYdOWv4QznnmRfJupuuBXuZZwbb+2VKWItlfZLC8dGDgstdCxCVChT5I/jTsZS&#10;dwQ7HQRiCTIJOGW8QqFCjjEU0GZ7nHhCBChl7zDJUhxuWC000F41j2XA7DGZC4X8GFIXfhA+InRC&#10;h8B5lhDJC0bd/ITykCQ8ZhQTTnWeRbrLuC3Ce7q09LzqqaAGWYQODtgqxqqJPXZFB00yFIX0zfJa&#10;kGOWABviCEx9AxYd6Cmg9UM2lWkpYFmJVAGhxwaLw70kVwFKR/pyA6X8YDk/2JtDQgHDgcEM49co&#10;bC4O9WbFr2Z6C/FCJl0uJHry3cVspq8U78l3FDNNuURdpvtkvH1fe8P7XQ2vddQ831H9dEfV37ee&#10;/k3r6ac6qn7bdvq/rT30PzYe+79X7/9/n9n7u6O7f7t36x8+fO/p3e/+adtbLwGy4rF182vb33n+&#10;rY0vbnnjlfe2vPT2pmc2bXxm06t//+Kzf37tld++8vwfX1v/1Ovrdxz+4Hj9oVc+eHnj3tfeOfru&#10;+6ff33YSwHXnAaQxYfJN+/FzsVO13afqEqeNWpvSVSBaYz3NjGIa7s6PpeFr7Z/pGVmAQnhk6sI4&#10;5rVCIbwqefCVj69cF2r9mFwro5hAtAKpfvEtcpgCZP36L18btSpA+HuYWv9ZqJXy4J9/AFX7hPLg&#10;zx9++en9z+9+/PAmuFag1qt3VzH2ZnF1Yn51bGYFrrR+RDENTKT7x9NlDL/p7wJqTRYaE7mGrhSQ&#10;akNzZ217vEmPZjyauxpauhoFXDs7UpiU0wWdcArmuEIy05PO9eaQIZxGhGE5C6IV5xvwKibfYHar&#10;59zI3gx5MKhIRHMRN4ksjPS3kh74P+VcxRJB0yUuEOcKATR5ToywIiAfc61ljTQiJcQgWDPpKDCs&#10;n8CQmklDtElCVcFLuCJQhPwy2bQiVGbStcaISj8bcJzif/nmGrFjIpR0K544/0hcq/4pUg7biepf&#10;xgbg3YjAlTQkvEpcaTmxR+wQBnL8LClcY1rtAQ7U8Ygd/KRC2G+Ba8/4XjibQUomLb1DTWFHmFZ3&#10;i2hQjQ3BNhDbXszkqBlEQqEFhX1NGTR3nEL8RE5Sb2xZsqJ0mQIFkzEaCThINNMCGKtxG/Rj6q55&#10;tVIWEXTD9LLrYMvSGUUZK8Ap5GJxg7XxeIyTSeeAWVHEjgUm0DVSBQJE/29qHuQqR7maDedUWJKf&#10;uN/LQ8sIBCLMEarJaWt2WhW2nAuiIjSs0TUbbGBpgle4kWywkCdBpuOmXHfiQemL+sFmXB0KxbJY&#10;pY+JVr3IEDzfjEXAamp2yCjmP+mDwrAcE0qE1tJi+T7kHrZKtGi2noAQ1aeUpAI/hxuVo3FZsZl0&#10;ZYmvqGGs8gAhqM+wmsPYRodbL1AruFYEjWYKiXQhnsxi4E0yW4hTMAxMWOocnyhCGwy8ijnOsLyD&#10;ayVqXQNkRaNrAqgVRCtmtCI6GCwrBt6sXEGA8PTq1VkRrUsgWj97ePvLrz77Bq24rx5gauu1OxfW&#10;rs8DuGJYK+ysy2ujiA7Gk/nzyCjumV4oTs3n8MDzUciD8zWYdtPVdRo5TMlkPR6ArPF4XaHQVerp&#10;hkK4pzclUyvSg3uAWofR3mUVyPhTPDj2RtWSG9UGOTaVSTLHioSJTSRwONkVNRBqZexVlG5WrooL&#10;Ne3DSYOew2HRLwpo0wXm+nAW4a9Y6YqUsCGQqSf6OL0JQS+eV8b6WQBc4SWcWGOMhJoDB9T1B9ly&#10;oW4kS7lnIWqX1Zv/yS1868H8DnwTfjXp7oKTTQVQNIVYXCvLa5XRVspVomLCiFQ3niq4jowBsesv&#10;kTZ208nKJUCrOQqesOrL3+4sN7/lqtKQ9wr54GkN/Nb8vr5YTM0ZEgTAI/LWvlyRnMSTRt3iB/iE&#10;dm6RexWMZGsrB7foiJDfCwMkg+iRRTA1bxxFaIaBw1rnsPRxs1WeCopY2WiCN5okJERqMkR6SKku&#10;I5IkFI4+KyoaUWe5cYw4KypkNfFnz0A5lU8jYb87m4S7FY+a1gbkCSNVGLFMMLieqjsLvFrVWF3V&#10;eK6muRaPZsxx7UYjubMj3RgvtWcHkwCuc6vTF64vX76zeun2KlDr2u2LUHPNrc6MzmHoTTyZR/gE&#10;soU7OpKtSPzPlFJArfLcIjKhpxcmXg0ONS9qCGdSWmwzM3upziBGHQDypENVJmqeOTrTGF2mM81g&#10;1RgA310TNSm2DEdKygIle/NqAgrVEcHH4YBOoOvMIy6ETECl645vhYUUjQyaYzkRh5KEkG/suSzq&#10;L8h96g+qbL+uO5KBRomqwjVVL7LyVir+ShvI6bim5lheR9ldhlL4NUcWM/+WeJ4IxGZInWM8mY24&#10;jHl8GapXwiWCF6YkuORCpbIWQvbZFXoiuirDOSx4I4tjxBHZ/iRDIOoVzuqweVVkGgcsBcPer/Su&#10;/Pp0snCX0v85hSvCTTS1EtRc47GLECzaXkBZcxpbHYyvop2D6kSpcv59rmkerazTg/1Bs6lKISZq&#10;EpLUdcRrBycD5SFgp6xzFgbz9/VuEe7CusF9qKZhcOLgdbUJuCt8Tnr1U78vsjqrmRJMyEEA7Nm5&#10;+CsquSzmcmOd3k4daM2rqDSFedR8NOn6AX6TqEoLlA8cmXyJX5zkz1YXW1EyP+uc53f3IqPTgw0g&#10;dCKEWu3n5EURwVerEnynNhJW6nuYW8MlRQsgMa0RKc78X1ZFnHiBPfZMo5DMpDtI2P/+W4H/gN6j&#10;Q8Paho9o5Jh7auqtBL+DWXrdF9yJg5TRbAeLTFm9nIrEn4ayZl/JmjIEGLV+LxAgngAE2kOLygqL&#10;nmpuZuy5chPRSsmu05ioCh7nsFOc28C9foV/wvlkNtwStaqXKsJfeQohTFgWXENWzj+3PZVTbdhV&#10;pG4ZR1xAXZxwsOACoAJwArJa9wtO1Z+bHyjhdbyY6S/iZ89oP+ArWNbSyEBusJzDnwz15hCq11cC&#10;zC4ND+BJGizcUC9Qa2c21ZVPA6zGgV37S63lXFUpdbyU3Jnvejnd8odU099mmv9Vtum/ytT/F+ma&#10;/zxb97/O1P2XuYb/Tar6P4ud/s+6Tq9rPfKf1u/7Fyd3/ouD7/xv92z+Vx9s/n9uefVv39zwh7c2&#10;/glK4Dc2PA0X68b1f3rj1adfB1J94fcbXvqHV55/auP6v3/52T+8sf6lrW/tOXXgTMvxLQfeev2j&#10;TdtObNt+csfuqt37avcAtR5o2Hus5eDJ9iOnO4+e6z7RmDnXmKluyFS1QB5cbunua0sNxohaJ3P9&#10;s73DCwPjy6NTFyZnMRICplYIeW6vIUD41me37zy8C9R6/8sHD7569OhrRDERtdLX+v1XX37/1Vfk&#10;Wr/97kcQrd/L1PrPimLCbBzKg78Tav3i64cY1krU+uDGnfvXrn+8hmGtGHszf3EUkHVyaWBsvmdk&#10;tjgyne8bS5aAunvbUkUOv4ln67vTja2x+pauuo4EbDIdCNXvSrYBuMLa2pFo4cjWdAdEwqJbu7vS&#10;XdAJF/oKiGLCsNZcOQfUikYzHD1wt3Jk6yDoVvta0e2FKIBjkJwNpCweIoJK4I6Cb4ACQkJSZcIN&#10;kJtAGW2iSu4l5vL74PoCwjTvqBQlvi3BZ8C3nn8TYBF/h4AQGBL8IsXA5nutWDZhS/pX0zoJo4iP&#10;zJTSFqvoYAqVg5RXGmDYbvN9aPrg90npWTAcsabs+kGKC/QngjNyz2qgKzajiFwk5ROZyOUYGsFX&#10;4FUQrXgfU694z3XcJkchS23L3DNOppGVnA5VPrQjAgdrxpVkJgONSBnLS8CBtoSv+jJSGiPSTUs8&#10;XaOe70qASkGFZtf6n/C6I6qs8IaKGJphpV3RrxIMEiwCpNgWIJS2m2OsOMTWkNVuW+5NUtIaGeRw&#10;ZyJkvLPds0T5DEMKLDE2UnN3qFFR6lKIVrdMmhrjGeiE56NziKJtpkhz3C36J5yDJPOJ5oDJ1Kom&#10;B4Uu+I5sBDISxp1InhAOTBKmVRSq6V/yrsqUmsTvk++1i9X3PN/wgquEdYlJ4GjOuG7tvq/o9VnL&#10;ydR1ZunsbfD0cAFdOVXsz4xYMgcCE5Qy3la5GmLSVA8xZxJ1m0oi+rhQC3rKIsKKhkEUQG+GVRjC&#10;/d5cT1++WM5mCwmZWvkTM29AtCbSraXe7umZ8swC/O7FgckMelqTi+RakRKMx9wFjLoZnVgcws/Z&#10;FYh+oRmewrBWoFbg0is3oQ1excwbeFmffP3gayg9Hn+CV67exsybBcy8gU54mXh1zOnBixeG5s/D&#10;PZubXcjOzqfmFnKDw1Apn+2KnYrF8LOqO16dSNbFE3WpdHOu0FnsiZfKCZhaB4ZKIFr7IHqElgdX&#10;LtaK6TGw0HhIuubpC0EV7NQKw0LV4goxYg4wsb3CmWkTZVoS3V/W8Yq4k7PLBioeNQWlGj5hJ1Od&#10;uzCNao9hwvplD3tQ4x9EhLJeNPxGb0thG0lX6r1Z0LjqNUmI91T3nR9hBsYicJf+Jjkr0M5MkWtf&#10;MbFhoGLYVF5iysMM+jGL290HsfXUdk3VKJJKmkhxjS5XFflSX85mSAIxq365IzqYTa3pkUSwSrEO&#10;zZqQzUtg6R4K2yizuHz4JhFVFWC/orAiZBiiU62f5xHBP6k3pPk9CvomtStUYFuyGGZ+tVCO6yAq&#10;r4XflPyewAD3cxSUKlVeoFUD3qYEjolK0ecSf9oYGe0xVuouqW03UEHJxYGiCfKrtqgpZnaK2+P5&#10;HCRh2GvAbYA6YYYJ6xaIlPxUKZsp5WBwbY13ALUCrwK4Yvr8ybozJ2pEtGIETuM5oNazDVWnak+f&#10;rjvd0N7QnmztSLe0ZpqbM82pAdiQeqcvTrEdflOpwoCvd9YuQCp8ZW54fiDdH4/lOtoRQRxvxoQ6&#10;xCdiMB10wr3DGDdXImqFrE6oVfw2p3rwZJsk3c2zEeZJbDyIF419olIDNXqYZCPxcCT71OGg0hKv&#10;mP8MF4gNgZpnq6mnvBzwTzqTdSemYIeIl0mwyhMmJiQYgGwYrGwfpivLywo+UxnC8vlT7yD9AjZM&#10;qTw8qYQZKoiIGWZ+0ZcMLh+wMSpqNQxJkXtGqr4u3APyUkxUWUl/pUuceInbrNfx55aD2jaJh849&#10;+7pDI0m4jv9Eux1PEspTQ6ZOCELj+S8sxOuOfxu6YJo44taAFUDqq6q1Sq4JP6ENHiBJHn6B/l4P&#10;u48smj5R2SUBJYjbMulThTYLGWItUuAHViElYGHjgUYJtBDTwKvAbTs32ng+2wjKjkOYlMOlT8De&#10;QmLgqIrtwouJ+nRO1iUzqQTgMIzNF6+uL58zTGo0Dwn7PbbB6M6Yn/osgkPuVYN5sehKfcde0hqO&#10;E0PcKfsgnnYTjbphY10FH2tKEY/SEiv2wum7QPLuNUQuHvGHOsTuLFRwqfqMzEjnguDWjFshQT+s&#10;Lo8TpKN0MewB952tR/BXgJE4GmjHPoKiwrhtbn+r+cgUbnfu2KrA+2nWtwf8Kn+BuNfWa+/Mynlo&#10;dCqVSghxxL8KlzJow2MLTH5SAlOhVTVP27Jhb7DVIpIrh3rXvBDqK7ACDHQhXgVdGVhWsJeaK0NY&#10;KDUvfaSaIjOEF4Uh/Z/Djh2BpE7GLjzBm9AKC2kxgCUVwlgq5TUFhsRzoFa/AwGnFm1fBe4UOEYY&#10;TCwsM2UoRxgIzA8Fvg0TX5U/jM/1hwpdT+CzBsUM940NwEzLj5NPFU8APq0KLgz25Ad7AFn9AN0K&#10;7JodwIvl3EAZwBVPCF8HyslyAa+DksUr3eV8ez7VXsq2lHMny5ndPclnil3/ptT1fy53/Jc9bet6&#10;WteVO9f1da0biK3rx5MO/Wxf19O8rtC4rtCwLlOzruvUuuYj62o/Wndq97pD2/+T99/6L7Zs+Jcb&#10;nv/vXn7+r55/5q9fePZ/eu5Pf3h9w+83rv93Lz3721de/NMbG5567eW/fvaPf/vSn/68eePmfdt2&#10;Ht++cc+r4FrfPfbuztM799bs3Vvz4eGmg3gcat5/pOXA6a6j1YlTNakzNamzzfm6xkJdU7G+vbc1&#10;MdSdG8uUJot9M72jSyOTCC5ZnZlZm126igDhCwwQvncDqPX2w7tSCINofYwHhMHmWpHGxJ+YfPPD&#10;N0CtIFox8yaKYvonTmoFav2RAcI/fANT6+dfPTBqBdGKKKYrd1Yu3Tq/ggDhtYm5ixhaMTgyVxqZ&#10;KQ5P53tHE8XBjnxfO9KYgFoT2YbudFNrd31je3VnoiWR64JHpivVRryaQhRTO+6hQK3pYhLMKlBr&#10;CmxNOVvsL0APDMgK+MoEisEeE62wthK79hVlYKamV3iVGlKzmpKROu4I6yoXHFN6Zh0RceSJrESq&#10;oiXxh5o22l/oLwNtOea2YkONBL1kHNUqGpXSGDYQ2cj1y0aeViZX4BgQta9Qd5QM33C14okoUP5J&#10;NHSH1CaxK1lQsqnAlvnesobOoIsELEpcbbmv21WCP7Kya4SqCM5p/C2gKXywhqn4djLckkwWZ8s3&#10;sUXWJth1lNEKVvHyU7gZN5c9MKYSG3mKnjYTG5KK8HxqYQ4oC09QOUWw3kLnaLMiyTGwKMz0Dryy&#10;8Ng9AOn9iDb5ophrYkUSj7zh8S6F5QAjrXQXMeRj8hUDoJmYT3WKLPjW3GpEjZhxUa8SHrMspvON&#10;+92JzETU5l0FVpkkbFrVI92cjeyTBu+DLdFzpUUregv+qEHsO03LtUg4NB01IlILtLBixHx6jfbR&#10;YmeRDDhKOs1ZDfc/n0PkV/EK8GcY9Be573RXZvXPkKoFcsIhnwkDyiTLwZb7RSm7SGRJKCUatiI4&#10;ZPNYkidjLRFKTvQhTGU5yNqdFqOIbmUKJfYKFZUBToBFlDBPUxNRno70URssvFpAY6knnQbXmkNu&#10;cCfo1jQmPWbb4qnmweHM4tLw9ELf5HzPxELPNIbfnEf2L9ApooMhCcakVvgK4Gsdh8F19vzIwkUA&#10;0SmbWq/eWr5z70rIYfrm0eOvHmBINOTBSGlauTK9fGkCCmHQrSvArqujyxdH8HNxZXBqLj0DyLqY&#10;nlvM5YtnO7uPdnSeiMWqOjpOdcdhcEV6cH0q3QJtcLkv3YOavzfZxwzhEubNIooJt3ZOakUw1gJN&#10;nsDtGqyKHUVAiIcLRIFSSnBlYCOawj7B32IQjiepKsrI5johVe5nEpWo4UTDEkYGI58zhOT8mV2c&#10;BXaVyg7RTbS88uQHqKGumOBQpC4hNEGUhIUVlIVLRgEe6tBHtQUqJLxhJB3k7ZkU2SiuWWJXV7Sk&#10;HTSrwzlMzglzEWaKw3We6C+SAMpVJl1suOvcYNbBlLopPdhuN1GO+gh7hNggl10zEEQRixUiqbEP&#10;efqJonQxYfCg2pTDZnEqmvyXA5Zlhz9XgDlsoc9h+/0igRyDlDVYiJdG2DYLpKP4ZbvapCwNGN54&#10;iUFWAktu9KjHxDpYEd829zJG0kWP2v+OpApf3KWeiJ1QJHmXqk6y1DDEqJiX864zdtU/cWMUuUw4&#10;RIUn1kPBIXRt8SgP9oKRyPRAkoSspHhHMtaW6GztbscE16bOFqQK17bUgWUFUj1y9thJINjqk2fq&#10;zp6sPVnTUtPY2dCebm9JtTQkG5uyrV298fJ039QKZsEvox2OkXqQciE54+LtC/NX5iZWxguj+Vix&#10;qzXR3BxH1xnj1ONFRQr3DpdAtDKfiWrhXncBUPyJsqBvmd0NxnGHYU6cQ4Odj2Mr4tS9GHUE7G+0&#10;ONwp3NoVEsfidQIwhTb5hPcRMbLVQFSzqZjgSgmx5Knk7jDrkipisruYwEx7uaUTOGF0xDXfSKp7&#10;T/7Ev+KEBxfKjfQ4n0iyG+CfznOd87aVki30vGWtwJ4ARFTjDGRFc3sGMm8Wuqnh0qOslzjfqldj&#10;ReFbLheSQLMJxVuGlOG0vRG1CirwrAgB755YQywRxB3BL61L1eenqnNCC7d1fGGa5Kc2WEiVJ1sQ&#10;QkemRPsnGY3LfWsLMW+4QobkXRWShEuDQlMFaNn4oDtL8Op72qqPBfsFxm9qvqhB4CZRiHzT0eQ/&#10;OWHOPSkCcvXpBGsNBYPYHjuZmFCQ1Y8KD6l+Lieum1vG66a+/WvG/6KItXRzxSOK81LD/Sa5k1on&#10;bC5DZqWhEbjAHZ4ZYmwJhhUDa9LVG2CVsjGbFyg1HfhP2IH4HY8FYqNKCF+NjIC9eSbbFhFyH7mK&#10;Wu1ihYuGuk+wg6DGBx7cw8oe16LH+z6TESTFElAUuaqVEEeZ7yZHN28fON/052aY3ZGxPz/it2XR&#10;D0pa6XuVfcWGuFrwsnxXgna5n50pFXmjgr2LRQhbqKxQVf7hMgmlFwvZSDMcUSaSEONUNOJVVJhR&#10;K/KEgQyp+6XSeBTkqmOBAR2VPzwBrAigiD/Eb/bp94cwWW1yFK+X8WWJWhksbEUx9gbgJQlwka5c&#10;1ZHTgYYUUSs1yfh9sKmoiiVU5txXIlJctmgB4LzC+9B/S3kwfoEKYXCtQqr4iQeEwXrQ0Wqkmh8q&#10;5/mzN91fTPcVU32FRDmf7i+Bd8XPFMbb9APK9mYHe1N9pY5yvq6YOlZKvNPT/V+XWv+rcud/3tvx&#10;v+ptXzfQtW6wc91Q57qRxLrhbj5G4uuG4+uG4usGY4SvpeZ1PS3ryq3r0nXr4tXrOk+vqz+47uT7&#10;6w5tXbdr03/6xnP/4oU//O9feOpfPv3bf/3Ub/+H5/70Ny89+9cv/AmP37z45795/unfrH/mHzY8&#10;/8c31j/11gt/fvvPL+x4YROGvxzfuu3k9j01ez6q23uo8cD+hr2HWw4cbT10pvtEdfJMVeLkueTp&#10;1lJTS09Ta7mlrbc1NhgrTBbLM729s33DSyMTFyanLs7OrC0sXls5f3Nt5dbaFaDWB3eIWr+4T6KV&#10;OUxIDwZqjYDrX75+8pevIRKGMRVcq4ErFMI/A43+k/73808///gXcq0MEP4CEZ4Ye/P5nVufXsHY&#10;m0u3ljH2ZvnKzMLqxOwKKJP+8YU+mlqncv1jqfJwd2GgM1lswshWKIRjGaiCSbfGIQZOtMSzncCr&#10;CGTqTLRCdtSWaOlItsWR4VJIJAtxjGmFPBjuVmBXRjGRay3hPoifeAC4Asci+d/JFE4Gtj0zcGyS&#10;HjjlRxm/5NssYtUr5B5F7/GJoRb+idNbBpiLbrNoxR9rFKp8b6M26E0IUM3VmZxDGJIgJSEeYaf+&#10;BDlEKk5giCUAjPS23E7gXqhinQtlrMuf0SAcmXSwJOK+TLANIApQzUEzymGS3Jd+UptMOZBsFgzc&#10;dFAF0wTLtxVWombYYmBTrHggWDhbxuA9LLaj69iawrs4EFmZZpwOJxCo7+zAKHYCLLZ29hLWHaBW&#10;rETYDk9GdmKVvr9mn3pNEZvslOSoDYDD8AshTpeI9LdyfeDuyK45wDB8ns6sV4+Zmhwn0WO/IwBQ&#10;EiB7LdhfrwBR8ZkiskXq6sCoW6DvwkYpIpsp+uV8BUd1hRwm/Qn9D3qFvyM9MCe7UtmLGTz86P5h&#10;3FBRUvAVMr38LHkXJfEltuTBloWPzTxKySUN4ouat0vxMxsEYd66SHmq1TXWXDn7mi8iXCoBcGhq&#10;6kYInw/6xwSlUJ/C8zPLIa4iwbirw43EkDUalhMharFGdGCSB5M8kigFtzdMGFImE1GQonHpWqSy&#10;lMU6fmfUOboiEll3KgeFpSG0djC1ljnwJg+KNQNBP38mEhBLIA0cwolkWzLTnM61TEyVls8Pzy/1&#10;zy71ziz1Iz0YOUzIB168OAHUOqcH1g6lMYFuxSSbCaLWKzNr1+bhaAXReu/hzUeP7z3++sHDL+9B&#10;44Hwt/nV0bkLwwsX8FZDiwarTGPC1NaRhfP94Fpn5tOL54tTM4l09nhn7FgXxrTGqpTG1ASiFY9M&#10;rg1Ea29/ho+BbO9Arm+oWB4sDI4hdZbsir4+m/HkOZH4uwD2ACMKCZw0hkHCUTFvPGR6hRNZqaOm&#10;G5YwVUWzinXaXCMcyxxUpmHR36UiVRMmWa8L3LLIUzyJAplgdmWnAHWeMTBBKZmrABcRr0J6R2Pi&#10;XeSFgn5qlGcLEsU0R4d1kiYZGA1KIkhOTPmuFVho/bBOUZZfIUCFuAt3d9Ay1DSGqg7bZhJYZFfI&#10;L1WxFbBuRO9EnWxlkCiiCcsZXUlWZOH3Tc2R7USnIHJT2xllhoQUMRGpsq9w7SLFmrN89NEyELq9&#10;VSGUQriLZ9xHLBl2PqC7GVfXZ6a5wBDizb3Po+6DopsFkHBR4A9ZqasWNwUqxbJjSPjT6jLLmE15&#10;mWdjsYVoENWXwZ4q6Z17SeZXIzcBoYh1E+KUFDKsUtv4tkLHaaFQ1IcEqHgO3hU3P6ZNYgoORcIJ&#10;YFcMwmnpbm+JtTV3tTa0NdZhoF9z3SlB1uPVJyAYPtd4rrq5uqa1ujHW1JxsbUq1NKabW3Jt3b3x&#10;none8eWJucuLyzcuXMQ4nI+BXddWbi6fv7E0fn6sNF6IFTrb022dGcxx7c6VUwXMu+rLIZKtNFAo&#10;9RdAujoxFacWkaG8ygJ+prOkGVY8Elg1qgkq0l8mOZODCpBenQiW1GHKC+lQfGvtYc7x4skmsog7&#10;SuJem0V5IWgwlYEfNZCc7yq9vZgl+gPF6SmDh/CYrR+hF55CODewV+FPw31M7y/7K5NpKy0b02Le&#10;MCsI5MJlMnZAkkrcdRStrqOQwu17XIXRwjnvFCuBUkb+mHPmpWqFhS52E63i63iFRrkJ+FxltAYL&#10;8Zj0FIRD3ocm2XTJ6+QUdNE5HAScUbtEYWBCsNZ2Wo5upTobVaEfRHJP6wB3tTpcivHTAFXvfLce&#10;8NwgU50vz+7icSTM1vgf4HCvGIzG5V6VgjSKozN8ggYYh8CUo7hr3rZ4mWuhixhI5QOLkDedSPox&#10;TIaDicBmH3bfpLy1VJjJQG4lCJq6P8Utdxq2FzrQrdrVIYhIagi2m6278+3eGYpuWKhKMWD+xQLq&#10;KQNmhu0N9jKC55FxgCuYx9764/C53gAfVnPUkkmjGrERVwUGYBiofonM8fBx5OqhFo9pWINbIWcu&#10;sMLAavrw3sEYP3woW5YOSIvIfDcR8IkMK9aYdx4yuR588tMLKoSs84RNOt1KiLEdS2n/hQ6WxDuy&#10;MqFWUUoIs0PlkSOLgAkOKBEt4uPr8qbxOaeUgWtFUcoZxZD+ylMXSlN06CC1BWolIoVCzbHDOKPQ&#10;fwGlIaCIf+0DT4vVALtxbgrAlZJd3D70bngwMG8KUUkciM1TnWgW9ToMtLAa9tH4ivsRVjCc/NjC&#10;iRHAToBVTNORSZXyY3wW5cE4LtiN8t+WAEcHygyCgrAZYmBExSJ7CX+ITRqnnbUAZ+MQyFViVOBV&#10;YNR4Ty5eziXxvL8E1JoGdh0sJ/pKXeV8S2/+VG/mvXL83/Z2/svBjnWD7YSmY4l1k6l109l1E+l1&#10;E4l1Uxk+JjPrJlLrxpLrxlLrRpPrRvEztW6oe11/x7pi87p07brEuXVtx9fV7Ft36v11B99dt/PV&#10;dW8+85+8+vS/eOH3/7tnfvt/+P3f/V9+93f/ze9+898/9Q//5ul/+Ks//e5vX3j63z7/1N+89PRf&#10;Pfeb/+H5f/vsthfePLh58+G33z629f/D2F+4SVqe66Po2+MwuNvg7sEdQggJCRIIhAS3BAjuw7j0&#10;9LS7VVe7u7t3j8/gCdG11m/tdX7X+TvOLW817H3tc84m31WpqS799LmfW54/b3vr/V3vvZv+9nsZ&#10;73yY/eGHuR99Xrh+W9mWnZU7diV35TXmZ9fnZdRmZ9bl5TYXl3dWV/XWe6kZaGoYbm8b6+meHuqd&#10;HemdHx3eOzVzZHHPVwcOfHfkyPdfH/kbYoT/+pd///376Gv9JxTCFAn/97//83/+i2lM//u/fkS3&#10;/j+Brf8bplag1v/8b6HWfyNA+JtvImqdXzg0ObN/bHLP0Nhc3+AUpi0StYJrbe1LwtRa11ZchUCp&#10;+pzKupyKmuzSqmxEMeWVZgGvwsjKAOFSsK94MKuwPK+UILagKAHxUUk5M4QZHQzUSma1qQYYVR5p&#10;JAnV44TmB60ZxoOarUopLBFgHGTq+as4RxGUAqAKl1KFa2uoiU2zl8JWxHVAnhYPk65kJC8tnzH1&#10;9gdeMGpahXVTltf+XrxWclw+H2rheDCqRwPMsiS55ZRTkpc4KVNLu6Tw58xYTbJxmrGCgpVPJHRt&#10;5EmaVJAVnLBm7ZD79HgeJxz5Ky1hV4F2O3jxJnhhjGVqEuGsWKm20IL1IkhNd6vmxOA+IFwffJ46&#10;mximm7ZWnJTip8gvqzHAdWd1MaE/w8eprsZhHz3BtoL4azmFyJsqBdMp4sUFRiQhu4OyiUZXj/OK&#10;DOcUPyAiNzWw1LlNAIfiZgnbZCIlOHQ0vKte1sqyp9qkqogmXcxEI8tYS1kvJ+KoAWA0q66qxtJi&#10;e/iLYaYQR/XgMixIz94qfbk4R8OMqnIcn8Xrh6Ayu7zeNvggJeBxJiRzvZQdYrzqtCeqBbinxusl&#10;wKpMtlHtgzeE3gnwkh1cXZkAZYcnRlTgktfivBx0Pd2bdwSFJFVSDUmsiAsQwi04ZsNNYoF5zn+D&#10;M3MAST+yD6F0sLGQvW0V3wzbBGrFIvUU3EdRGIyrHdhI6ISb2xvqmpI19QmGMCVLkcaEKKZiON8S&#10;hRVVBdV1BfVNhUPDzeOT7aBAod0dnmwbnQYu7QHXigU6YcDUwYmOASyYhTOjVOG5PsiDof6d2zu8&#10;99DkwS/nv/h2H1Dr3/757bffH8HgVhCtQ9Ntg5MtgxPNw1Mt48hkAlidakMU0yAG4YzVDY4kR8Zq&#10;xyfqW9syi8s+zi/6rKhwY3HxNgUI51QksquSeZAH087aXoOlqxfQBdUtSgFMKMG1HJd52fCEQ1wN&#10;AMZH2k22VffmmahJuEWQ6VRSrCU8ovqYUkZR00iasZcVIjpW0rbwRcGwYCqTMxXLJOewSh/6hzVV&#10;0g49CoNZbaj659RHOAOJvnBAkHeV4U3lDusVIQGPNXJR4pov4q7ojqOxhxPVLTuUctLVkqmJlNaO&#10;lSgKLzMVrp6xp8nVZvqLtaApBVc8lASzHJeoNRUg7NLKTk7npuBPLqdSrFGEheYY9QVYlJu5ktAR&#10;34TI1i5rYQYcyPwy/l1GIPZDii6WhlkBJLjDDaSpToasBtg/olZSAmk1I8iom7klc0Kc79EXMflJ&#10;wMneWppa0VyA0puDLj0QQpRL1IgyJGap5rZoQpwqeS0GVmnriNGi9fcHIBSDXumF42CMmDwXZate&#10;LQTGPcjW4wgcWFuRTFjXgulTdUhmKquuKK+uKKoozoXNtTAnpyg3qyAbwHXr7u1bMrZu2LHxs23r&#10;P9+xYXPG5u25OzOKdmeVZecn8hApnF2elZfMr+mu7xjrHpgbGd+HKQULs1ALH8EyPb53rH+mr6m3&#10;IdlSUVZTVAL9f00JOtDqMVfUNFUBvjZivgM0dTFSmKSrtyMhjfJ7W5nISrzKc4hYOB0pbKKpocYO&#10;mjlwKxQEgRznw53cQ4NlYWDFj83EuVNkbinUlxWQCMQv59EnopsHC8pZbEYgLqlYuV/xcwmKPE2U&#10;gmQJiandFZsKDTPeRLSV/YQm9BSrG0PIyJ97H3bgsL0D6iRaRiGfKgC5DkC1zykd8qEqRBrHovoI&#10;Eg+pE4vycqOWWPNXhN/QCyA1KvxJLOpD2wevD3bynBx2pZCh1K5luOJDSdGGMTbMLRj/07uuj317&#10;RPUzedLwawn5tDJTgmeeqfDT2IbQ8WKFsIdIkz/E4aWmHr6Gke0SDa41zOadH5cUnGcMnRB4HxVe&#10;KnKJ5wGfW5YOWLm7mUmrH85TEBscMQrO1DfPMK4B9HPIf8q8ExUQDJ1eCtASvYnulQhw/kBT93TZ&#10;qABgSC8v7u6qc44r3nlJtaGMDHWpqIciQ2vTr1tpOm1awa7VK82FvjkdCnhczU3uqGjEsI5SnLt/&#10;rKXRGocjuXh8XLoAieSN6kVrx5aKNhM1C8a6Wgk8ybNE8Zg06bGZuYDWhj5X/Rfu/JaWWEYu5pbQ&#10;FAJyGhYUnueEOZzrMEzb/iN37hxHZ3GyTv4SDDsHXrl0BrpSGy4tHglBbxrflp0UF5NkUJ1vhIoZ&#10;eBJUJxDpkhYXcBEL2FQCV6xV1KIDPYCUZlZNseL5QK0NWBU4GIFa8WTs4cKrpEn5bpiEQ2YV6BRj&#10;kHFrpFrbWg/2FY/HOCVscUz37UKWUrOL5AbUaRpm0yx9cjsypXDFEfGLXKVkS71m2xCs2uMKYTCQ&#10;qoysRK1AtsnWuqrW+sqWusrW+vLm2pKGaizFjdXFTTUlLfVFLXU7GxOfN1f9qbnivpaSM9tLlncV&#10;h56y0F8ZhmrCcF0YqQ+jDVjSeNsYxprDeEsYbQrDeKQZt2GwPgw2hP5aYte20lCbLeC6PRRsDLs/&#10;CdveCh88H15/Mrz4WHji/mW/vH35PTesveuGM2+//oK7b77krpsvv++2639x73W/vO/aX99/yf0/&#10;ufrXN/38lV8989ELL6x/9bVNr/9p61tv7Xz/xc1vPLvpT09ufO0xLb/d/PpzO999asfbv93+519t&#10;ff2hrW/8attbv9rx7sPb330i4+PfcPnk6ezPf5+z4eXC7a8UbX+1ZOcfy3d9VJu/paU8r6ehbLC1&#10;bqKvbW5kYO/0+KHF+a8P7PvLF4e///qrf3z79T+/++4/vodU+F/KZPrv//3fplv/n2BWRA3/z//+&#10;7//+f/3Xv//XP//OSa3ffvf3r77666FDXy/C1Ap5MIjWMcR5zvUNTLYDtXaPNnX01zZ2ldW1F9W0&#10;FFY35SONCQrhksSuwordWUU7s4t2lVWTa8WSXZSZV5wJyAqnDDKEwbWCccXwm+KqImYy1VYglgkA&#10;FTphKoRFsWLkOMVHAKvqNHl8XQq1WiFMKYen0SjXlgD1R/cJ5AC17PkEuYqcXtnsrdeNzwfs/GFE&#10;alR3xohgvTmZ22hJVagQlroWzARmsLDxcMr46QYTAZe96GJ6Caf9TIUwEWzHyTJK1XW2roeyQswM&#10;nTBnrgpqWvfrJ3PEDG2hDEVTuBqRoOlcLvyGVBdjIeDSP821GgML9HaHZny8jk8DVwus8Q3I3kbZ&#10;McEem5cxTonqVqmN0UonIpdymCzrj128RLBa0U4udm/A4UPYGFjsPJYA2liOcDGyppLExM6iKBoH&#10;Fxm7Wgxsda50jLy0mMPEkhIYx3cwG+M+H4OXBFz9TQSbmSkFlCh3LjOl4q/owWWJUmGboYVjGQbN&#10;VK4eXCnFsEvMHG1puii61Wpxsi6l/EoMYcePc4aw4KIYA/+TDl45stRsUDayrrU8cTuaT5W3imMU&#10;TxrMw2uehI5CsFQjcxKdYID7nfLFafgkqFROavXgNZtemMSD97SsVJZIJgNZUQkKS2lMcfYAEKz1&#10;sZpZCmFYK2AqCRMCNlKRALHNyGECx4KkbwgklB5cXgWWNa+iqjCRLKitz+/oKJ+c7Jyc6hyZaBke&#10;bx6awMybzpHpbqa3TUMS3Am1MMKZBia7RmcBVgcRHaxbjr2Br3Xv4anDXy9+89fDiA7+2z+/A3yd&#10;2z8yPt8zONU2hNGsWDD2ZrYTwHVsBo7Wlv7R2v7h5OBwcnSkdnCgsrExvbhkfXHpZkQxlZWDaGUU&#10;U6IKjtZC2lmbK1vaqtu7GrrQ5u5p6cACyEqiFVvBJRSrPdc34lflf4O8WsOBiG1ERAg10dTKkBix&#10;0CoOuHC94Z9i7VBboEpAqYpqz4NtWMFoUCoNrlKookxRPrACbMUXYUHljZrbtIaKQt6hGC9VguBI&#10;SdnqlN1vvWUEq/zyStG0PzOSLbZ6EsWhfFLNkQKQVHy5UkwRko7kNaUQ/WNSHnqQYBTcsgqPfSKq&#10;jiVqVTSxqknvtLJambeMLKvraSvTtKqdQPODH0+Vmd5ZgUma2MFKXZgcjTp+Vf8uohqubaN3jW1U&#10;y98YxgU93sGyVdfBrnSXpnFaIS/MLE7buT5SVHINSMAZjz6BcxX9BMY8sqLFy/Cev10T5MGEOwqL&#10;+jo30USaRYJLZXSsrQ0zuGJT0z7wV17wyPtx5MYS4WbDp+hWjPOG9KixHpAVkR7CrjVNtYn6ZGVt&#10;orQKreACLPmlBbsxDic7fQdm4WRs27Bz06dbPwPpuiEdI+nXb8zcll6wO7s0Nw+ka2k2ltxEfnlL&#10;om20a2h+dPLAzDTCmZAq/AVSNGYm908OzQ12jbbXdyYr6hBBUVyaLKyoLUW2cHVjAqi1vrWOecI6&#10;doAEOFeJbDbz28iLYjUKFkrtaSs4XaZa1dQl8mxDVTyPL6wKdhDixE7ybCyRvRsL9Jrq514qsXFq&#10;dlREUH43I0NLHoBsfWRZrSDSSRZx9X0MeoFaqXe1vl1DiYmNlTC8hJ2MEo1OjRN8XPALS4KrF/LN&#10;TXwB2llOL4VqRKfex3yg+UeRbxRyxmLeWMSsDYcCtEIgGLCMXdoIWQ1THgj63IgPU8J1ec61GEsI&#10;2rG3IjM5dZ7WfxIeq7nglCn9VZnJ2vkJAvUF/Bt5qNqpqz6UHQrejviN+MmDaKEKeTraKq60lHOV&#10;oW4iuo2dmEUnmSvekzx5VERHC7Fh/1KPyahVDlvYrqgxsSlxabu4+6OjDFuQPgKen5Uy5bOKV7XR&#10;o7pafNyb0j5bk/ZGregt8tLJZClQhZQ4GQObsxWzGk9W/hM2FtrZHg6EH04GPiomYjyeOk2pzpe+&#10;ld/tB149ZeSmOkP4X/swLw1uJfgk5vaNhwbZNszw+aUzc2rCLVPr5RLSr4bJha4TXxrkhvCIYOJq&#10;rpk4h8+eDuplUGz4J6TCez3DjHkZTIJULoCT4d2aJEOLZA3lyYmAZUi1u+QpNEtu1liXVRCnmBLv&#10;2XfGO+RX47BWUD2AhZouA48ybzvw5XEWRU0lyEpuVmQsHmzj/S5AVjwNABWSYKHWNqiC27Ar4hKA&#10;Awdnfnwryon5QoBVY9cORHATpiITGAUww8lwC22wPwWQtVZhv00IFuYYGyp+EZuEOwCu9M1arkwV&#10;MfrfDfCyIrtYkLUFH4c7UAUDslokDINrFVnW2qq2hoqW+pLG6sL6ZEFdVUFjdVZz9fbm6k9ak39o&#10;Lr+ltfSsjrJlXaVpA9VhuJroFNB0ojVMtq+a6sBt2mTHsdNdy6c6w1T7ct+Z7EjjbXsYazlpvGPN&#10;SEvoqw2dAK4ldMDW7A4VOwVcJRV+97nwxyfDH34dnvpleOjOtLuvPeq2q0++9Zpzbr7mvJuvvuj2&#10;n1x2322X/vzOdXdfc+7Prrv7xV898f7zv//klac/feXxT169/51nb/jz0+f+6bfHPfvLFc/8AsvK&#10;p+4/5rmHVj55z4on7kj7/U/Dsw+EZ34WnvlF2tM/D8/8MvwByy/CC4+E5x9e89Jvjnrx0TUv/+ao&#10;1x4//k+Pn/bmb8//4PlL1792w66P7szZcE/WZz8r3fVMbfG77cndg61l0PXMD/YemJr8at++v37x&#10;xT++/StSmv773//rfzC1FTrh/9//YVLr/yCK6X9JHvyP//grida/fYEA4UPf7MGwVsiDJ/cMWiHc&#10;P9HePdLUMVSPvJWm7sq69pKaloJkYx4ChCtqsoor03OKt2cV7mR6cDnTg/NxfSzOzEMUUxkQbF5R&#10;RX4pJt8oQxgjcAorCmxtBd1qhbDyhDEOx8CVFxdbxwFZ4e5BJoXygaGbwKWB5sGlIa7UaQor/kia&#10;SlpVillnLNHz6Lk4UOEahXqYqk34hJcpb6ohMZ9A9EjEay5Xs3CoUpaBlu8A0Aetq8J0HWJMypDf&#10;TUJl5w/jWzk2CY/wbTltlW9INKtRq1DzOvLXLLGdm4yeSvGu8vSSFjZ5KSqRhCJgEeTEeJ+eIRgN&#10;hiDp5bfCL5Uo2jwtPiJg/DEAG2C6F9KqBKWeGsQRo1pon7U50z0zk7zSviryV4yif4bYUclpZJwl&#10;td3F9atnEitiO3nibWrgjZy0mgTjSTY61VJGmyqUOZpVTUqLdlAjWm9MCa4Buqfg4A2BNqWPjeEN&#10;micObkTjbYTDZfYw8ObXtsib+U9spuLCQHcrc4wjJcsvrCmyClUiumZeJYXNyE+SkBh/JWuqL8AS&#10;R2l7vAyz+qEIkB+n9GDS1Lq1LFmcMKGvyWG9lbhfgmRltUclocr9lAiHhbLwqhnppfBAX1NF7DAW&#10;wqoki7U0nZWxTGqmUhkFIGqJF0eqsFJkhQcXJXSw8FUOjgIaUTKHiTjQu+KvxGMEQmioM4qJCFbA&#10;tQUpLBrWWlldCnlwZbKktDK/IlFUhamtNUUNDXn9fUlA1rGJtmEohAFcQbrOdMPRyhymqS7AV3Kt&#10;k51DU90T84Mze0Zn947idmbP8PSeoYUD4we/nMV01r/94+t/oev2z+8OfDk/uw9DcfowaGsECmEM&#10;aMXYG9xOdzA9eKIJ6cGDI7VDIzUT400DA5W1tdvKyjaVlSOHiVFMUAgnEtkVldk1IFoby+FobRZq&#10;7UTLopeQtQd2JE2vaWM2MsRXNPTquhvjl0y5ODTIlBf7+qkUSo11jQZImaZYdksURw0q296EMVFg&#10;7MId+HMoao8dAeqgYJr9PCkEqx0ZrSAfIlMhUsWVPWGe4JnLDheXS6hVer9IsOAlpmT5ERzTwnqC&#10;iUQScJqr1MvJRWiksHh7c0cxBAUDDOTfS0XvsqnkhFLgDTX1jfBVCzIY03W2K2OTTtLxpkbjmFMl&#10;jUn2yZ4rAUvNPVYl7Vuvc3y9H9WpEh+mbHiuRGPvwOswhTaNVP3OUVS8NFaeX49koOWCQiltNiRb&#10;r4gDXF0hQnoBhjgh06TxkjNQ1WT0BBqv4nSM65MHYOJotcktxY+Z/HGUlH9UJDEiXjWpEi0GuGiJ&#10;qCFnqDEV0i1jdYFcbcYkcdGw+FCbZDi7vLm+prEu2VCbbKirrKkuKC8uKCsqLCsC45qZl5khnfDm&#10;dNKtIF1BvX645dPPdm7cmbtrZ15Gen7GroLdu4syc8pyAVwrW5Mdw52DM0NjixNTBxGhMYN8pplD&#10;s9MHpif2jPVNdDd11VY1lJYk8ytqkcykUa5NVdAJA7vC78qBWNIxCgNQfYBuDoLHzWRyhYt8M0en&#10;QwkcKYks8atEkqkCnQgTm4nuQZhBtG/YLp5C8hr3KpEqHrEA0g5tNN2wugBy+AWUtUPvpY47uL4d&#10;8Y0tbvJKvJPk7lzPKfECTtcKEPKRbuTjvUuolYeMmjtmJp2G7UyvyKITr8ZRkxa7RpRlyGreNXWG&#10;YWi25tByvpERlHBsNIHjWy0dX4rJkUYj5uvG485Wc6o2dMhjITUt4b0aLnEikWht9nTUXqFO0ipl&#10;J4H5bGAhAO4wfTfFYOsncy6ue0MRPEd5CDeZWGU+rjaftB7yGojiZuOAPSDNH/IAam96vBtbPFzP&#10;EaZ6hZtWNcL0LfcTnVt0RPtgj3FoguvUOzAdSnp7s80Gmdp2SuilEthO1LhwR5JNVNbcmGmM86pS&#10;oDiDh+tQV1tjdfcpUrtBSiVOU0BXFyofksZcS1w5qdRfbGudN5beIXr+5X6Kp0escJ0MNSnUqpm4&#10;MuMsnLjRYwwy5QnOiovfRyvZPQ7JduRxHcVwVDbQ1bPmOdDJWKZ8SQh7H+OoAl4XYu9bJgieVBVS&#10;4P1BuwTHF7sRAJjXpfnbBq5YBuE24lhsevt92rRg2IxrqqXu2GGqToBa2d93FgnxqkbLaFyNYpOU&#10;tyQhLpBnJ77ecD8RKWlVQlPAxVYQFWgT0FzaRRmwGFcAVODVhm6ogkmKptBmm0TF5HIFmIlg23Dt&#10;w3UcwFU4tgVAFyPEsQLpcWXmE8arAnDWQckpgCp5MBlX3ME7g1YFWOWQm+4OiIeVAwxo2ugBrfgy&#10;Sl2qhyo4AaQKdWhbAyBrUX1VWUstyNWc2srdNeXpdZUf1Zc/3Vhyb2vZxR0Vp/ZUHzVQu2K4Ydl4&#10;89qp9pXTHWnTHcumOldMd62a7l453bVsunPZVPtRU50nzXQfP4sHu1ZMdQK4HjXVlTbZGcbbV453&#10;LB9pDQONKwYawkC94GuFbK47Q96GsOXP4bM/hneeC688EZ5+KDxyd/jZT9LuuHLFTZcdc/0lx191&#10;/tGXn3PyTy49+/arT77pktPvv+GOlx6/97Wnbn/psYufuv+0R+48+r5rVzxwS9qrT4V3XgjvvhTe&#10;wvv8lsurvw0vPkyY+vJvwquPhz89HfCcFx4Pzz0Wnv9NeCV1/5lH+eCzj4Q/PBSe/SVf8scn0t7+&#10;Q9pHL4eP/hg+en3lpo/WbHj3mC0fHJ+/9cTyjNNr8u7pSLw82Lh+vL1guqdhYWTsi4Uv/v7NP//X&#10;f/wvJAT/b6DT/9v//jcCh//7f/7zP/77n//6z7/9/d9/han16++PHP5uP1Dr3i/mKA9GFNNC/+B0&#10;58BkB+TB7QO1rX3VRq3J5rxEQ05JcldRZXp+6Y7ckvTs4l35Zdl5kgcXlOcCuEIhDIq1pLIQkLUc&#10;RS9iXOpgjistqSrG1Fak62PyTWUtJ9/Q4NpQVU21MAe3mgDwxQ7YhJAVekyH9UiYiVvjWN1xYhOp&#10;RDGNjsjxdE9iThGYDGQCcDNSxQKPKxYhMpsaiDkNDvmhKRgcR3kJ4kolysPQdKuYPIojxKIpi0dG&#10;VsXRUQ8s9IfvD20IAZH41TiuxkJloNa6VkRaMOhYw3JoDcBhAuBKiS8Tcxme7PfED7HdncJj4HBQ&#10;x7KgaqooCVRHLAHxmpXFfWYI40mw4TIPjUbWqKc1aqVaQypcG39NutJNqzBx2zXZLSOsJzSXYpaW&#10;EoNYNgb4pzg3VV8L647bhhtJCci8ZWaUso6EMOnxoBpHxlxPioujWQnHBWuZamXSmRSznbciWqNE&#10;xz4xDo8h/Lan1F0E3IpPNg/Ml3jDKA+a8Use2ar31IxdEcL+gXiazMe4bHP72aFqATOZNIFGPyjV&#10;EAG8rWhWFikSlsxw74A9rnTIQF1MVXPMQBaZrGTCiNLtbNHoVxGtHgUpD4+uxNIa8RLog8HyHryh&#10;H3G97oBBemJJaLDeYhnhLIoYRwFbFAa3Il6fXEf/CKNTiWwpHpaNEOJhRA0rWRe3LdjTsCfjIzqa&#10;kB4MrhWQtaJKjtbKwkR1cSJZlKwpaG0tnBhvngKknGgdAtE63gIn6jhlwD0wr8LdCq4VC62t092T&#10;C5hzMz6/f2J27xhQK+AriNZDXy98+/1hpQf//ft/fL3/i7mFA2Mze4emFmCLRW5TxyQzhLsmZrtB&#10;uoJo7RupHgBqHU6Oj9V3deZXVnxeRqJ1c37+xtzczwFcExj1Ub4bXGttXUl9Y0VbZ32XIGsXWVao&#10;zoDBmAwErpXSWQ1lEbnH4sATKaUJjIE9KhfI5BDvkWIVbZIK7RStSirJuI5MDnaKlIhOk3UowB5i&#10;j8DkKqV0ImmZg6VgGJb1ZoFcqZMhTCXNkJ1Tb8Jdf4dzomo0tUheXSFJKsG9O3mMAYFrH3zLyjTS&#10;JF4yh2YgU7QqoYICqGNzRDTXDx4zPBO/xcWfYaG/4VKQkq3acYdEraw6nuWRakfjFn4ZKttZD0VS&#10;yNpXITEjZKMUV/ZG1xIhWx1ntTAfN6bV3s4WgzGwd34/B5vSG0uksZWrFFvqUyLXRxYCEyJH+l35&#10;4TyD41RMKYkFHl9ROcnhPZ7sh0PSGktXcoxpGewBhqR3RaYpbBo86IqZVX5qHTq7xVWgEjgpkVDJ&#10;qHG1Mcfb4yjBaNEL6raCg3xE/WHHYDkuZ4HgayfQbFM9ND8tTcwVbG4or0mUVJYWV5QUgHRFtnBu&#10;xrbMHTuz0jfv2rqF43AQy4SJOOnpubu3Z+/cmrVjR256dklOQaIwrzKvsLqwqhWJ3219k/3jeycm&#10;D0AtPD9/ZH728NzswZnxxdGByd6W3vrKRgQnArWWiG6tTDZgSWjYOubiNCLxRUp7KXXhdJXLlFs8&#10;DjXlHq5djuAtxU2REbW0QQykkodIUcqtqoYR20NuFSEHXuc0ShIITYWO0ClQM0gCVL6/g6DYBmJQ&#10;EGUmopuIr5j+RaGyg9MIsbiZYixQJAz1WVEh7GNfRnH6YwljUpG/5mYFVBg5pkODLzT+8Q6gx6l2&#10;MdhwypEFMrSWpPZ2feco8TUqJrGv0bUGQhYXxN3bFH08HLjDA65zVopGkfuZJoHdu4lDO4UlzKdZ&#10;JIxbHiy6QMQIaH9DtXW0CdjcIYBk44D+YbUJPNxLrm+JR/zrzBYyRUlQVs0vbneqGAyrIH1FbhAz&#10;nAluudvDxOj8qhgIbI00V5ePIH2Eo6Tcv+BQItnjufa0Sulc1cnB6yQKrbnybdBNqay1FSiW4UlV&#10;Whi7PSWH4YnU6nQsSsWLJhoHCmhfjTNjfe6Nl3j8QHACiCDRtzWw10mP39agWm1lnve8zmmhhEgV&#10;EIsdLg+i54BTnzrcp9N+wvhrbVBQwB5cR/WNB6fpg+J1wROV2I6hId8FCe33bLNKrqKOtiTioqat&#10;2zIa5x4lUKrTGs32ilZCgaf0cv0cfUnhap21dGqNOheFccS2iJp0bLC6vSv5uoKFxX7jN2KaA3Ep&#10;u/N9CmRCslGfKVNmrPR1U44rgNpOQrW3CxepwV5gRUNWgkZlHYEFNY+K5wOsWifcCGs0UDG66tIM&#10;YwHmFPRlkQbIqgdBkxIeQ4cMsAq0CaZUEcSccIM3h/qXiNcAFdUsPivexyN4ZzKxuCPStaMaIhcF&#10;AoNlJR8LFQwQrLysygemnbW6raG8qTqvMZHbUr2rMfFpTcnrVYVP1xVf01h8UkdF6EuGofow1nrU&#10;VMea6c5VM11rZ3vWzHYvm+k6frb71LneM2Z7jp7uWjnduXKq49zZXizHzXSBdD1puhuwFnQrl/G2&#10;MNq6erTthJHW44Fdh5qWDTaH7iTVwiBdK9NDzvqw84Pw6avhrT+EFx8Jj98dHr4t3HN1uOmicNkZ&#10;4cJTl1182qorzl573QVrb7rkvIfuuv4Pj1zw8D0n3n3dqhsuSLv2nHDTheHZx8K2DSF/VyjMCEWZ&#10;oTQ75KeH3J0ha2vI3haytoXs7aE0JxRmhsytIWc7n4Zl95aQvjHs2BAyNofdWDaFrC0he2soyggl&#10;mXyHoqxQmh8SZaGylEt1RWhKhp6mtP6mFf2Nx/TUnNdWdnVdzp112a/3VFVMd3fvn5z/5tDX//r+&#10;vxC6JPjqRf/B1PrfmPKqKKZ//O1ff/3u719/+ZdDh7/Zd+CrPXuPzMrUOjI619c30dY33tY13NQm&#10;1NrQWQ7UWlGfWVGXVZrMKE1mFpRjTGsmfK1ArbklmRjTyqVoNxAs5t/A0QqWFamE8MggUb+ipqw0&#10;WQLUarCaqEsk6qsq6xNVDZzays4y6FaNPcMlGzDVqNUZwsJvdP0gCAOLE4btblXMEplSCoMp0KWA&#10;1mNvKOtViBE8n36OyU+9rf2lxEcpoSvTeYQzjX6FbjBk1cNUU8Ng/bZg+KzaJUoSfytBsiS+Ij/t&#10;qhWas4uVIJbTVZDApNmqDRp4Y9Rqxa+EwTblRrY2JYSmYxQwFW/OP+Hw15v7a+vHSp/MSGD+cGYI&#10;u92F79c3hLZcLzpYpFVj1JuM8mImnbSEdwHq07uTKaZiROm7AoE8OZILFQOJX0iyW3NoPLKVA07l&#10;uVfjljkl6neik21a1Z5VDi9FvYg/GfXpZEeuklkFHGwgtppI1ey55gUJhTpIyVZYhyXgn0p7Ipmp&#10;4eDRocqGgebN4Jf6VdRC+zmRVQaM53M8WUfiNDOuS4H4Dj2mmYrndH4x5gQqWYreV2dapM7pZMPw&#10;u2Q1oSEQP9nhhGBrsfg7OCFZ8EDrXDnDDiQ0GjeJ6kWXZ/Y+6T/RPFvQO66TUqn3vEi77y4hGWXA&#10;qgLx9WJ8BTAVeFRgVCQtAaCihrDTdXiMY0i9IF4oDn/nNQ9KP6YHIzoYUUwYfgOFMMa0YqltrKqo&#10;LgFwxZjWSgQyVeSWVWS2tBVNTLZMzdDUCnnw8ESrTK1I/cWkVppa4WiFQqN/vGOQ41uhCh6a3jMy&#10;vTg8t29s8eDk/iOzR77Z893fvoA8GEQr0oMXEf62b0QzbxAgzJk3XGa7JpnGBGBc3zdc1T9cNTJa&#10;OzacbG/NqSzfXFS0ubBwU1Hx1sLCLaWl6ZWJ7JKSnUDUiGJqaE50dDf39EP2jA43ZI1YgYAxqJlw&#10;vKFR5MROHGwCEprebqer6w8VdjZzUiNnS7Ck1KBrwBsox0VxqYoq4WtRXojBZsAV6rnB0QFgpD4M&#10;aBjSNA6lZcq2ygmTFqoZo3JeiJFnSiTGipnVOdsfqjkiN/VDsYUJSaIF3E13Ieiik1BqWPQLp87E&#10;Eb56mj70hzGnMcJXRaGnJkYhommuHzUOqcJlXWXyB7WIzLeiB7ES8InxWHYplmKiIndk7pEd/ehl&#10;xUkQRCUhcSzZY9pKnCuYYldIKNm+ZYAqJorI0ERo6uVRe2xLOWtiZ7dKFekf63WirUMpnYkdaow1&#10;mtKTNm1DVTuJFbCrfFE3HI1gdhRu8/7RQawWj6fXASjXgBAIYUNKJeHGEzkKnTnFdVCZSXSt78Pv&#10;EO/oQBbLZC5OZw/On7SMWRuCwMbGePRZG9ra0OysaapHsDCkwvC4llaVVWKOQlkBnK4ZeZnwuG7P&#10;RLAwgSsY1427tqzfuRGAdnvOzsyirPzyAoQtFVYVwOxa0VRR39vYPdU3vDA6fQAD4pEtPD93aHZG&#10;jOvgTH/bEOY9oLUM1MqpAGg5Y6moKa3FNNf2RhwInIgjvOrZMzRpm/ZU6qxXbwxVStkX1fqh3l6H&#10;FeFo3FjccEx4onXckEPm6hhmpoFeRpUiUXFylKaUUJmKZTae2Fuho5L4TXDXjB+j0dz0IQYTukh5&#10;Xw2DtUtoLo72VXtrvSeb1/WOpPMtt6xhJzexR8gIx2IbYceGalq7ARe8RAlSQJUKUkJHRqNlKa+V&#10;+539nRSj64Ao+7TVDeHxqPwC/ZwUODTfi93JxhDvgQYtxnKEfIzYIQlmLMq4eEVhGVDxOEqNzFGv&#10;DYLkyOW6iaBYOB7dgB9cDynvAOEitidWiCATt4tz4AgI6Y9QyLM6VtGxzOAfAOx4CIv6ix0ZqzPU&#10;w/KKco9A2RDkh3WIAfATDXpl4slYvdY7mIyVmVMyEAFyn8eEJKNxNJLwUrBDXsTVy1MQ9ETyAohU&#10;t0dG6i11wZRk7gnSbJR4lYoB1saFAoIHPqGs2g3WXbstpdFWPFGwUSghDBUlvL4QrLrzJTRL16U2&#10;QaplI4yKPDkPMIvdUv1MK6gtxnZjlN1SaUYImPWI14Y2NMGw7/iiIEadv4iYFj8Q/VN67FmNeBoC&#10;w72kaon0u8cCSwkMqY5OiSz8dALUGZIrJz7ZLTnD3SWxCfM+gDDhFODldUAGUQykQOWBcCPKfZnZ&#10;209cyowlHEqQ1uMsR0Evw4EpFcb0BABLIE+AUnzWQA/jl/TPFgDaPjzY2YEoKT7OB/E+DEYiicox&#10;sMj7BSgFcOU/BV9tQMVYGjwT3lcyqFIak2JVvBNQa2MXoS++j721AMkAqFjq2uloTTTVYtpqJW5b&#10;6gVfG8myQhKcMrIWNyYLGqoAWXe3JDc2J15vLv9Fc8llreUndyaX99enjbUum+xYNt0VpjrTSKiS&#10;RD11vi9tpjtMd62e6T55thdiYODSVVNdYFnPmukB75o2RWHwmqmu1fpTmIBCuDWMtaWNtC4fbkkb&#10;bgbXmgbGtasqtFeEVkQ0lYRkVijZHna8Hz56IbzxZHjp1+GJe8JDN4fbLw3XnxeuPDuce1w495i0&#10;K8485rYrzn/s/tPuv2n5lWemXXxyuPDEcOlp4c6rwtuvhpKi0FgbWupX9HddNDO+Zqg3tDYQZLbU&#10;ho7mlf09aYN9oaudz2lvCoO9ob8nNNeHuiQXPMgn14SmutBcF7paQ3tjqEuE1sbQ3Rl6ekJ3b+js&#10;4p3h/jAxFKYGw8xgGO8OA02huyY0FK4sTz++aNOFJVvvKt32bEPBtoHG+rmh2a8Ofvn37xBB/O//&#10;1ohXZDj9z3/+J4e1/uP7f//12xRq3f/V4vyh6Zn941N7R8fm+vsnO3vGmjuHGoBaW3qT9R3lDR1l&#10;icZcoNayZEZ5NcjV3QXlSF3KBWTNyN2WWZAOlpW3xVklgqzgWnGxA3DF8JvyGoqEqzBKo77S8mD4&#10;WjHtBkQrbDvgWmVzBXyFMJgBipQHU3OK8waoUafqANRBMxz/KTsheT4KVIVaccthp+JO6RdVgLBH&#10;wlC4q6GexngRtSrnyVpRUm7KScIbamwnTlxM7TENK8UoTaRWIGMajd4hsrs2lzq7WFHAFJziFuiU&#10;kmPiVQ7gqWPtgeLHM1pxWqAxVQCbr116B0M2w+9WSotBpWJUFTAjUa6ShohgbeV1MhNJ2siAEkIy&#10;Q1hRTjj7w8hI96Ze4PGyGogqoyYlyOItEf5mG65FyQpnorRVamEGI+nd2uHxxcfIQIxrJEhnQFlI&#10;RyIAW1IhKgmTFDkLSq5KAlRZWFnPOb/e9lHrvMVw0pRMiK+YKa1EKouA/UClOkVJ8UhErZxtw8hf&#10;/qjUFhJjLGzsb4tXIeOOQ25SH+18Kc4KEw2rN7e4l9S8iV+xuyxQcBLXJiey1YeK48XZU240+VTp&#10;+wVqjUpdcL8stpSWhKpCka3UEotVXpIKLwVKUQks5CkxsJ0qMWQC7zAygeAUzubhvs6QCerrTKn5&#10;sqdIYVY2sTmtKFqZjlBLweIC4Aq7JiNJmBUMQfvowAhGhlKGyrk4UALDvwquVWlA2J1b2+AMbG9A&#10;DhNNrXCcN1SBaEUgE8e01pYhTxim1rLK3KrqnK6eivGp1smZNuT6jiCHaQpq3q7xOPMGkLUdja7+&#10;caDWdvhaR8C+MooJw1oHFw5M7j08c/DLhS+/3ff937/6x7++QxoTeNfpfSMTC/0QD4/PYXBOt0KD&#10;OaN1cg532samWvtHkkOj1eNj1cMDlU316eUkWrcWFW0tLd1ZUbkbRCsCmcoqdlfXceYNiNZutHcH&#10;gU+AKnHtx04I9MWgDnJxouMAX1EhpTrr9EDi0g4oKymaOu5UESsyVMpehQYxIhXlgoiRblTtTGwi&#10;FxpnxpA89xhDDHphdC0LdJdNKFjRjXPZ2iKVoAtExjvpbc1RUDksBMuEJ+0PCuQgHmAJrjGwTmQx&#10;UqW/iDvYD968KOJCL1x0uupvefkEwFwvCiMB3bnHQac0HUqeOWz+J6Jc8q70YlHVJl4FgATnE++l&#10;dpmmMpYMOHXLKtNfT6wRakqJA/WeyCoQKcpH/LVdHeqtRG8qfhM5ySjOWIeluEpX235nbiOxIioi&#10;LfJkceleg/Ae3ctLYN6+VpV3nDZBipVkjkPCLT60/uIHR6tpUqR3aLRDnPpgOsJr0vy2KkVb0eRk&#10;UzFnHCvUytKWFa3ebam41O8Vuy4C2Y0qlumaoKt0YkpMTXpjwSM4kWKUNK4i7He2NsPmmmyoTtRV&#10;oe+bREpTErPmSoBad+dnAbWCaN2ya9uWXVs1EWcz2dfdW0G67srPyCvLA3DNrsjNqswpaiyt7Wvu&#10;nOgdWRzDjPgFMK6Yi3N4Dth1ev/k6PxQzygimBKJuiLkVUAqDKcrbmsaEzWNVTC9N7XXN7TWM2IX&#10;KyQ1FZNO1FTYUsreaT7qB4pM9b23Jo9EjZbxbskfa1rVUA0nK3lTNX8yzpoih+ZYsmZQKFLmm4tT&#10;P0IoyKFlmoxNmX1q8Aye4LCxlEfa8IkLXoLgFkM+7sbaG+M+GQ3wJFolAKMW2q9CM0uBT6LOIg3I&#10;rUk0JTLT0AsHKfqGWEuC2Sl4b7U8sAdAURsgGXlIH9eCak4R03HhH6Uvjx0Gb8X4PfZ0+FcpNg29&#10;llLQot9VUgUiK8lBFYDvtKeUa1SBc7LyMvuHeNhbJKXusb/XagKrdrn4wOd9kXs8CtQXkHBA6gkL&#10;rUXJmsDkyxXYG7vVKbs+baKpFGUfy7qWEewxZUDHl48UbehoGldcMNetiV9RzQ5R50ojzo/ZeKLW&#10;sc6BNqltwfEls6vihXHL7omi9X16x88X5iRw9YbzhVVHcXS/6xvGUCuNptPKJLfJ04suGewdd/Qx&#10;FL29l8BVWuiIb4HosJulvrYamnB0QjqAvoby6uOubjeKNPZYsUL4NBS4keHzv05xclOncqQJ74Uq&#10;sdiEz6BvPSJHK09NMK9CJUtpCcOWYIH2aV/WaOxFimIyGvdEJYl+Ge8nEQqhLHdFydRxX2wE1zlz&#10;2vh96PnHqcy5mwoK7hFqjc5VSn9xVkRZRbza1Q7lHbEo8CSf0InRCYjIRk2FfwI8D/W1DnY393c1&#10;QRiMg513OhrRCID/ZagXCBaMK15bD6Evxs90tYACrcOAHPjDMZpVWBfQNJWZBFExcbJkxmB9gXUR&#10;/4tZryRdeR/DsaUTZkQT9MCdLQCoWEi0tjVWNWueDWIFmmphhcU/q1rq6V9triloqQG5uqWpCklL&#10;b7VX/7az+tquxAm9VSuGGogzJzoAVlfO9q6Y6QmzPcvmepfP9YaZ7hWzPWGmK8x2r5jpXjXTcxT+&#10;Si9r5/LpTrlY6XENE224XT3ZuSxCVqJWUKxhCJC1MfRUh95acq0d5RyKA+DaUBiqs0PRVqYKf/pK&#10;ePPJ8NwvwqO3hfuvCTefH646M5x3fDhzTVh37OobLzr2zquXXXZaOH1VOG1lOOuocPEp4b6fhI0f&#10;h2QidLaG/q6zF2bf+OLw8VNjoacDeDX0tB8zMXr9wuzayfHQ3xvaW9OGB1fMTIehodDREdpaQ2dH&#10;AFEGhWdrU+hoC71dYXggdLaHtpbQ1RV6+0LfQOgdCH2DYWCAf5oYDvNjYd90WBgLk33EroN4k7pQ&#10;XxoKdoYdGEX7xpqtb67b/vYNBZufqy/I7m9onhmcPDR76C+Hv/vnd9//+/u//usv39LU+tURcK3f&#10;7t/75cLcwanpfWOTiyOD05hb0dE73to9AoVwXVN3VQMChNtLKxtyymvpaC0sT88t2ZFdtDO/LAuo&#10;NatwV24xQGxuBrL3C3cXlOViUitm3oBlxfTy4sqiimpkCENwlERQMCBroj6BO0imgK8Vd5Dwj7wJ&#10;gFUkFVUr8x+ZFM5Q9OhQwFc3kky0aiIJwoMYC0wfqYS1KYoOo1A7OakVptb2FppdKRImG2m/5JLd&#10;lFNwiFGJSD0AdgnEeqKK8mWpwjWaJR+pmToAnMSfqWmueBBfW7pfPEhe1K+lpTY1ogbtcjxBgcam&#10;EqnypdC3B1LGCHrF39pAyzsRtfbiEfwi0qp2txIt6ml4H9zB1/CCn4kXMo3J2gxiTipj6cN0OJOC&#10;gknDag4sFbm0vAoH27/LNUJbKVEZZ5AiXFduWjxIqzHGxDgtKgY3xwxhcNZ+mk5kPIvZlEzw7Qhf&#10;MRvOKPJYITkiKK3W3FRiVxCtlh9L+c3tbZrUVlXDV0twlfCk9GMlKlEYLZ9qJGY1i9WqZkqFIxVs&#10;JTBQuiLXUxN9OPeVCCFGTxlCSx5DflVCXzpDPM0CO5+cZo3uDasOBj5huII4HFwCBS9R4uBXi2rW&#10;ConeVCEEq5oNFSQEjZGtzvp3DhCoIY7JsUpZjJAkoHqm+tZKttSgArMHvpI5UggsH3gwOzA5r0Ul&#10;Oy6ocr1iHdLvKuEcwoTxHIYGw8jahBq0q7mhpbauqRra4NqGBCjWqpqyBI7YuvKyyoLSitzS8sza&#10;+uyB4fopjFGdbhuZaIbvdExEK1ArA4TFtfZhdutEx9BkFxfkCWNAznQ3gCukwosHOfPmm78eBNEK&#10;1Ir04L1HphFWPjzTPTDRPgylMd5ZM1qBWidmIEJuGh6vB2QdGU1OjtX2dhXVJreVl24pKd5WWLC5&#10;HKNuqnIrK3MSiRwECNfUlcDR2tbJHKauPtAv0AajAuBl1bBTcTLsSWMQJVdaNLiy1EAlba2dihWs&#10;XhEsBK6mhlA1xnk5nPsKURMlnSYrZORjGUSCSHkwXFynKuYK/ecmLHLZcTSIlY2O67AejFarVP3n&#10;GYYidgjwWJ/FPJjobXPdKRsz9iJCOJdZVsxGotUGV0lPPUQee45LKCrB2LrTBD+xFmrQxMAh71pG&#10;TWZoVSpxSq1BLwN4JQpQiqYUrZayKz/JXOjSg+LBiExcS8mpz+QSK3v5NEc6qdNv5oc0CL888UOs&#10;YlPFmUt5S0BRS8kPRneW6FyiVuskUWUCBpi2suiXNaW09yqd48GYUusxTw9XC4lT4kTWCDVVqEXM&#10;6ZAVoWh6AqOal4enAaoafFEvzR4TS0CPHol1oahgzUVUN0GHuR1ofJzfVmsY2wswtR5pTC31DCRk&#10;+xajmyAZkGuAwAkXvCaA1ao69H1rwLhW1CCiqQyQFVwrsOuOrPRtu3fA5grUCgQL3nXDjk3gXbdm&#10;bs/EVbkivyhRlFOek12RU1BbnGiv7hjtHJwbhK91DhNxDs0tHDbpOjW5Zwxjqxq6a8sbSirrS4Fd&#10;K2qKkw0V1Q2VCBUHdsVEHPZuBFxBtxK0UIDQqmFOHGKJvxrCkcVi8U29g2bz2pAZxyPpWHMjQylc&#10;Mn5Hj4PknZKtQtZLsTpJM4tsRaAtpTeJIY/MobATU4Kx36ZOmARUPJHyhVxku3Uakzl2W/64Axsp&#10;ET6l8tuNV60XpRKHJ//2pYHPyhXzzySB7I7Jj7WmONVbICBfAOXThnw6I3HSiTX5S3t7jBR2cpjO&#10;JDy9ILBAANixsdYgqHsSNfY6GBlypvMDNdI4Rux9MBPrmTo678UUNAfLO3sWt9g6eAe+uZCz8byO&#10;eq4ZXNqYNqfAOcFdn3kwIJRb3ynrZFAJsHkWtcbYPQWsWxtifZj7mDVn6NOXsHqE6/4VAlrUCduE&#10;76aYwCTPNl4hlgfTBpwaYx45WHZvNcGLFg8IW5gjwEsek/C4a6UUHDx1p4Q22iHd/KIygqvOx2kk&#10;VGOL2RJ0fnl+4R9lyKlpxfMSLjpI/sMlxmdFewqM6Kwf9lAZHxoWJnisnYU/vP2RCYLPTPmu/RLv&#10;J+6q+JSrVUfr749PTUaw+vKsXlCAwT/iU5whqKEsewQ6y8nLEHtthrLu05lSXpIm2drKw0o/JFql&#10;+DNbEXq0RAw4H7gH+HagG7LeloHu+sHu5EBnsr8j0d1WA0M7PBeAnUCYeEJ/d9NgT3VfRxLQFKTo&#10;YG/jQFcN5qwOdrcM9TQMdDUOdlX3tCW7W+r7OxsGOnGLPzX0dVR3t5S3N1R2NiU6mxNdzdU9rTU9&#10;rXWYSdPbXtvVUgNMi0IUCFZsLUGyBMAS+mIGbKsMrq3VbU01bc0NBK4didaGZDtmqyJvqbm6o6W2&#10;qxX/BEbFI5VtDaXNtYXNNYWtdbtaqje3Vr3Tlvh9W8XPu6qu7U5eNtC4dqhpxXg7Lamz3cfM9Z0w&#10;13/sfN/Rc2BWe5bN9qye6wsAqEKwYbqTy0xX2nTncTM9AKvHych6PEOYQK4CslIVfMx4+xqA1dHW&#10;gBwmLMMtRK399YSsRq1didCGga5lobk41OeHZHYoxBzXj8KnL4c/PRZ+d1/49U3h3ivC9evChSeE&#10;M1aHU1aG808IF5zIOyctD6esIJQFav3lnWH31tCQDH2daZNjN+3bf+b8YhgaCN3toROf23ft3vmb&#10;9s6njQ2HwZ4w1H/S/Oy6+bkwPCSw2hUG+vhkYNf2VpKxw4NhBH9qJ8va2xv6+sOA8Gp/f+jvC3iT&#10;yZEwPxkOLYT9c4Sv5F2HuEzgaV2huTokckLuZ2H7W+Gzl5d/9MJRn754wba3Hsz97I2arKzu6vrx&#10;rp75ofH9k/C27P1qz4Gv90bUundsfHEIRGv3KNKDW4Bam3qTTT1AreXJloLKxtzyuqyC8u0gWhkg&#10;XLg9s2AnUGtRRQ7trOW5OcVZucVZ+aW5CGcCuVpRXV5Wjase5sAlwbLC0Yr0YCywsyYbq8G1VnFq&#10;q9rHGqte09wA8w6SKYCSgFpxyQZqbWzDdBy4ipjAJ7WwqFegHgUGmQ616dRGToUQtQMi1rYoqpfS&#10;V86IUhw3R7yK5KNzU+JhQkQNRiEdSIkvqVfm/QKO0qjY38e4IxhHrf6ldbbP4JMgVilNQFt1LQgk&#10;QkMc34T0qfOW8FeqaHt78Hw84udL2UsprxNt8WQRp+RyDTuVGhXvA6N6IY4lv8hPt3QZX55cqyA6&#10;4Z5oXtCzwdAUK0IqZ07QAgik+BYrAt8GP5XMYWrsjUS2pl7xTDtoFWXEVaxBqcwWRtiSYpkognVY&#10;s7hTQj5shkgnClP5xGptsCls40/pbOU1TbGdhJq8hKORgCrfKczmwbGyIBYibMY38SDd1Juw800h&#10;LiElOt4cmys2nF9GNCzf0I7cGDelaCU+7kRHQlahZWFRU8rWEqtpYbRpCogqX5We7rx6Mjtav+zZ&#10;6zoKaEvswSs9XqWharzMADaL/HQMvdxrpHYt9IWACk+DAh71sWJdYtdZ9QHJdCNnJVGZVqVGeqmR&#10;73LK0wV4ydd9mYswSQV5GKJPNcSFyUPSvuJayz49J5WDa0XZQbDK4aW4Qve0gmJtam9o726BnRVc&#10;K5aa+spyRH4nChHFVFFVVFKWU1QKPjO9pTV/ZLx5HANpJlpwZ3Sq3agVY28ATYenkMAk1MoYYaJW&#10;EK1YkNI0MT8ws3dkz6HpI9/s/fb7Q4hi+ts/vv3yuwMLBydG53sHpzp6x5oGJlpHptogDAZqHZ9p&#10;58wb2FlHsVSPjdeNDCXbmrMhDy4r2QrUWlSwpbR4R0V5JvAqUGsikYcA4RbIgtBLFWrVwBvWYagh&#10;IqUTfVNm6tzRN9cXvVWoVyAhRpuc8E+DWADydYede69Py/ZsntRkwjghkPY84VVSrFFRTO4I2wVI&#10;FYtLVWuMKRhGSQSvDTaNMjYEYqmxlJ1M2sUo8/PYFaeSWrfmuBEOqrEnFnud84oJAlXFxqAmBpzS&#10;W+X6ye15VyGqaVjleBaF+E/K9vQpEQn7U6T6I7FvASRFj7ovfTWrT6JcCQ4NCFWQyXkraZlUwXR0&#10;SPtH1iIVhsQvbN5Gtx6REotafGKKN3MsZ+SBncemCboR62ouse2FLK1EjJAiNj6MSF5qXlbeKhD1&#10;bj/YbrWKyEjwm6iAixHKkX0VnasCXaUqEQt/Dc7MAAD/9ElEQVTOALFkV1Sb1kZEC3HYrGyQ5jrw&#10;qyW3I6ySm53iZxIaMQoognydGKkQpjFGk0WFYBnFBByLrwQYRr66jXpFDcWpT9ZXl1Uh5buiqLw4&#10;qzBnV+5uzHG1TnhLBsbh7Ni4c8tGMK7pWz8HcE3ftDMnPbc4B2n+BeXIn8jPRI+5Kr+6q7p1uGV4&#10;bnBq78TsgRnTrVpmJveO90/2NvY2VLVUlNcVVdYUV9SUlCcRroiwiiLAVwx0hQceZnhCSuWQA3l6&#10;HLHjuDSzV5MzKf5sdAqxdmNK8Z2bJcjnO8Srmg7FhF4dcRF4WJugWThsjvAYMWqNxuzIw7u+V//O&#10;qnsF4EUdr3uCNCviK0n3Tp0tdyft2Mozo/OTKMsBTjFiilvWbBI2pZSZfAQdQ88V8zAtG33tpvZ3&#10;MIp2j4kGZgXwGqRhUy7BD3+QneR+oRo9cUQQdi1Z09kqslnUkJKHTMqZb25Wixo0GqVLXlTgGfwe&#10;3g1vwveRDN5AV0Ql7/MURBmtm3o+kxAoumsmmwyvSo5R8F91bPJAkDY7bho2KVB64agXc842gefo&#10;Ohyon0p7K/957qKGnO/gy6hOGtJhyReAX2dU5macZcD48haG+Pm47zMDjqmhsWG/s9pz7jhwfhjO&#10;veqAoOWjBgeBNyG6hEgWctMvqnw+Nigj/ywbJ7cUECzO/ISjPNH5TGUFtXvH/gI+d+mv7Ifi7Icr&#10;iOf94FfbL6qTra3ysnIorZdbWTm9KRhvfYpN3bSwWgVjKbs6gNxVLOLgwaXGn+213EX1yNKDS2d+&#10;t2OkEPYcQQ0dTLXkdDmIAXtsZ+DSpisFdhvomb3DOHXJJ/yU55/KFH8EbzluGpm9cvACJSqYF4pc&#10;8KgQ9NZ0txV3NWf0NW/tb84cai8c7Cjuaa0a6Kzq60z0tlf1deR1t6T3Nm/qb9420Iq/Vg50AsFW&#10;8U/tdYPd5f3tRX2tu7sbs7obS/pay3tbk33tAK6AtRVdTVkt1Vvakpk9jbl9Lfn9LUVdTVU9rYC4&#10;9T1tVV0tpR2NRZ2NOR0NBV3NJV3N5SBm4ZWFQ5XYlTNXAVZrOgBc4VYFlG3FYNXS5rry1oaKNsRj&#10;NFa0N5W01Re11hd3NOZ1NOxsq/kMYLW96uWOqqe7k9d3VZzYW37mSP2JY0gDbg+TXWG6Z9Vs71Fz&#10;vWvniFeXz/YCsq6Z6wO/msalF389eq6XdOtUO4GrApnCVAeClyAMXjnVnoZUYUy+GW1JG2lZPtS8&#10;or8hdFeHLgBU3GrpSOCfK3pqVnVXp3UnAqyzQK1NhaERo1wRzrQrFG0JO94J7/wuvIw84XvCg9eH&#10;2y4OV54ezj46nLAsnLg8nLY6nLA8HJsWjk4Lp66i8fV3D9HL2lYPgHrKwvyli3vDyChBZl936Ac5&#10;PPH8kYPn7JkL4yNhdPCE2ek79u89bmYqDPRT8QtcOjYSJkeJXbs6uBjE9rQHaD5JtOJ9AFwHuAwO&#10;hHHIg0fC3tlwaG84sBj2TIe5cWLX2dEwOx6mx8NgV+gHZwsHbFEo3hZ2fRQ2vBk+eCHtz7899sM/&#10;XLTljbuyP32mPH1TU2lxT13bePfIwsjE3rGxxeHR+cGx+cGh2b7u8bbOkeaOkebm3mRjd4JEa2NO&#10;eX12WW1mUeXOvNL0gvLdOcW7MPYmtzijEIxrKcBqTm4JPK5MYyosx1JQWlUCyAqWFXgV/Kp9rUCt&#10;yCZsgBpRrgFcl2sZ7495rQgTRq8ZV20lElGPCZKvRaRrA3vc7O/Q4CrYSf0mjqmU8XVp1AsUs5F+&#10;pKZV4cAW1gLm4BZVimWhovpw8iRMQHSOJKukXrE47xdIlXJieVOXICvQo/OTFOBkK6wGw3LgKi5t&#10;OLOhWmtvAFoGBOMTiHWle2WesOKXOCQV74PvAx2yH0zJj5ksZSGxFMjkdZEYDNQq4I2oYfxMTGCN&#10;01kJbgVlrU8mbYsOyNKoHIdH0dRLVTReDOWbs5d6oCqGPBj4Fv9EHjHdCPpa0h9TJG3e2RFPkmIL&#10;cPcQ/mGJ4DYG7RIiKhpLaS48k0r3Kwq0g/FI0uZxjA2RmBXC8pfS52knqr+VRsXEgUUyCitEC2Vl&#10;6oNMuuJpWHFcicDMwLS+uIof13hcMrTSD/MJzhM2O6/YAAZSOzYJL6TXTlLkVLIWLkvYYxg3SsDM&#10;LilFNeJv2dTkvqI4X1wp+7HSeLnVtE/sjji9i2t1jeXLjK80usLx+1hziGZwN56IKKmhfo2M09NE&#10;3ZgbXyqeLA/2Py34dNnNik3zBhjeKKMUrs2QB1P6y+/D6B2jVlynh8eHUZpQOYz0YM4RBYlBHhJm&#10;SxGtdVhwpxEzOZprqpFUChE/04OLAVkxprUUo6vKssoqdkIePDHZCtQKonV4vAnzVEemOqbm+sZn&#10;ekemuoaVwwTWFLfjs/1Ti8PTiyO4pUKYM2/G5vePH4ap9fvDQK2wth74an563/DIbM/AZFv/BLBu&#10;K8hbQFawrICsI+MNgKyDozUDw1WTk40DfRUNtRnFheuLMaa1aFtx4db8PMxr3ZFM5iWRMVNdANTa&#10;1JJs7agD19rdh6oF1jsUUgSoXpxj5Ja26gBqugQ7mRMjUOcFxQSRquk7E5uejqPykXdc+LL6sf2M&#10;sl6OrsGGYDIzkRW7CTF1SZpP+euISFmZqZQXI+HxEuJ4l2YYRqUr0ZcZKpuWXZCpKLehi7Wdev94&#10;E7kr2UBhMY3tm6IvJHZVy58/3/YqFBaiPV1z/IgAtGDSxlSrCSLQMsPA4fIy1mqwBP1RZn5cmLqL&#10;Ly8rMT8hKERfVGKrpkkZNZnqKfWBv6GrIq9GV+0qBE3Hxcf9/fU4MacsXjHt2VDBbbJYrQpCq8Yl&#10;k+z1hkVjojgbWTnG5iukL5WJVE+AC4Ccg+ozHuk6fuNRbGDsrgHrTq0Qlpsx8sS8ELqbhEyMupWv&#10;z6vFlIVzUEQASmqopoCKfg3vxQrHKhLFLdSqTCmttMbWxlZ446FhQ5RlKv4BdzjHlTrhqsqaREU1&#10;MtOKwLhm5O7eSq4VIuHt2wRcP9q8/oMNH3+w8eP1OzZiTA7wLQfnlBXklObmV+blJXNLmoobB5p6&#10;JntG5oen90/PH55fOLIAzTAI2Mn9U6Pzo52j7XWdCP0vLUvgcl4A+FpZAw1VGWyuAK5Y0PCSu5Xp&#10;ZcyVEV6NXTM0hkRCAiFAmS/Sr1UiYYNVHpgWoivwjMcFjw5TcMR7dIQywZU8nnQNmngsWJJKtE65&#10;ka0LsK4ep8oldbeRIVtIKUkqtiC2Bd0ZKWiER9TKMSHJQp/YSfm3Bm8sMsS46rgQVhFrhw815hEO&#10;JO6VXTkGVgnnQFfMSGQ7xqlWSHlWTTAKTqsR6d2YSQo02SLnlmd4aSVSFD0PT680fE/wvakYJ6Id&#10;IyVB1rjbq2+CY4eCC/enIkspZGhAyFg+Cvh5fJmE9Hvyx/pQ4klgwLs0KdzU91TnDmOreW7EpYQQ&#10;UWO94lQqYS3bdNWQIgZz6yfVq1qaf6MxeBwo4PD8yCT7Sme4aJYSd5izJWZVEWjsNsZjTWJ7U7ga&#10;z8sVTuezWwZSuCiNaWliNs0dHOBEkM+Dka1JJUR4I6oDGAOWZK+I6XFsWlE2wlXqE4uNBl7/PF3I&#10;1MrdQIZ5tf41vzQiRtKYpitFyDMDzOBcDQ5+JQmm0Hrm2CFdI8gbuzmo9nc83XmfsWMIH+FpN24d&#10;cnPrydyCjC9mAUbXvTp36torgFAUq7G0z8PiV7nPGGzLFsvtqHM7Fp21iJDZ6MdPA78KSQhD0bGn&#10;4X1wEPVyYAwku6BYm/u6k91teZ2Nb7Ukft9T+/RQ0x9H297oa9zS05zR05rV3ZrX17Gtu+m3rYk7&#10;u5L3DDX+frTljcGWj3ub03taMntas7ubd3Y3vdtd/wJe21//8kDDRwPN2/qaiwbay/ra8jsadnfU&#10;fdqW/FVr6eM91a8NNr0/0LShs66gp6Wsp72yt72os3lja80rrdUvdNe/OdDySX/Lho760q6WsrbG&#10;ZFdroqMZDC3ul7TWl7Y24LawpW53fSKjPpHdUpvf0ZjV0bCltfqj1uSHHTVvdlY/11H1aGfihu6q&#10;c/uTxwzVpo3UpY03hMmmU2Y71s52pc32L58bTpsFWO09cb7vtPkBcK1kVqe7V8/2rfL92d6Vc32r&#10;Z3spGJ7tTpvpXA6D62THUfC4QhsM3DveCivs8cPNx3TXLG8oDmW7QtbnYdNbYcMbYf2fwuevh10f&#10;k02tzAi1ectbywKW5pLQUhoai0JDQajJCYmMUJ0ZCjaEbW+Gt54Kz/w8PHJbuO/qcM2Z4fTVhKxH&#10;h7AmhFUhrNBy0qpw9brwyu9CSXboaFoNonX//pNnZ0If4Gg3ljUz4w99cfD9r79ct2fP6rnZMxcX&#10;fr1/38UL86RMoRbGcwBEpybCzGSYGAENS8jaA9ipl4M96+sLvQC3uMXjveRgAX0BcffMLj+0PxzY&#10;hzthYSrMj1MtvDAR5ifCeG+Y6AX+DxPAzICvydBQGsqQArU+fIJ846fT3no27fXfn/DRqzfteO/J&#10;ok2f1uTubC4u76lpGW3rmuzqmeruGu9oH25uGahvRhRTFwKEy5LNheWY1FqTWVKFBKZdBeWZuaW7&#10;gVpzigFfM7OLdmcWZGQXgoDdjbE36OdiKYZOmDHCJaXEruXArgwNbq7BLYa11rTUIcigAYlcTSBg&#10;aWplYiJGAMAXjZF1rTB9MEAYs+uAYGnwaeNfaf8hcCUXiAXRZfWgZAma6Be1hVU2Vy6ElzS+Ulec&#10;IjmJX0i0ioAE6gFIxpGoBGDyoqlJKEpa4uMUFRvKeuxqnJWa8rIqLCPyqOYLDWUBO0GBAs1a94qv&#10;RKcryTxlBlErijJmUElL5C+ZA9zNmTKKa8IzcWbgdyAQQ0Lt4IBsrvw5+BORORyzMb2JUcNSRFMk&#10;HBh61I8kBho7JfpFxhqQLrAr3PYRc2Md6UvQ1No3MoRbAFdOkWFukEboULtrPW0cISMVrkAmiRQg&#10;QzLXjFnSczShiHZWc6qmCtvxEnhfSdiSPFTzgEZZhiqJDnUrV95RfVXlZTmOGAu2t7A+30pPZjYS&#10;BLTmbylv1gxc35JrFR4GoE1ZZzURO+Y5Eaaq3S7IJ7eqY75MclrATHMzpzIS2WK3EKdPmhcfrX7z&#10;oH0+wLSyYLEwdTghLyHURyELhCNM0OsV4xrHWuiaBLUPyRkMOpfgaoC5O6YCsE8obxnfgTywlYdc&#10;pWztu4ssF6Llo7pcxQ8l2lHBF2EPG8Y0rHpAK8MnEbw5Mj4CiEWZK+1YHHvjBCZPuDFqhTC4rqEK&#10;eLUiWZKoLoWdFZBVptbS8kR+RVV+siarb6BmYqp1XPASk1Sh40WA8NT8wBSjmEC3dkEhTNQ61QWw&#10;OrtvXNHBAK5DuIMopn2HZ776bv/3f//yb//4hvLgw1OTC/3DM7AitGIZmmwfh0UWplbkPE00AbUO&#10;DCexDI1Uj0809HQVV1VuLS74tLhoE7jW0uLtJSU7sFRUZNZwHk9ZQxMmtda0dzV2A4FiOmsPCjXo&#10;eNFNJ3B1VA8KBYaUpIx2Lu+WxE7080SJHQsIoS/Ui1RZm45YWucugNC5hwbbvj6vbVRvRK0slagN&#10;ZikvW5qJo1S8M1a+JLI4kqDOpd+VVivH8Gigq9JBWd7xHZbqe1QMrDborVVp5TosVjw212nQomo7&#10;7zOuxc0dWeqWKk1+yGdygqUb9q7I9UL6uvFxjAzVlBcrBikrEPMg2BmjUOh0MiGgyFxp9qQrNtMi&#10;csAVlfA8oQjNaU4nSkEO39caiMLCVLMAR0ELWEdX5EIgdBT7axMJqPhzK8csk55GtseciQGqFXEi&#10;rmMKqD6OL1Rhxwo7VShzo6Pu9CjOJXyrL0D6OvaMNL2T04xUK4vF8rCrTs0/RLuIHs4ISJThaV7F&#10;nLbVEG5vubZuhQeGOXboWfL6h90GiUdLmmEA2rrmOiy1TbXILYSEGKi1prEGC/hYANeiihIEC+cU&#10;5u4C3bp758Ydmzbs3Axr68ebP/tw06efbFn/2bbPEc4EZJtdlLu7ICuvrKAwWZJbmZ9VmZVfV1Db&#10;W9c93jUyR+AKpysEw7NQCxO7zowtjvWM47iqxTic8moMBsgHfK2qLatuSCCwra4ZAocmGONxPonc&#10;qUfpaqFhz5ZyWM468Ls491VeBoqiPbiIPSCn7+jAYemvuGluDqx/oVa25LSWAIyx2xuDiVqMhm2t&#10;W/6TuVb4XA4Ao78DK9x8lAt63+ISQN5bkUI+TNTW5HVBKIuJ1mojxu6hPcb+J94hEnSyRxq1+rzB&#10;kUto0xi0a9+z7Nl7o1tO+lMqscxje8S9Cy3znMBTvfOQtUPiVbLpojHmTPvYcCEmTFF8hqM+URjQ&#10;+mzgswT32KgXkCpVulDhNJOZStxNSU+9uy7t9vatQByEUwpQNDKW7MfmR4hoFaZik9TaEJG0+Mnc&#10;On4TfAQaBNgc9h3gEQXd2XEQ3S7C9o4Ijg5VM8aC1pYrqyOm9pY4wzgXx7FPxLHOZxLwszJFWie1&#10;P7zaFUatjcIdSUJ0Dic3amULgElX1D9jz6StwH5gAjYGHwCmYh1ix/DZDEyLV6BbFXhmPNOa7dSZ&#10;EE9ownBj/GQGMkXbvDtikjrzt8sfyx8o7OqfoGw/RTSRMOdPULdUm56bRlJnn6m02yicTMOEpJ3m&#10;u2EntB3DD1on7DQTC80oe+HwVapL3G10zvCSr9UErDQRxK4C6tTLAKPaaWJgjMfrcC5CYw3XJnyN&#10;Hgw+BW/ZDAluPTJ4+zpzu1ve7ai9u7X84p6qSwbq7htpvran+tHu2ue66t7obvxzX/MfuutObSlZ&#10;0VFyzFDdBcMNV/TV3NVR9WJX7Ts9je/1NDzaWnlGc9HZ3ZVnDtbeONzwyGAD0O8HfY2f9tR/0FHz&#10;akfVVQ35J7eXXDpQ99Phlt8NNT/TUf1JZ8P2rpbtnc0ftNbcXF1wRWv5z4aafzfR8cZYx2tddbt7&#10;mvO7m7M7GrY3J3e21GS01e1srd3ZVrexOflJU+KT5sSHzYn326rf7qh9pbvuZx2JqzorLu9NntGX&#10;OHOo9qyR+hUjdSdNtZwx037STNtZcx0nznWsm+8+dq5n+WzfSfMDx871XbowcN5C36nz/cfPD4TZ&#10;Pi0Aq/3AqwCroFuxQBsMzfCa2Z5VRK3t0Abj9jhIggebTuyqPrWxaFX+RtpTX3ss/Pbe8Otbw4M/&#10;CfdeFX52bXj4lvDkveFPTxLE5m8OlbtDdU6oL+RSm8NMpspdXEq2hKyPwvpXw6uPht/eHX55U7j1&#10;onDxSeHUlaRYV4aQFsKyEJaHcNyKcP2F4d2XQ0VB6Go5Y3Huzv37lo+PkmXtoz31hiMHtv7122eO&#10;HD52YQHLVXv3/PrAvhNgagVY7UMgU28YHSFqnRwLo0MEpUhsIsUKxNtD1NqlpbuHt0CwI8MiZsGs&#10;ToZ9i2HvnjAPrnWSdCsg657JsDDOlKa54bAwGuZGwvRgmOgPoz1hAHrjhtBQEgp3hM0fhg/+GP70&#10;e6yHoz95+azNfz5/21u/zv/8g6qMnLayRH9Nw1BD00BtA2be9CVbCFwTVUattUhjyiqqzAZkzSpM&#10;h0IYeBWoNaswA6g1pwiXxUyQrvkc2VoAvKoA4fKiyiIMa8XYG7hYQbfWNGPaTa2G0jXWwOTcgNmt&#10;mL4uUBopVgYvAbLiuCAHS20U4B8fBL4liHWqcAfQGvyiTWQ+UxJXIDrZWYn98CAAmkGjQ5gismV+&#10;LWk8ULtQIOMJ5DxJsBEoSh6Msy5OPkukK0XFwKsa/InKmB5XZj7hloFPFLFq/ipfa8mqJcTO+/Wt&#10;oqGISqhnJshirhA/pRciXL6bUavhaGsPdMV8ExKqhH6AdZg/CREHHwTpijfEjwLvih9bQ1dtc73c&#10;tgF/APjsHx0WOGRgLwFhDxfPyXGUE6dpaZVxiBaShDQENgVZ+QPMuCqo0xFVPP9a6ytRMcAhwuj6&#10;DcTF0EqxTQ6aHQXiNOUAuwiWIYSnzvgImUwqFTUOh1Jk8s7/5yG82Mx4Q9W+Gk4j0W/K3Uq6XMwn&#10;N4k3FeAr9NyOZcJfgXgdAeX2hjMDbFsF/qSRScMw1K7gIsufEaNGIem3i57ip6tM52+hnxYvwVoF&#10;3AWxag9PzNbnfQZFoujhjHLOBuR4T+V5YB4j5xYCMJP3R90BVA/0KPNPHMHEVGfnNovXVZSfqANF&#10;5NupFctuQWJelXndkiRPkIMhExrsRh0USgTlmvCaJ0K4DYo+BBRx7A3vN+OfwK5CrcmGpurquoro&#10;aE2WlFUUALUmqovKK/NKK7KbWoqHR5smIOLFfBrSra1ITpqc65uY7YGvFUnCsLBCJOyZN+JXhwBZ&#10;Me0GC6KYgFoPfjn/zV9gav3m7/9ievDcvtHJhQEYYkdm8Kr24cm28WkQrZ0T0wgobh0ebxyM8uCG&#10;sdH6lqbdlWUbK2hq3VJUtIV4tTyjvDSjsjK7rqaouSnR1FLV1lGHNKaOniZkCLd340zRYMjqghJ3&#10;lKKk9CPhChQHqktYPdByKQKWWix6tCB59RBXQFZgVFLT1tSh3JEYmAEeCGfGc1D+WmgnSxLqZmx6&#10;8L3Eqx5piOpWMcLiw/m44SjZclheseFMWUjOTebWMSF4RPwwixLigRgTzVLJHGCqWo1FDKthIUOq&#10;AEjrYQeILqwI21gQazySmUxNSFIacCQkxR2x0E+ZqFV0ytfKd/AwntSMZSv6wMBgcelP/MZsD5aV&#10;SwSCyzjlnbC41I4tzULK86kyTh4t1fSqfUXGcnel1tR6bAukmVOSEr1j87GJo9pXeCDavZa0giwN&#10;HTeiSTliFaIs3JjZMNtTZCNstjA4ilpZovGbmEMz7UAjH/29nH1C5CzIqoA0olZFhvKt1A3R7sQ6&#10;VZSFXLU6flVPR5YV+4AN6kCzJm+d+mProOPf8IjIVcQgoa3bYOAKkbAhK8IMnSoMxjW/pGB3LvKE&#10;d2/L2L4zexdG4IBu3ZyxHUQrgCvMrkCtucX5mQXZOcV52aX5OeVF2ZX5u0ozimoLKprLmweaYXMd&#10;2zsO4ArSdf7Iwtzh+emDsxN7J4bnhnpHcEatKa3KLUvmVdYWVtUV10An3FKDEwjmZrFJJOxqvk7r&#10;k6gAxyD3eYlpjWe4o4raWnKEquuH0Ff5w7FvcNhmNLLKv9ragbWiHB3Nl3ZCD2ku7EsWauKW9TRq&#10;AM0JU3auJJF2J6YWPl8nW3QMpeoUCo0ObZL5TLmjeNiaVROhuu6oe0hi7YfYpwir7NTFW7mj4Q6R&#10;ehkypqZwJre74sr1ILUGQj46UlJ5uWRZPRDVfRa1JjmCm8NFsb/xT2KMNfjHceIpfbVWL2EzIFZs&#10;BMDpTSRj/TwPJfxSN1mIHmVqJd2Kd0ZLlP+Mk5y1P1MepfVAaYNOGowT149V6BreQZ6IGMpFpp0b&#10;CM+3WtVYHR9nohUfbQevwTaRp4cM6fs4VdgqXB2M2G1aTPR5E7jv4FfhwRSFG+e4+GxDCIoCCSUP&#10;ISjbJZCaG+r7ysjTC8Gnu29RJKXzLTt99Pei2ZTieFPtOXs43enGnAnppzjLVw0XvfOSTNePGAca&#10;3yqgiGdFo0erc3XHQUfmxpkkjBR6NUZ5cdF5WP4LuRK4d0ncboM014Ol1Fo/QqeEqT7nuAnrryHh&#10;LpViblYKgasLr6g5gG2s6phdR1OuJAaSn8jZy/6CroYMQVWcDLErgKtqcT7C8h3XL5GunmuKWxhK&#10;oard3FLzTEfyrq7qM3qTab1VaYM1aYPVYbA2DNWkDdWsGa4/Zbhh7WDdyiEk4lbjwTBUG0Yalg83&#10;nDjceM1I84WD9TeNNJ833Bh6E2GgKgzXcRmsWd6bOKu/Zl1v8rw+gEmIZstCT0Xor149WH/SQO1Z&#10;Pclbumvu7ay+sz15aVvlGhg+20pX9ldfP952xWDD+R2Jn3UmH+msfqQz+cv2xH2tFY90JB/uqLq/&#10;teKOtorL20ov66i4sjtxXX/tRQO1Jw01LBuuXznaECaaV812njHffe5Cz+nz3WfNd+P++Ys9lyz2&#10;nj7fc/li3w17Bi/ZM3TznuGzFwauXBw4e6F/BcXAoFjhZQVGBXPYDVgLvLqMS0xjOmq2eyXDhMGy&#10;tq0eazmnv/68uqJ1uRtPXv/aquceXPPY7SsevD7tjovCTeeFn6wLl58Srjo93Hh+uPHCcNul4Rc3&#10;p738ePjw5bSsz9PKM0JVNtOYqo1a00NFeijcyGSmj14MLz0cHruDsUzXnB3OPCocu4xgFf8ZuB69&#10;LNxyVfj83ZAsDv0dZ+6bP21hlvpeJCoBuI4O3Xpo/6NHDh09NUkX6/Dgqomx3xzefwpQK+TBwKVD&#10;yAE2Xu2n9BcLICusrVAOA9NSPwyWFeAWEBemVjCxCBCGEniKqHVuSnh1ijwtbhdnwp4Zcq0gXRfH&#10;wl4hWGiGEQo1Pb58YeacfYvn7ZlbOzma1t8dmms4WWfHJxgGG954Prz4eHj1sRXvPX3p9rceL9r0&#10;eXV2SXtForOyujtR35Wo76isaMwvrc0pTu4uTmTkl+3OLNyRVQTUmp6es213ARjXrExcM4upEMYC&#10;4FpcUYgxrYm6yvLq0sLKAiiEa5trIAwWaq2ta61vQDZ1WyNymMpqKhMYuNHKsepK+8f1Gs0dgEmY&#10;RcFk8nHgVR0pvPMjayv8nOAY0QvTyFZc4glTuXjUjefWOHUIKAlvCAAibanMmwB+SEhCAC9SlBi8&#10;FFGrIBuBmyi3qBOm4leMq5J7iVE9lFVYhrjJGFW2WEb7gjIVBUhE6qRfoVziW303fDGUUpp7Ciyp&#10;1zKiSfeBb4VLiTE13QdnKhCWYAcFYsnNctQN/9rVgemvAK71bUCtpFuD4KUZTsYNy96J2gF+XzOu&#10;YKJJ/rIRKEC7JFkWg0pA65E+nkOz5EQVpjcWJWsak5zI5fI5FAlL2M15NrSkct2JcZUvQnpdTb7h&#10;WsY20JPZeKAtFkN6wPcODWoAD6EvwaRyjO3tdPqzZL3OWDK5Smac41i59vkRpsKNjTUelrBTfmi+&#10;j3lUBSxpZKty8FDZMN1LSb9k8MW5Wy28BF/5QyIR7yxE1Bm6qNN5xchKT1/EuzE7UVPssYAlMLAk&#10;IQOkQdkAUnlQl4gHiBmkiPBF/cqMEAuYzeUiscnSI13FVWYN45qKYQysmy1xdGuZVZTm7LlKcA6t&#10;yCiPZmWMh4hWsqxQH4FlpZAPVyY4AGlLA3Btbm1vqINwH0KIGgiDiVeRwFRWkZ/g5Bu4W/HPrLaO&#10;8rGJtrHJVppasUy2wdQ6Mdc7QcjaDaKVk1qhE0YC01QXvKwWBmOZ3Te699D0/iNzmHnz7d+OALJ+&#10;/8+vMRt6crF/dLZ7dAYLxrSCZe2anOuZwtgb0q2to5PNw2N1TA+erB8eqmqo21lZtqGseGNx4abC&#10;ws0IEE5UZkMeXFUFhXAB0oMhD+7oamjvasDMGyxArVAkYlWoBMQajgJgFwGofgDq0KfXqBumaDgs&#10;0b47wBjgW0qIWVOC/ATgJ3qM0mJRE6z2FM7sqbmcDCG2RzBVT+BWiGkljghWmiXZeOJeQVPVZPHJ&#10;Ckf1BuVfEZcFwGNWJ85oxdfgVCT2I1JkiAa6plrv7KqI+tMgeCY9ulh3aSizaBx7I6SNXcJVu4Cc&#10;dlGSPHhQNaJxoIOjWMXKf2uRPMdKyXNloyapBrG4EbsqODdGLqm0coUnboeQQLhXGSFUOP9IpZli&#10;X81qusRkUaViTnt7XF1mdeRojVnHwq48LlhrqkcTtW2pjOUYQEIHIzGG+Ic4lCJq+PX+BKj67YoB&#10;ZENBFbxiQmOOMTkxrA0y7Ri5HBNrosvXUFxGPtfWUS8dNXgqB7FWcSowacxdwqiVxzg1exZT4J+s&#10;gFWk6jeadOX3wa3hK3AsqFcEP0CJBODKcKZkRWFZUXZhblZhbmZ+dnZBzu48OF13b8vcuWEnqNdN&#10;iBSGSBj/3JTOma47cjKyivPzK0vyYXZN5OdX5ZU1lzcMNHRPdI8ujEIeTLr18PzMobnZQ7OT+yfH&#10;5kcHJnoau2oSzaXFNTnlNQXVDRWNLdUt6PzCEdOJXN9mwlfJubnJtPm4F4lEFbMaM+dM93EfY92v&#10;bBtxs8onYwQRz4oKHYjmcGiL4JfGEI0hNndSAIbtPPOfhqzi2630sebWsA07sNFjjK7xPqzuD7Xr&#10;KXcGB4xJ987dG7B2CSP5OJIZxN0HAhhDOB9cnl3pxEjSg6TZeajiSPSuK2258Tyz8YSIlA4lso5H&#10;mVX90vyL8SOUpf92KapNKgbxb0zt0q6u/CeaCOKpSXJr5mC5NaAYWyaTSWSrGem2t2jnVLIOvj84&#10;255+uRvclLHEV+oPr2fZztmMQ1eFieLeuDJWUM3LXRRcOpqhko3oTWhtkLqYK9zHO7sDOhiZXMhR&#10;YcThbjCxL+CUIGF135HahWcViFqNn224dUdAL+Ruk0pj4vurMwJVMDQsPb22vwohk6tkW5nsK0/L&#10;Sh/w/ob7lMlQKc3oB9z3hTX1EYLWejK/AIP9I250nwLP9BZZ+v68XhOXEv6ZupRpIia96a3YwzIf&#10;6+2iRjONrLiTYssj1WzQzqRo6avF+aOPz6rJh4DZV+z8HJLnBA0BV7OvRrDG2Eyd9EQuKYQFenll&#10;kXOElz9TsgS3ehWOXIc7sN0gSYuj4CCPxLmRWXFw3SM3TsKQBqT4opsGAqqjGZD1z3WltzUUHded&#10;SMO00vGWtPHmNdMYWIqwovYTZttPmm09abbz6JnOlTOdp892H69cojDdgYVzXybbsYSJ1uWT7cum&#10;O3B7LB/nI2lTbWGihW8I8+dYE+6E8eYwUh+ALUebwmhzGG5YOdS4ZrBhFcfD1KUN1Ib+mjAIxNuA&#10;27T+mjX9dWuxDHBZ1Vu9tq/m+P66Y/tr1wA8D+KZ1WnDtWnjjcsnWk6a6Tp1rufSxf4r9gxcv3fo&#10;9n3D9+4buX//yJ17h6/aM3jeYv9FCwOXLg6es9B/w56h8xYGTpvvXzc/cNHiwPkL/afMD5w+P3AU&#10;hcG9K2f7Vs72LwPpOt1NrhVGVkYxdS6bxs9sDZMtK0abj+lJnlydfdqOd89/6+kznv3FqY/cduov&#10;blhz5yVpPzkrXH92uOq0cNFx4fJTw+Wnh6vOCjdcEO6+Zvlj96U992j48NWQsT4U7wjlu8i1JjND&#10;VUYo3RaKt4as9WHTm+H1J8Jv7gw/uy7ccF44//hw0koKg4FX/d+atHDbtYR/jZVhrP/YxdnlIEKh&#10;74VCGLBzaHDF5MSq8fGIUXt71kyMPHvk4GnT08xVAtEK7hTE7AgMqyBdkQ/cT8iKBUjV/CpUwV4w&#10;+YbJTDDBDpFfnZ8hcJ0aDTOAppNhfirsnQsAzECte6fDHvwTD4J3xRMgG5455sD+P37zzZ++/vqp&#10;L7985PCRixcX0vBZHRiuU0FH7k780nfDhy+Gt39/9EevrNvw9sPZGz9NZBY0F1W1l1e3lZc3FpbV&#10;55VUw7a6O6dkV24pRrbmZBbu2pGzbVfeztzS7OzirKwiTG3Nhja4qLKwFMNvkiUlVcVILiysLKyo&#10;q0w0JOBlRXQwiFbMvGFEorhTsKmwttZJG0wgw9mfsImyuWPlqcKAOEtFflcckmQslZ1GmGMlKWAb&#10;ECyAKzNueUt/Itk7BAjL3erpr1GjKy7QRlaF0XJmikZs0obq4Tei97oaOWQVGRlc4FY1xG3BuBoy&#10;oktwl95J4EkGGnPYLLGYEouI/hyL66kunmoTE4BT01adxqQRrIRj+Ep2yXb0ktSNqLWfqNVyYo7V&#10;gQtKmBSoFe9f28KpNJ74Cl8rAZ6ynqLJUzZcsrS4BRo2B42FYExzaQWgrf71pByahjVDlRBfQb58&#10;8lLWkeATCw6vfRuONX9VqDVlQdY1nhsJt/a+KgYpMrdy95KkNXIWwrTOm5yq0SOer0gkj6vh+/h7&#10;eiu6YWAudykdit+cq1thTjFSgjDY3xmAUNNoabLVq5giQJluKodD+1+U6fLnK6fKn+5P7B3EFVfW&#10;XHU+bF+0P42WQlmzDF2inYYJw8QzihuhNpjcgqba0rtCD61Rq/hemk8g24ZaG1UFy2L3UKUQxlgb&#10;j5eMXWdfTd2KtsDMdA29f5qUMDw2DD5QE9UhXQZvhr+iCw5WpAmQtbWjEeWmgSscrYgOxgKRMBTC&#10;VdWl8LVWJovAtVbVFCaSuf0DdROYcwNtMHOY2ijlnWEUE+hWyIMJVie7MKZ1YAK37QhkGpnpGZ/r&#10;m1qEo3VUM2/mIQ+GNvhv//zmu78f2f/lLJAqEpj6xppBtHLmzSyI1vaJ2Y7J2c6pua7x6Tag1tGx&#10;usmJur6e4mTlhtKiT4oLPwNqLSnZVlGRUVmBmTfZgKz1HNNaiQBhoFaZWlFCQVAaJwDZsCRAKLNc&#10;RK3EUUIjqqhYvvA5TMKMJRctT3gQqw5rTBgyhTA14QZrFasXtdfgyCD6AhR+E5IpC9dRWCRaiVQ5&#10;2wZbpIcckeKXDA4JAtnjF9NCesHjPcRQccasxlGaA7RwV2I5CdIic64Ri9iPBCz9V0HxoaGxIdx3&#10;F0M7hr6PxoFykoqm77BilkoZ78/RF84ycZyYhtOgPAJs02v5hVnKy4iOQ4AVv6zdbCcZLooJEatJ&#10;OysLIBVnPzT+aZQCKgADzF3aQELgAc/nJtC4IMs1f1A2psSWLLJVmtM4h18tRB1NsIolk7FWzIbx&#10;iZKTo3wa6solbscqBsBafTES7CCmNOtIVWl00FGJjd9ugtc0jtXOPtAsm1QdzMJUqImoRghTUyJk&#10;V+ODKEm5+3nyYWqFKDlWycDYUa1dRHfDW4SVNMWNWKXiGyEM5jUPF8J2hDAhnJBjzb0AuGqiErcU&#10;ykegVnhcAVyhE0Y+EwjV7ILczMKczIIcAFfMcUVE08dbPvt06+dgXzft2rY9k/A1PRcSqdzSZHlB&#10;oiirNGd3aUZhfV5dd3XnWMfA7MDEvklB1rk5kq5zswcxzH1qeHawY6S1qq28rLagLFlQWV2MmHGc&#10;N0C6YuYzct0w07WZa49KUQfeQFlAiQcXxNXEppsVkqaqjIKwgzFjTGdOZxdhhyShjekX+J984BSJ&#10;OJDJ7oxUwN6SglcHe4Rbxhha/xwl5dOmzvm0eywBKqfUmErVroLDwHOndMSpw60YHm9rYl1HDXlc&#10;ChbeIUox2y+ETCeC56ngfKsJt4QB5ADBqikqTHg1BuqSPJTY1TpnT2mKd9yjJM7U5GG8bco3G0XI&#10;pKzjoGky20KtxD+eGmr8rMnejJZQx5moXl0VGchjk4g/Ct9cfS7BFeF5tecIbtm245mNH4EvgJ+P&#10;I8u/TmIHWmd1tuGxgz3cZyor9mMXg5EWhKw4ip2fpHMgSVHvBtbeO+47Wgx0WvPxC98BAH8Uvirv&#10;SnoZyI/jPBivJRGV2FcIvA3+ce7l2Vu+axxrNs54vLb0JvyG3ljiYy2f5sr3mc2EqhoBUa7sM63O&#10;w54jEGFtvC6rKbDEdvpVZlbhHbAUxYDWn5La6DpfSUcTT6fRN6ufk3LCe/emtPiHXAD+05Jd7irC&#10;zBp+w1SOmK6kEGPB18i7EkvTxs/p5Zz6hmZE7DBaD8wcBI03jyoGbB2zrLVAqkqDQz4q7mOBVDLR&#10;WFOFuaat9fktNe/UlVxRl3tUZzGBJcDqHDJ1u4+d71kz33PCQt/JC71nLvadtth33p6Boxf6Vi70&#10;rlnoO2Ghf/l8z/L53mMW+o5b6DuRj/AOHglzPSct9J+80L96vvf0hYET5vtXz/UePw8msxdRvbgD&#10;j+hKE5gEhF1r4RqloZRTUjlFBiNkZjrSptsZgDTVtgJYEeh3vGX1ZDuA9CpAZQQgTbQeO9V+wlTH&#10;MdMdF833XLbYD4z66IGxJw6Ov3p4+sXD068cmn7l8PRLh6afOjj15IGJ+/aN3bp35KY9IxctDp25&#10;MHjawuAFuDMPBDt03PzAyXP9py8MnrswdOzcAFDr6rkBKITTNPYGamHe4rvx2yIruBlc7vm9yVMq&#10;d16R/t6t7z138wuPXPbYXWf+9KqTbrtw7U/OXnbJsWHdyrBuVThrdTh3bTj/WE5Yvf68tNuvWP3r&#10;u1c9+eCyPz69Yv2fw+71aYXbViUhEs6h67VkG6fgZK8PW98J7z4TXvwVZ7feeQUR79nHhtVpP0Kt&#10;y8JPbwsZm5ncS1cqYCcG2LRwpE1nJ5eOrtDWHjpwn0Lf48fHb56bPWpwkNHBUPyClUViMF2s8LIC&#10;o3aGdry2jZC1HZHCGJyDFyJnuEe3eALo2QEyq3sWw+ICSVcg2MW5sDjL24WZH6TCwK6Lk0Kto2F+&#10;ds2B/fd/+fUTX333ytffffLtXx468tXyuXkqjYF7xwZDTxsRbDX0w+lh96aQsTFsfW9dxvuPFm3Y&#10;UJWRXZNTWJ9fWJdbUo3Bb7Ct5hRW5hVU5OWWAKkCxGbnlebtysvILsIgnJzCigIYWQFcAVmLq4pL&#10;ksXlGADZXI3b+tY64FUsyA0G4wrUiqMAM2+knCcctW5Uk1oNXJnyg6fJKM7F0MaB3gy4BYnFEcdE&#10;trjveGH4NJXvwykteDIp1pSClbwgGUuqXx30I/IAOjichGlqlb+SIl6gUw6wAZMJ8a3SlQBc8SeH&#10;MEmRSkrP/+TXFokKvbGNsrzFKZO0BMlOm2Mp7pWuWGgZrUG+hHrekWFLixEfpUAiTnAViAVAc+Aw&#10;ra12t+JH4RENr4Hs1x5XDwQiJRmswrV9dok+NdgT6lUiERtvfAJ0wriv+aukNPGIsC9NwFgXXXq+&#10;R9FwyKyYUqx062Z9IcSfov2V1HYHsozNi5pfpTQXBKZluuocYGOof8D056WvJ1rcM3CpaRFe5To1&#10;PWuNrsONzZQK08b5N9zMTNby94kpUPp0kq7ab/hCk8Dc8M7yYh6XA4pZSLmIkcGJPLCu2bzPeGH9&#10;BPUbCF/ZEWC0NDaeU6CINwxKzSo4WceB+6rDKN00C4d/QiGs+oDNbKqFPYqWRJlUx6quLKwSmcOK&#10;aulabviqyeasvHUx4zXVBBFKWIpCjaI1E5IDb2AyZM+eplbcArgyPaWHM1phSKO6T2NaLRLGaFah&#10;1pJEsrisMh9LRQKMa0FtfeHQcOPEVPsopt0wOrh9DEm/s92THHjTjSimoYmOwQlGBw9OIl0Jt6BP&#10;eybm+zCIdX7/2P4vZg99tfD1Xw7841/f/u1f33z13d6FA2NDk23do409I424MzbdMTkHrrVrbLp1&#10;crZjarZzdKJ5aLRmdKx+bKSmqyM/WbmxpPDjksLPS4ow8ya9qiq7siITS21dcWNzJeTBzW01iGKC&#10;qRXUaDsmRZEpJRBd4kgtFXa4qIGfFVmCHB63ELXBbngL7pKIANy1FVYvJ4TDOwDNkqPw3AjhWLvR&#10;fkhXQvNLe8UAWU0KyAFF/NfULD5+GdVwnBDDzxIZ7rrTTEXKJmf/VdTLqbTSQD9aH+MsENdV7tnj&#10;K3nyTUoYGQfWE4iiNc6hoBpYItJPSEA6du6u3Gew96LopIWyuZbPhL49VVvbXh71vakRWW6ssKpL&#10;sZdawykdoCOXyBigxBwG+yR5m5R+2hZOXlV4jzyxqiati7YS0vphAbxUSI+QvAK9yUCKIGLRrJfQ&#10;beUYYXwWpr8iYjSG2bAroVw0yupIixHDSLlnkgff2XyF3xkrRHS0a25/VfPD3MrSWUTpIAt92R1N&#10;BLGglAoUm0+azEjHqeskdE385lEoShWie5MxvE4d1z5GYgoPypLHCUbYatgc+rFo6DKWycQLaUah&#10;VuTvA7hiKQNwTZTmlxUVYClHanD+juwMjMOBqfXzHRu1gHTdsTVjB5TD27LSd+Zk5JTk55QVZJfm&#10;7cxLz63cXVSTU9Ve2Trc3D/dP7ZnfOoAnK6z0AwDtSJneAqk68Jo73h3Sy+8PZUV1UVJzMJpqMQ0&#10;VyaQw7yKpIpW3OFMYxhZMQ4HA5OV+ou1iiRh7tgOfKYTT2De+3Yk9rUTuk/h7YIV2CoVN8GeOhdq&#10;dtAyrV2Iiay0fujJpj1Nijo8Sce48t5TY8bU/eHQMk7b5vxJMWAUubA9oZQmwiTy4UTOuMAxVMPE&#10;F97QCFlqWP4KwT+6Z70/0xFNQixqoXlW6YZmrMFeXBzgtIlGFy4hlj5LjRvZFtQfsSyZoJ2Yyr5T&#10;BSik1MsxfkyIMQbOqT/CXFyARrfnTKYtJZ97t6RKH99WOMeZRu4HeQ/3mpHpN2YoiI2kqMHmZHyi&#10;0SkvLvi2Suh154UNAh7IxLHY+oJ5MRpKA34YhqyOD1ejPkt5ZrFTYFlWjGs2J6yByVwb3nDuWXCv&#10;iBFBGhml3oEGcdM/nFL7cwWmXDakDe2m5oldgWG+OBIGi7MldiXXis6BNLHMNeRZmuy9svQgHxCl&#10;zN6ijLt2yfqEHBcb8klpiuH3wj2cdDF3V+5ykqXguzUL6vMRJW/hc3X+oTHe3Ry/rdZS7Nm5RHGK&#10;cuyOKWAJxZIgayRa3RM0ao1IVfyqY5lid0bzWtkV1WUOkBXA1eNtsPeCVqpva4AMUrnTPGfSx9uL&#10;OhWEav2SqQ/DKitqE1WNNZUN1SU1FUXV5ZnJkg+qCm4oT19Wsyv0la+eaj9zvveU+d4TF3rXLvQe&#10;vdC7eqEXWPSUxf5VBKu9afM9K+Z7l8/3rV4A0dd/0uLAqoW+ZfO9R833nr04ePJi/9EL/Rhtikmn&#10;axf6V833H4NnzvetZOIR5q/0n7IwgNu1fBxjZvrBZCK5F3+CEFcmUkJZJB6dMI/Hu9fO9Rwz23Pi&#10;XM/Kma4z5npOnO0+bbbnwrneU2a6j5rpPH+2+/LZnivmen+5d/iJA2OvHZ56+8jMB1/Mvf3F7B+P&#10;zPzpyOxrh2deOTzzu0NTvz84/dSBycf3Tz68b+LGPSOXLA4fPT8AvApf6wnzA8fMD5w0N3Dc3MDq&#10;uf61cwMrQLHO9K2Y6z8O1lZ+K6FWBgiDWG5dMdF8VG/i1OpdN2Z9cvfnf3zg9d/95Lf3nXPvlcde&#10;d9qqy49dftFRyy5as/zCo5ZffNyyC9Yuu/i4NOiELzsl3HD+8ruvOvrXd534zCNnvfXCuRveuThr&#10;w1n5W44uSV9ekRHK00PpjlC2MxRsCbs+CZ+8El5+JDxyR7jzsnDtunDBSWHNMsqD/d/aVeGBO8N7&#10;b4Qt60MOSMudYft23u7KCDm5IScv3hYUhaLSUFq+urp2RX19SJSH+prQ2hjqk6E2EaorQmVxqCgM&#10;xbmhJC9Ul6/qaFrR1hDqEiFZHqoqQk11qK0JySTvYL7ryNCxi/Mn0NQKcnWGkBV35rAAxEIhDG0w&#10;PK5AthASjxPHLs7TAbtn36q9B447cPjxL7958IuvV8wtBqRGzWnBIFkkPEGfPASCtzW01ITaYqim&#10;V5fsuKZw6yulO7ZWZe+uyimsLsityMkpg681G6gVQfpFiUIk6sMpg5SHXGQTluVBD1ySLAFeLU4U&#10;4Q7AahVYnCai1lpOvqlLYm+vp5cVEgNEMQG1OgsWiIZ21g7gVcAwZjLhOfgrHlGhwo6n57AouoxD&#10;SawKBs4Sn0mWFbgGjJoiu4kqpXcwFCKMEjqz1pUQTLmzqC3kR5WR0+HAUA6bwKNeV3Qro4JAtMYw&#10;XbIOKWUvuUMTkx7g4vxdf8MI9DialbLeJX2vQalH3YCBGBwdoV2WQ2pw1ooTXCUAZpKwyVjHF+MR&#10;/FMjVzHUE7FtnPQD+TFk0vwOaHk43MhK2pgzpBOWmwE2BAN5mjMRs0qwa7oVq4zUMCOLiAyxLrCu&#10;tXJRAXAN4oMlr1ImsLypqVws+iIE3EkrixUUKlbQkZsEgrJcL0atERunvKyGvikjbupVyjGW/pss&#10;sQzBxA8S8UqKrTQttArMvsolbJMqMzaIorlLkbVHPjV+i/ehlMScENdBwUKAHC3L0zSGmMrgKraW&#10;bLAzimN8FDY8Vhc5kNYWtBxkX6TyltdvjaLRFDsNxQHhSS5OT+BQB5BjZhXItRJ7xEGvrKGVwLRE&#10;14hr5cwb66PcsHGQvSskRQ1HViGlv+KlWk3iGAGCSzVsmTLX0RKGmgnYtROQFVdNSMVxOe9sMmQF&#10;14pbBAgDuFbVlEIkXFqRV1qeV1KRi4Te9o6K0fEWmFrHp9s1prWD8uDZ3pnFoYnZPqDWgfEOUaww&#10;tfYMTXePzvZOLQxOzON2YG7fyL4j04e+mv/2+8P/+Pe3kAfv/2J6bK6rb7y5Z7Spd7RpkBbZjqn5&#10;blCsw5ONIxONQ9QG14JrHRtrGB2ubWvNSVZtqSjdWFG2taxkGyBrdXVesopjWusaSpccrS3ttUtR&#10;TOJkqFWLtdSPxkKmsGgM8zQghPKtd4gaXY79lJtUrCmRraXCTgFd6soTHKLkFV+Kv0bBm5ylwpOC&#10;H3KuSjzM8s4g1nYywCHBlRgNgmpPbmQW5cjAJKuGBhnRI1EK4SjstUMcCZiqvFnCGv2So0tpay3b&#10;A5mjpE3ZRxEvCXO48I8rMKAgRiLJIOo2Cj+UXkqmQ+Gz8GTLUBH5w8m0nRK6qwo0QcqOCVuApJ48&#10;ysU4waSiiFbHeBA5AKM6GlTkCRcJ/nmkO5XERTA7AqzgZftM9Re8aeKGIFrQgEdr41NtGvMz6h+Z&#10;u+POL83nUhIMCF6lzqCml09VLq8OTvIQc2V+Rv9kKjLKSql8iWbVqoi5MlK0OjOG5An7FLx+yK3K&#10;lWmpqqSkpN0o5cXiySV4jvSHmuijcFpT6w4fsscVt57mQp+8kvF5zdPGIsaQtdXiW3YfcK6H41dK&#10;UXwrxqKA92iuo064pqI0BVzzygpzivK3ZcLPun1r5g7ECwOybtixeXvWLszIAdcKDhZSYYzMQURT&#10;VlHOrvyMwsr87JKMnMTuksaCBkQ0TXQPz49QLQyn6yFMc8VonLm5g3PT+6aGZ5DhhwtefV1zorqh&#10;PFFbCuBa1wyfT109Uha1A8PpStSKU6yyzfHPJf0quwPY/1OTRQiWFMDuBp/Vs0QXWuGsnrVyeKQI&#10;x3qfWWqOxNaJcpj8Qp8SIyVFajROyTaC9eMx25ZoEMewQVTcXdXlBDplfwTv45h3D84R5iEtRjwj&#10;LGqIwt1SHSjror3rShfNTDWfTCCyXRpMxS+AfXN0yH5O43abewWP9UEp/k26g04kEVKSyn2eiylc&#10;jWzxB7VjtduTT8pRjC6Qksc4WxvPNcbprO3gylICAQN7nkmklYVyxE5dQvRUJjP3WP98H4MmLY2o&#10;QWPafy5zCrPW1LOIQcd4Ww24NhMrD4vOGFpF1IloKljkY9VXsm8qjgzFERT/aruHnedS2huc46uq&#10;PSTJfSpWSsepLfS8RNombaO1mgK8tQwHLx8cYadvdGJ0ZHzYSl1do/GNm3Edb0NHjKdH6AWw4NJJ&#10;BQTXgyh3xVuweLCxwmhW6NenxB/2KF+X8VXxWqnZFV8vKzW7FWpepOIVIvPJjozacyn5NN/TADV6&#10;p9UxJAmhYWM+ZTHCtIOefHfZhJmxiqgmU24w2hZxKpiNEh70jYPRA3557upAVEyD4x642ytzmNZ6&#10;tjLrquqT5bWVhZUlOL0UJkoKE2VFVWVZ5YWfFWU+Urj95NKtoSkbattzAQsX+o+e7zmZNGkfMGra&#10;fDeAK+6AYl05jzu9K/l4bxoBbd8xRLP9eITQdJ6P48Flc71pcz2ArCvmGWgURFoC6B6zQLBK7yif&#10;0Lsck1Hnek+dH8ACvIp5MxiRumKOEFev6jluru9Y0rO9q2d7zpvrPW62G87S42e7z5ztvmC255jp&#10;zrVTHRfP9f5i3/DvDk78+YvZj76ce5+ode7NL2bfPjL3xpE5oNbXDs+++8X8Hw/N/P7A5M/3jV+z&#10;Z+TSxWEsZy8MAbKCaEUIE0KDT54fOFqo9fT5wVWziGJiGhOY4TQRrcumOlZPtZ042XLRUN219fm3&#10;5n3+iy1v3//2M1c9escZt5y39srjTrzulPPuuvji+6+89IFrrvjlTZc+cOOlv7j1ogdvOeOeq9fe&#10;etHqWy9adeflx//q1rOe+/V1H712b/rHP8vecF/elotztxxTsJVEK8Kc8jeFnA1h92dh/evh1cfD&#10;r24Pd1wOkjacD9T6I671mNXhzhvDIw+Gn98dHrgn/PTucP+94YH7wy9/ER7+dXgUYU5PhKefDr9/&#10;Ojz3bHjxBd6+/EJ459WQvXlV7rbw+jPh1d+F5x8Nr/42vPbb8NJj4Y3fHZ3+/gvd1XfU5izf/jac&#10;t+Gdl8KHr4dNH4XP3w8fvBE+fSdkbg9VpaG1gdNZIRiGSBh4dXqC1OsCKFb4Xce4ALviPsyuQK1I&#10;LQa5OrsQ9uy/74uvLzv0ZZgH6J0nVbswF2YhKp4nW4t3gKIYbwWvLEBsb/uy+sQp+dsfyv5sQ9mu&#10;zEROZnlWRvHubIy6Kc/LKckqKMsDp1pYUZRflg/GNbsYWQ/ZUAVj4A1gKibfVKASbqyqakxqXmsd&#10;Tpho2UDQCy83UCskBhAJm5wUL0r2VUCD9wFZJQ8mOIIW1ZNKzK9KW8pBrGRfcVlB7DbQEE5RbL/y&#10;WHZQE3Csnskiil5FU4ygWBnmKsiqAFrKg2m3JH+GjwNAdb4P/kkc14FztWOWyDimQJPYRJGujisC&#10;hvI3j0NV+GSmLjlyKTXPhrBuaTQrHgfjCAgq3SsjhKD1Zf6wUoUxRAf3rQ1uBdimO9c4ThlOQstO&#10;SwbMFhiEtjyVSGR60AE/PHdLx7uUz+R5Yp5tYw5WfyLXSs9nnA5E1Kevy4AivKR/ZAgL/iqkJ2iq&#10;ECO9RBToj5KN5AjlOuLWZbuaUNlZwfa1ConxnS3mZjCS447cXdCHOvvOg3Tx0zTrHHWwkLOGrNJ5&#10;nGoVODhKM3hIx9scKzaYjQQn7KcasdobRMFrXrbhN/cbB4KZd432aLG++Hq9IOXx0WaSaWdVSKyZ&#10;VamSmP4qxMI26lDfMBSbiF6UTkl0qzKc6ESlDhA1AehWBDIhbFmPs4dtyhff3GLmpSLMtb5dK1jV&#10;uPykIAFnfwvPWGZsoZfiKGWjAluIFjhIV+VtcEYr7GcArt0ofbpbmkGMCLUiTxh0K8R+AK7llQVw&#10;tJZV5JVX5tY1lAwMNkwhKmkKRGvr8ETzqFAro5i49A9rOuvAOCbfwKTaD0crhMEze4amFgemFwfM&#10;tX753b6//fPrf//nX8G17jk8iQQmyoPHW/vHW0ZItIK27ZyY6xybahkarxscrR7GjNbxuglkMg1U&#10;NTdlJyo2A7UmKnZUJXZXVO4GcE0mc6qqcmrrSoxakR7c0lHf0Q21M5AeRrYaQljZpeQMZSyZ1US9&#10;RTwffWIkWlXEcEUBvrrmU7omPZ9cjXGz0uepvBZmL2nGDLv1tJ8x+0pWK6VrUmPG3cDgBLuEHGvw&#10;wjHcCJY5Yl2FgipYOE7CYLsEBYrHdaKxrZqYpZjcbjaAcbO62sMLAYYtlRToomLNvfnUz2H9rX/G&#10;yBPWTAJCxAaanIQ7lgAo80aCQyXcokprbK1vRHNQUEHKc+bEaB+jTljtKpZBOoK4p/FpojFdTlnW&#10;vlQzGcoytVJYwoQJKmkWYUbUkvyRlFbpLH41qu/Mb7j6FMPJilmoxlpQI0Z+lmAzKTh2BxQwg7Xt&#10;aFBWmX4fcXSYrGiMzXpdt6pfPXVDYTMxszTS8viSMYdZJ1KBK5faZn1Z2xnV+7e4hvYi7zFRMbGW&#10;qVQc4CRXPbCKbDbpVg6Pkb6RrgFm1PEMJoYHG0WiYu4Yzl0jHqZ4mNEsQv54AqEsDK7lNZVQ/Ea6&#10;tbwov7woIz8LdlYZWXdt2rUVQ1xhcN2yi3NcP9z4ycYdmzHrNSs/G+lNGXm7iyuKMLMurzI3pzKj&#10;qC6vurOqdYik6/jiGIAr6FZg1/lDc1im9k1NLk6MTGL6KObKJqrqy2oaK2ubqqobE0m0qBuTSLDA&#10;XBycalrQIBPNhTtIErZ6FnUwGCf66ERJcSuktqMUoZ6QyX3AGT+e6epuRexxAG+MDjGUS6e++D7R&#10;fkyOyGSpgISPBfN7EVHoWOalBKdxzyMViKVGwG/odoNP8tocHNbtUwoPdufxWISvJCRbBCOm0vRU&#10;hUhjbydqJczjyUQDtFMKYabl4eowiIupeiIyzbKjFIOg7PjA2YSHjPYijBtlYpB2Le4GOKeRTdW4&#10;HXwBdLvkjadshJNLZF+USJiyZHyQXbt4HM80LPHhpqYM2UtrSXy2YUJY6nCgqyU6TkWrCkAanOOd&#10;ebykzMzeQGy4xHDjeCoWZI1EujcoHQrq9fhY1vmNhZpdMD7dYQ9xe0tXbbsPaNl1a0nTWeL743M9&#10;B8shdvyGkBcN9w+NDwu+RlmN+2J+E2tq0BDEWR3z4QBcAV95IYjJFESqXQzS48WdE5jQNqJ6n3OY&#10;dN3nOUdfnuvE/UHRwjyzqQNC2Jn6gdEPrD3HfUDPy5UYx0FWShVWS9qkNI8ONwt4atWrBCxjJpMf&#10;XMoK9qmMJytuWbVONISMG0hnZsYNpJTAArpdHWJcuQNI2hNHsHbGuGDaZbXvydTaaP88p23VJYur&#10;ynBuya8ozkFrrKxoV0nen3O3X5n16eqSzaEhC+FJV8LqSXFv35kLfacho0hi4DMW+wlckbsL9e98&#10;T1zmukGxHr04IAQLYTAYV6JQPGft4gDwapr+SZ3tbDfpSt+Pj2CoDB/BYqQK1LrcyxywcR9u8RJM&#10;SfWs1BPm+9bN962QmXbVbPdJ011HT3asQOzTYO2q8ZZ79ww+f3DyT0em3/ti7oMv5z/4cuGdL+Y+&#10;+2rxk68WPvxqcf1Xez75cs9bR+ZePjjzy33jP9039pM9I1guWxyGTvjkuYF1C0OYfwNHK7jWE8HB&#10;ErUCrPZiduuJc/3LyOt2LUNi8ETrzaNNN7eV3Z2/+eHtH/z8/ReufPKuC3966eUPXHnzIzc/9MKD&#10;T7zxm9++/thvXnv4168++tNnfnX/c4/87PnH7vrDr6797f3rHrnjzF/dcvrDt130wsP3bHjzscz1&#10;T+VteSx36wPZmy7M/nwZIGvehpDzOX2tOz8K7z4Xnn4g3Ht1uO5cQtbjV/5AtIJrPeGYcPsN4U6E&#10;DGOs643hJ1eH668JP7ku3IJHbg633xbuuTPcd3e45y6i2QfvDw/+NPzynvDUg3jb5a88ER66Jfzi&#10;pvDA9eFnmgp7y/nhtvOO/c01v8t565KPHkt76qbwi2vDL24IT9wbnv1l+P2D4cmfhkfvCn94KPzx&#10;d+GDl0Lmp6E6b3V/01kzQyumBF/nYWfV/BswruBa982FfYKjQK2Le47ed/Caw18+8eW3Fxz6ImCo&#10;LGTGe0HDzqftmV9xYE/AAgQLmfHexbBf96em6aQtzj7xsz89nP7hJ4U7dlbk7CzN3A1tMKKDizLz&#10;SmGNKYEqGCAWqDWvLA90K0KDAVxBt5YmS0G3gmtNQEbEVmw9gKucqIj5xaRW/BO4FFdhDImBKoE5&#10;TAA4gkJEH6ZeCWUVOKyRKOTVFCDcouHG5EXxQhRURJtkOPkgMFEDpuYwlJgvEfNppipKTYm5QFrK&#10;okig19/HBCKhVgEca4CZ+CNFMVWrovdIKAJlMAIWJxtIkYE7JL/FX6mlZVgxbnG8k6qV/JikqBAp&#10;faf6AtHICsYRsNa+UfldpUx25BJhGk2tLbhsYmSr3kRolnN9ELyk9CaSo1xptJcyNhlYF6iVM2CW&#10;nJzRARzHgXpQjaawKgbdq4NsNT5YTldmMSvDik5cIjo+aJ0w3hOQFf400dwS64p4saZXaJN1bRTn&#10;yNRqj6hco/E5jn5mB4K9hxiZJTbVglviXo2rIbe5JDNecpZqSi9DmLQliMMty8Z6R3eB1KsU4diN&#10;eMHwoHk23Z0iw5QjVCQK3hiQvJnqL5U4tLPKl8uutktSS8AjBa8hSHHYrMbY8MpHMoTRO8oREUsA&#10;iKI8TJtLEXTBnB78IuQGS76LbOE21KO4pUqQFTAQLEYytuBGzh+vPVX8TnxhShMeZ9ntIeDYT/An&#10;ii3pwuJviQnDpMIk8WLjltiJsbeEYbhmw9fqUA0sMJiBAwHXCkcruFZA1rrGqnrkoqHubEhUm26t&#10;zC8qzayoymttT4yNtU3ByDqJGa2YeQNBb+fIdOfkPAfejE730tE6ARTaNTDZPTE3OL04NLMXw1oH&#10;ZvcOY9l3ePrw14vf/e3wv/79l//4z+8xrBXU69Ri39gswpx6Jud7JwBZ57uMWkenmgfHMKa1emSs&#10;bmKifmK8rr01O5nYnKjYUl21s6Y6szqZlUhk1dTkVyVzSst3JWsLYWptak22IJOss76zB7+LY1qZ&#10;O6X14AESJkBUo5CNhDYMK0R5KnGOgotL3AIfOpxDY1Q9u1XRKcr4NbOqbjoLHVOsCvwkbcIyBXWV&#10;jHyusA2xZFhVoBFTXhh8Qjkr5WettIdpUI1Fy3g+K1Ep0xwk656FsBxouKgGx9dDKwT0nSkj18Hi&#10;juiLMxkYYaSApfXnEjeS+iPvJIC9FH9tok/KYcpioy4OzRG0WmQ/sw/NvmsFm8WxCjGrQ3WSPWDk&#10;AWzvVCPA8xWkCiZJYhVAJArcWaCQIfIktH6Ji/ZPIPlMlEuyl8ywMCq+qtg2x2JbChhznoxzCAwY&#10;lsM+Ao9BdRZU0fLrGbX6O7jcTN3GiRTaW1KJLOKmWAiKtE8xQsyH05kNxEscLKTalGB+CdjIp0fI&#10;ak47ghysN1yYtKGNSLmHeD4WNo0s0Dp18FXgcvH++plRS8y9QkRNSnLpBJ04ShQPKqCfMf1YKusS&#10;pdXlJVWlOSV5gKO78jIRHbx1904YXIFaN6dv2YiIph2bgFq3ZmxjdFNuZkZeZmFpAUa/Ip8ps2z3&#10;7rKdOVVZ5c1lDb0N3WOcizO+B/HCAK5zi0cWAV8XDs3P7p+ZmBvpH+vGaJyalopkY2lVXWlVfTl4&#10;14bW2lokkyNzQcJgLECtHn7DpobiT8HwqLwm0tD5KlKd7rYY//j4IhjQpuRgUp3Q8GQowEGucsuq&#10;nUcylue9aJ2IPFW87kRKXDsbefiUBYOtW+zVA6N4K8QEsQOoxD52kdy7NGTlGVtIjKoZWeV95Dr4&#10;OkIm9LmgidA3F2KMXmgDMCafSVjLcaxjnAcDvQYtBpTgcjv6eOde6qAmdDsVhuyVY+Chlhl2ayUG&#10;k+FE/4XHsqTCNJ1qf+b6VNuOQ2iN4higrTOeDmRCHWASvMQqXJGo0TGhQ4/HYJQPaEqNw3UNXLml&#10;ZIP/MYZn40+Rcu74SO/NbpqBJRsNCk/SNopv5Y2r7R5F3UTmsBJgpPmP8s/dTnKLyrjUaJzbwsKH&#10;qBgHcUErL9ZJNIZoKLcdE2r8ac1oRTk1wHuReWlFr3MCDX+ICH8PAuiRqoV9vR/xrj5mfU7g22rz&#10;4dgXWGVMo/G8qHKe9BybJ/7ZMg32ryFQZ4sq9gL4NOBGKQuo+7VJ1Ty8m24uAFK3nCirXg9f2NbD&#10;BpAl395AOBuoc6Ffyq2veQRUiTPHwRSrc5gkDOauZYcFex8cR4nJk9QDe84NXazNdTD1QRjsjhg9&#10;84W5GUW56QXZOwtzPs3d9cTOT0/e+W7IXx/qs8JQ/VlzmAfTd+5C34WLA8cv9MGemqJYgTO7YGQF&#10;Rg1yrnLRHWDRZUCtsLkC5YpuXbswsEogdgWYVdOtUP8C0Jp3NYjVg0t3ljG8t3vFXM9R8QnykcLv&#10;CpQ7071qFlHAfSdx8EwXRMJnwmXaURm2YCzqH0PFjnWjLX86PP3Wkdk/HwHXuvDxV4vvfzH/ASDr&#10;14sbvtm77Zt9m7/eu/7LxTcPzz22fwJ063WLI0Cq1y6OnDA/eP7C0BWLw7CznjY/eMr8IODrsXP9&#10;xyJMeKZ37SzYXUQxdR4707lisvWC8dZ7epNP1ef9LvPTx9f/8cYXfnHrcz97+LVfvfTh829teuOj&#10;7e+9t+XNtze+9sZnLz3z9lMPvfjQQy89+shrv/3VK0/8Asubf/j5n/9w80uPXvn8w3d8+NJv0z99&#10;PmfLr3at/+mOT+5O/+yszM+WAa9uQzrRy+GFR8MDN1MYfPKacPRy5jAtaYOtED7l+HDzdeHGa8N1&#10;V4Xrrg5XXxmuujxcfkm49upw40/C7beGu+4M994b7rgt3Ikg4nvC/XeEn98efnNfePpn4fF7w2N3&#10;hwdvDPdfy3Djs9eEU9LC2WnLr155yi/OWHbT8nBhWrjo6HDNacCuaY/fnoYo41/fEn55Q3j0tvDw&#10;jeGVX4b3Hj0m46Unu0t+01O+ojYjNFeE3rYwPhhmRhggDGvr3lmmNO2ZX75/z4VHjvz+m28/+e6v&#10;L3/93ZkHD4cFaIb3hP17w8E9xx7af8qRg7xPf+x82sH9Jxw+tPbAgTTQs/2DIX17eO6Ro9948sGt&#10;735QtHNzSWZ6aXZ6/q70vPTdBZh8A7VwfmFlUU4Jxpjnwt2aX45/FhZUFuAWqBU5TAnMgzRq5QI2&#10;FZcw4gvQoYCXmmHDKOCUiJV4xGbX1MwbxqfJFwl5MPgwUqkmVxE+jKcB7NgN66Q0eVzb9EF+IcOZ&#10;yBMoQsjZOrhI9XD8DOk9wlRpgz2nUxHBYviUJ0wEx8RgUoNGrbyiwUppp6ekr4odZowRLnMQmS65&#10;L0nYasiqM5kUjUTBqenWJUjIZN/U/FXHDjuOGK/tHR6CMhf/hDwYT1MMMLA93wq4D+tN032Yt4w1&#10;wzQmp+AawnFCqWylZEHFkdqJ6mBe4nuuRN1yYk0ko5dyjwBiTbSaNRVSpYAHCFDzY0hXykbLZiGv&#10;iLxU88yr9cKv4ZVu/EneVZSvLcgy4/Kd1WmI1KsoRCYP+VOcWboUgodXKSE5xcQKXde1gIiInlVx&#10;FBqow+/MXUEjcwiGAfasChMa5Kqgylf9UVXVNtCKZeXWJdGkMGusQ3Yg/P35fexNlQ9N9lFE9bIE&#10;wR3iASkGRa9xroDG3oBohb9UczhVpzL1141b+dnUzvcIeytXiV2jnJJMVxytRmra2AMdaBQWnCkH&#10;9hvdetYisZTXHHNfod1IpiZW2uAehVJwUiv4eWirUdBIIVxTn6iDug9zLJrJtSJepaqmhL7Wipxy&#10;pQdPTnZMTrWPYIwqx7SSaB2fBeAcGJ/tw6gbJTB1ArgOTfdOznPgDYjWmT2Ds3uHFvaPQBv8xTeL&#10;f/37kX//x1/+/R9//e77w3sPTcztw1+Bb0HVAqx2QR4MunV8BvLjZgy86R9OID14YrJufCTZWAdV&#10;8McVZZuSVelVlbsqKzLKy3dBIVxXX4SMqJq64qbWKkcHt3U14rZLsNxzYpZa7C7sXP4qgYORnhps&#10;EwMkncaEWkf5umxAqALj81kYqYgx20CeQe1/1ByS/rLFwGBMi8CFOvRZnllPRpTkqkZ64CVLeUJy&#10;iLXYVrpUDhrQxoBZR57KSEnCENs0paPD26Kwi4xNqqQT46qqy6KvlBkVBZMJOu9peBOmXisezCia&#10;XOXSQBfv1Yo79k+IMb9iqFLlNUsiy3EjVyZnuNVrKHHo2nIi7qByeqUu9qApV+QGJ+ZzsOpUAYuI&#10;kIlOM3tYtauipWvOf+XLxUnakOyXs0yU0lLdKDvNVDJGKgxbmd/cVJKRKqtSxSyRw4nyTr1zisr2&#10;XF8XnSpwo7XVRAfwv2feMAkpGlc0HlYb3SW4eG/uP04Vwkd7dyJVyGhxUjdcJD+WH56qcsWfmoTn&#10;b08N9RFbaAJH6wFlN4gyVqXOX1GnA5fV6h/hVUBWhEZUNSQr6ypzS/N352fmluQjqCmvJB/a4K0A&#10;rru2AbJiFs5nW9dv2L4R/9yCYOHdO3ILcwrLCgvAuCaLsstzdpdl5ibyCuqKEu3J1uH27sm+kfmx&#10;yT2TEAljWcB0HNwenJ3aMz4009cx1NTQmaxtrUw0licaypNNlVUNFdWNlfUt1Y3tdZo7FWcUcYKa&#10;B7ektLWmzrR7SNKp7oaaC+o7yHDIbhHUIjiPScaPbaQgXE5VAUdknICtY9EKWw+af7vEeklgbCmK&#10;jRXUJAt28uqAs+jg2LC6mczKVnvbM3tlh6bQhnes2TbSACRzkLV2sKUxS0RuAo0Qy8R0Jf9SvwTk&#10;MA7n4TE0fxloRKSUOrGYeFzq+ACy9o8in4Mg01DE7yAVdOSfTRuK86f81V/MohL1jLjXmVS00IBU&#10;sL6MQnfIpHmFe0PoTQhWdYx4AhaPX57QdAq1KljSDHZdpXHV1OKUOdlf1W24H0XjenXxJGY0K/BP&#10;sbcV4GxG6CrMnprNxqnxNhZfpBpGUuFKIZxKVud9HaqKWOvj0SdZvrhcmWxxPufA2xgRL3VGlCAR&#10;P/O1MdwrcrBet2ZTCV91HXdAGqPgpQ2W04c9a56rlYjmg5EXAij91IbTtUMnt5T3VbQ/dem2CehE&#10;x3fmJ6ZOFDzAFfMbWzbCpVEYYhtCP4JMWjAM1pJgY06dEtmVcA2A7Ug+lv0CRwqD1cH+QKswFh19&#10;1CbgdC0BuYlWzrbx/oM7ZladuiTbfDXD3moSZdWVEAZnF+fvysvamZe1NSdjw+6dH6dvfX3nxge2&#10;vr9261shFxxaOqbRHDfTfdJ87/V7BpGsC9SK7KUw132iTK1ArSJIuYCDhSoYXCtQKyArACrh6Hwv&#10;7sT7BqXW+kpkCzJ2hchVvETQVH/1Ij2wH1mzRM8S3DoDqWvlbPcJ1Al3r57pOma2+9zhZoT3hJsu&#10;CzddGp78+YqK9CcPjG/4auGTLxc++WrxvS8WNn6957Ov9gC+ArVu/3Z/+rcHgF3fOTL/0qGZX+0f&#10;v3PP6CULw+BaT5wfvHBh6IKFIaiCgVqhFj5mDlzr0Lr5waNne08CgCdO7jx5pvOoyZbrx5of7yx9&#10;oy77lYz3n9/42osbXnt98+sf73h/a/bn23I3bsle/1n6B5/v+nB9+ntvb3z9pQ+ee/69Z1/88MXn&#10;33/x2feef+7Dl5/5+JVnPnn9kfdeuv3N39/z0av3f/bG3Z+++fMN7z2687M7t3983LvPh9/cFW6/&#10;LFx8ajhudVj5f4GqKVPrsrSw7pRw4zXh+qvClZeGKy4Ll10SLrqAqBWM6523h9tAt94S7r6Tt7fc&#10;SDL2tuvD3denPfHTVW8+lfbSoyRRf30bx+rcchFn81ywJpwTVlyedsa9xxx787K0s0M4NYTz1qQ9&#10;cNXyp+5Z9sit4YHrwv1Xh1/eGO67LO2xG5Y9ee1pb9z+eumHT+a+dfTbD4U/PxE2vBNKckJNWehq&#10;CiM9YXKY03H2zJ906MC7f/n247/85fmvv/vD19+ef+hImF8Ii4th3wIo1hWH9y87tC/sxSMkZnH/&#10;iiOHLz50aDme0zcYtmwJzz4WXnz4+I9e/GXW+g+Ld+8ozU0vzMwo2J2Rn5GRvxvotLiqNKs4F8AV&#10;RCuavEXMYQLRyqWyPlHZUOVJrZ7z5AWI1MNsgDytrZWa1xQisaINro6edd/Tsk3IaBGSxOEsXfBo&#10;wCiO/GEqirEYoNnLSpaVI6w5aoEiVmY00F8p6SihhMgzEnvwKnpyCr2pQIbthCp2qEpzSsjK+1oA&#10;kczSCSIpKkg0oQAwnQUAO0aO5DWVJMw5OrKOOkyY3lolBpOe1TgcOj09hRVhxYh90ohXwElmEzCH&#10;iRnCUAgT/epxWl67O5JNbAHgOfj5JquDviW/K8Gb6EpH9UrEy+cR2ceJOOR2ZaXl2lECMlOXGOOU&#10;yhNW9BO/hEBvfBziVU5nEeegZxLHqmr0cygbNsq1/RXnRw8scjXAATmxqdAAAbdmiNFfqp5fzBNm&#10;p5xNcXa+rX21wlmzcKC+ZYKf+VuTrjaymn31XiL0zk9PScMpQqNOjAkQek+NScAiXxO3nDChwr6Y&#10;AsU/8Z/KptLOwQ3cDTW5ht9IWhYHWhq4EqPiYeW1qBLlAmURq1v8P95E4uE+XquoOzIrG4flOEvW&#10;GQwC/wKrLLNkP46de9NZWBW+/inkZsgGGJHDfFydcmwFd/c5dBTsIrTBgHMeCo8oJjvN6HHtaGQE&#10;aHM1cpgw/AbWVk1tLSwpzymryK6uye7rqx7HzJsJaINbhjDzBknCU0at/eOz/YOArCmidXiql/Lg&#10;hUEohMGyzu8fWTwwdvDLuS++3QuK9d//+T2GtR75emF2L2jYwfn9w7N7+qfme6YXenFLyDrVNDzR&#10;ODhWNzBaMzxWOzFZPzpcVZvcXF62obJ8a3VVhlDrLgxrhTa4qaUCS1snEpiQGwxWEOm49SZaYSQz&#10;RnWQKbWmUvNGHlWTCdllX1IestsSSWlPTPVEVksKBSlZipm1E17iJnaGsNKYNL5FBi3UwSRghWAd&#10;FMznCKwStWqyq6FLRC8CV647ib6U22QWRaWhAr30WU6XVYkpE6wqZg76o8IwWvJME2FbI3OLjXzt&#10;BiieDFnd8mfX30lCev+lD9UYUmprxf+zGDXNq3OcrWXcM5fcfYag5FppU6eHSkeWiyEe5iqhPNOC&#10;kXSqsTQYJprKIsgk0osCSCQ2wy1MG7ANeNYGE59wXK2dgayYf6jnVFJz/XAluFMTwa2rfDzTCSu+&#10;zwpY8FtAJeJbi/GU4YQ6LyU+jF9SdF9Kai4yRGJg6Ve5VzAAHGhAMz+4k3gkkqJZ1Y+IbjcBdXYx&#10;PJYWP4phXTxFoHVFOMG3wvlBHJcHxnrKhUzFtgLiDGPdO6Wh8K2BZ5NpFj+HPjROpID3hkImtIc1&#10;Za4Wl1sE9xclSoBCS5JlpRD1lRVkgRvJTk/P3rkVwHX7po83fbp+64ZNO7fg/sYdGzNyqBbOKkRq&#10;RW4uRFMV+bnl+eklmbsqs4uayqs6aztGuoZmh6b2Ts7sn55TPtMinK4HZhAvPLlnbHCqt22gKdlW&#10;WVKXX5jMKa+DyKqsurGirjmpoCZmNYn5IWpd6mJ4IogpbvURbCXlzwQ48T7szo6pMPZfROYbwEhR&#10;3+TYWAJ+ylMVEaTEAbP31LfrhOnzvNuUpBB1jOO+qVc1QwUbdHnyN+TeIkWA2UgjuhilFk8Iwoc8&#10;zyD+HXYgjpxxW0c9Gp6c9VncvkTgakVxm8JKrfGw2j+lbiXYoBdRig8Iaigsd54ZdlFjPwzckjTD&#10;rKPsDKl4W8cOOaJJB6CE0yJ+HX+lcThsBwjtUK6v1HRKqb1WeehpNqwu7kR0aqrqT0KYTGAyCLf9&#10;IUWJx7yo2ESL8WbuNfBrI+5oFGekJQS+FG4khTPPUeST9eSYNmRtsA+l2JKwTSAOrW1LBfm698E8&#10;cHbBKD4nt2wLq9cYrP5qfPAN/ZVSrShtsqhVYeNy6QTi83Oqo4Ssirg7eb+CYgJPwImL50ZdHQTv&#10;Zf2V4J+rS5Pb9YXZfDQxa4i+1K/hga89imcnRVV7PfgsigRgW1i5E+L9hWBREgC1ojSKxl1iY7V1&#10;NG/J7Kv7d2x0YsWqk2i61b5Wa4M9uBW7q9bYD8NyrDfGzg/UCn4V5xNM+ABYLaosLUsmihJluwty&#10;d+ZmbUcyeeauT9O3vb15/SvrP3xm40c3f/72UZv+HLI/DZXbQ0/i2OnOqxcG7tg7dMHiwFkErqBP&#10;e89YHDhmsW8VQWkv/qk7xpnEsUhjQjKTUWsgv9rHOwgxon8VJtW+o+eRz9R7nBytVALP9SFVGDlM&#10;gKl4Mv4pZGvUyn8uBxIm6O3Fk5E2DGHwCiNYRiJ1hqmOG/rrwsu/CVdfGG64Ktx7y/LP33hi/3jW&#10;t/uzvj2w65v9G77em/7N/h3f7Nvy9d5d3+7P+cuh7G8P4pGPv1j48+G5pw9M/Wzv2H17xy5bwPCb&#10;oasXR85aGIKp9SiEMM32wdp69vzAWtyZ7T0N3xPfcLr9tJmOy6da7x2sebOt6P2qXe9nfbwxd0Nm&#10;2a7t+ZsyCrfmlWfklqVnFm0DcE3P37wjb8P6XR99sv39D7a+8+mODz/f9Qlo2D+t/+Nrn7/+Yfrn&#10;H+za8If1b93/9vM3vfLUg++99vTGD19N33TPB6+vvvPqcPoxnMW6NOEmBVT/T/+/cjl/9e0QBl9D&#10;rvWKS8O6s8N568L1V4dbfhLuuSPcekO4Bcv14borw03X8Zkwwd73k9UvPHzZhjdWQvT7s2vDvVeG&#10;Wy4I150Rrjt91e1nrLl+xck3Lrvm1yde9MCqE36yLFyUFi47Ou3+y1b8+obw00vT7rt0+c+uSLvn&#10;4nDJMeHCFeGCsOzq5WsfPHnlbceFK48Kt5wVHrwp/O6h8OJTdMBmbg31Yl8nBs/Yu/DIF0duOHJk&#10;7f5DZxw6ctLBQzS1AqPukYR4vyTBQLB7AFzxyMKKg/uX790bZufC4EjIzw+bPg0b3wub3zk66/M/&#10;lGVurSrcXZqXUZgNyIr04FxqgyESLswryy9MFIN3LU6W4qJZVlNRVo3eKwwv1bgFfNXAG3SHMeqm&#10;AdgP0l8uIEURRBJ50cg0Wn+qYSik5fA0RlSILOVEUwUXGXbRJQv7axz/SecqKD3jI1ZNulrpCsXT&#10;oyRshDzMZFKGMMlSyWAdLAzIamZVyUyeH2vlaSTe9BzUG+i78U2MbPFPSVChNAbytBdXubPKbaJ7&#10;VvSeptowlkkZTjTN1rWCduZnORwYkmBLdPWV6OV0DlPK/oo34eQbiITxhUmxYsSO9bzKfwpODzZc&#10;NKo0aqWKWnQiFdjiXYmhlWSlleUmASW7/mxzqlLk0mXquThMYxqivFbvSbiYwofUA/OfIjYtG7bv&#10;dAlMqiHB86bF3zj5IkLKo24siWF8CzWuhJTydvIcLWhq3oPv6SdYsqgsJW0k6oTpZfXH4VP8iBOM&#10;xKPy5G72UttbaQ28fvAUj6a4iBeuMePeJcur8fCS+5l0K53KHOiHGTYQiLPsEFtihgTXHiavMFIF&#10;QiBV5HhD/I/FLo1tVgXb0hNJIax8rOY4bp4llC6uhOW+IHn+mwlV67pFHUfhqJ+sUs/+QOqyZMsk&#10;syo/D66gsjsyFATVBoRP+D6oldthbW1qrYUeOIlxj7Xl1bUVihGuKE8UQB5cWpHZ2Fw4PNw4Psn0&#10;YKDWYWDXyXbYWYFaNWq1BwlM/dAGC7gyjWmqGwNvkMM0v290z6GJfYcnD3419+1fDyI9GKbWb78/&#10;dOCL6elFpDT1eJkEyzoPXTHH3oxO482b+kaq+keqIRIeHavp7SmurMB01i0lRZsqK3ZWVWWJa01P&#10;VufVN5Y1NJW1diCBCfwq1JXAq9BeQj3ISaf++aoCVcA5A0kRtdDWoliUtIzll2gEj0PQIsurgCsJ&#10;BLthWf3E2TMiHPBqTsGlYVLdAddSShbRrEVjVDHtlOSJz3TYSS9eCMxppCoWV9o50bOsCPVMfBYL&#10;F+WXmGTDS6wfMx+lioRdc+eOpoJYLWc1mcBYGjbXpUYzWYR9TCnBQnFCBZKqUq1KfNhJ6KVxsjEO&#10;h5Y22e2craKKFv4C8gCCfCz9XV0pX40FlgXDhqZurNilRkpKkwzjImKWh7O1c/r5Bp/iZ5hQgl/t&#10;iBdXzEahSldmoJpn9hCf4DuDdR4bQmvgx/SyjwUsJFJMRimbxz+fr43zP6JIeCkwhuDEpjipNA1U&#10;jKLxIEWtcaQQz1fsW0ki7roTG8guZTNFbD/Fz6KcEr0qGQRolkMRTNqKTTG2J5wn7Cm+EZI5rVTR&#10;uHgTm9+8EjyiUyY0DWnsRn1JSTAAIazIBq64xeL5cpX1VRU1FQhQKUKASkl+LvrKhRjluntn1i6C&#10;1R2bkTC8Iyv9820bNyGeKWd3Ru7uzPzMXbm7yNAW5+WV5GUV5+wsytxVmlVQU1TTUdM60No73jMy&#10;Pzy1bxJ4Fah1/tDs3MGZmQPTU3snRmaHukc7kORU3lRc0VBcUVeYbCipa4HNtbahDRd+mKWtYuVv&#10;8Za1slHtA+kOJB42cNUJLZKBpMUoJaB03249H54xlEjYjDuzhNZqCFLfzqxvySLE5BMlQinjXRd7&#10;o7YRrwJq8eCESLOG+tP2E3rwCS9AElloaKpQBw9bdSK0t4hX7+0AYYuFwks9wf5DfQTbFnqfyPZ7&#10;j0JWn2a6prSjolUJCLXveVJxikzjF9a53UJW7E8xucD7myZ7YWfQtCHlM9EbgpnPUSGsQHIZTAyK&#10;3PTER3MPdNK1ctQF4XihMTjHj+VmUhZRzB0UQtb5kxtRUE3KUq2fmDSGc1JkraXAEp+Jc6+wIndg&#10;L9oBeKxZcS3hN4845kvZXyB4Ka6Vq8JyVvcUeGhLCsGP1pgW/BA+WcAYGwVHh9PsnDOsFY4dgP1K&#10;k+FY1NKl9R2Cbeeue6yuBNsO5GM7qRMnQph3UrJh7FpArTwrKuLO6m4z1Wx2yHDusyU2lvy9Hk7D&#10;r/eD7kPXa5/2hVfZSpBlnRFr+Jnso/lMi9aDUCtuW7Ht8Ok4LRN5Gn+mcphFvUZi1nPF2Hpg49u7&#10;On0Z4lqdmRcNrjqneb6r2nMoKGGWZiYIUlKrIAmurSrBIOiK0vzykoLykqyi/M2Z6Rt2bd+wa8dH&#10;2ze/u2Xjq5999PuP3nnkk3ev/PiN5Z/+Mez+KJRvDR1lR091nLfQfxa1wX2nLCAiuH/NvOfZcKQN&#10;FthcHc6E+3C6UiE82x1lw0Cz0gkDuwLEklxlXDAG3hCXQh4MGTB0wph5sxwoFCpfJDDN99PCKpYV&#10;eU64hST4uPm+Y/kR0QQLBAuFMOhWiHVBtC6f6TwFjtYd74eH7gk/vzM8/vOVWZ++cGBi29d7Mr/d&#10;n/ntgd3fHsRtzncHd393IPsvB/P+cghL1ncHt3+97+MvF58/OPXLveO37hk9GfLgxSFAVgzCQW7w&#10;8XMDZ88PrmUiVO9xiICa7T11tves2Z61Mxiu03bleNNdXeVv1mZuSmYW1RVVNJZV1BWX1uSX1yLA&#10;NqcwkZVfkZlTmp5buiuzeOfOvM3bcjelF2xDQl5+RXZW8Y7tuZt2FGzLKsvdWZT13o71z3z0xn0v&#10;PPXTF3//+Luvv7z50xuee2LZOcf//8GrAK/gX089Njx4Z3jo/nDDNeGaK8MlF4fTTw/nnxtuBTq9&#10;JdxzO28BVq+5PFx1Sbj52vDQT8PDPw1P3J/2/IOrnr4v7cFrw23nhhtOC5cdE85ZES5dtfzGlcdc&#10;l3btAyt+/ofjbnl01brbwoobV6y447QTH7l+9f0XhhuPC7eeuvzuc9NuPjnt8pXLr1i+/LK0o3+y&#10;/IQ7VqSdE8JxIZyxPFxyfLjpovCzn4RH7g7P/Dq8/UzY8e6K5pK1g+2rRvqWjY2Eycm0hfllcLQy&#10;fHiGWU3wvh5YpKl1H2yuAK6AsvPhwN60fXtW7dmzbGqKY3gwC7S5PjRUhrqyG+uK364uzKoq2V2c&#10;s7swK7MQA2+AWvPzKwooL6oswm15bQVgKlFrDe4kk01QxVcCx8J6A8iaWjgCCvBVs22oG5XnEcUJ&#10;igdxhBrzqehgmDYNBR1BRLrVU2Q8V8Y0ocEOngYK12lMajYBjrE/pfYiwRHzRHB5giS2B6dHXMWI&#10;4DgotQVdbM1WTUX8aAQOUSuMkxCicrCNcLIDgDTPxj4avrPdlwLVnJGjjFu7RM2sEsQpkRfflt+f&#10;XGtHe10r438FvvSGGgGDr4RpN4ooYqge6FZgRkz0wX0sjF/CR6Sm0QpjEtEAVQXlGFkAzFAl+329&#10;4hx05FvTrR4bQ6SKdS3tMp8p3hV3HC+MRZJd8rzIvDLpSpI6hfRSWcncWpb7yiwayV4xhwxqMufp&#10;DFLnMIFFFFqWJjtFwDoVSXwpNVpUOIvncVNc1aQpcntWzYATo1pcrm3A91T+E9GppH24inheOSW+&#10;coqi/ogRHa4SlMbJ87VbGtJ5YysuIVhuXTXgiZzpgCLJpjhKnO6VrqT5mRiLgi66Zg+iCKP2sqMd&#10;ZRC9rKy2VeZqkifpI2UPxokXUZHljCXVSbwmpbyXMfrSBJe/sKolQSb2UIljcbGUao6ls9ARywJc&#10;iZEkjCk4QkRMZoI2GPNvGHXb3QpHa01dJYjWZG1FVXVZAh70mtLSitzS8uzSysyWttKxsdbxifbh&#10;8ZahseaRSTCiHRNzveMYxzrbi0Wm1q7hKYxs7Rma6h5BtvAcrKo9s/tG9h6aPPjlLE2t3x/557++&#10;+8c/v/n6u32QB8PFOjrdNjbTBrA6PoshOsgQboM2GAHCIFp7hysHx2pGJ+pHRutaW3OLCj4rKdlc&#10;XLypvGxHIpFZjkmticwqZAhX51XXFja3JQFZewfQEcBvBDjHKqWC1HypuSkJpDkRVMUWiznGIClO&#10;CTM5NIqDjXlDQQ6aVzGBv+JpCI+B/JLSL4UnsewQuWfVotWnxEJEm/agOrnUFlbqSOViIvGrAprb&#10;RTEkijNJFe5Sjmk2kp7JqitFhLoydq2zVKKhJiPXyjZ5nKkgklD2JLV1lJFGeocFU0p5LtEvw37w&#10;hjbWki2UCi56tLrbQejJ4ypmMqWBN1eDb4gPdTluGYJNVjiUHDPASquL0jVTBC65zDXhlhFijr9O&#10;aac9ImIppNRxmpGrlHQwpumokGU4KrlHmoHNSqlSF3iQuAClp1oGyqNK+cpEcJGJ8tdm0S/OLUW1&#10;8cTi5oUgMfG2fpTaHOgvKCFZnBjYLZ5GOMlQeAanBVfb2LVUvLJURWGaag/9oC6WpEKySZzuYhoT&#10;Z/lGvwDVwjgnQIUBGzMp7tQWiZvAAJ5rSfDALKvwDy2L/uYiWjmmCGU6ngDU6vEV6BMzQ6Kd4Z/Q&#10;+AG7FlcU5xYJteZnQyoMU+v6bRtxC7z62dbPP9uyHvc3Mmd448adG3dk7UzP2bU7LxPAFXkVuwt2&#10;ZRTu2l2SWVRT3NBd3zXSjtmt0AbP7puaPTAt4Crsun96YnF0YKq3dailtjNR3lhQVpeXbCivbU7W&#10;t0JzWNOEeeEwKXThmodLKdjUVhyS/CckxClh9tKmNy6yAhagJeY8a1YniDscv6AKlxJ0aZgkb89o&#10;bgsHeNRL18oQb8cU87TPlWzImuo68a8+XnQsUNGjXif5WDNgXu1SsxMb66TBdoaJO1s33aowLKQZ&#10;NYYJQRkx4HBjE/tESsqv9mkEuxy2F16lfZj9U6qC47hjcaGkSW1PZQeWR2JqDmpsyijwycJgE2v8&#10;VoL37gLwtMM70cSow9lDR2NvRUeNhM1aLTzVSORslpsrn1oAaTF0/CqIjscdfoUz5JwQpvgA0r80&#10;pStZwIJ5I0+8J54APNnSDfJBE8WU3+7Tr69Z9gukung8S5MOJeLlIB9pWX1m4xlJUJwy8vZe3ups&#10;wwV/xadgraawIn2wgKz9w/iTZtI400vmWJzW0Pby5ZIXC/pu2N1zpjp+da/MFBq4jcs6rt0MFjbX&#10;yrNrNJ97V+F5VY4MomW04diOUauLHUM1T/FWS204n1p9giLoZRnDVhS2Phs3TrIAjYy3xW7gjF+a&#10;L6hbUZqm4WgMCrZOQWcw0dRKc5RMnYCWZRvKFUWV4p0dXKeqGkY7jnvVmVx1M4WLrcnG2kRdNchV&#10;QNbcUswIKUjPzdqatWvjrh1Y1u/c+ufPP/7T5x+/8On7v/vonQfef/OC919dBjvltrdCwWehpXD5&#10;ROva2e7zF/vPXezHIFYgSS8xAXihfy0eXOwHpATvSoWwNcO8hc2VMBXPVORS3/ELA8ctDAD0MmRY&#10;82PAowKCImAJt8CuzByeI91K6GsMDGZVk12PwuNzIHWZS3z0fB+Gvp4833/8XC8ihY+d6zkFY11b&#10;SsPGP4f3XgR8XdtZ+eS+0dcPT2//em/Gt/t3fXsg49sDBqvArrlcDuE245v9n325+Mbh2acOTP1i&#10;3zi43wsXhxHCdM7C4AlzAxcsDF65OHQGRcJ9J4Mfnu1BZPHJM10nT3ecMdFy5UD1rY257yd3VbQn&#10;Grtq69ur6tqq6lor61rKK2uRD5RXUVtYXl1QWpVXWJGTXZyeV5ZZmiworymuQk57Q1lFbVFpdUFx&#10;siirJHd9xpY/b/zoD++9efvTv7nikQeue/KR4269Opyw8v+WW/3hQWiDV68IV10Y/vBEeO5pSn+v&#10;vCxcBG/qmeHiC8JtN5FWvQMjXm8O110RLoNm+Lxw9QXhDkQr3RoeuzU8e1/41TXhrnPCLaeFS1aG&#10;s0I4LYTzw7LLwwX3hE0Zt+3KuvHR3y0//8Zw1M3Ljrv/1MtfuPPMJ65edtPqcOPqcPPR4ea1R915&#10;/Dm/Ouu0+1ad8/OVZ969ctXFgcD19BDOXR6uPSnceX746eXh4ZvDE3fis47K/nglwqUyEDG1K9Qk&#10;AgZ7Ar5OIboJgcNID54ly4oFIUwArnC3gnc9sG/5gX0XHTxw1PwcgG6Ymghjw2GoL/R1XthR90x1&#10;/o6Kgp0Fmen5u3NItOaDay0ohymmENrgCoZBlGEpqiyWy6amtqUOd9D5xdgbzmvFbAUGLDV5cDGO&#10;VnsMGQgcJ7IqT07SUXserWM1qKOatQPjXiCjoPIWaAtoECZPPqEHmLaltgXAmKpjzX3lO6tDx2mu&#10;pBtTGAeIlEZTqZEBf8SR4gTCMa2ODvZMHeCX1Ngb0qr8LKqI+QTn9aTCkwgABRL5JqRANeElZW2l&#10;nRWsKWA2WGWgVkc9AcRS6qwJpnhE+mdcp/By0qp8MMp1GUcMTKoZOYzU9QdBYByDkYkKe4OSe/nZ&#10;1ugCpAmyKhmY0ZfCkDpDCUPK3ok3wtVaOmNlNRF5+4PdPAC/ShOthska1OGFjlCyPdVSWwtXqMOO&#10;0wLIu0JrZF2uxcPOxXUirnEpTprUW1MhzBfiwdScHmb5ctyOkmBwRQfHu5QGqR45vrA2rdCyKVyl&#10;ARv6k5PkBCBZjT3e1+8jrS8nDsnIBE0XqwEbqaleIwLBamGiNDYPlL2OILZPGE+OIcb2UGl4JsMb&#10;5BsEtUWPCj6OBJf1QuR5WrC9kZSN95dDBtc8FwHWEBI5pMbZsUIVPjfCj3138a5aD7p4pzg3X7xt&#10;oXFYiCVP4mdYKMgmhwfjPwFWkcME1AS6FUtze0NtY1VdYxJLLRT8yGGqLqusKios3g1Ta6I6t72j&#10;HJB1dLJ9cBxEa9voNAAn5cEY0wrIOjLdjdxg4dWeQUDWGSqE8TgG3szuG148OL7/ixmg1r/+/UtO&#10;av3HV199uxfsK1HrDFBr69gMaFsECHdiUuvoVMvgeB2I1oHR6qHxBiQ/9Q8mq6t3FBUCtW4pKtxY&#10;UrK1tGxHWXk6gCtymIpKdiCKqbGlSgNvEBqMSa2AQMTkUAibYmXkEmfT0yvI9aBFSZ4sTYDQ8BxK&#10;FgUjo5oatYsFqyKoPaIQ1Rj1h9L10YslVpwjbVBlRg0YGyjSXLFuiExFnCQhwlMIR0WPOA39kzhH&#10;qjbBYJW/qbmpsjnF8bA0S0fqI1JSarGngo7MRSh2Eo+jspHJ3HyI/GBRBmwITXO131A7HuowMsPo&#10;p+DLSNWMgp6SdYoCVEuRygDNIm1byi/NIx07m+ozGiR4JpEyDXiVKS8Ur0YJIjUOCNIUdSD6SNEC&#10;SmwyFDH4dMHKoCwem2bhaMcVh8PKWzZOhGw5yJR5SyJOnYwVCWoGZXMWEVOdzX+ateZLYq8Bmuoh&#10;8mOqeh3VazSYsnVFVyGiziC9xsnBwIaGAjYFyTwbtcbEJlbJYKtA/1K9STUjFQ2x9RD5Xhzppq81&#10;+8opLw4Yp2ZYwcIpL6s8utg0cSgo1Rn8dcygjp5YjTbhtBWX5g6ncYFuoSwWsTQkvYFaGzTBAmfX&#10;uub6Goid6hLl1RWQCheUFuWVFGzP3LkpfStIV9zZnL4VdCs8roCsSBhmXFP65u2ZOwBcIRjOLszO&#10;zMvILMiEbDizJDu3KqeiuaS5t3ZgontsbnhizxiIVk3HYbzwwqE5CIZHF4Z7J7ubBurLW0oqGkoq&#10;UHjVlSFkGNi1sR2X/Nq6VgzIIYLFYYg7jW31wK7OvPVAXRN6LvqV0szhlgKKnAWFUHSoKjqorcDa&#10;IE/IloG1Buo6KR4vNYbK+UCpUa7uVpgItcbHDmeeEOj25NlAbQ47pbmvyigrMT+fz5AbwzOfgR1R&#10;awRrTZD/KaKPfk4Tg4J//yenLh7xVsMdN8J4vhLI1FRbRuOwVyK8x+8sPa0ktTw16cmUteOznAuF&#10;hZNg1FHCq/x9HDivq4YCgQSMtWPHvpvBsBBmFCP4UqKXswnIg5ROVFtS2ayRvUogEz+BAdf2dtpd&#10;zK4Ksat0+/HkpjVmkJkSVPNUzNOCrBBsC3LD4ZrIDSENttEvW654fInSdFYzjkcZ7OXYh3lqmIrr&#10;pR0Gq5SoVVvT5xkM2U7xvbHn5X3MqBUSD8dH8U20Nugx0WUaKokB1B6Szzh03V9YQnTkU8iA7Z1B&#10;QWtOhvfFQoIdd9miPZ4nc0/JUrfanTXelxlbbwVSlDxqO3C+xqjydMqVxlMQUCsKKpOolq54mA1P&#10;UPwn91XTqnHYmJqbbWhqoA7Rfs7Goge6yt6MfxIhcwcjNcTxHq1YmoBaqxtrjVozC3JhZN2eDeN7&#10;5pbMdEDWD7ZseHP9x3/44K1fvvPHu9790zVvvXry2y+lAft9/mrI/zQ05YSxRgxKvXjPwDV7hkC0&#10;AqNCHnwURt1gdOpCPwTD4FpPZaRwHx5cCWYVwHLhRxFNGE6DOa4LAysW8BwmCQPK4mnArgxbwlwc&#10;5wODw4QbVtNZAW5P0BOAUfFXSILJwWrqDNTFUAsjZPjUBYyl6TsFT5glcF0NOfFER+itXtZZuay/&#10;9sypzpsWBx7aP/bxl/MArlsjdoWddf9uaIbJvh7I/u4gxcNf7nnz8OzjByZ/tm/8osXh8xaHMPYG&#10;cuUz5wFZh8+cB906cOpcP+TBKxQdfMFs108m22/ur72mMec31en5beXtQ62tvfV1bZWV9cV1LYn6&#10;1srK2vzyZG5VXXFlVX523tYNOz5845OXX3v/2RffefqPH7z4zvo33/rs9dc+ePnVj1/706dvPP/e&#10;Hx968cnbHvv5NT+/+7Sbrlx+9onLzz8l7ewT/r8aWQFbl6eFVcvC6uXhpKPDDZeFJx8JDz9IX+ul&#10;F4SLzosLPK43XEuWFVwrtMGXXxQugnL4lHDu8eGS41bce+4Vf7r/xN9cmnbzceG6o8IVy8PFy7Cs&#10;+UnaWfeE37+1ZmZ6677JjVs/OvGme8Lqa9OOu/fYq1+47YzHr1h9x3FpNy4PV4ZwVdqxdx512aMn&#10;XfqLlVc8tOy828O5N4VTrw8n3LL8xDtPOP5nZ6/66bpw+9nh9nPCfReFR28I7z5Fy+tLj4RXnwrv&#10;vMwJOtm7Q6IydHSE4YEwOcI5N3MYgYP0YKiF9xC+7l1I27d41P59KxYXTtq7uGJ2NoyPh6HB0Ntz&#10;cmfL72vLtlcUpBdmb8ceXQFhcGRZQbdiCk5pTXmRdMJQC5fVYF5rEpNvgFqBZsG71rTUQYCQqK/C&#10;LbArVAk1YlyBCEyKEncQfTgYiUeTYAj/KUUqI3mFXWnvXErflSYUtRNRq2AhruYtsH3S8OmAWAFg&#10;caH8kyOBLJ51QhKxqEAmOVJAWRlN+dEAn3C6ig61/RMLYnsxBNRwVwtzm+xiZf4wJ6FS4utYYNPC&#10;NqkCZnu8DVCkdcIgTvkEjc9JWU094YYaWLwKYBXUq4S65Fo9qkbfnCsBeBMfByYWgDZQhQtC1QZO&#10;wTyDLsmUo2RX8ujoC7WIGThYnlrOubH71sJdsLWIqO0fGQb8W6JwSdsCtbKLoEaCgLv5UltJCT5F&#10;bdvpapurka10wow+Mnh2ahb2AAJXlr+KuXP+sBzJorN4fXVYrjGnvjw/kfHT1NHxJ2sAEVuGonDN&#10;/xAYR3W4NOLCwKxBcR/KMZmOsMbZnmR/PXqfaMNTb8MGV7QW2H33NB0idkFfXulZUIq/AlPtYAa0&#10;Q9A90UQcXYpkVsENfjvBKg1XxLF4wxgfSnwruIJrJFM0pWWNwy1Z7kjgpEfoWlRJ5AQOq9RY17Jh&#10;rCBK/9VqYZVcLAWUOWT5K8ES7KzQBnPIXntDC3gYgtWKRHVZRaIkkSxLVJeWJwqLSoFaM2vrCwaH&#10;GicmOobGWoYnAVk7x6a7hVeBWrH0js4AuHIBah2ZxcybAY5pnetDGhMyhOf2De89PHX464Xv/nbk&#10;r3//4i/fHz781ezCgWFxrXjDRtwiOnhytmNitoM5TGO1/aNVfcOJAQxrHa1r6ygoKVlfmP9ZYeHn&#10;RUWbgFpLSreDaE1U5SSqmMNU11he35xoaquBNrgNS1djB1oNLIMohMYdoERNw2PFw5IIR43draqH&#10;sKA2QqEcBypKomaBrgGS8E9EPhbRKbl3kG8i7ZxKZBaFNknqWCBkxb4qwRhrXC3sTWC7C7SwkhZk&#10;xfwhNOpoi4KkPAUj1c4w8y91qMy0fLnRncov0enytboyhigOBY1co5RWEqxqrkwcR2m3szSx+uZM&#10;y1TlRM2bpM4DJEmUrSI4JAJK8Du6KylV1dSflCtMrRP+QJ0f6ON3/QQxDA5kLD8axsByOVKvihLR&#10;EcE8d1X8cTcm7+Q5EArV9GLC7YccKSd1x+k+XLEOcVWdisoVnYWID0VAkRTSm/BBmRsZi0UdhEpP&#10;AeAIjyXMgy4OrB3PNibNUkZHn390EuNBzYFGzdAF4WxvKkkDKo0kzdLo+fF3ac1HYxteq1msOOxZ&#10;12qLs3r2MEkCBo/GYaMhDgXhiFcHDqfSgxta60X+swr3MU7GCZOKWKAzWxjCYD7OrN02xKjgyZQe&#10;MYu/CfVoEpInBKvUVJWiGC0ryinMBZVK3jU7AzbXT7d8Buxq6nXzLoiHN2zN2Loja8e2zO07c9KB&#10;XdGTRrIihgRkFqdnlWwHidrQUdUx2NwPQ/vi2MTeCZtdCVwPzwPHTu6bGJobah1uqUfCcCsGZpSU&#10;JSEYLq9pwgQ88MCIuABFDI4O3eu6VlwKGCRGgWgqApe7t8lGYyr/XiA3knKpUah0BDhnDmE8mkot&#10;kznBj9TCqflS2iXcrNGx6UlR5D+NYJeAq6f7+uwq4hEXApxeKMHg9nU8eKohYkyCT1ki0EQ5WkUf&#10;e4gCutLxSt2wlOfkjeiwNG1NSmaiNVGWXbwJWVbx/wScP/C67ukocikVG+5G1Y/3PZ+XyNDqTxbT&#10;+mKqPdzTie0c5kmDv07kKs8quNJKsa+vTXmOGWzphA3eOK3UT5BUgbufd1Qej1KseI05UMC+FfGl&#10;wF2E3z6n4cloHbJ/R7+ALC2yskdFDI9W+TXiMGd+N8BytG/QX5DSGC0n9ozcIMBf+TiV0iArUvZv&#10;9sV6AE09gGqpv7AEWZE+wFOfhNzOY+eXFy7F78VpR6FTiipQ+lScdaej280p8sm8xJCRxvkcY3jZ&#10;NbYbX3oQa619Hk65HoDGSVariuCJV/0RgljvA124bOHaDfkPXqXJxhb3dmkEa/SpRjE5a54lDtZb&#10;nL4ntMb0ZPO3FmSxjYUzBmZlMZFL6hhxraiJMYISC3ikmqZ6cq31NXC0llRVZBfl78rP2Za1a/Nu&#10;QNYtn+7Y/ObnH7/82QePf/LOrR+9ceZ7L69664Vl770S3nk+fPh8yHo/JHdiZOuxs13nL/RfuGdg&#10;3eLAGQv9gJSgPcF5Yljr6vneY+b7LtwzeNriwCkab7NsAUrgLs7CcaqwSFczrvjrioUBq4WtAQYB&#10;iztAp9AJA7WSXJ3pAlLFMBtqgDkCp4fKYUU0QVe8dqH/lIWBsxcGT5rvB2oFqgSUBdZFui+ejzxh&#10;pCWdAup1rgcE7E17hp4/NP0B0oO/mN/y9Z7NX2GBrxU5TPvTvzkArjX/u0Nwt354ZP6BvWO37Rk9&#10;YwF64IEwN7Bmrv+M+UHIg0/H5Ju5/lWghae7Vs90r53pum226/ahugea839RuSGrO9E70d031tE1&#10;2NjUmUw0lDB6vb6ktDK7pCKrpHT3rm0fPP3sz66564J115x80gVrT7xg7UkXn3DGNacfc8HRa89d&#10;e/Llp5929dmnXHn2UeeemHbS6nDsinDq2nDUsnDa0eGUo/6v8mC4W4FUj1kZTlhNvytg7WnH8va6&#10;i8PdN4UbriYuPf/scNG54ZLzwiXnhwvXhasuDVdfFq69PFxxUbji4nD+meEkpBCHcGI4+rrVVz21&#10;7tT7jwGziuylcOWaZbeetvy2Y855YM3tT6TtyD77my+y/+u72ur08+65Jxx3Uzj69uXH33/iyttW&#10;h6vx5DQSqqeGo64O59weLr4r/Pq58MnmM958+4R114R1dy875/616x46Z+1dp4Sr1oR1ML6uCTee&#10;vOzJG5Y/e3d45IbwwDXhVzeGx+8Lzz0V3nwjbNgQcnNCMhHaW8PgANlXzH1FjPC8Flhe9yys2rNw&#10;x8H9x8wthLGJMIAJrr3HtjU/XVu5uaxge1EWRMJFilwCTIUFJq8cCu3S0uqSCqS61FXC3ZpfUYh4&#10;CCiVGBVRj8Gt1Qg4rG6uq6hFymA1UCuOHeuEJZHA2SZOuxGW4SAciu2l33Rck9Cj4osw0TROeSWM&#10;1H2xo8BQMmyCOyVAbYPBgVDWFlkjYczIWeLkLJ4FWGM6cTvOQsSfBp/EjfwgnAYp4uWAFcyYwaIJ&#10;N+BsRWHiJKvwpDjJBVc9+kBl/IwRxFIpE7h6jLZmt+IE1We1MAKlABhTZlJNlNXL8UzZXHknTm0l&#10;tywWV3Ji5f4ywAjPoRwYCmEys0q7xT8Q8+v1RaxIrG8Rs/2uTKYyp+pcY8FxnMVok9VLPMoV5/FB&#10;AGLmQSnkSmxtdLrKJUu200JBrY7oJ475wHKlklYVxGXKM3XeyJwg8GNeFk+dHHDEVEM+bn1jdMym&#10;EnFImdqS6o0nnEyIS0DPcbekc2NUskbjeHchFPT8G9k/aJLmRJxIY4J9kv0Vl39CWanCWJ6yoKGc&#10;uM9oPCVsZk7yUrYT0pjYbMaqoFeQDXsUiAAhKoz4PmQ+CVxJtDrBxZphCy81NpPVsFhWFujsiIsB&#10;AIOHOYSKUqRLSgwzLj8WXMVJLbK5qviwWIuX1Qho3e12QWB5sLgsXvixUDOGmhhUhujW1vZGBAgj&#10;fqmyuqwsUVpSXlheWViRKCwrz65KZre0lYyNt41Ntg+MNg2Nt3JMK7yskWvtAdGqSa3dg7id6gFk&#10;nZxHLPAwiNbpxcHpPQPgWg98MfvFt/uAWv/y9y++/st+mFr3HByb2QNbLIXBChAG0Yq3xUCdxqGJ&#10;+v7RJAOEx4Baa+rqd5SXbSwr3VJUBKIVt5tBtFZWZZaX766pLWpsSYBoBWRtbq9t62rogA4AY2+w&#10;PdFaYcXJn2mhr9hRq4U7GMuhclYgB4WRlJYQREg4TXpW2BXrEKwCoyM9EUd1GB5BkYGR9C52DfBs&#10;bVVxyb4G2+SkxCkYJiyxsFYRO/JBcWiHiQtpyRQfoi3oKfNqwDMz1t5XLI7w9TxYVXgskS26k1nU&#10;ARuxWo3aMGAnHVwWJUadsGgBFU+MIlNyL1G3SEu06HhatPzevlyL6JSTZF86dyoR1HAGsl/Dt5XM&#10;UghWgSgs7lFNkhqy/cz215geLPmlP0J7O3dgQQL+KJrABTVNZrq+N28WLayakmpoZ9Y3BttopaER&#10;0w3aLTWZI1alKCgVhMYGhA49i2+d54xttORdFGlDUZ8dZaayGcjMktEhTzQUUMinsGV5/MDrMjUq&#10;dXxx6/C7yVQcOatURksUdmLaM/3wiBmnL5rSYucJp762/b3eB/hVRSbbgUwGRlsEe5GK9egklMKT&#10;zOQS8gF8NerAI3K3ohMsVrwL18ImDnRNllfUoK+fKCgryi8pyC3Oxy3g667sjM+3bdiWsR3L5l1b&#10;N+3ctH7r51t2bcGdjTs2bEHwcF4GGNeCsoLiRDFG22UWpmcX7yxO5CSai+u7kx2j7YMzA+N7RjHT&#10;FRFNJl2xTO+fHlkY6Zvq7xhub+iqhc01UVcktRs62eWYkQPLa31rDRYQsJyOI6mwA3UIzlNokIeA&#10;hspIa8qVLGDJ7huPKbkeesC4SiJhBQEZP3lceQSJ+/LuRHdxbCpR8pMSA2vfS1ltyYELPzi2kWSU&#10;x2by42LIFt5NI5EYGMb70he4m0NNlyh0s3k+V6gZpAAkzR8WzaujTC5lg2ehRzkOKKBwRrd5MOp+&#10;pWomdE9Zr3ntMEzVCd9+YI8L4qFtyApQpPxYfpygCzEkcWkcnUKJrI9EAeOlCcZgtmkD1k+DMp8n&#10;SSkyouSEefianuVzlylxBxTZ8xl5V3lZdfZgojK3LM5b0vMrEs+4XRudvUKeDMV4c8avh2bHMLal&#10;Sbziw23yj0RrKoGcJuF+FCRNJnW1QUkhGrMtRTrrRKqMN3V7kWnHdKuUFt3f1p0+XCM42NwjmhXu&#10;pcxFuaaFUe2ngB1a13pcKZqX/MZS9/CZOsXhmmvNv4Q2EkbBXhSHYKfynLSfELJGM7NyuaD7EPiE&#10;T5X3kcmEBdSrn+O+IfM+SKdT/bukeZEqmJs7NSOH7wxdW4rDp5UDC+oxKYRZ+9U0Y9pNc7IJZXp1&#10;WQ1Dgytqk6XJSkLWbMUv7dz6xvoP39++8Y3tG3+z7ZOLNr9zzJa3l217N23jW+HtZ8PrT4a3nw7b&#10;3gjlW0Jv4vTprnULEOXSzgqLKTjVNRhm42k3VPD2nLxI0vU8YtdB3F82b4Uwo5iEXRXLpFE3gK9E&#10;qik0y8DhVEQw3LAaftMNHynyllLTcfgEk7pnLQ4eB8J2vu8sEa1gXE+Z74dO+DjdgcD4mNmeU+cw&#10;UhWu197T5vsvXRx88uDkZ18ubP56D+hWRDFt+mrP9m/2IT0YjlbAV6iFC/9yOP3rfY/vn7x5D4ff&#10;IHtp1Wz/SfOQHw8cPduH+CUv6+b6zprrPXOm6+dT7b/trnyqetvu7pKBecRVjg5PdPYOI4kD3sjq&#10;ZGNFSaIgpyjj863vP/mHB26968KLrz/xvOtPuOTm0y+66Zx1N5x/zk8uPP/myy+96/rzb7163U1X&#10;nHXj5efcfPVp119+/FUXnXTNpSdff3naeSeHdSeEE1eH5eBUQ1iRFo5dEy48LVx3Qbj9yvBTBCnd&#10;EO6+Ltx7Q7j1ynDNueGqdaRbof49/4xwxglh3ankVC89N1x0Trh4Xbj4HP7zAmiGzwnrTgtnHh9O&#10;WZ52RtoVD5/+7Ac3XveztSsAWY8PwJYr7jpv1V0nr7sr7ee/C83NV//XP5v/3//H3omyx393Tzj/&#10;ruUn3bF87e0r19y8IlyGPGFMiA3L8Wk3LL/pobQnXgitXbf9+x9dh6Z3//wugthz7woXPHDSSTev&#10;Tjufz1x2Qjjp6qNue+maU356crhweThlWVi3Ktx6UXjwrvDYr8OzvwuvvBjefSts2hCyM0NdInS0&#10;hMH+MD4aZjD0dTrMTx2zb/6pI4ePR5jw2HgYHAz9fUe1Nv0qUbqtsjgDwmCMZiVMLQdezSjMBEZF&#10;Qxaotby2XGlMmHleAqIVyLO2BZct+FqTMNoAuIJ0BYKFAUdqDvSCxbdJLgoUo2xhdO1FjUpACsiz&#10;5E3VOFbykyngqrGdnAfDAS6EgpyCA4gUZ+fIdCBrJ+0A5BGZ/JQaCSsxKcOGhGKI2gxWlfZE9yzn&#10;rEoiCmxJ8KzPUrYwvamgTJ1kRFwqOCozKhOYnCHsGCe+j8hbo02OtBkatCQYb4tbo1alDTsLKc7F&#10;8XxXD30FiKUFV8NddYsSCxws0ByRPJ5G1IqMKXxdjk4dBCwmAc1vz1k6VujRpwp4Jo6RqM+pS8yY&#10;Ug8gNeqGH78UIOwUYiyCrwx5oj9YQl8PpnM/wG8lsa6csfwa0dFKZlUQ182D+DTGt+gyryRhCYkh&#10;SIajlyvXlrnYVNAAVWt0nUVsPJwyrzr6RdZZZRq7EPc/o2jZVbihrPS9uN7QPtoPVIBua4wUNnOL&#10;VeRJrUbOhLIQ4ZCyBuzE1TTW/ZyvwCxQdDtwHaV71kgA91MySKVQ8iqlXCVeC9nsV1URXYVKnOL7&#10;4Eqs6QhIDaILV6g1Dr43arVHSNUbW8IurWwf0o9lQebCznZNKbVo8nQOE2betKI+AF2Eka1ArQwQ&#10;riLRmoQwuLw8UVKJvO9kEXKYauvyursT45MdI+Ot/SON/aONoFvBso7PIDwJSuDeEUiCbWedhJ0V&#10;XlYgVcy8wYIxrSPz+8f2H+Gk1m/+euj7f3yFHKYvvtlz4IsZjr3hzJteqIJBsWKZnAeF2zo00TAw&#10;Vts7XDE4lhybqBsYTlRVwcu6pbx0a3HJ1vLynUCtxcXbKioyysozamqLG5oqm9tq2jobWhFvhiHG&#10;3U3Aq0Ct5FsUnqy61pmNtE65yIDSzG17ynRpXqKsDmMksWaI6m18pQiQ0FeFr3Oe1QKwJ01w0U4k&#10;E92kLmPTxEWqUKu9iNoiroEk21O+scYtUCSmYssdBzG3ccQrk3vQg9DcDqt52f73nhP5H7mazaso&#10;V4PoNEX+sIKUwlafq5CzXmBmiu35cdLWev+Rc4/vo5gWp5gq75dsRuQPUxq26Kajv0vqRGsaTfdF&#10;EiyVV2nBrZVvxrdS3StVWGvP2NWr0VBWSWmEheCpUPJ6pfGcIFnmUnHv6hx/8viQKMlLPehQU2JX&#10;YQ/2g6RuMMtB2aek+wrs5dQywlRzX5rRKl6XwPX/w9Z7sFlVptuiXxVBgiJmVBAUBBQQAUFylpwz&#10;CIKKYAJRyaGonHPOOeecE6AY2ja03W2n3Xt3K/Y591fcMcY7V3Xfc67PfOpZFlWr1pprhm+8I3ne&#10;QuEHhVqp4dCH5CWagE0dtnDVYHhJNjrYTI/KY4kDDh+W4B5gzE8NK1gtJto+bmNZve5Wn5fPUKto&#10;GZLhJs82ySKvM9q3xKjU0FqHh0fsSydJMaGhHazs8RmpcZG/gncHxRHuu8CrKLHAlsQinIT41MSE&#10;tER0tEYlxCCWCWlModFhsLaizfX89fMXbly4EnwVvCu2kOiQ8NhwxDghdxEhFtFJ0bFpsbBdxWeE&#10;JBfEZFVllDQV1XRUtSOl6bPuwS/77/zmNmpdAWK77/Z03OlsG2yv764rbSgqqsrJKc1IL4AEKzk1&#10;NymzMC27mAU5xr7CSa6UKTJyZCy9sh+wx6aPUBz6EGSVmROuB0BWivxBtuPuaYMh47Ukr1CXFRXa&#10;xDmKZVbZOvcVBuSWU8CMBqkSrCeGZyg3L6nexOoWNcRrLI9Mz1Rs2MkODwuAtSu/IUYWu+to56hL&#10;jlD7MfsB+3kCzn87Y736UHyyJvE1qpkftzV/+j50Q576c0SqduU3DEyMJPWpQVmOqISZtT89gTFv&#10;HPwTRuGS49XFxCZNHnc6NADF0Q5u04CoouO4GWrVGIhnrqRGJgHw4JlOVUuK4klhJlsmLTPTngIi&#10;C3K3uZ4pXPBecInmwIJlUYzLptuZj23IxR9W6LFy6Qy16jZnMN58trS5UneNmaC4bg2ejGb0+EYe&#10;Wrq+6Wm9CjEhatt7pK+p4af1gL5WSZ01IG6A3Ib2fu1euFv12rjkUOI3EgF9AWMKYsSvcz9rM7cC&#10;9hsvXKhywLqGFuuhyZ13ONlHZp8L3xQu/hyfQd8MVyorfIVa0R5Rbq5XXuqt31Xw1fxNXD2D5+E/&#10;1QriapyBFTB2iy4deKfUpeNEY7YTrLNkArBWRnALtMG5JYXZRQWpOVnAq4mZ6AVJvBHNhptLYUFn&#10;gq+/ceP8iZCrB6Juzo+7MTrxuku45uKuuIjzLuA9d+51otaLx13SFVeb/kBP5Yu3G6feaXpwsP5x&#10;Alfwq/CaysKKFN/OsmG91Y8PNsy40zz+dtNjt5sRIPzQrcYxCmHyszBhhQMPldkoW1gbrK0iWlXZ&#10;ilYbfTVPrJpyRLeyIAcPHhgEx9uAMCcgVeBSfMUGrnUidbyNj8I3S/EwoG8Ncp5ADj91q3HzFx2X&#10;v7sd+bu7Ub+7G/H958EKEw79/vOYH75M+PGrpN99lfzj14HffbbjbtdMWlibnwBeFb86vL9+WF/d&#10;+P4GFLQ+OVD/4mDThIH6V/pqDnWWnavJvFQcW9vf0PtFd/etlpZOzG5wiBaWVuXnFGYERd088f7R&#10;l5e/8NTMh15eOWvF9uXLd61atnPVK1tXzNu88qWNy+dvXrVw+/r529Yv2P7aS5vXvLRl3bztG1/c&#10;tHbq2mVPLZ039qVp/jMg5X3YTXrIPT/BLZ7l9qxzH7zuzh13595gfesHh91bu92+9e61hW7RdDdz&#10;gpv+lJv0sHv8flK10Aw/8YB7Btj1KTfjGTdDaBbVOM89xQdTHnPPjh0+efiWd+dcCt6wevP9Y55z&#10;7mHnnvL3f3ncyLkjJi9yb73v39686Od/DNy797vfll89u8Y9M8s9udA9Mt+NBjE7wTl04TztHprl&#10;NhwetfeE/9lP3Q/fRd+7991PX2ef2e0Wrvd7brnfs8tHPDnPb+wMN2qyGw8J86mZkYknpsx/kHFN&#10;IHvxF+c8hahnt2WD277Z7djs9u10xw66k2+4c++6wCsuKdHl5braCtdc59obHr4z8MY33zwwMOA6&#10;O4haG+rvryjZlpEYmJkUlhqfkJ2Smk9OFagVXCu2BHW0mq8VUmEAWsQyMdSwrIBEKxIiKopzgVpJ&#10;uhaQWcVaxSdiwhlH1Eq6FWNlMxyxhdW6WE2hCRTD6N0ywFqiQTOgIpsXhTGmwgV7qXhaMrGq2+Sg&#10;32yJVvcKUGMmWFp+yuCqpfrXBL2AbMwzogqVqM1gsMKE/60NJh7G3wLTqwgoimf1k76fAXYVOpXM&#10;WH+FL8P6UM2Uy0bWasIlsrIQJFPnLHZTGl5VjZpol68KDwyvmooYbx9eVuvL8SFkYl1C67pazDBk&#10;kGWpKWKHkJNuTCYRoNx3RLqWi8vK2mZIT5tot23AxY5BWCaVJnBXAjLHAyrSNUMsfh3vVg0QqkLl&#10;rZHLO4wE6CHmryseyeOdea30mVpJ+3jib5942HybJmKxiCZT9upCrJJYmWzp06M2ml01Ykr5SuwF&#10;CDATmkocy8gBw67mTZUyWQrhJswG8IHhbkdy2Dy9Qq28qYMDMfDptUdqvg5cary0let4xl3zRvv0&#10;1TYzFpo1j5zghJ7H92x8wJ9XCJiZfkHSUmOs2AmOqKXqtNQo3FkVDEvDrSoEW7Ru9iou2bNiU2rr&#10;giMVw+G3JViYyQ2bZudkYBSTCBUohJGszQBsY35JdUk5whXB2MAxVVGEKKb0rKTsvHQA19T0hLQM&#10;0K3x6VmxxSXJLa3F3T3VrR1lzR2lTR0l7LwhZEXJKrTBtc1QDnczh4lNrcxhYlkrFMK9d1pv3e38&#10;/GtC1m9/9/nv//TtH//8w3e///KbH27f/U0PCm8AWS1GGIwrcpi6+pEeDNMsiNZcoNa2zrzu3uK6&#10;hpSszBsZ6YGpqbCzBmVkhKalh6SkBGVlReXmJWZDZ5iXUlAM4FpQUQO5JqQUpWDbYG+rbyFGhecN&#10;q1vuB9m9GtuwB8CyYllDwa2JpZkFolm+FoKkbswFZ/JdjNg5O1dkCNdzSis1rRcG5NiZRnAZbLDP&#10;S+hLskOrGxWSNJ+2WBoTDFMFitWqVpNcG5EFguJXXIexQ/onKpPFBptF04sYsSfx9HVaihkZhWWN&#10;rcnsQJKCnQmlQtcMo8JUBWtKLaQ0fzG7ZgvFDt7p41M4S0Jm8a3EscapSuEsoxqgpnJHTQ1oi2AP&#10;ZCqExlxY6s/08s94zAsb8zS35bsimozq8R7oGMY5qKsHaw8NotsSf4iNtGU0c4bbGOCsJSY04eqn&#10;UdUEpwMKDmVukyV8Kv9MUJaQlaCFkWkU9uMV2othyaemP/bBWdsWX6TJGZRbqwmRMeGcd2AdD6a0&#10;HFdHLWpt8a2XJ65VXj5TIEtAyN2I24/tKMYmKdXJACqEkfa03upfO1/ZwgLtkmyY8dVQK2NvLNda&#10;q1tjBQlvPK6P2lR+Cib/g/FPiQ6W0oQgRCiEsWUX5qbnZcLjiozQ1Ox0CIajEmORJAy1cEg0soVv&#10;IIrpahDymS6h0/VmRCDo1sCIwOCooJCokJjkGEDW6KQY9OiAdI1HrWtycERqSGJefE5lVmVrRUtf&#10;U8et9u7PugFZUetKxvWLvh5sn3cD0zZ1Q0NZmluRkZwfl5AdHZcZlZiDCE3mDINxRTtOQXk+sKuR&#10;cjoa6VHn29SpasJ+qYgJcjxVBXEOTthy2h+gtlBRNs90BrlztGQcF3eaN83hTIQZQnAY6RM3gGqI&#10;yyYR9v3/0G3a4MCGRD7lv8/1SrAkMwj2vKeC4fGpm4KS2Hg/4n1KsySZGPGYRwI/oHLpF3Av5ySC&#10;VL8GkSTNFG9mCUZ4YYCORhLa9WSIM2QokaKt8Wxym1vnszzYQFYaCvPg8YXMm9DU3qPBJNpuPbJR&#10;uglfSLVslnZAUirCIG5qgrgbeXwy+1DHp1QSHFQx4Y9zIkQfAXba6+RL1au1zxGeZJs+2P7E+QIJ&#10;jJhw0qqwdbA9W1JhXmbx9kXDmszY2FoWHQnlGhFdyVGgR0Fr2KFYNU2gKA+hr5iNRKbRMGOFia55&#10;DUfut8Kx7HrCk0VydHwikNXgvulLrABc54UU0yiLrOMVQDtKqcu4eajgXSevzTR14ZJiwmh/XyAc&#10;fUlmQ1BZmqaHlOrYDHoIr9q11EexNtPsjXOcULa6QocKdb/EnAhqIuwURvWAK1bPUDBqHcXyCPtX&#10;HEiErKoIqqjH15LiKlRQQqSKZwAFVJpXVpRdUpBZmJddjAtFfgJMBNlobE+6kRj9UUzYe1HBb0Tc&#10;2B15fVPMjfXxgU+FnfePueAKolxJrCuMdlmhDgj2xml35qD79KiLv+Qqk2FtfWywbvxg3bTbjZNv&#10;NTw0WD9+sP4R0KQthWzHifzYpQaOaimaNNgw6U7zlDstz9xpmflZ68O3m9lzc6uJoHSgjknCRrF6&#10;oNQHTQ2mqqB1BKlX/UB/LShWbFQRSzPMpGKA1UGiVhTnAMSCYn0K/TQD9TCdjofTdRAvDP9UPxqI&#10;ur/2+VsNE281vPJZ87u/6Q3+7k7Y93eu/nbw06/7P/ii9/TdnrNf9h37rGvbrbZNg82L++rGdVWO&#10;6Kry76oe11s3vrfusf6GkX11QK2AxA+i7WagYfJAwzP9dVv7ai52VSU0Fac15HdAjXK3G0X3zR3g&#10;J3CIFmfkJFy88fHyLcueffmZGUtnLd62Zusb+/adOrrn5JFNr+9etmvDkl2vLd29cfnezav2b1ux&#10;f/vaw3vWHN63bP+ueds3zdm6/vn1K55Z9erTa5Y8suKV4Ytn+W1eQhdowIcu7rpLvOmiL3ML+8Rd&#10;OeXOvo7mUrd9uVv2gpv1tHvmITduhLvP3w0HN+vcqGHuQWiM73eTgV2fdFMeJ4gFZH0WqPVRN+m+&#10;4c/5bTo19Z2P5ry0yI173pERfd7f/4VhD89zr252gcFjv7x14pdffnfv3l9/rAv7aImbNMlNeNaN&#10;fcr5gZUd7fwecKMnuqdmup0H3fE3XXKc///8V/29e7///Z3swANu+QbQrX6TF7qJ891TC9zT893E&#10;l9yHF+dnZ7w1e8H9I59yo6YO958+0i16xq2Y5zauchvWuE3r3Ya1bs92t3+XO7jHHTngjh91p952&#10;lz91oTddbsrMO33bvv7qvoF+Bji1tLiG2geLc/elxQdkJERmJKYWZCXnpiVkJsPCmpCZBF9rcg6I&#10;1gyU3GTkZ0AtbGHCIFdxjiBcAORqQXkhW9BL8jASwkkHhQK+b6NPy8QRs0qDKweO5PAsURzXQLWh&#10;qnOUrTnlmCbjKq2uGkFBIcwawlczrCphWOQkboSe8JgIDv8keo9ifj6J0JZgKnhL1ruwIrUJUFCk&#10;KHOPrKkVfxEb+1qtBUdQk8lETHIS00soSwhtkJXoVL9IIlSWV/lgKRvGxqBgAVfb8CSW8CS4xIwo&#10;pTERSEv92yCNMROC8LT4c6JtCYntxwCV8U/0tUIeXUnwBjQMwxBBuehT3MZIYJozeOhv460CpuLP&#10;Yz/ilQnNWgcMnho7na8eSFXOWuqe8U/Y+5bWKyxHxlVEqxhUy8sS0Wo5wKoV4vVUckFcfBkNpdU8&#10;V8yijMhMiu9W1Y013Che2DZJfNUNq8JYkxDrSaRhZl4Ul7+WOWGqGFslm/0VhDOlxUyO4Z2VxXdc&#10;keDWhDsr42eoXgY/LtoWlTZ4R0YRD+UtWzASMbbywbR8tJxJvikjV8ka+ZJsAF8b4CjGHmvA/Rt3&#10;RHb5ULRJoTW/ScwgRo7LMtApPi4XP2ncnYpYm8kpqefA1k8aUdPgauN5L3WGHJ2lOHDBhNueeFrw&#10;DmwXMJBGYgeqKsBUUBmV4CeJWovLCoxoTUWyfXZqBoqqslOpEM6MAzKsqEjr7CzvQmhwJwJ+K1q6&#10;Kgy1dg8CtTa09UAbXNPUWQXU2tSNzhvAV/hdEcXU0Hu75fYXXZ//BjlMt77//d0//eV7RDH9QFPr&#10;wK270A8D3OJJarj1V8LU2tFbhs6b9p7S5s78pvac9i5wrXkVldHJyZfS0wIzM8OBVDOzUHgTlprK&#10;GOGc3PicvKSc/NSiEkQxFYE0BtcKdxzSgyERlFATvS+EqVgMMfOGuB2VM3xgFl8W2LYg6pnfYeAH&#10;exEEPLBsIv6huhhLNNA1YkeZ8goPKvaeyQu52vBlXZpY15CDdPJUCOOzw9KEtQfEXZYpZzwnrdQc&#10;0qtWccjMZulZHmkpMxhWWoLZAoTiarhCokZAuKiZJIkyMwWD2S/PahkN7zX7YGBYHbxV9hiLJIag&#10;KseS2nV50fHz9ls8Z7mYJty1vF+pgi0wyaNrfEsuKc91sJnazTJUSHLKdWZYXbwl9QU0Y8sFwDgr&#10;fCV/y6UkzhRTClBgLNStjFYsrzkak+6dHjwtxDnW0eLPMxibYdXWnbY096JTfGyMUU9cO9I/ppGE&#10;+YqNs9VzSi+Kq62Jonkmqv8Du52fGoNMFNKGxwZRfGk6Qq2UGRtby+hX9rgIxwpmU+bAg6EOenLS&#10;OALeZN68N2usuNCFIXCBCi/U1LqyLNyF3/fk2Yxz43tRwQYVwkoZxZFsdcSWXmt0nL1xy93R4ICY&#10;QSErGOgWo3cRXCsYVwOuXrBwPvKZMlNzMmJTEsJiI8NjI0G3hgC+xkUgkykwPDAoIhg9rlcCLweE&#10;3QgIDYBmGPlMqMaJTIgKj4+MSUata3xIbGhYQnhkcmRCdlxWWUZxXVFla1V9d0P7YHvP5z2DXw/2&#10;I5/pyz72u97t7f28u2OgpaGzprShMLs8IzEvLi47LqMwNacEmY3oc8/NKclGQU45UKhIM2pBlepM&#10;GCP1tdmYfe0p+LgZLGcVOECtDJyDO4DTBAiDcTFXRBNBgs4mXwY4hUI+OGdDCv6vArcsHNv8n4AN&#10;mrp6Ka+cj/goREp8RfEZ7W+f49BwStw7x1K6OBAP+6CmAIx+0vJmDflo9EB6jUZTEICYM/Kdqu9K&#10;38RXqyQl3BW0NuRmHKYBHh0SQ0ZZG4t4wbZ2KunAU3mVkcbKOiZIa6USWKJTSkiMcfUONj0hYZ5X&#10;b0PUykIXXB8kjiWP7UvBVbJuOQznmpOKXVT0Hbu75FVRTjIRprC9OR0Yw1Zv5lXP04FPSn6NRoqT&#10;CZhVxosTTR8i6VYfOuX+Ec5kSrDNcfiO6IXhG+TtUoMnUbsKb1PGvv0kBkBKb0beL8VK3lTCy0Bm&#10;Yxm1Obry4K8zEYpRduZx1bVF3KmpV+wMtT3mya09xYRdu7CryRhrRmkZxYpWtmw/3w7nEMEXlSyi&#10;FaIz+lohDIbHFQC1VMHCPBoxEUBTsdbNgqNU+Q6phbG05U/iygNSF+pBZUz6xMD4YdjtODhD5Dsv&#10;DjTLwV9eTMhanJ9ekJNRlJdWkBOTmRqWknAzOeZySsze6Jsb4gNfSQqamhL8XFbEhIwwF3LGBb3n&#10;8sNddbKrSHJF0S4nlDlMN0+7SyeISEviXHvx+IHaxwbrnxEURAvO6IHaMb1VfukhbturbukMt3ct&#10;sO7TvTWLPmt76HbzGAT8inFFVvBoYFczsuIrumpQVIOyVuFY+yZ4VIOs2Cbcqh89UCO8OoRvgVpr&#10;xw6CvG0axVQn4lVkCCON6UnU8AxQHgxgOVxdOOMH6vEioRB+fKD2kQGEJ1U90Fs5ZaD2hf7amT1V&#10;UzrLJrYUPVab/VB15uOV6aNLklxhnMsOd5lhLjfSFcW7ujzXXOK6qu9HtlNv7fj++lEIYeqvR+AT&#10;Hj/ZX7u1p+pyR0V6a3lxe0XnZ509dzrae+ua4GttKkvPTTzx4ZG5q2Y9M3fSy+sWrD+0bddbhwyy&#10;bju+f/2hHWsPbl+5f8uag9s3HNm75tDONYd2bTh6YMX+XQt2bnl199ZXdm2ZsWHVtA2rpm5e+8Ta&#10;xaNXzvfbuca9u98hdzc50KWGuJQgYtfIS+7qu+69A+6NrW7XCrdqtps72U1/wj048t8+WNThYIO0&#10;ePwoN+FB9/RDgq/QCU9wU1GKM3L4RL/NJ6cefGv6Y1PcsKed37NArX7+09zERW7jARcb9fC3X16/&#10;98sf79372x9qr3y8kqU5M2e5p551Dzzq3H3OjXDDxrlnX3B79rnz51x3w+Sf/9H76y8//dSdEb7T&#10;bdjsN3vtSKDWZxa6CQuIXZ+dD9Q6LSJs8fJ1I558wU1cfN/IV+4ftnz68HWL/DescOuXuU3r3Gtr&#10;Sbpu3+J273D797i9u9y+3e7YYXfqhIsPXX938NUvv/Dr63Pt7a4Nvtaa8fkZr6fHhWQlAbWmF/pQ&#10;a3YKGFeRq2mArMgNzirKgkLYQpgw5xWtijGQ/N6lCBGk78ZC8kykJmWZh4CsK0FMG0k1TcHIEeox&#10;8ZdnKwW+ANpU1i6RHiWlBlaJaKzVhcLSqnKgTXPJWkMK5MGEsoS+wNKEoICXQKr1rTAVQqHJZCNW&#10;10jua2SveEf8PNAvRcIyzeKCgMUJxLZeRJP0w8SWvtwmXBPUwirW1ItlIi4VlyscC/yIcGBLZqoA&#10;IsW/mqVWbwQb4KHBWjyPQqH4K3qzlDHTYYv3S7UwbbROLC1qvnDHhQyYOmPW1TADk701srbiPkoq&#10;klhUDlihXvtfgkPJnYmJBXc96GgVr/h4jLMm9FUelNhhtgNJwM19rU4dBiZ5IUzqLzKmVMpeDgW1&#10;dNbqVhhV/li63exn9OsUZzNNqwwKcrqHRf9asw5wHqndshq+bHXASi5roiw9iZCqDHhWSNBcb65o&#10;ulhBtrC+z947vUZopkEJkplpGdfkNevgZ8BzEnBW42AC+6qf11v2gpRF2FItbBgYfw4vTCgUA37+&#10;IvKHCV+RaIUQn/ZWWFVll7UMUhNQmfOQO8cHgD1FGZGt8IyoJMFUu+dZ+Kove4Pq1mab4nu3bc6q&#10;jZewFE0iH07BjWUFAMPXkvICiw4GagXXmp6VnJKeBKI1NSM+k1lH8TXVGd1dlR2d5W3oaO2iqRXy&#10;4O5+KIEhD25oFWplWWtndXNXdVsv6lvBnTZ2DzZBHnzny567v+n/5rs7cLT+6a8//PTn73/zw53B&#10;u20dfVXNaLjpQS9rGUKDu/oqECDc0VcG4NrZW9bQmtnUltPemdfUklFaFpGRcZMJTAh9SQsBXk1K&#10;DjSuNScvIb8wLa8wvbgspxJgFe01AK4KVTK0CUpZdlYwrgZHobOta2ojRjUvKxZJCvKRHhh8JGf/&#10;3jrJVGrGu4pkKNPSk7N/kWaEKIZMvOhapr8o00UsjZZKpnc106OtYrlsNUJjSK2qD50cpkm+JUVT&#10;gpfodyyGDLWKHaLYVbVaXIDqCUViKEiTYxrjCbnIphaOYxplmOGQA+BRTSveuEJQbRql4G7fEkca&#10;YzqpaJGl99vgpR1ywofCY8oUEbGMF2OLMwF1OjNNC8ClmwUX6TTEm2pqA+GLaxbhpQC8oqq81GXu&#10;E6ULMAvEJ33kpAk/IADgBd7oNZgtGecgaUmPCzL7HBT1XFzScm/JnPxXUkxQjfJ/ve8IhAu0UwcB&#10;YhwfBHCyCEypkXUhwuoQAgd+diqNGGLOFbgqMkevyigyI3X5enTM6LNWlgybM3EIoYrJjLgqkMQK&#10;3hSYVsYrzG9gwzbbjYYxTIZq79RobX7TkntMHqzDgCNeZhB4TL7tFtF0iN8bysJl2hBfrUbCRUwm&#10;LMrH8jQ/G6gVG2JCoRYGak3OSoVgODoxNjIhOgY1rcmxwZHBN8MDhVQR0XT1atBVPEY+03WV4mAL&#10;iQ6NSIiKTo4NT4iKSUHrXWJ4QnhQQmhkRmxycVpBfWF1R01jb2PH7Y7uu+BdexHRJPa1v/fzru7P&#10;OtsH2+o6agpqC1KL0hJy4lNyk9Ly6SzKKEzPKc4GFwSPq7FhJofmjmI4KvYqPmWyf9D2A9+CgbQY&#10;Z+gjhDHggygBQce9AXkLLuZK0qI10ezoZhyVVsWbNg5lqkm5Q7JaMw7+sLUiM5zWw3LGvRs6ta+Y&#10;LZK5VUWWGEsehJ6hQ1pTDiNEDBrlKP0Cb38071jwu/dieB6pkZUyVGUpcwyhw4ZnpTGEdkjbcSsZ&#10;ArGTYWCOj80F7UmUeWjh0wfNbs5tm2UovotHrxHawpAGm4nJpT3mk4PS9Iy7WF9Jb0+u1VcORMOw&#10;Moqw4VyzIRdRK1YZyvG2Nl2ZL7Cf8foROlDNZAGxqUyBbmNUnv6WZ0imultjR8YNaOTK3aWrri56&#10;7KHFzM5ik6Wa9u56nN/peq6BIL/Ja7Uuj/ZBmMli6FPTaehFuOuibVSwNwf0lL2q1DKfLaacbR2t&#10;nIQiBg83ZboMmKdYDtWtxl7G5HsA25d9zY9Ju4WbIgk8tT+xLt0Hlg7lzSt1cIo95qFCGYWGF/XY&#10;Yzij1SvG40GfEbKFTYVocUqMbcfqWfNHBQpwjl+hdTNAKRAs4KtVa+BJeEKBr+avALJWFleXF1aV&#10;ZxTnpRflphflpeRnJ+VlRWelBqcnXUyKfjvq5oHogFmx18al3nQ5Ya4g2hXHuNJ4l3rdXTvhki64&#10;6iRuNSmuJs0VRrrES+7GO8SueaGuIRsYdQYqWwdq/ftroBDGV9dR6s4ccU+OYcYP3Jivb57WVrz2&#10;bgcoVoiEH7zTjOCl+243WaowIasUwogLHne7WbWu6F/FNwVf+2r8UNnKYhv0tYJu5WbfHEkfbCPi&#10;kYAegW+R7osC1RED9YoUbnSiQ6EQho53WF8tpLz3g7mFaLmrzLUVuIZMVxHviiNdfqhLv+7iP3UR&#10;Z13Qu+7Km+79fe6t7e6NzW7/Km5v73DnjrqICy470jUUPN1bN6G//lGFPI0FEh6on4ok4b7anb01&#10;Qd01pQitHGzputPeMdDc0oWzo/By6Nl1+5ZMWTTx1R3Ltx7fs/+9o3tPvb7jrUPb3zy46eju1w7v&#10;XH9459qD25bv3bT64PbXXt+z8dj+lQd2rNi/Y9EuQtZX92x/edvGWZvXzdr+2pSNq55cv+zBTSv9&#10;Ny52Hx52STddWqjLCHcZkS4pyCXcZC0tdvvxrW7PSrd2rls4zU1/3I2GBfb/+g/YFQFOY4e5J8fx&#10;A3r+CfcigOuwcS8P23nq+dXbHxw30fk96dyTzm+yGw2T7Hp34rRfcuyD390998svPwK4fp2y4O1l&#10;bukCt3yZm7fATZ7q7n/UjXzQjXnUzV3o9u51McHDv/vs8C8///bXX/7yt+6M2B1u4xq/l9eMnPqq&#10;mzzPPbfUf9qrDinEr7/pl5I44aMPn5s6y42DLRZhTpPvdy9NcStg013kXlvpNm+gx3X7JrfpNbdr&#10;uzu41+3d7Q7scyePjStIP/T15zM//8yhtRUKYQQO11U/UpT1bm5SWHZKNFKCc9JgbU3MSoljU2sy&#10;gCuab0CuwsuKEKZ0ZTLlsOoGzCr0CJDcq6yV2BVJwvymoVarS/AFylIeLP0aYYiRdkO+RZGobFsF&#10;RDJijNyekJtVpAL4mZHTOFjlEFUjQklBxDDC4WpM0GvwlU2f1M+SNUXokRKIwNs1MQnJF6GUV4rX&#10;XCrEiCfH1dg0sISmENiCnjWkCgrUkocFd8m+knQVZWpcK/FtFaEvWVx2wPKp8M1aIFK9bP4uspeG&#10;AG09pb/2M9QAs+UVS0qhVmFyfQe7Tihdz+9AtAK10t0KkAkak9QrVCI18AGz4UYIEz8HoEV3q3TC&#10;stISo4s+JbNsYcKWsGyhTUarGo8qrsYEw6aiBlIXVSIMLHOpmlS1FrQsX694hiNtmjF0zfUynfVP&#10;JF6sz4NcAQXc/FTY3kvJuMYMDFNmD5ICoJkBLWcsqdchR4cExjxQ2CiLRbyoV6m8BNfFNVnXq2FF&#10;T0UsVbORqBYLbAcWddSCylIg8zjjTIUSbYYbk61Ssaqv/5b/qrAN89MSITC0SU5XNt23Yi3ioVZ5&#10;rLmSNleV1GgUC9lqQ+rNofgleQLFTdnSTfDJy7rQCoYyYJOSmrATCxG7eXP9YQt3VszRyIocJqiC&#10;gVpBtAq15uZgqpSTws6bvDRsGVkJmVnRBQXxzc1F3d3V7R3lbGrtRJkqa28IWfsBUFF4Uw2iVbU3&#10;tR39YF8buwaRxtTUc7sFvtZbdzuQHvzb7z9DdDCIVjTf3P2mt+tWfXNXaW1rXnNnaUtXaSdqb6QQ&#10;BuMKorW1s6C+JR1NrW0dBXX1KUVF4dnZYWlpQckpAKvBwKvx8dfj46+lpYeBBy4qzswrSCsuza0G&#10;9KjHrvAiZAEYLE7JehqwyMBqA5KzpnYsBFlswJ9UJBJG5ibmHJIN20JHABgFsEBcyJgmZiMlC0WW&#10;14dRrYQSHj9eCK1cVcIqputTjar634e4F43/uYo1K6keeM+AT039vbI3SyFsv4U/TXGaskm0YjPq&#10;QKkevg5eIxNUjOTpFT2Z3H+iVl46sVbmsF9aAwuY8Zzn5u72WjGoTte4RC/SjkOfbFLHG2Zf6hvE&#10;z2BvWFatihkY8mT40EhUnmJeMxCWZmbw1kpd54tRT4YBiKNkvMQPaL1OobUCYJQiI7RvGM9Avjoz&#10;Pfp3yCdmsNB08lg72qodP8lwb6n3bZXP88L2jJq0sNbEUxl6schuvFlLeMJjw6v2T6IuiTH0Ijk2&#10;wrOxPFbmOkWwUN+rt88PXRMNzkoYQO2LkDGMZBy1QQ5xYpR9yuUo4bdev3g50ssWbCMK2sy93I28&#10;ctp3hEbYbQNXh0hj5QCR7NUMZagcixhMaUz0iWDOiiEg4/sLcvAA81qkR+QW5+F/wbgmZqTA5pqc&#10;kZKSmRqfGh8RGw7gCmgaGh0KzfBNH/WKUhzYXK9rC4oOxYZw0dD4KFS0x6TEIZsxNDEiJDksNi8u&#10;uzK7rKm0vquudaC1+07XUEoTal1R8dp7t6frThf+qbqtuqiuMKsEZlcsHRKSshOTc5JBupYiXrim&#10;tLiqCAgWhxlKPuXEQ2If9gM+YsQ+81Ow9lTgJcNIeFACfxBZfVmCdVW3qhJvTqTPwsYHGq/YpZV6&#10;exO5WP4C1x9SuQND2ixDsiDzkytVyFJ2wCm2ohWAdzRdwAkYeMJambAPW2J9w8u4NwujcB3nY0kl&#10;DwCedL65j64hCjJQ+g5PVX2sOM2NSNeRzKGJHQOGtYZU4kao2gFmimWQ9vgrWG8ZqWtDUurMNciw&#10;mG6DVeINiJBt4mlQymwsFqVL3KU9ZuM52FVwgdX3zbFJkYheJCZ9gp1SlChiQHiMRhh2PnuB9tK8&#10;iOT0zBqWvGCNx0gVhizIxPbM1fOqYsVbclrnOT+NftdLpY6GEVb6c/yL7HvjOY7HdtGWRsNnwpee&#10;30T1utroBNQv0lsBlRMgJaUiqpGTCwDJwFDuWIA8T2RJVwjjrflWl3HsKKBZXgRsPiILNH9SyUzq&#10;DaYH2Bh4UbKUz+Bfh7qROET4j6RlHAON7U0YmtDFqrpa06fgWLUsJa6bobPAocjRGMgJXKbxgNMW&#10;utz5rzCVAetyTYgHvIBIl0EVMS4g5UU5ZYX4molw1JL8pIKcuLzM0MyUq5mJH2bEnUyLXhVx9alr&#10;799380O/xKskVMviuFUmueJoF3XGRZ52lQmuMYtbU46rTnG5oS7iIxd4moFM1cmwtj47WD9JTOYY&#10;lKkCtXaWuavvuBmPu8kPuecedW/vfKGrfNHn7ZPvtEIh7I/8JJCut5uhEMZX5+NX0cJKrtUzr4pl&#10;pZ1Vjtb+OtS9yuNK3hUlrggNHtYPhAyCtxkJTNAJg2UFfPUDRgXFOtgMFhSZTHCfju6tG9VbO6q7&#10;yq+lwDXmwIvrSsGjBrn4Cy7yIxd02p076E4Dpm5gfSgybJfPcC9PcnOfdnOedi9PJGm5eZE7upnS&#10;6Lzosc1Fj/bWTB6omzhQ/7S2GYMNE/pqjvTXxfbX1ww2t91qaR9saukBg5J/5tLbczfNmL917uoj&#10;G7a8tWfX6cOHzr515ON39rx/fOs7h7ecPLTprQNrXt+1+vCOVYd3rDu6Z8OxvVvfPLzu9X3L9+9Y&#10;um/Hkr3bsS3eu33Bri1zdm6avnPjxC1rHtyxzm/TYnfltMsMd9nR3LKiXEqoSw5xYZ+6T0+4d3a7&#10;g+vc5oXu1efd1EcpDwZG/f/9D5phVL8+PsrvuUf9Zjw88jk3d/P9+04+OX+l/8PPOv9Jzu8Z5/ec&#10;G/eC23BwzKUro0tyHvv9NyH3fvnxX//8fuDGiGNL3Nolbv06N3++mzaDjOtDT7uJ09zyte7wIZca&#10;NfJ3d0//8vOPv/7y17/WhV1bQRA6e76b/IKb8pJ7YaX/7OVu9Qb3xpujvvvi8m97wo6udxMgSB4F&#10;OO3cI2Pcghlu5SvutRVUCK9b7datcmtXuI3r3O7tbuc2d/iAe/fEtOri17/47Olbt1xPt+vqcC1N&#10;rrry8bz0j3KTonLTYrNTAFljMxIhD45GTAOcceJaESCcWZgJujW3NC9bplaSqwxeItcKlhW+1hz+&#10;KzwsVDwpWVZJZlWlzGoqQakbvk+AAHqMg0Lv1kxOVXZLOiuBKag/Fdtn5ZqCi8RyRpMahjTIB9hp&#10;Plg88BXekOC1uFnPIwrCk3UyuG0BH6FLA6AJuJc9rsCfXvmNNLqS6XqJStDY4s8ZE2sSZSuwMQWv&#10;pxNWVJIsrB47SvNtBW4cRKTV9fXFFdYBi8UM4Wt5NUOMaxpRJiqpsP6cYDDW1fwncbkYn6ncVf9r&#10;uN2RDAS9ScqxHr3SdMeCSkUkMTEef85ynxTCRDCGBw0tzfhL+GVjSvUnyTriGYz2lEyXJTFGw2K/&#10;+LKdyD1aRrHwKkOMvBBgfcdstGafs9gA+pGgpYFoDQUSmkYYApTySuY3peExlkq2Y3poBZJJojJY&#10;mT1FJh+XTpiv04CxFcOIUDIKV8tuXw+QZ66Ts5R3dJJjngyYXDa12oAipJqNyjdMK4yBVSzoaA4/&#10;MKKQrJdduNo/eD1esw5IVxJiAAa4MalTBxskalwNNzMWuKm9lRMOqck1m+fxraAXiq6NoxMXzbWp&#10;qFeiCOO7jN/jjVYze1sw2cLd1vEGXajVBHHki9KxWCb+GO6yzIqA8QYeZaDWYmzF6FAuyjK8mpWT&#10;kpIeh6bWzOy47NzY8vKMjo7Kru6q9q6KVoDMToh4IQ8GakX8L6puoAeuaeysRHp7c3c10oMRwoT0&#10;4G6kByuK6c6X3V9+MwBT6x9++gZE63c/fnnnq86OfrCyZU2dyAouae8phzYYW2dfWVtPcUtnblN7&#10;dmNbNlBre0dRVWVsRuqVzIwQq7rJzY3NyIiAQhgbEDUChAuLM/PBtZbmlFUizAALMkRMgTrAKIi5&#10;LPXYXd46gyJhKtA03fdWPAS0HstqdGsD1k/yuKonEKmzJQK0atdUj6jm5ZLmYvpOhRuekMN7BTvR&#10;ZceFGlchvsWT0WuWAOTzZ/qAkOmHGcgxpEmz5Z3ZMvVjBIcqg1VYCF68DxF5Y3vAV2VjWkokDiqs&#10;qk1mbwMao5X0mJIHUaC0XpsgX6eGdx4Z6apv6pTRwWzKXu/g8ZbdRGV4SXpVfHdccANt8uopiaxw&#10;tSUnE3Aq+UYno1wAWnPbEc4VuWY0FiVi5aL4MewNqd91+lu8tg54i+bmSWFpugbzREczo0XDGvlX&#10;EftMK6/wOU2h5ECslFLqfYt+tVW7pfVqockHnG6gpxEbEIuIay5klc/s9TnLpmKL9SEUDcxZXFGE&#10;5bW8tUZKc/XPtbgUibbkNd+aiQ/5u2r1IEvjcWKEBNIfYp9r7ynphwU59jPsClZOqRfC7BXeYJmL&#10;zysPQ182sjINyI4N/BVd2bhvJf7kkII7maiVdpr80kLgVexSoF9qnzj+K0HIPpvTSwrSszOwpWSk&#10;IlU4Mi4KyUxQC+MB4GtYbDgeA76CeoXZ9SpChoOuXg6+ej385tXQm4HRobGp8UCt0SmxkUnREYmR&#10;YUnhYanhCXmJWRU5JU1lTT1NXbe7ej/vRTiTNbsOfNXf+0VP393ubmQ19bfWd9ZWNJbklGUk5cSm&#10;5iZkFqYWlOdiY1ZTSXZJNQRRWD0Uw8SIck6e7HU4cigftfhZnINoJOKlD+w0iERKVRmCjTeIN8uI&#10;L4/posDVR04C+hKa2r61o443Ka45OBile9BiwzTdMMCgiFfRsCwU8SUhCfUZANanQEsqjg0lFxDD&#10;WDYeAI/v1fLj0MHDSwQPOc8jQNWxiR0sHlx4ku2aNn2wwYf+FnGRkfx25bcDzDTAQ5vKqzjHwT/h&#10;aGxpb2V0v51NOp45ZJGH1lyvvF7pMJYImb5QHpP8eTg5OUzRVJc5ZCoW5qlnmx2ihLVq5zL5ui5B&#10;lp/MncZX68mYecWTGpmkq66xvIriK4QweC+ArPiseYJbbLjiCWw+KFzN9iOb5dEr6yUUUiQszO8p&#10;I8TKWu4Ar7d2attAQboJI4FNyvQf91D1jUlazFRznsLSK9G+jostvoNrqWztek5y+ICyBsuHmFX8&#10;MK+T1GVQAmDJVUSnuiaY9MaDzZKe2d1BczQcCQSu2qgsAGQFdqWpFZ+I6WugrMbpz1gmi+wyirXS&#10;+lrxGEgV2JVLbRxj4FohaVHmJWmA6nJWQUIliAeVRK0Aq9iyyori87NC8tI+zU4+nhG3Ozt2UXbk&#10;ouyoZ8HanT/m3tzkLh1zuSGuMt7Vprj6dFeX5ooiXNInriyG/GR7IfTAw1sLXVUyadiIMy75iiuP&#10;u7+rfMpgPcyiCBN+ahCVM/UTwLtWpLgLJ8Cyurd3+RfGAN09dacZYHXinZaRt5rG3m4eBlkvgn/v&#10;tFAJbLFMSgwGy+pvsuGBerS5sq+1t/o/0pjqUGYD0S/Q6cj+Bv8Bxi89NsgGV7Cvo5Dle6vpUYT9&#10;9tWN7K31665ybaWuMZ/63soMVxTn0gJczKfu6kl37oh7Z5c7sMptRu7uTLdoqnv5GTd7onsR0UQP&#10;uyfvdw+hSGake2oceciZT7qFU4lpr73psgJHtRY+1VeNHp37+yAVrnuiv27OQP2JwYbEW80Nt9vr&#10;e+rLG4tis8J2n960cPeC1a+v3/nuwcMfv7XvzPFtpw9vfufg7g+OH/zo5J4P39z1Pr7z+pa3D60/&#10;tmfD8f1b3jq86tCOLW8e3vLmkXVH968+vHfxvm3L9u9cfWTvqsN75+/dNmPX5sc3rBizeYU78JqL&#10;uezy41xerMuOcekRLi3CpYS7qMvu8jvu1B63b7XbvcKtmcN39MCI/7MpZwjBAs2OG+7GY/N3E/wn&#10;vOjefH/KxxenL1zh9/AUN3Ky37Bpw/ymuXEz3NFTT0eGPdZc+fx//T773i9/+Nd/f99wetjrK93u&#10;DcOO7Bu3bfPYZcuHTZ/tJqD5FWHGr7k3jrr85BG//81H9375/a8///H3aRs+fNXNm+kmTiYfO3yc&#10;e2yqe3GR23vA1VUtvHfvN//4tiLntFu9UgTvI0gSHudenuaWzaVIeO0yt2yhW7XELX2F21alNB3a&#10;69466mJCXWG+K610lTWusdE1NLry8jk5aRcyE6OyU4Ba47OSY9ITwLImZJFoRbcNjKxArWn56QCu&#10;IF2zinMgDwZqNU4VFCuAK3KY8B0FCEMHpNgI0a1wulLEVFqgWCYOiHGTtVZOEV1MwyVG5aQSM0fc&#10;pADzuFngK5W6FajQIZkJta1oRVz0oMok8LN6F58lU0HBIr3wzGJcmZaEbOFCJPrSIot7JHKhcPfH&#10;NRrcIR2kFlNslTbmXIWo1vpXLbcJTCetBF4lD1OIBWj5k9L06mUo79dLkCqHWoeMK58BvwW3KpKc&#10;qvmvNL7WQzYMVpbtOICs2Ahr/4O8tWwnYlrSy3TYSiEMIAfwCR4VGIl0KBhXNE0zgUphS16mkTkz&#10;seoFBwj21mTDZua0IiC4SRUMZQFIVm3KnGFAVstZVroU6U25e6FME3spbGk4ViSqmm+USWVQEzcP&#10;jQpwN/VEwpLveg06wISiSaEt1HsjZFVfokykeDYcDTYIxyWbQheZ5VSrDYMuDw5LdZLPkOt1PJul&#10;NImRIBxVJpM3sbC8JaF3AgY7vESrMvNTe4N/17IN8FT4KxAQGmAmduU3VV0rGEzulLsUgmHLXqI4&#10;E1Nb4Fj+Irkm0dGCDVQji5tSupVEjAL2Zp2yJbLhUgtCtGEwb5ZedaeHZrUoJw1rd2W7I+qurNJR&#10;8wSq7QZbaXlBUWluSXleQVFWXkF6LlFralYOuq0TU1Kj0tKjsnJiqmtyUNPaydqbKnCt8LXC1NrW&#10;U82m1n7kBle3dlfXd5SDbgV2hTC4/7N2AFdGMd1uUXpw32++u/XD778EZP3TX3/37e/u3v6yo/c2&#10;EC+qbmqgDe7oQVNrJTpvuvrK27sL27ryER3c3J7T0p7b2pZbVBiUlnIxLRXy4MD0DCDVqMzMyAzG&#10;Gifl5ScWFqeXlueVlOWU4UpSRdRKyFqDlSsDhBnFxIIWTsRBV8qYxH6FIchK/CmTm5YaVKPxXxXU&#10;ZCI0y4AV+hLL4WvEMRuSpgMEPDRrab2FdQbXW1rq2UDBHFY2WbBPjUgJoV8iacng+fCMkjwYpWsQ&#10;EetpagXtQ1QaE1dLkoUbPLbXY89vSnucApbapVERiSPxwF46JR7bKlNITMMaxQZIRa/CZBkwJFXg&#10;U9kFGoeT/NVeCq73wOt6oZLQ43/kuRW2VwOQKkaUjczxkzGu+OveotyHCkRgkrCVeIangM0mfa0e&#10;3mFP1Eo7riWoeaDRzgX80SFuxx5buhX+rtWxcnGPizDJDYtxpipYi2/CckimTadHGMM3RSU5DhWE&#10;r9jgwOZEhhz4LhTWOoRaSRnJmwrI6nUXSYtunxpetjnWuOeNrRJw9S2OvX5OelN9a2WQM0QOxPMK&#10;FJBj0NAOpd0UD9OdOESjaWnLLk18tfQdG2DJ82yLY/6Wx8lI/KwqOVaLSaLCi6cyCGxqwO8rrqkU&#10;xleohdNzMsC1xiUnJKQkhsdGhMWEA8GGx4RHxUcHR4YEoBonIigAW3jg9bCbl4OvXQ29cTnk2vWI&#10;m2HxkdwSIuF0jUmNi0qNDU8OD0wICkmPSChOya8rqm6DYLgJRTi9d7sHvuob/Hpg8Ot+fO2729P9&#10;WVfHnY7WgZbajqqi2vzc8ozs0rSc0vSsEjiOEpJyErNLsgrQjgPeFcJVabBNDjoEWS0rSIJt+jC5&#10;YUnBZQExlYE9L1nXFwWsM5T3IzNo2JFPVlORqjAKmvpL+J8YD+pKM7IapCSzKoupYR4b0yiYkNoB&#10;bCL8SfOqu5uEMOEZzl9djUUnMivL8IwhYTw5vgkBAl+MXgnPNUkVTCFsT67jihcoM7Iaq4yfwe8C&#10;pVOQb+HbpOt5o9S8xqCRkLmKqezd2flISOxFSakfSEpjSujpDUYikYULQgmsp1IkPm+m2Esaf/D4&#10;QUuhNNKGV+1CqjEf519GfvqShDnqwi2MMIyBQ0xe4P9SvADdEC90xRWFOL+MqsVGK6mvQMjUyzjj&#10;BP+86IGhB0N3SduZjN/TX7cRoe06i/Ui9a1cQxMveLMqvXEJPexui/gl3Eo84hTgk9MlzC98CWrm&#10;T8bOtyGUQuCIZm0j+Feqn+1/xchhbO0ZKIYmznb82GnLpGhk5wmc4zhX5DI5ZBhZFbbEQGAoXJAn&#10;DIyKb1LxO5TGhG/yX8mpFmIIVV6kngxiWnGtVQCxgKy5pYX5+Ff0YGGrKk0pzk0szk0ozr2SkXgw&#10;OXxVWuRz2VGPFcSMKYl7rDzxwbxId/1tt22BO7DcRXxA3WxdqmvOca35VNIWhbvy2NEdxf7dZZDX&#10;PtxVfl9jrsuPdLEXiFpLY4e1F43vq5k8WP/srQZ2t95ufHSw/gFwm/W5fuWpfrXZj/fWPH+bzTdQ&#10;CD9xp4XZSxD33kILDvpymgBfgWYlBlbwklAraVWGJwGXDqHWGsJXkK4QDMNcKn+pX1/dfX11o+CJ&#10;xe/21vj1Vt/XWzOss8K1FrvmQleX7cqTaU9ND3aRn1DS/PEh9852t3up27bYrZvnFk93Lz1DGe2z&#10;j7iJD7qJ492EB9yDI9xoP5J+wHuPj3VPP0gN7QtPumUz3evrXMBJV544trPs4f6aUX21Y/pqHuyr&#10;ndZXu6uvJrC3NrW5NDg78p2bp9a8uWbJgVe2vrPj2IWTb1354OS1M0c+fWfn+8d2f3j8wEcnD39y&#10;aveHJwBfd7x7bPPbB1cf2bnxzQNb3j68AtbWN/ZvPH5o/dEDqw/tWbp/+6t7tq48tHvhnq1zdm1+&#10;fufGp7etG7ljlTu9FxlXriTZFSW5/ARuuXEuOZThTJffdu/vd8e2uF3L3Ib5bv5z7rEx//+oFZAV&#10;LOz9w/3GD/N7wG/kE34vvTImJmpVdPgrS5b5PTHFjZ3if9+MUcOnu0kL3fufPJsS90xv49z/+XPZ&#10;vXt//N9//aLs7WFvbfU/8+bU6+dXfXhq3obXxsya5zdljh9Q6/pN7tSbrjJ33F9+RIDw7//1Pz98&#10;F/H4+6vcmkXupZfdqIec3xhi12lzXHCA/0+/i7p379uff1OQe9otXeaGQyQ8dbSb9ZRb9CJR67J5&#10;btkC9+rL3ObPckvmu+0b3c7NbvdWt2+7O37QvXfSXbnqwgHaU1xO9vC8nNcyEi+lx4VmxKP5JiIl&#10;NiI5Oj4zKSUvPS0/A4nBKWh/zEOAcGo6okkLAFxzKA/GpZjyBKAvzHqK8mFqVTiTyqI49rVcboSf&#10;AbUCuzLdF0JixPWXodOo1GSnyunF/7BnhOlK4DbZpEqLqWUyYUMmMLAffaHiJCUbxoZrF1hAUp2G&#10;toYgmKywVTjNrbuUeb9WucLEJi9LyWCXXJYYAnoE6ZBIGKCRTCxwpmTGFr/EmF+14FgnDb4pXhTo&#10;jPphAElKhcuRRex9p0LolG2xNZCUgMzA/dcUxaReCcUNsnpOVyNgvfdi0mhyqHU1zl43Iatpg8Gg&#10;wq0q1tRSjA1/shdH3k4RgISpBllNNEujpjpnbX8JLorXFkzFe4AqWo+J1In4FfjEJyHa5I4AStQk&#10;wLOkDmE8SnaRk0SjjuWts75VEwtuEvRitt0IuhhvREQuncpaWPAd8WNgjQcXARwtawWGjQ2rSl0y&#10;yCoXMlgg09aSX7KYL8MPRm9KDm0aXb4e6SdJSeHYwiEF7lS0LTfLsMFan7yrkKdIY0mOBctxFKph&#10;iM9mjJbph23RTAwA1CreVaZZDFzJSJtKWUhV4fXKyVDkhiehtHUG/lfKTDJvdNqI77LEYIOptly2&#10;Wy8384DxnRKtkUikVAmOI8aWwNFaWJJdVJqDr/mFmbkF6VnwkmUmpGfGxSeFxichtje4qiqjs7Oq&#10;o6MctTdArZIHV3X016LwBlyroVbYWZu6qgBcpRBuMsja/1kLtMFf/nbg2x/uQhgMyPrjT7/9zfe3&#10;73zZeetuW/9nTT2DdWxq7a/sGazu6i/v6C3t6ivp6Clu7chtac9p7Siob0jNywvIyQrMygrNykQI&#10;E9KD8TU8MSkwOzcenTcwtZaW55ZXFlTVIFOKOUwIZKKpFWZCxocShSpjCUIvqLyAphhNZNWsChCi&#10;Ds0iRhkdLA8wgajcXGaU0pLFy/MQEvAyMDE1p/pLH4p4AKJWrJ+4NNFy1laQtgzVON9MrVxN4jAW&#10;seChQVszWcSlUrWENIipyK0JsJEyIqwCw+m1hnoJk6JliFptOate3xYK/nlceehRtaucwiAfG/w/&#10;AJvgK6UBhIuySePQNQ8n++ildVcRCGEb/aWcxfC9mOcNrxyqOaZbWZKqT/0oMtOyrFRZSaxFZgbr&#10;Wi0EibgsoFv0KfONtU/wJyQEULyZvSqfWFFPrlUmpYxwlYhutZoQW1AKvdtBTqCCF0Bsj2lSOxzM&#10;Xs9NI1PQuDdscsSzTEt5C/ZUiS7/hE0rjGvV7MCLV7WTUSSV9AuYstllBwwTATBX5FQSkqf14k+N&#10;GDdUb/tNeeAk5724HT4JFvf0YXoLaAEnO3P1oZMippVOjjjyPFaJpCc0mhcg00hsmx3YNw272rrc&#10;h4Is3UeWSKE4I2A1m6BRVpdc3LSYgojfwu0WHldssLxm5Gam5aSnZKUinCkiLjIhNRHAldg1NiI4&#10;MvRK8PUrwdeAWi8FXr4UdPUKSNfga2Bcb0YFB0QG4mtQTAga8KC8is+Ij02LCU0KvRJ7NSQtLLEg&#10;KbMyq6y1vLGvoe12W+fnnX1f9gK4DnzZO6By174vegFf4Xet76ipaCrJKk9PKoiNzYyISY/KKASI&#10;zS6qKiypKa5uxLwGqBV7ABd/cq124Amecefzf3FPofdYoI7Jt3D1ez2ivnNN+43qTblbARdlElY8&#10;mA5Lk6lLm6DZKAlP4yRN5iAo64lsMa5SLrRR3PRoeOQezep8zOuGupHMtaGPzCYOlI+qT5hcvZWv&#10;aKCgD0ufl0ZUMlD5um3E3DKpiP0l6DjRJyjPsxwiOmIpOhhCxTpajHG1S5PURip60fBIl0HOrYzI&#10;NQQ75Lkl4pV703Kt8Tw2XzMRMilW+oZ4hvJJmPlUYmJ+zPVg+qXugGcZr1o6lRiJbJ5eKSzobjVA&#10;a9Hu1kaG/UPxi53g1MKQE2Yg8FCyNwEeVc0K0NaeFNizn7RJn+UD8wRUxqF3Y9VlUxd2XpSYzkij&#10;qWxEOi8kfeLkSAEHmChZtAFypxg3wKsxLiZUfPBapzNd+WccNxThAq7Mak4rJAH491DDcuOGAKrN&#10;pu3ebUMuUfcE/LK2cgO5iqIgulu54c/TCIBF8xDFqiYbOlcBYgFZIRXGd7CmwgK6CHqBqjJ8xXKW&#10;/tWqsvyK4gI4AsqKMkvy4wuzI4uyg4oyL+elXMhPuVCQujUx9Imgc/4xF4fBvFoeT1q1Oml0bbp/&#10;2g23c7FbNtW9tcGlXSNYBWRtK3SdgH85ribJv63gvp6K+3rKp/bXTO2uvK8+x2WEuITLriDCNefe&#10;11s1l3UyDRMGG54ebHjuVuMzt5pQ32qlqZNuNU283QTICuAKX+v9t0i0+qGrBsG/t5pG8Gujlx5M&#10;kTCpVwBXoFN4XEcjE3iwYZgCmczOCoAKsEqY2lMFoOvXC7dqteuqdB0o8yxw9bmuMtUVx7vMYBeP&#10;ZN0P3IXD7sNd7shqt3e52/6q2zjPLXzOvTSJQBQa5ucecU8/4J4YS2Z1lB/yhFiF6q+vo/wJXMfd&#10;x9qYGRP48ytfdFCyJlzwb8x5BAi5r+bRvtqnYZrtq1nQU7GyPntC0Hv3H1019di6Ze/s3H3u6OsX&#10;Tp64/P471z86ceWDgx+/s++jt4BX9587ufejt7e//8aW06/veO+NrScPQxu8/o19W9+GNnjPphMH&#10;1xzZR9R6eA9Y1pUHdi7eu/XlnRte2b9t47vHd1888/wnb7nQc64gxpWluOJEVwwhN7YUV5hM1HoN&#10;McJH3Js7iFrXA+xNd1MeYfzS//GfYpn8Rg8b8fB9Ix8ZMfwh/0eeGbZ58/i6iverc3bvXOv/3DT3&#10;0CR330Q3/lm3YKV/YNC8zPjHvuje+c+/dwG1/q/fNZWcHRZ4ZmpM0J7k6LeunX9t5Yr7EcI0Yaab&#10;/pLbvst9+qFrq5zy338u5g///ZvPr49/D5rlle6FWe6JSe7hye7Z2W7OItdYPvUff0fI8Pf/uBWe&#10;/r5bvpytOW7m/e6FJ9yMJ91MtMuiWha9shPdrGnu1bkUDG+HkHur27HR7UYpzja/w7vd0f3u9X3u&#10;nePDr16YlxhzPCXmalrczaSooMSoKNyejGjNTYvLSIS9BYFMcrSms7K1MAuQlRgVtCpzy2CIAlil&#10;gdzGvmJZkQVawk1Z9FZ+g/8FXqWxkfKlUqMHLE7JCmyMYqXLlBNV2h6Z61tJATD1rVK5milUpkVc&#10;H9DYguhdQhI1LNQAhUrQS0RD3Mu2UYau4V8FkYwyJKkmzEVTpzKEIQ0j40qkJmmuoWWjTCm+IwbB&#10;85h1FrcJXEKbyeICeSpLyUCmpQ0r+Bc3EXKqnjZYxCm+D6SNHwMexjPja34pFm/4FXGtjA72fLkW&#10;B0W0KDrXVQDvMX6JCltL/QUI5A/Rayo/agOWWZTgGpsKlGjlrkNOV/wTvkkEqF3jq34havV6bGvw&#10;YRimNTsv626t5RVfKf3FjjOgCEjJnAAS0AZc7atvnYolFNcKWjeQz6QPVlm+yojifufHo3JXc9Ka&#10;SJjrNk5zDTpSmgtRsTxILR7Rys+VVSi4I7LujO/UR28qYEnxNpaUwHWzycTtnUpVBS+NCca4wjY9&#10;MB5bUZAEzIK+cgMKJONIwm1YpBCzmohCLZFVixXe8tXGjv9lmy5wrOU8WRcOrVACuiRRtSLRktdr&#10;ZzWnk3EsxtsQVgkOWXU7V/Ne2Kk3k7aliW/GrFZ0rn0rAPDQFoMco8LirNwCdLQmgWXNyEpMTYtJ&#10;TAmPSwiKjLqUnHytri67s6MCXGt7VyWimNp6KkG0dg82Ioepvbe2BaiVaUwArrC28jE0wxAP995u&#10;unW3/Yuve776dvB7Eq3fIUD4d3/4+stv+gc/b+m/09R3uxGFNxQG99PUCsgq1ApTa15Le3abTK3V&#10;NfE5OTcz02+Ca0VNK1TBQK1ZWTEZmdH5Bcn5BSkwtYJoLa3IR1lrVS00gdQG08tKUFoFIyu+YvXT&#10;3A4vE5GM+lopsiWeZC+8gKUQLAVsEgPbisqAq0R3TKE0QoPCLS74GCWiBFrGmXqkK+cRfH7o2Qzg&#10;ccGK9R82jcYNl1LVpjWlEC8lx8YbcAaBg/M/kn4EQji5hwlKw3ssp/Q5+spdpLIzrbLKG4R2TMXK&#10;8Yf8q2wGVt2CLJ38CnbRN6/h8ebJ4z2Gk0tV5eApqF1RwxLtm4pef0JmMMA8pCvR+elNSbj8slRP&#10;rrekFuZS1Vo9+EpAMQ35Y7l8FNtMqZ5Pjal9KyGuqFe+d+M3DHrZFIDJT7J36urMyQ7elC0xCSyZ&#10;TkwgCtoHJ5pxrVYpKVaEb1ZvgWSmBjpMR8PZh58ECOfQgTEtPAawvKaT0PvTXoPlEG8m2sQqUj3K&#10;Hc8A2b+BZ32fa2XGDntcNHly7DEAaR5gOkmxf4pEIlnuq5hwGo8NJuHl4bKjcBfsCKJNw9VDAVSE&#10;E+qzMeLXupcMzCvgzZa8PhuwV+ZpXUT2r+TH8LTs2pXXWoWuRUbiAfwonCkPOuHcIjhds9HsmpKR&#10;kpCSAKcrt/Tk6MQYJAwHRYXeCLt5MyIIOuHrYYHXwm4KuBp8vXop+Aqo14CooND4iOiUmLi02Pj0&#10;2JiUiIi0sLDU0NDM8MTi5Ly6vIr2isb+RvRAgHft/6IHkPXW17eQNmw5w923O9r6wbtW59fmpZak&#10;QGacnJecVZKVXZqdX5FfWoMkDERTUF4B1MqKV+Z749RmPQl2KQWrviwra4vxfSiEr8ZYmtqWIwBZ&#10;zXkE8sZk1hKzh3gjDLtbEf/bZ6SyYoOXKmEWUjUoqyBf8roK5rWjQgJXVpQZt28QSPMXzlzsdDaM&#10;ZC9y6KXq3kRhhYhQfbISJA89s94IBKiUkeuxAKTyikXXozaGLw9/XaZWJtXp+fnnLJlJRxQsmiZc&#10;J9jWX5HdV6DUeH45Wr3TWR1v7BplHLpmvuQV1R3lI67t0uRVyzL6DrZS2VlNtwI4iqMOdATVATJB&#10;cEQotTCvqxbFJC6aHldvBsQUX9Pbe5Nc8JCygFpVDKMcVIED87OUyQLDnPCy6gYvFd4ByZ2YwG9S&#10;L+5eXoSptLcJo4H2oUkQEb4+I5MHMy9NRWVsvlHuFPtaednhNxV7TuBqF2073egrpv0VHzHfOOdT&#10;uAzoYLNLt0VaDAFXA+F6LwDPFMDrrdGJClCKqxNYU5CrQK0mjQGmNSIIX8m+klPl/1IezD4bxBlX&#10;FipsKb8SgfuFOXCxlhenluSH5Wecy048mh27Ny9+Z2Hi62Vpe4uSHwLgOb3LnX/dZd4kZK1Pcc2Z&#10;/s25/ogI/nCvW/KsW/W8u3DEVSS6tiLXWeLXXerfWeIa0oFdH+ypeKCv6tVbDYduN89sK3PZES7u&#10;Ej2ujVn+3eWzbxGsvnC7aRLo1lv42vTE7abJt5snQRV8uxmdNMCfCPsdSw8qQpiIS0fdagJeJRBl&#10;xhK1waBYEdFkdThUBTOiCZCVYUvqaBWnih5XPOitcl3liH3yA1IF91ubwUDj7DCXHuRiL7rA990n&#10;R93JHe6tLe7wCrdrgdv0sls/lybVJTPc3GcIQeH5fPZh98QYhhLB/DnCj2DV8B0g6zA/5hWNGe7u&#10;H+keHe1mPuXmPEOn6JZX3I23XWXisM7S+3qqnuurHddbPb63enpv5eyWwhGJVx+8fGL1tVM7r767&#10;79LpE1fPvHP93OmAT9+6emb/ubf2ffT2/o9P7j371r5zJ/eceWvn+8e3v3ds13tvHPjwrR2nju16&#10;99jG4we2vn1k5aFdKw7uXEJ58LaFO9ct3LF67dGdb1x4/1JM6OXkmGXRN4ZnRZBDrkyj7Lk8zZWm&#10;DK/IeLoql2HCQR+6j4+yF2fPcrdpoVsyk/2ugOL/x394p8P9/MeNHDPh/jFPjBw3YdiTU/wO7h3b&#10;XPV+R8G+d7b5z57pJj3nHnzSPTnZLXrV3bwyMTP6vt8OHLr3j8/u3fvDv77KLf50VOSlhXEhe5Mi&#10;37h5ecvG18Y/NcM9/Lx7aaE7ftxF3XR32lb88++d9+79+X//aaDr/LiDyJOe556e5B55yk2YTsi6&#10;ZoPra1n88z/679374W8t6wuvuz273JMLnN/zI9xzyDcey4/mqQfZLvviNLdknpKZkCe8we3Y4L9v&#10;x/BDe4Yd2DHswM4RR/aOPLx75PEDz1/86GhCxCepsVcTI6/GhoYmxwCyxmUmR6GxnLU3ieBagVRB&#10;sUIenF2cTW1wWWF2cR56bsiaItCuvDivFCCWagUAHDzAMAhfsRE4KEFW6ZJeRyuub9gstlZZPCxD&#10;pjdHYBVIlTE9pBNwvTBTKG5JuB0QHIqcJKCVl9BzZQqpUlUrIlSwSJJjk6MKXvGfFMtETa+ZYC2R&#10;x0yzUCAzOcn7XaxZWd9qpayM+QWJiupTtp/ShipICQqwFmJjoFaGCdeSa5XaGRvuK8apEqmWVpKA&#10;BdFaUU2/K4BrUQXu0yV5JcWFZexSJTAU7jVEibdmaJxASQ5Ycq0snAVGrUO5BZq+GupammgTBSST&#10;0NeUwHjA3SQ60czBYl/ho6Wd1RKGZXwdAopmcCU0tagn2x1iRMGcEBgTANfBDUwJMWZ7JH+xuGTq&#10;epWgPG//+BVfmPBQVhMxG3CgoVYmHjMkRi07lDd7/2tOV6FukxGS25RXljQsNrBGgJQ+sTHuiGyw&#10;oCWJNKxK1bQ0sYpXZkGx6YeMq3YCjy02+aqjlTBYqFXOVSYGC2TSW6s6R0aMWnutVvxMmbfiH8Fv&#10;ryPnP1CrCldFsYICElgVooAACZNghcHgAapuMFK1ITqG+qZusnH1f5gefUJEpeZoosz7pXnbsErW&#10;NJrY1WSugDfQp8GHg2RdRDHBzgrUKqI1K78wIzs3JTMnOT0rMTk1OiYuKDj0/I2b76Vn3GxszOto&#10;L+/orEBZa0tn+f/H0Yocpq7Kps5KZQjXgHEFcAVqRYZw352Wz77q/vzrnm++v/2733/9xz99y86b&#10;33+F76CgtRMlN31VXRAJ91EbLK61sqsXauHi5rasptbMto58bKVlYZmZ19PTbiCKiUbWzIj0jHDI&#10;g3Ny4nPzk/IKUgBZK6oKIQ8Gaq3BZANUolAcphisg1d5PettfNJfFuGo+UbKXhW0ymFFcCt975B6&#10;TfWnXrvGEAihL1ErJy+C0ppvWEioVRFxDjEtDkgbE2BtYdVEwre0VkrLh6sSDZDiddkzYX9aylJz&#10;Z3mzf6PgmAcGsMxJhyCulGbW6cIRTxPeIGE2gY2Cfz1RqOnM9YtKG2JLsJae7GSS+pG40dQBEgvI&#10;UiXhA/V+XI96uUeWU22AWdJfkpZDh5aaYxibyZBPrfm0vMNKjo5NGQjl0xbhIC0DuVBrtfH+SQm9&#10;toLU1EAtOML5xk6bMhBvGaWavgJG83ZyqScVAy9HRu9wBYnITLZ0KuxExDUFDrTwURTNX/SKo+uQ&#10;qmLELPtslQWtnQ85A+kODyr49MyGWm2aoB/zALNgPDEqfoVCUHJonhjSmE8Lv+EJziJf2c+E6o0Z&#10;0wzFY71MTCFemrU3VoZpYmZb3RJ0MbzHy0y274gUoiiRMMaHnLmwln3XgDSxmQ9pawBnVCFBl6Xy&#10;chzgK1YRGIN+SR5XCJxQk1NSkFOYk5qZmpGbgUJXANek9GSwr6HR4SExYddobb1xFclM4QCuN0C3&#10;XgoC9Xr5SsjVa2HXr4ZdvwHNcEJ4fHp8YmZ8YkZcUlZ8fGZsWEpYSEpodE5cSmlqQUN+VUd5S39T&#10;150OhDMNfjUI1Hr761u38ODL/sEv+tH42gbetbuhrKUiv6Ywqzwb8DVNpCv8rkUVBcCuBlnt7LDC&#10;GxyBoukUReuFivOUFy3GjRSlCHwf4OQ5wpWExucm/BGS4aDTZjrmZ5GUhgy8Jjv8cLWfCXoNhNgU&#10;RlBTAg1KW1nr4pmogU7lTfCZwM3NYUwsJw5K4tGtwThzag2M+SQ5yYPQ4gx0cFqBio4NL2ha0neO&#10;rih51XXAFMi6+JginajJ8K0X622F0mL7PWZemmcbWvGbuCdiBo3mL4yAcf7KJa5gIXjvEeZhxnXe&#10;Li2JUKysNwTU4MnD7eaksM/IPizGsJHkhEKYscBDZby6rJnymR2tlt9u3LIGWxBOc95HnE/1LKxP&#10;UMBWYVAoPa0Z/lVUbh1Unp+CwhY5zHkZ1Au2ECxOuo1ihZLCAL8uWWan105TpLw5dfF5WSATR3X4&#10;LKQ/Z8aB51blEM2TCvPExDlrxmlvt+gaayMqy020MYehfV4B7DOyInFIh1j+JPmPQu94PAimUruO&#10;1HflM9HLypQmjAP0HbhVscIGai3CuQxGCCUZdVV5NeWZVSWJpflxJbmRxdmXshKPpEa+kh4+KSdy&#10;bGH08JKYxyuTnyhJoKx3PyjHBS7opCsOdw1ArRmj2wtGt+S7lKtu71K38Bl3aKXLDHAtecO7y8b3&#10;V8HDObyjyDVlPdlbNbG/dvWtxsO3mpd0VvrlRbvoC/B5gpj16y57GpWttxpX3WmZervx2VtNU283&#10;TRhsfOZ285w7LVNuNQNzPkEcy/RglN88APcpoOytJjpaiVohBm4EcGWoknW3Ui1c68FX4VUSqt1V&#10;I2FVBafaBga4gEi1PMnlIkQ3yEWfdzffc+ePuw9Q6Qn56Cq35VW3fp7btMitnAXnqh8ydZe/wMeG&#10;Wp9HUtQj7tGxbrQ/AaqRq+Akh/u7+4a58aPdI/e7x8a5J8b7TVad6ezJbsE0KooBfT857PLDYPT1&#10;7656CBC6u3p0b82zfTXzAWJrMudkR66JvrI9+NMDAR+/ceOTE9c+fvvaxyeunD386bvHLn7w+sX3&#10;Dnx86tCnp/n4/PsArjtOHz1w5u0DH54kan3z4MYTBzccg6l15/IDW5fufW3doTWHPjgQnBCUkJeS&#10;UJh5PT9tX1HqA+XprjpDW7arzsLXec1lr7dVuYxQF/YxE49P7naH1rmti92KOW7a427k/8W1srvV&#10;f8QjY8ZPfGjCsw9NnvHglOnDjh4c31p9pjVj64m1bv4M9+IL/tNnjnxpjtu9ZVhUwNMlqff//vN3&#10;fv35N7/+/Lt7HZ+mnfS/9u6Uyx/OuXlhReDlDW8envrSouHPvAR5sN+V86MLEkd+f/v4vZ+/Q7Pr&#10;//q2rPzdMRtmuZdnuocedmOfdA9Oc+iDPXTIDbav+fkfd379x92/Nb/Snf301TOjXljuhs++z818&#10;2D3/KMcKMxCINd0tnuc2rHZb1rLEdfM6v+0bRr15ZMa5D17++IOXzr278uKZjVc/2X7j07cjb15O&#10;jQnPSo5MTwxPjo1JT0zKSY1NS0zITkeGMBBsZmE2vKygW9F2k8kk4Vz03OSU5GcW5mQW5QLLsGwG&#10;cYaVpeiIwgYEi6/4JmWtIlQBi1Qy6gX8smGupMAqVXHvYAhicT44T0vDxY8Br2J5hmoS3G3LqrA4&#10;N+8rbka18r7iCkk5MUk+JSHhd/PLAIOFbNWoYvwtEZlEqQCucATI4IoQJtzdyNvpniXkZaBRv0v3&#10;qfppLIQJRCgdrfwTJEghpM2HIhP2VAUV4QfwHUVDEV7KiYq7A8CjZ3P1LK+ErwLVROD0uBaUlRKy&#10;qt/VmlaR/8QiHKFuFqmyFIdolqhVkBX2XCQG45bQBNKVSA8g0OKXBAUZ1MQXxLdkBktF4+J6TaGU&#10;6aHlXMWNltys/Yp+xpPsGrlqFC4JW7XsCGqyLRbKZOxEduZiQUCjBW4t1BjrV1hUY8lMapigatFH&#10;WpI7pZEVKwbcThTmJPcdf9d+Ua+cywUt2irxDFoUcheb61XLceFMwEuu0RUm7JXW8FM0USIxqtpo&#10;1ahJATAOEWwW6mtUs/CtdgKjIymcFg2lihFlMhlJa+FJ5puFhdWidGx+byyK4Ctv9vhXUDREsFIr&#10;4T7KfnPZHU1MaIJVW8RYLqIWxIKmFibpJTN5cTum9fKWttipbHkliWRQx4AW7ruiwjAYLoU8GKbW&#10;wmKg1pxcBKZlJ6emxwO1ZuYkJSSHh0ZcCg79sKAgsrEJtGdZB4hWKIS7Kzv6IOutAzRtI9Fa09hV&#10;1dhRibablp7a5p4asK/gYLsGG4Fab3/RAeAKU+uPf/zmT3/+/o9/+u7rbwcH77bQztrLwpuOXvhg&#10;KxAdjK+wtrZ1F7d2FbR05LW0oaa1uLU1t7goGKg1MyMwPTUIaUxQCMPXmp0Tm5+flJOXCNRaUZkP&#10;yArUXYnxSG1pPSIriOKo+MUqhx2tbVhGcIWkFSEXHK0dzcAqoj7IjvrUX+JYOK339HgeN4LljsoV&#10;DLgSXInftpVKLT41DAvkazWYyuhIyYNt/WrzIB0MBMCqduBixYtcIr/KzCFBNWvN4SrNjE+GUqRf&#10;Va6pQCn+OjgT1hUoIJo6QIbEUGzs4/0sYYgLVi1AuQq3Y8/E8MwSU3kydbnUVvC00mnOn1QLFI5D&#10;ONu5ShZRU4XEEVuFG7FjomVF7Grl6us29NbNZJBox6XiEeSn6jEAn8gB+tzaoHyljffOCFPu+Yy+&#10;tBQaAud5IT2k4S7b8DxmnyMfIuQgqYVUslqFK2sH/UaEqea+w8tWCqgXPMNfVLck3ojJhvGpmdrZ&#10;UITiPfH5ior3kZY63bxlrqLdvDpcgWdyemZLxg7hSdeOt6N4YU9jKT8hGSSCH1wfhD2Y36CFPjEw&#10;96oNsESrVgMY4GMXHS1nMl+n8TNyZnLTDuHhpIJWg8f0QRBRs0OSDSVMx9Fu0RgOIiViIUOtvssm&#10;D3g8FQ4q65VRwQxfHsP9MVrGCLmMBTnZBTmZeVlZ+Z7ZNS07PTY5PiIuKjwuEs03QZEhgajAiQ69&#10;GRl0NfT6xcArF4FaQ68BuMLmei0sICDiZnhCRFQy2nEiE9LjkrMTEzLjY9JjsNIKSgiMy4lOK04u&#10;rC+oaqtq7m3qvN3JctcvAVkHbn81eOvLATzovduHnOEWdOT0NJY0l2fX5GeUZ2WXZWUVpRdX5BVD&#10;NsJCAiQ6FoGeAogVr4UpBoPZTHTKKZX4TGgE0KoihQ512qD7jMNXGYzXQ2MicLLZCkrAR2Ofpvhq&#10;ZkXaT5rJhW5DL0SQ58iQIkYnsj4Rzqd4ePCkJtTkmW7XHynMKar3GVO9piIbXugrn1AuR/5FeW4t&#10;oF7nvjf98VTiRpXr7sPUbr4LpgdjuA7rNZlYvS+PRRyaehiBbPcvk0OTwfM1/RKfS3eNp1I3Kc8g&#10;ShW8vnFyrVJzWO+djk+dxVbfqtuWzP/mp/DlNrN/VWper+vYc2TwKi2REbllL19ABafcS8od0Dct&#10;epCsLK9OGggqUxo3aPwi2EivyNqmCXZNtt+id1dyCZ0XZNrt2mIYUtZ66aUF4K0k1j4mTYI49TDv&#10;Br2pKtNmLILdji3sQBdJ++ixtzWcItfq2Yx90m7DtDYIkw6cr02qcs9LYtMK80tbtY9c1jz2eGEk&#10;DUsfHZEqdggOj4aqEsyh8I5gvYNAEacwxIrwtULwj4rmmvLUmtKYqsLrpdmfFqdfKM16rzB1WfzN&#10;R4I/GhF9fkxhlKtIYAgwrKrVqS4ryJ3a7ta84I6tdrEfQfrrWnLHdhY92102qS7TD4G6W+e5HfNd&#10;yHvDqlMm9lY+2V89baBmXG/FsPbCJ3qqZvbVzumrXdFfNxdca1aYi/rUQVpcl/YQmMbbjTNvNS67&#10;0/zKneYX70AM3PTU7aZpYGVvt8y70zrhFnjXFqBW1NXAuTpysAmVrchSgjwYqBWBwASoMKb21QK4&#10;MooJMBVxxOBg4V+lALjCtZe5JjTW5BGtlcS7giiXGuCiLzJ/6Nwb7q2d7ugWt2eV2wlgs8StfMkt&#10;n8OvK2b7LZ/tt2K2W/aCe2WqmzeFeUugWJ8c6x4d5e4f7v/ASP/xo/0fGu03frTfYw/4P/WIe+qh&#10;+6Y+ff/MZ4dNfXrk9MkjZ00bMWeG/8sz3OwpbuF0t3o2SencYARTAa/e31s3urf2IdTh9NY93VP9&#10;fHvZrJrs59IilsXe3BMZsD3o0o5rn+y99NHB82eOnP8QMPXw+Xf3ffzOgU9OHbnw3vFLZw6ce2fH&#10;u0f3vPfGvg/exLbhxIE1R3evObprzes7t72158jZQ1ciP0nLT8ivysusyE0sz/uoOHNVRcbYmuzh&#10;9Xl+dWCYuY1pKHirt3FPS4VLuelCz7rzJ9wHh9yxzWxtXT3Xvfj0/1l+A4g+EvJg//snjHvs2ccn&#10;z3zyhZcefXa6/8cfPtfTeKM1bfuJ1W7ZS27JorHLlj25etmI08fGZUTPrs5+5s+/uXzvl2//9Y9v&#10;/7tie+Qhd+bgqLf33nfy4Pizbz//zuvTVy6//+WF7u3jY1IinqrPffinr89BHkzU+nl8/vH7tr7E&#10;SOBpz7mJM9xzMBSvdGfec1/2b/7l57v/+2/1//ri1F8/C6qIf2nd1mEPLXts+JKpfoum+i2b5Va+&#10;7Ja+7LdpFTb32nL/rWv84ezdu3X2Jx+eign/NCby48jgi6Cg48KvxIXdSIgITIoKR9oCEpiyU5Pl&#10;ZU3MTknMTsMD4FWg1syinHS03RTnMWO/CDlMBaBb8SAbaJFB3MQyprSHkIF6e1CpSorF2oB9lrVV&#10;RK243iorWEG+lO+KISsHZEVsBEAsEKmnEGYlIfXA+SUob8PYnVJhgFXV4RABFpZhcMZUYfwMC1eZ&#10;/w9el0yb0pgY+qNSGK/MRjRpGdpusory8JUx+PoxWkQ9/s+SnBjHKzKSalaWuAq7AprqMREyaFKT&#10;DRvZCcYVjy2KCbB2iGvFd0x1jAcA4QhhkoSYjlbBYAY1Ad9W1uG2xz9ngT4SCVOWjL9FulWxyQ7M&#10;qiVHgWsFagXPC8RMyArwKZBpumfhMYJvalx5qybdTPs+S4EoodauIUltHKPIVaJ2203W/mo1QfiL&#10;AqJ8k2QawbhiAc2gYGqDGcUudbXlKskaqj4JIzAVw2vPb+wlnxMgsxlPwmcwcpXoF2IkCWvNEcob&#10;DGgwTHxFnJqIV0pI0uIGgwVZfcZd6YKGDEvcCV6LLBcfkqqzSsf8vVJAIe9EzUDK6jBtMyIN1OAH&#10;7pqvnwnGCvDA0p8lkFjCKnASmigr0tSqWtwXgGs9dJuAQJRKmvxMsMcwMFk+3N2tJB1jY2tO98Eb&#10;7+5rN0XqTkVJKaZYGTxk2yyjAmHFzdjEklnKP2WcyFxlUyt85GX5KLzJyc/Ix4manZyWkZCcGgvU&#10;mpWbDIVwbHxAYtLVyqqUxpb8lvaSNgQId1V09NYaagU67ehrAGptQHowuNae2jZ8vx8kagP8rt23&#10;gFqboRAm1/rDZz/+8bd//PN3P/zhq8++7oZyuL0P9GxBI9jUntIuKYTR0dreU9LckYvoYDham9ty&#10;kR5cW5OYmXklMzMgOys0JycqIzMsJTU4LS0sKzsWXCvSgwuK041oLSnLraotqW3AqJvGXYuOxKIQ&#10;nGp7V2tLBx2tpL+ELds6W9s6KdSUMRgHjQVdWmsCF462dOD6xrOkctVlP08naitXPCYYI5mjrEjb&#10;t+aP1brKdF+WTGZwiysnvAaTsdmCzHCgWbK51hEmFORTqq3pwGVP5UtiVwQtr9CUMulEHkVlmJXj&#10;MEMCE23YXs8NDyTNnlRvI+U5ERGONN/Jgn/C5dKCZ6geEYPE00TznSaIXZWPKpxmFC57KbWw4yux&#10;VbixHMYJCOd4HjBL6JWfkAjcZMCywGk/+0SYyoyhct66oIxT4pobFzqtL22VSeOlL+TGFv3WM2l4&#10;VYpWz6Fq+To004IyEaimKlimUBLCXKpa/wc1ObgxANgzYFlra8FU0sKK5rKPgCtUoh07GKx1U2k0&#10;lvEmxGgcqQJa1GYE+N3S0YKPzPCAcdqccEmFKGqI56kWrJof+eou2CPKbBtx0YDEeF14Byy5FZlP&#10;ozJzoT38YIMJXx2o7TfjY+0z4nGlzqQhdSKHCGJjNH2TmcK0xD4ZquXc6ivzckF/QSRcgvkuAhhE&#10;ugK75hXn5cHvWpSHLbswB1lNsLkCu0YnxcLyGhEfFRYXERobDviKiCaYWq+F3vg04MLFwEuXAi9d&#10;Cb4SEH4jIPx6cNTNyPiw+JToxLTYlMyEhLSYyMSwsPjAsKTgyMyIpKKk4vqi2vaa1t7m3jvdA3f7&#10;Br/oG/hi4M7Xtykb/nIALa/dn/c0D7Y19jfXdteVNZXklmfml6ERPicP07diUK+oHMA5UqTeZgAM&#10;r8DZ4Ie6WGASZlS4TbI81KosK7mXZeNUSoKQGx+bhEGAgcwqsZZQjQAkZ6NlZj3VeMX2v53OsqRq&#10;LqCPHnSfogo89S+HXEYL6/PCK8HZbUeOHMtCLwqCViusB6g4GLW8JZKuZlul6YMHGGc3RFw4p3Dw&#10;UCAN2K58PoI0ld8YbchAPguN01DDNM+GXTVxo+rB1Mg4H3l/obCZ/CFPalzTOMLWIEx3ZOiGlNRA&#10;+ZI5wC17XwMUY1yp95FtlTYWM0oYF6oTXH5UMcxAofQn87NjOBNFwl6FDKOSvcQBXZl1v9Pbt86b&#10;JuJVPg+LCXi1NJGzZfDqcxkaB5BQHfqweMzLDu0bS3mA1j5BA7qGRYWcqRC2wZCIVp6emHnZA+63&#10;oSEFeVdOyhjNXYGVHwXYVhCgK8O/7eg8HqRFH5pzYXfpXLZP32zSvD4TjiLlW546JYSBWaUSmBXQ&#10;eEJSrJW0sNYgE7iksLqsACUc2KrLUyuLQoqyPihM3V+UND8vZmZ+3MKS5MVFCfeBBT17wH2w2yVc&#10;dFVJrjaVKt8WQL4UF/yBWznDrZvjPj3syhNca9GIruJxPWXzusvuR0cr8or2v+LO7PTPDnq4s2xk&#10;T+WEvqqX+msn91WP6akciUqb9uIHOkr9AR1jL7nIc0StNalP9FUtu9O06Hbz8jstC++0zLzTgsTg&#10;J283P3e7ZfKtJtCt02+3TLvT8uCtJhCq9w823n+rCeQqECysraireWKw8fHBphH9DQ8OsMCGjlaA&#10;VdCq7aUMAUauUj1CgBFonMDS1MRrLvycC0C00usEqwc3ur3r3dZl7rWFbu0CtwFlLIvdmvnY/Ncu&#10;8Fs6a9iimcMXzfCb+4zfrKeHz5o0/PkJo6Y+PuqZh0c99/iYGU8/NGfaI3NnPDp/1oNzp4994bnx&#10;c54f++JzD8ya+sCL08a8OHX0i9NGz5k+fvGCUQtfci9Oca/McKtfcu/tdoURaPeZ1Ff3SG/dmJ6a&#10;B3pqR/TwwaSempmdlbPrCheWZqzIip0dFzgr9NKK4Iubr32y88KHBz599/CF945ceP/oxQ92fnhi&#10;14cnDn1yasd7x7a/exTb1tNH1ryxa+0bO7a+vf3da6dCkwKT8uPzKjMLa/Jzq/PTqgqDK/L2VeU8&#10;W5dzf0O+X2Oha8h39dxmtJad6mmYWpPjEq65oPd9qBWBTCvcshfd1Ef+T9QKVnmEu2/86MeefeLx&#10;Zx+bNP3xl1558uUFI6+ff/FWW0Rr8sYPNvitXzRs+bIHly97YtOa+66deyIv4YXmwkl/+x7pSj/+&#10;63+++XPB6nPr3JvbueO3rXQHtozasX7c/BeGLZ7vAj5+qDTluZ6K5/7rh1jIg+/98pf/3X214MiI&#10;veC8F7hF89zSFX5rNvm9tsld/tj/x68/+PWX3/4/f87+X39v/vV/vv4sb/PJE8+8uPPlhze8PO61&#10;BWM3Lx21ftHwta8M37B4+PZVI3asGbljzZhd66a8uf9o6PVribHXYiKvRocFxUcFJ0QFxIQGxYeF&#10;JEbEZCSm5Gekw7wKMXBhNhyt8LWCWcUGvCqWNSerGMH16GVF9hK3bPSZFyMFkFxrQTmkPaRSDQ1a&#10;lI+mfsQ1WPjBcQqkCihr1lNf4CvRDR5DIcyg/tLCIjwPy2xItyJ7SalFuAVXFDKQCYn3HnCVAZW0&#10;IlCrld8wClj/aotMA2gmGMYrMRBLzAkpMnlgk/6qAFYo0TKWDJdaDw2fnKZOrAmBuhXpJMBpBKna&#10;XAF5cI8gcFUIMPOZ7DEjfiXuBbn6bxhs/+tDtvgZqXdR9YRfoRiYO8oLEOaP4bEUxbWO0l/5S9m0&#10;0wgQ1VSPiGCL9lW2MOCfZTUxWQ6gVCJYZTWxH1UfAH1uTJ0S1LQ9YiSnoVljWfVm+JaMlTWGkxue&#10;CjMAz84KqwnF1jJaVCKr3VhK4x+MTcXLGApb8uAx04/ZNGtaZWNQ8aeBhwFThaLJkeK3CCA9p6s6&#10;eYG6IZTCHhB1rJdqt2Svg8e3DtChRtqascB4flbsYE1PPCnOVmtrZiYJqDO3SfkceAt62VZ+wzdr&#10;flermmRtD8JUCF8hZrZlPXVHuJPRyIrgKw/beNJN48QEdGmwtKoDVrD47oKGWi0z1hYruIUDmlpt&#10;ptlczQ5kaw4soJnuoyW4IBAXOrRlohwCXeTlhQVY4RXn5OZnZOekZmQmZWQlJaZEA7Xm5KWkpEYm&#10;pwTlF0QDsrZ3lbXR0VrZDHkwQpj662FqBWpFOyuig+s7KurBtfbVo6YVHa3Yem8393/WOvB5260v&#10;OkC0wssKbfCf//bjD3/4+s6XXT23m7oG8CRV7b0VCBAGZEVZK+jWlq7Cls48oNYmANe23I7O4tKS&#10;8KTkT9PTb6SlBqanB6emgW4NRu1NRiaSjePyCpILSzKqoLSvKS6rLEBZa31jlXpNCT7NYgrNLVAr&#10;MCoDhJUhLC0oMpxpRjJRrq2fbK3pS2uUChTYEsBSFIHIARnbPO0uF6OeVBhnkgyrkr1hP3NBrKUV&#10;DxvVKnjkgPm1fBWIpNBt3o/1mZFdWocRLNH25gvnEBPosWdyL3P16a07JV3DS2U2UjtQK09Va8pR&#10;bI83zWH4EIYkqpmRMJVgFT+MJZSOZy6FLVHMJJHmwebSysfn2xLcNlvD2WYvUsk3hut8YF4RvuYy&#10;NdOp6FCb2niOSo5pxCORRVT8CZAeTxOtz2yxTupGK2CsKcnGMFNU3JTOFO4EYx5k1LTIE74qmYG1&#10;fKcJjewQ3pGWmNyZxKg8FzDatP8FWOUniL9oClLiatIpdTjdwdvj8PAZeiVk8DQLYqH5FgysSl9q&#10;ygseDEa5mPLWfsDOYsIJX0STwl0pw7ZfNHJeTmOKheqwV2DFVdyLmd8EG6wjR5FCIn71ofDTFBIg&#10;Stc8RSZtm6p4S2GTJvIzNRecKYTxLuhr9SU58YCUZhg7nDGJLMUhNVeAghyIoEoKAFmNd8UDUK/A&#10;rhl5mbC8JqYnxSTFJqQlRifHArhCMxwSEx4cE6ZGnCsodA2MCLwBnXDotYCw68GRN8NjQ8JigkNj&#10;giLjQuJSomNTo+PS1eDjIgAA//RJREFUomLTIiMhGE6PSMyLyypNLwV2batu7WvuHGzvuwvg2g/Z&#10;8O2vbiGrqfeLvq7Pe7o+78bWNtDa2F1X11ZVVlecV4akxxzEC+egq6AoE9mzrHKFqEQI1jZEiyvZ&#10;Valssk2ytYiZWJ4rlYSkJKMcM5mEgZw/EZ3S/vivdmpwXsPpEplzias94GGaYTtThISZqWOTLzyg&#10;7VYKGvuOpbuxu1ViZhbk2OlD1YCwCnlOfHaGWnnA6wTh8Ms+OxuCsEZV+JDiCIyBYDNBX7QOAxOK&#10;q/uH8nKofOU55y+anlwv1dKAVNGsiZUdJwbF5d5n3TGHXyb1h7nG8h3kV6caX6EMds7abU7/yzIY&#10;O4Cx8SLMsCUOg3QX8yC9hQzzc5EgVjZOD8GyjpWBTCw04t1Qr8qAH6lpSXbtK6/kUAijspuXbgW8&#10;SVyDthickjbZwceEB0DONo/DMYCN6VwSz2soqYZt38dncyLv4qx9iye0MALGQUmg4SOuOe+gJYEm&#10;HWJmw8BisKXrZgdGiV02h0Zddk+xcAT7HBX0hRfPA8/CMsxyLGUNbUemWseGvmL4WvHDpg0Gy4oc&#10;JuDV3MpipAHnVpVkVBbHlOaGl+ZEVuTfLMk6lhHzcnroI3mR/kUx/mUJoytTx6N1JvGyO7nZ7XjF&#10;XXidEAsdNi05IzuLH2kvHJ4X7t7a6ra+6g6vd2nXRzfmjO8qGdldvLival5roV/SVXdyo3t9lbt5&#10;0tWk39dZMby7ckJP1TO91f4gPGF2bcp19dkuL4K48fpJl3wVla2ju8uX326af7vp5dvN024Tpj5/&#10;G0i1+SUgWPpam8Yjq+l2M7ZHkBiM3GDkAA+gbRVsasOogYbR6F/tqx+ODXRrN3KVyl0rzLT5RKrI&#10;HMqNdikIAb7kAs64i8jI3eNObHIHVrs9K92WxW7jq27zUrdhkVs1F4JYv1Xz/Ja/5Lf4Rb8ls/wW&#10;z3Lzp6K3ZtjsSWMXTH9o0YsTVy2YvPbVKWsWTVn1yjPL509Z+cqU1a8+s3Lh5JWvTly24Kkl8/B1&#10;wqK5T7wy58E5M8bNmfHQvNnjF7z0+Mql41e+OmIpwo1mudcWuI8Ossm2q+yRvroRPTWo2Hmyr35M&#10;LzXMSDCGhvmhzqrp7ZWT6/KfqEh/qiRlWUnqxszY3dEBJ4IvHb784bazb247c2LtyQMbTh/ec+7N&#10;dW/v3fzeod0fHdt59uiODw8fv3wyJCU4rSgpvzK7pK6wuL6wsK4orbYgrDr/o9qCpfX5E5qLRjQJ&#10;snLLG9NcvKOv8Wh3/fjCBDLP8LVefMu9bzLpNW7pC27aYzTo/mfbzQg/vweGPz71KaDWKbOeff6l&#10;KfMXT1yzblxc+PpvBnPa4redBK+5ZNSG155Zu+bp3ZtGhV5+ujBpYmf5pP/5qQD06a9/+/z32Uve&#10;WeE+PDTs9MER21a4LShSXcKCVUwMkoOfrs+Zfqdh3j//XAWi9V///POvde9kHvA/stKtfcXt3TDi&#10;0Db/vZvcm/tQNzvmv35CXBPaX+/e++V3v/7zD98VH4u9uvX1swdXvL1nzrEdc9/c88o7Bxe8c+il&#10;tw+8+v4bK8+eXPvx6c0XPnj95sXLcRHByXHBiUgBjA1NiglJiArCXDUhNDo1KiknJRX1NhAAl+Qh&#10;OjgpFwH1IF0zAVnBtabnZyKBCWgW/5pbWoAoJvbZVJSAulSjKSorELNEZstT5Hq4FBM+nOw8SYlp&#10;pctlL7r0w4ZyZWAEJCE6zSvBXbUQOAWrMtlWiUutDgeQFb/o8bF8QtMSSwZM/paPGcskEYetmgRD&#10;iDwJPulmt1dShZxwEJCGWtX1Ck8QH6g9FeEa+OskOemhFfNp4US+B8x8MhwrnpZM6dBG6lXsK36A&#10;IlxhQH3FnY5o1thX9tnoX+2veBU+1vIKPKxdB/BskBuPiVplDQWygrGzuaG1BWFQFCgLr0q+ixUM&#10;S3HUi2P4k0ymoCZBvCA1jKl8UkBKPMbuUHnMv1GrXKZG1dZBioxfx89bjJUmAeJm+fyWpaSQK9aT&#10;epCP3TDAfkxh4QxAT27QlyZYe6n4X7CyzBMWMiT+5BrRPKW+UF8I6ixrytN5U/ZtYNi8plRYcWVP&#10;hS0rUqmCZgKTFL9ytvCVMLWFxKyyqZQtTE4YdCtjlq2sletFVh3oHk96FsDblv5E4z67HRsRKFq2&#10;mChhWrK+vJ8p0BULCt7DxA7x9m9DdIJVQVBxhsSuJhXWjZDCLaPy6GzxuSXtBmkYQD5Jko0iahhg&#10;KGur3YnpzAFkRU1rURkoygKIhHPy0jOzU9IzE9MzElLSYxHIBK41Mzs2Kyuiqiq9o6usvauUqBW1&#10;N90wowJwIiW4AfJgxC+x8Ka7CiLh1t5aoFYU3vTdae25hcrWFhCt6Lz5/se7P/3pu7/+1x//8rff&#10;f//jl8Cx4GD7P2tmDtNgDYhW+Fqxoam1pbOAXGtrFrbWtry2tvzCAlTdXE3LuJmcdCMV8uAMdrTm&#10;5MTm5CYAshYUpxWXZVcjK7sW6cFF9U1VDRhZADfK12rWKU73W+qhE26BaFOAVjhfybcWZyVik4kX&#10;imv2hWd6yZ8GZbXc5z63dY/YMy/9yNYf6ms1aEEUYZSs7KxW9OJhV3tgRYUiFpT5KXYLKzZyuVpi&#10;wqFt6138xZaO1vbudjUk0UeKJzepJ+kRHSqmV9RHrzAwGVb1PJzjmAYB8Ix0qy8r27fQpHNVgkPp&#10;4qwbWbm10iDwlWsh7hk4DbT7rHRk8g2wSbZKbsdLajGrHrgIueAsv9QjAH1yZb41IUNqX1UTVQU9&#10;rPKi+POEl9iZRF8EBrLvAlQUIbfPxwpih1ApPZTdCmWEjGd6v8bzMBkFJYqKzqJKmUtVLDGlVZbA&#10;gV5fSoj1HXts8mBGrQi+4iuxhIzKPr7FCBDjhAlaxGKRX2Ilj7ceVVpVK856ICQqckWkECva8WOo&#10;1dC7hgikX0zhLDKcGkulB3NMBpE/UZNgNt2tzL8V2vdBVgOodkEwB6PQlKh7FWkOaUEJSyjfULCT&#10;dSxZ5zPW6xZmK18ldjh2Jna4ykvohMSLEcuajw2umxIkT+BuKuwKMhaMq0jXdJhd03LTkzKSo5II&#10;XCMSoByOuBF+E1twdAhRa+j16yjFCb12M/xGIDTDwZeuBF0ICL0aERsSER+alBkPs2tcelR0SlhE&#10;UjAIhKiM8NTiZPCuNe3Vzb3NXbc70e/a/wVChgcGvr4FxrUPWU1AsIhrQlPOrfbGbqj/q0vry8rq&#10;ywoqCpDVlFuaA78rCnL4tRLBV9wq63CTLsHkjh+xZMMM6JbPXHtAunqJSKGRwW6Rh5DxYAZWDUIQ&#10;M7BXhiBEH6gFGlFuYGFXHuzR/iRI82zz7HS144HjRRkZTI6uBmlAyRIAS6FNwD7v/DVGVzcO3T7k&#10;tySa8jSuNBEYhNa4itMNyyEjxJLkVWeBhU7x2oKNqBXHgmqoccxbrBc159L4UH2qTCM7tMwUasIQ&#10;2aT5ZjneUic5HmhoMhRqiOE9dgsnX/ZSOemziG9vziXru3dFpYxI4U9GRzMjV9M9nPiMILJEdxMJ&#10;mzdYjt8h9YpJiHkBJ7iVNElvwYOsNGtoP9uVU+MDXRA0bsM7wh6zSHnZOjgms9emj8zrquXr9/rP&#10;qVTSK+dAkB+cxDsmlsHT4mKuO4JlqhEJc86la4UPuNIRYNjeDhLJVeRb9lHH+AFOvelhMSmHd81n&#10;p30FnGwsKpM8mFFM0AYzyBQz6PrKvJrSnNqy7LrymMqCwLKca2XZn5RmvlOUerI07cPK7G25cQ/B&#10;yhh+FtJf/6rk4fWZI5pyRjXluaIod26ne22mO7DSRZ5FehDaVod1lUzoKpvSnO+Sr7v39rmDa92N&#10;d4ZXJEzsKn22r+LlvqrNvVUPlyW6C0fpfX17Cz2r8Lt2lACs+rWXODS1NiBPGPE/cS7xClN/0HoK&#10;o2xxtH9b4cssa61HhvCc282gW+febllwp2X27RYUqD4AWnWgHpWqE281A7KihRWSYHCtrLGBl3Wg&#10;nk02CAFuL3ctxdQAV6U7WHBzo1ziDReOetV33bkT7q297vAWGlZ3LSXk3rjQb8NC/42L/Tcv9X9t&#10;kR+lpLPc4heHvTp7+Kuzhy18ccSi2SMWvHDf/OkPAKxuWPr81tUv7li3/MjuNccPLEXW0YHt83dt&#10;fHnHhjlb101bv+zZtUsBXCevWjxx2SvcVix6bOHcR+fPfnzRy08sXfjMxrWTNq8ft2m1WznP7Vzu&#10;ws9QdN1VxhBjbAgxHsox7q42/63rqvJDAQ/gd1vJxNbS9Y3Fp6tyrxRnXM2KPZcQeDbq+ungC6eD&#10;Pv0o/OKHoRc+ibr6Ufils+GXgtMikwpTcitzShoKq1vLa9qqSpvLMxuKIxqLPmoq3NdSNKm56MHm&#10;Yn+gVmzNxfi6sKf2wmddixtLXWaYizzvbrzrPn3Dnd7nTmxzh15zq19m3+x/pjGN9Ed08Ognxj0x&#10;7aknnntq1qI5c159YdHySdu2P1iW9+Yfv6xsj9vx7lq3a/3YLRunvLbuqQM7RoZdnlCQ8OBg/cxf&#10;/qsNqPVff2j5Jvb5d1a64A+fCD77zIH17tS+YYc2+W9e7N7ZO6w8dUFj1pOfN0z/+e/t9+797X/9&#10;/fu/Zm0O3cII56Nb/AM+fPajI2NP7nTRn7j+iufv/fctoNZff/4tfvLXv3//TfaegthzoRFXPgm+&#10;ePLaWdQFvXfz0/cDL7wfePFsyJWPQq+fC7l2IeJmUFJMZFpiRHJcZGp8ONRAyXEh8ZGh8ZGxGQlJ&#10;kBaCrSnJzS3NyynNS83LQPwSyFV8E1xrXlkBWFbogU0bDIAqxpVgD7Hb2MwvKjbSgiEpvQT6ot9V&#10;mUysadU/YcP/MpAf6U3lyJJkHq1pVMmXVrCHxlCr3fdFCrIFB9jSiENypxQAm3bXC8Q1iSt+zByd&#10;SqGjo9P+Ir7JNmYwsbg+18HWzh5XcbDUq4J3HarMMWhq0lwmGOt/CSC9v8W/QlKU3ZwkPsmsSmaM&#10;B0a9MpnJl2RERMrN0yHbe8GPqQMV0z6M8wgSAZLxAP9rqNVAnymE8eewl5wFJtkTIY0JG+hWIGNa&#10;T6ndJTWqNlcWuooRJVi1r3jncEcIYSoVCTdvsNvknbFEI7BUPBLxpJHUAKLmVsVmPC2JVrxt0aRS&#10;EfNnTBfOWAvm7HPwgLBfRCXVNIMWJuyWVJhvxsPM2JsKRoL2WKAU9xuKdU3TSAWvov8EO4EqmSCF&#10;IwafuiArPahmPZUojrpzXwgN76zmWSVmVrSS9a8aFjXUKpEwSVf7ih+wP4enxXMaVyxW1naF+Y4k&#10;tiT+ZASUiCNLfeAiFaMU/C2wKKYJ1G2M/2pEFskctf8Z4MFNF3on3ZLFB+LlwEjTxsBGWwcYWLJV&#10;tVF8toTltJsiSRMPk/fTmp6xFlixEbWikVGoNb8QAcIZWTkpWTmp8LVCKpyZlZiWEVVQGN/SUtzd&#10;W9nWVdICeXA3gSu0wd0DTQCuyAoGXkXbDbysTQgQ7q6GnRVglaj1dvPg5+1wtH7124Hvf/ziT3/5&#10;HVDrH//8/dff3R682zbwefPA5629g3WIXwLF2jPAHKb23rLmznwjWlF4095ZVF+fmptzPS39empa&#10;QErKzZTUwKzsyKyc6Ny8eKQHA7XmFaaUVuQCr8LRCq5V8mC4EyHvhPSawHWI5ISb1FBrUyudrpYA&#10;yXG4eoBsJWSLJ2mzOQ7gqN5obS1iuG7T2tQIK1uR4LHQKRW8HC5InGn8iX3fKAX8L55Zi1R+EMYA&#10;WEuH1HFeeAwXLrb2pdeREAtbR3dHR3c7n9OCf7QG9dJZPOOrZ9kyHaNYWS+y0pPNo5pFWmWbzlh+&#10;tYVmKyWVAyAdnBIVG/pl2TKX76ye0lsQFOcBibfMx/Jdk4K2skcvdkU8jFAf/qJVZYqN8ZE5Hn2h&#10;/xUJKSwN+yZJG0Niwl0kHiE7JKUg5gHLNVtSeytg+gOboCOwZyb2Ezz21I+VQCMyBnthp2r4wKAK&#10;FwCciXR7Ai2DkyQwIAtkAcsyJytdhpWzaISCSw3ebxJxSC1mlyZwDjAwhZHGSuE1k4Qhi4vLPYGK&#10;DThMl4FXaAtlz5QrPt9W2whUU7ko3w5+nuBQJbSSguNVUcbMFyyKj1yZCmZlKVT/DaUEuLCo3YcC&#10;CpUY6dgzNMWdaV5HHbq24LaBlz5BHSf8Jx6WZpC2n/FFfBHzc5/rODTOHBgVUUy5RblKkCKURSwW&#10;CdiywrwSWHTyM/MQYZGSkp2akpOWmJGMuva4tITIhKjAyODAqKCw2PCQ6NBrIdeuhVy9gUjh0BuA&#10;r5cCLly48cnVoEsgYIOiAiMSwsMTQrHFpEZHJoffjLkREHMjKDEoMiM6uSg1rya/qq0SuLRjsB2x&#10;TFAId9/tBWodVNQwtr4v+7rv9nTc7mzqb2noaappry2uL8mvKsiryMuvyC3EVwQOI7epLKeoPA9b&#10;CZB4NaKbECmMPUDZsPzkvMbacMSOcKM0bUJEtMbbk9fNZhIAsWqEdp7O1sqETY9gZ6gColVPReGM&#10;UaxGGwoNSoguYwLNnALSot14sutM4Yeu85fIU2IZ3sU045DP2dM+UIJhrUjMfFI6mmTAvMoRsOFj&#10;/I96JLN0Gg7Eb1nvzr8jvnDY00VJ+MpEKAoBPG+8Ln0GWWXrpVgAJ6wRrbx0kL2H0lnDEaI1Xie9&#10;oGMjVL3blhLaTXhiM1kzuJpPVWNBdb3w3kdEKi20XY6IITn1I83oXf1sLiDZNubp0MpSJkNpsa/5&#10;htMHK/vxDYxEivLE0b3SEy5JcmxVqF4hqjVyeR+iEL6dLDbKpMdBe9juCL7Ubi9EmqypZw9muKNo&#10;UvLkNl+2MaLuFMxfZMKFryUYsQKKH+cOtLu5ZYAxIA06di2csMCwnhtkCBdWleTXlsVVFgaU550p&#10;zTxcmrGtPH16afKDpQmPlCY+VZ78YlXamKxQd2a/O73dhX/gX5HoX5/lGrJcW/6wxmyX+Kk7tsbt&#10;X+E+PeJyQyAP9ussGd5V+nJPxciqVBdy1r1/0J3aiZ6bMa0FE3vK7+8um99TObMpzy/srNu+kDxt&#10;4LuuKplPCKSK6KOaDFeZ4soSXE6YC/3Ind7vDm9gBlJuuF9TztMDdc/fapx3u/nJW2i7AUBtAnAF&#10;3Yrym2eZJNwE6S+ShEmx0q1a4/+fjTVIV8Irr0J9SzRDgBFNDH/mheMsJj260R1c73ascFtXuE0o&#10;WUUU8ALC1NXz/FbNHb7uFb8VL/mvnDtizYJhK+aOXPrSiAUz75s3Y+zC2U+uXTJ922tz921bfmzf&#10;mhOHtpw6tvXUG9h2v//WzndPbHjz0Lo39i89sOOV3Zuff235C5vWzN6yfur65ZNXL560YtGUNUuf&#10;WbXkqaWvTFq1ZPL61ZM3rZ20beMD29a7tQvdO7td+g1Xn+G6y11PheuuQJrxMAOuAN7Aq0CttvF/&#10;K/27K5/qrnquo2J3e/n5tvLI9vK01vLc1sqSlurixrKi+uKC2oLihpL8mgLIgIvryypbq2vba+s7&#10;a+u76io6alJbKq41Fr/dXPRKc/7jLQWj0EPbUkTJdEuxf2vJmLby4wOtR3qaRpWkuvRQF/mpu/aO&#10;+/SEexdlMBsdAOXaeWy+gSTY/kMq00j/EQ+PeXDSY5NffG7mgtlzFr80b9nsNRufO3708dbaT/78&#10;TW1LxOrzu/yP7p6wY9u0rRufPrbvwajrkwoTR3/WNPuX/+lj/+o3hZ8HPXpmo1/m9ecyA2eHn30o&#10;7uK0M/vGbFvkrrw1silnaX3quC+bnv75v7vv3fuvf/1p4LfhcwK2urc2u4tvPpgVsenTo2Pf3+fy&#10;Qt1vO19DttO9X3749Z9fArXe+2nwy9w3sqPORkVfC4q8di38yvXI61fDr14KvXo59NqFkKsXw65f&#10;DL12NSIQtGpYYkxEcmx0WgJSl6JS4iJT4iKSY5Jz4WVNS8pOAUbNLQOVCt1vLrCrtMHErohfyinN&#10;N20wiFY4WpUhXMBko4rSnJJCyIMLMLpl9ykihctxPhpktZ4bm12aJBjnKX4AXCt+BQ8IagRZDZcB&#10;CxQJyioOFtc0AVTSodAPk5uFflhWC5Sp2jqB2mNhHyhJ4eJhPpN8i5pmCv7pZzyiVeCuuljcqThI&#10;oWW+MA822yuhSFhJSMbHGkI2XM2QWnGkRnya5dWEwUDC+GoIlvFJZApNosyUXHzHOFsysTClmnVW&#10;emBDrcpRkqgYYBW6aKX2YocAxrsy6JUBapWWJEMtcn1F48pcij9MyIq/Jy7b1MIGTX20KjPTZUYF&#10;agWs1c8A4InVVLCw+mCFHm0XWFYTBbeN9Xh+fMz4dfbi8K0S33Jf2DxA0wj8OcOKZrHDLhONyZ83&#10;n/HQcyppSr5ZRj2R2LQcY2XeYN2gECZ18ODjxAHEQClDj4oU9kKSaLVlXa3UvNLXCdDi/eJBA3J3&#10;22B6tB8g3yv+itYdrd35AoBaLT7K1GKctUgObUhApC7vjipR4PrV2uEYnAB/C5TuuMExKmOIi5Pr&#10;z1vy2ljd8Cd2C8rZ8HEA/3OU4q1WpWIygZMBKi4gJO2j0FqzXumBtUSWsos8jIX3YJkFcxfSR8qQ&#10;w5RXhN7kklyg1jwUUuVlYEvPSkrLTMzKScrOiSsvT21rK+1A1U0niNCylq7ydoQD085a395Xb1U3&#10;jV2WHlwF6tWKcLoGGyAPvv1l191v+n77w50fIQ/+8w8//fmHb3/4HDWtaLvpu9OIr90DaMep6gJk&#10;HQASrmjpLmrsyG2iozW7rbOgtT2/qiouI+NyekZgZjaMrOhoDcrMCs/Ji83OjSsoSi0sTi8qySiv&#10;ylcIEzpai6oRO4IxEDOEsQ7zJvRSlJGjBm2CvlYA1+YOGgVlJ+Nw3Tcp9+gRj0kTMpRCWwGeWvob&#10;fLUx/JD8zzhto2G53sVCULSV6FZS8foQiffwUZpv1liL6nquyVS4x2WW1sqqN7RCQmISKsQw2jC2&#10;3JxpZqAV7WmvnEDFQlO8GDCtrS1XxpaMWmNRiWAubp+1FVdGGs9MUmICe52boCbAWZOR8zHMRDui&#10;hvQelSjDABLWHhKWeyvpoVYMoK//wEhck4mtgoETWlxbgnO1raPR1txmK+UaHeeOkKpUuAoG11+k&#10;YvPf+UM8GTWLkdxd5yDeFwPPSBRDV4POXtCk1AmDTTJmSUQuxMAmISbO9MhVolYQrXK0UqWpGhLg&#10;SVYZc7ijTgu2iZDIFW60sYUoek4xrBwI5zXfiBpE+Oc8oa/2oR02tq4V1WNYyIgUwr9KkO28Y9Hj&#10;4CFh/qvBEqB3nsjWOOJt4uHNKKglNUlvycgpvvCNsTw3gS4FnF55pJARv+KRvNwX9nNYdLBpWQEP&#10;AKQtnQi7ggwSSdcSMKsFpQXYvaBb1T7HInV8BxtQa3ZhNqTCGfmZWQVZqTlpyVkpqLyLS42PSoiK&#10;jI+IiI8Ih9k1IjAgPACM69Wgy9gu3rx44cangKwXb54Hmr0ZERAcHRgWGxyVGB6LxKakiIjE0KCY&#10;mwFR1y+EXwhOCU0sSMivyatoLqvrrG3tb+m43dH5WVfP3d7eL3pRkDP4NQjYwb6v+nsJX7vbb3e0&#10;DDBwuLq9pqypvLShpLAS7QW0v+aWZOSVZBYgOL08D9FNYF9LoR9mpyjeOHXCQvIMgvYZuT3rsqRQ&#10;XjaexiUYSBNK2TXBQ48mB5D81U5Sw3v2VBqQUb/KHa7ZATlGAWYz3FrugA2G8AO8nuBSYQMjHcxD&#10;+nlhYK8qSRMQpQdJYgDgyj4qGQ285lKv79drD7bTVqUsrJAxqtCeRPQg718E6rhrYM3DU9hrUNML&#10;sNJRw2n2wNtMpqHzmtBdQYY8jO0QtYmbAU5wkoSvAqi4MNoF05wvxqwKcJIGr6wn44pdjY6oAqz9&#10;cAap28YGLj42GHc3pTqx7YZPizmvjSDNKWPiI06T5Vi2kQ3D/yXKHaqUswoilWnbWczZsd6CCWQ8&#10;/YsnzzHeWMZ7axIyhbluBN7OMcmDSYUteg0b9i05Xl3YJUhmViLngLhfsDOPP2CDZhKqumjr5k7E&#10;S0creiBxiEonjEWzvgK1lqZUFZ1BtFJO7NMFcU9UpD5Wmzm8JtXVJFPxW6utKMadf4NVq6e2EZpC&#10;u9ta7N9ZinSlkZVJLvQDylmxwd3amPVwT/lkVNf0185tLxmOLKULbxGDQQlcmTCivch1FI9tL5zW&#10;VjgmJcDtUHfrsbUu/Zori3PliQ6WV2zFMS4n1CXfcFfecW/uIp5EYm3qTeQ8jeutemyg/oGB+scH&#10;G4FUQasCss6+3fwyDK63Gh++1TB+sH4M6lj7a/17q10nDKvQAMNnm8YnL45z6YGsVw14l2D13V3u&#10;8Fp2t+xSfctmaICX0LYK5nD1y34r58KtChmw//I5w1a8NGzxrPuWzLlv0axRC198aMX8J9Yunrxp&#10;9Zy9WzacOnHkPJJ7Pzx6/syxC2dPXPzoxKVzeHDg7Om9H7y974OT+LrxxKFVR/bO37Vpwe7N83Zu&#10;enbtsmkbVmF7bt2KZ9etmLphzbRN66Zu2TB526ZJe3fcv3erO7bdhXzoymIwF3C9lUKtZX7d5cNQ&#10;w0O8Kt6VBKxQK3EsGm6rx3VXPdxVNb27clFn2eHOsstdlel9jRWDHfWDHU0DbQ19LTU9jTVd9XVd&#10;9fXdTY29Lfha0VmX3VoV0Vx+trlsR1PxjObC0c2FY9pL/QHvAVyx61qK7m8tWdlTu7O7fkJNvkMX&#10;TgJ46XPkWi+86T446I5sdPvWUiH8+GiHxGD7T9rgR5+b8OTzk6a/PPPl5QvnLpu/ZN2C1zY988Hp&#10;xwY6Av/r27r6wLlXj4x88+CkfXtm7t7+9PtvPpMU+mJZ2hNfda7+5Z+f//rLH369HdtzcUTk26Pq&#10;kla3Zu+pSVybHzz/0pFxr6910R+Nas1b1JL9wI/9G+/98+t79/7+6/d1t688/Olm1i1FfPJkXtSG&#10;K2+Nuvq2q0sZ8dNnb927h5Dh73/9GT/5l39+WzKQvi8l/P3o6GuB4ZdvRlwNikJ2PcLqryGs/npE&#10;wPXIm8j/C4kNC0cRa0psbHoCkoFj0hOi0+LBssZmIDE4DagVLlbwqwUI8KsoohK4WPFLJeBXERSc&#10;AyhrCUyIDs4pLUACcFYxSFdQqWXZRXycXUT6FEADWNRsrgCWNLL6GFGgG8vowcmLf9XZqtZPYiL+&#10;pPyldGUaa0qnq5GxAEE+O6sRsICOUgtjXcd/GjK44k/Iseil9hhfSI0xGUtlNRngEn1KH6xgJDlS&#10;GVyN4TRlr9XeqC7VanJEZwrQGTRFgY2JhEVMMpCpsp5oC5t1u5h11Lyy1BLLoWpeWWNrBTmpTB5C&#10;rRYdjO+b+NmyqfB+gVqBHhut7Qa/gx8ScOWfR8wUYTeJ1roKeUeVLVynop4y4FhlUnFHW5AvNrGj&#10;ZFnJeYqNFHr02mhsr5kemDRmM6O0ZIgl0KVv1nPAUoFsqNiExIIHBKIKH/YyoqA0VpQzEa9BU+Y2&#10;CQ9bVJdt8qMaF6qGHrpPiX6NEDb5LhkJ8qJkRy1LaWi9Tumsr+jVqNEG+n45NrY/ZMHC8pFSkMyq&#10;X4ZJas9omIonVC6x903mD6s1Qfcey481xskrYzQdr2CnISK5WWimUncFeTnc1ZhaAZJQzAyrTTgP&#10;FmLxovY94aXUv7rJ4SZqkj/8pPFgWhh5LaPWNWcrreLyQnCtFiAMaytQa3ZuGtytufmZmVnJEAmn&#10;Z8ZnZkZXVWW0t5e1dpS0dkIhDN9pRVtPDbhWEK1ArZAEt/bWNQmytvTWIJapra+2o79OOUytd77s&#10;/uK3/b/93ee/R3rwX374w0/ffv3dLWiGkR7MzhuU3Ayg8bWmZ7AGtTdtyGHqzG9GdHAnYp9y2zsL&#10;m1qyigqD09OvgWhNTrmRnhGcQcgak5ufgM1Qa0l5jhytheVVhWBcKzB7giOgDkttWLZIWWBNBkmw&#10;8QnYjUCtCmQaYrq8ZFoDnN4qUzYz6c2k2hLvKl0l5wLGlVGjy2AbD6Cawcl+3QhYW48aSyOulXjV&#10;18s6FNNCDlOftfHqis8hehQDzIkGV662bALE8jEqXBINZQ4rDpo2LdMueprhIQikRY/IEC7XmDyk&#10;xGCN8Knrs1ELJGdMF+DVlmcixmkWjcY1mdF6HlynS1P8jDh8aYOJkL0WDfI5SitlPaxBNVt8e8s+&#10;ollWp3prPi/Fl7EuhHZiSsuqyhCPTGTrq9DQktdoSeNd8ZmaQc7LajLkPJQaxdOHvCstfIwcYzsi&#10;sR/X/WJfrfXnP+15BlbpayVFTCYWv6gaTxbkKguUcFRTAIapSBdNg58y1Shp5isHkSVLodav5pyX&#10;ht/GHJIa2mN8vlYaqWGT0o+5+ofVnB5XvVm+SA4R8EaUpCVHIkC4UknJrCKcxuOxbd/yyuATDIuT&#10;96KhiBC0jPYRPkJBgrumdxWBo35XC+MRoFV0MJw27M/UdQmB++AkEVtfBGbVQ63l0NwStSpkGM6c&#10;fDS7UiqMKXVhjsHXjLyM+LSEJNS1ZyN2KTo8LjwEEU1h10m3htLgei346rXgK1ALXwm6dD30alBk&#10;UFAkYO31oMiAyITwqMQImF0jE5DSFBIUG3Aj5npA/I3wtNDYnOjMsnTIhitaK+p7GtputXXe6QT7&#10;Ct6176vB/q/peu3/sq/vC24AtEC2yBwGAVvXVYd04tLG0oKavLxyYNfM/NKc/NJcBDhBPwzNME4l&#10;UK9FgEbMARIryE/N0/MLclgwAea5PDZ8/cn4BL3rKil0K60xF4DtfKMTpb42Gy3GVWIR+VsKiCKT&#10;jxAmrwqLVy1oAXScK3LJJhQ83dh4xE+Nlhbxn7rmWKC0SlaAZzC2hiKKBCkOWp6PNuPQc2I8TCjL&#10;TlcRg7w6Cd8KhFtqrpkXiF0NijPN3sTkUrkLqRrvymNVrC8PV429ZNLWjc8iBq0VWRdYon2+F1o3&#10;6YwwVTD+F2GB0L8IpGFWa0oEilxYXcPfIlVrOWE4LI3z5MVQT4h7GQ/+ISSsSzeZWyl+8S7oksUA&#10;kcntTCaXirvUo7J9Y18Jg/kKba6kDxqDJMB1z1ZD9KjXYBd221dW8Gu3bIULSAnFXc15ljh2nq0k&#10;Udu9PHYCV8UQaOzI1+O7unLGancWu4PYztff5RoDgy32MNEpB3oHi1Es27hKzi2FcLE4r7wwoyT3&#10;cl7K6syIUflRfhVJfvUZfk3ZsKeihMY1Zzs8bisY3pjjYi66vSvdQSiBz5GubCvx7yib218zA9A0&#10;P8oFf+Q+Oe6C33clsQ91FD/eU/5Mb9XSnuqnq9JcwPskS+ERTbvmalNcQwa2cU05o4GEj292Lzzu&#10;lkyhWjg3zCGIGJm9MMRmB1NdHHXenTniDm1gr8zRzS78Y1cYc19H6YMD9U8ONk693Yy8pUcRGnyL&#10;UmFECk+61TCyv8avp9wPqlrAY7xm1MMiBzgz2CVcccFn3IW33an97tg2WjEPrnO7llEDvGEBTaRo&#10;rAFhyDTgOX4r5g5bNmfE8pceXP/qmDULxq5eMHrF3DFLXnp0zauTN6+euXvTK0f3rj31xpYPTu4+&#10;i5qZc29e+eSdaxfeD7h8+vqF925c+jQs8KPgG6evnX/z0kdvX/74+IWzu997c/0bB1cf2bf0wM65&#10;OzbO3Lz2hc3rnt+4ZubW117cvnH61g1TNqymPHjrhkcP7hr29n53831XEM6PoKvU9VT6A6B2VwC+&#10;+uGBEa1wt+IrdMLdlcP02E8ByP7dFcO6yjBNeKizbHFH+d6Oio+7qsN66hK661O66jOwddbldDdk&#10;dTekddZHtlVdbS4/1Vi2p6ns1ebSF1pLH0J+cluJH8AqfMVAra3Fw9pKFnXXbumtn9hY4FcUz/Tg&#10;mEsu6AN3+W338TF3ai8HCrtWugXPuXHD3X1W7ePn/+B9wx4eNWnms9Pmzpj16svzVixatHbJmi3L&#10;1m984tNPHvuiP/yvXxdX33g85PSE00enH9w3Y8+2By6fnZYe/XJl1nPf3jn5y8/f//rLT7/2hpef&#10;HJ598f6WjLVdhbsBXItDl1w6NPrsbpcV8Ghn0eKe4kf+8vX5ez//Aaj13t2MxrPDPt7pzh32y4tZ&#10;V5K0+8apMQD+nfn3/9dvb4K5BXD99ecv7v3y4z8HA7uTdiSFvxcdfTU86kZ4dGBg+PXrwZduhF8L&#10;iLwZGBUYhMSEuLCo5OiY1NiYtLjE7GTkAwOsxmdiS07ISkHwEqpusAGs5pUDmhaw3qaE/Cp5V0DW&#10;kjyAVRa0In2QCmFwrbj9sb0G4UZ5pcVZiGUqBEmLylZMkRCfUGreUUbSsqmVzJyRrmbCAtbFZmZR&#10;y1LCDwv7kHizYpt8nM5luKsiuQ3rMcbBqtaBV1c2sbE3y3OcEv4oa9eX14MlEBtbDK0IN1bmlSHB&#10;2FArAaqIWe81WMatL2GXNaX4df1Fg7X4ai+MFCtzgBVirKpYPjMrefAYpCv+l7DWS2YCjsX/GijF&#10;T1pEk1S3zBkmGctIYbx9C3kiswrNLPpv9H3CbBHLnIQ6+2UjcIX9cAdqNC4YnCz+DCBrJSOFEdVL&#10;6ChCGR+DJwwGtsQnUY1FKkW2zPj1feXqFhgPHKahPoUqUdkrMlZGF1THYrRA2paQlYSt2YUFWTls&#10;YBwzS1xlUCYHTbjLuGCSvaJYvTIi48FFsQKC8AMTB205w0TwVjGCx4ZddVewjl1yGvjw8GrZxuY5&#10;abn0JH1qSSqaVZhUuLG9hahV6UoWKGXpNVLW0UlrZSFCwkohFlWr1lYcNIzrwE8qtIOpNhYprEBU&#10;6gZF2Zmp1bA0IyKxSQNJxsM2LvdbwPqq+QasKrpbWmiI0qRZ9jwZAg2jevSg1xRipSwWIKQkDLXJ&#10;SSRG7ogiQNa0lqCptRgSCCj4MV7KS0vPTErPSMrMTs3OTU3PTEhNi8nLS2hqKujqqmwHxYqth/Jg&#10;UKntvUgPrkMOEyTBkAcjiglfW3oQmlKLra0XWLTRuFag1u9+9/kf/vTtT3/+Hs03X307CDtrWy+U&#10;xqWtPSVErTC1amvtLmruoDwYG7jW9o6CuvrknOzLWVk3M7NCklMDMjJCcnOjc3JjsnNjcwsSgVpB&#10;tAK1llcVoO0GeBUbHqCvtaoOy0qsBjyuVYN8Sxwhs4qvZm31lUwoRVMKYaNHsMrxlphabAkRcRZA&#10;vCFwiw9XHjAK6kxpiV9nuRH9hwpW8Vhcr6VQT8I/rdgnj/jVYoUiNFu32SrNxGn4QMlVigAxgsXi&#10;PTzmzdeB4VWbIjBT3IiceHxtOIDNJ2nISqN6ZoxJYegJ0YWUSNIKuFI57Cn8lYCNw8kUa2ZjM7aQ&#10;izYxCYZgvUWVznproCEQwnyKYXQo87AiKJO+G3Im1hXD7Pt1rzmDLKtRiFqxCbkJmNkynShOGlpW&#10;HSqV1JTMxmbw4DezsVgUPAm+krn1Epv0AwDP8oviX0mlcuHO/UDEKCiIPSy6VQphVeDw8+KKU6S3&#10;LwjNVpN4fmvyEBhm3hWfSi24urV4cSxGsBhw9dbZPnswPmiGuJCpZoIajx99BHwSSEXMvEodMilf&#10;HzWtP8SIJuY/8d1hh8vAbCMSb+CiZzMJBvaJrg9MhdElxeJSCVZtEGAMOV+wMIZGDGZ59dySFuvK&#10;pTlvllQFk4AtRwsOECzuqUBZSDg03pUb4CvwalZhdm5xrra8rEJYDlLSc9NTs1NjkmLAtYbHhoVE&#10;B98MDwiKCLwZfjMg7AZALLnWgAtXgi8HRwWFRAUDwV4Lvnw97OqNsGukXuNCQmOxBAkBdg2Mu3k9&#10;5urVqIvByTejsyKSCxPyq/NKm8sauxvbBtvb73R2fN7dDbD61SBIV2DXga8GAVzxtevz3jb8K+pe&#10;b3c2D7SSgG2pKG8oLa4uLKzMzy3Lzi7NLK4qLK/BG8zLK8kqxQisFldjHHXQD2M/4EwnmBEljnRr&#10;5v2YsJ+ZtFKPmznWXMEGWQ1GesSggoX4MTWyfFs1KkSweGY8D/AqfbYiWk0krHOfwl1zlPjOIB4q&#10;Bgtx8MDwbIDNu0z5vNYlKD4FcNWRT4234vd45tK/bXMTDiOUZGaMooC0XP02HjL46juoqGJQaxQt&#10;vlYYY7J/ka42FLPSUXkKtLQyWGuJbhqbUq5sh6WAqFKX+HfpmxU4ZHaD5jse5jQAKeTJnW/sNH4A&#10;khn+kyJ/bTNpEt4LnckytaoxDrdU/ivvgMhXRxVzM5QtPD1xrNrR7ruIaef4Xp7u3WpX1mszrG7n&#10;hWeqN5qXkFXtQbpKK9rKBhMe645LhDXeycvQzKA78idU3duO0g7nX7FTWGS718BsIX92AcGexIFn&#10;cgx87niAyRFUi9AuZhbmpuRmpeZlpeRlRGYkHksOezolkAwn+NWGNNee5zqLXWcRTKqgRiFSfaS7&#10;YkR5igv40J094i6/6bKDXGvB/V0Vs/pq1vXWPF+fMzw50F17j9QonKh1mUgAxvY48m8bcl38FXdg&#10;ndv2qrty3OWH8k/UJvvXpvhBA3zusJv2iJs63u1fxV8EvIQUOSvEZQS6mAsu4D339g42giJQF6Wg&#10;QEr416Y8/56a+wcaxw82PDDYcP9A/dODjYgU3vJ527RbDcN6ylwzNMCJriTa5YUxwyninLv4BvN4&#10;j21SrtIit/EVItXty0iubljo1sxDb41biYCluf6r5kIAPGzxiyMXvTh26UuPrl30+Polk7evm7V/&#10;68I39q8+9cam99/e9fF7+86fOX7t/Mkbl965cfnUjcsfBF07GxzwSVjgxyEB50JuCLVeOxN49f0b&#10;l9+58slbl84dOHNqw4nDq4/uX3xgx8J92+bv2Tpn+8YXt22YuX3D89s2TNmx8amt6x7ZsPL+reuG&#10;vXOYID8/nCODrhJAVmzD+sCsglYFWBWz6mmD8QAsq7ArgCu+D2TLrRzErOsuhSF2dHvJis7ynR0V&#10;Rzqr3+msfrej6nhrxVvtVYday7c2l65uLn2lpWxiS/mjLaXj2sof6Kh8AM/WWe46SmktbisGfH2i&#10;s3JDb/2Mjgq/8mSXHcb0YEQxIR/r4pvunFArP9mlbvoThKzwtQ53fmOHjXzs/lFPjJswfdKM+S++&#10;sGD2CwvnLl6/bOPOVZu3P3Xz5vRv7sT+5U5SQ8jDEWennD72wv49M/ftGBtw/tmc+Fdqcl/68w+I&#10;Yvrp11/+9N+N51KP+aV+MrYpbUVn3raWzJ25N16+cuj+K6+7koinBis33q2d8d+/SwB9CoXwPzqv&#10;Zr/lLh9xkR8/0ljwflH8lpun7ku46DdYMfkfP5XoCX/76y93//XP39zruNoetycp8sPY2OvRcUFR&#10;scEhkTeuBV24HnIZTpPQuFBAVlSsxabGYgN2hYU1JTctLhN0a3xMWnx8RmJqfnpaXgaimGhhLS8o&#10;qEA9TI48rkCqlAfDzppRQLVwekE2ulihLcJkH2wnoCBAE8ARC1rLSsSvklwFQwZNL3CmNJhMaR3y&#10;l+I7gFr4YeBewFRDhgK6sL/i1uzRnpQKQxJcSfiqeGGc9bjKEbt6DlU1igH1mWDYHKqWXQSkY3E8&#10;FiEEGGkQySCeBK2kT4kVVehqOmHjXYWY6Dg1ypc1rRWci4lcJXdqL4lLO0lfZbW1tGSCWFbaCIiy&#10;xLWhHv9LKlQFsBY1jAdFYnGZgqSEZGweY6zcJpboVFcVleNdQ8DF8GT8L9KYAAXJHKohhy5Nr3jG&#10;ynkA/+AgxTOCWvShVlKguENjKUmzK2W01bgDkYHh5yFGlLDNJ7u1RF+qDVUE5GUyqaxVHCnQYEtT&#10;BSYQQrPas0p/xgBAZUdAszSLSpRrOmTmbqGagr/LgCkTHpvTFY8JX/WcQ6Qo0SlIaq7LcWfl960R&#10;R8HKXNALrHL5bsnUQ98xra+XriRkjt+1LlaLg6KRycKTFT6hYlURvEanKDjRoCnv2Up7wsuwChCf&#10;gNCbjntBlLwnGfHCez8pMp9UkkJKrSQofEK8LZa2LdRNNbbjHVFgbB45W6mYNpVgQCN5ueA8Jxs5&#10;OjJ4yO/xkpk4zOYNFVN2iB6xKIeztqQUjtaiLFCssLNm5aZmZKdk5qTkFUAnjGSmuMrK3K6u6u6e&#10;SiqEuQG1wn1a286mVuQwQR4M1Fpd144A4fLmnuoORDQNNnbfQoBwi1Br55dArT/eReENuFZ03tz9&#10;TU/3YC2VwJ15zV1FzV2F7T2l0AZ39JW34H878ikPbs9t7chv78grKwvNzDyfmXUzLSMoJR3YFSLh&#10;yOycaKDWvPzEopL00vJsqIKBWsmySiQM1CqFMKbdWHAw2NOspEau2rBfpGs9fF/ArqbpEgNgCkAZ&#10;z8wY7BNVmjzY+HBp/MxPRT6cKMu3vMMHAX2XidO4HtIK1QcGuFIUocomHtk+vdgbIWEP93qMrqW/&#10;As4wjoUIChtoQMso0kqLhw2f2WMz+C5MJavXg8OmkbSqUqxphhSeFMSlEEDo0RMMa11o9KzQMgPJ&#10;+AZtI73sEw2KpvAqDcUqez9j6NdWqHh55G9l5/CtWT1pq+WgSh/Itgm+BhVmiFHk2lrLUJYf8i+y&#10;DIbnjnCaR1/YmWIcpvhJIitb7dmO9QmG/w2P1aZDfokRwapNJkdt+WesRa0B6qOBlspbULtUKSND&#10;2CKmrXnIXI6mJMfGkFjiBy3ZhbHtbXLyBSCsYliLurFRlA2VpNr13qD9k1E6OFtt7uCjka0XV24F&#10;XMpw2cGdRlJMFhfR9MunYteu/LQ6DGyfe6y+iY2HMmZkTLCUVA/Z2pGA/8ULk7WPQ1yNGvlH5VS0&#10;N8hzAa8KXCs2+7xMIWyEHh7IuMjVs0KbOL7BR0y1cFkB2DBIi2V2RUFOXiYY19x0YFfQrfGpaMeJ&#10;jk+Ni02KDo8JDYsJVSDTVZhdgVov3bwEEAsJ8fXQ60CwlwIvYgMrGxgZeCP8ekBkQFgcSdeQuODA&#10;mGs3Y64Gxl4LTw6KSguPzY1LK00vqC0sb62q7W5oHmhrudXRIeWwxTX1IboJHOyXML4iebgfW/dn&#10;PYhuau5rbuxugjGsormipKG0pK64AAi2PCenNAvK4TyZYPG1pBI0LCJwsCJhcBpMsGD/hEtJkwJz&#10;wp1uFxYDrvRwavBhUNBQK35Y0bgcTknISv6QkEwIFtpXj/ZEhhADtLDDIRuhTMAKh7DJYyyhuI4u&#10;GekpmtDg0sNLOE5syALGleJ2HbcWY4b5whAi1QwCEwf269jdxEYbAuF2RutQ8TlIAQJBh5rPxQ4n&#10;i6Sy8xobHvAMlTfe41q9pAav30VKZk7oBJgJ9YeilWy+w2gA+iloTNU5QpGwcdQcKWpci3/iZZZu&#10;T/6YDXntIibzmETXOLQVg4fj3+QnUhnwamYs8VBDslmR/wNkWlUYlcBDMmObixkqxk/aA7193aON&#10;DtVgjhp7C6CWGsVLjabKRtou0Muyu1tkt65+urp6tcBE18ay8jIoVM+/KLU/vm9TIesfQpwpFtNY&#10;cKfnZSI/JjYtMTEnDZ2Tn8QGr426Og40GpAeuNC2POKl7rJhfdCgloPuG95T/kRf9YTOimH5sS7i&#10;ort6GtlIoxuypvdUPNlTsaK/ZnNnxfj8GHfltPvwdToeYUCtz2UIcHOeHwhPQND9q92i59y+5S7k&#10;tCuOcOWxriyWAblhH7nVc9ykB92Sme7KSTKikO/iKxynEPGee90d30aoiX9d8aI7e9AlXUK/jn9n&#10;+biBZnTYjO6ve3qwYcatxjV3Wg590fn8rXrXUeBKQ13iORd42p0/6t7c4nYvcVvmubUvujWApi+4&#10;9S+51+a59fP81i9wq8SsLp7pFkz1W/risGWzRyyZNWrxi2NenfXE+qVTtq6Zf2T3+neP7z//4ZHL&#10;Hx+98snbAZdPBlz6IOTGmbCbn0aGfBwedCb4xvmIkMvRYRcjQ88F37gQHnQhIvhiRDDha/CNT0Jv&#10;vnf94rFPP4RaeNup45vfeWPZ4T1LD+9Zeezg0iP7Xt6/fc6+7S/s3/7Uvq33H97uf3yX++QEyEzQ&#10;3Q91lY7Gngf4pCS44v8jBu4DQEWMMAyuoFiBV1Ezq/+lVNiHbLvKIY0e0c1Y5oc7K+5rKx3RXjam&#10;o/y5rqpRHRVjOiqGt5c/rK/+HUpy6gA1bVspUStqhzpK/TrLH++qWtBbN6mtzL860xUgYPmGi71I&#10;p/GlE+78cWq2397J1KiF09zEB934kW60P7DrsAdHjn36ofHPPDrphSkzXpk1a/HLs5fMW/La8o27&#10;VuzcMyEu9tUfv0r/y0BIa+TTkR9NOXVszoE9c04cfDT82pSS1OVNhSv+9mPzz3//8h/fVd+Jfyn6&#10;hMu48GBL+tbm1LXVsUuSzj15fq9/2CnXmDrni5q9v2mY+48/FgKy3vvlb3+p3J9+0gWeHFGVuq6v&#10;9mZJzGtxnzxWGDr+y4bZP/+t9d69P/36zy/u3fv2X//zxT/rPmiM2Z8U+3F8QmBsQkh0XEh4TFBA&#10;2NXroWhWux4YGQC6NSw+LDo5OiQuNDolJjErKSUnFdrgOMiD0xOAWpNzUlPy0gBl88ryGb5dDThK&#10;7IqgYEBWnGWgWNPyszILcSMoRDkNaEBgOVgOCatIe0LxCwurNcoQhUq+i7sh0tGIQqmVtTAgnvXQ&#10;rtINi2eQn8g0uhAJk3oV/MMFlBUt4FotgcmDrKJqkSRsCmET0FrbDVCrbt/MXiLyJLijQRKCXjOg&#10;WrwwfthAbEVdnV4kv2OgzGTMgJfmG/WAW32t8cBGwwKQA0kaKSqrJiMM8DpFApOtNXLVbK6K4OVL&#10;koSYGBgPlLRE/AxYy++oCMe0yvjTpkw2Yhb/y9Am6H8r8K8VjmQjV4RKBmqBaU1qY5pX4aatwFes&#10;dJVfzMJVAmLahRFHKJYSF31fzC8+XfSDgddmJjtNd0wnktpWlk6V5XAfEdmSnlXPKvfgkP1V+kMv&#10;NFgImR0zlv9E9CjWVL/IZ2DiM6KuqGAkpY73PBRTLNBYB/dpEw2oJEjtTwC44g0KABOc06OMJ1SX&#10;D0YR5ms1g5/tE7NKky/ycqFI+fpE2xaoxYRrlilpY+ovdqCZXT2k6nX22E7AQUm1MOG9R6IqvYPq&#10;dhEvYswUQaxlt4ddxddJHeSV5vGGXY/AW7rRyFnhMe7EAhhcpgi0MFDKFi52+7QowiHuhUt2JhIB&#10;pLFsAO0vDALBkguDfGUIo/ampDw/v4hEK4ArwKrSmJJz81Kzc5Kzc5Jqa/N7emo7OqEQLm6BQphE&#10;K6EpUCs2eFkbWHhTgaZWRDG1oQvnVgsgK4hW1N70fdYC1Pr1d4O/+8NXcLT+8S8/fPu7z2990QZh&#10;cEt3cX1HLiArNuBVhDCh/Ka1q0gsK0ytOW0QCbdk5udfSU39JC39RmZ2aEYmtrCMzPDMrIisnCgo&#10;hItLM8sq8yqri0or8srQ14rVHbTB0Fng4PXlMBmbAdQKutXWSZKTDXlZTbFmeSSeWdSQhkb+5mtl&#10;LrTlMNmahto2KCfFHA7Rs4ReSq002TCNhYrc1JKIVIY2fDr8dbZNmPZYONk3aJewTUQZ4BPWLpYP&#10;xKE7VzkEdcauS0vsMz2KyvOiv0TvW3K1kAkREScjEgcafLXNjkBtAuE+WSD+uukAvZUZI1LFIMmK&#10;adwyHpgnUwehl9hkcIiKd1WSyvnpyekpIMSZRfqFtRx4LLzn5RUpOIr8J1bb5tYzPapZuawmRzuK&#10;nl5BaMVpem9EIM3enZQOeEnmksW7liWYr9MWguSm1NiBylPjP/lbuC4RcHJGYKZWVuOABWVQs0VM&#10;/VtAzoWyx4SAueLKngS1CnXwkoYEnAqXAtvL9gvsEMJaedIsUMooGtIyXj4txJFInCI0LYMBhgVd&#10;hKyWJwwkYHQoxMDcpSrUldQZb896MslRa495AzLSoerVlPyYVwxbUnteSqtWkuvVwK2ugeaWF2pV&#10;jadkw3xgSNX6YCwKSy/Jq1zCDxThn+R+tL2Bvw6psCU5A8GCbjXgmguPELoEhF0TUuMT0uB0jQyO&#10;Cg6LDYuIDQ8ldg0EOgVY9SBr0JXLgZevh1y/QCh78WrwtfN4EHT5Gmr3wm8ExYYExgQFxwWFJYYG&#10;xwfeiLlxNfb69cSgsPTImNyE9IrsosbSqvaa+p7GpoGWlsFW9OKgI6f/y4G+L/rxdYCtOQgfJgfb&#10;e7ev+7Perjvdnbe7mvvQndNY215X2VJV3lheUoeiSzBa5F3zS7NKqlAHj8Qp+mBFikLkiU/N69Fh&#10;XJBc9KLLKGax64zQC8tadCEiy2pMIM50DkSQMCSQVlKFrGZMB4jlbEqFSzTjslXEwjmC9ry5tXE4&#10;WUWK7XPDq3YiGJSF4sNmmjZuEFNHLlfx2jZ54cuzTRdDij506zFrg+ExjcYsTVewFl3K1gejywX/&#10;Fo9qTVWMsZeSTdlLLLvSNEf6WLuYmNhH/DMdqgwE9qWUmaKE1muKeBEKUoJcXMONhl1JomI3KnHd&#10;Ljv4Jx6Wvlhvy2uwMSL+LonWIVMoD2/elEmfcpbnXT14ovmmfnYp5mVN8yllOPlC9UDPCi0b3aqZ&#10;hSpnvMOeb820UTwvfFdIdSBx53trALUV2MWE12p8pEybM28Ff5HTEFKpFA+rccpLqMYfIl2ME01C&#10;BuwZyBTRxpGUlYKcsyj0SyVEBEMGmRYXlBJ9Lj54cdTlUak3h5XFu/p08qsUppY/0F9zX1/12L6a&#10;pwdqJ/TVzuurg0yUYTxBZ5DrCsw5tq1weFfJtJ6KNd0Vj1Wkusun3Imd7v39LuoTP+hya9JdXQbT&#10;j6D4fXOzm/2Em/e0O7nFZd6gMxZsbS5kwNfc0U0M8nn+MXKhMEwioiniY7o6L55wCIGFlHfrErf0&#10;RTf/WXdso4vA343yQ/Vrf/24/vqHB+qnDTY+N9gw61bTus9aZ91qcF3FrjDAXUVK0Fq3Y4lb86Jb&#10;PoO1scumuaXTCX1XvuiWPO+WTB++eq5b9Dwgq//imX6vTLtv2eyHVs9/YsOSaTvWv3J097I3D7/2&#10;7omjlz9+5+blM6EBZ8Nung68eiY88FxE8IWYsMuxEdgAXC9GhQUmxQUkRN+Ii7oUFXolOux6bAS6&#10;PQFfAVwBX9+/cQlE6/4P39l26o3X3jyy+tiBFccOLD9+aP4bB+a8se+FY/ufOLZn2Mm99AxHf4xA&#10;5pFthU/1VS293TBlsG5EX9Xofvbc/JtfJacqsAqkCrz6b9QqvDrkdCUZCyExeFe0+xCCQjyMByM7&#10;K/zwv8gcBjQFQEVcMwAqHuNfoTfmN0v48wC9XWWjuque6q4e31npVwPIGuOyMQu46sI/ItEKyPrR&#10;6+7Dw+7EdrdliZv6sHtkpBvr7x4Y4cb43ffoGLCsE2ZMmjJn2ouvzp2zfMHLqxYtWrdk1aZX9h58&#10;PDvjtT/9tvDPXZ+2Rj4Z8dFzJw7NPrTvpfdPTEgJfb6pcEdb7qq6+EUVoSsqbzyXeMrv0n6XeXF8&#10;U8qWmph5paEzIt65/+xOF/meX3vWks8rN37fsfvnv/Xcu/ff//rnX37KXZt12lXEvfxNb/xndTeK&#10;I5anXJpQmzT1u/YNv/wd2U5ArV+xTefvX/yl/PWamAPpiZcSEgMTkiOIWqODsIVGBwVF3QyNCQ6J&#10;CcGUMzEzEURrXFpcTFpsQmZiAmods1OQwISNaUxIHs1LR5IZzkrcywBc4W7FWQb4Koo1KwWp+LkZ&#10;GBKho9V6a4B9zLZK4ApFK9OYzPwIzgSspjJrCKnUzGKGVY6SIQJk2BKeQVcqrz0U4EsGTGYjCcdK&#10;OUy1GiGiSX+FTrkkMBUb3a3l7MIx0yLFpGJNLfvXUKhF+AJwqhQHYzgiUqhwmRMkfpUqXz0gNBVn&#10;i6+mw8UDgEZxhIRd+EOi3xj5S7AKTK6gJuWh8GmNbmVxK18M23GEfgn6zN2qB2zTsVYb5TAxisl4&#10;YMJgPUN5DbFuRS3ds4CseA0OuwabcCZzg63YxlCrYoFBogIxUiHMD6OmEtFYpSqbsdBgTAqBVyXi&#10;JXUpR6vHLgqCegtlLZcJ8ckjI94KD1RUM4QhDeKKvPI8peI5DUbSQGgEJveRNz31LLKG8jW0oC/X&#10;9qlygJsampFXQ3YUwNUCDKUNViyTUKslHLIDXXlIWuUb0+shbU4R5Lw19Tk/rRrwd95hJNaex6L0&#10;OSSIDKtjcelNl5XJxGQ/uk2wrOfPWIuPCCKmPkjTSF8NX4bUxf8hqVLcK++4Ho86BJCsXZ0ZKoKp&#10;Fs5kIUxmKRySARN+QBUpZCXBIdfuaozEMp0dmFzNMI4CRz8WnbhHQkIGorUQXGsp8kiKsnNAtGYh&#10;fiklJzclOzshLT0qKzuuob6wu6uqvaO0paO0FVyriNbO/kY4Wtt761t76ho7EcWE6GC4W9HU2tRz&#10;G9HBLUgPFmTt+uIbEK1foPMGhTd//Mv3X313q/+zpi64WAdrOgeq2/sqgFfR1AquFfLgpo68htZM&#10;Ft6057e1ZdfUxGZnXUpOuZCWHpCZFUpTa2ZoWnpIVlZkZjZQayKig4FaQbSWViCNqaSmAWcC3lcR&#10;yzYxbqckmKJfi/pQ6iM+WfIb3Kv6X3zVLjXlMNdntvIjR0c9m7KdtW4zrChazMbwkg1rIi5IQJDp&#10;w36alONMQntqGz8pLaTEG4hXGQJC5P0E//Tpe4lB+BNg10mxqvxQDjSPDLEQJhCGluFh0jXjSHng&#10;4WqgxauGbRa0Sz2zIW1NNJQjLSuajUu4mexNBKwt3cj9esYtZWAqFMQgOpe5CnYydS5fgAndeUbo&#10;wFNokA8bK9WW6No0z6YiNoeqcl9M5ajwXr5H9Uya71obgzp9YkjvHXExLcLZx1h6jJB9cAJylBnb&#10;cpDvSBZQPCASk67Ydov1qeKigS4ZvGZQmizFUcKwRR9j9wohi4GXqFjTB1Hx0kcIqZIOJWrFgpv8&#10;LfeG7RDFJjHJGWfffzIzXN9beKkU1/QKslnadogAsFnfcQuBwBL3EiBVXPRkduVGnaeE08xA9mpy&#10;1IJjQyu+QjwVg15EpeKrjIJ4qcadcvFtB4NRsnYdMxCCP40PCIQeII29Wew08+AZyeOTVqLyVOSh&#10;Skq4WDcfvqTdeNkmIcamiKZ8UK+UChfl5BTlALUCuybC5pqeCMY1NikmMT0hJTMZ1CtArCcejgq5&#10;Hnb9ilArMWrItavBV9H1+mnAhcvBV6+HB+Cbl0KuXAm7fjXieggCh5MiA+OCg+JDbsQGBsQFXoi4&#10;cjn6Wnh6VEphSlZFdnF9cXlLWUN3HThVqIJhbe38rLvnLsAq4Ovg4Fe3Br+63f/FYP9dmGAHez7r&#10;7fmsB1+7bne19rWBg0UEcUVTeXl9KTpgS2oKi6vzS7BV5RVX5pZWg30Fe5mPSVlZNSTTmJoByhIH&#10;whZrgFCuVxlHNY3yCU3N7GpJsxyZgaf1/TwxJLEu8A+uz5jmK4KbByG1uJ52VEe7MXUW+ycukT5t&#10;1mJZNbdCsEnl2WaDBn7oXsEsPy+d8vxzOrWJY31cHydTvumnqYX5JKqH8fLPdInwrjzm4rZZmF4S&#10;Zys8zASnAaHtbNKllb0+hoo9T4S5QJmpzjkLpAE88AD5PLwnY7yitotBEvCQY5A+ftiGaOYplfTd&#10;k6vwgSqLfTwqr9ikf7VS1Os01Qxv4joFyNxaJARupr7qVwvhk7BFrxCTINsneKDZkwUfEr5ixw7p&#10;EQxam07B/EHexI32Cp7jNpi2j9IAtmLkeMnFk4gEJmrFMhoJWDq/wBAUw8VaUFGMdFPIF5Ecg2U3&#10;EmVAGcVnJsVnJyYVpGRUZGdW50eXpm9LDhiFAtWSWIbWthdP6K+dOFg/abBhwkD9g/11E/vrpw00&#10;LBtoXN9Td19RArs6L50k7VaZMqwlf1hrwcOthc/UZbmQM273UrdjoTu7zyVdYSkOYDC6W8CpfnzY&#10;zXzCTXzAbZrvwj7gvyZedEkXiVpBqL7yvJs03q2Z6z456q6/45CiAxR3eo/bu5rZSMtmublT3IwJ&#10;buN8d+kNwt3GHP/eqgcH6p4cqH9+sOGZwYbJtxpn32l+9U7TaChji8Pd+YNuKaDpDA+pLn/BLZ3h&#10;Fj8/YsXsYUtnDlsyc9ii58csmzV2+exH1i+cuG3llF3rnt/z2oKjYFbf2PrhWwfOf/DWjQvvBFz6&#10;MPTG+ajQi9Fhn0SGAK9+DB41JvxKXOTlmIgL0WE3EmOCU+IDk2ID4qODk+NvJkRfiwm/Hht5OSr0&#10;anQ4vgK1ngu6fvLKp4ho2vnem5vfObr27SOvHNs3/fU9Tx7fO/atff4fHHGX3nKJl1x5zPCO/CmD&#10;1Ws/a9nweeu8O02zbzfCozuqv84ZuYrOHvKrNX69tRBIe6pgCHoBXwlilS1MrhVOVzhgq+GAZSEt&#10;4Ci5U7GpRKeVhKn4PoGrvkNaVahVP4MgYj/C17Jx3ZXP9FQPB7KtzRJkDXOpAdRsB77nbpxm5817&#10;B9zJPW7XarbXPjPePTTSjR/h9+joYY+NHTvpkcenT5o2f9bzr8xesH75/PXLXt2wau3OdZt3v/r6&#10;G4+X5G35r+9r/tjyYWPYlJvvPXP84MtHDrzwwduP5iU9/5veT3/6POnL0l3pH9wX/vaIKwf9zu1y&#10;udcn1CeurQh7rjL8pZgPHr+wd1jmlUf7S/d9UXfgx4Fr9/77m3v//NPP39TdjZ+Z/JH7pj/sr9+U&#10;flb+UX7woryg6W1ZL/xh4O17//wGqPXePdlf//rFj4WHyhNOpiZeiY65HhMfEgVJcNTNSNSnxYUh&#10;EyEQjzHQiQmOSkKJGq2twK7x6fHJ2cnpBRkIDQbFitQlbBkFWTizQLdiw3lXUF4ICys6WpnGBLeL&#10;am8QIGxORmAQ0KqM+5EiF8AB3CmAqOE3gSwBVxpJSGCaXpeNqaTECAt1WeBjhtcqBNhIV2FLSXY9&#10;y6tRkV4KMZSeFtpkZkkW6lTg5iJAJIxjCBCiYqM0fYWr/xGL2wBHUitIPgAoM9b6QCOhplJ/+TL0&#10;ekiEEgZbqpPoXOUz0XlrlzWDeNbXyl/HywbsBFTme2QvjnlZze+qcldfAhPzgZn2ZPBV1DEuodBt&#10;WTqUMbTA//jXavhaqYm1Lhljh2UKZQ+NSF61xIpixUbuGyQnoowwAFB0sGUm4XYi3pVuTOmByZp6&#10;YUgaYUpnS6sqPlf+FdGhhlot4FddMpzRWq+p0m45RTAYqZAkbkps4pP7JL78VGwPym2szGhidHpW&#10;axoUKSzIaqJc33DCEyyZCk6olUUU5i9lLBNfkkUo24dB9hV/FEcYjwxNPizLS7pHitQtdoIvElgd&#10;CFbGV02dTTKO2yd/AM8jTyCZFrtf4g8ZjhWm5Xp3SEWpW6lQkzg9qzj3JHz07FkdHG+fVGYqjZbj&#10;ZE8ERfMqfpj+mTbimf9AXwrs0Trb6wPESh0IhCGZqGkFy1pUVlFUWJxTyCimTFTdgGjFg/yC9MzM&#10;2NTUiIKChNbWMppaO0qb20tamcPkNbV6ptau6oaOyvqOSgDXlh7kBgOsooi1DURr/2ctd9B58y2I&#10;1q///Jcf/vq33//hp2/uftODzpteBgg39N6uZ1Mr05iqmR7cWdDYno0NRCscre3t+eXlkenpV+IT&#10;LyYlX0vPDElNC0xLD05LDwXRmpUTk1uQTKKV8uBCRDGVQqwh3gNLRoifgT2QuytASJsZ/reBebyU&#10;qEk1bXjv3/kovhgk610w2ecQWcEyPVOvKdrKtJ2MzrK4S6/yXgI2W96JL+WHZXFKWp0YJPa6E4zH&#10;Mzm3IV6juQQYalo6W/HiiZ2Ai8RjiB/jJj8zP2VjDIxxVeY2l26iQdiLgPm9lVKIUzXpLAtd/oNe&#10;EJPg0xsLnJvUzTgTS1KhoNrMdbYUG3pCG4LoXfBUsihOMjw6ly3/jeWruJ7KoiklqqejM3pBljC+&#10;QnGtTBiy4has0fEZWcITy2lUMKtgdG/9batw288eIPQ9JmWqN8vTxFcRabm7ZrvVy7CiHTWUoNqG&#10;V4+6UsQngORUqjD9rkq+GSJa+Yf+o1nEo5VkFebLI3bV0wqyGnY1KC6KmzyVySzNGOw9rbo6bAhl&#10;y33clqixVMCy5qlMk+KlxmNjpDMU+UxTqxJulJBM7GpyZYX+cRktrokUrskLda3GtYuMn4/tsWkL&#10;ZzF4Wss896HWYnsGXrjEJpmcUsiHn5exQD4ZPOUhQkQ8a6jGlNocwBWMq0UNYwmONlcENeF/s9DY&#10;XpQDtXBqJhnX5IwkPM7GPDsrJT4lDrWuoTFhN8MDUZMTDOwaSqlwQDg42OtAqleCr14NuXYZTTlB&#10;lz+4cvaTmxc/uXnhMtKbYkJuRAZAAxYaHxaaEBYQHXA5/NK1qGthyWGhySGxWdEpBUn5VblF9YWl&#10;LWWV7VUNvYCvbe23u0Cx9gGsfjE48MVg3120vw72fzHQ+3kfmmD7ycH2doqAhVe2ubcFPbENXXUo&#10;jK1txQUZ2a355bX5ZdV5xRW52IrKc0HDokQHFx9sqITFBdawq/GKplw1wnDom/8XaqUzFtcrbBgp&#10;FpTmgbGEQhj2VJwRrD4aEgbLGW4RTTanUB4SzyMbWfpkI3RjeowfE24ppjX1qUn9jai0ui9dghQx&#10;JSWIPYmpHjzAaXXfFmmmP60JC5Yg1Irb5cu+b8cSj2QsE3hXamYfsgX5aixlozErIVfUHP0vLCcf&#10;EszzdslDyyOlSUcLGSopnSMVyXHl8+TRaF5ThbHZjMZ8BHKE+np3ecXwgWq5u6VVEWqVa0OOeu0W&#10;qrsRiKBxD6+KkvebSkISeo5peDoIV/OMEGo1PYJ13phgm10RJEMIlc1ybyMzVdfwV+iRxl9U8Sx2&#10;OB5g0Ywtv7wgFyXqEI1Xl2ArriktqCrOqyjKqyzKLsvLLMlNK8xKL84uBD9fX1bRUlXdWVvb01DX&#10;21jaUf1JSeKE9JvsCalJG9tZPmewYe6txumDDc/eanwcLTK91WO7qyb21KzorRtXiXQlKIHhbn3b&#10;pQewsaY+Y3hz3qP1OS7uotu1yC2d6tbPdldOEF4WRNJcigchH7gVswhvXnmWCBa9ryh3xZZw2V07&#10;7bYvdRPHuTmTWD+DdtYPDpCAxTdXzHEvTXGznnHTHneTxztIeU/tItytShnZXTGmv/bxfphaGyYN&#10;NKALZ/btJkC+h/urXE2Si/kEGmCh1plu5Wz36gz36nS3aLr/ounDFjw3bN6zoxZNf/y1hdN2r5t7&#10;ePuSk4fWvn98y9mTBy58+HbAhZM3L74bePn94KvvBl35JDLoanzkDcDR+KjrCdFgWT+JDAZexeOg&#10;1ITwjKTQ1ASg1nC0eqYlBSbG3IiLxAbBMFDrlagwqIXPhQS8e/3iySufHDn/4a6zp1acOjbt+N77&#10;j+/2f++gu3rKJVxyRZEjW3In9JW/fKdx4922Y191vfVV9zoA19tNfv01Q5DVv78BeBXo1K8H2chi&#10;WYldZWolGatwJhMJA5QCfAK1EsEKoALccsMDoVNgVz4w4ApmteI+9r6CjC0d1lEGYfCIroqJvTVj&#10;QMwie7ks2eVFuswQuo4jP3Y336UC/KMjRK3HtroNi9zLU92TD7iH73OPjPJ/fOyYZx598sVnH5vx&#10;zPRFL72wdP6C11Ys3rR63Z4t2w5t2bjzpTdPPFpTcuhv31X9rv50bdicK6emvXHolRNH5n10+uG6&#10;kuX/86eGX//n65+/qik593DA6/e/u8kfqLU8YlZj8pLa6BcaYpbEnpl49dCw4rCJn9e9+ZuWd2+V&#10;re0tWPVlxZ7B1PmFV0alXXV//Dr9r1/l3Cp+qyBkaV7w5M68OX/6/Myvv/x475ef7v0C4PqPe3/+&#10;6reF7xQln42PuxoZfT0qNigiJig8JhioNSTqZmBEQFhsSGRiZEhsSHh8eGxaLPBqXHp8am4q6NaU&#10;3FSgVuBVYte8tEykMJQhHxjAtQCQNb+sAIMhQFaQrjpPIRrC2KgUcBSoVS5TLwzJyDOV3OBSoOxc&#10;Ztay+QY6YXOiSjTKHzOUaMmXHvJkCY0IT2JRMpOe0ZSFN/ijbGqlGJjNN8B1ZF91aVXqEIW79H8a&#10;NjYQqOhZXMGYFQzU6tG8Cgq2n4EWF2FGRNeCi/SaiiUWXawAIzG09jJIfqpV1aAsIZWwMVlZkq60&#10;sBKpQnhMuS7wGv2rJkW2kGG+DJG6EqVSJCxGEOvmf9PCvlxi/grlwVX4u/iLYm5ra5yPVzSSk9iS&#10;WFkgmPFF2szXag9gZ8XbQC8tTK2MF1IFDnY3q2WEfrGiIu4STWpPbu2mkjKrC0iks2l665nHy4hd&#10;3Vc8/ycX8YzBJBQUlWrmOpK6qhJSWCsWsr6WV+5KLDTla/Vx03a35pyjuqFB8J0eMEVBEDDzBftK&#10;KVWyis/MkzFTUSwzqi8tiYmpvkOKCNmM1BZjI3qKUw1DpJ7zVvFRvGUqjoUhTxJnMl5YGFUzAowN&#10;aLAWA8x/5a2Lx5BHTdgbt/uxYRsqgSkGJr+qXAqvL8GrUfE5WrU0UZuFFspYTBjWNXSBHyZlZ6hV&#10;yUzWRIIpPqRidDTBflaSi/RgFt4UZBK1ZiWlZ0IVnFxQkJaVGZuTFV1TldHRXt7ZWdZGrhUiXta0&#10;dvbXIz0YdCuimKAQbuqsBt3a0g2nK4BoG7nWWy29d1pvfdFx9zd933x/5w8//fYvf/3xz3/94Yff&#10;f3H7q/bBu61qam32QVbwrtWt3cXNnXlN7blAra0deR1dBZQH591ITDwfF38hPuFKckoAUCs6b7Dl&#10;5sUVFKcUFqeBZa1tAK2KtThaNIshDOZWD3xVCTl0M1KsuCtoPwPPaaGUlOn6cn2tfobrp39bItVx&#10;760OvYWXsQqAZC0I6CIK5cekJV2Zuj1NmyoW3eptSCZIoQqPq6yPpi6zz8VISx9xx7+Of4UPENdH&#10;M0rhkwJbQrsjgJCQg60a7e/a5N68WHY46U15EZ04hHz1MPwtW1biXJBG16R6JGQ8fak5Y7XQ5FpW&#10;bi75xyiQkwxP2jwWURqCldBU8ExaXHN+8hnsaMdOoO+C+hYsfBl4q/kRuRcgQxPGi90VIUP66N80&#10;LMGYFyRD1GoMMy7NQ0hYl11yFIYAAW5tPU1Dr/a2/a+P8pV1VuQGvinVq16S1rIC8MxgswWleEvS&#10;jPpoPNerfUAeX+2bDvjYLS49ITNubMVy/D8GGbgCMJmJpkS8bEa/cLRh9l3iB3s9crVZS4pF13jM&#10;rRGVFmyjT8rTV+MP8XVKVo3rRqUmZXj98DwTqTJ3ShZlMbH262bX14WO41LFGZCYYtelVI6mJtWu&#10;8AWMqaTaOoHsyLG9bTvQFL/4X5udedJNIg0CY3bkyG/JTiMdq/hJ4lWmZ/HYhkKYpGspSVc8QDsO&#10;sCu+oh0nB+GNsA/lZ6VkpkTGRwK4otAVXyPiI4Mig0OjQ0OjwwLCAsC1ng+4iO3TGxdAup65cu5i&#10;4OVPAi5cBRkbdu1KCLBrcGB00I3/l6q/cG/jzNuG4QmWacu0W+4W06ZpG07DicPgxAHHjpmZbZkZ&#10;ZZlkZibJzBAnxS0uw/2+z/08z97H8f4X33n+fiN3v+4c2rEijaSZ0eg6r5MKLJZCS2ZxZnqRBUsm&#10;+nKKLVll6YU1BcX24oq2SnhfmwZb0eDaO943PD08uTQ1vTIzszo7tzYP9pX64a+WVyAh/noJJlj6&#10;YL9aBqCFinjh3sL8vdnZtRnQsKiKHV9wOudGHdODw5P9fY7OXpCxQx0dA+2dg+1dCHPqQ4Ftc0t3&#10;M0KJAV87B+BIxBccacwoDweAb27rRE8s6GgYpVrxSPNfJdcdFllFswS94jLVmR2l06mmEe037Sdy&#10;uPVnTo++fLmoBPn12yroTqcqdLpHgZZksClqlaxggdbkXV12SrnUaEK1qcLQWC+d6jLRqTK9MlVB&#10;Kt7MZXABQvOSxekVzMGp70Bm/YRqFoUCrsbso6bq2FVOM0m6VYYKTFzHhUh+0Zi3DG2wAEURa0DO&#10;hzwwTqCYbiO9lOl1yZzLE0QqH3zdA682MBrA+MWUoiz119DlK4nBuqP0equXXF66ASnlA8p+Y8ud&#10;fH85PiHgF8yvU2nCXasMx0yAl2kjM0tJ5L6STowvCEApSFTMawCTj/Z1Dfe0AqMOdrUPdjYBtfa2&#10;YqWlr60NbuqR3u7R3r6xgb7xwd6JoeFZ5+j8uGNhYnx5anJ1Zvbu3PTdmbkvZ2fuwsg9bZ/sPdAE&#10;cJKJltRnZ7pPrI2Dw9wElSlRjcTzjLdiQaLsFpBvINxQzeJxlLFM0PqioAU+VXCqKJVBwvBrjxhv&#10;Il1pn1EUTahTnUaazprKTpL3njdefsS4vI/xSOn+RLYZgbSzXj1KXIoQWvhXL0ASvNs49Inx2e+N&#10;d39rvPi48dRDxsNbjK0bjDeeM87vM7KDjbbCTdNdmxcHf7M0/MLK6OurjldWRz+843S7N7H9jnMT&#10;8m+biwyf88aBD4ydb7G9BmD187fv3/3e1p3vvnhy9xvnD7137fROnysX44KuJkd6pcf5ZiYGZCWH&#10;5KRGmzC1KLWiMK2iKKOyBLeZtrJ0a0mGrTS9shTkalZVWU51eUGdFXgV/Gq2rQyoNb/ammUtSSnJ&#10;hzyYRGtxXmpJQWx+ZmhmindS9K3ESPe48H2RAU8HXdsQdmNjZqhREY9MoU1TTS8t9V/+airo2/nA&#10;7xZC/rAY+f1SyLcL17+eOXhv4pGVkUeXR4BINy0OP7w0QhRK/6osoF5VLSx/bl3AIoFMeMwiK382&#10;gHFVWpX8KgTAKAESsCp/btI/fyVg4aHt2zTXt3W+/8F5zFD0bUDzzXCj0YnK3AKjJtMoS4Lqm/Jg&#10;S4CR4kd6HETrxcPGvo+M3/7GeOp+45kHNz790IOvPPPkWy+99OGb7+zZ8d6+Tz8+vPfzE19g2XP6&#10;yMkrJ06c2xYS9NK0I+q/fuj5pvNkR+ZbqcHv+t3a43vr86TI308P3P6//1z53993/9zp3RLzZrLH&#10;y/5HN2XcMsaqD840uc3Vnxst218a9tts3/s7ip//esLn//l54Kf5/IqQBzJvbi0L3VQcjHqmt/7+&#10;nf1P81lzjR6tufs68l+ebX7tb9+E/hslOv/nl3//37//+9//+//+OH2nKaTZllBRnl5akV1cll1m&#10;LSirLAJwzccMZmkOWNas4uz8inxYW4FaK1B7U1sG4ArBcDW8rI3VtS11qLdBDhOW+g5wqg0IYYKj&#10;FdhVV0DRwYgOmQO+rfQPithToB0pVileISpDuhK8qe3gDKn+7QFiAuRRPlagHYGMykLVqyglJhTQ&#10;Eq0AZ0r9p0bYMqHWRb3iubTRCjQVXa4pG1bBMJCkaX/lS6gt1kwJVppNDKKaBYVrEVGeELBiK5WF&#10;XaeywveAHGOzEYdwVLfGACfZMj+suExVhCysLFElkGp7H0LtAAyhz8V2APcIVrGi+b4SN6UKatMB&#10;K/nD5FoliglXWtKwXNiOgzQmfC7py1Gp8PCQgf3FRdS8wm2SrdagZCJAUQiTsGYaE2N4scIMYdTG&#10;YATDAjG8bwysidwIFF1cqzbKKN3Khhv+cApzK35cfJ4hVrCOjYyzRYaVMxy8UjQrDIw5AYlJZcZV&#10;EQNTycMWI5mrUGpXNi5qbGnfUTxJMEx6nahVkqWkJULirYT/0S4cDBB5p9Z+yJlBYgF7gAZXcrMS&#10;3STxv4pgeV4Kv+qqAFEgLcEnAhJMB6zMuygC1wJM/DRy2CflsZpIMTKmamQKlXH8lJXCn4orJI1T&#10;VQRm6Ch+2zikkB85/ExqOgUcrfC1isyPPknOCkvvKKfVxdQqGmCiJhbhCFLVkShzC0WahVEO4x9l&#10;3EBwhfE9hMEQI8Hm1NOG9ODW9nq9RdtNbZ3Nbq9obq6qrytubiyccLbMTHdPTnWMT3VMzAC1ghQl&#10;akVT6+T80MT84DpqhUJ4cnFkeskxu+KcWwUonQLR+vX3yz/+8uVf//4jida///CHX+4QrK4OgWXF&#10;Ap0wtMG6MD14BjlMTQwQnrBPTjc7HNWQB1sr4yqsSRXWlOrqzOrabHTe2JHG1FTc0VXX09c87Oh1&#10;jGGsDODaSzsrjq0T1FMPopgY0AojqzAJgmOls951K6MKMaGJck8Sm7BLTZMkR+14qqIyUWKDxCYO&#10;QRjJGGK7mSirYy+NSlIwrCNC9X3pdLvrWKgbk/wVB5quDhJh/imHo4tJuCwM11Sltg4mOfoUV6Rq&#10;X4WX+/+T8go7QepDIJCZ96OqThkUqhGXZ6OCNwJIMX2ZKgBgHmGAcT9HaeIfc6FWNQPjgiKWM7OY&#10;h29GGEKNrTZxL4dodFoOdvT2YiJNNKtgTYlaFRqp4U2IXBIy+oZlfKnRaGa6GGlShh5THaD8s0wT&#10;mMQONksVtGQjqZCYAb+yYMdqlolyJhx3Co5V4TQ+OL5ryijqtNGvdKtIc/FWCWvN+BnKfdWqKu9Z&#10;5hpcNj/20DCdGGcXBuOwwJJrNUOS+JXXZh1yxThVsEGRZWpZrn5qjmhdukF9CVFUMlmUaB8/ThR9&#10;mLmsRKr4XmvJjbiCGZ6EP/HSOCFJYTnQgIXILu58eau8sHP0rLk42Lcyu7meW0N9gRCw5rBbgBCx&#10;NF4EOpR18bYMwdUPrCAH6Upa7CHKEYEceGMabyMSA/lcVCCr9BQ7nzrhXlMqrME/LcSuLUCq7Mhp&#10;bwLLij/F9dpks1cVWUuKrSXArrgtshYXlReBegVqzSjItOSmg3GNz0jEEpeREJkSHQP4aolPzkmL&#10;zUjEenKeJSErKTYjHrepUBGjWScvNb0oywIEWwLjK2KH0zMqsrNsOQV1xeWN1qr2mobexq6Rzj5n&#10;79DkEOysMLVOrU7P35tfuDe/dG9hWfAqUCs4WF1Wv11VDnaJIHZ+bm1m/s7M7OrU5NLE+ML46MwI&#10;YHD/RD88sb2Onq4hAJLWlp5GpBN39KOVHqJi1Ai1N3c1NXaiUMFs2QGUBXAVIhEBwpjOB9XWgWhi&#10;XFvodAXQle4Z7G2cgaqecH37TGUEzysBbOtnvlzQOHepX2rNilNhsFxn5DJitpXyK6maWPX2rzv8&#10;RcMs80GCXRXjrc/j6PSZfl9cqnt+s2RSjEnX5Pxd33RKcCXWToLHeCHCySCssthWJQuAM3qC9wSp&#10;YiDB+WXF3vJ55Tsu8z7KTOL9Sw4T3rlZUahnpvgduK9kUzIjI/ov/WHlVI6YI/R77bI58GHYV9Ir&#10;AxjMM1+m4fhzqaJu80KqO1lw/noRmswEuWYERImt1x/1+ip8xa18F8gVmz5w1iZhCEE2tW2oq224&#10;u2Wos3mwo22ku2OkpxUrw53dzt6+8YG+icHB6eHRuTEnzrGFscmVaXiwESSGkiedTIFhG8VOi98s&#10;zH81u/D1Qvf86K12q1GDQKbSzc6WJ2f77gdYRQ6ws8UYbTRG6w1HE1cczZvQ1FoYZ1w6bBzeQSdq&#10;aYzRnA3CkDJgWB8DzxnvPWO88qix7/cMQ8oLN4pjycEC80TfoF73uft463eWyCfU3Yi6TuLu2nHj&#10;zeeMTYbxuye3HPhkw2fvkMEDZH3+UWPrRpapbJDl6YeNQ9uNBC/DngGRMEA1FMLQMD8OnfCqAwbX&#10;Y3cn9t8dRwqR0WszEn2N45/CuQqG9slDnz53aMcbp7/YdvnkQT8YVm+dCL19ITbIJyM+KCclMCcl&#10;NM8SXZwTV5ybUJpHUFpTAbyaXV1uqSiylBO7gm4lv1pVnldTUdpYXdJQBdSaYS1KLy/KqizLtJZm&#10;ANZWlKSUFqSVFUIwTNRaWhCZmx6UmXI9KfJMQsgn8UHPJAVtyokikm8rQFDzA7Odn66Nen0zG//9&#10;csL3y/Hfr2Al4rvFgG8Xbn4NunXytTvOl1cdWxaH0fTjgqnD9y2OmMD1V7q1H5B1C3KGcQ9A6fwA&#10;mnJMeTBUvhAVM2oYYBWoVepeTdJV6FZdl2XTfP8m/CsEw2OtxmCd0W1Fz5BRm22UgWWNYW4WzMZA&#10;rUk+tC57nzWO7DC2vWE8/ZDxxJYNzz+y+YXHgVpf/uitt3Z//MHBnR98sXP7kb073Q7tPXPswLkT&#10;p6+dPndlZ1T421/dqfvndz1rHZcbLR8kh2wPuL3f99bO2JCPq/J2OuqOD+a+bo9+Oj/wnehLr4Wd&#10;2lQYtGmq/ovFjjMzDW6DZQeKQ3+bF/JIb+WbP62k/s///vG//7w4XXW6MvJ3aTe22OI3L/Ud/fu3&#10;dd85w8erz7blH+openm5+6P/58/1//73H//nf3//P/8HUcP//f/ebV9ojmmsAp+RW1VTbKsura4r&#10;r6wtLyrPL4Me2FaUV5aL6cuCyiIECAOv6m0FEpgabECtEAnXtdoBVgFZm7pQXYNSVi7gWvENhd6B&#10;kJWhHhhC8Jpg9gLiN1qtp6ZImJgQ6629wCwmakVKsMpiFQeRqKQTk65GaVQRDyPvZ+cNKFzkDwPj&#10;KVDUlGAlQvGv2n8D1KoeV6xzxcxPUj4WmiaMcFBJzb5TBUSiIsYstolj+QZojjWTfglKhUEVACiJ&#10;vPLSUsBD+tQ06EqLD2OBzY9MPCn6VmqJsUgQMex53S09gGm4fmJAaBpcAWXxgP9QDnPGXHyz2lIh&#10;ba6ErBT5YkcpA4ynm3hYsKuytYbJ+2FgIeJbE/gJWJVCmgEEL2GFxlyJUCLjOkKSV2paOdKSUCI6&#10;Pznyk1hdnUIQIMe9IF5W8rFqlwVkxeKYmhydHBfg6pQHCy0gRTL8ecBgS5qydbyluBcnCul1Mx5a&#10;m474Ufkqkjws3LcS32RHNTFCG1xFwctbVrYybAZUJMZ2cPVxAI0ZXHWuShy/pg2TqlIsSpJW0r1E&#10;CETeQ+S+JkWjP8+qvZTxGed9dQv4ZVIVsewZwlf86CK7QgbclIMrZFUpl9ZmSiSGK95QalFoShST&#10;jOYtYVE9MD4a3rayJYK71JPJdFDNTVXxqvzK0sKqM+L4VxqKmJSrA1xIiKnIwnAfqLW9qwU1rW0Y&#10;P7XUQSEMyCq1NxV1WOrKGurLq6ty2loK5ma65ufItQpqhakVUUxsasWCKCayrNP9ozP9EAmjrxWQ&#10;dWaZC7jW5S+n734LefDyz3/++m//+Onv//zl579++9UPS3Or6MvpnZjvmlrsQV8rFpUHA7WOz7Yh&#10;PRio1TmBzpuW4aGK+nrg1biS0tiSktiammyEMCGKqa6+qKGpDIU33b1N/UMdAzjVh8F5AuR0Aq8i&#10;dAoT86NAoZrGJAJXDWFSulV5V7bgSOWM2WWvljMxmym34Jo4J0BScbV0GNAkrGo9+GaxcdbnCNxV&#10;ms7FXHGA5UJ0qhATj7FLjak0u3KeLsRo8uE6VaFoVp/lQiPralgOBzEM4kBKTjx1ZAlpbBJ3VACK&#10;GdXVriQ1j2Y2JgeaYqfE1VPyVwSZCE3Bc4mjPRfJIDJgnDDcgYq7ZJyqY2KOPoVoJTolkMOZD+jV&#10;R2RFsyi+/tS4iouMX22JpTHzWvg9EpqIujs2HsN8IPWGjHuR0aroJJW7INgz+Rxh8GQIzqOJ74Jk&#10;bmk/EI1nKgNWDpNKPI4gTe2u8pwCazmwNvW0LhwoemNt8uATcVzE7GBux8W7ShcuOU+23TDGic52&#10;phCztVXkwTqpIUZEaHcFP/Px5rFT3aAcfeJY7EZsEGNlhKxIzQbSd/ALROsvrw+YsgV87e/WXGLT&#10;kUjzLXlmAGP5XsPPj2kpzWHmjJiMxRnzpnPDPCU4ZSDZCQIShIijuF0uJqSDJNSHhwkXSaWstZfV&#10;FQQliF0oOyFUTSZK8arAAHaE6Pyj0Hq0a6qLUktxRBhJrpuJMjS7IpypsbGt3t5cB7NrG0RZ4GDb&#10;m2oQetFQa62zVXKprKitLKuuKK4sLSwvAvuajoIc1OQUZlny0tPyLACr4FoFxOI2KdoSHwfsmp4A&#10;9hXe19S89ISs5HjA14IMS3FOdnlhekluamFmfG6ypSgjozQzpTDVUmzJteaW2UtqW6oaO+3tfU09&#10;I50DyB+eGnTMjowvjk0DwQo2gM0VHKwuiCOGfnjlq6VVeGKxQjKWyHaRkU5zc/fmZ9ZmZ+7MTIGM&#10;XRzHRkamh4ZAxkJRPNrR5+jCAjTbCTdsf2tHX0t7b3NrT1NLd1O7IFtW7EjRTu8whkp4DAoSsADq&#10;MKNYq1Pl2q5togzv0aSf9QkIuXDx3OPkl8xvKrbUqS41IeNP/SdR5HIyVNyhEiaEn+v/SIxjkQ+B&#10;Ky+GanXWa4iuCF0vVhdxiXP+lLPA6q9W+Qa//notxcwITlcU51AHyxOMEF1mQzSvSCUeDKlSSTBy&#10;HDBXqydenzQMCaXJUHQMDAR/EtyuzyWRLDVl6rywyGP4A6p6dfkNVVkB3xhxu8zzyrVXdxclA5wq&#10;Em+IAnuZDqBnB/8qDVX8tjJ9SqLjzSlmganr9LW6UnVfuYYQEiY8iAPK3mM8Fwe0G7kS4NWHeygA&#10;HupqHQJY7eoc6+seH+jClMfkUP/0yOi8c2wJQWKTE3emp6FUX5tDb9MsfNdg/l2nHM69ReBVKSWe&#10;vTc7cw+tTjMdM0O3GkuJMOuzjF4r61iZpVRvDDcY/QAwlVSK9lQaAzXGQDWLW4FY3n7R+PRNI87T&#10;gCEWBTMQuwL0oqvm0PvGa08wFtjjoJHoZaT5GRY/KkthVUV7zTMPUSd84lM2uF48wKrPq0c33Ti1&#10;4YNXDfx3/8YNv3tqw+ugZJ82HrsPzZ+8U//btNF45lFj93tGsLtRGmf02TbOdD62NPTg4tDzy6Ov&#10;rTheWB757M7YEWQyrTg2jbWwbsf7zMZTex47d+hDz4uf37hwPMDzYoS/V0q0T1qsd1qsb0ZCSG5q&#10;SH5aeGFGbElObHFOUll+Gqqh62yQ/lqsxQCrQLCgWHNrKnKqKyzWUqDW9MqSnKrSkvqqIntlfm0F&#10;WNa8ai45tnLAV0BWZDJhiS/Mji3MDs613MhJ2WGJfDoj3CiIIefchbwruzHd/vTygPvX01HfL0Z/&#10;v5T6wwqWRC6rEX9YCvnDkvvXs0fvTb1zZ+zdO2NPLzueXHaIr1UTgwFNIQYWxpV9rSISntUVQFa0&#10;45BxvW+hf6MGMilDq4BWa3IIXIWDZeqSYNe5foiEN2FlvN2AKhgVu+2lVAXjDVem8XAXxhs5yGES&#10;UytmHzzdSLRufxOzDBuffXjT8w8//Mbzz73/+uufffjuFzs/ProfkPWjw3v2nj32xQW3/WeO7XY7&#10;fMrjzKUb+/Pz3L9e6fjDrHXIeiYvZntU8Bf+tw/53NobeHtnqM/Hvu4v+Lm/GO71ftC1973Pvelx&#10;eGNB2H2zTXtXuo7Ot14erjybH/JaZtBjU21X//F9///8894/79RNVLiVhr4Se2lrg+WB76Z8/uv7&#10;1ntDvoO2U+1FZ3pL3/txIeN//td3//O/vvqfvzYhZ/jf//e//jWVPduc1FCVWlmZXWkrrKgsslaX&#10;WmvKiisKiq2Fxbai0qoSLNZ6a1VjFZCqrRELEpgqcassa5Or4QaQlWJg0T7gFt9il8McZcjtAJZA&#10;biCxWHiDdN9eXKKZMssKT5kRZipvP4lHCktB9SH23xUZK0JUUGKo4HKo8tbVp2oSreDnhKrFfCX8&#10;sYDEjPzV3hdEE+MVNVVYI5pMr6nIjCXNiOBW0oYxlUldJ5Gh+CjpypQk2v9ocyU6Mzci0BSP0YJS&#10;LEhpUvgmEVNULDd3dwF+N3UzPbiD2U7SXiMaYwDXth5c6HDpG0CEMjAqUB5g+YAD1ae4heIVWUjA&#10;QQSxGh0sOJ/MrTDMks+EElak8Mo2+0dIt3b0AZbjk0rNbD8wIIZGkiEsBDf7V8R+SeWt8LNgeYi5&#10;xdpK4hjIE85VmFFZ/UKLqc4BEKepqlsZQmJlE6wqUjVBL9XbVMTBHUq4jGYaQFbsF+xHYcA5VyGx&#10;RjK+xHbwM4P5DKJiTKOCXzYZc0RAKcNOJ63MIqh0m1lQkt+rWc9q2MPQTWQ//NEieyPZS0xbIR+C&#10;8SV+qzn8lYEjU45J1gsjSqMs+U/CZmFsONLlSFp7Vk22VsZ/oprDWxW0SfBMllWSe/BEbYyQkTFI&#10;M6dzcoyolR0A1D9rro9CVsXVOtCU334FG+COOCwW944E3gjTRZEShiBiZMWvo/aO6nS7xgXLUIaP&#10;VMbP9bvLHCaONqSpTyx2RF+ArF2YUWa/Ymsrxo4ttY3NtQCuuKWptcFWV19R31DR0mxraijq7a5Y&#10;mOuem+0C1zo50wV5MLhWiWJCDhNqb4bReQPU6pylSBjr4FonUIeDGOEVJ3KYvvxu4dsfV5EeDMj6&#10;t3/+8Yc/fXXvu/mZZdCzXVgm5rsn5zvBssLXCtQKotUxWT86Xjc+2Tg+2QRTa19fcX19itUaX1oW&#10;V16eVFeXV10La2uOvaEYOUztXXZEMSlqHUKtrxP7FsOgHtKDaCxCJyrFXXAVMo1TOQTsHOeE1JAA&#10;tZqSV9O0yTRL6VdUYxIHIiJcl4SeXnixJIqZlkVBrYOcAgCcwzYxTpM4JYVzHIRxQEOdnmBLVoYq&#10;7tIRngqJdfykKFcX1vzSdkva3KVwM8Xk5vhPiEoh+kyFMD+IHH0ybxIcJW0ZHKEqocGZFCFXeXLi&#10;RHO9lkpk9Q0IEUHiQvxdQvOa6mXx3LoKfrFzXHuMn0Jt1Vwkh0mQGxTUnKPhyA8RQjSLiqCDU4PC&#10;c3IA+isxqyAHD9BoEzwGbx5vAxiMxjypxhH8aY4yVb6r6ZryRB5NZcuh7mber1k78WunJR6m0Wh4&#10;rlArZnCoEin8nsrAmqWyLqu5yixlkDqmbIzrCytpN6ZZTmht+f7KhYVXHsbekL9l/o0LvAGvIveV&#10;/Y0uvkVOBq35VT2tZFx1SvoRRYMqvnAdMoJbCobxSVnbgxkBtrNKCJNYKuS4SxmvXlsklFhQt9R6&#10;cWZNTHTa0SWmfXUAkl13TVVQAKk7XEzFStrrJItWfEk6scw66ySCfH04A0IAI5cm7mdhvfBI4iiq&#10;W0XpyuE7s09VDi1caweuPLLS1tLZBHkwUKt4X5HeBJceEpvQkVMP1Arsaq2ttAK71ljLbGWltjKS&#10;riV5eWUFWUU5cL3C7JoA0tUSn5SVAvgamRoD1BqVGhsBDjYtloA2MxGoNSE7JTEbmcOZqXkZyTnp&#10;loLMrOLcbCDYvLS4TPC0yekFabll2QVoTbDlldtLrM0V9u66tqHW7tHO/nFEow+Nzo4Cf06vzsDd&#10;CkQKNebs2iwIrtWvlwFcQboCry5TUQx/LJyxQBGEECInRqrT3OwdyI+nsYwtjY0tOJzzDkDiYULZ&#10;gR5nd89oZ+dQW0tvI0KeuofakPPU1tfc1t+M26Zue2tvQwsYWoizsD8BXJHYhHIdUo5Mb4LuuhUp&#10;eiL5ZjcMrmAyNyczdDSii3jEnC8TxEs0qKoBvV7xGkVbCq+NGtPFqb1RFbhyokqjjxnza+Y2mVJb&#10;nVGVKSEVp6iZVjGhqck3cbKQtPIYvh/oJqj0kc3qxVb6yemeoFaFKUpaTsMUMZEp8eTslfcp6cGc&#10;GRRTkvllXJcmCeHPcx7fSuaBCaUs+VKcT9HkOeVglWjltDJmpiSCDk+U7D3mIyqwlFkYeTmiaM4u&#10;6RVVs7LVzooVHd3S2SHbYXq2oHEJmZMwYUmK0ikGCr81dmu4u2uku20Qut/uHmdfP6jUmZFBnBXz&#10;jrGlCTiuJ1amp+7MzOsp9CUWTJow/loir5ehY5/lqYX5FC44G2fWpidXJ8aWnI7F0aG5kZqh1vOl&#10;acSW1iQC17ZCJjOBbQNY7Sg32suMZtSfFhrtxUZbEeW+7oeMV59h38ml/ayoQSdqbjjhTXY4i2re&#10;ed54dJNx6AOyqeFXjNDLRvhVI+KaceWo8dLjxmNb2TRzeu+Gk7uNY59vPL7zvhN7NgKp4j+g1Ps3&#10;Gg9tMR7YbGxG/yfW7ze2bjbu37rhiUeMV583drxNyIQE49bijY7GBxYHfrM8/PsVBzKE31pxvLXq&#10;/HjVuW9t/CGIY4G7UgO3el94O+D68Qg/t5DblyIDb8SHBWQkBGcmBWYmBmYng2j1yUwIzbcklhck&#10;VxSmVhSBXy2qr86rtQK1ct1elQNJsK0so5KQldlLNoiESwvtlcVErVagVlhb82ttefC1VpalArWW&#10;5EcVZgfmZ1zPTjqUGfdSTuzWEuzSHKOvcsNo/cbpzk0LfcbSwLtrTr9v51N/XMWS+dNaxk93or9f&#10;jvzDciC41u8Wvb+dv/L17Mdr45+ujb+06nx+xXm/UqzErmJhVeAqzKrco8ph8bhKs+sWotb/TBVW&#10;ulUUwvqY2V4UCG1k9pIAV1Cs422kWDE3gZKbxjyjJp1VN4pa86ONzDAjLdCI8WRKlvsR48DHFGy/&#10;9PjWV5559I0Xn/vg9d99/M67Bz7/8PCej4/t/+zkwV2njuw+ffTI5TNH3c/g9pL3FU8/t/iEI1mJ&#10;n2aHvZIW/k5S1NHIiMuBAWe9bx29dmXvzWsHbnrsu+Gx1/Mai4GunH//+tmN2SFbVvuu3O29PNN4&#10;sbvgYF7Iu/kRb/WUHZttu7Xa7j5lO9yatT/T77XYqxvb8x7542rS//qx58vRqB6re0vhlb6KI2vO&#10;uF+Wy74fv/jj/PV///uf//Pff/2vkYSppuSGakulLcdaVWSrKbOBR0WfTVVJWVVJia0YkLUEwLW6&#10;tNJeCTsrJcGtdcCrNc216GJtBr/a2dTIepsm/AkvK8zkmD5W1MphBiLcezvYdiNNNnT59XU1dsLo&#10;wZgiRSKiFpbQWRScwtqKYQCclYzkVcEp0aNAVqhZQYxBLkp1Mf7ULWipKbjWVhCqAKWyZRKtBKjs&#10;kBPajAjCrKsRgyugDeADiVkQoYJvhcDjE7VjRf4JF1iJoZWiUyAjtbmy80bstfr4/9TbancM8Kr2&#10;rLb1gWvtAWrl44VfleJWjDQwJw5ZI5OTxN2KnwB8zFFJUQKWBMTjLVG62Fyh21WvLCEkX5GYjgiR&#10;QbZm4Y3ytMCrQK0IYQJCxiKZw/1ArZSzCk9I6zBBthNVMeA/kXzFSQKmHCGMVDYqPajUu+JVNVSJ&#10;CVrCtUIZSySp2E/ifLUjB1uQXS8yazlgsnfoqmIhDSZiMcDlwIhyQVAKYt/iIAyZKHrpVwwpThXW&#10;8wj6F1Ww7GWF7NQDgwQW3S+lvKQm1KZFnTAnOAllSeRi485xp3NiDHiVKNG0sZGFoMqOP1RU8IoB&#10;TH4LOXZn6IticskbVJqUc8n8oZKyVvGecTynnC13kToDhd9QuhVaO/woAjBzC8wcZvqLMiGqTuSo&#10;V8R4gt6ZY6G5Fyoexs+kTO7KZLlMbHMOW2bHkUmL8lVFrQI8RCpMgCFBoCT91D5nolaMdylwpVx2&#10;FDQsTK3t3a0IYWpHGmFzLQpaa+ustXYrtMFArU0tNfUNyBC2trXaOtvLR0fsi/O9ilon4Gud6Zle&#10;GJxbGnXJg4dAsQ5N9jpmBxkgPA9f68jk4hDkwQgQXv1qBqj1u5/uIIrpr//4+U9/+wHpwcv3xqeX&#10;4IDtdM6AWe0gal3snWWAcA/Sg0Gxjo3bJ8YbAFlx29WRU1+XVl2VVlOTWV2VUVOTgwVlrU3N5c1t&#10;NtS09va3ELUCrEJtgXMNMmD2oPbDzkokyQoT2iM1TEg5VYH3oAW4yGw6kAlHadJ0zxX1d6nQVDBY&#10;N9JQANigr4ZNkdYs6UfRWGaiViCCMfEeS3aIVij1ky7gCElhqmmKFgCgIEcn+GVwSUpcoYILzRIs&#10;CRYVcEt0xKkNjB2JWs0OGPlcQhoouaGEvIoAVdIpI0vt4OHIEnBiHbnpRvCNWx9lkpaU7Ssmkf1A&#10;L6uy+tis9k/qPtEgK55ykiSkzS5Aa5im0YkYcK1Ks8iUza9NKqpvFMyjdl/lWiX/ExjMJDnB7lJ2&#10;+yvRyvvNB5scOB+P+QIePgoasTHJUnYNlM38UkLBPoam8oWIzE3RBO6RWS3V75n8pM4gyJ1qSKZl&#10;VIuCXJwSHQTyRZOiL/G3E5xLdBOOqXQjg31Wl76UMcoZiL1HU6hqs+WgKAJUopu8sfh+8Va195Ld&#10;NnI1w3bYWIvqXc0hZ+SSZDJLPpOcEoxfZhYU/vcfEeXYDi7ROjc3wqoSXOHJaatxWmwOsuvkhJcd&#10;aNY+KZUnJ56pBVWQI8DD1UAr6ayadi7I51dtJB5M5Sfi5yWsmCm4hOLa9crLDmycqA/FsB5UGyhW&#10;ZXQlcBjJQzCCQkIJ4Sxm0eqAXavra2x1VUCt4F2ttdayqnLAV8iGYXnNK8sHcAXdClrVkpeJVGGq&#10;hdMTIpNjwhMjo1NiEtITgGkTMhKSs1PjM1ISs1LjMpIjUxKTstPS8tKzwL6W5GYVZQl/m44aWEt+&#10;qqUgNS47NiYvNqU0Jac6t9BeWN5cVt1e1dBT3zHc1jvW0wcadnZ4dN4xvjQxsTQBODrPrKYZ4AfB&#10;q0AUS0CwuF399g4WhbK4B6LilW9A0kJXzGXx3gJZ2bvzQCbjywAb4yOzI1xmhgYn+nrJxxLNdo20&#10;dw63tw22dg139Iwi/Kmrvb+tDSFPyEhH2hMDnxABwkmcdkiLzRhnHF+6IaRlhzhQw58wfWA2xIg+&#10;X1CicLCamMAcCkot1JAPmpcOUvm+S0UNj53kG0slj9k/TEWGXGEwBCE+1N/WdaWDKDhMuYokzDEj&#10;FycVJpi0EEiFEmrilXko+KVNlpXhwBIC3C9UpxKqOq2m1KtmL+ktH0bnDueddSZOmFImMOPsYh5Y&#10;d5u03XDCXa5dwq/KjJ5OsWmZEy9KTIXA76tUiMkJr1FVDF7S0G9KiOmk1WkCFcZrYnAHApPAmvZ1&#10;IIMUBwgnOe5nPhOiuYTEJgGLqQfaU3v6x/oHJwdHpked82MTy1NTwKicEKE9FUgVdD10v1hRAh/c&#10;/vI3wKu4Z3HmDhjXecSDYQ5lCo5WQNwFp2N2eHgKZekD/RO93Y6OpqHmjNrCL+L9WYgK7yKAa50k&#10;MyFLCTC1AS01uUK7JRtVyUZNqmGzGPG3je2vG88+bGx7mTAGyUwQjlqCDEswDaXgYNGD8vvnjctf&#10;GB5HGAWMAptbp7dcPbn5nZco+gWh+uFrXN59ZcMbL2wAHH3qEeOBLcZD9xGvPrx141OPbHrmsc0v&#10;PLnl5ee2vPTs/a/+9rH33tn87hvGjncJmZL9jepM9JpuQuPO0hBEwi+tjAKyPr48DLXw/rWx3y0P&#10;AyIatrQtkV7bonwvJIRdjQ29mRDua4kLAl7NSIjIs4TkpARlJ0MbnGYryawpT1data4SXGturTW1&#10;vBAUK9bzaisVtebbbQV2G8TDhXWVBXWVAK64BQcLd2umrRwPS0MHaEl+cFHWtYK0XQVJvytIQAXu&#10;hpYCFMwaY40oUH1CjLiblwYfWB56d23syjezaT/esfx4J/unu2k/rUV/vxLx/bLPtwte3y5AJBz8&#10;7aL7V7PH7k29sOJ8bNnxAFCrxggzY0lDmMCgCrlqkq5akONCqiRRuzcsDMLjyjvNPGFBrcxtIt26&#10;dbYXLlaalifaDYRp9VXRyIqD3pjLnK2qFKM80ShNNApjORmBg5vgYwRcMkCMH9tlvPmi8cLjm195&#10;5sHXn332/dfe3PXx7/d/+sHhPZ+ePHTggtvBi2673A7vPXP8qPu5L86fPHTp9BXfG9f9LgeEnb/l&#10;/bmPz2f+gYeDw9yDw738g69fgXj44tHzF4+cv3jU3f341SvHr3scu3T2A59rj/Y3Xv7bt4PfjCY7&#10;qm/UZp7Iiz5SlOCWH7U9zfeFzKCXyxI+r0g9E33zzeALxkDl7/75vf2/v++6NxDZWuJeX+TbWnrN&#10;nvVOSfSGqrTNv3xj+fe///X//fObfwwkOZszm+z5tfaS6rqyyuoya21ZeU2pFV2s1aVYKtDLCiiL&#10;epvGKsQvVTbYapprsNS11gGmNmIRuhWmFUGtLBgHdm1CT1snVDCYjaLeE6ZWzViVJNo+4VqZsaRx&#10;uxr8C6Qn7CvQEL2WDAkiE0ucoqZN5TOFyaQSGNhK+2bEFktdMW2xYv4U4IofVvZ0YswggzHgN0p8&#10;1VMq6W4YZRGnELUye4mRb9igmmBpGZU3hhcCX8hQYlfBjEJiCoBFmqvWIWUriag1sUlSf0m09qB1&#10;DW8MHCktsuBUAeWAhKk07pPeGulWBR0KUpTkqpTBAm3iT9DOgKB4oiYMq1h6vWVHaVG6lvAwYmmA&#10;Nbwl/DSw7QZIFSAWuBfPYobwf6JWlVaDxgVqHQRwpepa9/LQOuLHdinCNlOSe5CUhWUdr2osk2QR&#10;ufS6w4MszBXEq9Sz7jsN1xIFMwW9nHgQaKpJEiaW48+DqbAVGEkFMklXablVo6namvVNqhwXnUUY&#10;62i1kavqhlBTxN8c+bEOhyI6EQnLWJk/w6padLXRrEf+akrTOmoVWIj8Wc4lr3ei6uyypDJyxCaN&#10;r9Rhym+nNh+qtUwCDE1Gy/w15Z8yrNdaC7WTiYZKRYPSJidsLZhVyZ7V1BMOL2QenYMG59QYEJRO&#10;ogt1zPwnkZ4SbAiJZLrRTFMQVYuArCNjk0BaGD6woBXyYBCtzfSyNtQ3VAG41tmttXUVyGFqbK5q&#10;bra1t1X2dlsnx1sBWWdnu6dQ1gqR8EzP3NLw7BJ8raPjUnUzMt2PxTkH3nV0Zhkdrc75VS4Ld5wr&#10;X07d+3b+h1/u/vEv3/35bz/9+KdvQLQurLHzZmoRZa1dYzPtAKtgWQFcoQ0en24ByzrmrJ2caJyZ&#10;bhsdrmprzrDXWGqr0qsqLbXVWQ31hQ0NRY2NJc0tFa3t1d19TR3dDUhjQoAwcph6+tsx+EYPLQZt&#10;o0Ck2GOYrxGFMJtpTQE2h0paqarRuMIfitBUsoWl0BJ5Tlq7QkyIMTfgolpbEcXE1FwR0JJ0BcsH&#10;vRteS+4R3hs7Xwl5VZqZdIciIvKKCNukLQ1zLgRsOlqSBC+eFZqwonMZOiVBB6loWbXrRSNDlSAV&#10;JlnqecxYYGHMJEBFeQwFlsoYKNvA9yAwQ+5R9pXQS/CzNlKQvccGFVBJMQzJeUWt6tfC4hKoi+/L&#10;hHCqYjArZDkpg/1A3Sy+OdJ8IzB43d6pVKeCRuJGQVyK7cFe4qvqEkjrHJCa04gDOVZ2ieclk0ni&#10;T3EVxbsVga6acuk1leGsQlN9OZk9Ja+i302VVCjLqvM+QuOQWcIHx1eMpnEz4Jf0kVypfsXb/IDy&#10;GUGBShWNpAeLAVWgphnopcphUKagE0VXbFbmMjNJxMZqwMPVQEghXaEqWGOWCF8FPJs7SjOKJf8J&#10;4mHU4RAtS/4T7sT0HIfdgr01yx0X5xGw0CIYVrZKSTnVawj3RdMyhviCXTFxYO4HZZg5p6ZZAy6x&#10;unJ0uuhx0VNCr0V4GKhUFFECVxPlimDYddowCxeAFq+lnDkQBf3GQBdMaGxv6Wxr7mSHe1NHC6px&#10;GtoaaykYrqmurwaIheXVZif7WlVfXYGOSmtxXgkqXrHkQT+cV5ofn56YlJmcnJ2WmJmcmJkUmxab&#10;lJmYSOyaHJ0SF4UlOSYiKTo+PQHcbEoOsKuFkDU/E45ZrKTmpmQUZqTmpyTkJ8Vkx0bnxMXkxsUX&#10;JKaVpmVZM4rq8m0t5XWdNU299a0Dzd3Orj6A2PHe4ZlhBzKZFmE1FOyBXJw1Ag/TbUjgId2wwK5f&#10;A7guQ068YnbtiFH2m5VFcrNLoNSAQxDypNLiieXJ8SVk7ThG50aHZ4cHpgYHJwcGxge64XiEfniY&#10;za7t/e1tIh5m7FMvGVd8C7owSw6HvwOHntlFQp/SLtvS1YwFMmOdqkDyk2p5VJEr5K1pmhD2Fb+P&#10;2pZsft9F3Q3+EDIW4T/XRbYqcde4dSHe1dii1mjMJstGzNODP0ZyPRROvlsvLPxej2BIhDkdvn+F&#10;iPpjR5KTql0MrSA/EzkuddHSkipUp1pYOQMuKYacHNQuPZmgwddN4SjDPyFTp0YD6gZzZspMrpIr&#10;oWJaBbRahKNcq6kBEXmC+ml53so0ge40JVG590b7OhETNdqHo9Mq4UndSAd09HYglwuDqTFM7A4N&#10;TAwOzYyOzDmg+x1fmoQ3lelfd+GgXoBBeuHL+eWvydiL4pe0Ks+ie8SuunCOY3UW2UvjS1PO+fGR&#10;Gcfg5BD82H2jGG61tfY1Nfc21rTXWJusWZU5txKD371yfCNUu8CfAK6Q4NakGTUWLlWpVP8WRHIp&#10;iTWKoth5A3R6cqfxwqPG8w8bZ/cyUdb/ohF42Yj1NkKvbzj8ifHIZuO5h4297xtuuzee2Lnp7IFN&#10;5w5u2v3hBjC0D2/d8PQjG199fvObL2959aWHX3/psbdfffiNlx9+7cUHXn3x4VdffOS1Fx9783dP&#10;/P7VJ3//+jPvvfXs+79/4t23nv34g4c/+WDDpx8YbnuN8JtGKZp1SozJ9s0L/Y8uDaL85q07TiQe&#10;P7s8sndtfO+acwtMuW3FRnrYGwlBF5IjbyRG3EqMCM5KDMlK8kqJ8k2P889KiizMTMBkVm1FVm1F&#10;Tl1luq0UK0Sn9VWp1iKA2BwIgAFNaXMF11qWjaxgGOnrq3EPl7pKJAlbKkuTy4tSrcWx5QX+ZXkn&#10;yzLeKLNstaUZjdlGX7nhrDemOzYu9D2zNPTk8sjGxcFNS0NPrzo+uTtx+Zu5jJ/W0n9cS/txNQna&#10;4O9Xwv+wHPaH5UjA1z+sxPxhxfebhYN3p55bcT6wPPo8ZM+ErBK/xEBgAZ96qyFMs70orXl0aXgT&#10;DK64h4C2z+A68pkEzbKUlfHCriKc7g3TnRsm2ozRBgRHk1oHXsX0BKKkwbKikQjxzkWxrM/NjTIy&#10;Qow4byPYw7h2yjix19j+e+N3T2/87ZP3v/7cSx+//epnHwCvbj9+YNfZYwcunT4MfvXKuWNXL5zw&#10;uHgEqPXCqRNXL7r73rxwy/16gMftkOs+IVd9Q677hty6HeTlFeB5zdvj8o1Ll69fOH3xxMUrZ85d&#10;crt+89zVK3uiQ7aNdkV+PVXhrL5an3MyL+lcavT59Dj3tOgz6THnc5Lc85Kv5Ca7R/u9F+8Dw/V7&#10;/+8fB/77u+613tiGUu+60lh7aWhtwSV79gvTPe//7//1HWpv/udPs7/0JA42ZjU3ltbWl1XVlVXX&#10;V4JcLYCpFXi1thyQ1WqvQAgTWFYKg+sBWWuBVwFWRRjcDAsr5pXaoPpB8JKAVaYHo/AGaQvtjaLS&#10;YvqaoFZYTBlAA9Sq1ayCWkVeCgelCF9NNCg5wKBbcStZRwKFhPZzRSXhYsLHaAqxqnmBALFZ3YhU&#10;3eAKzDgeDCZlUEemVBtu1LO6zthpUJPyecq74um6ZWpgoXJFO+vIsG7TldjELdMBK0Ca2FVMnYDc&#10;rEchyMRVFFaZ/k4E+Q4OtNO8SuoR6/hXPBH/KnnFXAAyIRVu7cbOIew0w5n68BMDrMvEJuBYxcOk&#10;o4XR5GdhIystvtiOMMCsaVVwq203JgYWxtUQRTUzfrkjmMzE0F2gVsh3B50sn9VGHCE29ZOICNsB&#10;sZSYj3tRb03UKh+MsFPHRgrVxHAMSTCfhbhgZB2JHpiqM901CvHVuaq2WJwWBHuS6iRQUw4zs504&#10;fpXwK05pMM2ZHC/Tj1y2WLZEYLgD+h4LJbuiChYSlVBTNZAwyElINPR+47DUymYp+dOX07NHm44U&#10;8QoYlgxPoSlEbmfCY/wqU4Votp6ALifnrNyaqSxyEa0CjM0kBiVCJbmUAj9ZV5srGVcZ8RPJ0zyt&#10;rRUugbFJc62TXULlqZkHbwP/qp2fAhU47MaAXoMuhCXTXr5uADYM8TH4FtSKQF0nq/+kBrCtq1mB&#10;a2tHA7TBYFzr7JVArY2NNtS01jeUNzYW9vdWzs70zEx3Tk93TU53Ts72TM/1zywiP2lkZnkUIUzQ&#10;Bo9MofMGvtYBoFZ03sxjIWpFq8343W/nv/tx9Y9//g5NrX/7xy9ArXe/Y+fN0hrSmGhtnZrvnl3q&#10;n0ZZ62IPOm/GppvHUNMKR+tky/QURBP4uYmvs6XUVmdWVqTaKtJqbFlNjSUtLeUdHTUwtSrX2gcP&#10;OSZoUOkBAQIoI5xWAKX44JgOl3VJmkWEzK9sEsZkyrtiyC7eTkGhRIwkFTH9j+EUBlVK3JH9xs7E&#10;IRodnJxBKjF0ZTivRqFApqMVz2Zlgo75CCB5GmtisIamsFneTNQkwhERqQ73FZ1iDkLTm5Ro5T8R&#10;GklsiRCwCgZ+BbFiWlYNsIAoTeUl8pGTgZ5bvDFR1pExU65V6VPCGMmtlW5DlcnpZAcpaDGUSmw1&#10;k5A05FZzkjn6BDmmOk+1tGlVLL5fEvBLcSlNnmJwVbSDMa401kh5qRjMzOf+6sFTyyiBn+B8+dKJ&#10;wFUqrHiJ4LulRVxzZTj1YJrNuEPMYCehg1Bag3Enx8Sud6gZKhJ6JPBe0lAVeJOfAa+iggv5jLxW&#10;cDETrWj11DpcHkFxvim3wx3uQEiydswSkKtURI+pVODQ3Lvu5cOKzG7wQKiQRN6JapXFQCJWTxw+&#10;ZVllrA9mjG9S9gk1h/hT3p7mHlMMzL2KXQ1oircmrmYeQenB4iVXwmkEnNO8oDl55kkotBU+neo4&#10;8BnHpuFigGmWB5rKZOHHVPehZ51S4ubbdmVoaZasHiBTMOmq7jSbRYExyDn3EqYCZlAzyZkF/SoB&#10;1grFSpesSLBa22Ds6elq6mhr6mita7YDryKfCRPeTR3NjW1wwLLltaahFsbX+pb6uia05djKbKBe&#10;ywvKChHgVFhRnFtMEKvKYYQ2AcEmZaYkZiTFpSVEpcSGJURGJkXHpMaBgAWmxYJE4rTctMyCrLTc&#10;dIDY5JzUzMLMlNyUlDzW6sRnJsRYYiJTI+My4hKyY5Lz41Ly41MLEjJKknPK00tq822NZXUdVdAS&#10;Nww01/c3NY+0tzk6u8Z6h2ZGHPNjY4vjIGOhCiYfS1oVUFb4WC4k0FixQ8HnMmOKFdYqW8uVZXTJ&#10;Uhoqy+yXpgoUsHZscRLJsaOzTsfc2ODk8MD44OAEriB9fY4eLAPOfpTKDoz1Y+lzYLYXczQYTACz&#10;tbT1NLX1NHfCNjUMYhDCMwzX2gXZsrYaGEyyebsHHPhlxI+7TG0QIvL7glvlWiVtQVTiuH5oXZbk&#10;k+nky7oEV35hOTGkZ86vYhARHYg0nV9YdcRAOiRNM9yy0sViduX0ikhwMZZAkIlIhyRICT/cgjN5&#10;csp8sev0E8WETufpSSXh1Zw6BOOqzh31AIt5lYjUBcs5wys0Mq8n8t3RC7jEjyt45v4hjnUlvWM7&#10;2EUAz3jbkGezP7ZzuLPL0dMx2tU+0tE52tWHbqTpAakIdk4sT8zcmZ5YnZy8MzVzF2VLnNeAU3rp&#10;yyVEVZN7/xLnBjTA1APPrfEBWHDyYP6ChOri5MTChGPWOYQjPjHY4+hr6W9t7mtt7Wu1d9htjZVl&#10;tcX51tyU/NSw1KibYd4nbpx9Y+8Hj77/4ka4VYOuUAWK0lQofqH71SUr1EgLEkLV10i8zRTZ5ADj&#10;1lnj7ReMxzYbO98G/7nB4zgimjbePL3l9qX7D39uPPeo8czDG99/5YE92x7eu/3xA58+tGvbQx+9&#10;/ci23z/+8TvPffbRy7t3vLrv81d27Xhj/67X9+98Y+9nr+/65JUdH/5u+we/++T9V3Zse33n9jd2&#10;73hj96evfb792Q9+/+y2957csW3r59sMEH2e54zMCKMuy3A23bfQ9yJw4PIQgOs7dxzv3XHsWHN+&#10;esf5HDDbUO1Ga/q2/KSLGfFeabE+ltigzISA9Djv1CgohGFqjS7KjinNjasuTq6vSG20JdRVpNRX&#10;5LfU5tptFltJTq21sL6qsKE6q7qcgBYK4eoK3INBBtAs7syAzbWqPMVWGl1WEF5RcNmas60y8/7q&#10;DAP86kCVMdZgzHQY82xPBVLduDS0YXHoIQDX5eEHV0ZfuzN27KuZhB/vALXCzhr/w2oU0ph+gGB4&#10;LQvU649rSd+vhn+3dOWr2c/XJp5dcT6z7ECSsKGMq2lS1XBgIU4VjqqpFTDVJF0FuHLBA8Cyulys&#10;yAeG73e0yRiuBUdpdBYbrfnE2CDYOUmRZlSmGmWJRn6UkR3KliOw6KDW/S8ZmNc4smvzJ+9uevPF&#10;Ta8+8/h7rzy37c3Xdm17e+8nO04e2nv+xLFrF49evXDq5pULt2+cu3XtjKfH4ctn3a5fvuB9wyPQ&#10;x93v5q1QX/+oYJ+IAP/IoMCIIN9QX4/b1y7fvHzh2vlrtz3OXT139sqZ8x7n3G9euuhxIjL8SE7q&#10;wfTg3yYHvmaJP5KWfCsp3js54XZ8jGdyvE96coAl2T8l4Ua4/3tp4Zumez/5X39x/uNey1RrmDX/&#10;lrUkvrwguCz7Yn3Ba1Be/8///QsUwv/9ZdNaW2RHXVZTvaBWe0VtUw3AanFlka3eZq2vRM+Ntc5a&#10;XlcBU2uFvaISvpPWOnubHfxqSzdgKthUSlSkla2FGYE9iMrjVFdbbwd+elSdi19Pqbqho5UhO2Iu&#10;JRIROaqWhlJMy38FsoWEmIATSJUASupeNO9Wva+ySE6S/Kk4SyruSKWS2KNhClO91ACL7pdoRSbm&#10;RAyMl2aQEgOB2aICHCgwlQG04nEVro5pSfIn4Z9ZpSPlOhryxIimQaJWDSsGVtS3RyQpdlFA7gHn&#10;CGHwAH4wyLUqXiWfLI/XZletYxXNM2OTIBvGPQCrjBQmEJUgXrwT1QaLnFiSlvTjazsOcbUu60nC&#10;fIrwrqBbsREEFxvqBsZHIl4lgqVFGMvoxASwK96xQnD9qPKRuGn9U/a4yXZq5Qx/mbQMRvpOlXqF&#10;QVn1wOxaEJ20wGBhpZn4TJqUDADwpABX4jrNHzabBrkdV84TDg8fI5Mc6qTloFYisHhCMIOrB6Mf&#10;/OSQEdWBr4xBSYlArzi9MKM5+FpIIzFOQvYKMMY8BH/qZF3APG/56mb7ziDzPJkoaJJCnMrV4goB&#10;6oyAopqIMBuDYFGWk/6Vn3DlweibVbZHY58gFdaxqTji6AOU+AoMNBkyrL/0OlLUp6upVfWfeAkZ&#10;f5sxpGqiE/WjhvogaYnsEMadnK5W5SHjguB8gyETwFU4NEbjIhK6E3RrNzL3u1pQe9PUWoeOViwN&#10;TdWNzdX1DVa7vcRelzvQX4304OmZrpnZ7rGp9onZ7tnFQRCts0ujk4wOHhgFZJ3sGZ0egK91apEh&#10;TLPLowurTkBWdN5884elH36+i84bQNa//P2nP/x8F3dCIbx0F8gWbG3f9ELP7ELvzHz31Fzn5FwH&#10;uFbHWM3YWN3MVOvkeENbc1ZtZXxlWXyNLaOyPLXallFTld1gL2pprmhvr25usQG49g20oax1EFM5&#10;8GINASiCXNV4HlKs1O6CUxWvF8N+zSxcNmeK9xU4DagV5zw9q8I+MeZEiUrOEcggW7x5RBTkslAj&#10;JCWlWDjWZxQQdyzgrmY4A9CSPXD1tcqMDOk+RYCC8bgFZQ5xlHngONdAVKPzFIpR1WQlFlMG81KY&#10;St81xv0kh1WaCyxEFk4IdrL00MlDV296EYmiFdxiTKZaOJV68sGCZ/QEE+jCHC98NJYkrb83AhWK&#10;Y5WulBgeM5FY5cFaFCxAnfoFcGtqnMZ7EE+XDGRJETMqCTucp6uAYRUWqgBbwKHmXUvctySTy8lP&#10;kKZhaYqN5UuhyJzRwbr3RDbMyQjJj1HynIu8Q8IqDkB/FUvjuVQrKGJXZlXqmn/1GOuzlHUxmyRB&#10;SJrdj/xCMdRUlJBMQ4VgRChWHCAsmM7A3BAhPbGrFrRioorfTSHMFc9L4JzsGZ3H5RsWjbcptYAk&#10;iYnHQgKbeTZsbZVqaLVA86Bgs6xEosHVtDSbJ4mkoKtyRDMP19Ufcq1mhI84AwkYsOCgj03BQDGK&#10;kxkHVDW92KXUQAqjruS/TizKG+CMCd4GnCM654JtKlW1fsSFEjfLaXmA8E8yTQb4im8TmFh8oXBL&#10;LMEuImYmQ8MJVbCmSmAKsr61wd6MYOFWYA8MHUQ8jJbXBgDXhtYG4FjQsMCxgK8V1RUF5UVIGy6p&#10;LANwzS8tyEZNTkleQWleTnEOSl9TcyxgVmPS4oFXU7LTkrJSY9PiYIXFLYBrWo4FkDU5KxlQFg9L&#10;Qv6wBfcD1iYmZIKSTcwqzJAlLaMQJbEoho1PyomLy4xMzIlNzI3NKE7NtmalWzMzbcglzs6vLahs&#10;q2robWrub+kY7uwBjISieBIzesPOOQdimSYWJyaXJ5HwNLc2B4ZNTYlYQMyCgGVA8TerS+zaWVU0&#10;SxMjQOw3BLSiQGaRLGSisDUC9kwLMTsHFHRnegqK5cWxqaVJ5xzKeBwjM8MjMyNDU4ju7x8c7+8f&#10;6+l3Qpva0QGx8VB7+0BLK1Kg0HE93NWDwQnKVEYxLkHeBu4BcQeHFTSubOhhBBS6rwdANdBPKyJh&#10;ql5F3ysxTiLBUPGt8p86L7Ou3dDJGqVbXZphIfxlmk+/v1I2w4ZqzQmTHlRym2JS7QbLCuBKYExC&#10;GM4LujB0cCkZ+5T7So2qmmL0mqDlNDyNOStERMrICYYhiRBawpP4WmzNVfEzJj3l8/IXRGB8v4OS&#10;BAB7IHmC0gGGOWP/ICirHyNSTA048EG4Poj18X6oxwdnBkfnR+FenlyZmF6dnF3DnMU0D9C9OXTS&#10;zGH24at5QtMvF+a+BBu/tHQPyyKiqqkzp/MZDUyT44tOx/woSpXG5h0j08OYgABn2zPagzql1l5U&#10;cUDQ2FBZX15kK8gsssRaov2ifK76ubtdc9tzavf7e99//ZPXn33n+fteeuiB139z/xfbN3qeNoIu&#10;G2FXjchrRqIPF9CnUTcN9IvePs/kWO/Tht8FI8Tjfq8LkPiSU337+S0Htj9yYu9DRz5/+Oiux47s&#10;evjT9x7Z/vtndm976eDO3x7e89qx/W+7Hf7g7PHPL5/b63Fpt/v5HefdPjp94qPTx7afPr7j7In3&#10;jx387MyJD48e/PDI/rf373zni90fHNn//uF9b+/7/K29n7+15/NXd33y252fPLvrkwd2bzcOf2Zc&#10;Pm7E+bGOpd+2Zabr+eXhh5YGH1seen11FNj1xZWR3Wtjn66Obpxs29RS+l5F5qnMuOsZcReSQjzS&#10;Ij3TY25YovxzkwPy0gKLMq+VZR6vzjvZWHqoofh8U5lXU0Via02y3ZpkK0mrKsuz27JqKiD9Tako&#10;yqmtzK+vLmyoySCILcuutWbWWJOryyJsxTeseYer856sz92ILOV+24bx5k1zXZsXejcs9BrsXB3c&#10;sjyyYWno4ZWRJ1cc9y+PbF4eeePO2NGvpqO/X83++R4wavpPd4FXc3+6V/TLV3k/38v56V7Gj3dB&#10;t3p/PX9gbfL5ZedTy45HtLJV227MECYNVUKHTZeLSoVPFTU2QLOAqWgtQvmN4NXpTvDSxngLs6CH&#10;7Uzb6iyne7klz6jPMKpTSK2DVIc4vCzeKI6T0OBozlaglyj0KoXBl48ZX3xifPTWfe+9/tgHrz/5&#10;0Zu/2/nhu4d2fXhkLyDrnnMnD189d8rz6pErF3B73vv6xds3L/rcPOt1/ZKv59UAn5vB/sCuflGh&#10;IfFRAdGhgbL4RQTdDvG77ud5+daVS57uF65fvOrlcdXb4wbwrf+1iFjPqOhLMRFuCfHu8Ule8SmB&#10;ianBCanB0Un+CSlBqWmhlvTw5GTfUL+3SzOe+Wou7L9+HvhhpqS/PrAs37esKKYUYu3083VFu35Y&#10;K/8//1r77z/Pf9cX6miKb6jNqbeXVNlLbHXl1Q02OFeFU62pbqwpqSotqylnNWtDNRAs7q9tqa1v&#10;qwfXCkdrazfS7yjxgL0CvWsgWvlbQ/8qAGon9JvQaEioqoPWSNwvplbGMpG3lGChflyUWDFKx6ng&#10;VfyTMJ8Uk+JOl1SYCE2xqzCuBFZEYSLWJc4S2yPhnKxL2C/BKgSkosJlYrBA5T5kBVOoTPjGUB5A&#10;Bkz1AsdCEiy9A3TDki8VGgx4D15ZNd9SmaxkLNNtWUcqPCLfgEBrAXcCShmDRMEzp9SZvQTyc2Co&#10;vZ9KZtbeCF7FlullpYsV74HELFC0SKPxqcmaKlkKTyzgq4JbQbmiSSZONCOguCuYPEzIqr5WbARo&#10;COuDDsBSJzbS0tXF5hvsGuWyma9LbAmYitEnxo4Y40vlqYs4FjRMsK4qbZDj8iFpZ5WOPtLWgmlZ&#10;paMyYBTkYKikA1CZZiAElS3oRuTICRc6CjIWJ4TE/NJjJsm9sn3SrfJcIkM5tDQou3CshgOTjVHH&#10;qZbc6J86LaHrGOVjiIkxsY59lcUVMSS9r3hpGRlLwjCDFsg/69MVXrp4V2ZEuXKMOeATb6HqCTnA&#10;xSKSd0y4csoEv4h4UX0nMtQjphX6VNkejFxNNkk0vSj/nBB9L5l6lQGIslHGzULDmiZDAa5AyOq4&#10;AwAQGAD2D8NiDnA1r1i1mlKP4RJzYjQAtQKQiZTisEpR7sFtL36qiVqboRBGU6u9oQq+VkQx1drL&#10;6xvhcS1paiocczTPzfVOzIBl7ZrAMgfUOjS3QmiKQCZwrWOzg6PT/WBcHTMDKGuF2XVmaRiodfnu&#10;1JffLX33w8pPf/zyL3/74e///OOf/vKHr75bXFxzLKyi0HV0fmVofgX+2P7Zxd5phAnPtU8DuM60&#10;Osft4xMNs9PtkAfX1ybbKuJsFcnVlelVVou9Lh9EK1BrU0Npc5MVeVHtnZQHC3DtUIDK7CWMMzgq&#10;Yu6lMK60eEnALDG8KQ8mywrmnAswGzAP5suFQZXgK9nbJDO5ewnYgA0k21aqg6RGiChXym8x4idh&#10;SxBLak6pRYVn+FM2ItJZORtBqwpPrlZJ0YGza5dib+UDBaySSRMADCxEuel6Wq8pdpWt4UU1t4lC&#10;O8lSYgG0hPSIR1RYfYnnoQzYFfupMk4q6wQBKnWpMdSmT1VyQRXpmTZpF+HMKC+eRQJWhWtVZkM/&#10;C78LJoso70EVelpRI3sDpyveJ6KDlGc2ZfBSbiGcjDQuir6aX16ZZqLMWJs2ZJ4Iz1XjqEmouhSq&#10;4ltmMpN+IlUfCOxkAKkOppU01vG0eGulrkNIFRnaMi6IQVCYKUBwkZwAohgHuJUZEBeyVcoRH0e+&#10;U5gkAhPL0ClKc3FJwYQXE4n7AHQpKZdpBSXVsR/wVRX2UrOOVKRtToEpEuZoWzzAqi0XhzyD5XBk&#10;VUNuIkPhYwmhZYdwDkUDmeRyxKsH97CWlVMOLTG/lGlIeAyH6SbxjklV89BDvkHUuq4Al/AqnpzM&#10;zhFlu55OqgeRSTp1hZCP0txmF/A2P75W6TJZClPGDIgGxcpcHM0llgsUvlk4SdhFhKcDrOLXF38i&#10;QhkwFbeazwRAC4iCFenIAZq1E7i2N0kQcSvUwuXVFeXV1opqa0klCg+KoBYGfC2tKiupLIH91ZKb&#10;kZiZkpCRBNIV1CuAa0xaHJyuychqSk+IZ5IT5cTxGQnIIo5KiYlIjhIJcRIMsanZKZnIH85LzS2l&#10;Axbsa3JuMkBsal4KTLCx6VGx6dEJWXGRGVEByUG3E/x8E/0DU0MSCpIyrTnFdSXljRVVrbbG7tqW&#10;3vq2vobukfZ+/AqP9QxPDIxOD43NOQAvx+adk0uT4NNmRB68eA8pxOBXQbtBKQqNKC2ywK4r36yu&#10;fbt257s1rEj7DhyzpGppd/wGalLokMUuCw8k0mXB1zECipgWCJl6Y7pwkWY87pgHSTs6ND0AGrB/&#10;sq9/vAc65/7xvl5nD+p/OuGexS3RUTM7e/rbkGzc1tdKwDYAhS1MX9AhE7wBxyrslEZZjOc6XQpe&#10;sY5LZrXSlcqFYmExrHCVwuFT2M8vrCQhr6vWxSkq90AyI0mEWDTfGPkoaLtROS62yZxP3O36Cncw&#10;zo3eeP7myqlOLCrKc7WhqrhX8LAmvZPjxaYAVuXTMbcZxGlHfxvqdntHMNfTNwAGe7S3d7QHiBFN&#10;vAOksnuHxgdGJpE7ODw+Ozw2MzI+55hADw0cztjPgJ1rnERYuIcpCS5Q/OKgQPpLpPqVQFbc8/US&#10;bKvTa7OYdJhdnZkWb+rE4jiLf2FPnR4YmMTh6MLZ0goCv6cRbGpNS3WFvRxsalZxekJmTGxahF/k&#10;Lffb549fPrzHbdfO4599cmj7+3vfe+vTN19+7/nfbfvd7z569bcfv/byp289dfCzB66eNPwuGf4X&#10;jMBL1P0CwQZcNrzP0U16dh/kvsaJnQhS2nJq74NHPt/w3m+N5x7a9PZzD3/69pN7PsTy7L6PXz++&#10;991TBz86f+wz99MHPS8f9rp60u/mSV/PS2GBnrERHhFB1yKCLgX5nvf3OuPredTzyj73s58D0J49&#10;/umpo7vOnPjU7ei2owc+OXlk27Ev3j249xP8efzw7w/vf3Xfzud37Xh032dbDu3ccO6IEXTNyI02&#10;WgtoGV3s/83S4Isrw9vuON9chZh25JM7Y+e/nHwCNGNf9RM1OQdz4s9nxl5Mj7qWFeeeEe2RFXer&#10;IPViQerhiszXa/Pua6/Y0FO9ZaDutYH6Xf11Xj11wa1VcfXWlDpi15iy/JTKkqSKIhhfLVVlqbbS&#10;xIoiANqEypKA0oIzJdkflmU/V527CQ2xQzXkV6fa74doeXn42ZXRB5eGNy4NbyHRipUh4FVofR9Y&#10;Gd2yPPzKHedH9yYC/rCU8/OXBb98CbBa9sevq/70beWfvi395ZvyP35T9stX6T+sBXyzcHxt6v2V&#10;sReXHA8vjbL2hjHCrmglDQQG4zrVyfJVLJNdxpQuHYSpWKABdjTwvSEaGgnGUAJ3lhgt+UZ9Nut5&#10;wa+CXK1IoAjcmkAFeEEEJeKo5MWERdxtI/KGcfOEcX6vsf8D46NXH/jg1ac+fvu3u7a9tm/HOwd3&#10;fnr6yBfuZ45du3Dw8pnTt6663eRy2c/7og+Q6m13Py93P2+wrLfCgjxDA28E+wfGRoYlxYUnxQTH&#10;45wM8gr18w71uxXieyPQC8bXy94eV25fu+Z30zc8wDfc1z/SJyDKLzwhODY1IiwhKCwuMDE9OiUT&#10;c4iRcWnhiZaI9Ky4lLTgmIidvU3X/vHzxF/Wmua6oporb5cVhdmsqTUVqZUlEbaiS7b8Q3UZ+5oz&#10;tnVUXGmqTa6pzqq1F9vqSirgX623VTfV2OqrRAlsL68Fv2qjqVWWmmYQrfWIYmIpK5yrEhosNeP4&#10;lREvKyQ/iPPtam9sB++KKww5VUlRGmIBjDSvKvCjLpeRtII5CYJgA0DeL4SoHVgU5qxDU2VWcQv9&#10;KQCXEn4UdQrxqN5OVf9qoC5HQfTXMDZJTBZEpGB64f8ksyr2V5o0hQXEPwndBYKNNCz+Vc2SMgUM&#10;lQ0lqBr7pFpX9d9qDhF7dBD4BJmqWcUivThiRl2vaQVq7R4aagXjKonBAJ9YgQlUtibeWgYRa8oU&#10;Y4Gh78XS2g13Lh7JXCWX2VXArZh+8WDYTvFhBdypz1Y1w5wCUPiKPCdog0li9/QY6mXlJ6F7ymyY&#10;1a0QwY4ynUgAGx8GNlwPjCRSQqsjSFLqXl1IlSodyH2FCuCR0H2hpKvuLH2XeLvYvtKtJo6VYyOn&#10;BQb0zFxWz6pIgBi8pIwBMjDxg0SVtumhJejFcTItcICdkokiPbSEo5r1rB45Dc4SdoJDYa335T8R&#10;rGKXESHrWFmxrmYCi+qakx9qTyWFKx2PaphRwmGd98BoEo8x1X0Spg/RHV9RFchie5NoEyYYy5iY&#10;4U98w4JvYbiFyFAzXSTziZBViSa2WUjYLMbo2tEqaJZKTnEJglrsAWqS1krT0oasIA5t1TxGERfL&#10;6BnFBMgkvaMkYCGYxO83xhkYbUAjQZ0wgSs6b8C12usr7Q3WxqbKhobizo6ymemuubm+8en2sem2&#10;8ZlOcK0iD0bnDYKXBpwzvaBbgV1xi/RgLEgVBqYF0bry5fRXf1iGPPinP33193/89I9//hGBTF99&#10;tzC3grim3qmFnpnFPoWsc2hqha91oQuM6wTSmMbrJiebJscbe7qK6mpSaiqTq62pcLRW2zJham1s&#10;KGlqLGtttjY3VzY1VwG1dvU090J4P4SRMTxLgPFoUYIiGuk4MASCgAUTBbSAf1LamfwS+lR6kMMJ&#10;TQDk0mPAbDj9sEvF7IqhEuW1ZDjFTyizA+S1SIqSF5XuVibiyHHBn2ILFEwltKEYlWmIxZ4HJBB0&#10;RFJCAYBaozm5IPpbnE4CZcddqcKaDkXIKqcKlbo0ccloTKGO8vyCaXl6KNGq2SF8G6IwF8xDjhfW&#10;aKALAWzC85swz+TqFYQolsMCRASQo6hsPVJFBnlmIijux0cwC0IFKotJ1XwuX5H1y4T3AFEKmKEF&#10;lUAmso46F6D6XqU+CNoFW5JUkW5SUpemnFhDU1S+ywuLi7klkBP8ppDbnF/QGC09EOrlJnCVwlXZ&#10;Dr/XKlJQelA/uwkLFbjKfsOZo2y5eHp5VujoXMEz3puWo3LSStQNqvzHOyfsZBsNTj8q0nGSsGNW&#10;sp1VIM0vII6pPFf3qlJP0hDLKTDcQ/jHOUEN76UiEa8rNWPI63IqCNcUGQ7EMUcm/LaaWtchq1wu&#10;iL31TOAcomREi/cPu53MmLDuHLu7+GRctXi+cf9I4Jaan+VT6zqtHDppomphmQfUYjDCbD0oDFXC&#10;76Z8X5Rdx4WoR3ytDEyWuQxtvgEKZZIE7ayY22ZzOn6eXTgWYRJ4DL2IUA4zFUMAKiTEuG1oawBq&#10;BdGKW3CtYGXrmuxYrLW2siorcpsqaiqBYxlBXGMtthZnFeYgcBi3oFXT8zLS8zKTs1JJwEI/DIoV&#10;qDUzCdQruFYohBOzkoFpo1JjcAvsmoz6nBwLb3PTAGLjLXGp2clY0nJSLDlAwnEWWGHzLdFpkT6x&#10;/tfCPT3Cbt6M9PJLCIjMjInLTYjLTUwvScupSCuqyiqpyS23F1Y2FFU3l9sR79RZ09Lb0DnUisgl&#10;EKFg6pAnDGIWHCnUxU705QDMIG5ndRZ9J9MSwIPAJ+Y8EZQuQmMMpfHqN8t3vgWgXVr+FuFPYGgp&#10;M4ZvFv/E/B7hZqlGRqCxAFosKjlGx+zMnanpO5NTK+Njiw7ngsOxMDo8NyIG2oHhSeT6DAJa442h&#10;rQetsz2O7k6A2MG29oG2tv62xu6mhq6GtoF28XCCuUUGcnf3SB96XLrIi2JWHswk0kqYw4k/deYI&#10;yFYrEMWVauJPk1kVo7VIgoVrHe6Rnhuud1G3zEgk5Cdjg4CX+hRsxyUhpq4Yij5Bp/j6AKCa7T54&#10;MBSA7JjRMKQBNCiiW6KrcxAMM+Ao1NS9nagXGurqGsFnREgSqon4eWEWHZwYAM85Ok2SHPML45xc&#10;GAe8nFrC/ML0PEt6pxaQI702t6S9vpB831tY+Qqx0jgu0P1i/zOCCwsSgAFcZ+7OTLG9Bkm/MC1P&#10;wAiN6YPR6ZHhiUHytI5uBG61D7U29thrO6qtjWUltYX5lbmWopTE3PjQ5JDAeP9rQR6XfC8ddT/i&#10;5nHii7P795/Zu9dtz0dfbNtx+NNPj36+68SeT4/u/HD/R9sO7Xh3z7b3D+54/+jOV47sfu7Ugceu&#10;uj3gcWLLtZNbLh/acunw5vMHNh/fufXg9s17Ptiw7bXNH71+3/a3H9z+9tOfffD0Z+8/t/PD147s&#10;3nb+6K4rpw/cvHjE+8oJn2tnAz3dw/284sKC0uKD0+KDUuP8EqODUpPC0lPCLIlBKXG3Y8O9YsJu&#10;x0VcCws45+N5xvvGkasX9104dcj93DGPSwcunv7i8rnPTx3fcfLIDrdj7x858NaBPW9+sefVw/uf&#10;P7zvN8cO3Hf2qHHropESzIyowWpjruexxYEH4G5dHX11BfWtQ++uOs5/NfXy8hA6Zjc0Fb1XmHQx&#10;L9EzP/lGboJ7VqxHXqJbYcobpalbazI3ICR5tGnzZDd6X56Z6Xloqv2tkcbdPTU3mioCKgtDSnKi&#10;ywsSrMVRJXnRZfmhxdlYAouzrxVlnCjN/qgi78GqAqO53Oirg7ESeUuiB+7fDHPpEmhV58alkQeW&#10;Rjctj0LWu2lp+NEVx6OgTFdGf7Pq+C00zGtjnt8t5Px8r+xP39T85Tv7n//Q+tcf2/76U/Nffmz/&#10;64+tf/m+/JevoRO+/uXsoTuo83G+tDT6sGYIo3l1SgEqgn87jJEWLsPNXAYbjQFQqbWMVkIaMFKg&#10;O0oFo2bRrVqXyVuGA4tXGWFLYFYLo7jkhxu5oZQEZwRTAR7nxTkL3wsbr53YcGKnsefdjR+9ct/7&#10;Lz//6TvAqx+7Hfrk1OE9F04edD978ob7mVtXT1y/fNb7+ilPj3O3b7j7e5/zun7R9xYWANfrwf4K&#10;WW+GBgbGRQXFR4UkALVGBcaEBcWG+0eHeIX53w4L8AzxAXa95u95M8jbLzLQNzLwdjhQbhgz3pOj&#10;ULWNicK0vDQLKrWR4p6XaslJSs1KsGTGpFuudDcGzfUmdZd+0VR2ob4qCpDVZsuursqrtFrKSmIs&#10;ye5JMcfyMzzs9szqumxbbYEQrYCs5FQr6mzltZU2eEma6yrrAVar61rrsYB6BY5t7GwGcNVGVvWy&#10;4kqCiwN/a7oRqdBRjwT7NpRptwK1quhXQSasrbBGAi5KfhK8UrgWaQwvEaO4CAHSuho72urbWzR2&#10;yEXJ4teWPkQwgixkceBH/Feu1cz6IZVFkCJ8HkYC6rFi1qwKSPX3EXgNuJS8K7Co2FbxLMUpruAh&#10;Soi1BQfvEAgcb0nijhklJVFPLIYF+0j5KtTFhN+a/8QsKBc6Iy8KZlWEvlywggUPAHcqhC1YWUJW&#10;iUoiPARexQNau/ESGG9g2q8XuU1m4LCkDWuPjOxJ4lstvMHeUI5XFc7cmoQwKXDlNnvJ7mI7BjhV&#10;ZZaVd1ZiWrYlKVLDkH45ZXMEnwBymGlQ86fALYdLIazWUO2oRUqV8JbadyqUrMaoaiS0CnGl8wZN&#10;PuJUlqkIzWpSlbPMTDCeS+W7inuprZU0JlUmi98VBW6I+CMuFSeqYFSpfpUjrVQqyVgdt42Mj6no&#10;l1pl0ZrzE4GnYqjmmGJRzSkRdMGH6TzHelYT7WeUB6vqWBOV1AVHyxwJZ9d4mkM6UUrrkE5tcgqt&#10;TfvfxBjIVbw0A1eFg9Uqdh3XYkTLATdzaDAUlqEhBr4TBDmqelLyDSAEn4v+QzJylP4yn0ZG/2T8&#10;QIxgkoYjWjIeIl519CFhC2AY7xwjS+wGZupCIdze1duGslYA15a2eixArYCsDU1VkAcjQLi11To8&#10;VD8z1zMx3eGYbAFwnZqHDRUIcwAZwuhrBWodn0UUcD9uoRaelDoccLBArQurY6tfTn/53eIPP6+Z&#10;nTd///mHn7+8+/Xs7DKeiLYbFt5MzXcCss4vDcwu9IBrnUIa01Tj+IR9YqJ+3GnvaM2vq06rqUwF&#10;0VptS6+tyq6vK7DXFbQ0Wzs7atvba1rbarp7m/sHOwZxAPFNx3lKMTDTUIFF2b2BSSIHUSuIZfKu&#10;ksAkBQ+sQxTUSlkp2mvAu+JfgVEZCwzSSdAFR/kUvoKdZlIrQJc0ZErqkvBaOCjq2xQVLuWU6jdW&#10;9S92vhbkEKXIZUjTX4H6MLmgGAMK9qm5aSxguhSvEheRs2Xhp9JrQlCY/YEKWRXLyWZZdCyRKmap&#10;qYJPV0gJsqbhUzXnPoh7zepR0yircSbK+IkKXYToErQr+mEqipV0Vd+XKdDVh+kjpSGGSF7if1g0&#10;xSRhTMFQBKsxPEpuiEydcnf5dpg6XiWlBfWxpgJPcVHHvFOk+/w46yyfAFezLEd3OL4CIhUW3a8U&#10;JKrfUuKCzcxhcsvSyKL8OeWCZFoo3RdfK18dtB4IPcnTYnGUbm1dwUhgT16Iu0h6U+XKYyp1qcYB&#10;gOQhFpZV5zVMLbQEMimBqWy2+HvN96zhxsC9+u2WvSHeY5FZMpBJYoTlT1WMk6IX2lYkkQIXTVTs&#10;qlDSHixGSU2htocP5lHTjk1BpEptKRJQbI/PS327YnV+O1iKo1Mqoh9RsTdlwNhFcsR5EPWyZroK&#10;eenjfIraBbEf8DWhkwIbEWurrLC6licSJcGMnOUsyQBcChwKuNAvf6GFiYU2izJp3DJYuKu1RbAr&#10;FFw0u3Y0488GQNaWehf72qiBwzC+AsEiugm3NY01AK4l6HqtKM4pRmUOc5tysKD3NS8DemDT+0p5&#10;cBKCiGFtBWpV3jUW1a9gYjMSY9MAa5OxHpEUEZOKXOJ4xDslpsclZSQkpcdbspKSMxOjkyOCE4Jv&#10;g0mIDwxOCglMDI7JjItIiwxNDY/Lio7PjkjOi0nMicRtSn5sVklKVmlqRnFynjWjpCbP2lhS3WKt&#10;76xt7LY3dNU19TR0DLWD9uxxIuqpb2BycGhqeHSW+T2gSccWxhj4tDwl2cWzkJUuIrsYkImoCYsZ&#10;+4QyHlbyIPbpG0qO4ZxUBCs87fLqt6t3GEi7sPotUC4dlYtfzi18OTd7d3r+3iwW6FrnKG2dmiGs&#10;paR5fHHCOe8cnB7umxjonRjodvZ1jPZ0OXqxtCMXytHbOdrbBq8smnigIh7pa+3vaIMIfKi7DSQG&#10;SFHIjAFoh3rwZwvYWqqOu4kbaVjtJoZ0lfp0DoLp7epAYy0UuVAsD3biKVjBA8C+AnACgmIFfwKC&#10;AtmCfcUK7mzqbkZ+b9cQECme1dEGdD3Y3gEcOIwq1A6otbtGezpGunph9x3r73b09o0PDkwO96MT&#10;dXJ4cHoUe3h4FqlXo9jJyMFCsBYyoqfvgDudJlN6bx67F8W8rDIC+Cc6Zb+Rzh3cwTQBKO57i9Lf&#10;ixbfRTwYBwUxS1p6JNlaE45FJ8TDQzODA9P9A1PUbFOq3d8CNrWurdbWZC2pKSqw5eeUZabkJ8Zn&#10;xwQl+N8Mu3bW+/RprzNunmeOXD1+6PKRY1dOnPE8e8nH/YL3pVPXT7t5nDp97fQJd7ejl44fvXTi&#10;xBW3Y+5uhy4c33Pm0O6zRz4/e3TbuWNvnz70zsVjb106/vzpL144tf8Ft/3PHN319MHPnj/42UsH&#10;P3t290cv7Nn+yoFP3zqy6+Nzx/Zeu/DFzUtnAm5djfC/FhngFRvqHR8emBITnZUSn5duKc3PLC/k&#10;bVlhalFOXG56dHZqXE56ZEZKaFpCcEpcQFK0d0zYrYjgq0G+ZwTznLxxBQuw68FLZwBid545DtL1&#10;8zMn3zt68J2jB98/e/LVk0eePXbgwdOHN1w8aoRcYylLdxkYxccW+p9aGnqEsUzDz6wMP708vP/u&#10;+L61sU0gIXtrnqhIP1aQ5FmY6p2ffKsw5WJewvvFKZuqM8k9goqc7UYK8ZNLw1AaP7U08Oxs7xMj&#10;jTvayk9V5HiXZEdXFEWU5gUXZkeVFfgVZl7MTztQmPp2efr9lRlGU5HRV2s4WklyzvVtWBzcsDS8&#10;FUgVMHVpBMB16/LolqURY2kYfwLBPr3iRPMqTK0bl/FPIw+vOty/mcv95cvavxCvdv/t56F//Gn8&#10;X38d++dfxv/1l6G//7HuT9+lEbXOfLTifHpx+KG5gY3TvcZEp+FsM0aajYF6o7fW6KoyOmxGS4VR&#10;X2LYi4z6IqM236hG1WqmUZnO0toS4NJompMh+mXzKvK0Yo3cMCMr2LzFCsCqxZ/lukm3jYTbRtAl&#10;4/ZZ44bbxtP7Nu3/+IFP37n//Vee2v42JMGv79v+/rF9n585tufiSbhYj12/eN7nxulbHsc8Ll70&#10;9XQPuH3Bx/P87ZsArteC/C77eV0L9rsVjmtdKBafyFD/mIiotKTw5Hig1ojkuMiUOP/o0Cu+N6/6&#10;ewKyXg+4dT3Qyzss4HZEgF90UHB8eGRKbGRqLIq12UmWmZQALwYuoZgKzEWmQHomvBgFaTl5wZak&#10;Q2G3no70e7kwz6OqKrmsMjuv2FJYml1Unl1QlpVTmJJfmlpWlVNdj56bUhso1UZbTaMNplYg1fJa&#10;a0kVcpiQvVRVhTC/JvTc2IFacasrAK6NyErobG7ATwnJ1fZumdsFxgNSbWjHnUwEbEFQcA/FwIpQ&#10;MEzi1BimVumuAgwjrybOVWX+VAo6gF7Thg4YW1gVo8ZXxaWaTSvKVkIeyTEi/pKgH/JVqhOmXE4C&#10;gJiWJAwcyTwXg4oVBbetXSRRZRyIiA3CVy1Q1c3KClCr9PT0UlEM9IQ+2KbOVqBWksYSy4SPBv2w&#10;apuFWaVseN22CpxJSTAIZITdgmUVVXBjJ2Q4ZFxVVCzkqgQpyUu39uDzSowT84SJQsGXQuir3le8&#10;Q0kbxkvzHeJfBQ+yS1YUpqZXllAUZklBsES/3UC/A4aiU3x4NcLq5xTVLrerHl/hqRnxBBKVIl6i&#10;ZOBA2lDFWapiaB4nEKHAeHgY9rUw6eySESMoOUyFtSIPxqCcj9FXx0ub8cUqKpb8FT20GKeyWQdD&#10;fA1WlXRimbvlrsf28TYAOBGtpIHApgtZUqHXo1wovh2HSY/xS8Jc4XThohQro24IaJnMpKYv5XUp&#10;qxPGWJON5UyS+8V2K/lV9IwpkStDOtOAKoJDDtNVmigjRREqix9MhneQ8BFqqrdWAS1KLJU+0uhR&#10;8m+iwWNwqKiL6ZSjd44qUx2Ok6sRryMWoBHaBTE6lAfrYJ3UH4e/0tjJETNgFchDLZPEJEQ36NkB&#10;0q3dwKuws4Ji5dLR0NJuh6PV3lBZU1dRU1cKxUVTS6ljrHVaUKtzqg3y4Mn53unFgZmlIQkQHnbO&#10;9Dim4GjtBeM6MT84vchUYUGto4vovAFq/Xbhp1/u/fmvf/j7P37+899++Or7pYU7jskFZAV3ofAG&#10;icGTc+2zi/C1ErJOzrZMTDeNAbJOofOmyTlqb2vOq6tJr65Mra3KrKnKaKgrqLcX2GshEi4HZO3q&#10;qu/srO/pa0HnzTBKoYBOYVt1YgdSFQydMMAqelnR2krSVYxSQPiAtQCrIFpBt+KRyP4F0SpRNKIC&#10;xZdAOm+puZUMYQFgRPtACBxzC3MokJWlprRx4kDLAJ32RfU30uop3j9ARGFcxdVpQhc8EpAYRaBK&#10;5+L4Ts5OT0xPqnVQYAbeAJTe/FPiiFQTzvON7KXAVz5M6ERtWBH+TeXopvlQ1zW/BBuRqCeTb1Ts&#10;KjSjdOFQronpQ7Mjh53A8qKU8kqyl6TOEkisoz71p2nIk0aYiFiaUy0kP6WRhQwnvkqCUnCnpIJJ&#10;260W5LpIUcW9Si3KS2j6KL9K8gXkh6JUVUCgWXoBJochK4DQ0K/y+6hfRrKpZmKzFOrINkXmyv3G&#10;K5JoZbkIn6yzTthveg92suSLSumLIGHxv9H8aX77ROYgblh8MwmqSfZKEjgh63qqE0h0XGrkDcs8&#10;FPXA3AK/zkiI1vepUVXrTVeYRuXHwVuiV1amKuTja/eGOWEhV0hcCeEn1JAwTiXgY66fOcpj66SJ&#10;JgMr2FYns0qmhW7VE4BcFlUbckQ0tYuvKPGtgO6KdVVUjB2oVyp1CaqQBPcwmIBIWKOweZLoGxO+&#10;nRoQniqi+8A8Gr8CRPU8KBrJLs20lJHj6OjsMnemHA7cAzSrUwnUCbO/BDU5UKjSDavwFSJh0LCA&#10;r8C0XJfQJoBYJg8jcLiuCjgW0U0gXWsa66AfRvsrGl+BYLML6Xe15GWg/waIFIHDabmWjIIsS34G&#10;8odTIB7GkpOakEk0i3WIisHERqVERyRGxqbGxqfHg3RNtMQlgyvITo5JiYpLi4kEcI0NCksMibXE&#10;xKbHpuWlxmcC98YmZyckZcen5WFYBjAcE5sBhgGlstAVx8ZB6pkRlZAVk5Adm5qfmF2aUViZX1RV&#10;iGSdyobyqmZrTVt1fU9DfU9jy2Ar0n0o4nV09o1B1tvfD7ss6NCp4fE55+TC+OT82NTixMzyFPTA&#10;mv/EvB8Jp2WlJzy0ZlAtMmkXCLcEst75bhU87co3i4tfMwoIOBZ/rn4LnhAmWzwM3CwALQSupv92&#10;loUrqPkR7leWqZWZcaRDzYEcnhidGwf8G5p2jM44B8eHBsbRRjvSiwJt50CfE+nHQwCKvWMDSBLq&#10;HOnGgpVeJxybfaiBAc/ZDoAK/DnU2TnS0+3o04d1AAkPdXbBSgouFBh1BFwu1nv7YDSFDQQbhx13&#10;uLsds5CIlYI7F6AUMcugLmHonUX96ShuR0BpzgP2g09Gcu8EUrJQNQQ1LzpOdZHiojlkIEn4Mz3D&#10;kGSzdeZrUtYgtAFNFfmD6IbNmNpsYbz555fSyos9jOfemZtbnZlbmZ1emppYGB+fB5sKY+oIaFsY&#10;U7shvR5qbaPot76+o7q2xVoGNrUiO7M4LTEnPjgxxCfa72rwjbO3L5y4eebEzdPHrp/CcsD96EH3&#10;Y26e59wDr3uGeXuF3/aLCQxNjMDiFxVwO9zXO+z2zSAgBAS6Xjp17cy5mxfdrp87ce3cyRsXDl49&#10;fejmxYM3Luy7fu64j8duj7MfXTi67cKxnVfP7L52bt/1C194Xjzmc/WE3/XzId5XIvw9Y0P9k6P9&#10;U6IDU2OjslJic9MASuPzMjLKCgBTsyuKs1B/isyzytKi6vLs8sK0kryM0oL0kvzkgqy4bEt0VlpE&#10;erJ/QtStqJDroQEXfD2vILDH3/vMrWtuN66c87p26ubV3efc3j+0b9f5U5+ePfnpObePLri9feb4&#10;iye+eNTtgHFmP6p0WDCLGCGH/b653heWhh5fGnxiaQh06zuro7vWnEfXxp5FEJGj8ZHmoh2lKZfy&#10;kzwLUm4WpuzPiv1NaYrRXGCM2DfM9d6/NPjSyvCTy8OQFv92deTzVcfzM93v99ftqSu8XpZ7vSDj&#10;fHbS5dzUS3mWj7ITH86J32LN3NhaZgzUGmPgV7uRdbRpvn/DQj/CloBUAVw3AKMuj963PPrwinMz&#10;1hdHtiwBvo6iw+Y3y477lkeM5eGtK6NP3nGe/3o29+evmv7yQ/tffx7+55+n/utvs//1t+l//XX4&#10;b780/vG79O9WrqxN714YeWiiyxgFTLWzPrcTfarlRmOhUZNjlFmMomSjINHIiTEyI42UECPB34jz&#10;MaK9jWgvI/yaEYy+XA8j6oYR6cHuXNiV8Wf0TSPB24j34m3cLSP6uhF8kQsajCAI9zpluB/ceHH/&#10;fWf2P374s998/v7vME+x+6NXd2776OQXO88d/+LK2cMeF45cv3jG+9oFP8+rwT7uAV4XfW9eDvAG&#10;ar3o63XBx8sjyN8jyO9K4O3rIQFArQCrZFnjosIS46LTkiNSEsKT42IsSUCtYFO9wwM8Arw8Q3wh&#10;GPYKC7gZ4usd7h8UFx6REhsFJUtaXEx6AirKsKTkpqE921KASzGKxyxZUMZYC/KR2Z4XmmLxzswN&#10;LKtMK7fllNkKCsqyi6wFhRV5+eXQyWfklGQiJbiS5CotrPVt9ob2BqT+1rc1VDXW2Bpq6pDYZyLV&#10;ekBZhazVlA0TtTZ0NAGvYgVcazN+aiQxB1RqU1dbYwdY1k5AO3bbMP0Ic7WgDegqokJYYAjJSahw&#10;pTNGPDjEUEpUAhk1dbYJ9FV1rkpNTa7O9LJqR+uvYb8iejW9rJJWq9JO7V9gkSfm6vhmRGFKqSmF&#10;yrS84jGShiMvLdlLhHJ4DPEzPwU9unjDdNtqADLrRcGXEqkCk9MTK+tKrhIMCue5HrMEVKksq2qD&#10;m7u6oILWPyU9GFAf+4TOVSzMECauBEik35Wc6ihNqsCuVNo6naBq8XhAZfqBBbWqMJhcNBXRZoww&#10;W3PM7ffB1Io/DaV0dT9qcpTMJWgyE3GdSXUqi8LuMt6jiyJMlfJqCBP4YtkUk/0gRxSzK2En9bEc&#10;2TB8iNMDsn3J8uUO1RpcJdb5ZmSmAW9MS3R0R4seWBOP+IpU83JszS0AcGIBaiX2kwOsUxSmmFCy&#10;BMV0yqZZpIYA5WKABaSqil8Ti8prcQwqiVCCWuUdyiI5XdymEq2aNUrEKAM1FWpSqsdhPckW807B&#10;saa1TDgxGXea1T4KWWnoxZvHm0Eqci9K6iBn5aBfnGlwwRHqKHZV4R9VjgJrsWUdwqpsj/morHmk&#10;SlDHqS6HG9GUVDgSALBWFPQdxuLkDLskaBdSve42dCu31CKEqbnNjtvaemsdIKu9oqq21FZdUFtf&#10;2NJW5hgnap2cQUcrQGbn5DwqagbnlglZoRAem+0bnerFMjbbP7UIYbATFCsLb1adS2vjd76CQnjx&#10;j3/+5m//+PEf//rll798e/eb2ZmlwYm5nrGZjom5rqn5rpnF7ukFhDC1Tc22jk81OCdqxibrJqca&#10;pqdaBgcqG+yZtVWWWpvFXpvTUJfX0lTW1mKFPLi52drWVt3d3dDd3QSuFfLgwZHuYexOnKfsocHR&#10;ZxoTiDInmWcY6tCI0ykeYNKkAKvIE4aWGME8oFgxQOcts5QIL4Fa0Q/E9GAy1RQAsziUIbFwAlNc&#10;LbE6uI6QVWPWjrBJpp9TgpHkUFLgjQdgQkHDhwBROjGZRa0sAocR5oxDwgeoGFiQEnW5OKlkqgIf&#10;wEV7/md8qwAeIanMhkwt5hHpL2eIlMdT7Kpbo3qfDKcwwErJEs5JdrFgXbV0ajqRandFWEvUberY&#10;BQDL3IqpvJVzkgQ1BNjrdlbAb6A12b1qfZR+UcHqZHFFaK0sIk5anpkmseziJEm3ErzpjpX4OwkE&#10;csVHKWRSgKRdGgomNRxIvxFaZaFKB1k01Io7lu5KoazV3ibvxNyTAj5ZKquSXUGbOCIMdtIdIgwz&#10;AZ4CY90VLg3Pr6Hf8jWUBg6pq2F0MAS30sdrKpbZtspZCXbzYHJXSkrF5KlZpir34JQWMsbXO2b1&#10;LZmybahO2GmpKejmB8EJo/tcX0XZckWhckv6VKcelLrXQ6AHGrKC/zwQ3CcSQoZpFzOUy+xildNM&#10;Q7lEtKyTcTLBwdkEvCVt6xHSm7MJetpTPAw+mbnEYF+BWjkx0Ul/DlaYVmBm3ZnpEbxOyvUNWyMH&#10;i22a0xlSGgS1sIBYaeDEHDn+hAJK1oFXFb4S0Ha3gWhFTQ4RLFXEyHCqAw0LYhYNOvTBVpWTgC0v&#10;QowTunMKyguLEOPEAlgmOWUX5SCfCaFNIGNRpQPgKmg2NS6dAU7ogI0BcLXEJaUnpGYlJ2ckxiRH&#10;JbISNjnWEgu8mpKTkpwNx2xcfEYcwpySc5ITswBcExOyEuLS4xKzEpNykmIz4uKzEqItseEpEREp&#10;EWHJ4SGJoRGpUbEZoCAS4ngbl5qfnFqYlFySkm7NQtQTcp5KG0tLG0orW2x1HXXwOjZ0N6JVhcUq&#10;SFQaxdINXevQJKDs4PD0EPKf4JhFONMUwp9QBLo6Pc2eFYI0GC/n784QkTK0FngVK7wFcAVSBZoF&#10;cF3+WltYWMTCeh429ADi3ln5dm35ayRFyfIVymmxMPEYMG/u3uLsXUTgAsgtz61JZNRdlIvOT6/M&#10;TSxNj6GsZXECxaSTy1NjAh0nlyeIIRfGUFgKLtcxN44FhS4OLkxgxu3InHNgCrplJ4DxyOzY2AKy&#10;ptD44hxfnOKCzS5OypaxzemxZXNxLk1N3QFoX5hZm5u8MzMjkbzAlkvs0YW4GkCdi4JS9hIxCoul&#10;REJES8su07BoG6adGB/8y6XVr5Zx65oFmJ+Bchv67ZXpyeXpScWos04nCNvJoVEAZoirnQJThzug&#10;+23tbbK3Vdc0WW0NZcW23JxSlAPj6IcGxt6+GXL9rNe5EzdOHb5y4qiHG2Dq8Run3W5dOOdz5YKf&#10;x/VQ71uRfrcifG/H+EekxUSnY6YjMS4jAQwVpAHR1LHHhidFBMUGB8WG+Eb4XfG75hnifdn32iUA&#10;UR+PU16Xz/ldO+9/40LQrdvxYdci/c8HeV6N8PNOCLsZE3wlwud6dKBnXKhnfGhAakxwenxoegJg&#10;anR2SlxOWkpRTnJRTmJBVnppfj5CjBBWBNSKylNbaWFNRam9qrC6vADx3bayPGtJrrUko6QgpSAn&#10;LscSbkn0i4+4ERZwEfgnyPdqoM9Zr2tIoD1148qxq5f2Xzj92enjB9zPf37O7UM4Xc+dfP+C28vH&#10;Djx+bM+m8wc3eBwzYj0NW7LRV7F5pvPlpaEXl4efXBp6Y3X0zZWRz+44vlgbexPRR1PtG7orHilP&#10;3pkRdTE7/lJu4nuZkRuLE9mLM95833zfC8vDzywNP7w09MDS0DMrI1/ccf5uYfDl0dan7UW7CtP2&#10;5SW/bYl+NSvuuYLETeUWo7nM6KklhiS/Sj3wlqXhx1FLA3KVDCrEwENYNiyPbl4efXDZ8fCKY/PS&#10;6FMrzkdWHOBaoRDG/aBeAW6fX3We/2oWCuGuv/7U/defwbW2/OXH0p++zvnDWsDduf0LjjfGe+4b&#10;aTV67Ua71WgpIUwtTTMKBaOmBDElK+y6EXQVOl7D0824cdK4DO/xAePiYePCYePSEVqRLx1mvPPV&#10;YxuunzCuHjWu4M9DhsdR4+ZJ49oR4/pxPpGFugfwTxvcD290P7bp7P6tp3ZtPbL94f0fvbBv+2v7&#10;P33/+IGPTx3afurQ/sunj16/eNrb41qo3+Wg21eCfTxC/G6GB/rGhHkJYX4l0Nfd//bVoMBb4aEA&#10;q+7+Xrj1Cg/xCg8OiIsKSYxNyLREpiaGJydAJxyVGh+dGg+u1TcyGMDVNyo4JD4yOCHyVtg6ZMWV&#10;LSkZge2yJELekpuWkmfJLM7JKy/ILcvPQ2NNTVlJVVFRZV5eWVZ+eXZZTVFpdbHVjuyxwpKq4iJb&#10;cUlVSWFlYXpRRqG1sLq5uhqpS001gKwsXG1vhAa4uqm2lpC1ob6t0d7WUM876+1I70OGXzvaWcmy&#10;4s56pCR0IIGpBUhVY2ugClZhMPAe2EUCV6hnxUQqfS2EeYoA4VwFbtSAHq3k1AAgLlLHCuAKcyx4&#10;VxpTzUYc4klgQspfXQHC/CfhUQVrEA2Jk1GBA2vDVDeKfwVcUrZM4nYJkglEe6DVkpxalqkKNIXK&#10;l9ARP6B9zZ3oKKXIWXhgksOqTJZkYOmGZXkPDaXMZxJalQZdaUJlsY3IesWvi3hkCoOxLnnClBOL&#10;GVUtvhDLmD5TyRCGupjuVgWxRLOoXR1hXS1oSy191dIgolY6RsmbSiYT+WdJGGYgsz4X8mAQvMh2&#10;QoYwMaoacxU66p8iyhUTMEKiSG0LgSN8qYh16WtV1lGDp8TsKv2rwp73cV4fcckcxMimyGN09fX0&#10;D9KqK9JcU2mM3ScSak1DFmJaWo80pljSldZjiqEQFgZVULH6WrFOOKqsKRCm5DCpW1USejkpohMV&#10;SrcqNyvtIxxSa4awxkVIIBO9rBjcqzxYtsOPrA5m0fFK/w1DodReqwmcMrgUhaGMrV38iRRLigON&#10;kmkx0BL30vZmRkM59J94UvZ1I3FEUCuhkbY4Sq0FgxlJ20q5BRWAGIILfyURspKRCAuQDKDlU0vF&#10;oim2FF2xZJkq58M0XQBXRt0OgI1EN0wvHEEDneBXFa82NNfU2q2gWOvqK201pTV15VU1Bfb6vN7+&#10;qompjum57rHpdsdU68RsD1TBwKvzK87ZpRH4V8dmepEe7BCuFUTrwp1xRa3zKw6g1rWvZ7/9YeUv&#10;f/3+n//65V//9adf/vTV2tfTyGGaXQZVC0UxIGvP/HLf7BKJ1omZJudknWO8emyydgpc62RTR3te&#10;bXVaHeTBFSn2muyGuvzmxpLWFiuWttaq1hYbuNY+nEewEvQjigmAsBt0K1hWLCbdKuFM4JZdlRvI&#10;oKLTFR5XoFbYX2FqpaKYewZQk5iEZjxJi+VYXLDoKGOo8X8DSreq0JHBQjhFyRQhJKYdMTPrpCLg&#10;KETC6orEgwUbkCrHwJ1xNTKpwaMjMFI8sYzGpWRdsIc4BkmMK0+oVJsShgLGFCdonhA3KKiV/4Qz&#10;WYtS1bGpmBO3+qeKinXS5D9pWMIDSf5UVtZMFxNzo3L7+lwVvSvAxomKzwioD/0zdib2AGXV4vAk&#10;fBJYzmfhlqCd5TeCcjkjwL4T6WkU7pE+YSZai99VgRAwietTmzyw7BBCR8n8pKxXPhSxNz2o0j+k&#10;tlUBpbzKq95Bv30qkVV7p2J4BXiif9YmW0lKWzfEyoHTd0gqUoAfWHrR0PIM+RVYch7U7Lk1aWHT&#10;4MoaUkmQ1jBnAjk0TvG8knYcwfOcbyJJLqy1UNbUCUv4FnK51gvZzJIhKeNlFrSLj2WAnPLDerqu&#10;Y3glWlUzzBOM04gCcZmFwwhrZdEV3yo65SSCEuDiEHYhXgZEq9hYbRGyBU4rSAgE3wn1IzyNTeO9&#10;YHtTb8KJHuZv87RHNpV+d1BXKxYdqaI1z231S5v+C0kB4J/MVMfvKyAr54k4tYfXxV4FKF2HrIh8&#10;FHMsna7kWjH+aG9CyR5WQMAygrilniHDGLu0NgCpVtmr6jF2aeEiva9VEA+XV5cDwcIEW1ZVXlZd&#10;UWorBXZVBJtZlJNRmE0ONj8TTbBgYgFcoSjGkoxK2IykFBTnpCfEpURHJYbHpYFctSB2OCYtJikb&#10;hbFJ0anRwXHBMZZYoNBU7dHJAPUaH2NB/nBiDABwRkJESjSUcliPtsSFp0RjJTINXAS6dmKCE0PD&#10;UiJCk0ODkoJDUsPC0iNDLBGxOXGJBUlY0kvTcxHMY80urCnMr8ovqi0uqy8rbyxH8pO9q66hp76h&#10;u76lr7FzqA1L10g7on0QuTQ42Q80OzgNTDs4Ojs8Oj/iXBgZQxT8shPu1pm1ybm7SLudWbg3u4C0&#10;23tQxs6yi4Vcq5KKAHiqMV4FdsWyKreAsorxFoBgkRoFWPvN2tJXkCWjlpa9PhIrBdzLECmgRJTT&#10;zn+1sECrLRfaPhE9he3fAyZEMPLS3F3cIoZqCZznLHDvXTwAPUDLc3fxeEQo8zG4XdA78edXeOnV&#10;eS4rc1+t8BZb+4r5VXznkPKiEVfIUhOXfrMiJLPYgKmgxnuDrJfGVNKnLM5dmLu3MHt3HqCXfaq4&#10;RVAWuNnVGeRmjS8AWo+Nzo4iohk86tAE7FEY+eBygdEbPLTId4EpDsxPbWV9WZEtN7fMkl4EPj8q&#10;KiU0KM7XI/DKWa8zJ6+fOHrlyNGrx49ePXbM4+RZ70sX/a5eC711I+y2V5R/UGJ4WEp0SHJUbGZi&#10;bFZiVHp8an56GiqFC7NwWqYXZGF6BRMumUXZmGHJKsrGuQeHNpzYYYkRiBODAhNQISAu3A/caXx4&#10;QGIElghQWzmpWCIyE8PSE8IzEiNwTuanx+ZaEvIzU4pzIf0Fd5pcmJ1SlJ2OGRxbKQAq7gReLa6x&#10;5tvAr1ZgKa+vKauvxlJSU2mtr6mor8aduVDgVxSnFeelFuVGZ6aEpsT5xIZ5RQbfCg+6Hux3JQDi&#10;Unxwn3PeNw5dPnfQ/cJhj8sHPS7uunD6o3Mnt188/fszR585tnfr2S82Xj5MejAv0mjO2zjR8vzi&#10;4GtAnosDzyEJaXkI9Omrq6Mobn1hCXRr/Ya6zGfSQnYnBO1PDHkm0dfIiWQ/zXjLC4sDrwBtLg4+&#10;tDz825WRV1ZGt6P3dXlk01jHhuayzcUpW3ITNhYkbrBlkpvtsxlj7Uw/WkDtKnS/KLMZBGRFMjDX&#10;Eba04nh4efSRZcezqyhZhRjY8eTqGEytDy6PAsfiFuJhcLCblx2PL4N6dRy+O+n9zULwt8te9+ZO&#10;L49/ODv44GjbA/31WzurN0D0ay82KrOM4hQjN95ICzdifIzga0xyRsmQ+zHj/AHj3BfG8V3Gkc+N&#10;k3uNgzuMw58aR3ZuPLl/47E9XI7s3Hxi730n9209uWfrid1bTu7a6rb3vtP7Hzx3cOupvVvd9mw9&#10;vf++0/vud9vzwNkD95/ah8c8dGzXE8f3/Obo5785vOOlo7s+Pnt05/kTX1w9d+DKmSPXL5z0unoJ&#10;It4w/+uh/jfDA7yjQnxiwgISIoMSom5Hhd6KAP8fjuV2dIRXZJh3JIGrb3S4f2xkQHxUaHJ8lCU5&#10;ITsjJh25dKkQCUMhHJ4cGxgXHhAT6hcV7BsVAuDqHxMKmyvuj7YkRKbGx2UkZZfkZRYj3A5fjYKM&#10;4uzMEhdkLcsvrCwur4MGoQLotKCioNiGP1G4aq2otxbaiourSkqrS0try4qqSrJKsgF0gVeRuoRb&#10;taoCsoJorWmqsyPsAFf+9kbAVDsu+/yzXuOXGjuagFcFsqKvtRVe1lb0hMOE0sMUJXCkEAaTpaQs&#10;loJh0KqKaUG0agaS2B61vkXMTYKGhGglotHSUHGTkoPV4CJZN8OQTCusVqRK7o+AYW6BZCmRKgsU&#10;VENK1CqtCiBdFdMCtQKjqrW1g4jOfHXVGwvGlhlhKHu7CL/xzhW10msp6JpxuZqqKwWqKvQVhXC/&#10;xkpxkWgl3AP/KqAmIKt+TIGsUiQrIbjyWTRGlECXsl623WCMwUJXE/q6Omy0L0fpXLW88jGuO9t7&#10;sFk+EU8HcNWyVgJaWoJHqBDGE4Rili4gZkAR5hLNM5f512JVjQXWtCssgo/Vy8okZcW0dL0KpNQi&#10;NW024yhQWkwFjpLUpfWW6UciKhZnMMOsZBJC79TjrVU6yuVSL676Pb4o3qQGC/Me7VYdoVGWpla2&#10;JlLWKx5d5oIQy2njJfEqYACwgdbtmKibk/oqEmZPj2zZlcnE9yBSdXxMZfYpJ8YWYK/F+Q2ZuATu&#10;K69L/KD8JzNOTd6MNkJyEVKNQ06V/UtgSJivI5CV+cakkjgUQ8IqrafM3XG5WzVCBvdLfwZfQvkH&#10;UkmETEIiydjUJOhkUEiaS/swMGIU4otSYXDnY8NYgFqB34BaB6B7RNbFYFd7ZxMWYFcSrei5qrfW&#10;IB+8tky41vyGxvzhEfvMXPcEWNbpjsm53sn5/sm5fqBTSQ8ehpEVqHUUCuGpblEID5BrvTMOyDq/&#10;Mrpyb/Kr79B5c+9vf//pX//153/88xckCa99PbNyb2JxDWQscobNHCZRCHdOz7WMT9WNT9ZOTNZO&#10;TzdNjNU1NaRVVyaDaK2xWZAeXF+Xhygm0K3tbTbIg7FAHgzUiqZWAFdAVphawbWCQ+4fxigZNaH9&#10;IAMhAAYchfQXkmAUb0iqMP8V8BWULIXEiBQWi6YYULHP6fulM1Okv9ifjAsW7StoIkJWEW1yxI+2&#10;D6HI9FbZVMwRALKyvNTlCKWuWPhYiaJhOI3YPhmfo1lKlIOqBN00EFK8KjhEIQ1fTmobsGWc7aJr&#10;VXLVjGUiRMTLwcToypjl2QgsgQ4bSc9e7yxhPalmPsnJado+pcuUiFHbUCCXGEGjr4t01VfRPFsX&#10;ZpNoaylcAaLQ7iWh+ASSKQH4HyWNpFjFdIoVjeRRk6diLdZOSFatpBbhBJV2KBbnKBFKyKpKV1Ua&#10;E44ysptbUMmrCZCg7wWHRwCmueIiN3UlD7t4SF64RFmtuUriTOZslBkJzi8Ur04UkzMtRmCh1lSy&#10;D4aLSqNNIld1vAqoutm5Sr4UG1EDsFwfuI53bkY9S8SaCmj5WbS0Vryg3CGYNGNZrqBW7gfOXrlo&#10;c+46PNFFm0vVh+xJJVeVOwVGpSUbNcJoMMJ5yIWNrHQvD+J3l64NmZ4wpb8sopSnK9aVADDQ8pwF&#10;kEwyXCH5hjXHiyvmdIl5aHCnXLV0HkQbcXhiUOfM+6kH5puUqQrpgOW0MSclBffKScKfZ8m6o29W&#10;wD/NPBDRALXiHMBe7RETrIZRcz+LPxl7rB3FeqIWBrOKW1UIa3QTSNrmDgJXgFjU5wCmovoVycP2&#10;FjtBLKbhG+uIY+F6QtRkQ7WtzgY5MWInK2slxqnWZq2tBAELYEACFlxTWUFuKXKELZkQswGdSiwT&#10;kGpcakx8Skx8Wix515xUpDfFgYOlTYvpxKGJyB2JAlgF+wpyDPA1PDkqDFAEFTvoks1Ng0wOC/Ry&#10;xLFw0kKEnBYL4IolPCUqJCkMHGxkGlZCghIDg5NDwlLD4rLjIywRYamhvLWEhaWFRWVGRWfHxKOP&#10;Jz8xpTAprTglrzIrtzK7oCavoDavtL64ogn0bHl1e6W9q6apr6FpAK08uG1oG27pdLb3jHf0TnQO&#10;TvcOz/YPz/SPzPY75obGgGYXRscXHVMrLOmhk3YFelqpGAWhilwo9LWgkkcoVlKvsrKIFdb23Fkg&#10;E3tn9RssgI53sHD92ztr363d+XYVqVFmDPI3sNeuCmjksvLN2h2Bu2Bxl7++gy1gO8ClWFnmRsjx&#10;YiN4Ua7gHjyGD8a/ri19e3cOD/56dfGbO3wb3AKZYUBQeTxgM1DrChE4ETLRMmDzrHSiIm95/t7c&#10;LOOpkH0FTngSOVgTK9NghofnRkdmRxyzcL2OsEkImH9qoG+8n6Wswx3N/c0ooUHYMm4bOiBBRO5L&#10;eRnmEcqzMgpTErNiI1KCb0fB4Hfx4m0Id91O3XQ7fvXYwUuHjrgfPXrl2EWfizdDb3mGevnGBAQm&#10;hIUmR8VlJaXkpyfnpSfmpFoAHQFKy/IzMHsCUzYYzsoS3BZVluSW5mOlrKaioKKoxFYK1YC6tQFi&#10;MckC0TuekpqXmZRjScxJi89JS8i1JBdkphZmZZUVZpTlJxZmppbkWMrykgqzMsoLsqzFwKjZ1uKi&#10;WmtxbWVhdUVeZWmOtQTrAKuFUCXUVlY21ZbabeUN1dWY8WmqszbUWBtryzD101SHWzwsr6IkvxJY&#10;oiIb/SSZqZHpyWEp8ViAbW5HhgC4Ir8HqbOXfG8dvXLx5M2rx25c+eLqhf3u53ZccPvw3Mn3zhx/&#10;6dShB88f2ggi8fYZI9nXqEw2husg1kV47+bFAZhaX4LWFzUzy0N718YOrDk3TrXB/roxI+SpkGvv&#10;hXndj/KeeG+jIRfi4ScX+p9ZHLoPXOvy6HMrDtSibrszhgjiR1En01Nt2DIM4NXGAiYbjTWxPwa9&#10;MihEXRp6YtWBSpuNCwMvrjqfWnXiHlCsMK9uAUCFhXV17EHIg5dH7192bERjzSJ9rY+tOEDGArs+&#10;vex4ZmnkkYXBh2d6to63bwBz219D6W9bmWHPN2xZRqnFSI8ykkOMuAAj9KYR4GF4nkddqnH5KNnU&#10;o58Zh4FRd2w48vnGL3YYez829n1s7Ppww55tG/dt33Lws80HdmzcvW3jzg+27v/kocM7Hzn02RPH&#10;dj38xfanju5++ujOJ4/sfPzgp8+4HXj2+J6nYVo+uvP543se2/fxw7s/fHzvx1h/5cwX71w6sfPG&#10;+VN+N8743Djn53kxwOtykPelAK+bEUHXwwKwgCEPSY4JS40PSY71i4vwjgy+iaBgWFijwLuGYvGN&#10;iQBeBcvqHxcVn2UBWI1ITYzLtCTlZCZkAbumJOdkAJcGx0f6RYfeDPbxDPWDNtgvJtQz1Dc8BfN3&#10;KXHIcs9OtaAfuyALwDW3vLDQWlxsK8ktLwDdilvgVYQnldaAWS0rqCwuJkYtx1JSXYo0YBTY2BoZ&#10;DoyVwsoiVNrUtNSifBVNNuBaUWZT01KHp2v8Eou+gVGBToldSavCXYIBPP/saBLelahVh/QouVH/&#10;p/CT7VrHSrJU4CtDjIRghLSVj2R0sOlZFZxCjk17T4hrQBiKexMoV7yjQkiCvXM1lBLKygY1i1hZ&#10;U8h99WHAopqhA1yjLiT1rCpeZcMLFxo8oaoVlEsgChQmZk8CSy3IcVGvUooDDpI//QTYxGIAYoJj&#10;/wN8Uv2rPLDIekdYeyPpvsgBpn5Y0KmStOonZRSRSJdFFUuoxWfh8X34U5J9nYhPEqutiVopAIZh&#10;ldSuMKh4CfStQjmsHwT3YAU5RJLwREBKlbIYXEH5GnjHeGEcAOBmRduA1PgAKGvFc0DaApdqF60m&#10;BmlLqob9aqg97gdYl/GuyrXNQTCT7iWESQyikotrNuiY7lb1uApqNY+6zE8gmlgitmSHShIM9y/h&#10;sQlTTeZdKHhiWs2IGhSFt9bYKO+qGmYOnqQARvJLSGxqbaySWjTCCX0kFlzqmYX5JA6np1eqgQWQ&#10;c3+xVsgxMjoJgbFTUzSxN3SMhbEax3kcZQp/Inm/ylYRtZqVsPQoqoxZHkDoLv5bxhELzwNGTuJM&#10;RYes6JSjahUWYvfS7weOjggWwzgs5ucCLpU0Wh0cK6ckiIihwUwM0rYbuHqBQ0BdkOqBhrYPqLUb&#10;EdZ97d0IV0R0MFArvvkNtvqmKnCtzBBurKypLWxpKZqaapub7wLLiujg8RmEJ/WDa4UwGE2tiF9y&#10;TINl7YFIGGlMMLVOLgzOLjsWgVpXcUtTK4jWn/709d//8cs///UnWFu//X555d44liWg1jtgXAck&#10;OrgHqHVmoROQ1TlRPTFln5ism5luGh22NjWIPLg6vaYKwDW9qbEIqLW5ubyzo6azy97eae/otAOv&#10;Ioqpf7ATLOvoGHYRSD9yrfyYALHS4YlGVrhbcQ/DmUhQs8aWi1TgqENYRKFk7cjjqcOTCm2myHBn&#10;6p/sMpFpAhW4EjZIQK6rPhT7H0eEZmN5PAEPISvdfSTTcH4JrpPBOjAzE4DV5aiDfkmmIe2Ge8TU&#10;yqxjdTaCgZQcMomVllRhBWbrGlFlVtdPP2xNC5/I+a+LQuWFeMZSEk9KVsEMzmplzEigsT0VyIdP&#10;1JkXjatVUKospSBMfnzgdi1lVTulQn0FyabUVqTUEtTE2hsFSAT/2IHKYbpUssJXs0SR3S0SsSuv&#10;JZ3GfBYFutwtBFHqOJWiKeFLNflWxag08YLV5Mthlo4wjwZLyfQmrSpkIJNvpZBjPbBq/aNpepOk&#10;Ipuso8JsdnUIZCXeE7Zcd4VqeCjlldOAG9f5DiUzhR7XFCiGeNPUSpZeE5s0j1onO0x7sPpahUuX&#10;iTBld/lCMhNHtIwTbAzTE7KTBS4ShJvyY5H7Mp4K57zkb5kXIsG0BM9yZWZBJeQGEiasMxEuITGf&#10;5ZwiylVKVj3Dkiwg6c28qvMMlDY52oN5FRWxCac2ZMeqi4H+CMlMNmXhQr9zz5j1Y6jXJqOu1lac&#10;1WymlVJffCLxetDygAkRfGXUAIwH4zEuKbVIDHDlZGWOiVoZLNzaAIUwHgMQ2wKhV3tLQ1sTFmVf&#10;lXdVVhYrMLvWwPiEBh0hY3UFt4C1uAXEBaYtKCssr7EilxjAAFZYgFhgg9yS3LySvPQ8VLympeel&#10;Zxdm5xRmZ+SnZxVmpRdkQk4MyguoFTAVYBXUK6pfoRxO5p8JSB+JQcJTBqTCyQCrcQguzkwCmQai&#10;NTo9PiI1Oig2NDQpEqRrRGoM/gRPG22JhuQ4KjUyJCE4Ki0yOi0qIROWsJiwpFAuyaERyaEhiUGh&#10;icGhoGQTg4MSgH/8I1JDQ1OCozIiIyzh4WmhMVlRKQWJacWpluIUS3FyZnl6XlVmUX1eSX1+WXNx&#10;WVNhTYe1rsvW1F/XMtTYOtjYPtzcNdrW5ejocXYj07gfYtfx/oGJwRGAtznnyKyD3TmQ9SKfCYpf&#10;AFqU69yZxe0k445R6LKABbwoaNLZNfC0yyBI56GtlRWQn0gwIu0JLvQruEOXV78mdl0BEP3aBUQF&#10;i4IsncMT8RhBrYKNGSUlmBMWU9EnfwnkzPvxGKFYV4ByZ+6CJoWbdxELmFK19cLoK7gU8HsSymT0&#10;qaI7Fz1A0CcTkcIBOz04NINYpuG+yUFENPWM9XWOdrcjzAklQINtrf2tTb1NtR011qaKyubKqubK&#10;cvCoVQUFlXk5ZVlxWTGhyUEhiYH+sT6eYTeuB109533G7eYptxtuR64cPXvrLACqu88lj8Cr3uE0&#10;pt6O8g2MD8KURFxWYkpeWnphJgAqqNSM4lyobQsqS7NL84FXc8oKSqorCm2lGL5X2JGJWm2tRziq&#10;tRQCgVorJlmgF0AsKlbKayqAXYsrS4qsxVANAAnko8HYVlZSXZ6H9crSfFRAQRJfVZ5XWQIStbCm&#10;HEtJXUVFU1Vlc12J3VaAzTaQQa1oqClHhWl1RQWG/u1NNXAJNtuxUocvCEzjnS01mPSB8LKjGSv1&#10;HS21rWiOhUCrstAGaGEtrrZmlhYm52XFZaaFQywaF3k7KgQsK7nWIB9Up1z0uYWUJjeva0duuO+5&#10;dGbv1Qv7PC5+ePbEa6eOPHv60JYz+zdC4xp6hTlDnWXGeCtw4O+WR95edQC1Ynl8efiDNeeBu86X&#10;FvqMkVqjJG6T95n7Lh3dcHS7cduNOboD1Rtmu59YHPzNElpqoPJ1PLTshI737TvjL4FKRbXpQDVr&#10;Y6bajdkuca6CYgU6HTSWhwBBUWYDoS/6bB5bRiyw8/FVJ8jVzSuODcgKXnE+seJEevBWiIeXRx9a&#10;gZ119JkV54NLo48vjTwEuItmmtEGo8dqtJcYrcWGPdcoTTbyYozkICP0hhF83bh92bh+eoP78Q0X&#10;jmy4eGzTxeObzhw0ju9hXe3eD409Hxj7thk73zU+e3fL3o+47Prwvl0fPLD7o/t3fbjpk7c3b//9&#10;fZ+9v3XHu4/s3nb/Z+8+8DlWPnxy38eP7f7gqf3bH9+77ckD2585uOOJvdteOLrzjXOH3zp3+H33&#10;k3tvXzke5Hk61PtM6O0LYT7XEOQbGxacEhOQGE0+PCr4FtBpeCBW/OLCo9JxRUoNTYn1j49EpNb1&#10;EH/P8CCAVZ+Y8KCEWOiBgxNjMRkRnZ6SlJsVlQ4UaonLSIvPTItLT4tIiY9KS4hOgw8iOTgu4nY4&#10;EpgCwbiC9g+KjwDXCmFwWn4WJmXSC7OzSvLyQOMDtVaWFFpLskvz8jEFA+V5HVErZmTyrEUl1WXA&#10;q6BVQbdiKUPbaoMNS10b7Kk1WMCs1rXUgWjFtwBQFnQrfa2iB4a7FVd+AFcGH0CJAyMrYhCAWpES&#10;DHK1G9C0Ddpg/Il1aFyxCOKAtxHGSzbciGOTwUWIZRLStbO1twuBRpAQS5IwCVg8Fw4XmUg1c21V&#10;SEzRLxvIUWqN+6UilVU0plMSsI2MqKs1B8hL0pIwY8soXJkgVhkp1/XXdj0DSLADhcSaTQscB0ip&#10;4mSytYL0xN2qXbJEwpitBiBXpA3wQtUqfmfNlhbREgvYJtAliaiIdJi6XCE5JZOJTCwBtryixvdq&#10;QpXCY2UcRX5MglQJVcXYuAV9Cs5SYoHJEiuy5QuxrQaNJ0S2eo8CLhUGi0iYtC3eAMheQ5lcTTQW&#10;PE0NsSBGs7hVXnU9ztdMQtK5BCFX2Swqu4z3gHcWnTApUGVfNfpIY3s51CYQpcZYPbQAmZKsRYGx&#10;2mtFl0tWXStYOVCTSlWXn1YbaMTqKXpdhmup+JbvmZ5bV/kqQayO79WSJzhQc554ZsiWyQDjVmEt&#10;3rnaX7EF2Kw1n1roZeGQRSqMR+rHoWzY1cdjgmr5vAI5yI2oilIG5bB2kTRQ8GAibcHS65U8VK5z&#10;8E2vHdNH+sjJKN2qaUyyPiIGMITfIktJ1YzSlUIlIdlUhjOJhYxDTwluhW4T+FYgVv/ElHNsAmFO&#10;Q+vy4CGAN7COPa1dCHLsaYO1FSJhQFYohKsRvWavqG+0AbXW1Rd1dZXPznVDHuyc6hib7hyfRXow&#10;cpiGZxbhaKU2GFFMAllRezOAe6akxHVxbQIK4eV7k2tfz333452fYWr9+09//ftP3/+0dvebmcU7&#10;yBYeQfPN/OrQ3PIA5MFzy31T88xhgjAYC7jWyWn79FTjQG9hY326vRYhTBabNaW+LrexvrDent/S&#10;UtHdbe/uaersZuENOloBWfsxnYI0YGqDIcUEO03gqknC2uAK3K7dtlB+Cl0G2AC9IhNihWUyAZUC&#10;CYAxV1awRjFJdZAohKHwNPXDMkFAUyJgi5DtOF64h7lH9MS6An7pJITMVNh4EFOCSdTOSvJNCksE&#10;M5uMPQtOQRgKwSiAxCz2ZGDSAMhJjaRm5Qlllma2EMW9OvpX1KpCYpx4IM2IOkQ2TGpOYpMEkMg3&#10;wqxCMeuFiUzIwhF7yKuYt3iKmrTlJczAHsHSZM+U65PpFXYFKcMvCF/Eq2LNxXSAoi9FrQpfFWjh&#10;KHAqUepPMB9kih3EXyqohh9T2U4eMvgtJdpXSDlc4xg4LElC7FwVqEydhbCRzPjlYyhn1Zhc5Ozh&#10;Co4cI34QcRDwYiV7RhPC1e7LeGGZODCjmLhNOWdc71nfvAmupEUNHS3UA1NDTvzGrGk9zbQZcp0L&#10;lY2QkCQTy+kMvqjS14TKMmHBUHE5H1zBwpwdkA1S3oyzC4nTzvVqJdcWBJ1Saq4zGnry6GQKbpnM&#10;LEUgqnA2S0fYommi1nXsKucPTk0hxs2KYLOFS/eSC94zeAnvB4/5daJNZSZyJutH4KfD9ZXHwlzX&#10;WQl8WHChmrylXdmM+Bf5gIiguIu4h5n7z1hmkeULoS3csiw88RS1otdERiFtQrS26ANAzDZ1tNa2&#10;NDa0YcjCf8UIBpgWCx7GspyWeklyQst8WyOQLYbjAl/RqUN6tqUeqLW4shSa4Up7FSCu1Y5OnXKg&#10;gkIMrUB5VRYXEsTmgoYtAVdgRT0siNkCaDVByaLWFbyrZmPiNqMwKzUvDYnE0eBmMxJTci3xWUkR&#10;KTECXBPBqgG7QtIJsAoaNiIVPrHkRHgL0+Pgbo2RYKeQ+ODg+OBoS0x0WjSinsKTwoLjgyKSw0MB&#10;ZVMjI1LCsR6eFI71MPknLEFxAUFxGDL6+ETexnpEchgeFpoYEpESGpseEWMJibYExWWGpuRFphbG&#10;pJckpBbHZ1dasm3p+dVZxXV5JfaC8sZSW2tlTUd1dXt1XWddU29jc39LU19zU38LkniB6DodXd1j&#10;vcgT7kNhD0jImZHBGWTwOkfmxkfnJxwLk6MLk7il3XRpGkbTiZUZQFw4Wknbrs4srM0v3l2YW51F&#10;qew8VLiAmox3WgDQnadCeGlqdW5idRby4BnA4DsQ6y5I/tMsgKgus3dwuzC9Ogdn6dTK7OTq3NjS&#10;rBhcJ50LExMLE1MLkxPz47rAcYoOGzTZIMKKUFz6abGg0ad1oKVloKW5vwm3jb2N1R21Ve21Ne21&#10;ttYqa6O1pLa4uLaouLooozQjrTA1MTchJjMaGNUv1tc/1t87EnE1V45fO3H4CoS+lPue9jzjduPU&#10;mVvnznpfvODrfjWIEUpgU/3jgvyjAyH/joNvGWx8bipEvwXW4kJbST7On8qSArhDy4vhFC0F5wnL&#10;KHFmsbW+CktFXSWsejwtTfVjPTSQOEWBWpGYrRp4rEPuDuzKwqe6yvKaSjy4AgRpHXS8EPFig6VF&#10;VcAA5WVAueCjWmCNbqhtt1e31pfWVxXjVUCfwvINbNxYW1pnA63ahJE9LOIgpjDux4JvWXcbYGo9&#10;Ys+6WnGrIBbUq62xrpyRrVwBPLYU5SYiWDgtMTQp1i82HHgVqPVWWKBXeBByaJkt7HXt6I0rO8+7&#10;feFx8eB19x3n3badP/ny2SNQum66fGQD0oPSQ0icDtm3zvY9tQh58Mj9S0NQ/P5meeTd1dF9a85P&#10;kH403mLUZRu+54zd7xgfvGic3G7khAExbphof3Jh8Mml0Y0LI8YihL6OjWJGfRSZSdMdxKsofV3s&#10;x7JhCRHBg6haJWpdGtoCFTGQLV2svPO5OyBXCVABWTcxcmkUwBV6YGBXKISxwcdXnI8vOww0rCLA&#10;CW+mH7lKsKpajMoUozTByAoz4n2McIDVc4b3eePaKePysY2Xjm06d2jjsV2bj0K7u/fBwzs3gUH9&#10;/P2NO97ZsP3tTTve3fDRGxs+fP2+T9+7/9N379/+9iMf//6xHe89/sm7j37y7mPb33l8B2+f2f3R&#10;U59/+CQ6ivZuf3bvR8/t3/7KiT2vue175eTedy4c3X711AFfjxMhXkf8b5wJ972eGO6dEn0zIdwX&#10;mnPIwjOTozKSwy0JgUnRQKegVZGeFQB2NC7cPyEyArAzIznCAlF6UnhqQlBiTGgKcsJiwJkHxEcH&#10;xkcFAbUmx8dmpsVnpUdaQJxmJGZnxGdaoi24alkSMlOTstOTctLDkmOBVAPjAFbjoi2QmaREpUFO&#10;jLJrCgGySjkjk1dRBGgKuhULTvXiqjIQrWBZebGtBWotxBxNGSZW0L/aXGO1V1bUWdG8inVUrda2&#10;1iFXSZtXsYJbVf+29LSBRwVqxS1gKvCq/tYAtmHukmAVkuAuQllFsAhkAteKsYcm6ai4VyhTEDv0&#10;skJkC9crYCp4V1mhiliq2lgng6hhAa74YUKnKC2s+FewtbCzysItCP+nSO/XrF0FX4RdpuiX6BEw&#10;RJyPam3Vf2K8sFbgiMSV6FRNnUCYqlfFiqYRid5Y2D4Ka8GREirLqxNCK/UIrlGxGMhFvgFhVrE1&#10;+lr1/QBJMqR2BP/az2YagBcgeXKcWFTbjO1orrJiQEGwfGngTJJ8Tgf/FLKUkmAiTzP0d3AUVXzS&#10;9doNfSJgGmAXfv1J8AKmapQUwoeloBUjYeJb8Klidh0w8FaQ6SQZxFrFw8Be4DEtnyUylPaafuEn&#10;Kc0VPbDSrcJYEn0pHSpqbDDL2AU4ihh1qU4YjxHHqYxC1IOKe7SnSDhbbbVhVK+y2ya3LiSnCsTF&#10;yAokySxmZSaF0aVel9WOCpgJX6n7VQ2zCSw5acEyG9NQKmU5SsMSwZoBLcSTfLxAbtdzSSZoM6R5&#10;DkkdMCOaABoFuAqXS8GwAHKCZIkwxdwAC5EIL8lZ6XAQ9J0DucESXS38MHOhYD7WU0dey9XpKlJq&#10;kxeSpBYzPVWHa2qEYxOmBheDs9F4ZNbqslNU2AmO2jVPGE5CwIYRULzj0Aaj2JimViA6jWLqQXkd&#10;Cm+6WyQ3uL6ppcZWW1ZZXQzUam+0QR5cU1fW0Fg8PNwwM4Mcpp7x6S7HJJpaoRAG0ToyvTCEehvh&#10;WrtJt7KvtX96aQQK4UkENa060dQKR+tXf4A8+O6f/vKHv/3j57/87cevhWiFKniaTa1IYELpa8/c&#10;cj/SmKbmWsenGxS1Oserp7DurGlvzbTXpdXbs+vtOdWVlqZ6pgfX1eW3tFZ29TQgNxghTB3dTT19&#10;rb0DSFpqJ2plaLA03+BQS1kruWXhXYnkyX1hZ0LJCVhotrCSmNJgLTHg0d+I0bKyrERiTOWhJFhg&#10;hkQxExIAnikjRKqQGT8igBRMorFASjcp84YYp+5+Qg51G8pAnwdaeVeSsfiiiMdVrYkiDpEOVW1t&#10;pTgWU0is6+RZJ2pMrTkVsKr5dfrSpMWk2Ma0vyrtr/oCvIT0xGo4MGGhJuio+NylPjAZWsZuSxg4&#10;z2RxLChelecyj0fSkli7okpXLFAjT8xMTMxMCg+5HvYDB+8wiG6NaAaiW4dS6h8W87bZqmpiaVwB&#10;cD7LPM46kavPGkQ1kdCA2Ff8V0GSMpPFDyKASshkaTbm/hdRN721wvUB8+DXRQk9LBQ5y3QVPiz9&#10;mZDxm6W4phMV71YBKtXCOIaSUYTNQnaL56q+AzNNpkxXs6akM0a4dJ4SOsEh/DB5S0r3hYCVR6pC&#10;2LSq4nCI7wAuZX7HaQFwZYlLujiBrgJXfkwpv1XPquJSVfYqdsU9KmPWf2JNpUiUFYXiDUgtLVs0&#10;XTQ1rkJii8WknGxQpyTwGJFVa8IwRcJ6URJnBNeFYzdl6jrNISe8eOyFBGaMuWBy7CL9NompmPJy&#10;mXPBWxJFMSE6r34aIIzoPn4FGH6mEc1m/JjQrWI2Nt8e9dig6KUeFoIuM5MJWu7O/s7mTnS6YnK9&#10;tbEDs+mUfmGYAogLohVIFdBUDbECdNvAx3Io48K0SsYKEkC/HyBBo8iMYYqtqqi14rYSMKCmoqK6&#10;Ani1ss5qs9uAZtEKW1JVWmgtUr4rryw/szArJScVBCwknTmleUwkzkoCak0FT4tsp9z0BCSR5KVD&#10;JgeSLSYDjCucrrxNzrUkwWqYlQS8CqQamRoFmBqWGBpjiQZqjUlFz2FERDKXUEDZtOiotCjmOSWF&#10;hSaGRiVHhCfIbWJYWAKeFRYSFxIaHxoYHRgSHxIQ7R+eEBIJhjYpKCIpMCTOLzjOByvBcb4BMd4h&#10;Sf7Bif5RlrBIqI4tYF3CIy0gA2MScuPTilLTSiwpJRZLWWZGRU5uTWFJQ3l5s7Wy1VbVVl3dUYOU&#10;Y3t3Y2Nvc+tAe+sAWmc6ulBOM9rXgT4bR3/P2EAngoLHB7H0CHOLyChdRqaAJEeGJodGpkeHp+EU&#10;dTrmQH46sYI4YuQwIZEYK4PTjpEZx/D0yOj0qBOhRzOO0cnh0akRLMMTw1gksniwf2KwF/5SKbbp&#10;HUVTTnfHAGnSlt7mpp7Ghu6G+s76xq4Ge0dddStgW6W1sbzUXpxvyy2w5eWWZ2QUp2SWWNIKU16F&#10;XKsAAP/0SURBVGIyYyItUWEp4LEROePnGwWC1PNGsAcsqRdunz1768yJayf2XTi47+KRg+7Hj3ic&#10;OuZx+rL/9Yt+19z9b9wIve0d6ReSFBGWEhWeGgMdOMJmAFDTi7LScAtvalEW7Kmw9kEPiVbJmmZ7&#10;JYBina0CsLO2qqwObFINkKGtsabcbqtpsSNOBo+pba4DfYR0GQy+NVSGzu1mPUUbmjqaqhsoEKhu&#10;qKmqR3qqHSuSmFqHETw2UlFfBTCMDWIBmwrFbw0CV5FeAytgBwlVGxJWcdrDEI5Cqc6WaogO2pB1&#10;3N7S02HH+Q8AgK+PCiyhXBBpJYArFjvKLeES7GgBXrU11qIks6ymsqCiNDE7PcqC2Zn4kMQYn6iQ&#10;W9CgBvl6hgUCwZ70vHrW11Pp1mOeHvuvXvj84ultZ0/89uTBJ9z2b7lwaIP7USPqplGWYHSWQ237&#10;3MLQU0vDGxcHkQn89ApQqwP9N1fuTX66MLgFLaZoIv30NePFB40PXzC8QbemGyP1W2d7311xvrwM&#10;pOrcsoTApDFgTiQDI2lJxMDAqIPG4gD41U3Lww+soH915CnGLw0jCnjzCnKVhlDQirAl3G8sjzxE&#10;YTCDgh9admxYopEVcU2QH9+/OMJ61dFWluW0FPOlS+ONskTDlmYUx7Mf1f2LDZcPbnQ/bJzfj8qZ&#10;LTCdHtv5wMEdm3d/cN+ebY8f/OyhPR9tATTd8d7Te3c8tXv703u2P/rpe0989v6LB3e+fGjX225f&#10;/N7t0Dtuhz44e+zdU4ffPnHgo3Mntl9w++Si26eXT+P286tn91w7f+j2VbfAW+fDfL0SI28nR3sm&#10;hAtGjfFKivSFggMhW1lJPilcic5JTYI/Pz8rNistLjstFgHROekxWamAqYGJUUCqcbg/KzUhJz06&#10;IwVS4WCAz6TY4OS4qPRkLLgHOBbANTwVzUzpSXlZSbmZyblZqfnZCVkW4FVkCEMDHJueBNI1Dtg4&#10;GSU38QmItcvGv+Kalgrheiq+AsW5GSW5+VABWIszS/MAXzF3g68D/gRSBXDFAndrZUMV4CtuAUpr&#10;RQnc0AHCH+czilhrybKSca3DFwRfB3Q141cA56d4VmlnFYDaiv5V+aUARgWYRJ8Nb7EwlB6nN1fQ&#10;wkpcKpU2FHiqgVEzltYLVxEI3NjZBvhH6rUbs6Ua1AT9MNfF8gqBMaGXrOPnidBODZikAMkc0g6p&#10;3kyN3sUrqgMRZKMAVI7EBK0QuGolisTu0C4reEdClQAXlVwVtlNpT0XaUmDD2X9xXzITWJXM+Fdx&#10;ULKIlO9BAJ2ylSLEpb1WjbXAq5TssgMWv/Vc4RuWoKZ1VbPZ1SLByCQYpGhHAR0gq3hZzRRiyViS&#10;gCUuFE63dQOOEh73MaIJmJZYF7fUFdPUyggowlIiU+JTxBebvlZ5N6gMIqeMFGNw3wRd/EjAn2JD&#10;BUcsjlbCVyEeBbtqJRH3F4lKwDPylrxTDhtRq2qD8QCpZsXA10xIEtQqfjNNexIfs+RiaTAS4bGw&#10;r1oUyRGhK9yYKmX8k3pENf1I0DKPhGQOi0gYlTmKpX91MDNmRk2wBJxSn6O9F5J1TJ+qiIfJ9Mqo&#10;nS01WuVKB6ycTHjAyATsgjgSZACwrlBTx7vyJtlhy8BhnhwYqmIUzvAuQheQanCrCtGvFLRzesI5&#10;NY7PqI1PWimkATmqNlT6Qv9UU6WOC4XiEywk5a44UZiIMzmO7Yv2WIaPAiQ41GN+CVydA0CtAG8Q&#10;BoNfhUJYWVYAvM6ell5m6rYDtTa21KCdFfFLCGGqhkWlwVZVV1ZXb21ts446WyenupwTIFq7HZMI&#10;EO4FXiWnujAE+Aoj68h09yiab2b6sUzizsWh6aXhuVXHwtrYve8WIA/+4Zcv//zX76EQxu033y8t&#10;rTmIVxd7puY7Juc7phe75pawzc7p+XYn5cFIDyZwnZpuHBgoa6hPq6uxNDTkNTbk1dWipjW3tian&#10;pja3qcXa0WXv6W9F2w1CmLp6W5DDhM8FtypMrai0gXMV2BUdrcCoKGvFopADA31kJrX1tAG4SlsM&#10;EZTqbxUMYP+T36P7lIU3gmPZ1QGbq7I9kmvlkj66QAV0rRR8unpW/sNEqvVFhF5KGwrqo0ZUXKwi&#10;QJWkWayDG1SNt5Jv62JX4jGgWUnBwTtk8yp4NiFFzfyk/2hGWXfGUumgp7Tmypo9n6Dlwbvy/NFy&#10;EYgjGClsxuqY0U1CqyphawrpFVfgbQCXkjeWAF5FDuv7EDsH721yZnx8apywR7tJJY1ZICsxFWAq&#10;9iooWdUGq4JUVAlouHUy3olQUPo8mTfL+RcsGk6mqFU8qBKiNkptNrW1poSYeEy1xIoPWWArmoX1&#10;jlBWQwmpi1st2hU8z2+xiqgVzqnqmEeE+N/M5VIgp81J7MJRkC+ktPgtO+iwVXpTHkB6lsWzuJNi&#10;ctzDM4eVVCJm5gwCpOTC2Uojq0BERunKhIWw3Lw1p6gI5DgVRU21SsrxeOWTORMhZniTxOYJhiNL&#10;UlrxvGJLCbLSqQ1CaO434YFx9F2EPLEuIKu6W8HKArJq8636qBW1qihdp0JEXm6KxikM1q4vFYqb&#10;0XGcaNNTGvhQgai8GcgNaNyVmTj+PFMdIynrsn3o5wlc5XunAJiKeg1wknOVCzbLgyVBaDpYAXDV&#10;NGYSrX2cVnehVs6FY7pd/K6S3tRLsCr0bCt7X4lviVo5795JExQgK2hYIFsC17YGVMXifqDWatBT&#10;MME21VTaYYKtBFgtqy7nut0GdgsggfdUlYHvwv0gZoFdYTvELSyIkHTmixwuBxZZBBdbi7NQGAtp&#10;cRGVciAfAF/Br8LsCsiamp8BPjYll8U5DHDKYOwwEolhkY1ORUpnFJAq/0xBuk8kYorxJ9Gs3PL+&#10;5MiYlJjg2JDwxIjguBCshMSGBsUwYzYskZQsMqIAg7EpINug2EDgYdzeDken4q1bYZ7+0b5BCYG3&#10;o3xuhHliuRV5+2aE162o296xvrdj/f0SgnzjA1BCG5kRHZ0ZFZsdk5QPJ21aRmlmBgI/KwsKqopK&#10;6sqLakqsmABtrilvtFmbqm2ttVUd9prOeix1XQ313Y0NPY241ZUm+EL7Wlv621rwkzTQIQsaVrs7&#10;hroaeX97U39bYx/oUODPNnSxtgMY9yLxqLVjoL25p7mpu6mlp6Wxu6mhs6Guw45o5fpOexUspk2V&#10;1c2VFXYQOCAwc7PLMvKtOTllGelFqVmApixEjYpMQ+RVUGC8j3+st2/UzdsR12+GXL0efPWSz6Uz&#10;N8+cunHq1A03LDCjnrx28tiVo1D8nrp5CpG/525fOuN96dxtUKmenhG+XlEBCE+KSAWbBH9yIiYd&#10;UjAxgcKYoty8isKcMqofofIFpwrpI84HrJBZqkHMTFUVKpqkqAPryqnWQqkOAAmsSMoIGLWJABXr&#10;UAS0N+rIW0SPpIwgjAdkxXlbaa9GLyXaPqobgW/5FLR9MDcV7j4woph2AVKFygBCX0lPrcf0Dbmp&#10;dsBRrNfwfolUFSwKJST+iXpIaO8Fx7YCEvRi4A5Ai+KQFiBVErDdbfgnvtW2psoGpE/hU1Rb7TXF&#10;toq0/OzYjBSAlrCkWN/IkBshfkCtoFsv+nie9b5xTlDrsZtXT3hdO3zzyh7384hleuf8yd+eP/7w&#10;xaOb4PYM8WDjaEPuxpHGR+YHXlimNvix5eH7loaeWxn5YNVx8e7kuVXnC5MdJDaPfGQ8scV46RHj&#10;+CdGTjjrXsdbH1sYfmhxBClKBrDlIjJ+RwFEIQZmjQ3I1RUA1CFgVKwDmj68MvrSKpKBcc/IlpWR&#10;+1YQwjSKFlZEMaGa9bnV8fvRcLM6BpYVHtcnYJddcjw4N2iMdxr9jUZrpVGXb5QkGSkBhNA2y+a2&#10;UqMq00j223Dt6Cb3w5sR4Xv88/sPf7r1wPYtwKufv/fIrm2P7d3+9BefP3941xtuBxFGte3i6e3u&#10;Zz9xP7vtwontl09tv3x6383LbgG3TvrdOOXveTrg1jFvj0Oel3Hr5nvjbOAtFOqe9r/lERnoERXk&#10;lRDhnRgZlpmcWpqXUJgVk58RnZsekZUSZIkPssRFoJorLz0qJxVLfEEmArfSinKT8jLjcyyxWalY&#10;kJ6F1qKEHAvuBHCNTE8CrE3My8A/RWVgBicVeDU6IzUmIxWoNTItCSsJ2emWwtzE3EzcphfmpRfl&#10;pRXkgGIFrRqXAQ9/aowA14iUOFTdAL4CysZnErKmF+XmIC/AVqpcKwQFRK3WIkypQAlfWFUK1Eol&#10;fAMkBjZbI7iUMqBWINVaiIFb7XayrHagVnKtTSD28U9g/ptwhvNXoK+DgcA4XTGxAg2NAFTcj58b&#10;YBMFsZzfNO/HaFBwLEnXdi1idUUBK74gsQSKUgAbSFQCJegxOQdKvytI13ZFtlrKStCI1nEShmpq&#10;JWSlalXuUcelalqVyJW4JqJWYitajciFSg0KBpnEI0KDYTRILlTZQVWnah6QimEBX4H6WCRjqnYB&#10;L83AIDSdSmwQb5kfIb2v4BflHn5SfdvkKZXvFdBIRlPwrQiAYTJkZSn53qFBoNZmTA6LRFlRGwnL&#10;/9iUZO46xIyKESOLWNWbaqJTkKjCo2rPDYAuaFg0spIflgUPU9CrScKArAguhkh4wAHud9TAWxlE&#10;4ijIX8i48e6JpAELKRtmGjCig3gPP7wqgbWjFuyr4Glynox1kbJTrJODFTcprEd6FAV9kbTkPAGP&#10;HLGc0rDCF5niXqG8teaIIFaJb7W5yrE0j5YqjbX/RvW95FrV96ysrLicOU8gb48v5wKiovamaUrq&#10;mKjwluYloFnGHSvNItJlgl4MYQkjSXzxTdIfC1goRLFyzsK4CvzGYAs8iaBo/RTKQovmUIXpSj7w&#10;Uyhv/J/CaTxRCmlF9iz/5EILJOhEMchFhcca9aSqYNHgUXuM4hwsqnpXHR1TcEDmSDsrq24w4hRx&#10;LBYkMMHS3A/VIs4EtLR3N6Omta2zEURrI+QWTTCyVlWz8KYM2mBwreBde3rrJ6dQ09rlnOx0THaO&#10;zfRMIz0YuHSRIUwgWoFaQbQOTXYOTnWNzPSwrBUlrisOotY7znvfLvwB8uA/ffMnQa2//Ombu0wP&#10;Hp6YY0frxFzbJFTBc+1TC13ovIE8eHy63jFR7RivmpyqRxRTb09xQ32GvS6jrjaz3p7b2FjQ1Fxi&#10;t+fb7QX1jaVNLZWwsw47ACPBf2LBV5230OUOIWBJam+gDQZiRyMrMCpCmDq5aJoLYYmmuainVIgp&#10;YlRSUuIe1GxbjL8hQURph7bdaNstwANAIMbfArFEIcyBsshNZUSu2lFTTCtKYKVGBQ6xW0WNf6S5&#10;NPNGwCpUtXLQhamTVCQCFSnVVBgg8zUEt/BnKjyQhl59ClGKYl19G2JJpTaY5zxBEVTKnBzBP0kB&#10;EmN+paDVPK9UekooouyWmL3VskgEgrgjfiMoP5ZPRwBP4k7MwFiEEWURLqTRpKapxBY5K3lsxAsx&#10;Ekw6ZugihuWSLJygVooCCPjxGOYGkS8Vbo2SbFZAAeYhBJtIW+YC+OlwjKh3ha5edLlai6KQSWUI&#10;qmcWXE10KuCH6FcLh6Q4lIpu8d+q7ZNcq3x804CqLKWIq3ERF0ZUPrupSpVsYd0V8vXsbetuxeeV&#10;7C4CS42eUoYQTxctugZHs7sVqBX6Xqh8gR7BChJx9XaIdRaMqCtDTna7Jq7xc6ltWBhXbAGvjg+O&#10;zwK3sCQ5SyOr0PiE96O4KnaKtZUsrpxOchmhlxVTsJwEIVsOa7cwq4xu4oLt8DMqYhehtXbwSj+t&#10;a+5MZ8fEPs1zSc8foXBZUOySgZiBzzzP5dwm38vvGo8OnoXdjj2g1mUVDOMXGmcdroe4YOK4a6w6&#10;pCKc5kBbOC6zLrm40q0adi1vkl8r7EOGaQ+S9AaUxaAEewDje/BRMpeqQi86k7mr5ezFDsTsFYtz&#10;ZMa9EV0ImJjvBIhtgXKYbiioiMXsSl7LzCUGDEAQJYKdUKuAjMqa2qZawFTgWOgw8UjgW7Bh0LbR&#10;bQhwS9KJAk6OwNAX21wHfAs+raSqDJ5Dglhys+WI0MwpRd1OoTKuMDcCxOaWFRZUFCMeE+E66QUZ&#10;GYWZ6DBMyWEusSUv1ZKfDhCLpOLIlEj4ZhnylBEPJy0W9O4gIyoWGlRLfGh8GCjWqCRA08iw+HAg&#10;WC5JkRFcItiYkhodmRwZHB+KJSQhLDwZptlY7whfn0j/gDjkr/hh3S8mwDc6AOu3Im77xvj7RPvf&#10;jva7GeaF5Va4t3ekj1fEbc8wr+shN7G4B1zFnz7Rvv5QJsf6o8gHaVLhqRHR6TExGXEIkUrJS0nI&#10;SYzJikvKS7YUWlIKUlML09KLM7JKsrLLcjJLsjJLs7NKczNLc7PK8nMrCvIrC/OtBdkVuVkVuRml&#10;WUDFmeXZWWVZuRU5+RW5OWXZBVYA/nRLQVpGYXpKfkpcBuKXIyNTI0KTQsCRBsb5+0b7hMQHwvp7&#10;K+zGVf9LHgGXrgVcvuJ3/kaQu7vv+XO33M56nnC7fvTE1YNnbhw/fePY6evH3K4dc7vutv/8gXNe&#10;Fy56X7rid/VWqNf1oBtXA667+3p4htzCfgiIhTw4KCghLCE7GdMNyXnEqBk4cCgyLS/KKMmn4tHK&#10;uQkcbiw43FA2YgEorRS5L1ypVD/WWgE1ifTqwSbVkyDShBjMnsgiABWCwxbOwrQ3CUGE2RnUQTFZ&#10;DSc/6SPOqrTaW2HVrqtqoIpYyVggSTwRT+EGO5CbCv0kjXwAmRjQ18L4B8EktJGDPUCnQq7yHoJV&#10;bBO6j8He9v4uIFiQqPUQ27c2CqEqD8BYn/C1FVZAjN3r2/FaAAlN1c12EK1Y4MUtsJZmFucDqAC1&#10;ArqEJkaHJEQHxKJgNhRZPpf8vS/4e5338zrmefUokpk8r35x7fKeK+d3uJ995+zx5xnLdHSDn7uR&#10;6GNYU5ifNNX52OLQ86BDaTcdfmPV8eEd55G1cfe7Ex8vDWzqsxphV4yXHzMe3WS884IRcMGwZxrD&#10;9ZtmB4z54d8sIQ0YRCtdqfcj6XeJzCqMqUCnkASDVt0IBAuwujSIFQBaaIPBuG5Fuc4KQpjAsoJc&#10;BaZ1IngJ8FVw7/DW+QHGDvfbDWQCV+YYOXFGcqARcs3wu2DE+xrW9AcbCzcXJRhBlzac3bPpxOf3&#10;7//o8QPbnziw/TcHPnnyix0vH9/7+3NHP75ydrfnlcO+nkd8bp4Kun0pIvBcqN+FcP+T/p4XQn2v&#10;RgVdjvC/EhngERF4MzrYMzrkJgyoMaG34yP8k6JD0hL8k2L80Y+abYlC2hYioItyLWUFaNNNLy9M&#10;KsqOybFE56bF5WcgIBqZW0mF2SgxSinOYUB0YQ5QazLaqoty04vzkvIyAFBxj6UI65ngTkG0phRk&#10;y2OyEnMzcGeyoM3UgmyovnGbkp+VUZyXWVqQkI2q1eysYtTVwEeNmbh8/AlompKHcCakCichNBhd&#10;ODHp8EFYoB9OK8jGxa2kxlqKlK/KUkWtAKuArKU1FWVIdLfbqpgJXIdbTN+okZsNq234djQAstLI&#10;Sq61Thdce6V/taGJjTVsXgXvSnmwfIkAShvbMX2JLwLq0PBTy1ZwF+9KilV+F/AD0YGvBlArqk21&#10;JIaQh9COkEcRjTCrFACDZcWz8EgCXYGdErlEZ6kQrRgLgSpUXS5+CpmQpElOisSUHVVMyMeY1lPC&#10;K6JW6VJR6CQqXHprCSwls5bwT3J/hGWVwGFmI5EFlYeREcSd+uoCZdEuo1UvZHExqMPnYt+sOFQ1&#10;GJnMnxngRK+oS3hMYAmwCvQnqUimAFhqdbrILwo8ZOyRtP6QN5bAZE1RwsKWU4JPYB+MozBJjdEO&#10;gAx1woL+CGtBvUqUFChP5FxgH5KwRUGOGTIsu4uwjmHCGLEMGfjkwGPD4yiDYfKQfvgBUqOqWWXS&#10;Ej4Vjhn3kWigcRVTCtgFzwBcmUIkO4KKcM4WSMCG+DMxahTTqfCrLguoBhRz13PaQFhWYVbpaHLJ&#10;tRX+mclMMq9ArS/3uJjudPgOyKp2ZHML0gdrioQpukONEjOWWKyKyRKZWtBzqxPDGvpIccygx8PD&#10;KCqWXUG1sEmiYkiqVCo3Ik5UycsCmCfal3Ap1XZLsjHjpOVNqsNWzjkSRBht85SVniJuRzOu+IYl&#10;xFiqijUPRsG8hippTrKrRpIpLEqSUH0nGSfkyszeFFFf06DICQ8gLmTnElOJkFU7Wkm3gmUdHOrB&#10;DACoSPCrHT0tgKzt3c1ArXC0InsJAcL1TdXVteU1diiEK6sRIFxTNDjYMj3TNzHdDdTqnKKpdXJ+&#10;ACwrFMJCtPZBGAyudXCywznXP7vinL+DwhsHFqDWxbWxtW9mYWT945+/g6P1r3//4cdf1la+HJtb&#10;hsC4B5B1bKZ5ar6TTa2L3UCt4+y8qQVq1TSm8Ym6trbsmuok1N5UVabUVGfW1eVUVWdVV2c1NBQ1&#10;NlU0tdiAWkccfY6xwbFJYCqAQOmwGRNueQzje0qFsQ7A0IVyZjMD1uQ8dRhNJKDVuCK5FExC66kU&#10;lnA3arcN21nF1yr1qhrpbCKT9fRgnV8Q+ku7jsjCaUqWDvRxBLUbiUwgpzPYgEKCEfBSKEfBXdKE&#10;SQsirZUEYyguYlUyz2RlYqkZJvVKayK5RBpWmVTEctoxPkCQM5GY6JDp3qRrGsnhTFnDPiJyAxSU&#10;qUdcZfha68CD6BrfX8nd/VX5KfSmolZlOxWmquCTvTUmnUioL/eQ9xNGmhlUuBOmVnUFgwYUogzP&#10;NeOIKSUQZTsrfxipLbMG+IqA+xT3JvaP8MNmIrfoEcxdRLZZMmkVw2vGsihySc0JoGXikWqYJThK&#10;i4tohhS3rS7SR41aLEnhUgGw0oNKxqpIWJGh6ocJe0SKL+idtyz+UZKc31PRS0ucLz+sNOisR0lR&#10;cA6APDkG96+IzFlACuCkDCHmU1x0K7/sfMNyZoqe2VVtBcy57mUVVllfWqcPBKziAoLDrUwyt6D3&#10;8zwR6ThRq9DC4ujmLdt9tCxHVNb6SXUuRjCn2WSjlyC94PAypYJeuXrjlHOiXYwzfaZrWvGqol8l&#10;SHU+Rb4CQubL10SlJUCtOI4kz2EVGRnC8ALUKLPT2O8KnTADh8XYw/dDhb8w+VxEuU3SmDOV+OHE&#10;tDpEXxjot4F9wngdu1SV/BK+xQkszfRi/nAvhvvUDHf0IqOjsQGlCBjEq6JM4zrAOLWLGlNQa2tP&#10;G9xQAK64EwAV28cCHSab65vt+piaRtKwIF0BYrEw8AlkF+KLW+zgdYFpMcYCrAVowS1znupsGKhJ&#10;KmwpBnMgH9TihfEcAC2IWUTF5pcXZJfkwjQL4JqWl5aam5pTnJNdnJ2OHpQ8S3pBOmKfcKcUnyC4&#10;OBkxUSnZKclZyeiVjU6JSchIRkBUZFJURDKI2eiIxIhIWGeToC6G6jgS1CsI2OA41LGEBIKbTY4K&#10;iAn2iw4KjAsJS4r0jw5CjYp/TFBwQliQgNuA2GBgWu9wn5uhXrcj/bzCfTwCrmO54u9xNcDjst8V&#10;j8Dr14Jv3grzvh588wrvcfcI9ED+kE+kz61QT+9wL99IH9zCbesf7Xc7/BYIXlC7gTEBIHt9Iv18&#10;ovyBkG/g6WHenhG3b4ajA8bXO9rXJ8bvdtRtr0gv72jvWxGeEOt6h3teD7x6I8jjVshNr9CbV33d&#10;3X0uX7x14cKt85e8Ll7yvnjF1/2yz6XT10+f9Dh50fviqWsnT1497uZx8tzNs6dvnD7nefakx4lT&#10;105c9rlw2fciAO2NoKseAVe4zeBr/jH+gfCgxgT6RPiGJoajqQg7DTskKjU2Oi0OQdDJyH+GGzkr&#10;MbMkD5RpaXVFMTOToGmsgmsU2BUZSHqUOezGbSNYUFqjdZ16YJwASKuuBRsMBqkBdCtOErJGOJEw&#10;+BYeFTiT57BwRBIqo39iBMzznPNcAJZUOWLapbm2uR4LBuhoiYTonS1QfArroMTd14YtY2SPOR2s&#10;1KK+WLypEEZisI778WAgT3r8dOAumrg2aBZoZ4WXtR2gFAlMZLSYyMJMFxhcYQrD0+luBUjmLZOZ&#10;8EgqhK0IlCpMysmISkVutqDWxGhEy4bCIRkb6RHkdzHA+7y/t5v39eMArjeuHLx2+Yvr7rs9Lrx/&#10;7sSLR/Y+iVgmj9NG6DUjP9ZoKYLid9N8/4OLgyBaH1safu+O842V0U9Wnafvjn+2MnL/RCtFuQe3&#10;GY9uNZ552Di1yyiOM7orjYlOY3Zg4+II6mqeWBnbvKSkK82rglQRvzS8ZWX0P1ArMOoorLMPLI8g&#10;E3gjSFeYaQFfl0fAxwLQPgjEC54WgcOjLUan1bDnGVbEAocb0beMwMtsTL24n8A1OcDICDUiPTde&#10;P7b16CcP7P/wkV3vPXPwk98d3/Pe+WOfXTv3/+PqL9jlvM+rD3TsJHYbbJs2bZo3TZs2hRTSJE0b&#10;5jhmBplkkGWQJcuWZTGztJmZtEGsLW0UWw47cajB9n3Pdzm/tdb/GfscX3ONR7MHnnnwXveC+wbG&#10;56566t7VzzxIGNKGlx5+ZdXDa1eh7F26fvWjr6xa8tKKh9c8/+SGl5ZvXPPY2lWPvbzyacHUV7hf&#10;CZO/a8sre7cDU9eBNvft3Hpo73bOG8583tF8kHuA62YmTrccZBAR83WZtbutYc+WQ7vIjt7ZvH9b&#10;w77NwNcDu8GlOxr27WxkxO4uoOlGhfru3noIuyltl/3cALGCqYxUJZX6ACnWe7cCdw/s3rhnO+CT&#10;N3LbcWjvLj7EqHV/S8PepoOgVjj2bQcUYZ3bup1bUJHwls37dvKNB1oRGhCF3URPB8h6kMNHHRyU&#10;wK3NnA85avo7E6dUP3bosMCv9nI2RtCOW9W2VSAr90BWdAocPhpywzl/aowHKA4QFEhEoxA+zb/R&#10;CRwDKq5U21ANOJH1ypLDQcRRoIbOxCi7Li2bjDXROFPPjAH7CHbSSxWGlPSX0l05TFyn8gJHq3qA&#10;qghDCYOPiGh1ui1+QMFIQJ2ZUhOM9p0C6vRFRq2AQA9rFcuV/FputmRmIKgwnhOYhCMgCy0vzZQT&#10;ATeH6Zo1tQTV42HjZVVOL4dz3J11Wjgsqwe0ik8O1s29oVnRz1bpSkY6JhTjj+WfweG8hexeloRl&#10;yPRajc8xw2yjJY1+wZ+gVsVE2d3KT+NXc8szjqqij6zFjq7YOcNaURnAY5paHHUtStegKQNRYpqO&#10;owq2qRd8qOVOWlLd5suTwZwyChu+hv+UjteWXLmNPcCAWiFThlRwizEQtg6p6FWjbF7hdTnrtJ2Q&#10;GQcW8sB7APLd2OpEzxrXiau0SFh4TxM7KI/48WWeqiOIk+rkpRI7Ss8+AU5W50YbnAJLqkLqWo12&#10;TIKlECOvLxFN3mOCWpUNYwGwRuzMEUQr3lV8LAztzLT2DHO2LLYNwGJfTeGKvbGSmRpOOxmQ+DT4&#10;ZBZmO4prVOneIx3CGVgS8TP1t1XWhWVNZoy1wSWGJ4WjE4/1J2NjgAhAQjW6a9ykMQm1HqVbwWpL&#10;IpEmtU5NHBkNy8pNY1qHu3r62/uHOqFbu/pa+gbbe/paOrsP9g00zcxMLCwemV+cEmpdnJhZnJq/&#10;INTKwBuyl0CtAa6zF0+iDWbgzeXvzmNnvfSdM1e+N/PaDxcwtf78Vz/43e9//v/+P7/9ze/feOMX&#10;r333hwuvfu/sle9OX7x64twlvKyM0jnMA4jW+fNDcK1AVk++6Tl1unVoaHtP16bu7u0tLes72rf2&#10;9Ozp7dvX23dgYLBxaKRtdLyH3GBQ69k5PJOgDlOs8HhA1rMwTpA/ilF11c4eL9QKfhAJ5vEqRZ1r&#10;zyHPsAJhigQhyOk1dhX6or73fBo0pYZepwF7prOEWsE/JgBFPFI3UEDIGFm5RlX6e1Rm4SolPhcS&#10;CJqlXjcwgCgW31jm6yT/OZZCx9vyYhgw9OTiwWaVqk3Z7QaH9n9eDKBFspuvOD3LXipkGAGnGVFH&#10;FlVQIb7NJDlF5Bw0YhSRYG2L0qudUEm8npGjqGEfNXGrGiMl8LZCDpmII5yvfY9PthM4XkRPuwXx&#10;VnDIBksAuSGunMbmoj1nKEZWD48RKc3qzRvNTic5WcBSumhzj3Gn+2rh+UD64Yr8CYQLZxiwZGZV&#10;hmTrsaemOL40RdYqWWUFF7NukKrxmJ43apWj1QBPnGoCjQyPjVEFm4tllK+AONV0HAEqCYkjGNYs&#10;JfZJvsJzX7W/sTAQwM4Dzyp1wlACnKSY0MlHw9nCQzqPN+FqYrBtnTUaRIrMKoq+vVCgjg5mNxDj&#10;rRmt+jrvDJyitRH5Ijc4BFy1ZgTItSZ5EOdqtri81k5RDmr1ynS3RQg5SemnzszPSKleuVt5gO4j&#10;W8dkrChui6XVpEjvJkNrQtQXCbphsDB55Ek2tXpPkFeCf8qE7Enrno5jXD0tuXWBoLLmkukvrhVy&#10;lRuglHuFMxm+cmBm3ZZ2Q2WEDiYHsvKy9LOYoAOqhDPX6Fdkw+NDIFKRsZPK7eBef50SzSXIOkZf&#10;X7FPvAzqFSwqPafRLAiB8OHuwR7NWnC8Ew+SlCNZJtbEwV7ScYi7BL5mPAO6UDAP6AWY2kKITm8H&#10;/wTE8k8xD12txEHxT3KhEBuDYPe3HGAGD7FPe5v3cU8cFAiWewhY4Ov2/dv3HtoNoNVE2V2b123f&#10;sH77hm37dvBPHmzcuYl7QCxpxi9tRra3jtk8wFeI2fU7Nr6yXfnGq5k9u3kNII1bFMVgWl6zct0L&#10;K9a+8MwanLErCAXlftnqZx5b+eSjK0CkTz++ctkjKx57eMVj0LPclr1E6M6TAq7Llyxlsstzjz7y&#10;7MOPPPvI488vfXzlY0+sevyJlY8tW/WkHq987GGA7vIlDz/z8IPcnnv0weeW3vnE/Xc+ed/tT953&#10;L/Tm0w/f+vi9tyy9+84n7rln+X33LLv33qfuRb5752N33v3E3Q88/cCS5Q88+NQDdy2966HlD97/&#10;5P33P/HA0ucefWzF43zgA8uWLHnqofufXPLY808sefrhh555FNQNLF+K71SUspCzkqvWPbtqw3Mr&#10;1z+3etOqFzetXL1xFXbijYgnMQEykWj7eoajQnrvOLgTUTdCXzhwUak48doa2HBAUJS3iGMbu9vb&#10;RLCzcbv1jEn4EEc2pqqFoUSlsQEAKv5PvKbAVCAlVTW3fvS6h9HZRiMgFiijnjjhaJITpKgSZbRX&#10;J+eCM7A4HxXf0jfCfGLAhgii88WBkye5mW5FFT/BHgheBWSCLXvHZEbNzA/h0nE9CHE6Ru9Mzf0p&#10;FTOemMBbFEXj3BoeZ4YCBdgReeapfSfhhKUrVlKrsDGDMfl1DR0tIBkwDNLQNQrj2fzSlg3Pr2Pv&#10;Wv/s2heZp/IwU3CeXXYrNOMTD9/yxCM3c//ko1984O5/v+umj978tQ/d+s133vaN2sO31tY/Veva&#10;UZtsefu5qb+6curDV05hcP3Iq9MfevX0p147e8N3Z7/82tm/uHT0muNdUuf+y0dqf/j22sf/qrZm&#10;aa17d+3UQG1x6t1XTn/w6lnphK8wsWYaIPr2K6BQEa2QqH+Ac/Uq4uGTDGsV+2qkCssKpwrp+vZX&#10;T334tTN/f/UMYPX9PLMwUTs9UJtoq/XtE05u2VTr3F7bt6a24v7aXV+ufevfazd8snbnF695+Eaw&#10;67VP3vmHt3/5/d/8zN/d9tVPPXDrpx+8/RvLHrrp6UdvfnbpA2uew3r6xIYXn2V+6a4tq3ZufmbL&#10;K89yMO7Y9Mzmtch6uV+JwpZItl3M190KQcrthW3r1+3dsYshvY0HtjcixScdupFRuvty4yxBC6yz&#10;dU9rA4OL+Oee1kOCsk0gVXjRffpnyyEgLgN4gaOwrLuaDkC3Ig0Ao0Kc7mjYv7PpoD9/P0HW3Oi/&#10;oCAArzLWCIwasAry3N1Ec40UpUP7WhrccePUdAg4ygNpgPfvRhgvDrZBaJbHePjBt4Be7nlyT8tB&#10;mFVFYXN+E1hta+pppctDrwfeFaKeI0XB1GTg9dHi6aJdQk+Eg4U9bWiSNoqwq46jkT4ONO45rAgn&#10;izaBw0ftHjlHxqUv4ElbPJAbcBPpisxVogM6OCBJxfFwCHAciT6d4pIhXyhwTmykpDriLeXnNDPJ&#10;M4GpFgPrmYT7GGXBBMi9yQMlJ1kWm3Rc5/joNQ7mpQnFIcyFUlc9u2PyFtF4yd9xY1dBP1anlvSc&#10;kHnGOMV3Gn0vCuHMXgEQRVGczCBpdw0vDSMFaDPdsxqHw8Eu6jhkYXjaYOk6WGWpokNOCrFmJZhf&#10;jerYg3y0nDbWSv8cMbCnsEpwmiRhICi4SfwzWl8P6Zlioixon6+2JNhSXEFirwfMfmKJtd6sWLZj&#10;Vr+Ij61Z3AsJqSWw8JUfrGQjA0v/QqcH5eNYcdHxyuNrLtG66sJzmjVN+agHERmK51EelwS9wnXW&#10;7gb+JcqIGwvgfCONqQgJKRRqnMmYGf7kLy1NAm0AipjkmnJT0KW9rAKomYYa9baMYZmtaqgsLlcl&#10;oAfJahlgnFzsBjSW+sk0aZaWz7dguDhdrTJXn4NVLwQrMSGpNmen52VPFbCHSXMccd3xG72xfrXd&#10;v8arNtCiKaWAs8KZbqXYebPHhW2W6FpJy0bapixUBTqTySpN08IZ4CESL7yZg2E8ULGe0SIezxCC&#10;MheEwIqBivd4Uh4w7QZ5MDlMk0eGh0a6ewc7SAyGbh0AuA4QI9zc19/a09cwPNo2Ozs+vzA5u0AO&#10;k3yts6DWiyeMWpPDxIzWI2fPKz34LH7XK6eJDoZiffX7c6/9YJ6s4B///FVUwf/7f38Fav3Vb378&#10;k5+++v3Xz33nh/OXiQ6+cvT8laM4Wj3whlgmsOvYwgUyhHuQBy+cGzx6vKG/H1Pr5u7ubV1d27u6&#10;YFl3dPXs6ell7E0LplZymI4cHzt2cnx65jioNXQrJbircE27EVRQ1S6f4RS7qvFDBthk7EqBagaK&#10;TtkV8eUSQWVugKXeFe+lzJCCRuHKuGWMh1Nk9C7KC+rvs/ifTWPGbCnFr75IzGf+GbbK3+60pEzc&#10;MaMbRavbE+wAHJXU65rykpQdq1XFqrnzopsl94JbtheyG7N/mvnM7CVnUIMB0qmJ4DzkYb7XMLLo&#10;acMJJwC8SuKVAjO60IoQ02RXEdT6WOHAoBovtie4eHWFbjVna3WN3Imx1yaDKhNHxbUWatouTcVf&#10;myAtZG8ml+pJgbfYHTmoaQrwpACzXKCTkU/7Y5OfHCbQTSiv3sJ2mjaPzFgb0WNCg/SqPKc3x8aw&#10;0flkM3jRThulW9tc0Y/KBA6xGZ4zkFvJz0eQ7YkynWAZvSokwZ1hi/DtJ7XPaG+UNfoYAI3rkxe1&#10;EplLHBuzMcQjKE5noYyT8Y6RBY7IORODs9qF/IPerWr2wJuTzMXx2BstXhjyUKD8rui0jVTLoDLD&#10;V895Ms9MawbSMkSrV4L2sUwVNtuvNRxNdaytWVHu0QiyxtUfSM+hJ5rau5yp0TcBdjZl/NVuD/EA&#10;/YLT5rhSsGy+fIQpVQNUsXbpuVi9LL09Zb1k/yDJUE8stjTAUgtTTLj9JBW0NRROxkoiVDA/z7C9&#10;HDfF8TsO42rJpT4ziU2g1uBVwCoPDFn1XTzDYEDZq8AIaC8T2jQ6KKTqYYDEEQNNeT6qTp53iI4B&#10;LaCFuJp+hjR0A2zAuohCeQaAqmBYuFkElvY3glRxPAJ72gmJ7e8EGvFPqjrbZZu4NbQ3tBBY0tHI&#10;A6UZt8DKMq5TCBYmFhC7H89Yw75dB3nMqJ69PNjNaEQ/YJjn1j3bNuzYuGUP4Hbrmi1rGcMDxDXK&#10;Xf/ylld4BjTLPUQrcmJw7BpiRTej9Fu/agOi4pde2LjmJWrrNc8DXOFjn3rxmeUvPrNi3apnXn4e&#10;kpYbzC2AdtmLy5e9+NTyl5Y/vvLxJ1Y9sWz1smcQ1r6ofz75wpPQmE+9+NQz8Jmrlz2x6smlKx5b&#10;uvKJh4RaH13y7KNLnnsUyPrQ848/vHLZA889df+zT/D4yZeeWbrqiYefX8rL7l3+AGNOH2eEzKon&#10;l61atvS5pU+9AGf77OPPP/7U6qeIoVq+evmTq5bh5l2BUnr9CzDJgHBgOSpoYdFt6wD5G3ALb1+7&#10;afeGrfs2b9mzcdfBnbsO7th1iPtdmJBpEwBTdzfsZywHCVsN7U1W9rZRphOvBcVKA4IuQ2BqG1tq&#10;QEpF4U+4oNF+0CxEUNtAZ8dQt4vsflXbtDak0R2CJhK5OtKHDRWYp4LbwTAQrdqRtOdLcQNYFQRV&#10;X0bwla6K4KtNHxKOOUeDVxaVI1ExR2gM6UzuiRegXMHaQg05gUbMqtOAlX3Kpx05DBy1o29CgZqS&#10;PpK3RAXPAaWzhF1wUoTR5VfYDKdflS4SrFkvNumPGkG5poxWo9auob6WHqizNiANEGXTHkzaOzbt&#10;3o7dceX6NS9sXLv8pVVPvrTq8ZdWLnn+6TuWP3bH8iduf+oxUOs3H3ngSw/c9dl7b/vn27710Vu+&#10;9f67bnr7Q7fVnn2gdmBtbXDfNbOjf3Dp+PsunfjQldMfenX6Y6+d+YerZwCuX/rOzL+9euqPZkfe&#10;0ba99m9/U7v2mtr73127/cu1natqE621+fE/uaLYYRS/75Tcd5rZqlCp8KhWBWNtFVLVA/1TN5hV&#10;NMDvVjgTLz71V1fPfBiu9cJRFsCRS4215s21XatqO1bU2ra+b6Tp3Z27rnnu/tpX/6X2X39b+9I/&#10;1b71ybff85W3L731vU/c+ZEHb/n3+2/+2hMP3Prc47c//yRg9cG1z4NXl21++TkSenduQtz7yv6d&#10;L+/dtnrnppXbgalb1u7dvsZgFUJ1Czxq436g5t62JuHPxv0gz/0CqMKfZE0DLA91tZH2zJOi+ns7&#10;mWwEdj3Y2aJZRwxMam8CeQaCgmx3Nh+Em90NJWsdOxCUbcSU3d3Nh5iyy21fK85SqQYOdPAtaHeV&#10;Ow01CmoNcN3L95os5Z7ZvPQm2NCNna2w64xXBbuCS5GNgFTZ9HgfdjXuh3cFwaJK4BlSsvkEQVPF&#10;Bbf6CGqHayUqLIJ5FMKcA5VANjaIZB3WlIgy9Ahg1JhXNX91fIgzKp0gzp9q/XAGxuIhAbwALfdq&#10;rwh/AtiQMpXsJT/ADe6ZNxbVu605RUfGR5+7PKiIZdzT4aMGkECaQSywzTjNVU1J1QHKZuKLDhPP&#10;tqlH7YRFFMHoQS8lismkYn2Ia5jVjLfxmBxNVbUfMNVjkRBz7atclh5sozGl0t9myEtAUJ19VMCQ&#10;OWE7E0WN4r9l+aMQtn2yCHoNrLTM0UIniilAMcDV1tNEQGlJEjkUV21MtmZ09RYu0JEQhxpN9lIG&#10;t2bmquXBgDfsXeBVGe5oSWdQkJCjQfsxgXyvhyNa22aSjYEdFhW6lQzhab6Jk2Ok24l7Ni5VZJEl&#10;rILvEQYHOsr+6g0jmjTmVUOsUMZe6WoBlurENboEaUa8qmbs9wsgBMJBnSsHZV6Ur220BceH0a24&#10;R0HNfEuWwcykdLx+UtLcqIItv9ak3Qpme5RrNbJVuanmMw2ScUJrX0zpb1mvPiGAXNtGCym0GXG5&#10;m/2avSt+WO5TKaun52bOLMzZbSywTdPxGB5IjZxVOyR4PsscBBvOVqyvw4p5mRze7vQEhJgp0u8K&#10;xZ8RIIl15TVK+xQZIgwTTsMkoVJtKMdd3UquaaBlh5tHtkqvCFjVbNKpIxgwncME16qBN7oNgVrN&#10;srb3Mm5toK1vsK2rt7Gnr2l4pPXY8f7FxcmFxYk5tMGLE7MkCSMDvjKNPBiuFQvr6QW0wVNnz5+c&#10;Pnd05sLxOYa4Xjl1/urpK9+b/f6PL7z+s1d/+svv/Oq3P/7f//fr//m///2LX/3ge68vXv3+DFzr&#10;RWa0OjdY2PXyEayt569MXLp65NzF0YVzA4vn+pEHj4zt6O/b1t+3U77Wnl0dHTtaWrZ29+zv7WsY&#10;GGxl4A0BwuNTpAePnjw9dRpUMCtsYMiqxGA/FnAtyky7DYH303OCc/U40+hdcx8TYAaEWCopPtPE&#10;kZGDUahmqHhyUh0OWYTpyZ8uI4LNMsTIY1f1wE0HYSEeW5mpjw1Uk3UzfKw6DirH4/aM+tHpX9I9&#10;CgW5YeFFUvq0RaqSD9jOx56syTfVkJWCPdLICKIL/gwrW/a0hAPnBdMKKpB+nrObGEVHUjm8J3rj&#10;IMMoPA204gr2i41CDTu1WiIJThwaN3d8POdJOoiyGPXPkVEz/RfTzk7rKenEbgqwWiR992RtTuVq&#10;QxZjrTFk5qlmRG0oYmslCnUcjrEsmE2qphALLWkReHynHp/rpgZQKrDZznkKNc969bzcoFZQDQ+C&#10;Bk3MCjSK8FS/A0EyFC4JwMaTAuECSIbxukG3irf0ERrW0f8MCemAXwmYPTlJXlzRy8GNBu1c+dQv&#10;EFsrRCfjujpTzrVKF8Bt2qIQ9q5eVoul3RoLVJ00pC23L1T9jhCtkq4kotm7X3b4DEByL+YMOVv6&#10;Ldac8zkzC7NnJDyRrNeGCAmGNWZdQ4YSpu1K2ip3VpeOLKsYss5lcLCjW1utSL41YN2/GpxtB45Z&#10;XM6Eyp/3HphmkI+sap/3Dwd8gl3Dsk4cRzyslcljD6dVDLJwLOg0SgojWy+hKFZFQ1OU+BP8dm0X&#10;bkBTCYw9IAFKlvuSUWwEC6cK9rDodxS8YQMtYk4AiYisQduokKVFWqzR9tCtCtEZhA0Aohidinyj&#10;AiP9MvybPI2qwwYUmQNfB8NAUjE5Pbi2IBwc9QRDi5O2o7+zjbmd0iF38E/umw1fiTLm1iJY28jo&#10;zs4+zLStbRSU2GibD+7DS8boTuAWRSemWXKhGvftBdk27t9OOsv+ndsP7NqKNc4M7SbNod2+ff/O&#10;zXu2yDQLN7uNqbPMYNwApn2F+62QtBvWkMuyce3qTS+vXL8aKIsgefUmRvKsRmaMqvZpdMWvrIS2&#10;RV67kjTdDS88v27lCgy0yIzXPPP8OjTJSJGfZhKMXLWvrATNAoAlP169/NGVT3L/xEvPPvYC9889&#10;/tILj6x+/ok1K55Zt2rFhhefeWUl84FWrH/ByVK+57Zu1cubX16/Y93LW15+ZdsrG5iCy5Chba+Q&#10;4bxlz1bGEWEP5gfuQjlJ9QwWhTVtBo4e3Nu4h6lFjQL/B1l1jZ2Nh9oPHWw7yDpk9RIZTQcBxpt/&#10;dkjla403lLh5VG+4XqgegKsaE9b0Ul4DPtGThxGyVVXycm6jxIC55uZe0yPNrAJcuZdS16g1czio&#10;pDknc+yn8nZKnEQozh6TEy+sQCWAlz9CMTA+9Nzwkt7esBbcKxRKmQ6qTDilkKpxJh/lKY6ysOZP&#10;lGGQWqZe6f5QqUvoGHhMKahj3Ao159OoepEh1rJMzioUkyw/pKvXkjjnQ9CtiFQb9ksySlTPrq0v&#10;bCSZaQ2RwgxQeeLFlQ+vfObeZ568j67Ec8vvWv74bU8++rUl93z+3ts/ecdNH7vlWx+87dvvuv+2&#10;a5ct0bDT5o21ox21hcl3XTzxV1dO/82r03939cxfgV2vnv3sazNfYALNwvg1bTtqf/eXtWtqtbdd&#10;U/vnj9RWLql17cTdiq747147+4GrjKthwuq02dRpoCn3sKyCr0GwlxmBA2Q99YHXcMCe+uOrp//8&#10;6um/ePXUX14+Cc1bOzNUm2ytde0ShCYZeMW9tQ3Lrmne9M6uPdfvWXvtXV+p/dMHah951zWf+ND1&#10;3/r0e+6/4a+euOM/Vjz89RVLb4fnX/PcA+zM61c/u33dih0bVu3aRFrSugO71u/fuenQnk2H9m7E&#10;Mgq8h5M8uHtroxS8xPxupcdEbFt7ExBUtCoY0oiUe54BqQIv4VSJg2bsUANHuqj+HpAkbxFGRZ3R&#10;3iRwyxmgo5nH0LA8CV41iG2EaOUBuBRYC2rd08LjFt7Oh/PKRrozINKuNjyoAFfPTGIUTYMcy21N&#10;oFZo1QNtTUBZ7pv5ag3sbQUDC9MK4srmurf5oPTA7APIiWmiIQ/mo1obALoMdkIMLCXCcF/bIBna&#10;snZDnKptJ4VCt/O9BgClRGqDWjmOwLESout5DK6yaeQY5JyZOTeRuzsNWLr6DLkBnbLzc3Cxq3PG&#10;5jGnZaUKW6pA7yY7LRp4pQE7ENiCWCGa4B2eDELTsWCwB8rgTyXC1ngvt8Ba7vkTg1t41+hUjqAS&#10;HOvZMMJTzgcWsj0FiCCcFddrwn79YnGwFqiyMOL2PDc02t2ARqKJjii4SKrPQFbxiHIskvOqRa1e&#10;KXLRVkRphkM9GqBqZGvktBk46oUUBI1IOLg0RKs5Wwowy2DNPlI8VFSzmcKA1Qxo9QMQZgauegQr&#10;PzbBS/qZh9VHw5szNilVsKTR1U0gFkzrNaC3Z/AsqJUMYUH9Y0fwtQrmJcDKUliHQeEDdvaS1a2+&#10;RdFaDb9RA6/KZKoIaJmSxZtjgjWJRH1jL5Olbpba2lynjWEduVxhcdXaWFz8oopjrsTT9UmwJgTA&#10;e7J6HvcYG8vYiKgyB0vznnJcvKswan2l8ycPVFA06NmFuYqSEonqcTWkT1Gj69TPjvuWUTqp3cHe&#10;4tPzCZVvuBh0tZeYaD2zMAPexhVcYWZhUUnDLWAuSwJWl+tVz5hY1mBfuFaBWJCJGVfgrnhXs74h&#10;tIN1dYlSg1PIgUuRMtAqcGWaTlDHQlYZAkXWOe0WdSVVYOTBir3VsBaxrOiEQa3cmNFKejAzb0Ct&#10;4yQuQrQOdoBdB4Y7+4fae/pbunsau/saD493nD49uLgwMTc/tnBuYuH8pFDrxeMabHPxxJzkwUdO&#10;L0ydXjw+fe74qQVGth4Dtc5fOn7+1ZOXv3v2e6+fB7X+/L+/99vfv/E///eXv/v9z376y+955g0z&#10;XY/Oy846VUeti5eIEZ66eGVq/vwgk1qZeXPqVPPg4Kaens3dXZt7e3ZAtLa3b2/v2NXTd2hgqGVk&#10;rGtiagDIffT4GDlMJ07DIU96RivOOryC1LjseLoRICy0II+rSEhFrfpBRKEiXT0LxDutGU4bFDUC&#10;tHomiU1isQQ/whSJHwt5FdoqNKYL/dLN8nFRmCUq7FCaBrGKHXI1r8BhgVhbYTV/BUjjZzwtUzU6&#10;+BZ84g/31FM/w4MUIq5a2LWCWi1YDYMk53nhVO16LQbXSt+rToehmod2esBsARhGv4mM8r0wtqkz&#10;gLQotczgqecPVRhGWE6rRWZRE1nGVPzktAzVshFqFXDVT36TbRPrGKgWQFJl7Qr5FMmrJRsRz1QR&#10;BQKWzjGm9yRyT00c507pF4mG1QYNmWYlgkTOAkjQ7ObAFelsS7A7BQm8zdYU3kvGuN5YaaH9FZzT&#10;tQ+4TVCQakC7WkVm47PnZJINdC5pTxORwiZm2SAwaFag1ES331u6FdoT5O9Fxq+ZPRrna6GH6HGP&#10;pNauZdV6jnS7AESxKnTNKmhNarV8mh8iZTXzmUHpJp/1A+OwtRQ8c4+sNZLnOXuRafayN3qH9KxU&#10;C2TYPdJbSdRT2jTIPZI8LHFKEbNo44Yagu0Rae+g7JDVtuyCWjMHSGnPSqWCbq0aE4lCoOeq5Gd4&#10;Zncrym5gCbH3KMVoW79QfLyhcDXXx+Sqk4RFdxcaNijUPCq4FJjqvCuN/KlwvpjnGFxxsfpl4Fvl&#10;Ekv9C9+lmFbmu0oMLBWGfeAADzAt3BdVVGog3yMhVv+e6yCPQbA8djvfITrmXUGtyYOFGXA87ADI&#10;geIM3Ev5xZMAV2XkmH/j3vAVlyypTsQ4dWgyZ18HIcZAKYKdSITivn9U0VBdEqPildUAHkbydPZ2&#10;8Cf8t0zowWfb3tPe2N7U2NHc2tVGKBTpUNwzs4dnhGMpcOFDGvbuPrSXZGPA7Q5ijQ/s3Newl7G0&#10;u3le2uPt0LMQsyiNAX7AWuDruh1bNu3Wk/xpM0N6dmzgfgN+WnDv7i1rtr3C+NmXtiKvXbd+10ZG&#10;+CgDeft6QOzLhEVtXatJtjvIGl0H3CU1Sp5bUaASLa/dsZExtis3r+G2egvzNl4h0XTVlvUvbF23&#10;jozlPVvJWEa+a35407Z92y2H3rxj/47dDIE8sHPHfpjSnTsP7AKpbt+3A3S6v/kgHDWIHax+sLVB&#10;QsSOZgKxGLrbAoPd3dzR196lxKyW7gFWMn7jJu5Zdb3DPcTzMg2VlcaKpV/gcb7qWbApWe2qnq1a&#10;dNzRiMpl8zzAV/M2YNTQPmPsMMA87qupG8BC6B2YSe0JvJFLvCTBgpG62TKnwtq1k4Cr9k+9RghW&#10;PVBfZTzSQ6gysFZdtpxRCf6w2kXVRSpmv8wErBJQgzNVWvDhx5hxDOkqHpWSF8DMP0X2nqZe1PBJ&#10;im8WKZVbJjhEJMzbgxCMYBXdRBZOXIVQzUIj/d2COuiEjVrX79yCx5VwpmdfeenptasfW/38Qyue&#10;fnTVc9wvee7pe5c/fjs64aUPfh3gev+dH9fs1m//0d03XffA7bXnHqrtebE2eKB2ZvjdF49/zGD1&#10;A1em/+jK6Y9ePfP17859+7XZ98+NX9u6vfaxD9fy3wfeU7v1i7VdL9TGGq87N/mhq9N/9Orp9xq1&#10;AlNJDJYMmCmsoljJEA7XegqD67tfm/4jhTCd/GPg66sn//ryyeswxx7p0LeTCbz7hdqaR2uP3VS7&#10;+wu1ZbfX1j1e2/Jc7fmHap/529pfvaf2d3/8h5//+F/e9fW/fejWf116280vPrlk7YrHN6x+asvL&#10;y7e8DGSFWV1/YBdpSVtgI5sPbqNn1HRgS8O+bXjaCa+C/7R8V8Qpu6jYzibgKLhRYLVdg3b55wF2&#10;5m4G8HY19rTxspY+BOpMLOxs5sFQbytRWABOhnIZx+aB3kvzpbeD14NRRZm2Yiht4Z88AMcCWWFZ&#10;cwOUgml5C280QBX6xbYd7ArzCaDlHlxKV+Ign9zeBGQNu87LGjq1qIWDtVUVHpXX6O2WE2NklYuV&#10;DHbOb/0d0clLkjDYxdEEoepenshVhMGgWR4r1Hpclml199Tr4aAj/UvYVd1AnzMFaN34k4pYQcHq&#10;yGTmWeLKSgdHY1fVwTHfNkGDRm0dApaUbSaFfE7jRqci6opO2AeOZrRWOcA8kBtT99VonCqBiU9j&#10;UiuZw9xrsqsp2eBA2Tg9T1UgU9MQBWeY034Y655zVYMtHQZUGEENEPXQUK7aZY6O4l2pVcTVKZZI&#10;tJkm03ikjSWcTqg1ilbwUrB3BvkEtUoJDNCrvi4wFWYuA1fDu+aXBgCbNTUvahsm945l4rTAalGI&#10;r1XBfCMFA3UM2k47eANlLY02aj0GKBU05RQ3RVvZmcnOoAKpgma5H5ngvId0UVpirygAMNxqpt0e&#10;q5kdlT47Rs3MmHFmktap9bRyuqKZli9f9Rzvd86VEbmlzKrXKxUKS1PySI84Y9NFj2huz5OUZSuW&#10;iQi1QXHoZoMhBYntd/XNOLmkPFsvXhJ6peyVPFjJSRJSm+EEiEvMTBgyLQcWNUQ2LYoAZk9iRNYr&#10;mGfpuScNwra5QHdLw0nIHh6TaGJldlF1CXVQ/SsV0+tEdtmAbQ2/mVWwjSevyhUd9jiY09tYadQh&#10;ZjMWiBcolFg/VplS3NDYpJ0j4G0225cErXytgQjQ3f40XBHGkO5RlbpGkiSbJ8W0slXsCUy9FT4n&#10;A1eUc6OEmCmHmlgejMPz+Dgi4ckjI2MTA4NDzLzpRBvc3dfc0X2oq6exb6Clu/fg+GT73NzY/MLh&#10;ufnDoNa5xXFzrcfBq8iDwa6g1unFI9MMvDkPcD2KWnjh8im41nNXTmJq/e7r515/4/IvfvV9QpiY&#10;1Prfv339R29cAs2ePTcxewHaVtHBCIMvMLX14vjChbELl8bPXRibXxxAHnxuceDo0QO9fZva2ta3&#10;ta7v6drR2rqptQ2d8L6u7v1DQyJajx4fnTw6DGoFrx5DBg+3rRjhY2dmNRQUNSbYFWUmz0SiabBa&#10;RoPIA5xcVgcX2RnoTCalvGgFRoCait+so/gir3/xWpUhtvBvFkyKaIqw3AhBO1txLFdhM6FtXUCI&#10;qjXdWvKW1NGQy1Szi/he+RJn2ZdMw2aciaSbpsJM1km/KkZRdKs5YXtNK4OuJaD6fH6ggQEDVDU9&#10;tdIel1AfM4dCvIGvwauyS5kQllYika3u3PMDlVhrXBdGOoxrrKqRyAqZeEqKKGL7ad2co/UjIz73&#10;JZLNLHFWfiBxYKSEqW6+8IEcfc76k0Auh2GWR+vZ1m65W5Verp6UpN3mWrOGTZPGeeuI4xll1cIT&#10;KgvKh09ygFDPAn3dQQhmFmyLeMF2Yj2OKlhA/SynYO0S3hNkfLV2WlvEv13+1XCtIXKRvih3OtZZ&#10;w1Qn1gopycBZjb31FByPAXNwvPYx8KlH41S7qOKUM7VVYV3GiqBTGgQJXXNYcTU3yNlO+iGyPERP&#10;XjzV/i2JZ7ecOz9WHH56drHsWmVQ+iOafyOltDCe1O+2IgtwWs2hPRzAmZAw7QA6Qenc6FpW0sFs&#10;snDREYSrSeRFLSvNP4ctrhOX3bzItiWOYodBCWxUb2GwujxRCojmteE/O0P2fHmMnWKlvY6MJcKT&#10;zbUWpCrNMPWEwpmwraa5Iwm3KNYImNV04KPkZTWbyi35apnmF6iQSTluQAgh2y5IAQSy1aSc+Ayl&#10;tJzSxAXulaMDgJnQC0oWzqiCmriBYBOrQ+Flbu0wJZeiYs3TKobHjqySH+uBnPCrhDmR6tQ9IKQK&#10;anrLVB7io4Sg2vvhKKAskCKTH9szdFgByIJbCO0YxtPTjkqZwTzcAGBwthCw4FvBYNStPQKxkh/z&#10;JARvTwdoFg8tTwLSmmFdWpEfH4SVBfJpJm17486Du3cw6wJf3L4dPCYvCigIcwuFuy/8bZNgMBN9&#10;mPGDBZRBtcytBf1CbAKDBSb3E4m8i2cYaXuw9SA5UkyyFTbet20nptwDu7Yc2EmWMkMdt0I9gaLl&#10;iNtlf51mBdlQStLPPkaesmyoo/H3sngNEEHtjZJPo+aVoLeRe36CmNLOFpPV5CF1IMzmlyoKqwsu&#10;uhWyuovVrClHvay9HtS80ODgUjSKwyRID5Ip3QMMc6pWNiJbkBQutxuAr/0UwdyogOURJcjUEUd2&#10;x1H7KvQxLKskuIgOnHE9dpTSeWj0CJAPWDtsXKp2IUyRw5Y0QTDP6IF2OYUwiefUfCw13FVmuIOZ&#10;tmN0MdY7FDt62jc5KyZqm8aQ9k8kx2aZnKgUTY2sfcp80j6vcFQqeBnETh8Xy+RxhqJkoWotFeZm&#10;aaUyaWJzjYo4LtmRKUXgaL4OzNj4cEtvJ9zaDnJ99u7QKBR05lvWPfvK6sdXr3jipZUPrUDyveLB&#10;Z5+67+ll9z79JONw7nn6iTuWLb1h6YOfuu+Oj9x+4x/f8vXr77vlmifvrW16VrlHUx1vW5h476UT&#10;/+fV6Y++euZfr87829XZG7+78NcXT9ZODdYObqz95Z8U1PoHb6v944drT91ba9pAktP1l44z5fUD&#10;V8986OqZP7hymnk2f8KDV6evJxb4EhSr5cGMafUNyMp0nOvIalqcqM2M1ibba/37EAPXmjbWXn6s&#10;9tgttds+V/v6v+n+ga/Xlt99zUM31/75Q9d+/IPv/uzHP/HQ7d9e8Ti3O1946mlc4ru3vLB780om&#10;0Gx7ZQ19n+YDu2ApITyBcJ0tPCA5CbBKZtLutgYcqjyJEhhGFOB3iExdQT7gaEeAaPsg3uk2ECz4&#10;E9Ta0KXHwnXK1hrABSo82QdR2QsBKxzL+N/ejoiEQbB+soNPFsXa0Qxby+cDSkGtQrA8D0eK5FiU&#10;LLBZvCvPSAbcKbtsU3c7RCvQlA8BpgJEG7vaFD/W3qxZR32dINVDCiQT78o/haWJTDdtyw1pPUna&#10;B4kLRgmiiOBu9PPNvdCtGLyZ/NSpyCUrful6wKDyGiT3/DooVo6vYNHkivGAAye2C3UDaSRZHixl&#10;vnt/7Hs+Jwu1SgPsidx1+IoD3M+LfhReqqJ0QSjyvmLP9uBW9XcUNa+bQJo85BrHGiBnOvGUuESj&#10;1sK1OloJpArki2u0IlqF9xzZI8oRRBrC1gUSolcduS4dEVgpZTYqUf5ZEKzBUVymdY1uSQIyfSqB&#10;p6FmMGqFWiV/yGIUMXAm1kjNRGNLdIKgnNy2lKxCW/4VSQyWmDlDVvW9ZXqtltnat8QUA+O52vKk&#10;aFXNfWW+6zQ1t1aL444FtoW3bfHNG5HdgdJZ7aOTXF45fUmXB5oNauXJBDULBhu1Brva4Hq8FuI7&#10;ltQMOy0fmvkuFfiGhjZo1lpm0Z3DZGzpOClWsUZcWlWr/oHQqSoJVxUysznuKEnHGvRiFUp8p1H5&#10;ytIZzlaMrm2lYlYDlZ3bJButwIC2oigCIQRJAe22xSZKYABBwWdPMgOG2YkwWjik7J4NnlSZaKAY&#10;kbfoBVVaJZ8p9trg4XCeJmB1Y5GSxmQ2/61jbEScRs0bBjUgX5SyBeLVzwlHre9KALICmYiYEk0k&#10;3a9l2NIJaw1YJJyC0oVdvLhhFSS0Lgpnl/VVnKx0hg7PjGkt6ay+qcRHo2iRcEGtk8auDHEZA7hC&#10;tBLFJG3wAGNaWxjTCmoFsnb3NQ0Od/T1Hzx6pP3c4tTiuYn5xXEphBfAlkfPXQaUnmbsDah1emHy&#10;9Pzk9OLR04sEMh0ljencq/zp5MXXpq/+YO4HP77wk59f/eWvfvDb3/+M2xu/fA2i9fyrDMuZnD1/&#10;+OziEBnCyIO5zZ0fnVkcnOO2MDA/33/u3OD5xcGJw3s6Oja2tW3u7CI6eE9r69b2zl3d3ZIHD492&#10;gFqPI084CXXMb8HaOiG6lWzk4+MIg2cXzs4sklEk0hWcSXotMUWKZYrrEmQrV7BTcBMbkxAamVpp&#10;WOiqHIgSWOXiu2BaaFuinvhM3gvmyZDMUFgm+gRcpVD17uqmg/sRFQ603FElrzdrMfgVCCGEmTEq&#10;irE5yVzTTEx1Og5HipKcQBcGjYXwNH7WM3qBwEM4T550P0Wc2Cnyw8Q0SvVq2tNJS5V5tRpM6v3N&#10;wIbdid2y8rgWtGA1SOJ5tR4kBLC03ge4Pbeh5my2jFoVyWUAD+eKNI8ygDTOCmslRHv6RBGQDKox&#10;arWT0wEkKrxkcSy0rQ5Aj6RSF8nHWlkVCUA+ZVbZqAkKwkNi7O+1S1OTUUFxb7kZ6IrJVIMp0DRA&#10;NwDeyF+JUzokjX7dgxNiyfHFjlEHn0mfktDXdCL1JTWll1/9DpbfdKJ+bPYl1L8hLTVnle6VA5Pz&#10;p/CQdpBmerNE43JYFC6a1DEmXQnpgVoFXENmWluRGGcIWx5YRG0o7vE8fJe7Epl/ow3N2mOl1SfT&#10;RgxvAkcIUM5tQK/Z4CjVDdhoSdhEbTLH45cURqDfZed2zlfcYoEzLQmM14Nimi0ic32gjCTSCWu1&#10;ZNhP+ptAdHZaM6vu7FgdHdmCcTianbLvuT8iSby4Vud7Rdh/9DTLI+q1rpJwULbF296+3txl5RQJ&#10;N1gXZOvZrTbKUpeIU00GtaAsVb6Sh3W+dc6TQj40y35SMa1mxqS3BKCGZ/ZwBeokUnBUGykj2qM1&#10;Q8QJtVoFCjBIiGUEnOIEDHvAPEm85MOBSdCtGcADxRecPKxwEY2Z7YWREJolqRhkywt4F6TukC3W&#10;CJUHGTAL3OKvEhL3dQp0gbL4TB77A/lk+FvwMBQuoI7nW/FtaoIoQJdMqW6xst3NjJ8F9aE3Bubx&#10;J3hLYKpv0JWNELlAWYAuKJF4FT1WJHIDGBVx8qF22JUGtLi8mE9u6mziAUAXZIvythVJczdZUzjl&#10;EDA38sl8Aiyok0WbgaaujFuplaGbeAb8Q2AV5aziW3im9RBDceGNeWMLy4Y7rrMFcG5Mjr66PVAT&#10;0A5eDcJUbhaAyquUv/IbQf4jk/QsYGPoLDA8prPHyB+C3UNQB0CtrG1WO+s2DDzHuGYjeVYqmxWk&#10;SrWt2RskfImulAQuHOb4cdlE5Uq1HdQyWjAhG1ptESWHETNhbGlmtfAhJjeEA2V6N8kfd6t7Z5Ck&#10;QozOPpCm14oD1w+OW8skMPZzkvMzx9iaXp0BeEA9Df8TCleDbcyvUn4kfondz2BbA/lkuOBs7McO&#10;MZZ2wH0czQ4RjvXQSz6BWCZ+mv6pXzo+CJwYG0QhjKqTG6iDDbezAXPjHgafrNm6gSk40K1wrYiE&#10;H125Yumq5yFdl76w4t7lT9z/zLKHn3/2psce+uYj93/x4Xs/ds+t77/tG9fffcM1j95ZW7m0tn2V&#10;ApZO9BGw9I6LJ953+fT7L0+/59LpPz5//G3TQ7Wx5toLj9Xe94cFteJu/VNmt36u9uJDtaF9tfmR&#10;t18+/mevnkYq/GHkxK+CWqeBr++DZb1sd+vlk9deYRKsprlee/nEuy8ff/viZO1Yd42xq21bag2v&#10;vI1JNn37a+ueqt37DTGrn/rr2lf/9dpbPvfupbe/9/4b/+yrn/7rG7/wb/feeMfKZZCryze//OTG&#10;FxmRuuHQ7nX7dyAGZkoq0t89HBpdLfs6W8CuO1sOQatiWwWy7oPzBLJ2NO9rb+afolL7uwCZwDZ5&#10;O2FQOTZ7O+kFhOoEgoJam3o6YLN5ZTuH+TAJWD08wz+7Rvq5h3Rt5GgFVRLnJqK1s0nvxQFL4hG0&#10;rWTAhrWdokYBwOZIeZ5Gg0AmDSyo2o5mwLC+tKuVgUY8gDgNs5q3dAz0smAsRscAQ7+0wIBVDUAy&#10;4ATiQqvymMOWTwCvYmSVD5xkMkvrOb8ZrMrPD3x1JrCc/3jCuYdl1ZFFYpniqcGuaohEhJ8kYR57&#10;wo1OjHJkiIAV+0qktlT6JlotA5b+xR0liSDYkyM6sABBOMiq2ileIMGwg5ocYqSTfHyhFWMp3EGR&#10;bygY6lIEKTxnBLQjk1w7NHtlaJKLAm8s41LrhKfMhqoNouAVlksUMIsRRip+1IxslZ21RCXJhlkk&#10;voZLeU1wGd8exjHwFehk42tmumoBgmON9eRU1zPkGzsAyBduuUGjDfZyCqxWIFw/PEg1UFYw0Mjc&#10;MH5qYIyVXCb6+Icbu5qwDfsKcK0PYjV2lQmIlaCGAusHdGqWVez0xNjwOJn/WjAcsMbDhWIVhWu9&#10;ca2O4qwKTmSl2OpEQkVC7eFCYCqtHcuGy2gZZSDZWRqaMZHCRq3K3uQcajurFpE9hjWVZCMZO41g&#10;Fb9UzKhaa9H6GsvJ+ckygD/FeqsfIDuoBcBCoWoMWIhrNMvjU4QeM62HBxMwEx4ey4cw5CPByBEY&#10;m+RkzxC3EHNsZlEW45bxhrOL1XRMjpTJdAHswFfFIwUAOzNZq76aH8tbpINn5VhTl1XnJGFBaANa&#10;gVvhT0+4Ld+bWSawvupTasH8TyEEFeLFoRf6YtJAxfMq/dUxm0UdF/oi/rpUvaGMoroUVOMFlHTU&#10;uE5jmjp6GMHw4cnhgeFu8GoXmqje1nY8Eb3NTLvp6WseGe0YGW0+ebJnfn50YRGudXR2/jDDbxaY&#10;eXPx+OIlTWo9swhkncDXOnPhRLTBQNmYWiFUX/vB3A9/cvGnv/jOr3/7k9//zy+4/9FPL5EbfO7K&#10;sYVLU0xnPXdZIUznL0+ev4TwePjMXO/MfN+Zma7ZmZ7ziwNzM12DvRubGte0t23v7trT3rGztW17&#10;a9uOtvZd/f3Nw6OdOFpPnmZyCdnIEwRNQbceP80uxwROCu5joNa5xZmz8/h9xY7Cu2bgilaObYQe&#10;cCJ8mCoWkKAV6zSdMuwRlaDze03yiP+sKuBANXDdqbOk3fiN2h80tEaAynmqrr8zT9hnInsk3Csx&#10;WDWsqqcuRYcZ3aOOPmd9SXWZqDBenJCbMmPT0TsZW1K1NpLeZIWqlL1FSxw2Pru37J2A2ABFq9Dd&#10;ExFGrRc0aus41SnQLtys9h9TlIKXghbFCBrlsH81h6ogq2Czlcxaq9VoE68ZLZ4kvpWqJFE98aYG&#10;sYiRc6CxSUXF81gamsPQ6mWVYsLArGHxe/b3WuoPGE5GvMbPhvh1YKxQU+j00H1mWT1AyPZIL6d4&#10;42yI8hrvEuUmFMdXS3ot1Gr1uIF9CSV+M4fJttVoHKIgNV0vN1oszSZaPaHXSlohTJPDmVDqS1Sm&#10;LslMmwyGSJclDPbpVAvsaUwiJ03PKvkJtM8Zw8yqhMdWsDOTeZoI+rOsTzVrQoPLsK2TjOY6SnNu&#10;D7Z/SxkgLDRr64HApHfOgFvz/Hw+211m3TSAOKxELFezar3r2rbtT8taTYskCu3wQm+u2Gpwqwn8&#10;In1PW0cheawQNTiUJMyoG/aETNYJdnVHVYcP38gGrfTP+hDj1dJ08NRi+oDyJNuJqqNPyLmC34oN&#10;k9o5vnctsEbmytcqAXOs2la8C12/uWVljpXf1ayXBZ+SE4tNzcB6D8vhQya555CPe0cXY0vRWAkR&#10;EsfgKgUaWlCSVwm0LDE2SCv1Rj5K9KwVp3xm8FVUqfpSY9qAJZVTSOZMG4I5pVYdZvoOLxsNagVr&#10;CcrCBArf9nLjGaCXABtjIfTXPvCqcK+JRMhDOWypgFEjo0PWJ4t3Be6ins3b+SJ4WlydgEP0xgBF&#10;iFw+oYMKuwciBXtbKzdoEz4K0Ig1F5SrBwz76W7VK3lGTtFmqF2+F6TNPR/Iu1A4870ed9HBOFyK&#10;V0pkwCpjMCh/oV80zpESXYm7ffrYvk5pfSV+blJUUltjfks+NgpqI0+5iwUvx0fgYZzqLMabNalX&#10;skaZHCOO0VtW8Vp6L9x7Jvqy9ri5GQEPo1lK7kyhB0FVXlJelBDjTaatafFtoClg1USrXhaFsAUO&#10;k+JdcRA4zCJtMmoAm+gcd1SFg+SY0mAba4ML+FQZqt6cmFX7m6oDTQIxz8KRRsbZY2rWOLVbRUJd&#10;RewvUnnDzSyTquGkbdsKruuRYzVOeECgZIcOIlYLRsoCoWuV+KZnRSZLO+YpOMnCgRMDvYMr2Gog&#10;HDAMcIXIWVAr7laGpqzdsRnSddXmdSs2rH1mHQbXlx9f/fyjK58Dst739BMPrnj69ice/ebD93/z&#10;sQc/seTOv7zzhvfde9N1S267FuD68lO1fa/UevbUjnbWgKkz47XZcQ1NPdFfG2+rte6o3fSF2jtw&#10;tfo//v/Hf1j71N/XHrqhdvCl2mTT9ReO/v2rp//61Wl42j+5cvo9ChY+8+eiW0/9gVHrO5gHe/X0&#10;+yBdz0/Wzg5JFcx3HdpQ2/5c7eArfzDW8u7BRobZ1L7yidrHP3jNJz5y/df+/d03f/4vH7jpH5fe&#10;9ZlH7vrGsgfveWE5OcAv7dm6dt+ONXu3bm7Yu6lh75bGfdubD8CpAlmBpnvbG/d1NJllxXEqZpXH&#10;Clii+yMTqRApQl8BP2FRMnIFAlmTAD8eC772dcKRAjj5J0iVe17WOQjw0z+FctFmIysANAJrOSiA&#10;ghzstKgGiS2RZpjnebucqyJC2+1iFSlqvEo2UjsP8poGelgcaCJXiRYrWBRAy4HJkwLJMLosTA+Z&#10;ZPgUungAoBX1qjmreqPytN3C4K/xrIJC5Uo18gSdsng8QwgTaUxa1CHlb3vUTaZAabywyFWLhDOF&#10;OFFMHLyCsvayWgKj9GA5w308yh/u+CUJWJRxLUkLN+uBNdsGLApe5cTbL4jrE688rh5WLGQrA7kd&#10;5mh2BOeSHhzzKipWEZgGZpHdhq4csZcVzDY8yYFPxyoW06iQ5C+1uJKShsNTkMzhTJLfgx2cxKEk&#10;HYGIpMwSkevIX2txdTACZ+w11VXb3BvfXoArGJKvc0SRIFI9OSmA2VNkhNGMvOyPFYwy/es/GeZ4&#10;co9bZmGJ+UxrfeOG1b3QrD8wqwJJ0egRzmBUjKfAmTzmRzF8ld8VgpSJrxEJB+562s2xIY3mEmQ1&#10;RtXzsq3aGeFoZSFKxrdagC34akIb3H60Bu8ntOnk5cRYuRIVbmS5AX5uKmgQkCXUzpIS7tdbQp5E&#10;phuWSfDS+RmuNUu5qfOp69TMgPHcIc0vcgtBRKKZTIcPiR+XpTjjYR2MZErdvQHz3aJbZTs2pSkJ&#10;rojW0yBqHkC3AmLRCf//BWrJeuFZr9S4ziDJ6B1t19S+hQd2QlKo4JDPke9mb+PeYFU/0HpjMUJB&#10;BW54iMJNeJJd0XLq6jfis3XKnwF8malT6GXtcM4EllS4CoVybZ3JN8EtQcgsdiCHhX+agKJgYWCV&#10;qTavbaGFIFh3CiQf1RZJLqjcrVOTHBqU4HCtSOCgC8YpW9qZzgpkxdraT3RwT1MXqLW3qa/v4OhY&#10;45kzg/PzY3MLY0DW2flxUKtm3jhA2OnBk9MLBAhPnTl/bPbiCWbeXHxt5pKGtU4TIPydHy38WKbW&#10;7zPzhhym//7N6z/4yQW41svfmSaEifglTK3OED6Co3V2cfDMbM/MXO/Zme652T5Q65nTKFxeaW5c&#10;29mxo711e0f7zo6O3a0tO9rb9wwNtw+Pdk0cIWF4jGGtAFcG+YBaSZlC/Iy1Fa4VkfDZOSDKaSa1&#10;Ts/CaHFDDnpmGtJV9KOAVsVYJnE3nJLSYuoXeItXhdN8+c/wD6MslxHQZUDfxMnYVKlzjWlANT6o&#10;G9h2Jl21bxjy+clEvIZTdSaTWyESGBdi1kljHi8sgbFMF1Q5ktMrZ4jtnkmt2sSeCGrplwxOAQ9Z&#10;1ML9GgyHXLWY1sNOvWvFGa6Wv0/0AswGq5HO5uaxriLf7I9CHmxJmyon1SvGCYHfCd3xGEyGvtgt&#10;HMUpn1bpUZPnHn9/YJj3cyPMuhhb2VR2/4Y8jDQ0UjQ+UKWellNtppxtRKUy2cW/xRy187S9jaIm&#10;TRxx2L+gVrjctCHCErtVoSCiCInTjwiMQY8dyCru0ZLa7DDROOSfiHXDuwIXA2Y0A7Z0OmIHFXib&#10;NGmc3OlE6YoZ9g4ThkThXkKk7MeGfwoqFxqvUKunoXqz5u18FCvnMGQL1wVWFCd87bqHOdinzzJP&#10;+NSZOfZ/zZ6Np9Ri5kRJKQwv+x43Z3el08H5R4LhiAy9d1l1XKLdcD4jSB6nB6Ssch076QJ47YXh&#10;sUg4W0r7sxhU5Xv5XCR2PfLv6rhTBLRlDiKK38JCayX4NzpVmD2E1qHK6+TVeU+WoLqo+mmUGCHr&#10;12mQEg52ZWizb0gnnAm03ifLnulenjacXy8lBS9jkZiam8o+gdihZLUqFCUgm2tMsI4mLo0Jvd6O&#10;Was3RW05WwIRsohTCiZpKXlscVpSQCR6N/BQy1+TG6R2ExJQKaYc10wLHNJUBgyxSrYMhrHYmBk8&#10;mtIZNTKfZmQr3MWtZ7gf/hDACaSUrlXaYN+IqLX3FRwrkpAPAezB3bIAo5rEA3jjnx22y4JUM6on&#10;03pkshWI7eMF/AmNMbN8TOTqr519XSYzO4Cv/IkncXiCWoG4meWDBZdnZDkzscmfgKz8tQ2miOIV&#10;0TJlq+S1ApD8Xp4EdgJZAd76as+2lbMX+KpxMprECC3DrUMRVhom5HGjDBxCSUgOcw/MKvZUeGDD&#10;b1GpHkGkabqJ0bK6Vasu8DUr00ven4wiArREYGpa8gRYlLWXHoE4bY+c4aDzah8OJrRsnjKr8O1s&#10;x0BKTlMxnQqFepDpCFdbjNBo1EW3ImahiFLXLyr9nKV9nFrNYQq0Oqx0ETEgVKpFrgg5z5eOahEO&#10;qOiKYkV4WLJzDX+Oo0GTcmR8lenJaFOfb2BsTa+vTTnN+kCbisynWjyJyFz76rqWLqobK4yRU2ET&#10;4MqHnJjRpAP2YcXkEOUKtAC1jg6AT4KswDBE8kC3kihLtKwY120bV2/ZAGp9fuMrT7/y0gPPPHnP&#10;U489+NzyB55BJ/wEsUw3P/7wjU888tXHlvzzfbf9xV03vPuem99+/y21px+orX2qtvtFzZvp2Vkb&#10;PlQba9Bt4ECtcVPt6fs08ObaAlqFWuFdEQl/41O1V5bWuraRAPwnl0786eVTb7908gNXzvzplWkm&#10;4vzZlen3XzmN5fXayxqo86ekMZ1nFmt/7XBzrWt3bfea2otP1FYsqW1biT75moPraktuqP39n1/z&#10;9x941xc/8Re3ffXDd33zHx+87SvPPnrXi08/RKIYTuw9W9bu2455dT0S98a9SIK3Ne3fjkUcATA+&#10;1Q6h1oPdrSiBgak84L7R+BAitI0sIsS9SPeR9DtjCQkuABXKEQSo7PFB2NR2jovgQHKzoFgR0Mrw&#10;qfBqJsHITsxMIwTDQrx6rDhrjh1eyef7uwi77gEY8y0iYLs7mnvQEosv5UuBzQiMea/wJ0wsXxfK&#10;1/BYdCsAVUObZFrmXeRF80/EwwK6XcDX9vCuArrO1uZA1mBVTX5imI2oVA0lPizYqQXDy2rwyU/j&#10;7JFsM27Bq7GFqw9Cu80kqqc0+Z9OucufrH8pEvf0jyQS5kQn2wUoV6jVBuwMeRoGrMYgieM0I3AA&#10;UWBXApkkRVYz0TNdrYJR9E8ZGVp4SwNXhwzJzSfVq5CkgRnkKjfAniArqtfidNXgHBCajjszYXK9&#10;GvdyD+sog6sng0anGetiHoNf+FjDWmtgnbrkayLewOBPRKxSAvtL+V06ZjVR2S5FbiLPPIAz0ZjJ&#10;MLIwmFE0AtXxqRoby6SqXyHPqry4IEZDIeHVRDflgcsb6YF5i1cF1Q+2PaFWQc3jUKnUh1QaUETM&#10;vPEsHOUA64fjXOXiOCXhscKH9Uut2LXHVZyip+/QRpd0mQ8XfX0UFE0H/GgtUEp43bi8TkzHlesB&#10;uPK/Alm5Zd3ZXCuuNnpro3Nts/gwxRepMIrHV9VMBQt1+qs6CpLvKjTYm0SotQzJ9eLaAWuYmq8T&#10;mHS4cdkAAaUa9Uu1xwaz1jmMq0BsuHVvkmBdXhZW3barMobHRqwSXqoKDJds3M+e0MNyWtupIth4&#10;I9mwEuzxpKOPHevylkkb/Hze5eJPmmT2EgjhMjrJ41j9ybo26MKjK4RaldYPC7qbNTIVY47Udb+Y&#10;2Howj610qgLBSJ4YoercUMr+TKv+omZ0BS8Eq4WhSlMBCm+AnRU9LQUuO8soROsgBp6+jh6aXwOd&#10;/QOdvXSuEZ5w6znU07XnyJumVuFVQdbzR+fOHZm7cAxf68z5ozhaz547dmp+khym2Qsnzr96BtTK&#10;zJsrEK0/XEAeTA4T6cH/87/kMP38Z7/8HlNwvvujBTjYy985dZH04Eug1iNCrRfHkQefFdHaDWpd&#10;mO9fnO87cWR/b9e61uYNne07W5u3dLTu6Gjb2dG2u7enYXCwdXikY+rYyNTREYDrUfDUCUK0BVkZ&#10;SMs8TNNNxNIogOfs3DQ6YUrt2XOz8+fnZhdmZxdneT7IBK8jxT18KRlLrCgVqR6CpxXrkafUqUGq&#10;RUgszKOiIb7BFOLxVRajo8ONYkOy7tfHlKGaVceqVIrG0mNFlZZhFVY+RGEzZuNBrVbCq3MRr6D3&#10;K0AadH00AnxskXomENXIxFyTS3PtAC6G3KYRVRiU6Mmr6h/ZdqsBIZzrozDnBQmmyl4teFA06lqA&#10;7K7pZbooF9YNIRAS0s5bVWAGA3qsWKOSMSblQvl1fuBF1WlX4xxYAHT0yUmKJN4CVB54ZXo39jK7&#10;bAqIFblaeje2CjsQKPt/UWhLl2utR36RoGwAlU4v6SKVlObISk2vAdFZeGEeBTI7QFgrB2p99vT0&#10;PB5O8/NxzDJUybm4ikcCftsLHUu5x41iLSg5UupTot6xXZNmh3pPUM3V7zVbImev9ig3xWLIVw9R&#10;45c1u9V7YIFq7NjOHxaTFv1qEKCGxAI4Od6NS3GlRr6ezZGIpuwe7nNlYpnOReFMXByLaY8hVn+y&#10;E9UZZpqB7Im1R+n+aFKx46n4ZEt/y4qN1lofpTgxq7jL2KEy5ZXjDnzIrQ4108RRb0jcaeT6kk8D&#10;78O6F4G99z1OwkGtaQyZby+KgzhXWQNsFDVNtEjCnG/NENZGz5wqHBmmxFngnDy5Nysl6W+wqwXM&#10;XCZFPWXHcGSAgK6UF1ZkZP1HS8yfdHQUOyv4EI8i8mDNt7QA2HNH/FGp+817T1InIXUTK+tBI8ZU&#10;MHpiEkSlJsJHnwB2Kvk9QbOOMdcCCESBDUxHxO8qB+YITleij5V7zJPhCaMoFliFZwXrmm5FKsyN&#10;1/NYpKvBXgjJHOagXL5Rf7XMWIplykTK4v5ucCZPAmh7BvW9GufjYYmqpD2kNGlSQFBicrmBUeW8&#10;FfSVWbSuZK4PvJUKdxQAKRzO6yFhSmnryFDKbtXlEgqqKDdFQ+yKYpCAuNFRs4RhWfWYiGbDbBZY&#10;YaHxahrzR/Jn/K+AFq9/4Tr/avnckuDiXoO2iCpXZLH2c0ae7T2nzHNO4y+w1oqAEp2YqF61Po0G&#10;eY3eOyVjqgtTXWICRxV650ikPB+1V0HFHBNcy+YolnR+01nR53kbNHSlSGNI1ic9qc+xH1t0sU7R&#10;RfB/xBkB7KticU3Y6kvToNcQPhfKuVJw4HDq4ARIJx34DS/kM0M0irke0aCPBk2+1iifIZM1tRXF&#10;GWNgSUVmi7OzTQxnApCgkcKEuwnpIZNpV+OBjXt3rNu55aWtG17atvnl7Ztf2rrx6ZdfeODZZfc/&#10;/biw6/LHud325CO3L3uUQTg3Pv7QZ++/669u+fof3/6N6+696dqHbqktv6+29snatudqu1fW9q+p&#10;Na6rHVpb2/F87cnbRYF+6E8EVuv/vfPttb/5QO0z/1B7/PbazueVALww8b7LJ993efqdl6dBre+5&#10;fOqDANdXBVxBsx++fOodqIJP9wkJ46Hd9WLthaU1vhRJ8LK7a2sef+cry952x5ev/acPvu9z//yR&#10;27/2yUfv+gZ4dc2zS5irtGP9i3u3IgmGXIVZBanq1nxgR4tY1l2t0gA34CNFvwDJ2dcJXj1IzFJP&#10;+yHyqEVKS9ALIwqeJFSJx6DT2EHb6PKwJqWe1T4PdASPOYec/CFCyIkyIsKNP4FdaejgL1DWbg+v&#10;4bjWITPAx7YI5fZ1DJHWC1vLd4Fa+xASm6ol9S0RvsLJ3Px23PLdEKp6vheW1RZTj04Vau0DPxPt&#10;2yGNcQ+cKuhadKtmq/Z19wzrOA0nDBYFgiY2KXBUSmAtjNAsTzJ8FV93zygwlX4Hx7ui6SBR0fpi&#10;wLZNWl5xn+uU0W3dLzhTlH5Olex4ObVKAKypUQK0PsGK8w9SVU+Q05qTw4RRPdKmSiZDCKNZxwoX&#10;0Hs5A6Omoc8FDlQoWoUkhaaAUuao5ARUQK4+RHlFiTsKUZl4HU4sINIQs47oA1drIE0wIcjNgIjX&#10;cBERLMy0GI41ZTtJlFsUuVhGgWM8aRWn4A9kGO/SdVC4ALItYl2PcdH5RMtgwKzHseAWfHdK1UWm&#10;lgbc+q8az+PPERSHrRVnO4X2h0Nb2FtQrtLK6fWiTLnQK2DJs1hFqIYRJS15eII38hYWQGg2L+Cf&#10;AE4e8L0iouFX7ez1WJ0Mv3FN6LVn5W9iUDQ8llU6OslvwYfASj5Ws0pEMb8+bVUA2uJb6ZIFWc2s&#10;+ifFEVuPz2Lp60poE81CrSoHTRT47C/mN36/0ErJr2NdmwHX6dK1bEzJJQIqE2INRwtPzdlQK9f4&#10;NopfbpKhCyVqbm/WvoOOtVIKkC6AIRIX+h8iakIy+NrgoQ5WOCsUSjlJGYUaSjY6Z31vqgqVy2KM&#10;hSLimE1hnTo4gNOXgSh7vSuYQPYXxehsB13Snhx74KgDqYNCo/nC4P6rBZ8a0lOxOinRQpKE80kh&#10;HkCShJ7ohFP5uQ6rp6fwSoJhxkGtGdkK6UqM8DDnBc4a9O8GIFpBrW39A60DA619PQ39fQdOnuhd&#10;XGBS6/jZ2bEzs2Mz8+Pz5xH3mmi9cEzpwcarp+bJED46c/EEZleI1svfnVV68A8XkQdDtP4GefD/&#10;Ig9+48c/vcr41td+MHP1+2cuvXaSMa2LlyahWxEJL5LAdG54ZqF/Zq5vdr4P1Doz3Tk+tru7c1Nr&#10;8/rmxo1tLVu7OnZ1d+7t6znU39s4ONQ2OtZz7IR8uZNke9HooS+BThh58Ek8hOAfVJSiT4UNZk6S&#10;zISmEbA6f25u7txcUGt0rWdgrfVA1DQ8UmrZlAURD1urKRIpST8VqahGO9tLpLeIVoV4FW1w0B17&#10;uKuKCNG9LzlJqKjKTcnKvCpApeLDtJK0wTZaB8ears8cYyoGizBBFMCkJBgFaNkIbf+eiv5Mc019&#10;Y6pWyjE1SkylhkA7DT1YQVnXT2pzuGA66r5JmiYiaVM51XlOS9bNoVXsXMq1tE54o8hDwx4eW12G&#10;5TJLqB+olrxtAklly0CgtOpZDF55dn7GMLLy+hqCJnFE77LWF/NVEKz94Y5fIrdJEj4l7lSUhdlF&#10;+7sqGFxoRp+XhNz4zCiudfgY5AcyOarHrB2wJzexdlJBM/t0RktYiG5+prlrHYniBq0tT16RhvRY&#10;D+zAW4VRad6PxpEJf7IAIWOD65wFRe531L/Kka4Ez5IQC3OSVs3Zw7FGplsFSnm784csYSXoRW43&#10;cYDOXTsWBEhHpkKtWnX1Ybz1XoYJFtnpxfDUJ2+5HRO2PKDOYnjEtLJzZ+Vw06itOR1EAbeFeoKi&#10;LJZgfUjOXQqaciNDuVMcLDPTM/NnC2E747GrBoERCEQz7AYKggiN/BEglzdPJGdEENmN+WfaJcLV&#10;ZFMRyCSaS75WCu6gYh/OKDATLxzSqXgCU7hbv51JThm+p5lGERLXQWnVEciYHHWvuGWUq4ABMzON&#10;foNp61MBxcs5ML8wrtaLej8PUWYTivsFCrlx9KsDePR6ObpFlykRxDWZYJK+Lryf0YjHmegW9GUV&#10;nIb0cAN4D9iiyTPOQLYzk1SSiRFjbCM3f1Q0xrHO8gLQMugX52fCooxwWIbMnh0wWO0PYcsDgCsA&#10;mCf1xnG9EewKi6JKFAZmqCcf0j8G1woMpgQEtWIrFcUaXC3Ck6XVz9GSAGV5XlNMNWFIzHMpSbFH&#10;8rsoaqdG4e6oRGFCKG09MEZmNmkFRQuDnMUzZ9n4LVqege6w1iwzP99Wee1IkXZH0R3/fEjIZI3G&#10;51adoOp4jyJMZzCWLTITnZ3sBchomYBSVlqYUrav2zcxUesSHy+GdwzNYTKaFXD1mTYTy9Sey44h&#10;iY2GEcox5La1DrQAVPXy3hKUoA8pYgrtWta2SBWvtojPCTmIchZ1UVeYVU7CbpTgaJU7yWd7dznd&#10;j7O0p+S3pTekgTechVz/GLUCaGVq9QJD2NJ/14fLks0WVO6UbN6JYrJJm9E+/Tge0QkzK2XD7m2M&#10;b92we/vqLeu5rdz4ymOrnnvk+aeXrnzm0eeXP/jcMlDrrY8/fMtjD93zzJM3P/bw5++5/WM3fOWD&#10;N375Xbd/87r7b7r2kTuueeyO2vJ7aisfrD3/YG3VQ7Wn7qrd9/Xatz5d+8Tf1N57/Vswa632jlrt&#10;b/+89sm/q938hdrzSzQ750jXn1w4/g+Xpt9x6dR7L5++/vKp91859WevnvrzSyfetjh5LbNtGK4z&#10;fKDWvVOQeP3y2iM31276T27X3vvVa5+6+0+efeCPGGlz+9c+s/TuLy178NYXli155flnd6x/fvem&#10;Nfu3b2zYs/HQ7p1tDbvbGw/g1u5t29fZtL+rGcgK0XoA8TyAEHZ0dAAM2cCQUjyi0NGgO0NKgCss&#10;JTASyAo0FZPZzeRS+kG9ihYXY6nBpNnznTeuDo5Y0EGZPxm1BXYFdxl6iWOMVDhBTbQPEi/MPzuH&#10;++FgQa1AU/6pZwC0SIulMe7uUhgvcXFDGbrLPa7yzDGS9Fe4VLNqFPhkOXG8teDejn4KSlhZ4n9j&#10;xOXn4FmVJTX7A8wqvwKpMxg4bCpKBPY6Ralr0HFf/zhoE+CqYzzO/wh9PcR4GCwdAtYHvgLY1Y1y&#10;ic6unhk2DniXbgWMIG+qjRj6HOeljXgQcWTAwLzoKPMhPMnrc8NjyfELxABqDuK0NFB6Ux/r0aYZ&#10;YMOHBPomUDcm0sAt/5U3mjwzgo32ON511LCgNRGtVQxvfKSArAiMhfcqCnfCwC8fZVJUSFhMpvGn&#10;pLz+LmCOYJdZU1G7OlQzjjXDTiXofRO1GTSKHxZUFquZwapZHsDqEIzoESmEszDJavJgG0UTix2N&#10;7vc4+sGzeqNgKs0szgNci0ljwlZAS52eGnNG0aMJc4ZczYzWiHxlCSbIyqOAfK8zVXr36RH4k7VC&#10;PLL1eC3iXn45L61jwtgyzamSf+s5s2WarTS6/lBhRW4oYJPJFMTsxF1BZB7Yx6wqU9dpN+CTxJsN&#10;HPLE4hOfhXOiR7giGUymm2pOkV5fotvVyXsT+6F4Ntea4bHFH2zWN3R54YotJ9auWQbquPx1Fqu+&#10;uqRACZrGUmhtsybBWjlAyGSxJqbytsTRumKLih2tqdKc3+LaS1cd3xxSpeG5EnA7utp235JTJTyg&#10;IkwiUiH5NFktbDPmNOvlAB5JblikeFmDZosMsnAyATwOtnHxXeoqX+HyWEyL813JzIxCGFPrYXqx&#10;WNi5sqO56mkBtfb0tXahE+lt6u9r7u7aPzHWMnt25BwhTPOHQa1zhAOfPwrXqiimy6fOLk6BWk/O&#10;TZycw9pKjPAxfK1MxMHUKnkwk1pfPx958G9+/zPkwZhav//jS8iDwasXXzt+zhQrkBXgqvTg86Og&#10;1rP4Wud6mdG6uDAwfap9sH97Z/uWpoa1zU0boVs7W3d0iWg91M8U2eH2ickBxrSOTQwqh4k1rbE3&#10;pExNHGGvRDKhaByGXjKcFrmmIqk8GUg6wNkFzK6E2agO0DRLWhV5cYg1OUvVmCh0t0fOCF56c7hA&#10;LxiP4gDI6jRXeVnNu0JUpnQuYCz1QdoWbD7RXx6eabLIvuUSCCxsk253lA7q6RTluZrx9i2U1oZR&#10;ruobg95M6+WNUoslMFYROwaWvJJ4D1mvMZ1K8VX4sfquYoVksr4UlhP3bIj9+K4FjYxDxOqrokqb&#10;XyirxHhUgVVh84JRw/OX2Bs/qbdUwMPYWwxkWNPAVxaVhdfgnzKJR04tUxYxTOZoLZQF/4SIhpoW&#10;Oy2cLGwj3Z3dYoJhmUJUtqOZRkfU2levH5W/iiD1otaPGq9GTgXFyGqBvTCtRTgnZ87NsufEFOra&#10;URFHKTot1WaZJXXONBrDYKAshy7MnjW9Hr5qXZ/+JFRGVL3tmvxYWXkzjNQTrXMqt8NTsdKnZdwQ&#10;qM4cHXCpVcTOJXb2EgphYpnMW4r1Bceyw7M+2eGJboou1+oMLXx2b51zDBEV1ISQuIQkFSWIvAlV&#10;urVPL2iVZQifPEGvDWWgROBCnrEBnxFZavmiMrdzmPhMpb6JWjAGwGKYpV5m6OtMlioe/uBetwhD&#10;Guu9/AqFISvgN+pfsaaOQtWpkte4XaJejMlhbQ6DXot7LQ9WK8dnP7d1HJ3qaCV26Sh1VeInatWT&#10;ct3j4ICx6Bc0CF9VyeADYrNLo5TmHlQAfjMqKA7YQNbAEskH7A80WxtaT3wpN0tA4zrJVMz4CbWW&#10;vIQqrQJrXeIIuQWXhoF0jnEhePMVmT3ox7JfKtYYBbJQIt5L0Jpw7KiYN2Fss21K9OGxPZlycgI7&#10;0/WIDtnWXCWa8LFeD6OQvfxYgKsUFiA9k7Ssn/wpGLgAYIETEbbc69thPMb6rbPVgimMV38V/xlt&#10;s4WsBUBCtGr+rb9FXArlo7y+msUCZB1FZ3t0PKLT0RSmAvDI+RzLLM+qFNQSAxtXk+cxMKpn7FYV&#10;U82NX6StY/TIT8snJKbFNKznNLr8jTkowNX+ZG3ojEXlQxwF58Btp4lSelqqoLCi9CsV7uI9Kg1Q&#10;D7uSkMfnfJ1wfMWXEzsn82g3rKdIGoLeGDpUZZILjGSnGbiqEkjr0Ai2pFr4UIpuguXR7pqGIK9J&#10;AzENd36XtI40+zLBVSmpKdyLVJjHIYF1cnMCnxRh+i0yamVWX4CuLbtaeyZsZXvxx8oEKEB7bEKM&#10;K7uuiDIQLJADWNLT2NG6/eC+zYzAObBnd+OB9Tu3rt68ftWmV54gimnl00++uGLZS7hbnyZP+LbH&#10;HrrjiUfvXLb0tscf+eZD9/3nnTd//LYb/vTWr7/z3hv/4MFbrlvC7ea3PXjTNXd8uXb7l6+58b+u&#10;vfE/3/aNT9f+7s9r19f1wUavb6/VPvbB2n/8Q+3rn6k9fldt0zO1tm3Xnx7544Wj150//qFLp99z&#10;8fgfXDjKXJza2ZHa8e7aREttcF+tb09tuOGdBC9tevaa279Q++xHa1/6+7fd+On3PXHH36148OPL&#10;7v3S8gfvfPHpB155/okta5ZvfWXV7s1rD+7YwgBkArd727ntaW8Sp9rX3oDZu699P4Nq9KCjFUkC&#10;HCYDSInbxcYJRBwVngRbAsl4APxThFUlKwD4KYrZKWJgV1hKtAzW8GvGL42evrH+HAK0BoJUAaJC&#10;todH+sdHgKOGpkgVhvro5owOMs0VyApGhWXlrzzD8+BPuWEhb4Vg5Y9Vx4Ghu1Lgg4fFmsKyCkhL&#10;pawlhNflTy092FZ965HkWFFM/dIh80O6hgShwdLCnFaF0NGgLUUfKqOeQLDS1XPmP3mEHwJ1zBGd&#10;WKaeEck0lMKNwMHsqCdI2UNBFLA7VtwDLzMmSnSrG08eqynV+iBJeJMTI5pec+Qw2n7G27ATOgYv&#10;6t+g1iSN8cDyWg5wGFds8AoQ5klZXpENH8bsCk0aD6rUqg5hSryt3Z5SydLS8rwWYVcZOxNH5Meh&#10;OoV9TKvqvRU3yxsFOI0qZXDNLRRlInNF1epDpG/NP/OCQGj0sCI5/SHxoGooqVFlFXQsVs/pKkLg&#10;mnivvOIwalRuykkqQcFVaLC51iNDE5xyOStSjAkk5xZdbcbMxivLbxcSlHNVdCswVVNqeBf8MKNZ&#10;j3JOo36ewXlbBrcCPr1ssVBZD+y1WtaeJtYmstifzGVdAmwQbyFNUQgDR1lu/wb9GAt3i+LZrLHy&#10;i3lBQCxIjJVr36ZeA6dc0aTmxI3KPAlQo1ndLExTOZ7g0Kq2IEtjbTlxhhCaftT5lJ6lAgw0KDU8&#10;eBUUrA+38VXMVeGv8hbFUqvloHFGXs4i1zbwjgkWX65ShSkHOXGL1cysHbGsKiBMB0WKmT5iXZZp&#10;wbAnmhiy2srr4Teu3VNwOD5HLjtd7ezm1RL6p/mN5WPT1NfFxumCYWVN9hZXnr2yanDyGo/hKamw&#10;5q49UsJu4SiIomrjxeCuABJ1Ros9RnV5kplUhaNvNGwT10qLFzHPxJBuSLBorDMjgX7ZcHcfGZKg&#10;1p6mgb7m3u5DUxOt5xYmzyEMnh8/MzMyt4BCmJk3x7iRxhTUyqTWM4tHT85PWCp8ZO7iMVDrhavT&#10;V783+4OfXHzjF9/5xa9+9Pv/+eX//r9f/+Z3b/zg9fOXvnNq/tLE4iWB1cXLkwQyCbJePDx/fmQG&#10;fnWu7+xsz/xC//xc39GpA/1923u6d3YyoLV1a3fHrs62nT1d+3u6DvSZa508MnRCRlbm94hl9bxW&#10;VLsExpDPRCYNha8GqypFBt7s5BQwVY7WGSbimOcREXQc3nXh/Dwhw9YGU3ColAmjIjBgQkzcToKO&#10;fO1nu6OeYtN4DeP8FN2aSaGCtZFHFv6q6GCTn1GigwIp3XenRilgJjFg9lrXM8Pi28wgJX24940M&#10;erFsWAGwsXSGJ0wvowLb2tPCxouil6RcuLrYNc2Xhl/1RxVeNDSUMKp2G4Go5PSaNEtaeAGfaUKV&#10;vdGlf4G+osU8ccef6S6V1qF79pEr2/foDpGYZ53+6n2uWEzLTm5kVTkYqzQm9XRMk0omapLTMCyS&#10;UUH9ijqOl1W/0cyDS0Mz1UGGda2soWzsi47eMcixTVfwNcZIIyIcvyjM54iMDqRPl0qzcDxehZaH&#10;wFvpDXmmq5S64khxtHp0rXJxrXcVCK88vWUYqfeEomT2oJcMp41aRoUs8BVVMApqD7MVlSoQaDjn&#10;aDHBVG4Ox6ZZo/CnOLfZJyUhiRO+nmLlILHASFG+FrqH8EzRHDt99mS2nYvdmORBd6hnpZlnSTiO&#10;9NVA+hJb5RhhnYvedFObfy4UJeuWP+WmDo57PfGBZ791FreYZAKfPBhZU7vsd7CC12U65bgCft1k&#10;SdOHWyb0FMYpg2Ht7gvNlX5KztVZn0IjDiXObiwMr3O+UrjUdXJmFYAqKDrUaxqUUTLX5cHxNFaT&#10;gQSGbSAsvDcv07wc+8BF6ym9STSdF89EnHCCWNbA1AoAJJtHi8cyJ5kpwLVCp/aBC0tU0MvhxvZ0&#10;JS2WLwUhA3SVdutYJn6I5MTRkgR5ZixtTJuWjxavrMOH9I1hBYO9PbEWWlIcL1ZqJ+hKOhu1bbB0&#10;QpIj20Psx/fKXjuhIbe5RSosNlWiaI0R0i/yYvN6wKfo4vHi3aW20zRFL4xSiBAUAIeA6B4vVCdY&#10;kAtSrAfVK//ZwB6hb922ap+begd2qzo9qEqHTuciwWmsalWrY8zUHeSfiuXUkajtXoZvJVePLTIp&#10;d6ugoAekhfRO7HxOiRy22pog3DLPSS0PXpNN725OvdWl5l3KpNLL8DmzbglRVlMVa5fTchV44Ua5&#10;+zsRMuRM7tan9nB3efTDS3pTBoNnIlfGZUvt5aH0BgzaA11NZfwBuFTuLb1Sk1pN11j8z3nSg3DA&#10;qEkM1ojXyVHWKv+MrZ0XsNWUPiU37+HD5mNBLKGYwBjgHMZ74m7dcWjfLiKF9+9eu2PLS9s2Psfs&#10;1pdXLX95JVLh5S+/sOylVfc9/SSDcO556vG7lz9x25OPfun+u/7ttm9/8NtfftdtX7v+3huuf+Dm&#10;6+74+nV3f/Ntt3zx2m/9xztu//I77vjy2z/3T7X3QK06hOlttdr1b7/mndfV3vW22kf+tPaZf6p9&#10;47O1u75Ve26Jgev22mhz7XjftacHFenE/bEuZrrWBvfXOrZJctyz+8+P9X1sovNtm56rfeWfr/3M&#10;X//B1/7tfTf910cfu+uLKx+78YUn71nz7FNbX2aSzQu7Nr20Zwv5wPhXd7YeOkg2mNS/HcDUtqFu&#10;gGtTf2fHcE8HstjhXp5ph/DE2Mk/5SkVv9qDZoGVQxdG07CGDSaZRyrwadCosaX4La3+7RN0FHDF&#10;3Y0dQK0ZDnMOirzAzs9BUCUNgp4RmMlhnuQzuQcSC8RKKtzPPdZZ64cFLAG6YmKdAwxIZpFQCLOl&#10;+DQZZa3J58ZnwvcaD0Pz9iu4GFoVmfGgkHbm4ujtg7Cs8rvmVwyx9X0UJ/XXuUoiUVEFR0wuPz+P&#10;ZUPlk3UPakU8LIv7YYmH4/mX5twDaWKdSMZSHBPsYywSL3P0hmAhZ6feMaTCANFJ9sNh+iZSAYhK&#10;FXCVmgNxOxIY9VP8QLf6MxqKYy9ryE+igPvGBFyDI7BlBosGNxVVrROYgiRtDRXjGh61Qo+aEwNu&#10;lGbYCDMPkpFbDa3hKMP8xoGZ9EpcmWIKwxGGegX7ib8V1SGNKljMqFUiXnF4xqJBSUaDBTMbQOkY&#10;V16xSUoP4xHozU8IJqwj5+T35meGg31TeJu0YTtpZdk1fj5x5gyMKxgVunWMm62tMK4g2OPT1Mmz&#10;xrSZo5NMY60fO1oVoQzXanpZplYFLBewKuDKF7GQWjbztCxYLYA+yJ7fb5inkN64fiMMFkY9TcF3&#10;OlhZUVHCq6KJ6w7d1LWccE8zNJU8JMNUnnFDXb6+mEgddyTUamOnJDSJIM6Z2hOr1fOLJNjPl4o5&#10;v1NmURKJ3R0JQI+NONlOyjTWyNlYqrTAjuHSRuIB51OdWOUgFQyQ8FLDZor4MMRv4o4DFcqU15IK&#10;babU+l4DV/c7TQfZa6pIJxcfUs7IwmdXpJmNxDWVG9dCLp9mcQsFZNcKPlXskUiUVUGaPTilqSpA&#10;FHtXIgryJaeADVdyYio8RrJwDhFnujUr8sqGMS6WytSlvhSEM90K0TrCuWCktx9bBL4jZqb3t6MQ&#10;7u5ugmsd6G8Z6Dt04lj3hfNHFxYmCGGamRudW2BY6+QCjlYYV/laj82cO8rYm+kFsOvk7IXj8xdP&#10;ziMe9swblMA/fOPST3/x3V/++ke/+59fMKn1V795/bs/nL94ldjh4bOLo3MXxpnUOn9hlBvpwfPn&#10;RsCroNaZ2e5FhrXO9U0c3tvXva2zc1tH+/a25i34WhsOrEMhPNjfzOKNjHROTA0CWZnRCtGamTdE&#10;B5MWA2rlxzKaFYxaR62KkGH1uhFgftXGPFb2wgzAlVcid0whaHNaprDESRgwI9G7m+USCxi1CtGl&#10;2q4zrgrTLjNX2BzOHksmTQbnRHXseJjU3EGtGZ6kmqMa95qOibPQhGMdu61pST6OBHqDDdhbWJLQ&#10;UMVkaF1l9p/UVVEF695QoZreafVX8d8KbgWZ5BdFf+58bzVKDNL0oHC/LsjCqZrI0nu5N54vg3OM&#10;ojWfU3jDw0JNQ6lNo0PMQdxembQDSn6S1dFhPqOqLWRpKi1VQj4L53FIQstEvaKqvCVXe4YxmQBh&#10;LKqyzC5lc7Y5HouOOpRgDtjQd3aFadtFZepDrJiHORhnFmfPLswGJ4fQDjUXCo5dRfN+3I+AEc36&#10;1yBWRbgljiiCVU0x1Xp2t66+qOovkPFGBrIvBpyXq7nb7NgAOacre9hpfrvRqXKD2ZO1Y3vgjcao&#10;msnJrp6XBbtGSh106gdi1K2Bjw9Ct+yWqWtzi1LXZyE2t3CdyWT9Uj5QScIaK1Uo6zp3ZFtpvMch&#10;aqTOtYTE9nvzw9oWXpPW1SfnXANpWW/8Co5WXg/s92oUas0Q2gDIwFcWOD+Qt9O+CWFb71O4tSdq&#10;q36aTfmef7qBmI61+NjsKjlCQ+oG3RWbqzjeYg1Kmlp412xiCzR0juWfFjA7cJi32BwrrlWfJuhr&#10;Of0YlmkWO0IbYWM4Uu11SlwLak2kH4+DsdOLCU+b1J/QpADIqROsBECUwDCYMKg1jHSAK08CEbmP&#10;W1tBU8ZOgouGoPqxxpxx58aybpnxUE5QPoqVhpWk3IA0eTiBnfqnDupMptWGFvAr6FqDScWvAlYH&#10;R6ekVVZhbSQcljUC3Vhni4FW7K600Hle3LJGwgCZhJos8JPazdhV895ZUVSuFNBGsJJVF9qW6t8m&#10;3rDTWaQ4TuMAr7/Swgc1zmJV4If0jUD2wjyzNmz7RClmFUxmK1hKJ8FweFTtFdqxTXuaZk8HhEM7&#10;ZL4ac96H09fLmdbTyIo0wJSp1Q3eXcvp2tKSJDKa9dULcgEqdYV8Ikm8L10bd2diP9F7tc94ecLi&#10;6qBOALsDArJUfFraIqnEgloFPmPa8oXJAwhPQlKlwyI7q8fk5MX0+kGqkLEybDt3iputrWX4TfZt&#10;MbrsMM53lep7YhT4BPg50Na0r6UR1Ap23bRnx7pdW1/aup4Jrqs2vbxyw5pn1q5+6uUXnnp5NYNw&#10;4FrvefpJkpluXbb0v+657cM3fe09t3zl+lu/cv0tX77utq9cf9c3rr/jq9fd+Nk/vPNrb//KJ675&#10;0HulB4Zqfdd117z/PbUPvO+aD72/9hfvrf31n9U+8/HaNz9fu+lLtUduE3Dd8mztwMu19q21/v21&#10;oQbd+vbWOrbXWrbU9q2RY7Zhw/WDDe/p2H3t8vuv/eRfve8bn/rrO7/2t/d+68tPP3T7S08/unn1&#10;ip3rXt6//cXdm1/asx3IinkVVTCo9ZANqxCqrejhR5Hg9rRh+RZk7elA2jaqMCR4VIFS2EXM3h5X&#10;MyxkNcaToltJJIKPtXaXx/FyJ1uIG3iVbDN5uaWSVaZaRgfzMqXjOqBIEURAXNtcQ73KCj462CPB&#10;8AD3xsZ82qAYV6NWHsOUNnZq1A2aXmTJJCopzQiAats8r0nkEkBaPnNlPgF0HV88IJ2w57i2wbgq&#10;z6mPkciiiPk5Qpuwl8GocKTwJY78FdK2452mlWzqGSJFh2uS41p0KyLhoUn+KjgqPGllbzhVwWDu&#10;E1id7G4PuI5ZPedSk/zqmMCy0vACsQPXIZxBsJk/nNaYumM6YIVvLRXmnCbbgqUKQhnx92ny6qRS&#10;jniSYTaBc9wAkEPjnDnFvpqKtAmzyhCWZ9VqWytPNdd0YJwzEoZzXeLFoAr4CfUZMWpODF9koKsP&#10;D1NooSsCB89NVUwPhxhQSBG5JhGlDA1qDbEXO6TCnOx39e8CpAjEZawpULBOk2YgjfXMqj3cNBdF&#10;p592hD6r9MamJKVPnjpBS1prI5NcnDKlpeLJE2fPgCrRBnOTAfVYqOZoqjmr8BNYM0XknPSmENG5&#10;sSqytlGoHWMdgtKPZWSAbiy51oxRKti4Zh5VQDZ5S9HWspT1mbN8tCGrQGD9nRbiChPazir4ys8w&#10;OnWek0TVPlnbJuGI3TIwl9NfJpKFfY1khX0l6C7crFdTGTSUByG7w9lGw52FzFTffLXFxgLlmWbL&#10;T40j2XOQxNPK8mo5NBggdKutsNVcTUeJqMh2Xe5epsgZELgrZqoNkWlc50xHV0nCnu9qGY/eWL8k&#10;uKDhLYG4VhRbMudCRHowKXBKuqnqfsUCLcwYimjiCJe3UK+5mPFRySAJGM4AT+f3OBvGgKGAWKMO&#10;imzycsNRxIqmnBLYEi5UFBOHB9AG9+DA5yzE/HTS24ga72npZPJN96He7oN9PXvOnB5cXJyEZZ2Z&#10;OzxDgPDC+OKF4+eYbXPpBErgmXNHTLfCtXJ/dPHKaaKY8LVyg2t97ftzP8LU+svvQbESxYQ8+I2f&#10;X331+yQMn5i7MHZmYVBI1ZBV6cHnhuYWh2bmes7MdM7CtcK4nukaHd7T1bG1owO8Knlwa9PmpoYN&#10;fT0Hx0a7BgZayBAePdyLo5VhrdEGw7ieoBwkRMcQnTk3hAZTUjP8RoNYBdopfMXhpPon68X1rsei&#10;OpYJB6OqilDZrm6rgl6F7zR7i4ZqGsS6/gi9GcymutnFvdCasVzKlyCESgMmQGh0qlSbQFbTX2ym&#10;8GxJvjVJKJzJGUSEJHtOuNyU+EGhgt/onOfYM5VxGtGpyUkRqhHKphKKotUq2cJ0hZkPXlKlHhY0&#10;otNqVFJ6MdICBFnph9TRoAHeW2yr4bWseIxB0WMYbMGNfNoiC+tyK/Tu1WJEbcoih5XSpxIvXKUB&#10;hxUppxEXVXqXArdj8fWk3PAbyX8yEAqwCaWWiq1qPXjQKLJTj4TNJGouVwqgMvSKXDaa1fDSQkoO&#10;+GFVC7JKA5NulIGZs7uCjqIiTu8j7IeRmFay1rZ3iWhTJVRWJlM5Fdj5VtpeTHyBlVVtSoYwjQNn&#10;CGcOUABw4KV2GAFUlIecCrScfJoUAW+ZdxUNcyVKLHFZObH46wTdg98ERNPdUJpLoR9D8mcSkk3+&#10;EjTaxCskz5FFOvdZhZwR+KQ8Kms6ir05p51sa6+ZEsZroslhSCWnWnn13m+lPgg4T/PC2mAdswFO&#10;gab2O6inUNXoPqCsSOfrIr1W+6Dq62WbRoQimyhXRi2J9rdKf24Y4IC9uF5zmFgmkAGwRStedsLK&#10;div4F6ifKbt6r3AdN9OwoB2JeP0yKUUDDr2fFzloxYMJteaqEZGwpUOSPNjv7bxiKid3VWyvMt1q&#10;jSt1lchS5RsXzJnzTE4I1sECceVrHZ0aibI6GlRuWkIJoRU3qK126piUuiWaWGbaeIYD8wLpK5ev&#10;Ji2FoQ17iRTWobuC63qZwXzQr6EpSJsScygo2jRsxiom8FM8rRTUKkAFLEOEvjkLN5NOhed1o9BE&#10;J5wRMqyopCXBjlK1G/qG71UCsDA28Njy4GzuEK1143F0wm6BSSKes67Ss6w2NCjVoeEqRag1eQTa&#10;TDI3Cf4Vla9PPnawax+rOstqGmbWdNpnaf/lilMEIz5hul+jE69PVmnGye/Ae5O+bmKkGr9XvFeC&#10;2ca00bBoj/WlRJ0pUQ6SrQmOGjbXmdvSoKkUW7qyWKZYJt/UT/gWkjgDcvaMk0SKATskqnp//FLO&#10;e/SPOLqNurMDBw+LOgamGjBAbYEx4KwQCbPt7PrTkKeuQdjCLsKE97U07G1p2Nmwb/PeHRt3bwO4&#10;vrKTWKZ1L2x6ZcX6NcxxfXbdGoDrfc88+dCKpx9Y8fQdyx//9mMPfvHR+z902zc/cOOX/vTbX/zT&#10;W7/2R9/+wru/9ul3fvkT13/un2t/8/7aH1/39r949zs++N7r/uoD7/qHj7z34x/9o4//Dfd/+I8f&#10;uf4/Pv6Ob32hdsc3avd9u7b0jtpTd9dWPFB78WHxrjtW6bbteUHZlx+vPXef/rT+qWt2rfnDLS+8&#10;96Hb3/+NT/37I7d/8an7v7jsvttXL3t00+oX921de2D7tpb9O1oObmrYB17d39W6r7OZfGBylTCs&#10;doz0glR7ychlrAvIc4wHQ5hFk/TbSUauEnRl0ZSaV3SoDKgZbwMazJOkKFlni3l1kJwztMHKS4On&#10;dSYTAC+S/ggZrBZWoG5sn3aByp8JKlNukzTGg73AWnSzGDgxhztzKLAWBazShod6CVWCYkVpnLmv&#10;fLXsqYO9CTcCGPM5miNtpbHUxSMDAaiwu619suO29Usk3EwicS/DbJQIZS9un/zqnJGwqeunKYGJ&#10;Z8CcArFVDFsZFoUX4LDmWukMZqLVETbypkrTXjCnxPxRDhtR68ZvLzy/hk7pXBFjoKaNiC8dA7Jq&#10;wqo/iqo+MUtgV5opwrECfpqqwEnVhbdQDLSnZ9tIsxpqEeRp1KrUHp5XqJKoV8+2keFTM2mkEzaj&#10;5qymzD7N+FN/iEEaqAyWUpCvUgIXAbCAsbS4Va7QMYJmGY/iNCY9X/GuUhQbVNcDhDWH2X/N0W2/&#10;rmfMhoMMOcxxbfuDftFRUBILcEJ/DT7UEkrTq88MlrYnlrNf+WcgrhkILadymE5SKQl2UbLCtVpH&#10;TcEjfGsQLi8rk1MBrgLG2E5PnICPLTnDAq5CuenUc8+HZBXROoz3VVDOScWRIkPk1jDRUo3xlR5y&#10;wydqQXNL/JIF3IVWDX2czWMaWl/APz2pEsSlQamOgRYnw6k/evGwlMlQQaDLKgtexSNRP+tFEpkr&#10;d+zRAaiV0694bqP+DSiv0llF1epzuMYYchu1JuYkkcox4oq5jfQlqPX03FkWQFcUx6KExcr8WC2b&#10;LMIieZIaxT+5+SuOlXGRrr38J0FccVz+USaacr1/swNqblZ/MtEUD22x2FkuKMzjC4+IEa4chkZ1&#10;+KFSLGk9CWTS/AxX3hVSjWUxY0uUN2i/pVRzvmpK8Qhw1SycE9jAh0GtvQMdeFmHmJgw2jsAau1v&#10;7+lt7SFrva+xn5k3w4dmzo7iaD0zC2odOzt3ePbc5LlLJ3G0MvZm7sLRMwsT0wvjTL4Btc4ph2l6&#10;8TLAdZrhN1e+N/P9Hy2+/sblX/zqh0QH//5///tnv/o+M2+Y1Hrh6vFzEgZDtB6evzhGdPC5S+QS&#10;j8wtDpyd65mb7yWHaWF+4PjRQ92dG9tbN0oh3LljoO9gZ8eu9rYdA/1NoNbh4Y7Rse7DdKyODB05&#10;OY42mASmqQq1SiE8zaRKBZ9S1s+dm4G34YFjbI44UliyxgywTcVPcUxoU4BfaWDzjAvo1NAGCVLJ&#10;puo1E5iJnYGgKqMFYi3YNmQqutMwqEJTmTJS8JWyLgJo+UwUywZs2sdcP5UjJSrBHDXJfAqPGm6Q&#10;TzA5j1qY05BgUnahaM8iFH9r/96iRJX13k8UH2WMrT0woEKsr625mCF9GEok753QYCbBwqq6JJdQ&#10;WV+46NK2jxQt8C8Yo9ws3zVZKiRp2Km6vP6NovgcohAkIyckrqpKMhr9YUCpv9TUmUEIj7XAHAJF&#10;n6/jxS8TbMjnR3dQsdyeFVRyzqK3l4Q7LYaIuvnkGIAtwC7msQiS0yTSGamatRvc7i6GoIITgDTs&#10;FIupmfwc3fadZoUYtye8KkvuylIX4+xUbocxhsXybGZNE0z/lnxyiEfe6M8seUWC69kVDV8jGJa1&#10;Vfwz+7bT2qrxpG54eW/Xr9OmzLTY7JOxvBq1Cl/xIIJ2nejc49BOpaEy0feynEKtzNfhHtTqM0xG&#10;BBfxebZg4pq8j5VtChxVf8f7KtYGVDnSCVv2LFWzc4NzWtMuavu3ZLrIsDNv5jgSFX2Lu3Wq+PUY&#10;4YMV72nomFZSoJp2aWu5fVArvcnbGleuGgdp0Bhg+9A2017Jdx0B5VWXA00HlBK2NBZLaW3eBMZp&#10;/uGG07YYmEvXyV+SVINYYUVu2Vt4UNcDO3tJiqHgIlUY9sPHoR2tu/d5ca2q2JzSFMLWTJrn8Vj7&#10;mlZR2m1Y2TURVDyb4KtcD7IiCwrmxfmN5S0+rlmHlviG4YR8EKKzVAozlcBtuGJBaCPA/MyMh0EA&#10;L/jqNONg7JCxZjgVEGXMLPhkYrlEpCTsxOGWGhdE8e0PD4IqCl4e6HMEZRH4lcGnEv6JMxlSSepY&#10;5jgzi6HUCl5jaS2hBMDhCd370MK7zZRFzQp37aVChQf2fRWUK0mU6lqf33wgh5m0tlztOXuddFqr&#10;i27SEUhXKOefwuHbTORuuDoj2WdMwk+mLxa0n/NwGvf6CiPk0qSrvtFXAYmEfTHSWdFwEU/Wqen5&#10;MzFiuEDSeUB9EHOkXqv6pzMOlO3n6ARpBVOGZfdTLWtC1ZMe1UMUTPV0CUYhBJR6wo1CmLhXb1FJ&#10;HK6AlQ547Ig0w7yGMh0CarKSXIohd96YAK3crWMECw9A5R1qb+EG3bph91ZQ6+a9O7fs3ckDgoVf&#10;3rbp+Y1rn1u/ZvnLqxmEwxDXpaufX7LymftWLL/tmSc/teSuf7zj239/+w0fveXr7//Sp97zH//0&#10;3s/84zv//W+v+/sPvu9f/vrPP/1Pf/7Jf/yrz3/qo1/+r//zH//ywX//p7/89L98+HOf+rPPfvId&#10;X/6P2i1fqd1zQ+3+m5QJ/PCttUduqT1+R+2Z+2pP3ysc+8JDtWfvrS29ufYo83Xu/cM1T3543bP/&#10;8MxDn3709q8/89DNqx67Z83TD61//mlmzbYd2t56cHdHY5BqEpVQBTcRVgQbiZ6WhKTh7t7xgf6J&#10;IVArkBVhKuQqN3bgJBIBTW31BLlpGKnRo1KU4D8Bisr+tS6XGygR2hNUKQbS/k88rmViM5B1pFeD&#10;mh3RxD1AlNezkyN5ELcJwsTvanQKjuUAH7YaFu4RIKeDUTZRvYb73lHNfWFLcYjxOTwJm5p4J2cX&#10;ixF1drc+rXdEL+gewnDLA6bvwAxLddw3Ntw1BGPcC0qMyJkfyy/l1MRJQAHpNrgCraUxgWS2yKKY&#10;IPSaw4DwJC15wqpaXaHuAaKxuWbsqseGCbWadqYRNg4vZXpf1ncU6Rr34lGdgq8iwEpQTvCFGlVy&#10;sSpnOKl4PrFgUYyVQH0WcpgSxeRZqUKwMKVyg0cD7BmqnlujCTEBRGEgE5sUVBn5amCq1LxTkxOg&#10;WQEzYRaDKXGb9bxbeVylQqXe05+ArM4YQl6oj62rhaMZju5VJDDA2PNpIhWuq1OL81aSYMotQSdL&#10;c53AdFIYUmASiC7jKJBVS2iZqlhMxL1wm4GLxqhVxq95ZhYmataELSVPWBhVFlz96iyqVoWigwUn&#10;IxLmQmPjaxEkC4tm7K2pbJaBlWM62mjfJl7JsPUkOZTHahC7p2ZngKwsonlbGYUz28arQylYlXpb&#10;RHaisaSoLrN3YqtNRpEzeN2njxhY+tsy7jZpKBpB6QEGCV8Wn1mxOpmKq/6HWxSyfUYk7D6BMpZM&#10;2XO6VGqzyF5nTJXfqT1Gay1pTNZhW95d8fuKtNEVyJSOo56c4yoFJvBV8s66ELeMiBR+sApIjfAE&#10;VuX8btpZHKwpOJCDzvumuQRcXSyqOjFsLo61XJCsGlWvNMwVr+Q3sqJUokkppxRWSfswhpVAS8ov&#10;OwANfpwjpbrT6uWSmhMmjffaY8k1SVWaSQZ2x3g10bNRhcjtCdE6ikBrDH0JQ246+vo7enpa29oP&#10;dXQ19nPCGers7W0YHDh07GjX4sLE/MLhM3MjZ+fHZhbGFy4cPX/5VIhWU6wFtTL/Bm3w4pVpgCtj&#10;by5ePYuplfTgn/7iO7/+3Ru/+5+f/4r04F+89v0fn7v8HWjY4+dfPcawVrBrSQ++eHgO3nVxCIXw&#10;7Fzv/Hzf3EzP+Ojuro4NrS3rujq2dXXtHBxg1A3zYw8NDrYMDbUNj3aOTfSNTQ5MHB05wgFymshW&#10;fh0VAF6+45pGSxXNzEZPrIVxPeUxGKYU3kSzLkM1+hJtYfjqwDYVstXcF5UIynQlJYhPLI3k0O+R&#10;e1mvK2jnrawrvbgOF14m3oXQ/LHaoGEXk8mk5oX2Vd3iyUyVXwicxGUL4EkXwB7OHusdVUV5nUdV&#10;+S7yVtJNySnNLMXqbAFwXEbCimKQXNb72DwRHj6srPc37Uup3Vla9kMvXjCAh216hZizEqDiQ1wq&#10;qSsUDGzAUwhPk8aJdVVOkh8LaUcmagmus5QzgEeVYiGUqpZBxPBlekTReRYRXVHIu34qek4ZELzh&#10;NKhGs08UCFSHtUEmgSgRKbC6gmE4qCmjLaQHsInrU0Fv8A9UyzoMcedaXAM/w2xUglLRaJET5+jT&#10;yjTNq23hObGVDtbOXhe+On3hrDOo5gU8SOyh/6qdwZJptUgwsoLo2P0ILtKvQELiWUHCGN7f9Jmc&#10;plSRozUoUcnZBwzCi30uvQP3yN6iyw3NLqCbMTCCi2KDDUiyM/uIEN+CAIRjxLuZwblWqSQkMwtn&#10;Z+YBnLw3PlUizaLskOk6wFK41H5arVUrERR+ZoXkGZqG1gbnNDhlPKDlyc6DWoSOjPAnrRB9r6tw&#10;6XLLfu7mXTaQAaQe+ByuDRQMwH02mUG4yu7Q+2G0chi6YZQ15s5FZvxaZR20qff6aLLnVsg2XHos&#10;uKHIfGpV4g43202dkXMCO6nSjOokpJbH4Nksn65Wmpun40vZ8tT9ORaSsVRJbKyYqCB0LM0iMMWm&#10;QroiFS48Zyg7PjZCaNYYWFFBtVWKlXytArFRLHOYKG/ZgM2g2lyxytxJkpyY81kipnzB1VIZvrp5&#10;z/lNfxWNH/0wz+D81KQfOV+Mcm0M5ieIJtWoW5GTEUX7gaALZZ8LR4qVkiaV3pb6JgbtdVdwQFeV&#10;meRwFEpGFQnFD2xgJrya6XTpJgRsZyFNgAvHMks5mJafY5Cv/Tkb0Td9SywMQmjOZMrF3U06PePk&#10;IUE7/VgNtjGhar8Dz+hU40s8Twa1Bq9q/1Gkf8Cqtr5+HTWYI+KCfnOh14816Zp9Mj2XcO+5WHg/&#10;11dEXVI/vUcWkSJBXVTjYV2DSu5X8odd5FgDbJiqeizt0Td1v5a2aXSfhhHqecd/aBelYkYtbIBq&#10;ebAWQDwEz1jlfpSx81MKajpq41WyVTMwQhtI1dTxI3G3gnmEyoZ6Gzpa9jUf2tt8kFimYnM9sGfd&#10;zq3rd23buGfHy9u3vLBlw3Mb1j67/uWn1615cu2Ly1556bG1q+98fvm3n1r6jccf/MJD9/zjzV/7&#10;2I1f+ugNX/jI1/7ro9/6/L/c/PV/velrH//WF//h65/7+69/7mNf+exHv/Aff/PFz3z0q5/9i//4&#10;13d+5l+u+fKn337nt66798a3L7nl2gdvveaeb5bbgzfVlt5ee/LOax6/7W33f+Nt93z1uiXf+qNl&#10;93x23dO3rH/2/vUrlmx4/qnta0WxHty+Zv/WzU17tjTt29XekHzgFkY9DfW0kqENr8jEJoctNTP8&#10;iQzt8SG0wfCuffZwwjFyy6Aa6GiZNqWgHuOevDEPaBkFJeYFELAZ3yLedRjS0rBWAuAB2EgQrC3i&#10;GD6BdpLXJlUYVlZ0K6DOeWMcbqxtXK+GrKMKcx4egGN0RDDQUag16l+oUV7AEer22QR/ipwbVTCb&#10;TPJjqHKxpontxUoKOu1Fq8zL+HyFP41B/DIFChcoUnD+qeXnBSww72I/UZcqon2B1RLGFqd6GUkd&#10;C6sMBfKs6nlQvQXJLCSLKtWJYti05EaVWkhRwQLqchOAKnWWEBMLapW5QElL9Ne46uFPRKZhotUx&#10;rlCpkgOYohS5qrOcA2t8U48s+mFTsrK58hVMN+UrQLDGqAG3ou5C4IXqDKKDHQWDYFrEwCjgat4S&#10;yCpJcBXbmySkDLwBi0XrCvIK7uVBQX1VVhOITKCMbzEVV5GLxfUap6uDgYSZs0iV5FgGWgCh03kk&#10;OQYEMlt1jJGqgEy0u2I7ZXblZYKsBnrA1zCXoXlDJucZZztpYE+gNbgUxlXjbcqcVOiKZEdJcqxf&#10;oWE0J8lqQk2dqOGA2AQji6xWSpMWIDNs9S5RryXiWF0D0L7XWy1LxvpiaZJ8JcWvOeuYWpMHlcgs&#10;ngRY17F7BV+F0VkXhnAZciNYGApUGM841g0Dgn+pDg3bSpM7/cLYPp3VpAahBFGuJEpHJBlL/t4E&#10;OBUoGyo8XRAI5TCiiYky+c4FTGdhTT70aB9jWhbDHQLzn2J47Bi0JifWDjtsTasmRphbJIWiWz38&#10;hg+kusXq5h6tE/bMAuWnud5Kdl8G/6h0jjincMJFkBkCVlkpQQvRnVb1rm17rmgNioqSs+5Sq/Mb&#10;RkfGFXya6zmzalK9qoj0pNbcJujTc47jxNrT1t3b1gtq7Wvr6W3nHtTaP9jW1bVvcODg9Ol+Zt7M&#10;zo+dmRsFtc6dm1okHxjb6sXjmFpnzx+Baz01NzaN2dWO1nNXzl549eyFq4y0OfudHy68/tMrP/3l&#10;d0Gtv/ndT3/xm9df/9kVxrQSxUSAsDKEXz3GtJvzVzTzRkTrwgC3mfk+UCvpwWfPdI4MMZp1XXfX&#10;tu7OHaQxDfSDVxv7eg/19zehDQa1joz3Do/3jh8ZBrVCrh5Dugu/eha6Bt5jinmtFiLKcqZMJscy&#10;JbSGuGCFqQLVQKomSF34qnRzj9zXe1fDsK+2Z4sAF8Fo/W0UXwFmAUsZxZ5qmJUf8q0qp1Qx8Als&#10;XH9mqa3TU9BWLsN1VbplB4uZNqJW6dhZAE1jUtRqDpBsaN5r2JaqWqg14sZM6YyyMXRTqvlMHK1+&#10;YzJjS+K0o6oLalUB52KrKty17wWXqspX0aMjxcOf0HBGZJvM7SKIjRqZZQiqDFbk04Jak/bk14vL&#10;1QqxpjHVno2LRgJeUS6X/RNiTbT010WtBfaq4SyJrwQLRn2qPl0gagFCn4o/LKayvJ2elyxqYTO8&#10;BTNpJoskb5gzrrR1snpVstsuaDAjmK0NLd3ylI81oSytzyR1V+9yQR8wGZ5fWzaMtN+r9exwF/2Q&#10;9AvMhWqtxkGnM4zjdr1akqolbKk91qpUHtspIPZSGdcRCbM8Vcx4Vnsq4LL7VUOGDVmtYXY9fbJg&#10;MCSvTjByUjRnKlaOUGuZUSw8xo504gwb68TswlkUwhjIBdT1Y53JZPW7VqNdDIagKruBrM5ewoKr&#10;yckECM/Mz4rVr6YoKdvW5BgrxFN2o8A3g1omvtpNqiCocpDyINbTiswsSx7IJLrJPaOcOd3aywBh&#10;6YHdOiz7bY5EtxQT0CpFQ77dexdrSQV6kHyAa9Z8BUuIdBZ0F+wv003kFwUHMis1u4Hb9gJv2Z1E&#10;jiGL0F5qwZGkPQrfEoVl+CSWNaFuJRhZevWAsWA5hzzBuAqFan9w+HnaXiVpWfnJhTo2ZpPZFVxq&#10;hFYf/2PUWoVLmQPUruIsE49LMT8pRtfYVe+11T9tFwsEQs6LdCVPuJKkRmyvK7VtkyVTPc52h+tm&#10;cr0dlX6Nw3ulQVAqkjXDaj95OSu9tLyRVk2Lr0vaigGeblZ9W1PtBYuju3S+ouVOChEur5yEzUOy&#10;+Qx09RZPvjE9ywAt2SKEQiP4qqPWsK8hLcW7KsBJGuOcsgTdJTbRIKV0xGJPsJY4og+dB+pcfSjl&#10;OuiVTl7+f1csUds6WyFeiUjVWBK5LTxU2SIC7dhOg9Os4AiG4+pX76aK2MglwDxzoph09rbgRc+Y&#10;L01GveCuTphOBCwQWqGSCgFxY0VrXpQpe4WBq3YPC4y15tOidXyJGv1GwkGtGQoSWRwvAOoIL9l1&#10;CUHX0t3R1Nl6ELVw86HdDfu57W06tP3Ani37dm0/sHerHuzetG/X1gN71+7a9uymDSu2bFy5bdNz&#10;W9Y/vWntoy+vun/VMzc8seSrj9z7hSV3fv6BO7645M7P3HnTf9zx7c/dddNnbr/hk7d+8zN33PjJ&#10;W7/1L9/+6se+/gXY1z/77Cfe9aVPEeb03gdvJ4j4+ru/9Y47vva227963T3f/MMlN7/r8Xve/fid&#10;19/7jetu+8I77/rqBx659V9XPHzzxhVLNq9+fOtLj2956aX9W7e27NveemBjw64tTXt2th860NNK&#10;9pJGrQ71GKz2g1q7ITwBqDh44QknRiBdm/s7QbDYWRO/BAgMIk1OlbBlYquOTQimGqEpkEkzYDzo&#10;pXKoghJFPwrKwosOMiFZSeb2vVtkq5wzzW12vDD3FtDaS2zIBzYO3uNzADbQrUKbaIz9GvJ+FTIs&#10;Da2kDbyYW8bnWDOsON8MTZV+4eQx+Ew+SkJl4UbmoyLlVdsrxCPYFYoSXl3crJcfYGluU/QvwDWW&#10;eDhSY0JJ+rPwmvVlpBpfumYmq1GlFCWWRwG8dJfM5GfaKqNZNJHVf5VcglE3Rrb8QOvS5cTmMSDc&#10;HLJ2SDyucWhLsq7hriPpqkRwIc+2BqCopxywGtdrcIqpVKFW4AbPBF8BrgoJae4xlF7kuOEt1Qay&#10;UZH1M3hYWcTyXRrH+jGnJgErUFjF0BYxMO8Nyxoe0aJRorxFugpDVjCNZ/J1dIsSByVRtOCriF/J&#10;nlnaxAB5pomCIY9jDBHsDIFpoW+lEPbyZN5MuFMzlxEkl8+3Clo5w0h/o8xNzFLSmPCvVhZWT2rV&#10;J7Dk8rUyx9Uhw1l+0cLwvawu1qS/VM+UFoBeozOqCxWqeU5rETAfqYXDzdoJ45xxsbHYVsFWIq/1&#10;J61lwVeJmK3UZfsFnceMqu71GUphZR1F3Ev5FQtrcKwtwnVMa1hoXigBqsGNQZVxyeZbDDIziUfD&#10;Z0094YLDliZe3np08z/eY8KFskPrdHmS4qNIritRsc7RgQFhg6VgCe9RJm1IGGkJkK4WNrSUsJxU&#10;kC40KcVArXMCG75umY/VD6kX06xreX6owyrw6Ra1bol/0DqxIk6xmRocqtrX1Y+IgnSLS8le5Kmp&#10;n0okjzFAYdIibbWkrUQyCMfa/nrCPMCRk4KsE0fHSA8eGOrp6euAbsXXOjAgeTAjW7u6m7p7mnq6&#10;94+NNMzPDC8ujM0tjAFZz86T8XsER2sChLnNnJviBmQljYnBrXMXTixePmV58JlL3znz3R8u/Phn&#10;V37xq+8btb7xi1//8Cc/vwrXeuW7SIgZnDN5/nIZe7NwQUTrzMLAmZmuGRyt8z2L8/2nTjQND2zr&#10;6do62L+vv29vW8vmnp69DI/t7NzT298wNt4zcrgbohV58ASnzZMAngnsrKfO8mPZRtBc1M1SRKuM&#10;RufJGoXbEYMKEwuRKBerylDoEVd7YU5ctmrtpd5KowGToTsISbUt+KdAHWOzRKFSEkXjnbZ98IlL&#10;T+0zgazCpcqScaEQ9WzKEYfHprQtrY1EbpgkNPmgdrst3wLGFCuK7JIW3Xi18vLxWGS7za6aXRmq&#10;33rgBC+p5HXVK0AufaYY5iCKijoWYqz6I+aHM4hFO5uqGYM6LRUVnv8a6F5wY/lRRZTr3BezMWG6&#10;in7YFbNYjsraHalqXTBszB+YXex/xQlsz7bV1wmy0niVasmVDRsEEtYi3k6/PujLvq8q4lvBnj4R&#10;BXKntC01ZZmTXFf7a0ksOdbWzCv5Z4TQcfcZrks6m6wgqxAzU1SrWtJN0zuifyW+FUiIzpNfYfVE&#10;eh9a1TmxuG8ie4VIGxaQngXnTHPFFvQmvEodGVSpCn+iJ+g8qngBvPl8yFsOEHI7IlXtt4a1oEeO&#10;iOw/yA0Eg13TZyt4H6h/lMS3lp1rF8qR4nXLfnVcRCvqBudvO3KZCLTTHGheD7JNBs8LbL95StTJ&#10;LeclWkJqhVgpbQ5KGzEMW6V9gN4sZuzI47PM6QtonmTphvjyYVopR3E6HaUx5F1abYsSQOVoAPcy&#10;pG7NPGG1irRHZaXVvyWgMWA1UvOMGjJQFEedJpGsy+xCNhgbNCaQVopZgGWO0Ky97AASGvAWZ+Qo&#10;8VLDz5RiGN2pi37sWAryCT43dX8csXRFG4oytXuTPVkrJNLfQvAajzka1wegEaahUdGmBv2qseVT&#10;gVE0H+UZQmansyMFCAXEZqNkzrABqtouYiwhZCrdcib9sGMb/GujC865F5DDJ8xkweSCu5oIkAt0&#10;aFi916NNvTP4J1iszu9y/LLKZT4zYy1CehRgWcbtFhY952d1uOzXZdN45cRsXPJ4jV114q2rnV3w&#10;qTwCu6Y1mUqAb6nnRFpuow57/hS8qnNCyfeKi0y/2p1HQWgfU6WLrXNIGexUFNpidw3/7MKwjdZW&#10;2OiwfBjq63ySTHvdapdi5SgTv6OA0A6fEL6olEXbKiEsHUBdWXwqy9rOd0WgLk2cu6IKv3QZZlFb&#10;8WpRGoFp8VJBFmUZdFHzqdgSSikaSqulAvMhxlM4mfZRDZp8hFAaIak01ggx6vBAW29XC6M+O1oa&#10;21sa2psZitPU2bbr0D6A666GAzsO7tt2YO/uxoN7mht3NR7cuG/Ppv17tx7ct+nAno37dr+4Y8tz&#10;zMt5edXSl56/+5nH73x66e3LHrnx0Qe+/fB9X1ty11eX3Pn1JXd/48G7v3L/nZ+9++Z/v/WbH//2&#10;V/7+21/+4Ff/84+//l/v+fp/ve9bX/iTG778/rtu+JO7b/w/D935D0vv/Zslt/3ZrV9+71c/+ac3&#10;fvZfl9751WcfvmvtM49sfvGxLS+u3LNpXcPutQe37etqPNjTsrezcU9nw6G+trZhhi50tQx2Ca+O&#10;9kOx8oBbP4ZMGFTGHU+N9WBYxZ6KHRQ8iV3TRKuigzzTpaSLSXp9BOyq0alE9ZKRqdQizXmKflW5&#10;SkZ0oSXxfDp/aBBtbRS2sYtzsERS63Gmkhwrwtd0q6Adq91ANLiuQq3DvIBv4SvAfkaA+hwneIMJ&#10;izk24FZJRRY7JGs3umKIUxoQYFSN9xwnXw0b7RAxwj1D/X0jhEWR8g12FXfKLuftLqDLgSxZL/Zz&#10;O9X1c0b5KJHDWviMvzLEFY7leRtQuQesphVisgroK1NDRM4ZY+MZNkKtmYsJRh0110oM0vAkkU78&#10;U0NTRbROYqAFJPPYwkwFHemkxE6bsZ0GqFoksbjlT4IbEmX4PBZZb+BW9LExiCrm11RfOM9kOBmq&#10;iJgVzLNq1QpYK28lVqXg1AwbyWUjiFW7R2ZUPhBrq72TBTeG1K2MnKcAqJYHxwgprtHTdMQDE+wk&#10;0tVQUHNxpuSnFbILSQmoPk3dXLAlfzX8Lig0CxOkmuQkMavV92rWjly7srYGtfqmQKZKDKx/6ocA&#10;ZfVeIUqRseJX9XzRPxfQy7kr5lVJgp3GJGaYxcY25auzVpr/xLxWBzSdPItSLtHBIVdLBpTjpArm&#10;trM2gVe0JSK5DgrXSSq9SQcjwdwqaUPIUxqSaTTThojq6nFwik1NrpJDktzYU9uP6sSOC0+GNCma&#10;z5eNlgiss8p3tkxcYFgomj3GqdAiVM2+WrionUa5wfp26XgFoQ1xNXu2fKzqg0DlyIFYcp1wK67V&#10;xG+64D6Je2ljHDXfokumS0kghCB0/Zwe765xu2rHNDjN/xSfZBibXJN4svpMFV5v0qoUMRq0UJLr&#10;s6jhpkqBXk04TDfXOCSDQIs82MLFeqJMpGvj40dGuWFq7WdiHqniva04WhEJcyOKqaPzYHvHvr7e&#10;/SeOdizOj4FazbWOzC4SmDS1cPEoAcIwrmQIn12chG7V5Jt5MoSnzp4/Onvx+MLlE5de88yb18+9&#10;8fNXf/XbH/3uf3+BQviXv/nRj3525eoPZoCsTLvhdvHqsQsa1jpJJtPceQKEh6dnOmdmuxYW+ohi&#10;OjJ5YHhgx2D/3v7ePYRCdXXu7One29W1u6trb99Aw8hY1/BY18h43ziR2vQETlDcHAavYrQDuFJD&#10;K/T1tGxm3BSvOntqZlHWVkgh/gnPcwYmzWUogFZzgExCVsRayaRhVbuVkCo26TUWZflxNmhF0ZSg&#10;LHBg6akDw6q00mBUixjfBL2FA1S2pIGQjoJYoOOYFccVAClyw3EgqQWBEIaRybYtE3RCFGf5eT4O&#10;WHE1mZjCW6qWvDWB+rHh6i1Eh0GNLrpk+ZYKTPV6fqDKlPRW/IFaG2IPShSw52qaRhYHpZoskctF&#10;Ly1lI5jLU4JSQ1cMkqs943BhD8Mqr1jPFPFNxZZJb6scSzasy0GV/t4iWQkiKFI7WhCob3fvJijX&#10;gwcL/4AERYW1D2Q58Hk7700TqtDCeqUWKepll/7GIZF0+ttjJrRfTn2ByFNF4zsXNELEAAxTRqr4&#10;3auyRl0b3YHG5tOyV9Qha7a+1SKxo4uoTx/BPZSysfTAjyvyP+7KYqWO/sJflNmnxnimDT21VRna&#10;jrBScRyYGgkrHxIRshcpsec67Si0KeStQIjOKpLf+1jTcCBr72Fote9JUa8oY2hGjr7EnvGN5ZAJ&#10;tevjKNAx/9Tgrqqtk7VqkMxfuZpKilzRng5z9kYPxIJxyoXDfb1iHSwH0Vvgqw9Axw04dyBy8WxK&#10;H8hajbydU0S2TlziVQ9Cemn+6pWv3Qk2VWSp0b6xt34yJJ52OWEkLtIJ45X1VEdc8Stqxw6xpv3N&#10;eTYsQDxaFUOloZdmz8KyFqFEncPPA29rr3O3uljUfJG3uy4QvB0zW5o7ltr6eyvaNl05b25kKWId&#10;tZcKIuYT3BRwr6dOBqo36shlKY/ccxFFyY6NhUcoC4OGhzBVEMtNhHjCSxh1FsPHgk4R7rrqshvB&#10;LSvEaDY9dZG30irT3olmRNFKhyFyhZPR/nmYqrk7HTj106Z75Wp/uKkRCb16dtzypDpKJRz+CDoa&#10;n3nKenASsjhbgz13k23nMYuoUsRpLkrHdYZFGQoleYhGneXEVSyp0ahnhWfvigHEp/RKyp6ugXc/&#10;FiNansiSc4LNxcULo/N/6Vq6B5pKwIMGdPauBAXuFFggkOPXb9floEhOfIqLzDisgPWfSmQV41QC&#10;3oswUiy0iN/QA0oAkRrF4DYE71Eln3lKE6dBCdGdh+9tHd6VbR107WLMPbhqGARlt0kqIQ3Qy9D4&#10;WNdAX3tfV3NXW0tXW2t3h+a19Hcfam/e23RwT9Ohfc0Ne5ob8L4eaG3e39q8t6Uxt32tTbCv63bv&#10;eGXXthWb1j758gtLVi5/cNXT9z+37M6nmO/68G1PPHTLEw/d9NiSGx65/2sP3vPl++/43L23fv6+&#10;2z59x40f+9aX/vqGL/3lt7/0kVu+8X9u+tr/uf1b/+eOb/3N3d/+6J03fPCGz7/v8//6/i//+38+&#10;cud9a1cs2/by87s3rd63dc2B7Vta9+9sb9jVfrChr62hv615qPNQX2vzQEfnmHKVYFkhV7knHxj/&#10;arcQ6Rh4dRiAd2SiD/QFLWnzKryrpb/9QFb4Rg12sjzYObfjPAnIdE5SICujbhWWK32sk3g9wVjE&#10;Iy/AF+q4XfCnngnMy0RTwGcGERtYCm2CYWTgJC938rCwq/Ab9KyY1YiEk8wkFXHxi6q5EImsRsV4&#10;mg5/YmoL29fQsczgHTwM/hRYFbN6eAT4iqkVBTLsLp8GwvRAKb3dEolJHvOnIFiwK/2LnAcUDjw+&#10;kmYKbSlWDt+r38Uv9ejUMpxmEnZaplxgWAbA8NXyNTgKmP3Kmb15gSCrx45I3D5MeO9hPlBsLa8H&#10;V8MVB/qahxOy8JEenZdkxsa9Wm9egU6eU+stjnGdIoJ63ARX/mtxsfqBYIvnrSS9ySCW4kEgNugU&#10;wBX1b9SzQb9T0qJKBGuRghbD4nx5SUCtcYH6+RLIZP+qca+wpdNnreANhtQrDdYARPpAA2ZozwBR&#10;lrmyqnLtx9YiebAAralRG02LcddNRghCfkiZZ5OvyPfyRZHl8ruCbI1ai1bXn4MvgGwqIVgAJ/d8&#10;DpNgeVKcsCGezkue+6oQIve5EliVFcjzpApn+s7YFC9zhjBpTGGokycM5zt+vAqMKn5Z4eBsjOQd&#10;m1IXauWxuSkh3orC1nlK8iG/Rvg26b5FM2wNsE9k4eKrwa0qLHhlfkkSnN1R0LSb1JrxVQfT6oR4&#10;wmGb4nLTro7nVidKHsgQqJQpUb42ClIos5AyxFYXVC2Deo3hvkxqpcSR6Mgy91JpVY4+i/QwrVnr&#10;q2u5r82+yLnEV5Wf0j/pqaqZyrAcdTFNyoXBiyhUocTKCKVM9Oe4GFW9kjLXB7BkXVFaugecXBNJ&#10;W3MlLnWVzK6OX6pmVAbGqJwytQhqHZ1gXMEwY28Gx/r6BrtQBfcNdPb0tnV2NXd2NXV1N3Z3H4Te&#10;PH2y59zi+OzcyJnZYflaFxTFBGrNpNZZpwfDspLDJMh67ugMTwJoLx+//Nr0d34w//obl372y+/8&#10;5nc/+Z//+8vf/y+o9XXkwRevHmc669z5sbkLozhaFy+Nkx4M0Tq7OIiplQDhuXlxrWem28dGd/f3&#10;bu3r2dnbvbO/d29P167uzp29Pft6+w71DzYNj2Fq7R2NqfXkBCFMUyfG4VoBpc4QZj/kV8N7sG4l&#10;BlZmzJxm3oSeskhY7FARAUpVyw6gCkaMXCmX1dVOW4FVnYAijx7BbaiwVpfpurlYoZAVQxstMcCA&#10;ciG0ldQmVqBxMz7JvlEeRLWVXriLSFU/ARJc1E0Aapc2tklOUpS62u7KjBUYKCWsHbYyuHrHizyv&#10;MGb11yijyKPnDbQCHgKSbdBNEo/ZHqMC7c9ZGB8OZu91oMU6Ze+HK/WynLxMIE1lpSS4lWqXpZVh&#10;W0HHplM8D4a3CKVUcTj5dqTdiLdTc6e+z4LxFVFUGke5KK8GbJocK27hSBISt+uNkhGd+qWBfP45&#10;x7mi5ydHFM0z5mkt8AsDZoguOUMGSln2VimHywGYn5Ay3cdswm9NvGuBLcZWQo+IZQdNqbCL389h&#10;s0bdFQcSmiUbzseyGgTuI6g+zixT+d7J8/TaluBcO6QAWEghIYGCZLQjCSEUpWKiYiF1g/AjrNWk&#10;VocSK/UaoCX0xTKUqloS8WzTCA79Fi2PbmopilhW7pTSzjj3hqbWSpCsw9COabGasyJBfqEiNXOr&#10;8ov6rFUOHKu1deAETwYwqPXj4jucqmt9nb7yvfkhZvLDt1sPD2ZzOy+7hCv10t3LqbhifUuDI3uR&#10;jcc65PU5zp1y5oIwoc+ignNA0GA5HR3et4MMBWLZ04RztAK9+wnE+lgOrzjmTHIbNasooOir01HS&#10;IV9E7D5UvQeGKDZlZ317id3ysemZt/zSsKxeA+4Q0TXwTUeo+FvBSDMSQNmI23Xz80bOpUOUDqlO&#10;X+Ebs1sayAmzCYkJD+s85pMAV2H17AIjizHbhgJEB8J7dGBz7nKKCQtsGa3tmll47+GsXt6ua5+R&#10;XlhTt+1Mb3La0dlvAqEgDSbrgzTrKDNv3fBKMGZMkj4nBMsZ7LEpWSfeByR78YGj48hnJO3JFb7y&#10;vDGN2hbbnwMwP5mbusA+sRs0Siess6IT3b2LmoCVtVXYmx0mmnadRqoIAzVE3ClQV84RiTm7lhOR&#10;Gw0ZT8WTUsvPq31GJRDNhffqKFn0+TGYqEuYrp87hrrWKMAi5hQ5XOwv1fBwXSB8nuTgFQdQ2oVV&#10;S0uyMhn2Skcjk1TtMKxWrLoqINXp+RmlEkgNoRmB/NPBbMLJUwqfk5E1/G2pN5TbpHKl8LFeYK0l&#10;6e01QdCslATh0it6jclvOT7WDbzBw0n2LEM+B7oJyO0ggbano6mrvaG9FbxKFG1jR1tjZ0dLbxfh&#10;tExVOdjeerCjZduhfRv37ty8b/e6XdtWb9vw7Po1z29a+9Qrq5euJrfpuYdWLn9gxbK7lj/K7d7n&#10;nrjjqUe/8dA9X33gzq88eNeXltz5xQfv/NQ9t/zL3Tf96z03f+Lemz/z0J2fe+Tu/3zozk8tue1z&#10;j9xz+/NPPrt93Zp92zY17dX81bZDezuboFVRAh/oaTnU29rU3945ysBVLKy9cKqiT4kCJgiXjKXD&#10;g1L2oonFmypmlVGlhxkzA3wdQaEqHCsUCgikBrZnUigUhGY6UVgUcKusbIUwHwa4amTL1GHSmEy0&#10;yoAaO6jUB/jbbaKhBVbml1qVoEGmClfTgR9GFPiXYy3zcgVrPX9Iw12hUk02IqAFYUpFPAG1WPYH&#10;k4oTeovfZXwo1hFkBeQz/NOwU/lIp/QyQVZ/LKiVB0aSHtILf2vkaf0CjoDIbqW/wB1g/laQNSpc&#10;cbCOWXJ0sDhYkG0WgLVhsSuwmUuqECmPwaKwrIKg2AdsieSHyJ1rY6pushUcRUjM8xH08kOkZ9bP&#10;1Fs8ZFUW7qwuYVRbZyMP5t5aTp15Ym3IwRKgYTmnlKfGVI74MRgBqoQKZlHB834sGlPBRZ6jIzLP&#10;YgQjPep8lkEoqW6RlTeV1zujR/ZGwyswKud2fovAoeEr99EbRzOboONEQyX/ST5YQKyWrZCcAauC&#10;2Sewtiq2F7JUDlClLrGEpz12NZ8mvYk9qzKy8uJg1MhyFRPFzFRxwnrSA3jKL8o/qyBiTbsJmh2d&#10;oh95BGVyfkJkzIlfBsab7MQZq1SjmFWzfiTZMJFbOVWPa16rhbXqECTd2IpkL5Mha2a0mhcWscmN&#10;LW0Mpp5BkGrJQJIJVuA+rQtjaGRmTHDRy+KdyIhUO11lNDXJKXHvm90Ov1ffZWOxDBJvYXGTw2QW&#10;lyLJImTHMvFPMDpac6zSRq3SCTvwySMuxMiznSA/A61ljtXsGattcwmsX+0ClbVUVrob92pHjP/N&#10;kLVMeHPxUfSHLnkTqKCbyi8vW5AtNVwWiYuQ1aRaHl8yDY3kmC0IOddUf6M1SL5cGS2oXZpLhRNE&#10;6m7MEgzLhbBYZUozXpwPkkXsrI4jwrQzMkJqxtSI0phIDO5vB7VqWOtAR29/W0cnKtx9oyONM2eG&#10;FhAGzw6fnhmYnh2eWSTyV5B18dJJ6FanB0+enp8AtXKbPX9s7uKx+YvHLlw9dfk7zLyZ/dEbF3/+&#10;30KtQFZm3vzkF6/haCU3+Ozi0PTCEJNvwKukBy9eGGPgzdm53jOzXbOzXUDWubnek8cbhvq39HZt&#10;7u7c2tm+ubdnD77WjrbtPT37+3C3DrWMHu4anxoYmxo8jKmVEKaT/DQqXYuBp1ldHOdURZYHn2ZG&#10;qwJOk1nKP8ESiiGhEDKel+mXE0g12TK2wPSqsy3SyPdUA/UpRIzTcbB+m1smc6htr+pcm4y/4t9D&#10;h+w9TTxkPi2lW/oXxmz6cBVwSTpNkK/hStmvDHRT1xp3FdigssywJ66/pAdTCosL8vSR7BLJpXTh&#10;ZeBnJ16pvE1SiSmKz0r7SSnr/eGpg7WQ2usKsWkE630yDC3VuSvgBPMk9SpsQ1i78H6q/FhyzfVx&#10;gsi4SnabXb3wlUlbeMZjTtiC4SJiQhPpJBuhkbk69wWOVjAgEx0Ktin4LerTVIQ+dgolrvVg8pAr&#10;kLnrTLWlpNMgSuOKfKxq4oC0Cj8UbX8WJpxtCn19uKyhVkFrLqt2MzONpt2syfd2148Kd+QCN+Gr&#10;mLH1fB2wVfuJegR1NtIltcpuVdgz05GXqwjW3lgQXTZrWl3RCVcIx2W3U1jDtWov9enLu2UB81pC&#10;Kz4CvNm4UWibxRKGidY61b8bB0Kt1qLze4t5XpbOiv/3AlTC9Uq2bWwZabFOdwLtpTGnBoetxaq/&#10;AyrSVZH0JjJvY1cfCEkN0M4crrUcBW826bzP250ebJk2nyFlMEnMgWnBONC+xCyJXc9vDHkedjcH&#10;V3bpisFTayOv0S/VRFm90kisxArwZOhQ7QMWi+aodLtE9+WwKobzNOyL4jSdgtKdMX3q41TrQR9S&#10;Uay2SecQFsPv7oxB/puBTOmSJChIEN0+VQkBqBFzxclm8k1oNnl1WkL5k2OPF+gNhLaZXKe1YPIc&#10;+yDVSVhKC/4zfSoBY5zZLFiw38fccqBvVCQ5AEXKJe8kvJ9NrdHQJipJQUdWNEC0SlEf7F2ssEld&#10;Ll2knHwiuChnMCdyV10MmZ/NJ+vtAX7eG8tuYKDoTjSgWrJ/vks+BZ0cjO4C2t2qK0bWCEYiqrLg&#10;1hqoKhhMy2y+SAoFvUbBAUn6UGyHKhPZi7KhMXjPLs7q2526V/dl+HAT4gUrnpmf8RkpPmHO9hLU&#10;nCadG8ZV6hvWqlY4n5DOZhkHpencJU8hJURkWWZc5SiOslcNNQlJ1K2TSFgnFhU84f8jmku2gnVw&#10;vMZz+E5LAuNzddmsoXCBGWHOnbwlNXI+0NEvojdCyg1TxAMedCP6awTTYxcTVvp7ujFPDot6bexo&#10;6SQBqL+LkSqdA31tvQxWYUaoBrGAWg91tO7BBNt0aIdmve5fv3v7yzu2bNizg9uL2zc+vf6l5Wtf&#10;WL5u9bK1q5a++Owjq59Z+uJzj7zwzAPPP3Xvs0/e9/xT96xYxv3tzz5+6zOP3fP88iWrn33gxWeX&#10;rl35xPrVyzetWb1r8/oDu7YyyablILe9HY2NPe1NfUyy6SJdqWOYvKWuVumBe/vGAaWaaqP4X1J8&#10;7UeFVgWpIgke8nTQbmAhTKMQ5vgY6weQRiz2EcAYPN5k4KufxIrpSCR/iKa8sA6P8wJSc6dgYj0F&#10;ByOrtL4eXwymkmZevQNVfTTyBwCNnuqsAF6Xr0lABNVMAOriAgXagcECzIh34hsrHCtHKDApIBNC&#10;VYAQvCqQXLyd0uhOHgbsCfiJLffIU21QMC2oTJpb5/oSqoRcGbkvAHhUdKvvJZFwwCqUWjJ4jUWF&#10;SM36QsDKFssLwLTIhi0P1iTqsaMaJ6ZxzYbKQdeZJQMqQaSajF87JB3n6/UpjtdLaPApdB39cKTF&#10;2gnlwxe045/ZM7kprcrMahFCazasXLX82Ah94x2NDD7CqBR7Eo8IOomfBDcBTcPtiWUVvNTCB5uF&#10;XE3kklFfyWeqZxGJrtNPS4qQemdxR8b8qCk7UywPPwQ0LlIw+tO4agObk2lsNlGvN4ITso2K1jHC&#10;kfKKXE2AsFKUrLy1wVUhvQKoSTk2oAu0JkVJel3PSQ1zy08AsmpUrB9AvcILVmlMUuPWZcyRCqNA&#10;nvSHB1Syy2UoEd8SeaxWcpUVbJ0vnUHO2Fq9guUOYeZ5UGs8vnqzad8CGhPH7L/q5uSokhwdOlvI&#10;WCZjUbe22uuxS0BbGvyxed6+CGUpRThu9CuzaLaHT5qCspnMEwAcxjUBwtrYxpl5Xq/3Y3+sOhw6&#10;M3rorS2j1ChvQlmLkIVCc7XgV1gAIxTqUiMDMEvqTJQtZmV1FcnFoLC18scSueEwz5IoW5gfX4+1&#10;K0e8pMdRopvs5ig9cuIYuFTDgc4qlcRKPKmjfclUhzXErI1nuin7p5LqxesbnBNQqpLFlrYwJ1H9&#10;0WcVN2t+wDYepVk4rgP7k0qoScb3mWsdmxweGO1r62rq5nLQ39HV3YI8uKunubVtT2fn7snx1vm5&#10;UaKYZshhsjx4/vzRhYtiWW1tRR48dXp+HOCKQnj2PAzqyYVLzLORPPjya6evfu/sj35y4Re/0qTW&#10;3/7+pz/75Xe/+/oC2uD5i4zJGT57bkQDb0CtYNcLY2iDlcM018ttfr6fYa3Hj+zv61rf0ba+q2Nz&#10;Z/tWpzFt6+rcpVvXnv6BpsOTfZNHhpAHg1rRBgPFT6MKnj56nDIbFxwIVrSD+BlJGeUH8wwSWfiU&#10;zBSyS/JIm1qFN4qsuiirzfvJumY4p8pGQ3G4NhvBqu6nFU2VY529E4aFVIWXlDJKoaARSmYtVAe/&#10;CSGU1yLEC9MbRW5FNpYg00Bll2XiLlwsqj2RtCSnQ6tx7vmH0s6lmmdzD40PUWgCDo1GVJ2kmg8v&#10;WocxFcoKUjUYduUanW04vSy2bHWEGdJudAhBjpGYSFPOshr94mSSCarZe5ljQSV70JpKycA24+GI&#10;pX3TtE/nS7kcpD+jlcbP0ZKnmOZzfMUVi+iFVNUer53lbZIQq7Bz6RkprNtJ5hLtahPWgo6upuka&#10;8DhMxZ9gSC+xhi7VzpIxvNEAMZ2szNclZLXOOibiJY0kfbUTd82pWouYfUxqbSMKx8kGKZmz0lGZ&#10;0ZHcO1pWv5GdKqQN9WW4fYux1b9zd0P0ckJEjbHThtDJJ3RQ1ZjQWo2m1JSvEKDRLJcZKT/Z81mq&#10;nGHUSjNqTZssqsic02QuMEll7FfCioz9DA9suXRQM4eYlOc2kNty6TWjAGGnnXk9aA+pcK/yorx9&#10;izvUiF3AMt0c7VTV9GCDK4291fdaXRw7awbeGJUVwJYeSkTgge7cC005+thSGn1C0KY2hHcVdgmR&#10;VN6TsyqkcSi22+RdCdjH8q0jxfskDwrbXG0I0XdOFfbZQ+dqnwHUTcjx5Y0bhYvtrDouTDK/aaHX&#10;tvaCCUJHCyAFpheGx+E/A499xmDF8qVFaMoxUkWdZ8dTn8jdBPoOSesNtoyiNQ0Uy0QthRB4RsVg&#10;NJjFK4delUae9ZaejsS9Og8I1Cmz2mA4qE+deBA7nxZVbck6EkXp7gDqXKGa0gT0KS77uUGOWE3R&#10;QRBEhItW06pyzszHKq/L3lS9jKgVQWJJUfxFbj27lZxuYA4QgW1h4KSyaTeL2sXtA+Fwzmm6dJqD&#10;ZRncxymJ7i4eDFOd8xQGVdryeOB9EvPuof053ZyKlfVG9+nXdmVq6DQ4+LFSVBkHJo5Fp1lvi3Jk&#10;WSGvz9cFxclw+VFn5mfPzDFsXJywTR+kOFCsTwQGn5pjPJ5mdMF88lHFyh6RiI/iHLZZhkivc+JK&#10;71un0MiYnUvsA1AzF6JAjn6bfzr4lBNpcbZbCGAJfREF6BPc9FcGWDalvST8fuVR+wQelbW4B+iE&#10;UUX1MOzXM5wMWbkBYBTONDIwiEJ1ZJBRrjhdNQ5UWbgaDdo71A8Bq9tgb1t/N1D2UGcbOuH9bc0H&#10;2puBr7uaDgJfiW7afmjfut3b1u7c8tK2DSs2rnmB0a9b163a8gq31dvWP7957aptG1bv2Pjijk0v&#10;7dyyesemDft3rdm15aVdW7Y17tsFRm1r3NNyaGfzwUNdLcpP6u0gOYlIpM4hRr/0Kct3YsTxvz0a&#10;WuMoYDKQkPtq+gvLiRaX7qTH1WKkHEEbfFjKW3S5QFMH1Yo/hFNVAhPDXTwARuDKmUxFHgyFyaHE&#10;hdgCV44jJQzbtMkbxUnKbip6NmphaVzlC8XqqYHGYjIN1SICdxCRkkrhRQUyC0cq7EfwkklFkboA&#10;IQtfraflOsj0UXGSbCxFK5lK5e2FbFQ8kp73k5b1BuaBdUGP5mMPdw/1g1oNX4VdDVPR9qtdwm4A&#10;KM12V5KwNP/KBOo/DHz1MDADZr4ljY9c2opsWHZoSFfeIjoxk1RB2oLKUhfLs8qqsCtVZCloKsRp&#10;eeDQVv8c0adh/h3KY/8npDSLWobBqpKXphqs6wlb4aKsGBVVFhUr904ekUJYBb9IO31msmwFFI2n&#10;jI3VE3e9IU7VOl55OAWIAKITLBKnKc8s1UwaGTst91XyUOArkMdcq+jloN8ED+VeDxz/y7YjB8uZ&#10;WPTpOJUJhYWD1OCcsLLFfSrutJ7DJPxpKjVwL2ylDLeCrDy2J9ZG1kqoHK8oQRRlHk8CohStVOUM&#10;Z3ZrPq0EFAODjzAWm91Yex0f6My2AulzhuRdY0eEqBXgZLlyPtOGWEFruNJasYnaQO92oGacCjpa&#10;MJwGQ+hNryAhzxCnTkVCmW07sm+Fooy51ILsQFBBU41RwjhKuy79A+PGZKxbwZvHHgZw+vjZ04ql&#10;9nRgoVwYSxtZc+MTgtGDaUPMOqspRllx37a2qmvoubda3fwpUmFX4ckTLnq8sCtc6jQ72xDUmEGT&#10;XT2sVZWcepDGk6eByhXdGl9ccqTURioBgMb5ZRqS5wPRSLCkmYEWIXmqDrSu6CykRxcKOUhu6sLU&#10;1w+5aqN2S5M+dXzqDJcptF0LZFXT3cI25HlxVfFA2jn5jjAmiXRFGzxx7DCTbwZH+7r72qFbg1o7&#10;upo6uhpaW3f39x84fapvYeHw3MLomdkhhrXOnps4f+m45MHnj+BuPcvAm/nxU3Pj0/OTM+eIVpq+&#10;8OqZC69OX3x1+vJ3zr763TPf++H8j396+Ve/fR1H629+/8Ybv7j6vdcXGHjDtJvFy1OIhEGt5y7x&#10;mRML50dnQarzfWdnu8/Ods4v9J850z42tLGz5aXWprXNjS+3Nq9HHtzXuw95cH/vgYEBAoTbDk/2&#10;Hj0xyqibyWP8Rqr/w/jrTsmzquwWc62TCl6aiWJTQcpIGYEWGv8jolWrJZJpGefMEbna0xzXVIcp&#10;dNwUcFHCxpIWVKSro628G6h/AdsAMD41HW+zLUzFxZeAn2g4XeiI79V7MdMKISjAzVVUwSomKlOr&#10;pZQ34Ck2WlczUbKZaFJeaJEFloksYu0obiiMCknlqsVSsSpRRkjbQDdUrYIx7Hj07E25s8y3qOaj&#10;3tXYNLtNKBD53kpPqxI/vRLzPGgCE0gjuhXyGZNb4XwciSRkqxpOB0gKviAfk3VlwQw2jFtKdHaU&#10;vWIh1HOJcNEbwrSVmIEYBbk3UhKkiSWvjgoqDkqK1gh9hVUslkvvP1mmaROkKM9cRF/mHY5q0jIM&#10;m9Z8Sd6SbSyYPPJXKnXcfRbZqhviPkgctq4Rfa2tr9LEIRq9mIjIeJLEhJo8kSPOjkd3ynLuUvVZ&#10;D80yP6bdlXc5iFW1uBoH7k3kq00iadNEZZ3M2PQ4GAvMQB2fTAQqIlYPH6WWhEUfwTOCylX+lg29&#10;YRqlycyU1KwZNmJ+qTZf0dmmQ2TNuZsIHCZe/vhUNWKH/U1ZUNU5rRC5Ifcyq8azr0O6FoWnRxnl&#10;dylhyyBNInmDh1CvXidSl/E5QSOp2gNoI6YVqvf4Vj+vn2/u180X7UtaVHV8AA5C+HIOI8bWprGa&#10;Wt54D+/hBBKCHXUGv8Xcvr5LK8GfHEdA3Bm8WJreEm7kXoPXJFsnfaK6j9e0VT25IBoNrWdlnjvU&#10;mq4c57r0R3QUG8MHrGad8GI6aNwX33X0Gk7EDTYzOrL/s4QCakeqXpMmiAUOFfbOLur5LgmN02rk&#10;qzNWOk4ZfTj97oQtlbkyCeZlN8h8OEUzChnaa2ABlLoGgqwmMdI24sanlQaNhdbpCaZBw69gsg5l&#10;rokISbXjhav0SjrVBHCmX8YPYWPJwl0JQ9L1sOO06GsCHX3qk8YvkDVHnLoGJcPZSij3ZbKV8Tsw&#10;hZg9OYcbv50ntbsmDt0x6flAoXrV3JJ9aW0o5AJaXmdCBWXbyuHzs2sAa4k12MadLF9NtLFYe5U0&#10;9xjYBiRj5Yu8VGUGuLd76bNYKB6BfUTCag7qA9WqSFMmh0Ml48p0WTkjIt10+57dSHAX6tUiCO2u&#10;aUdGfaCBSWoBZwltlYp23ag1vC7gilvWg5SKrmdUHHqmgxTCSoWhvJbiFHTExiWJB+DaM4wArBOi&#10;tWeoD/djsnABrgxfIcYWOTGDTGFcm5AQd3cAX1t7uw62t+xvbRJ2bTyI3xXl8PZDe7cc2L1hz7ZN&#10;+3et37Ntw97tG/ft4H7Lwd1bD+7Zdog8pz2bD+zitqe1YXfLwd2thw51tzb2th/qat3b2rCz6UBD&#10;dxvwuGOop+8woLSvA+yq4S6J5CW1qCBYLJec1RUXlPQjxrQYI1Gach/ulAQmABUbLkFHxq5GrQ5V&#10;4l1ytApPTgidGs0CWREkwrUmIouiVFpik6uSBzvCjY2lyaIOHypiY5ljZVS2GVVvEVY0Io3w1e5Z&#10;aWIDC4OieUbyYFGUDh+yOjKiRTYQEHEE9rXQkoKCFeorE3r4BJlRBT8Ua2Q/rQBql2hzhseKaDWW&#10;ngLEeluLY+ctYFd2BhGtE6M5qE0hCk+qfewHdlKU8LOk+PoXiSBVqNKkHgSgijv1mlesFFLkik82&#10;y8pJQ4gxKIBPyKRoE0vKJyshwH5NXK+SLidqOMujs43xtmFnJomYgazLKpPG5KgdU4JJ/NE0VBOq&#10;ot8sZQ1IDg8npYnya+O7dC6dpqcC0ooZ081rYcVKdSyeLypoU3pCoUl1KjykeohKezKWFtzl/vhJ&#10;GT9xgBYnqkEpIFCY8ChnS81Z5XuZKBOFsAnbsJVyxpp31Weyts0V60claSmYtryS563SjSo4ayC4&#10;OgnJsvVO8XtF3iZl2m0CWl1uRKpXoteYU2RRSRqnK8ErWeGKidICmweGquVL+ZZadNgcG1Zsi27N&#10;fUzDGY8b/O2Zs0KqwasBisG0vn8rmqWOL6N1yVLnljm/yhD2UqoFKFFKiVaqstfFPdLh8+YXoVq8&#10;yALPwqtpdZhVF2oNbx5yWDpkM7He6iXDKaRruhdOYwoaVCUaK0ga7fUkFU9jizxSl1jJXYqEXTyt&#10;WVZqL4gzUTfCqKXdqxam26v6TFl8S0QY5RWDWY4dIaLZPDBcKw3UlE3BAC6eyAeiCGN7yyKl66jb&#10;sRE2u8ET1ZyqOq4f9byQFOguHPUgE1BAp0mVdMtfeBXARuzQOLqUiWHG3gyN9Q+M9AqvMrLV6cHc&#10;enpburoPHh5rnJ0Zml8cm5kfwdE6Mz86uzi+KKJV0cFzF47OLE6CWs+YaMXRyoxWUOvF185eeu0M&#10;OUyYWiFa4Vd//dsfQ7T+969/9PrPLmvmzWsnL5DApDGtU/MXRpEHL1w8DNF6RniVW9fZs+2zs90n&#10;jh/sbl/R0vhCR9smiNaO9u09Xbt7e/b2dO/p6zs4ONQ8PNYxdXTo2MmxoyfGcbSOI36hm6+ZNwKu&#10;8dfBvtplR/4qpQa1y+kzs2QIgys0+If1YBJMlJErBpV9ZiYpTMNMhkxLJSqZnPXAgE/BV88Xcdyr&#10;PY0UrLQwuHjbdqhNSU1pZWCpYmX3Enl7Aq3ytKN9pTQG8Zr08FuUwFEoRDOBlfwsgsz4Wh2JVAV4&#10;uOA2dNRiky9lL1Pl0JNaOFrHyjFrwaf2LnkORQMKwBB/nSYIfwJOp5iWxlXOJavfy0wIj8kRoVRo&#10;ujBUqi9Lra+hKUBx+zxLRI0Bg7GTmvoqWcJ9Fful+CstOXgytVT8uqkUk3ukytutGee4yBqa1aLp&#10;HRApJemEboJEj4EQddgW+JrqjQ+n5jNqnU4rypSCMhVymKecinDRC6l/Cvt5ecL1eQ3YtOzxNtnQ&#10;NKE0KsNqSTPkhltGd9mjKO+SUit109HDQ5qqR3iY9jc9I11lqlttHZom4o58Pgl6KSWmiZ2U0Wk5&#10;i3i0zDidrLzMZb0zYD0HJbyKGxBC+Nkb1SwrO1JoT0lIOGO7r6eTjGCYimYbELxHSa6pHoF03RF+&#10;V2S49bqC7qG7Cx+YCHRvykqg7tcACCssUd6SxdO0bZvxElOcllyhYZOFPp1dSJSjNerhbLUY7Kv6&#10;alZmlX3FziCQWZn9QJ5Bwml/RC6bdRgI7e3LBdL7rRXUQfjCinKuyqabZmIweVX0h8FWcpXRvoCx&#10;MaQkGHYi0BVzlhh7mpZNO0AozaLZM9sf63u6MD7A/VgGEB19VthK9cBinNVoZbd1TOnHnx9AmxCm&#10;tEu8ORgsJEFHJUTXWKDsJG55+BIWs3HJrLZZ980U3Egk7HQtDliBn5J25p3KEMtg2wQsR73WEquR&#10;/Zad2WVWmE+jTTWFEzdYl5YYhukZF2oZhFPGz/jA1w6vU59PJqyE2CA1LECcD0oTIdU0XAKQfO6S&#10;SJtGG6slHRzey4Fvkl9rg8aB+wjuSlSKd+2EvgQHrAa1VpfmYjqIyilta2PF2AfShntTph6IyAdG&#10;5W5yu0RdeAifm/L1QF3rO9KWSt/EbbJsGnGqOSNljSV6LSVBxswY/NvyQMv1LT21yGEiKknvzxou&#10;Sikdy4lp1FHmHDgdCMX+arOxu3jW/5dg85wr+GcGsaoxRHUhAzlA12FXmbQHc1tEMR7q66GGEYWF&#10;AHC4pkRzFFTFOCYeSds0QlDUwo5lsnPSamEoVtyt9rgKKGKPBM3CsuKWhLdkoGg77tbero6B3giG&#10;GzvbGjpbD7S3oBzmBnDd39Z0SM80gT93Nu0HxPJgf3vjoc6WXS0H9rc18Nd9bQ17Wg4e7GxBANzq&#10;sTRNvR2Qq43dbWDXFljWASNVvKlwqqhzlWrLPFJNW4V05VaspPaROhIpOjsRLVS2gECl8mbejD2W&#10;GToKTA1B6vwhIBZ6YGTAkx6Ee3SUljGnFw66k0dG3KQgsVkDSMkiVnSTMGroU1OCUvDyLfo0g1gH&#10;kquu9lQbwVFBUyCcWEcNSZZUWAG8fLWs7/J/2r2pr9bxxTPi8QAYHGhqK1jO7cAksWHy35VZmvqx&#10;ktEar3KVB5oKtbq1xHZkq4FauQ9lyo/lT9CAToXFqqa3cMkLVWugK6xoTCvUGv0w78qV2nBaQN3q&#10;3/CrvEWoNaBOAN7RSol0yjjoMMk+SwjsZSEzI6cQnhZF1knmjIE1cBXUdwKTAL/EyeKr9e1BWfXo&#10;2bC1GXJTlkS62YQeZeSMSNFkBhV0KnOleklemU73BS0rbS7GRq4a6HQ4OShw2zSp4HR1KGnyapYh&#10;h5VRrlOpnCll/C+CNzoyaV0lu9UtnKcpSUlwi0pZyltB0IzAge/lJlrYiFQoxp/PYzaQbt5Jog02&#10;984pEfunUp0CUBPLZIQsqjk3NRfcX4jn1lQwXLfzh4t2WrS5Db2cc1hRvFecqpTM2Gs90DU3jcw5&#10;KnBa4zDT5o9pxBO6yg8WLlVQU8S9CjoSEBVQDGQta7a4QDVLtzhODSxBp849ErUdX6uFwTClSmOi&#10;n2SkKrKUnQDMScD66bmZQvwatYaqlXob4piegYbKEkKgzekaNCbbGGKtLJf5WAqEhCar0yDgbWWy&#10;Q4Z9qPDKwqD6HK3qNnWhu6TqVPlapQ3PvqJjUiME1SQOMwZwdcklPkTPJMHSVwJfs51prG+MQpig&#10;2oiWLVET11oyOaNBFbXikiKUVIVkAmjBA2/WGb5y6Gph0JLiQ+UUV+Kogl1rshg0Msskg4BYbkKt&#10;UxBoQ8OHBwZGenqHujtRBfe2dvY0c+vpA7iCWg+MH26cn0O1i9106Ow8OUxjMwuMvSE8ScNalcO0&#10;MIGvFZGw5cHQp6eDWi9eVXrw93+0+JOfXvnlr3+IPBhf6y9+/QNG4Fz9wSxRTBdePcpt8ZIyhM9d&#10;mlxgTKtMrT3TZzvOznTa10p68O6e9hc729YDWREGA1k7O3Z2d+9xhvDekZH2kcNdE0cGj5Cqw0WB&#10;Xg8NATtaM8wmucE8MBmiCa7QQYA6j5Q0FcaTrDoxY+oZZ5htQpsCtFJw57HJExWycq7SjTZwzTOq&#10;MpGFUPFTdkvRHQFnyduQdlQll2XkaXIXMSELqkKE2pqiKsRFaSVWqZXZrPp8IyjbJ4ysdPSpGqgw&#10;STH1peHCMrMDSDQIDtRPsPY+pYnJhKhbA9f5sXOLc5Tj+VMAUmE4nTPpBqeK+xRw4ZDZb6Njj6Dd&#10;ZWXl1zWrpuYIFBNnBfTMRVGmZU6rXpWxpbwR94bgcjmob68wIcd1QUda+NTlRn2+qWZKyWXIZBW0&#10;+eegsjqK89Fk2tAa0el5zqqiW3PMWp1RisLEXYbZsNonRWGCkQ3OvUtko2T3qFyL/N4cs/xmxYkb&#10;x0aMmp6CI7viEzaPDe3JLQhcQf9cHSobXhZYQi80S1UecqSkkfYV1GHuMR8rDF99eBB72JUC6asE&#10;aaOmkvMcriyePc+axixn0YdK6mKgNY9aVLsBh1nV+pmZ45oEOIVLWXtsjbd3IQvmTTw6lCgRqaU9&#10;ESbQWCJ2UOntjUkURhBaqZp8ayK0zA6hClEYEt+bvSglfhYjQK7k+jrD1gOW1f7IUaxDw6Gynv8p&#10;cJhBoEGtCu4C48FM2o1pebN6Sfpwy0cDxrTnl3aPLQDeDcJkVj9HPSmeCeMq6YHPFe6biPOscKC+&#10;PT2LbCyLCCSvLQ0Io1YLktNv0lVJ/SYgs9tSAWO2tkpOQiNSq8VaelPNZr89fZe2FJ9Z7Wxh1QTJ&#10;3I+QEYv+afIXQjCGsadx4BatR6QaYwdA+lwkHlvHVBTvxjCsAT3DBp85PTM/Y0CrzqwPRtkogr1j&#10;cHDvWOc0p23pq9MnkmROtFsyotzIeEs4nBbYriVLTBm6w+pSv0ncr6/jQs7Kc9ZBl7WaDec+Qvy6&#10;Ws4cdJGEeH+WB4QsPfkCrMNHL8N9XswDeRBKRnGUBYVs9ArRZITqxOW9pWqCiMUtYcUeE+1ruo3K&#10;dR2ZDbReBtZnPMw+uDy02TVSXXARQl4NLEojChinrDlxWhoEVRqCnS4DoN+r8VRpKrk5qJO/db8y&#10;Q6nLU5qP6vvEUptbQKYDtFTDCD/H6JtFdY/PJ2034E7oJOCGqRY+XXLvxrCmw9Gl808ecJ+x2GrE&#10;WyTs5rtUbK7Q1EUCujjOx2Sd+xGgBVAcwJUhLhIGa2IKqbaa9uk4WWGwruF+blLkDusG3drU3d7S&#10;1wXpCoLNPRAXOrSlt5PQpn0W/e5vb2pkqmpXC1C2pa+TW1NPW3Nv24H2xgYwal9n20B3a39XKzQv&#10;gHmoF7kvNwje9sEeIGuikjJRxuFAAGzifxRkJRGNZ6JG2mpFIeSnRI+BQPGRZvypQ4MEw8yUatxL&#10;opi5B19REjMFxzBpAqI1qBXVIQWzJceS9fIn6mp9GstgsTE6ZJtXRZZaUmsxtlhHRSuBG+NiDZtn&#10;hKbJpXXbJ18XCbcExtLc2gapgShE4KLkxIFsClSAjZOV/QKW1IY49W/Rx4JD+Do2kOb3aDtq1E3k&#10;wYKLpm3pU3D8pk8BhWvEIsWEUKJ2AGFCu3jg5RTIlMzhQMSYzDOtR0tiqa0+zdA0UUnqXnlusxWn&#10;kUnrYPQwG9lZw2+7FZ6ugWZ21r2g4o0dRCxUX1TE2i7hioMyvCROeIJ9FT6UmTbzWiLlddAuW0q4&#10;jvucvuKajAeTb/SxJj7M+lgEkGQs43rjlM65CItHUK7gg1e4ECl7lI1j+rS6pLkyygoQGhkKzh3X&#10;e8XV5adFiApw4wUBzwlhsu5DcDcxTmFTAa7cbAWVKoSXxTzMrzPC1ALDcoNsAZkkAPNG5fgaEge1&#10;htpMoHEByc7rBesKCUKIim5VC8Bh1DYVZ/4tmc8kDFtarNDck8K9JldFuiZ8WJFOU1I1s7Q1YKFi&#10;kZW1JS11/smbgdFGoWUIdcCYV5CWNRlLAYqy0iKVnJt1s1DdNcX/en0Jlyor2Cy5Ias2oQnPY1QV&#10;1sFyA7IKuNpH4QuqT3A6GpWUxUdx0wWAGsuqYOmK9U8+WTA7L65HJ5c5N+Lovbs4ytjNTrdOA0Fd&#10;qqpmMqMioKJCIbyQvj1Ho/ocuiK6e8EOJEuGikuVAmYzOI+fPMtVU2d2d4ttvrWM23uzZvOE6ZU0&#10;yzPZfG1QwztXKSHhglpVAmpAhQNOrU0t8yfT8a0XZL4IyVqG2QmeMJVcLt5cSwRTdekShJMaVohC&#10;8mBQK9rgwZHeobG+XnKYFCPcjqO1p4+xNwc6u3YdZeYNMHVhFJZ1enZwdvHwwoUj8xeOYGrlNj1/&#10;+MyCidbFI+QwAVzneP7SCSArptbXvj/3w59ceOPnV//7Nz9CHsyw1p//9/d++MbFK99DQiyildv5&#10;K0cwtaIQJjp4bnFgZr7v9Nn2M6DWuW641vHRbb1d63u7tnV3bu/u2tnRsb2jY1dn5y6imHp6Do6N&#10;dWtS63jf5NFhuNZjHNHQqs5eCii13FfRwbEXVh4wYQaKvEyVpDxN5VcVOoFA3EswbMpdRFn4H/E2&#10;Th+Jyk6shYlTwGoqNgFXy9ickRMEW6KVXHKZezyLhPvsGToyIm1c8TgsJFvcpWThWt/EkEZWZl0y&#10;dLFIClMrp24IEqBCtTROKkSAhD9BL050bUoKvpEFCErMnBvvXWKEUqRSEgWueALERHgeF+ieXlDS&#10;NXl78kJU3aZk5C2Faiu1l6xo4rskx9WSpA6OfiFkqRvS5SsiVEs3x0ym5HylQFdHX+WyyVUJB+oZ&#10;yBGshjAxARU7IqSPeexKM2xsLG7EOUz2DPuk79Dy0OnpDqiZZfliekaZlFNEpIZwxo2e9xtFQ0pV&#10;1dnsSgZd5thV3wdkioh2mpGAhMkN70WU2iLTVKRqBKVmk4TxSBHpE45KChV8Rm4hwVz+1ivLQgwW&#10;Tt5QJNyyEV3RlIoKK8krZlS0v2mXKyQzLRdYQUEyLXyauLLcm5zMVlMtwrktbEzJMdLGCkPIF9VJ&#10;XS9A1pIlwZVosKAIY0gLFMWOWtOr9RzFgbSIEVH7nlHD8GN8YMpfh99opkvK9NBZXqWFyTcuLQjZ&#10;PGTkvsXNmHygMOER3tusmDQycXFoBNhXvb04VG2X1U8o+tLIgyXmT6i7A4eM7vSWfEiCoP0VheLW&#10;tUCYTbSnN0eodU8HUZhz1dgq5KfJcKuFjfrKwqsfYb+xWzOlLVUh/wJZddi6a+CF8X7rY5/OUfBz&#10;8rqzsSy9LunHklF43whcjEI45kl+su2jdP3VAw0QDbJNL0O/KNymb2+a+aHoVVSJa83L2L58eDZx&#10;KESl+3g/ZNly2XWryJJRf0VpXhhD5pUhhFUJpONslsaMhEN6jUsjxtZq96nj1BkOPSM3ndzq84cL&#10;F50gPe8JMsfymkDWqu2lHmKOo7DEPpmUjokvEx7d5xHcvmkqVZpovCtnFUt8i6c62DXxvzHEMm2L&#10;N8bHYXjp83NR4ysHOKd9QRrnOUXZm5OzGKfCxisRzTf7VC0PllrYpxGBW3tK1UmxUD+JxL7caJKt&#10;Opg2TZQUwHowsuMM+Dny084zL04Q2s4XnYfTuUhzxKesdOrZl3Q+17QnHapFC+P+SyLZ9cMTIOKB&#10;XhqfRgUFbe4GBBy4CD0FbgW6OCpWxCbAFfgqFCSgKCExMAbP5ISGtcTHCI2pKaaBr6I0hwGrnQO6&#10;wcryLpjS1r6uhq42IGtTj5DtwY7mpu42SFSkv20DXc09/KmRZwCrPMkNw2pyj3gvqFUIdrgXjhRw&#10;CBZVxu8Y81GBYZKweiILqldzrdLQAjKFWzQ9BdzosCV4TqtzxdoZauq9wXX8ZD4qk28S43xUjQCh&#10;R0Esz3HlnhKXVoUHOwu1TkB3E31vYFbQrPNvhbj0IbanOlaQNcY6IRUpg0ZjiRSu81iX8IcJLsqO&#10;Z4GuAImBVok1lbTBNbCWqpqQZJZMzK0nzQiIGsQ6TFh6WsmPleqEzRVFtHKY9JlmIPVGfjhbWdSr&#10;V0L9uI7gPyccxR2LpBWoS/3g1VW6APw1+0+yhcPK+ijjW6RzBpOnX6AC3uOyhDMN1609VqyUMZgA&#10;P6slImEP6eF7+RYnOSkKSw0XVpR4LLV9dZl2rlihdrPAsaFGMxx+MryaQ2SlCg7aN/TVa+z9ts1V&#10;tyOYWvkJUmULa1juK6woS6NmzxguOsf4TYrVwCTwVSgDLGqfrVg6CDahQSPM8KXRLUdUHCRZkajH&#10;wKiwl3zL8DjdBG19kCewtp7Wy1eYbrQh1oxuRraGbo2fNjHCSfeFgK2Cf/V1VuNK6ypdd5XtZFId&#10;qbY4W9Z89jqPzJX2GLyaUS9ytB6Hjc8cHUmaQ7dq9OvUVE12U8l3NYsVeGnwDU2h/ADBzvhFzXxy&#10;PIQHT1iRLMiOezbmPgVTSvUjWXxRg4gpFdD1J3vUjYZZG69K7qufZIwHXqX3D4nKA3mUvSelSTDF&#10;RY4PUbYTugt9Wt5YGWL1fF6sVLGjnFUpZUB9GtDK9qvr7rRR40EtHlq1hNO/Sbs0jg5fZlTCqqtR&#10;nXDNMOiSqf3YvRztrK7tFO0gjMSTNkzqOq3WMutEVlufqZ1joVrQmjEh4VCsHkfpxrP2Nl0jXUMn&#10;skKXQ3MdiYStkx6FWQKyFhcW12lViiYxMqLthKo9Rw1pmgjFmahFYpmOjA2PD/YNdQNczbj2dpHG&#10;NKgA4f7B9t6+puHhg5ha5+awmzLzBlPr8Bzpween5s4j61WGsInWSW7T8xPOEMbaCnadJI3p0nfO&#10;fPeHCz964/JPmXnz2zeYefPr3/2E+Tff/dE8UUznrkxp2o1uk4ukMV0cVw4TXKsdrSiEMbWenW4b&#10;GdjQ1f5KZ/umzo5tPd0QrTs62nf0dO3v72vo7W0YHes6PNk/PjUI0Xr81MRRdmlW+7HDcquaOKVy&#10;RRWsmTdiXzWONXY1oVmLYyX8c/KnFYCsZEo9IVgea3DOW6aDnJ2fIbmRsjX4EAYjTjwVW2xH7jOv&#10;SCNDVKLlAs9eF3lbgXxuOojSYTqo9gprg7kImVsIMozg1nCi6Iuq+Ssqkd2814fzwNEpKnzz+Rp3&#10;EfWaq5+RSTqIdLNSlNvYZqdf6h6nUKr+SE3vF+hYKPS+9zQWibM5VWBFsEijm/IxpKJ3YIsUkqdC&#10;BUizKd5LLaG06NFthvmMvytSwxKIktEmGS1YZMwObDOuZiFPIeq2TjulWH5aZGkW3OoHeg6h9vai&#10;LLAAga8IngmI8g3aRHRBhbucSuKGFFfoXC9dfKeSVg2ttoJpZFeKGawaclsrmb0IDTmAvBCSnA9t&#10;Vk9hTSMjFWf1YivxzB35W+wKM2WRk0mydqKFLuxHRX9F/ZG1p283irboznxXBvmYTzPmKdxX0EIY&#10;uWy4yl9Xuh4prLWJE2SVvdSNM85RQNbZxbnsJPpwz+wxUnrzF1ksWlZIBKvZyiyJmmsF8QqqZU/L&#10;vqHDR7lKagOZvZSpVQxSGdUbfazAOYliFNPWK6pJUcBqNdrH6lnDY8FL/dIwqzzjTGYku2ounCG6&#10;xkJiw2ated1Mginf22yw/NhKKJC4XXp+k3XJu3Iul7UG8W9XFLqRjJX2tAtLNpI7RG+S3kLCLFWk&#10;xZw6KkStQ8CdiEgA9AKWJAyq86W0DsOXhhfVkldR2+kCeJ/R+Txn9SDh7Ffhiussblok2cH0q+0+&#10;zTYK92h5c8henVJyFOBbkd7BEYBZDJ+glAOsFkZFV/JKt5wkbQg7qr3RU5Ry3OWTfRGkiip6DWdD&#10;eL56DJzeK3JslkNVpyOpnPLeeP5DQQevcs5RXVH8kDLQ0snK4Zl+gedySzySTeATSP1BnYkt/ZfI&#10;U7OX5qjxBtIkJK/GaNfT0dBJwNvdDTJBRK0Qfh3janQeqJopCn5zCZEnJXT3MtRlJlonxaFaJniR&#10;qe6d/KhrIS1DUK5M3Uzg8HHqgUYS7obvrW4Qs4SrWe7r+To66kv6nTklU09uIQmvRiYdjQNvqSwP&#10;6lO4g6DzjC4WPldzJOrCx87pSVd1DXA6U2kUFr1A2NrSyZJsOJZXnwa1n6QBxzMhqKOr5IvqWTgw&#10;b6LLhFq5tCksWmDGo0HFbRqQgBjl/CxwBbrysNNoVeOG2VNGkcerwGR2DYmDNRPbD/KE7usaFnHa&#10;MdjDvd2w7e1EAQ90gU6be9sBq2DX1oEubKu8AERKxpI8q4d50M8/xayCSO07ZfltK80UUJ2NHdur&#10;by/DZipalQo+M1TQ9Oa9b1GZmuVTbjOgUahVUcCeRAp8pTZGGCzzJNWmyUMX/WIaBQ4LUpIGW41p&#10;6SK5t+XSr8+gjYgQqT+hXh2HS4a86BkjT+UAGVFb3CtlMpEx0YHL0mlOuMT8hm6JkFX9BX87AEO4&#10;WhG1nqNjIW6Y2FCUIl3NLXtAjgachlIzajVnaBQ6pJzhYUhXaiFTpupiGLPpchy/q4arF5BpgysX&#10;Lx34QsiKNQ7CNDtavJGuzzOiNoHD4VrV7zAA9npTS8gpUPrMrBbBV8815QE7UmbG8CEl3slOV1ap&#10;zlem3IKNK42r/LH+EEFfAzkhGlap3afCewZmWoEmhHWGkW/ZW0rdhBPHWB4Ry/7eoAYfF6WzEx+y&#10;BPYiMKW0N4wE9YTFFc0r86MfgMiQxbHa4TPjxZWps6ISnTxsnXDQpuJ5BTWTGBzelSeFge1KFZqd&#10;oLpWdlT+Wk2jEWmc8KN8FDztwPjYoGYLaS4rbzeslbDZdHSJmGIl53FuUptLdy0EOzSuhC0ztLoF&#10;vk4eVxTT5DHFRA1P8It4l5Zk9MiRmpagUKDCh7LYgjxNujo5SY+FV03mBkyyuEnWDUblF0Y5HMVv&#10;SWAqMUt8JiJhhzPR7+dQpIVZ5ozzyWBRjcahDZlprj7rGesa+PFX0tjAvZn4qnVkmZ8dpPKqCa+a&#10;Cs9SOYq65EB4S4vkdKktK6w6tTTCrfuC1614BrUVQ0aFu68O/nBckf6q2aPC0WPc/KTkNKaFFbnh&#10;c7T6Mc64j/JNS5KrIN9eIVhh10DTcK1RJ+ryWbmt3MZWOQW3Q+1OfRMwUJWDMjTS8k9EakRrubwZ&#10;0ki3w7RAS8g0v5R6DkfrYbidqVHmtfYP9Zhu7RkY7unp7wC19qATpiPZfXBionl2ZmR2VnbWs3MM&#10;vJE2GLw6d15cK1FMdrQywIZJrXCt+FqnZohogoy9eAyuFXkwOUyogn/7u5/Ctf7yNz/6yc+vvvq9&#10;M8QvzTPk5vzozLmh+YuHF0hjwtd6fhTUiq/1zEwHk1oX5vumTzYN9LzS0riqrfkVUCuQtb11q4jW&#10;7gNdXft7+xoPT5DDNHbkONrgseMIxjUohVMAqlTwErWvWOUyhEMVMz9cFOsRdjHJxtBLGcY7nEmp&#10;MBKMsZL5EMI5oJ5EBMVgyZUYAKNoR1MrZaJJ7E9xpULcGXmm7uHJNBoCQWWWlo9UCTcQIM4cFmlT&#10;UXA6KVs+52pMlYEnCngHs0XEKUQe9+KWiiBluM3o66JZ5etKDe1lDvNQwQyVXzElsk9yWFGIZE+r&#10;uCMtcPBn6pj8EN5lfrVEm5jQ0Ek2+2oaK5wTVbrZ1qspl7PTKuzAVCy+y3pZvj1jww1j0QWuqHwU&#10;GMVpqqcRSw6fMLdyu8FduFiPf8wvMJ9crFOCr06iitjSXX/zS1l4twC05KWANn/lw1M6Yc24UlFY&#10;sKtWNSH7bmNFyydi1rWpxyFqVE+QcMhkQWLRaNIkm9OTDkKFu7NYcinSdvG31CXWxk4Fo0aeCsUa&#10;NOXFLrLG+sp340ztD62ZSLUNYFLUBjFqB8twXVdORi9iwAQdbVXwry4y1PAkVMC8LFvZTkJprkyo&#10;lkYMW5YdfmZhNj2XOkzywktaqS6JwbAVHLaVan8oJEzZn3XSKxjeh4Pk9DE12Bfq4yufny5AlVWm&#10;35KwLndhtBunNUPbwiyr80g1NCgCxWBRxyOd4RAGyKkXYMVBOLccL5FIZKV5X3UDy/0XRaP56Aa+&#10;oqfgc4AoyFzZn9/ssFgsanbO6mufk30SLsL1OgEV+GTcq8NByFzJZ9pDPNVZa0zjtcQ6KuKLN5aV&#10;4P2qzsQWPjMHuJZQPmppwj2NRke0BJnibGNtkNYmidnJbY4qOzOBLeHOxspxXXYnA0ufeSIXV1mp&#10;rpNj5CyRUBpHmjhK138zBM5IOIdzfeiUxKuC6PZQ2OopGv8kuhLZyHPts+I0zgIJUsolT32KtEjy&#10;Lhe4CXDyFIAisXYOhc4/soElo0XB5pqF4/3B4eEsT6Kzg1r1Tx+zSa5Om8/XaEvZSwR30Q8nRdng&#10;344M5eGZfy4NQVtkdZEV6WqQ5hZeSRXOGSwzuiyN9pESKK4DM/0pgxxxrbb4uimpNRmoHAWBQKNP&#10;+J7CeppZJiyAa1xnL+Xw93GRJvsUGNCTz9TLiOrebwlpb+wNwkxVU+LcFOgVqbBbsVzddL6tUhW0&#10;fiJCcfvGXdFsOxUzfGlaJJFjsMxllkGVJJwTdfod0bD4EpboYP0En21UJUZGaJSi9SyVuB9wD0Yd&#10;sF9U4NCiVptFSyIO+lgjq8PgUs9HkXE0wJUnbdSUQhVRMfegTWKQIEIBn+FOAa7ckgbc2qdkYG78&#10;FQEwIFYY1Y7TWFhBrXwsjlZl/FZRvebcEItq4oh1ttTQMKgiUYU6Sj7w4QEI4Um5Rv1pyhwOS6kJ&#10;T9rKBSnZogk5OaI8J3Ok5j9kiA2mdewWlZ6jQHnS8mmPYM2YImVACNDa82nUyuLpPgpB5ceafNMO&#10;Y1FD1LbZrJHXmr9V4JPCnJypG4IxjCjf4pgY6UEiOZQ+2axpUpESpGQaXFyOyUBBSrB6wqVM8IJ8&#10;tLFczwvqAGLpVhg36gFgNYNwEigtWlgAEszGMS4fe8lnspcnwmADIZGxbvQXpKplti22MsRWqNUT&#10;VuNQTds6LQCHHhfpr3+RJKxG44q0BVA4D3kkicTKaHQAhMfbcEaSKjizXuPVTJRRyEPpQKdPg6HY&#10;Vdwip2YVgalrotFNyb5xszgnSRCmwn7FF3Le4AiSpdEq0WQIJxzEc32StWtSN40AE7xCrcaWOlUm&#10;3xiNd2BRVMFOAmLly5iaDKd6OFMClqITDtObZCmraFnPWiHVYavP9FjaoNbMgkF7LOOrkKpdrIzA&#10;4Z/OeVYulL5dZlrtAzEAm+y1llbAWAFggF7P1OE1fLumk4JOj09TW/IWXowCmW3Ej1WUsQnhozU1&#10;OUqQUhktkwNgNCODSiSSldMlcklYMbhRjKun2mRd51AREyuTrmOTWONObwJ/AomBvkDW4x6Z498s&#10;TJsZNvWEpwoMB8qLTY0SGMQbACyAKmWvkgZ8SLgJUWbxZYBSwpOggLhoKRdKqetOA3OqYabZJibB&#10;zj058eKVVSCBobjaHk4kjisjYS1iYsNf81hxiEqNt97SlWu9reiyQFHv6qx4QkAWKXpI9z51oYWF&#10;c0yOg/5KWGJxFfpiXKxN1BOae1lYLJUsQrOKi3ThGHeZOCg+VoKx3DwDk5a7KNbkMGnmDaZWhMED&#10;nV197e3dzR09zR3dDR1dBzu79h490jY3OzLnECZMrXPnxhfPHwG4AlkxtUKrnp47bOAqXyt4FYoV&#10;vMr94uXjF6+e+t6PFn7ys8u/BLX+/meSB//q+8iDL149wcybuQsjs+eHZs8NE8K0cGF0/tzg7MIA&#10;Y1oxtYJaJQ+e6Zg8vL2385XWppdArR1tW6QQbttGenBX977u7gOjo51TR4bAq0ePjx2eHJxC3+40&#10;piPgUpe8EkubiDBW59pMSSqzJcWckKeTP0sRo5obAKZ1FbOT0iYpN10jltJTeUUKQQHNyipWjXkw&#10;tyaJb0RNvpbrdBNZSxXEKgZVZIv4FslxIVrh4sJLsJUTlZnY2GAtX0h02fapX525tE6smQllVKny&#10;LN9NVZS3S08u02bRsoq6iacrssPKtRigKKBbRth7alRgtuN8woHY6aTdKVMZDXpPnp2bgQvNsHh+&#10;VJgQafN4hxmqyuemqlHpOKqtPVzRQane2x2S6ZG2KnOLNt6o0hWPK/UQyP8/gzr123nSN6vRRLMM&#10;0titHIMVpVYZZas5lgFCFjJYbFnFa3EwxtPCn7Rp7F10cHqIFwEn6t3QWTwjjFq0vo7acuFb55PD&#10;duY3qigX0yIMZrQQok8/0AspjFpVyVEVuheQ4b1qk5comiilhWfUC1Od4epcYCMgJKcLVcPWSWb1&#10;ZuG9/IX4KpWuXXP6Ld7NfMbIOikWVpXgOiVmuFFSRr3DCwsVSblrcePP6MYTv+Q044ou0xQfgxBJ&#10;WqLuztmp4LQyJCYS+qr6r4hoFslsj/oyac3E6corpSqXaT8hedrJXZQX2BbkXGB/AdX2wVrYn907&#10;+6f7DhJMBoUGnDvZW6Ob2CcrptGCXvtg45oWGPaXZisHA+sFWfmCN5aL24PKjp1BUN6mJRKcL0K7&#10;YUFpwsPSWEk+sCJ/s8+nWRAXolavRpolVs2NUVs/JDLXnEyOfaMRrVXtq9rBjCtYquy6MYlkrwhk&#10;Te+J/ZNzkYS7ZfpatAn1M4wK4iiDMuq8dDF8/jFy1jGVlZkDIWlVMqB6hag9oWd05Y2txrokyX1z&#10;oKm77Wgi7eQ05kyw6OgwjnUqeOn7uPnr5AhDVg97LHLrSL59GqwLItJaEnlIg6neXMgRHZSon+Bz&#10;o5XGsvnEIlHaUsXcof4gH2tsr5VvWZM2RKU1CGolBm8mx5ow7VtE7NJjO1DXWFRwdCojhQ0CVTdL&#10;P6JwIy7ZAFTpQfx2DWLVdGsEaAWCxqEajXG65OLHHD/mAIICZY3YddrR6dodIiPtdDZPEKTMCHEr&#10;C7T/lx/lPnh6Xm/dsjnD5ESh84AOE31OEHtOce6xmrSvDLT1q0bkA/GWcCi7AAD/9ElEQVS1+oSj&#10;4zqKNgNUp9SUB4Ir4VrjT/bczlEI0iTlJoYneM9hufJzJk2HSyQ1t+OOmP6icSmS406OMcoFTMvN&#10;sUOydOKJ7RrqhXqN0hhIDJIMfO0fF7JlaA18rEahmuCVMFhc65BtouIPw7nxV0+IwVireTMBPKOQ&#10;AWpECgJ5uKhUvp6JKvIwAU4SCStOWVQqC5xdQphNnTg+5DCvARhbXUhHU/Nv8uICce1FlzfYLRuL&#10;xkshGuIk1J9stHLDFt0vz3hknWBS3OMR2RrSiCORz9Otoiq6SS5Q6dLdNxc+pGy0uD1fp5a6sWsA&#10;bX5yHVIG4vqvst0WhXPx0JZQosBd2z4LZ5vsaKfPgEMkGpfQ16Jx/ckMvKywsjsKtoV35XPSyHYT&#10;X7tW4GvSZ3xNFDMc2ByFsEXCKga0Gm3rldjbLLEtspKOUnEREeScJ3ZLLadTmnLRVINAh7xi2HJ9&#10;l3zXlyp1BxyEKwJTRCWDT2VMhV91JK+41sxKzWwCbWVT6IXc8haR0RSgWzlRRauG5eJJMEj02GpA&#10;GE7H1JrE3QxT1estKo7PtkQKO98n5G1uBtJWFDvstz7hJqNlYmn0+ZDl9FIRBWxTa7S3QpgWJFcQ&#10;FBhMb0XPm+YUEga1alLrqVM8GBzX/CFe7GmjRSSbOUDuTkqOqp+gQCVWI4ebpMWe6QqNbFusUoH1&#10;QOFMZVQPL+Zd8qjWWJr6b4sKN+xr9WSBhbGPhteOkACC1JlMGl2Tdxk9K4871tNjdp8K0yqtV4Wy&#10;yG6bWsWUenZOGNo6VesEJlG7USnrwDNqzYGhPhOvVyKxRmBHylvSjN0cCkb1ibvQmHZT0LFwbw82&#10;ycF6bt+qT2CSliuT28AJUPVX+3nTYsUWqz6EIKujLACuUUvmRKBgZC9bQGyaZGmX6lqFPMZ/za7p&#10;AlRgI7RehHZaPHviRZgkD9aDImKbydwUwx41pwsGYDRfyjhfEVMHU9BYLmtNEZfeU5y9IFrJGR9l&#10;UivCYM28IT24r62jp6W542BbF5C1oaV1T1f3npMnMJcOz80S7Ts8szA2uwApeixRTHPIg6v0YLAr&#10;ImHyhM9fObVwiXt8racuf2f6+6+f+8kvMLW+/tvf//xXv0Ue/N0f/OTcpasYX8fnzg/PnmdS6+Fz&#10;KIQvTcydG4qj9fSZ9mmlB3chDx7uX9/dsb6tZW17KzphRTF1K0D4QGfHnt6eQyOjnRNogxHpHBuZ&#10;ODJMFBOOVn4aCmHVDeJMhC6qZGABV2f5anKmGB5zZZR6KfgA/BpZYR+sBktwU8SiuB1qZRCs8ImK&#10;SNllU41FdcbWiTIzAjZd74u8TVflygCmyqD0I4wST9MlwW8gnCB8ovJxuhgL055XHXDyKJfDpLpb&#10;jnLaw6lKpGqO8/rgU9NlZTCPkIZBSxCFPqqwtarOLXeXLj0Lzwu846khF/VRqWWLb62I6OK0DFa3&#10;xZcaTaWbZIQ2bpGd60kVyl6iBRAKK6pXXFUuJYsnMyLq1F5wzsLYdv8WkGxmoE48himtxmzGsycX&#10;qChW8RKqzkGtwxND6kxnpKq/K290jR4zXqmwxRtXS1LAs9NWDGn4aRAOshyrKlV6Vr5RzBXHjqlU&#10;twysEy4LCdiwlTS9AzXISg8VmAFXXGJvgpbfXIyC0wSBgrhCAQWIsiRxclZiZo8VnXGojAtT1dz2&#10;z7sTYeVhopgMaCs0pcK33uNI/epdNIGuhXYLs+3C1yx0Rvva5poGiupvA6qs/Oz2Ynvsskt/IbAw&#10;oCirXcDAn6nWm9+VVktZzroQ2och3bR8jmE8ZrYRsEQ+qk5AZUqtimax34XUzWemI8A2ShSTIbQO&#10;KEBmMIxumlJbNlmdUPIGFeb0WdcW2TCiaHMqDJb1k3aDx5sVvGqTpEg8f1e0/TpRk71kq7w+tiTo&#10;ypUq5SoGUZoUhmSaaivW1JQ4n+lA1zIgOtJTbQVJ4vVbYgkpakyHcrkpyTrX/G3OYJy4NPHYTTdO&#10;bkKqdrwbr07ielBm2PFx9lufGd4UI3BVir3FZHgUHCb0Miu4AhhuHEAMalwNy5Mk7cC2nGeiwc52&#10;z8C2Cl6y0qwh4vQiyFraebog2r0pTO6Mn5zNcrWtpMiVXMIX6/C0AmOOTZItkKRTT8hIQy17Qgbk&#10;xthf3Mt+MqeF+CMqrlV7b/hnqwPsX8gkrSKYshw3Guli3hbWzRrQTGk7F3jAkV6lTFmH7OZytlE2&#10;VpFIsH86+zpSGnXVOR2VxCNFKB3zG71CyP44dpwutgLPoVsdXmWiMj/BBK/2DQohT+fST9MO6bdg&#10;CA8y9/4Tu0rSrdk64v81+s5GGA+EVxURAVF+bJTDkXplW2SwQi4Zufbl+ewJOTC1Aq1Fj0o5quCg&#10;dycJS3cTsB1ooRw4Kz8dxSS6tcIhGo0ecOsEHc13SfeKG7guulwjoqlgVFVKp08i5sTpmmfMbaIu&#10;HuUGcWpwC4Lt573QpzwArwJN9Xi0v3u0X+JeXW3xnaI0FiPKY+711+E+Xklmb6BypeNV5I9Qk4hQ&#10;hSfxeiuJhAmDb/lGuFNn+cqqShKyZ9XYIVlkq5YWm2WtntekVg/LEYKN6zUu1nxI0GbAZyTWqRLz&#10;vUa2gqxOGyKCWIR2xI9BkuwAhjciMKWsUW0foKsag03geY0O4HX+c8Vnas3rW9yi8uidYo6L6FQO&#10;ZLOy4ZlZIbxMilwNuSkYMurc0MJZHm9xNSmKtBguzpS7bsbVDlrTC6IuzgeaXlb+U12WHMY4wkkt&#10;idHvWyjW4jiVErgspLjriqDWwgfZarUkGVimVidRTbIGFEEkjAemshHSYHJCU6A0uUrMLV/Hh2RN&#10;WmGr8FdNZxGVJZ6QJ4fI45Ub06FHHqgzhlzo5OTIsXFCtkRx6yTMiVR5KBp4Y30voCNCZUNKxTsJ&#10;siqKSbRiiWWSEVIUq4lZ5WbxwCNLLCEWyxq+WiLhuF4zBNVTS2VwLSyrh9MYoApme7rMm95Xz+kR&#10;wrQyQipiqXm1osS1etis1MViR526ZPGwUoVBmLxxxKA9GNDMs35UhM2SQKtxqdFBinoy/M7iWWUt&#10;HjXYNeSqy2BM12xNViOHiVaOUKvoUAMtDduR6RSNysljZEP5n+BYkZzV1FYdpe5/OH5pRivXdXaA&#10;q7/eIma8Xgn7tZ1Vk28iNrbWV/HCYllTVcv26elJol7rCmSDQ//VuDQSi3DuFecZdlTwNXg16yj5&#10;DdQxNrXKG2Mas4Q6mFWQ9dSFu9hgneV1qXDolFerv7q44Ph8n8QtjLR+WCcI9J4ibCU8zsGZllhp&#10;TxqKi2IV66ulTVMTOG3DrRrYsXi5KKxTMSoxUwEEoMZpY1dY5sXpmqRqyZIkniyioIoLipZSA0sF&#10;z9zOh6E6Kk5yAtTKmNax/n64VojWfhGt7d1N7V2NbWDXtl1DQ/vnZv6/VP0Hn1z3kaSN6hvf997d&#10;d8dqNBp5krBt0GiLNvBAezg6WVKUKG9Gu9/mxvNEngL3p5qeZqPq1DF/k5ERGbn/6vrg4jIsaHyS&#10;0vMmvGjatMK1BrVevnl0/urk5VUg60l415gwffzT03c/ffHxT19gxfTl9Ve/+/RPf/ny7//4/d//&#10;8Yc//PWL9Lz54rdvPvvFiyDVt5+dvP74MMA1pOv120Di7YvrrZfnd04v7sC1Xq2/ePbh1vr/vLf+&#10;bxtreX373uZ/pVPr9taPdndv7O3e2tu7s79/9/jhTipaTx7vHT/eC9GautbHz45PnhwiDObm5FZn&#10;Gaa6+AlpRYJayTEC3NyHsGQmm/ELlWAxUiRkLElVfS+8a7sjGprjl6OELAkauzWw+GYvIbHXwCLr&#10;e8KpLvdZOpfwN+wNnV0tLgrSy9qUMIJRWiLLxvGDE1pNnWVRKQuyimZhMpWYknJihSiNAOyWUeaE&#10;jEnDiyXM1d3X0KEhFB9XpVP1Xb6rViLlPRpHyrDJ6kxbl8msGy2NpWTfo5MwIoJAUziK3LR60mh1&#10;gxgyu7LivUSQxos1K2JU54PJvNAoqFpN+/r00obCWsI+4RAAsgO+TJR0E9g1Ilt1WTyFBTsVbRZo&#10;8TStAmUbNuxrDxUeLrdrQq4pYOtJVgFY1iVPDQVy5q6GPVZLUgstewzDU+jSgL6MBMuRD6LBvRwj&#10;a45AbqLkepmQYXFoFUsU2SbCSw9AatGLyqB3TlPiuwBIZKW94b1Xuc/jtmUJ6EL2KirWb7lfVLWw&#10;4U77ndbflZ/QTRIgykMop++iZMoDkNz7n3zBQmWXvsMhaRXL5p+KdcsSL7C2zDPPou/sE5ES5LFm&#10;DkbSj6J1lKsLp+2t60vKkVNdIYHVACiQNnlXqW2WQSr8E4Un+M61N9FQ2afrYUWkkJztkSMjShG7&#10;+QgoyrhAZx2YQgDjfvaL3GqyLZ4eTzNokGJ4RC6p0Y1Pm6xdFeMWAiSvQHKBpd4qdCeCnkB8KZ8t&#10;RlpdQlGQxGMbzFR/ywipG1y748rICYReNk2TmUXdPl4GFOUODgdP5s4DwMi2mGrpteiaNuZqYwfY&#10;ooa8MpBoYONz1ymw9Vf1JQKiVObTRrVdZ6QZk9trz2pKf2vCJK+e4t6WtVsP789WFihnIHVVf6bi&#10;mXqZKDtqv2sSwaLKbpcuTToSQ8Bq7etPjNZYc5aND/Y7hkCK8HnuSxdfRohZAPMFDOY+HbCWhb7c&#10;h5pWWJRhqUWJVh4NZZlTeVE3ASTZSUHWuox7Qo90pQfmVhZ2ERSHesvMtWhBDbwyrufJRuWZDnrX&#10;pRwvJYSgQvoQrfyCW5JtYJVZNv1NOi8umHsnpLesCaIU/Prtq4vX6bxAwV6eQlEl+0sNJhEU0EYo&#10;+Q69slmEzT+ykneuAXRVjJcSfzlaD56XHOnDSmPaesr74NLd3jn1L6h6XEI7ev6QkCwdtl8W2XIc&#10;s/ZwdxldCNFHXqEdV8uJwb3tQQpQqZYk67xYkcC9HBdsm6Fjalx3gEkyrsLX4kwsgoCRtJnJfwaL&#10;WqFaxW+kv/u7J6FA467EOM9hQ7ruPUTHG9pT6jW9WPdi4UsnSO4/JkzFtPnFZTMIB7K0vj6IRXH3&#10;AaAGsyVGbWklVZHfoEzpp6IM2MMGuxaQz0uu+EHOpJbCuw/TuyWnBIwUsbCDG2NAw4onpxsKHJJX&#10;AYLy5pR0KSWYn20AA4i1vQXZn7EaHvYe+2L+yH6KBNqOuy3t0WeLBQEgrWNw52xTDCvUWgH56i/i&#10;zB6TXINPnJaqClYHLra2OaDUTjl6JiHKnS47+S6hLKLfMqileaPabeWzURAwRCsmWN9SuGJjqohr&#10;jIRuWfE2+F/gCvPJAVuJCgKvLVAOUj/eBdQNRGwZMDdf3NjLEefTpUbmE/WsqCfTNoktEGD+U8dd&#10;MgtVz+4dUzPciaxqwEqN00zG86eQCmDLynRti1qUiG62Rr5gy7MQmCNgDpkPrLW5azE22BIpL01i&#10;kCs/AkiLO9AMF7VKbKLjhWsVqfUI+PqWgAU3QrSWTV0ZL62kyDVGRgms/1EF/9wxmqly8uFI23TG&#10;dqRFUuiNweF+1mRKdhD6/PkUQMW95xgRywYXl+bjWejyOlQbHLwKiOWsuIqIkL9VtW1ekfXCjooV&#10;aZszbWlwjgad2henYozc+mC8bDZyxM3iBNzi9EtlLGKAZ0G8Ra0cDb/fNmjFnMnxwe1uSyKQobWg&#10;VefO1XoafWeoWvvoCNP5CFLhwsv2d52KVju4wtbSVZWG3VVv0khAENtY030UkTpe8xrAAmWJyNvS&#10;sDUYzMzFGsdiVM5tZmxOOKiVnKvQMaMzyzof9JT6T7JwlbMLgKWCpXnZ1P2JfK7Su1JeIJNxOZ5o&#10;j1ikfTiKZhvoJ+ZbrDLLrqAo0/+2TRES0GirG6gWWuww1sGpaD18eBCp8ObO2p2Nm3c2bqxv3ty4&#10;d2stvvH3b+7sfPjk0e23cQ9+tX95FSIUyBqF8PWbk1gxXb17HMgKatWH6erdk4DYt5+9+Iw2rWch&#10;Wj//1UWI1t/87tOYBqdT61//+7df//kXIVpjxfTpz5/HN7idb95+ehx5cFDr1evtyIPPLzcu48N0&#10;tZnX44ffv7f2vzbWU8767Tt3/u3OrX+LPDhc697uzQcP7u4frB0e33uYiomwrHHSefog7sFPXiQc&#10;TMPMw/zMlYpaocgSQxSREoYG7WReh6xOtOF2Xk3g2XVU2Rl1FEnaFij7PQw2keJi7wlWkRRq+Ns9&#10;vjtH68G69TIk2l8hhSIPHwCNdHABDmVaZY4knyInD+M6/jQN1DRxNRQwh0pteu0TWiU+qRCyNhpm&#10;TMPSas90g1RwW7wBAQIJMB4b5ZdybktALIyxHCsjM+l50aymrMIDSa2pCyURa45/4b4Yq3xWaxYi&#10;URw4UUcTrimYbKDZhhn1fekwbtC5WKTwUBSIoi1sdt9YvHxdaTToDiJL77y97OvMlFlPYBq8CmqN&#10;vApqBRhZGFBlmqBLRkXbp1xCoz1gpAFZ8aRmgPPUek9EDjrQBGhpn5u4P2mO/icSdD1g+d5HR7Y7&#10;onCRFr6WB9tZJ0FqyiKK/TimSAlLofIVjae9LTO1V9F5aQrOc9V+WbgiRzrNPE0E0B6T+zZhfcnM&#10;cq3cT8cJCK1Y0cvv45BLGVpbJGlrmTzoZSHiFvU98lEjvPTb35fmrrrdgHtBjFSEFgPLaQMqgP2t&#10;jB3bsIHxiZKdYixTVKJ6PznbxXenY7gxd9kqw1Zdl8XApdZXKLoPvZZdpS5XUzW/1PVqBYy91Q8f&#10;5Tm0QtXsFc83/ymMIZNFxTs1e/lJxDaEnhmToLJ8SmBGegjANrmk+EgDFHP16v+t98ZdvH2hepn5&#10;vZUIqzMsmDQ1oEpC5NPnVZKqdspBIxUbe0OqNUBKk18Cg/OiNpjjw+UyU6pARmLTTOjMTb7CDJcW&#10;uLoqiANtvUBFWfavTsOSzOqrsSDOkBCyUnNeTp6T0TmcxJO1EqZ7Fm1FteUqDsrd5VvQ/SJBal7M&#10;3G7rM91qB5qKkFkPF+F6N8RVIuMbuRLucM+2rbzY/pb+wK4/mJZ1b+1IqE1Xb0ixa+6bq0cmVIlo&#10;xA5AbqdA0V0Z786m+RaXytyQPBpycDH3skiH3UE1O6G/LeiaeGJ9G2aV4GepbyJBWWgarpW6iTQr&#10;tgdstMRMzLbXzszS10BhcMkxOtmECQjj0U2/ROvl60uqh6zyqDIiF4sEhsojAoZcS0jOXCzV3cnv&#10;ZL+wR5S9o5DPAI8dCXLs7AWrNQQr4yfHTkyrXSykmnTbJBY1ghKg+jPCCbKKxatZq1VPWDRBaqZ8&#10;wDQTssyPDFErsFb7qZhEjQleu6E0Qbw1Xgkzk9sYbJ97uG+70QSlYVnps4K0uJZF8K75izZOAE65&#10;Vmpcg2NXhr1BYngmPYlnkn5LC77djEuwlr9CHThMhLuhUjWFKkW8ageKn7Bi6TBpBZn51+nd6mkT&#10;IeQaTVuUcQWDifrqGJRP1WsKSycthQvdKyHWoon4udUTRU3e8MoeqdKsFVNlC4ppKeUDaorTylVW&#10;UZjPQodyDnywf1mBvcLOvCHTGXPjWmyI23O0gHbhIgOS9LoK22JpZMbtyCKYFOiCV+EYYcJxM+JJ&#10;qWVtXE2Z7sNjGhodYXGcjyd8mkLZ9NoR8baqrh/h7sUSOQx5bJysZDZ/0cJXiFbp2XKnel8hJIZP&#10;SlKjDsOOKEWUdjoFQmMnHovanFtyHEkKZ94FTYE4pOIA2I7J3kOeO5dcuwT7lQSJUQKqZy8xWwSY&#10;toFpqafkLSTEIj/GyMqJBqVs/WpiVPiMR0t/VOtppxvqUgSem5MFCvNaa0FptVpz4FWTmHzdwUOA&#10;7qPnAcAj/S1oLJLyciqDDWM5n2VcYS+cQEXuNNAR1DpIOEfbOUpOIWkahlPw6jS/IR0QPIh7cBBf&#10;+VL/YgWsuG86wWoQ1RPAA7ntXmWzc58DteYpcN/o76oeeFhWAX8C/VDWgNVkBPZPwrJmxAYMQ70e&#10;PwtqpTlN0WMWU/Bh3ZjmmrWraorCxGELw6poLcUKXlUir8MHlr/YLAl9eahFp+DSwEKuwbyLmbPy&#10;xdK8/MzbrG4dzXDBMJLgxeGJxhunkMsr8XcZ3f7F1AgK72ZwMyASU2ZsQSbop59zKDpVbD2+ShUj&#10;uZ2XOG1Cgqm4ULgkTUt2+SmE6Rxf04LmU00Gl3M2Y+oiAqi2KaKltpZioyjD2EZihO0HI0E9DNyk&#10;SUI3Bu0+1P/00ognmmnO985GNd6SOZ8GHO2LUGsiupJGGpS/7B/t7h1u7z24v72/eW9nLUWtdzdu&#10;3F774Pb6h7fXP9iM0dHxnYuz3TevH1yn4c31bopaX719yGt8mNKm9eHLq8Nog1PRevrqKKj1zWcv&#10;Pv48RGvkwc9/9sXFV19//Ps//TxFrYGsf/zLF5EKf/Hbt/l78Orbz6MKzus4r7efnFy/2b283jq7&#10;XE/Dm1ev7r15vXV1sf5g/9sbd//lzp1/v/HRP9+58x93735nc/372/c/uL/147RpPTzcoOHN471n&#10;L46fPD96kZ72p4/DtT58mj01OpM43KCay8YcjIp0EMYsJZepVQvACGQNFVN7JKizl5dUq+YWgVe9&#10;P4VMK+Ju2jZK0nZL1uWf97Ac2zBQFDQZkO4WJOHsV1GdZINRQsPkDaiZBMlENlztOnFJI4BSc9/w&#10;ACOmce6YypkQkC1/uvsWObOeNv0xryU8CnBFS7bk/h2lRSNldbgQQtgWjFnCVEBblZeOO8ItjUYk&#10;0Ng8AJ/64+fvFdsbuUb0Czhf6QJgksfKJdrBcS2iJ9CoTxuzgmZz+WUGgHnLzVxxj0IgEr1DTOmP&#10;TWmrMKABaLkp0RE1sSU9+rDEPMQ3iyzKkk65VmcuN6RPPGcehbC/8+wwGSIWZwiVRg4ASCyYd9Jb&#10;SBVimaWGblUIty6gIJC6X1BKJ/JA4tJEgqhKFmGcRLND+RYh1F3ZN1ApZ8BnqGqpJC1VbMNbGK/C&#10;trN+BBqelcBA7q48dkWGXVIW+EdMX5KE8HRQ9IIEyp9M9F8ObQ4FDBgCvLWX7wlnMLYxUEcalaLL&#10;k1WUyABQCuu5eXxhwyQ4OnEqkWXd8yE27+C9IrJ3nCCZbmrDhAsdOPKXMrEC5hwkwyD7eowrU9ll&#10;YkVNLxgyAYcKdiEoqSXAXmBVzXsEKjmBDADCNc2Efc9iB23JRjW3gQSZy/USFz4xiuhWqm24z4VU&#10;BReoLDl3wywG0tYlbVF+FcY4CKes11xFRZggfBpjetNYhWxpKwcIHnuUkZkhkStCXOPQRajsAthX&#10;4VaTboUEpkU6+CvLryTHgqj3jX8YM0iRc90ZpJfoQnGTwq+uNe1Q7uRSnfi9XS5HA1NJ42pWV7hV&#10;XNdhWaJGEpJErTWTA3QzwlMp2mTNMP8ueot9QBMxLcHlGbVmobW16hcsCQFzDjR1KE79MOuJHUcj&#10;226awzZIyMi7+rmKtiiUgVqxgMC7fwGUNmchatU3zqFloa+ez4sjQP+zq652iVVypesm1rJ68wAG&#10;wuYp/jSF5PP1zoBX8ypVO+u/1hW5BAoHrlJjxbrXTE3MF8wHWRUytb7J0o6qIikV6ozo1F0YP3L6&#10;XqkMaq3XGAZGLxPGcCY+mqo2csld7rilXlrX8+ZTmp9iYMBPYjgXrrXe7y1wVflSo8F2/hi6tdV9&#10;YglSVC4g/VlJkdSc5cESCeAr7x7StoUuw062qC8JX2pNlYzSllNPIJEnMDL8KpxqCEwQJvrevIKC&#10;UvgaPMY7n4B1w8rGgngrrWIf7BZDtso0aBPGUqjZTiqJXXM0QLXnWQ2zBZ+DPEGSPFkZeNarBNw8&#10;fRigdqeDcQWdlqQtDdtGrLmBCFnHTJGd18vPewS9CvjL5ANclzrVyhgNRSgArkiwBGMNXJbKvjxc&#10;YH9Lhb3/84CG2QaWc6OOnubr0DPLn0MLN/tQylTEqKuwk7q4rrgxF8XOC97THsmXUkqMgiqr5KJY&#10;/ShxhwIVhYpdY6grtKYoRm82qdpp7Vv/J+TH00VGpieUMs/dZzFS85xS5ZmCLpnYgS3QYAUU+Scb&#10;9kAVaPmrL1HoU2tEMyOa6c45yOIeZYw1n9K/5Dht/2mrG8BqjY6K9BS7ApqE0xoj0dlbO2hiSPaC&#10;RIbPQ4SGclRtuzRNzbXnFsGCjgrXStRKfHuG9S5qIWhB3aptTGlV3zBAhrcll0FhKiBTUhRONegx&#10;eFhdsUJc+WEtoDhCeZSlrhVOtZWxkLT22llOYNyhd4+TOEgs3tY4yTfNCchR8xfJ2yxTfAXfK5aW&#10;qkWf3MPWb4mX3xXIGmFwrYPzArVybrzhW8Gc4lIuJmA1nr1Hyc0MCoWoRIfggAhZysX0d92PRgZs&#10;nF1lIzSRFkp1aWpuowhW4jgk+NRAoxVBPCzFqoeTjbbpfyPxCxzlaPmUNkjtkaOzGTRmftbvQWq0&#10;CZKMNhXLdYiWdM3kwQ7HMlc99K0zlBqtqdeCGZjARYleC/1v9P2jiU4pGq2YBoFotZfiw3H/q2WC&#10;izJpZkke0Ej9mRZwy1YtUyGhEU/UJew2IU1kJqRBq+w7qWfIDPHFnmE0/zAbVVxh6z1I4A6JsYKs&#10;QcIyh+Gmog2OdfCTwwiDU86anjcRBm+lz83eRkTC0QbfWvtJUOvGvQ8eP167utx7/Wrv6tX++fUe&#10;VkzvAlmpaEUe/O5pKNbnlw9eXB4GtWIj/DY9b05ef/LkzWePP/7ps19+df3b33/6p7/+6q///Zu/&#10;/+/f/+5Pv/jq95/+8jevP/5ZGrTS7SZtb0K0xjr4zcdhcXfCtaai9fQ85k9b797snz2/tb3172FZ&#10;19e/e/PGv22sf39//9bO9kdbWz/e27t5eLh+fLx1fHw/LGsa3qRN6+lFsERuSzhSGvy08w3Adarm&#10;puYNyCqkObNstSDW5DqCYQmf2MohqJsgXjUUgF+MavcgIhJizelkQPzaF7u1IIHFUemmtVI830ar&#10;2ezLb6gUJQjIf+LwNN3bqYUuUJFzEBvUQ9WQV7OBCDsH1nZjQHSnb1M1cgagjMaSlsnf1yy3w7j0&#10;aV61fTLIqPyyvYI5N7mOljM9iyS1oUlTKkZCU6y7wF2DzsX1UWOqhonETBCPRvz2pK25UeJIQh80&#10;C35LRUeaQIDuGiOWnBlMMno8TmPVs76hVYtaM2Wa/q+QD0rN50VAL+RAE2gI62RUozJLE7NJZK6l&#10;6nKT8/422CwLirguhI/HSQtKCL2WTCspdJeFZ66VS1NRxnwWw9d61Gc6CQVr2nsnJ+bTs0esuOI2&#10;++jxYqmMuYLbqgobAZMgMDqXPxwkxv3sTdCABzraeALItGjzVsSpgwSYlLvdr3MxUZ8svmpGzL+M&#10;cVRj3AamLaLLR7LyaIsvlWfNXun6AjAjibm0AlQRSCWjoko59kILzpYcBDOlUkYtfCkjBLteZKdA&#10;cNipVyJOvy5zDVoWFUiEAS7es+guoTz/1I6jPWxRTeEWQ8hcoSWpIK4CV/5TZLKgdG5FH5mI10Jf&#10;ie5ilWDUi/ZAtnhMgkvzAqTFzJGOUrEB8T2Jj6xUSwcaiWIGRkdy7xUPl2c0tlt5RoGspZ35UvUj&#10;FTYnewKcyOnlQWg4h5q95lXuKWj1ATbULnqx8xALonIhWfqyvikhaU9OLrxi+EWonAvJo4lmnu1G&#10;Xo4LWaDRwJ6sqMwXZ7djVcrXNFxH+JKY6D8hBwAlLkNdcnXgUI7fXiyZVl0c+pgcoozS/KciF4zN&#10;8y0ANm2ZrcKQPHTi964WYTL+Xd4zSCwriDHh/jxNzgdVDjDMSntu+FLP6UmynHYmSjZyqqyT1riu&#10;sgymNccQUaA71RnV57c2odJfIntq7Q7DzuFtg+NuiUrEU+VU20lV/Rc/zeZPpo9kkH/vaPeU2FDO&#10;X+Ea2PEw1dqrqW0yqMC+c7mZGoaf5s99pkXsrmaV9zNJDUgyVEAX8RLzuUySq5c2eLs6YbfLwai1&#10;RzZNYKMyluJCO0iz6UBO6EgO1EhJ/Sd9QcCuS/jUus2CBKJKGwItjGugFIgrmskACV7IgyHTWn1a&#10;BNhscqHgznGtepH4FrKGiV3fvUdDUf2QVPlSTRrAFm52c39bpTG1przoYXOU6FeGtq4/uidagQlL&#10;KTzO9/ZTyG7d5uQwWLWQhVuTDL5daFgJWPjhflwcC0guV2lCRFE9nvazHYgwmbktsWlEimcVjqr4&#10;v0hNkx/J39VUw3lW7rd6gQalTKXjeM97kbAnA2EePiCsQOowLbJFoKtAuligEL1gssFG6RxYcUCm&#10;2ubBkDg/7x2HdbfM0DrbPPEW7MDlgCGJ5xvoRux9/2BPe2H7txlW5WiCVSTBYdHz1Orilq+r9a55&#10;BB2GJfYlsRkAzYngpNU2Sza5Dd6x9ylIIcA76vHURddzqGWuinINYHx2HcANXUr8SvuHPQKPZEMM&#10;mrLYEA+Rlqc69qw+pVYTd+LWPwoF25o47C7VnqlohfJ9iA1SFbMBfoXQVe1+0/LXWlPqP4MJ6ZKK&#10;6BeirtCObjGgwRDIGZxJHGRhGXwkUg2MD6xTFQvTm5UE6KhOeBq0wpcuVaZyoXoCK4EutRt4WUaU&#10;alghuicMKO3b8p+hi9PGJgz2QnMOfV00a1EuxG9LZ7UWojiWVzrxgLchhK2MjTA4uSFY1pNUC4td&#10;y8HS+Ua7I2ya8EBalMDSpFPebQlc2+Yiyy71bAdehukC/7KnBmfKr4b8JLWAeZTNcgKGGbJeG4+T&#10;R7LQx45akKcDBWD58vIirV91i3H0WBOrPjuLb5Za7H8rcsAhyXxMtQTVT5sm4cRKn6IWBnY2p9hF&#10;2eaoEk2d9kus2doVvsjaFWtQFWHmdxndsbDvvxpiTv2AngqNlefVYpUyrmIbW9JpYZo/sqdKayyU&#10;halN/Zxy5OBqJO/kZmoeTSjQdp3UvC1lb5IbkbS1Pop4bgo7s49q3RFEF9/g/cPtvNLtZotWNxtp&#10;eLNx7/aaFa234x68+eMnT9djwhR58MX1XlDr+XU7taa36tN0vgnRenZ9nIrWcq0Xb1LXmtfx608e&#10;v/0sPW9eRgn8299/EtT69398/fd//O53f/r5F19//NNfnaVNa7yX0vYmkPXdpw/ffnIU1Bofpovr&#10;e3Zq3bi6uvfq+v7J0Q9v3vyft27889qd79y585179360v397Y+MH6xs/3Nu7Fffg9LyJPPjFaZRv&#10;oNa8UtH68Okh8uDglgRqolYCej1a2s7RRrX4soSUMOWsb4rgBxJVtqHbeQPWcq2lJoxuQSlixdIF&#10;I9qsVgc6qDWNi4WscSe7fuBN8VuF6BS4on8j0AnHS+hm9y2C3fF7rCUs9OY82fG1b3WfTQjeh27E&#10;cHyvQUbYHuu02dUS8VCSBGpdzCRV3JWsYwhNWn2gSLFimb1k0yNHlIA1cJepMwopETEVmMhvQla1&#10;znbEkCAHQsnMA9XOhoBlCYQoVZAOD6NjkM142phBZhLAUxf4gq6Jj00WGEpi31cSMhGeRcXWiNb1&#10;pDRyiQ6TQYCl5p5UjtQMoDGZfEKhGvdQKsxiPAg3+UA1dSVyo/ysiY6YB81k5MFirUfpe1TZbcyc&#10;Sp6zNqJKcplSW2HkpyHc4g0u8umQK1Ep6yXCbGakuS3OcGQd/F7QbgkxEMVyPoBrcab0o+DKurtB&#10;pCVYFmLTAVxF64xbwhpHaY5TNsxLrnUcoXkxYaXpDSYEWkjoq+pcBfGyTAuDSjxHhw9srgR1YlEm&#10;VzlSZbFVrjKtir5yQ9pHJy+/zvLXVF6IVxvHF7JCLzt/a58r25x1FU6VqScyFEsnFMZuOn9vAA2i&#10;Uy7LdbUDEw2HKYAHspYvTWWguvcFrldTOr6pTYUU3lcq6QALtwltK3nLWt3Cy+Ir0RHSAzt/jnKh&#10;QzdPpxTZgqAGLYthWMarFi4snynwjf5DLeDkRiFft+kONgfIBLpqleDyho9pVn5JtLTiMGUsmWhF&#10;wk5PcwqndPRV45CdOog6hfqP8yiDjjokuhK66FlCKWptR1Dv4VR3W/swRO4sjEuRRRHpgo6IXHMy&#10;FQM3EdzEbkeI2UDual4HwQPpsjh1raQji+dXxL6ecPVboga4KZiu8y7X5jhoV2vh90pErZpXa/RO&#10;qHGhq4bFxKJ5PUvf++B6zALX3rqMt+Qpijzze1USTTmFZwtiydIK10rgqPcpTiKs2LULdkmcnFq+&#10;rls8I3+RVZfS9DR4m2iQ+9+8w1LCqoR7EfnXa6Ba7o5YW7sNjd9JZyJs0gFZvjJW6zKV2CN5meT6&#10;mVaalvt8y4gC0b18NhTnF38xps8d4Kpdyka87Q0Rr05LWP6pGmAo08GlLWGtEwG6M2+RrVaIGFmX&#10;4D+0HUL2qTsOouvUlD6mghTTXZHkSlqM1HbpQytGTefV+ABzfH164S1lFI/zcUBpXspZAzuDY+1r&#10;UuIOKx3tmnJ1qPmq4vEnexmASvdg6z9Dw8KdarkE2ynzQbrWS2AMyK+CoKpVLOCsQ28OAid8tJdS&#10;o1o0D5L3rq7y2pQ048tlYkj2xZicODOv3urGur0Es9jmVYPf7EjU/9QTiHdmctkDWXEyjsdyv4vv&#10;VCF0/pImPbWKqIJXTyY4T4mccSRtxnzhXbl72dbbKYeaW+Acwlr3RMKnAoFsmv1jXlEO7xymeeni&#10;CWz3FOEl1afxhT5IU1BTCaLxaUXblHG/vVc6XP3iuuQ9h5mnnlFhqQ5P0Q9D7QYxAnCmK2nuSb0q&#10;uYEaNdUSTF9rBe2y/Vl8oOgEL2oztXdtXegyVHDV4bbTBSfLGsoCbjKWxandhdQF5VqVGh9gYSQS&#10;3xVKcryVESRfPEhVMJl3BuAFyOn/BBSMF1RLWAMjUwhaPhkGMW2iHiXbknGSkQZi1HUIXpB6Wllc&#10;O9xgLsU7lw5V/RZOyb/kI7afzSDPDqUMFlMlwHYFya1upf8qQJ2BraIWQLsqjq2ouHQ01i12CSqR&#10;S1XpaTRrgPB8SwDqzhENYINdqW6NS5OccH7JMaMQphYWEhngSioiUyKX5HwA9wNQvftqJOLkjhjY&#10;xCG0ewUbVJ8yhWBcOyz6RFt9Wjlu0w+tey5HCh2qG1MB7WiJdRiu9Dl/b3WrvCsosd2HVPC6KOAc&#10;TUaBrkda9i/NUaugI7sjOVDxPbPI6ESe1ti6DExzrhlYrXMzpMaApzAyv3SkKgLEVTX+yUOKIsJE&#10;3lzthOWvJIEI34ETYmbrEKzdJSUveK5ZpZyDxKx6UT5SHGIynjVo9k7dz0Gttvc0ZB9MZUeEcWEx&#10;vI7AIKAuTkVBrSnGO0hda+TBadC6uXUH4LqzHsZ1cyt1rR9tbn2wee9HT5/ejQ/T9fX+2dXei4vt&#10;s+s0Uz1+9TFca1Brut0EuF6+zS8nl28eX71LjWua2UT0C2r97Benv/rq1dd/+PQvf//yb//99V/+&#10;/tVv//jTL3777uOfPTsPrfo2DW92X787ePPx4et3+6/eBhjfO7+KPHgtbW+CWi/O7x4+CGr9f2/f&#10;/reNje+tr39ve/tmVMH37v3w3tYHu3u3jo42D48oao08+Onz45PkYrIMPj9+GIup2CNnvicgttuB&#10;wT1Ig1BMyVZhfJsZVuo5hkxGvTVxaUBcGNDAWkqKTdqnM/i24Vrj0aw7eQT1NErs8g1ni4RQDW4A&#10;iga4dim0lqyBQglS9jAAJ8ZI1k4T7kwIglyQNEf/aOJDGCNWFO6qLMWijFK6upsgu9Xjt6p1Z5yC&#10;9lrnT00jUFlkwjh0hI8zMNVr1wlMidSLyYVncKQ1SqlsmI1NppE6zHr/inwWYqRiv5Bp/PwGm8rt&#10;bTBaLFfI2hMb3rJGUyifqxHNY6t9UdtLSiW11NPkQrXBRddFraXgCpJFRwCGrkjZEdsjTvMMuJri&#10;4aK+2gXzHKUr5al89HpTN68R4WWmUmx7nmLwxk5vgNibgz7CIjT2MxkSpRnegSWnxn96elD9HSGl&#10;TXKZLYuyQKg1CJZECpBU31kamtBWBJJLywhfoVbgx3vnZNax8pO9t4lF5P95QEB0g3jzZcAbEha8&#10;Jh0zhJvS32L1umoVlC4PDmBs7M4bnCajGFQ3ZcAkB9tMUAeYIxZkXv1C51TOpz1+qUK3x0zRhZCJ&#10;MeDPqqk7UOc8JZrGigwpBJROdZ4W/S4HQeWLuUgikpPFMbXfRT4rKsrDZNWViDv1OGBxZpEk8bc1&#10;t87ZqcRW00UQr3tNnogQ1+a9KV/HJbUJmoQ707OKGedEGJVv7+SCFSdH0PuTydUkRdFypZhOGXMK&#10;npvZjWbTJmvDm+fax6SqqLXLRZXYZQubymEsSf6vbu90ai1Clg0WWueD6T9xkJ7YaQmW7il93Lnw&#10;gqWcUp3tR6k7klHfo5RjVZiwYuMVFJg7M9/XRFL+yHI6qZAU6rvn0m6qSagQy/hF1UZYlqNwlCGk&#10;FRl20KZuccnqui1OyxxhRK0ETZhypylLG72223NNenMiFqk66dhGC7NVu5T5L43ME6mJbt+2pPxI&#10;D+WwGWnaxdGoqcF9Sz1D0KXlQcnnAlTAmPLRKpArlqH7ujyz3Jru2VOCxBhrNsrohcPm+NXllvvt&#10;FOtImByBCTKWtaYLjXN0kDrPo8T22byqGhOcw5KLrN91U5krx/gebbZCU12oA1yWq7AQK9oBziau&#10;XXyUwLR39Mzo0XOK0CqwFNGRF+g9UWSLJjYvzpY9keCHirhEwBKGlaEChFhzbHepzlYb23HuraqW&#10;gtUFmlYPHM1tkGf57Yy3nrb85DNVvshTfSlwpQEsjjuqQPO8OEK/mmenUxTUqCC5gtga9uSf6h3l&#10;8RMnT5lYwGpBe7FlT7vjub2Rpq/M0/B+8Yvam+1JT8FaIlWQpbBuyHxsYkZNjbeTYTaRpGSSYu/y&#10;2BKDfEvdray/FcpSrons2fnFGBhP4FCaMs/YTXFnatdUdroMKnegRbleQinWTNtAFHrn6vZUaFcG&#10;eIVaNYtauC6tUgnvBQ61TbUiABvhfCRfUVUwR7NS146++w8CY47TRwD/JA2ueCINuUtWFZYPxYpX&#10;U6i/BylsbltBAQVWQCIrNKvftOEVdyFhrcmOLHqLWmGbDVGw9Sl2BYzBPeYCR9jlUwD9KvKSwIMv&#10;ZRhbvcgZJoy3aW3WNC2Uggx1RSquASUO/OMZ+crRRFU2pCnkW9yesgwGarVDDG8r6K0Zb9XF1S23&#10;RQ21r0JN3HbDtXo0MJdIW19fS3+9CUBWmd5iUe7Jecx6vN4neQE1yzD3PQBmeWwxKtCUKtYaccnE&#10;TomsjCsidlsK5whlcStF7vHtghOo/GznOEP04fZRsgZQr1ymsDm/oxCmMyzSYfXZOCclIB7/3qYc&#10;OhAPnz7cTfAn3UqTKLMX3JFqdBk6Y6ekHphx7Jk1J1EbbjyUK97zBk2KqBRlqVSUwPGquTz3mU2i&#10;SEoW6rKqgEVaoELSNIZiYNI2fWddgptzahccQSBZpfzslrNo24hvilSbHquBRA8bdNq6FNdWxAbt&#10;CgBqDcKE3UqcihSzucOl2LVpNiJaLIvJT4/Up1fabbvCDy6ckraKhHFx6L5eooasZCvoKuCxCqXb&#10;iUE/Wi+L7ug4Eop1CThit0vYEch6eLK38+B+8Oq97btrmzfzc/dgM6h1ffMn97Z+uLv/4/Oz+2/e&#10;HMY6+MX51vn1wVVA6duTEK3RAF+/exzT4ODV0xgIy7Wmd2u63QSvvvo40t8nn//i7Mvfvv3dH3+K&#10;PPgfv/vT37/69e8//fmvr958lgrY7bNX91PIevVm9+3HhwLXg6tXtWJKp9b1y4v187O7uzvfvX37&#10;X9bX/nNz83uhWHd3b+3s3gjjeu/eB3EPPjq6l9fTCATSo/XpwbFtb1LXuurOWkI1lauSIZb1ygvl&#10;L+VdkbEZx4Bd48Zpeti6O1AfP2tEpIZwYVqQjDYkInudVMU0ssfBVcpFBOhiXVfqMoe0UbFslRcZ&#10;ECBlplLhZYurKw1YOifZWCIhi+FR8SShkjFN4zbxjMphQ978kboOitqn8MmolPRKg29gXvWHfLCi&#10;HTZpIubRDNvrhbcRFqt5w8+jmJMwpeyl9Zm9BIcrbScIUBYrI+EH9wGiLFGRN6EdLxrdSkRMdqZE&#10;rqrjacPjAB6yWsavRI28tI44TTDXkoeYzDi+0TDhuNn9hkoNm8z7kALQIhX0VWl0/jVhWVrY0zxj&#10;MfUtFAka5OboPYN4W7qG66r37PT5pPFv+eTmC7jbdKSMeXWtxZmJksbU7OlkTrFDrddaz19phndM&#10;AjkXK/9JmbrCYGMpITpIG5JQvbpJgdaPLXV6DSKblOlSsGTi2yhVra+1ow3BC/vlhQqZECHn7nFn&#10;BF0O8niNYt+iDraKXFMYIIrmUxTQLu1w0OJeVrndmnyUVEuwRcJFMaqJIYg4Q+qVvNkLKUbqT+kv&#10;Q/M4uMTgJMt83Zingw7A20JoCrkN6K01LbooNvBQk7Uhvkc9rjy12mwugRsofw6pmEGenUqZZUaU&#10;KH0Uwg6nUS/jy/W+/lMibqncbvLxMYnXnjlexM1oCHWYRM7WMn4sJk20VzqhjEIpZuk7YzvFOHJo&#10;CwVKzqJOY9Lyk3SYenueOw+xvNb4flVWvVRaijSyZJX2d4LDnhWP0TpIe2H/lZi4a6Avyi6aANWq&#10;aoSpeefFK1qtXFyHjsNPriuJCwX9kzyTTr3x1qImGcO58eMVS4/KzuBPUWgtgt2Xu25YWDENxtwE&#10;JTCbTnKCF5b3ivIQA8Z6FZTPgM3CPI/+qGmOymiL/3ulDsLhV/PZ4mffTEJtEZGxCzc7Jm7MsoPh&#10;avXV7cGbo5X9zrfbVoAnZR2+hYUwHonJNA7Fm4eFQvg0ENGcI6oZ9iBrO00oLEvZpOEAq4txOjeh&#10;d6kJDp6ddt+9ZIbo9MeygTYSRCqw2HESz6QkG+Z8EnzF6o5PtjlXbMqzV0t3tQOkcuRdSfONDIcx&#10;Nqy1shfHp5nfLt3jBM5K3r84Vrl8IytEqkuSDk2pLkEgq/zTxeurbGdiLTuRWpco9QpqQidcUdvS&#10;frOEivSsClu9cAs18QrOCShfz13N1PANIBAX1bAvGIvmsCo5KdQsF5pXf2nPWM+EGlqDYYswFcoO&#10;WSp36outtrixF+sbOEiBXBsdYWuq2ZKokoHBMUPDihibnSnXatqadjgdn4JYvksMP9xyjlbFdWlG&#10;cwTmu63mK7xcLIXmI0pFRLmaMJEe0uop962kt4ONsluyCb5nwPkiEi6fWVxqNpx0gC1Pi+crq4Qp&#10;rdcU8FKEiSxWzkk0SJ1kI/NyrXOqackL6OU+q00D7LWM1oY3ZBaUm/oITGT0JBtam3XiwvnqOA+f&#10;gFrpMGQrV3vV8rjb80YhZ6Y/6tb8BUgiWdpkSsnq3pz80UHSV55pLhmqU5egfG+dcUCwQJvwt6BB&#10;AAgr/9TN0kYV1MpXg5lrIFw34PJ2K+JxyNL6/cqIlssVdkGKaoA08l2Ql9WhJU5Dw65qYltzq+gV&#10;NrhHWyAoDKfen/0sJ9/WO7kbpTNXxboSqvEwyvXmIO+b6BQqe/60Wm3ZMPdTuFdpba2RCg8rFZa8&#10;BOLWRrgWx1gEqwTOLd17GHvwJBr4S0ByVMG54eGT+c+gVgrcwd9g/faPWRJCKKFbjNrKZpT9lmcE&#10;rB+Gzc+4mYcEOofSnKLQOv1KSWeMCv/giAf9csy20BW1QmTTaXdcfGHnZTBSNSqsXcycqu8ts1rU&#10;Wmjnz/fwtQrM/mtRqylMmMwp4qpBvDAjyze7EdvVe5AZLOpeUpUjdq9IEXSub1In6066/uRlEx0V&#10;TdOzBwOnmuOZHuP0qnpiY9aaLHij7YALNljXaAzVlDwVrZ0wy5kDa3uZzesTH5itT4gQW4jEmtm0&#10;DjXuM/h7+IgerUfH8fEzWf7geDc9b/YebN+7D9G6di+o9c793bWNrRsbmx9sbn7/6OiDyIOvXx2c&#10;Xtw/jYEwkPU4PylbTafWd4/DtZ6/fvTy+vgsbVrfPX37+ct3n7+IdXCsmD7+/NlPf3Xx299/9ue/&#10;fvnf//hdUGsMmb78+uPPf3n2+tOTs9c750Gtb/devdl7/Xb/1RtI1/S8Cct6en7bnjcbT5/kHP7t&#10;9p1YMX17Y+P79+79eHPzRxubyIPDtR4crCXVcvJw+/GTg8dp2vT04EmYs+cnL+KfmbDAKMS+rDKr&#10;CVWVjxLb5SFApQasIgyOjC0vOkNgwsSmMuIrFbACADbmZuKb2G5Yk/eHnsUwc3qHTAFqw9AMJwVy&#10;07GQ1nl5BbgWtdLRF7wHATvWShOamNJm+DXGLSZxm58ItVzrRGkIgZDSEeYiGpeWGcMM09Vt4atG&#10;QNhW6TsDuwn+xvc9eH4PRu3UaBghp6cotILkxXk4/4pgjAFWVyGCXcG8H2lQwlmN0phhb76zR25Q&#10;3rMd+dzSucdIq35jdSTqR9QNLh4/RWLFb4a8lkspMFYjt/Cl72PQkfbJJrUhYfFSRkgSeBEdYPBA&#10;KEA0rF2w3Upy9wg6s5Jp6AK4sqgVsEGpmBBLtaEBNw4KSH0sYuyy09CqPQnnVuvX+jIOPVqXp+QB&#10;X/EFOQh+CAFFR9NwtVdEF0cNeIsPO7ALAyovb+pqgXzK1H0cq1cP64lVGOllDlHPLZ2H4t2g9rLm&#10;SYEcWX/M++QINDS2YWzJEAEnaFboheBWkNBCYoZBFaGjMTYHlPA93rPE8da19vENTbpU2eWzJb4K&#10;vwXVdp3Bg4pC5WYofOgU0hjigLI6AFx16/46GT3KboXoUF6kM8a4awHG9Vh2arOWph/PWNcKWVkH&#10;Stb1Z85t4W87KhgYXhHj1sITOqg1veWmYz+Dyg2WFIyJRVL1hQct6nb29eEyUMu6m7/AdQx0Lcc+&#10;NPuirm/KphfesaR4lUnHAbXvKv5XN8RtZ2y7oGkavDKQo75UBKJmXilp8YbwO3d7aiUwtcqmvbhe&#10;Vy2Sgt6L11no6K2SI7iIDRWfAsiCf+TK4iIbTc2altPjNgqPmyZGLli+VHVJvrqm6B1XPPoqhFdz&#10;3yVaVcWw3xXHhg1WIE1ypPez6vHS5jCx6jvIEYzmljRH/971p7mtIsZmD2t44zrG2Oi8y3ypI87q&#10;4+DYIcSOqyUuE67nMxClwUDJxlJepuS4cAhJH24xvwVHMJY+AmZ9n3U+Ik4GtSIcrUxd1No5xfTR&#10;t8zO5OjV24KVRCSJb8rGrDPSZxg/yHET6PLYu91RtApXTGok8TpF6dVK5Ou6ZZTs7ZOt81+fUbfO&#10;4Vp9+g7LdqJurup9wl1I4Eu7psh0y0aGJDilvgD+DRIV5SoIpJCV9ySos6SzO52UrF00be7qA2q9&#10;6JCEk9mc0lA9sRZrqMK2bq9yEsCtUHMBRVRjqhmmQtKoDxPgPAixtJzhGP9IWmImnMVnAK2ZI3fh&#10;NNGAzLCSWSirsFm5eMHwODkVbHshedZTHUMy18xgp1j3xMLjYu+eiRo9GzeOQlhG11auMsZUeC7n&#10;LHiGNArZheS1/GHC6VLQJXX4RdF1UHSzCYLDwZBGAiBJVzZ4YDM7HagBrtOAp8rKINUWDJuRwYuo&#10;IFkKil6gOZT4eW5pSe8cimHWzjeWsCJ4pgCQQN0UBhlkKFkLFQXJhfE0dyhiN0sIrxZN6O7JIQWx&#10;x+iKGR6PjtMqKU8Zcxyrk3Qwkv2TroONU3VcxpiUYpXVQJJHYX0zSHIOKEytQqpCGMTIuYF6pt2J&#10;HHLOPO/fR9usoN3K1fanscdM7nOuumRjTYkAk+L5qZgtBxsMCTmZO4C8OTka28lIUQIvrQ616nVQ&#10;6zc52GLOIEnKULNIXF4EcBWpQsOKVPu7SC25hmx/Wb3P8p66K5fODaQMdCx32jLavjBPsrlr9cxV&#10;yKoxXhG2ZCs0TuK7pn8PF1v7K766AuZnZ9H5vtw9OYlCOMfMNwaptikOv+gtDGrtklqhPKPfrcVZ&#10;RGZLPfCjA2rcU8387CSIKyjUn/otAa9XlkgBrhFA11lL66qKh3EG7vBSBowevai1Lk2Us15dIBv2&#10;LxKVFK+W6zfxCbiNcriBoCkoEgOUDiqStBkmaLZYt3hYGQnn1rB+6dSq7Af/mAm4sxZoewiYzAH7&#10;pTClpl3b47H/ufJkytqqPX0bXahpnBUE5WdFmz1J7yr/WSVhuVbpLE6vBxxQrcfp/N14qHsqzIzF&#10;66Vo3NpfXL6++vizT67fvQoqS6q12XHksqn9e0y3m7yOHh0cPQxw3dmPG9PO+ub9O4GsaXhzZ+Oj&#10;re3bW9s31zf+89Gjm69fP7i43H15uZuK1ovXR4GsV+FakQen5016tB6GZUUe/Pbxq0+evfvs5bvP&#10;0qwV4PqzLy7T8+YPf/5l8Or//j9/TF3rH//8y1/95u1nP3/x5pNUxh6kTSs/3z0I13r1eifYNRWt&#10;ZxdYMZ3hxnTvwcF3bt36H3fu/lusg4Na19a/f+fud++u/VdQ6/3tj3b37hw/vB8rpngIHz3cfhTs&#10;+vwoVkxBks81UrKxRCaDDYTUzmFsa8BNNJPwRUEgBqFL+9Y2WqxosEH8hCzWOxUSLPVgtLVAxKh3&#10;RbtTruBBIQS2FtrhNoAraTOyRjXe2lYXb8iuq2Ax7jHAnW4QlfCBVI14yLwa29WNZlS1ee4StoFB&#10;fDX5FMZ8xcbwnCqvmMWkvbvVmYItBdfwS4l7sLg4ZykNbTDXu1HuMRtnq6FKV+IjZaCM6rV8ZnEp&#10;pYbSSmPs8Y3IT+huShg6tLE4eegs1Asbk2Ao22S35IZZq0huwauW+U1HuO7oFaHhUVnSY8H2QI6y&#10;3AayZ1IKPC+ZGZK1zRF4gdhHiVfRIcddFlKxKYxcmqQfDjdmiKq1W3gennjHTFXWnaSr7DtxieK3&#10;1sab8puihnx7w1Oekf5PfHaJgQjQrXj0VthER+Q2ykw1se2eQiGibHNDZ91okvvUVEwLJUJDoWbv&#10;W5MyvYSqvo1l7TMMQQRwkiWjzU9uBR5FXnhH9XtiijRKJdnYxnSKSdebEPGKxEtkQKrp7bfnNbkk&#10;eeP3Zzitv2TVhFslb8sovkfvTSrZgaDSVlEi4j0ULsPS12e4OMoydQooQBTleCfsVkzx+AX9rrJo&#10;VGnsOjDkZO2ODOuh5ijKlaEtouv9NMOVmxCinjvZ2d1/bYdScIhagyqfLXatx5VRuxCol9yn2YJD&#10;M0oj565KVuJO1kuiuLp6xr+CdlMA9RdVvNM6ZBGdoJH7zOLQ+kNdwcsq+1zUikudeYaJtEKtYBnq&#10;rTBPYa+pPI4WezuP8PLJwcO1et9GVFJ+KR9sFmDm4OIF3TUt50As7rRdngs3xGpbyXMRY1Za6C/n&#10;o8OAm+lKSCNuBcyovhURYAWcb+R6ZVkVDpjleY+RusZCirYetYmJ/GxiMf9qyQNLkIBzpdJn4y6Y&#10;EWiNTmHJJFY4wHct7b5ITKhP4WLrLtHxKbRT3inFGtLPbnlAxGYlupj4pACBkxn8hj+f8H6gu9Oc&#10;6dCclLC22mDhuvcBS7BFUyDI5NvLiRmFV7TSDgWD2Et+TlBkjrLLfhKvGcOOWwaME59msAXbPoLo&#10;dC76cPOMil1XpeYdk4xz5yNdiGaR1xVMj49ipPxiW1HwFWcCwyx7No1bJi1oyhJVmpuOKdc6JI0V&#10;XGkxMgsSrfCurdL0xGAsu/n6l1KFAL/GZn4W1k6hL1WU1R6XdU94rFPxgymXrVx5KabNAXtvIQNB&#10;2tDCph7CTVGj29fqWbTDTQqeQXoepyW+GSGx5sog6Q7bh7USU5Czu2AFWJ05mG3JcTROBhyKD/u2&#10;IreaVHWvMYsNcs4F5hLKXoLNAvkWI19TbOwXUq9JlJTa9SCTq4Wn7eNorlyLisitk72NqBjRctF1&#10;RbyTbjDMdoWMPQkjuWQsYAZvYaXjQ0vydEwEQ7HynnBg5i+KOYEGKjEFzPRWKbakG407b14LKgE8&#10;B0xKroLAS0oX4rZwNCLhfEvMhIt++/52OZJn4kyK28shlZN3tIBapaN6V+NmnG+JcDrrTCIlPC8G&#10;kkg+02OW3kLtE0tr1uC6VpOuxMBaCGHRFGBZ2XDVvH0JFEcP3M+ulMCKdduQpjLdebUwtTSsRZ2I&#10;ZAW6bc4C8qTCVkFysWtSNjklHJsowIzp1EXeEzAME2nH1Bxwflr72gLXXFGwbr6lYNhCWbIYxYY6&#10;KgOPcwJodRUhy3JPUWuRcNLTwY/Wr2IgnC9tLWtA7Aq15lu+RQqh4JCNLXrFqHMRtUbfq/GUmSFb&#10;69I0NWtrtha8s2nNqo0Td6G637rv5mlpIByNB5182kQnA8UcA/SsmhlA+dLqJktYON6shi2DJu9V&#10;NCtpyTFlODUo1s7XAAXms3VlZSarCnbcW+yeAT20J1Jbk9NEhMOOmp8Wc7byyhRUynGHMuoJFF1P&#10;NQJRr25pOU7SgXRaq6FOWaMp1BndSzEJ3+jm58QGcq/iWrCrAF4K14WGBlBws8G9MXppNhqogOMC&#10;MVkJorqJ6u8XPxgMHvU4wR5Tv5ZE4UcHxylbB7Wm/vPgeOfB0U6sgze2bqeidWPr1u21n+zsre3s&#10;3dnd+8np6VZQ6+n5/ZeX2+evDi5eH9uj9eHrT57ml/PXRy+uDvM6TXXr20dXHz9+/WmUw4/f4MN0&#10;+stfv/nyN+9iv/S3f/zuv//3H/78t6++/sNPf/7l1cefP4n3Ul6v3x0Grwa1vnpDm9YA17RpRR58&#10;wevs7O729r9++OH/s7ERH6Zv31373lpe69+7exfUurN7a+9g7fjk/snDnWNeuyeP94+paw3dGnhJ&#10;JGoTywQQY7BEoKkxSXs/2PkGAu0FEXmKEqluzQafGsWJ6nLnqNAjjGPn4+9s0oYvBtxGM4mNGsSv&#10;IoximIoJIe0N4Ejny59X5VvKpaG/e7wVqqIals7G3CKlpquJC0tYiSeBAYs3T96TcDDhAug3Y17+&#10;tnLioK9Uz4bjzQhxFoxPbFVercErLAf0MoSgIgu5uRW24uBQlucVgRc/TNGvcPTsVXTyiOT5RiMq&#10;NcnToIXQ1tJuVc0KVg3CFAhMnAQcZZMm5ubEarAsIm2ytrx071Xhaw7bqM5YX7WVRT4l6FavVexl&#10;A1vYBtyVIgunfAu8qvQIaOpT4+ZDedmEUzGknqtGfsWo9LwxRm8XnPT5fBTEawFtdXQGhWHyUTrk&#10;yC0KavGC7t+uWqwVuJ031+iaNoiL6By4NQnmog6FWPjllLd06WBgCANG2JmTTERYJ16viwakKDav&#10;z3M5IJOcZF2vSQ0UkwyIavCds829rUCjCkz6srC8ZJTr7sul0RJ2AYcVcFahOkJfESMYezSB07dD&#10;YA8D3/QBmsxCbtW5wLM0bvHkRzdeyrFRePXM5TyFhUgKm+ngtBfJXH5vpO4/FdE5ywYtk0/pbBKr&#10;D4sL87aIrjmZmDbFaF2v9QKSRuQ9bRrJ6G83IIdfLORbVeemUpQjZ5wQ1se0xmp2kGEh65KCIRcA&#10;JpzcwSD8zi9ofwvIHb18u+MZupVVpZW9Av4W9DLkTBsZLIJXgYIyuoZuVGbOGuJaId/I9GwaqOmD&#10;pgNKrnInx9MYCrrNkFtHh6stZ5XTG265GK9YhfEjmdlUl9sZV7Go96X3p+oSdqjmvT5NvpEklGUs&#10;kIR+dpZcHbnp2jLMJGflQ3ka0TgtQIGCfLwsOoyrOaa8JykqUWsFFEAssg8z/ieT0lyGORqGpcoF&#10;nrKAx+ZnDrP8J6RKhjoXW4vEYbpY3ND9MmK7ILta8uCsa227l1CpLGsUm8za3liFNVaopiwoz5am&#10;NdG8FOiCCppqVF9qZfLogIYENl3iatlCoQ54NTIdqHoNsmp1pstIT5LRA1ILmmPmdx8Qm9EyhAil&#10;5Fo5sfwiaiUzTuWL8ZKxirsSFSWEPT1Dcvepg7BPVYHreGVbweFE5oq0SeOsuks2V8saUtfZuXzN&#10;zIWjYqSpNQUEWk1qVSROfnQTdI3t5XS+NDkiUkInvJQWQ1NnaTWNCIQudK+0tUgsMuB8BWlN4VDp&#10;u7Bw9p4BAuWLKhKs/FjObbKNbY2jCpfHzXri4C8+HCq4XWHEkAqgIJDbuDXo1PY8cLnuAjQC6Mbn&#10;fCGFZ7E0Jg5mNOoGPPLghqZMfw2KgcFCuOJYcQJX11ZAOVXTqWQxvG9YlhY35sYmEG3TIHnXCrh4&#10;z+7xvr5QSAMK27x19CxtHq2BxCIN0DYpCliqW2Gtex+kjtl5m7J3uQ7O5CA1nSHO8euYWSJ5PhVM&#10;QdEpLz1WeWrlLePGpDYYzRT3s+iDEkrKVqFPFW8G6PYgC0rUeSt407QyeRxiFQB8Dp4jhAgtCyqi&#10;IfXA9dYuqxXLiyTbdHOVtHzdVMYuslhgNqZi1BiiuR3A5pVi+EQqoQRetb5VzIqGCBhEd3wKg2JJ&#10;S5MRYNdygdKE47678vhtiWk1wCstcSW++Zm/rNyLCtQBllSGwh0WRmLEK3aFagYrZq5lpnNYuNaX&#10;L9rrtfWxlRCLS3F4arlsq21X7GsNjApf87PMsBQrF1u1MBKqNq8RVOcNkMZRQT+uNTGNcKIN3sNY&#10;mP/sX1AIE1rVaqilmPUWyuiBgFUZT48pMCpdamhskzrC51EIHwYuC7vb3kZBc+5aDISzHnH71Akz&#10;f/qvqpnB+s2CVG1bWflTylmpaMUFSq+t0p6StG1w6ptNHa2QaoZFa0H9J72d/CWDlaHJDB9YmAFX&#10;OMrfZ10m/jYLbu0ZiHf8XcnimMspGG7KqovpSvMT1NqkY/OpJULzn42JyYpJLxvK86/5OIUlgt7O&#10;qyJ8hgu35Th23k1l6aKs/9O4d0oUJ6bPmS/VOFkpkiTOdh5Udn6dsClfkROGQ8CHKYHCw4Ng1/xy&#10;9HD/4EgD4Z21+7vrMq631zdvyLXeODq5e36+d3m1d3a5m9f5qwfnrw+hW9+eXH/8OKj17DWQ9fkl&#10;dGt63py/4Z+CaXUPPvvFr19HD/x7uNbf/+P//PFPf/3yq999+tkvXmId/Hbv+g3karDrx5+eBLhe&#10;xT04ROv5nfPzu1dXm7Fievr0o3v3glr/v6F8b976t7tr393c/EFQ6/rmj+7d/zBFrUGtD1LXerJ9&#10;/Gg38mB9g5Nor6dLJJphzNiwW8sqSFPpmg2ydXRCkXaGwHQHYpb/JNyfphQVQxJ8NMTP7w19jC00&#10;Z2oLkKnEK900gYuRBOrWJi/KxOYXY8QiQ1Bc9wDC0EUqxmgRdrIFGq90q1thOWICgVniAPxClz46&#10;DXbLwPBTTReek0v/z3yRlwYOSYlp9b1lh4ANdnmpjrFQQaqKU61XJG0n2QKHXijU/KbPNjwt4WAF&#10;7RCts2EvNUurGL04tvCVMW9E0hCwsUsvOY+y8Zyx3RBZCvxICsCHyEKvMFK5mpU4TUFaS0CFQ0Lx&#10;YTC0IwoipRQ8F5vjqfOsuDd/yU+QRiZjC5hzXbjL6jFbBXVWD22QgnhtMaJUmA+OkrBxfPVpjArz&#10;WV2dnOzk75tLtggCTM4NUaTXUSGq5z4k6l1Q38QlfcpLyAugKrSTUfGKhKCRZVY4YMX1wxgdpyVp&#10;kLZrBSFsHzE/Rcs+tcn4aIWlE1UylegRsgxahwz6dUxOVRvxREcR020ZlgIPEc7ihKwakPufRko0&#10;CHnf+hL4kTlbarE4VjA2+E3np2HdRddqrcdQTbsX59RSzsdFiQ0w8mny0Rs7SZ/iXtC7hlvl39Qh&#10;UxoglqYUUOpvGFeJI/BM22gJqx6dXr64fJV8UFqMJOOTFZhsTlOHGTztGgp0NHmENNSbKeAkNGwJ&#10;QDNcTkBL1lXaC64qgAd88oBs0JIb2A4iohHOuSfcyxfxSvkuKonc4c44JYKtceVpZk2orX0B/CqS&#10;Xs36IkBlnyg/M6eM/psvI4BW48p/JtEwo8jp006hOauG0YShatrBjYNy8dyuKtuDC2YUzeauapLU&#10;vIOFf2NhrWySmbK6TB2YPfmMZ+6MVK3nPwrhTtg8hVTYdlAhJTDmbnrRzEX10gvMk8/0VLm35m44&#10;bB8HczkmEfmLbkOtLq6CBryxGEF1RF2+uozvep5pr7RnmMO2pWpZHcko8CpQc4o4RtxeK4HKMj3J&#10;JXtuAa35ypH9d9HIcaLWdgzziK3OYE0wCzNJn6YgnfWuiuP6O1w3KVFrI82kF3ay9tYQ28iqcjNQ&#10;K3YeWjorDSBWsUq/S1OlLnyc+4MsX0W9yaweOWNYGM8Qchjkn4Behk8zW+UkwYGrvIDJvgZLEJ6l&#10;thIx1jB20OZSalh0WpKzamFR6AhcWwhNYYhuZGS47PBsXiA0Fw1R8/78EmtcUGukHMF4D2vFJAMp&#10;ZC1fQmtTudniZ1MMHDPvsU4SjmSVgG7v7gF4i99s4WVLzJStcp4yrsGuMhaLqNhJpy6jmRSinTyy&#10;3mFwYMeG5zD+XgzOpd+vwBjgAYCUXVRwy8n3I818DcnMk42XGCgLwfAyaPuvKJ9PHgC5FRJrAkw2&#10;wRY4Qemzs/dkBKhDXS6snWfruPLMWevy5jI3BZxtY04o63kOpsVAMa2V4cOJjR9hQUwVqIQqJan8&#10;E1oh7RXBpbDEg2+TouA99NcM7BEi5pzDo3YgBVG3mHH1s3xgICvuQapVhcG0wIFo1T7KFACAllyG&#10;3sXWwXK9AzIHu4r6KDFt8mX6voaCJjWQDilAFda6Mo3FfgWB3ygfBUkyEWDjoEMd3pkXgiO6ii5S&#10;4TEcHhAbp6KC2BwtZrxFtupez/JP/U/5WGARcEzk7Dhpb1XQLCLk05flb7+JhMuIChpL8OZnbiOC&#10;4ZK6MroCVBFfidZivRKQqIIfZfBgL+zfucD8q9/OR8o8ay4FLrW7LD1mbYGTicx/ptMPBkzPn3/L&#10;dBGye5IBdJp5nu5Y6O/9T2vfEQmXWc1PqmwzmFRIP3jCUTCJ8s0tw20ioQgbopXZxT/l928wDyNG&#10;L/JO6RcuJsnwWUS6oFmqmZsaUZ072v0VrVoxwOllaUlKpatABhbSCRa6mLmtg3GtaCoqkLYipM48&#10;WUGLwlcSJD5LsunT8oeTr6yi+bPm/LrxyC8ZRUXiPw7jBCJQ1jZrrRyon3K2KL5f5MEutQjlN3a3&#10;tg/3slKYyrXtp2GQoEhWoXU+E482/sZQ9DxVPToPxaAokPVRcE78w23Wqjx4d//wfojW9Xu3NlLa&#10;unNXnfBtDITvf/jw8frl1cHl9cHZZRreHKSuNagVXPr2YVDr+aujl9cHLy4PsBF+8/D8zUlQayBr&#10;DITffg7X+rMvrr/47ccBq+FaA1x//6df/vKr1+8+e3T99qDlrG/eHbxL55uPj/L79eudINXYL12c&#10;r7263rq+jvT3++vr/3zr1j/dXfuPW7e/Hby6tvH9u+vf37j34/s7N+5v39zdXzs8iTZ4N69UtKZH&#10;a+ym2r0mKPRpbo4QgvY2FlOlytSw0r4I6idHCivKna4bk4duRRkf0cmJUKadCUW/495B48cE08RG&#10;C9G6VHUaTY4TiRHSpKsTBFQQuMhueZqNSzJOFKKPXr2qWhMfMor5iELBMhWlLBZItlRXVlrsoUq6&#10;igDfaxQzfoCUi4WSbCGsWuvHyOvbcLXsGR6zpuRL/uRfJ0RbnEubXBemskm3lyDhVE2e2AUb+kAG&#10;qgy0+Urht9tnp0zT/AbE3I3q56uFW7EQFWe6/zVS9+ZYTrwE0yNYbXnVikRC5atbZlms4AfiubHR&#10;CmtKI8oMhuNsZxk88qgSrRDpYrk6GJnotQUOuFpNuC81onkblsJp8hmzk5Y4Tq1gH65pVPIXrhjI&#10;21bF7c3REpXaStcFZ7j3suWmlpnpTWkz/KTX6pUFPPBhLSXH6FcBn82ttD62WNqfKdBt76UWLsrJ&#10;tIR4StrKxlT3O27JmgyhHZVlbVMl8XxZ1hljwq36P71XDMKbdQCAGVBvStnBG0v1LApnhffPz2CG&#10;X15gglWtsiknqCrz98TcXWDVqTIRCqJGr4j4v9KShuZTJucv3PCqrzunVkSroJFXy+1o/mHtZf14&#10;RS9aEOX07Xe6lFqwXCQhGO8A0T7ublS5K42uL1chEzc5+wsg1kpO5jK6ZVKco7KeEhIfBOlFs2bF&#10;eEqdJ3OUMIjCxalstPiTdMzSRNR0kjmFTsAJnVXdCzhLPudZu7slhiARUMo6S83q2RX5rOBrcxAF&#10;zAPwRL9lRyXxkIuvPlJb2owWUUR13Xn6jLTCY56aqLuQdRAUqJj/FAw7VnkoVEg29dDsHqN0yScW&#10;2TbBkQeUMxRe6gC0QnRKA2pbYGJRPbP9V2c1EJj5/knPiQaZaFWtd+B1ALc+U+hls2tFDU0BuLIx&#10;ZmShc1YR6WBs3kxE/liNtEsog9A+loM2m0wxP8UZlkrtQrFIf82CKTCG5h2xQNf/5gV485PT0SCY&#10;VR/ZOVMm364dlHNqykfL2fa7CnqbXOgEEYeLpa10qPi820GXaDWW9eFj8FCZT0KTPAi7WJLjIlIe&#10;UHv2iGb9OGqLjp9vZrVMASuzH1YZAfCKtJRnK8+DOqZDq/WN9b8p6FIFCoIyapqWJAKh9iAcbNZc&#10;cIU5ea0yRE43PAVrPIsfbPrcEHTxRYFGUqythj0SskI5uIuBV1fcZoHrAllrsySSVJSXu92npugX&#10;+kSmZGXCX9BLMAlOk/ZsBC7zjOimSYHSql0bSbqRyG46yRCUxMqL1seq1+N7paArNTeEdi1dsqKl&#10;CqVzipzBqEPbJqJumqAn339Coc3mBb1c1Nr7T1XwlHpy8suT0jOJ9GvehnwUJ9ile9Dq0bC3anpq&#10;9g2oLA7MMsJ44ATs7tHHBJlpfxrZS/FSBK7xT2L5peOAXhXpiYWWmweXf6VeNOF0/I7j0+slC0HF&#10;vdNzqNxpOc/C4Boj0YqmFKgk4UJy1p4moKt2XPnGURGX4xUpcPdo9CoDV4lvDk5RsSy9fH4LPtuz&#10;s0Dg/+oKUyyXV5ubeAJtb4sVgk+KZIRVkybB339Rm+WMBrhtYy1hBQnLBaYUNhwk8HIkxGLUFV71&#10;lIAnhUtBuTb1STYq1kIgUi+nBbc8Bd88OuR8hagYQW/Vv/PLZAoQUQfG57CYYHmBe5loKUVSnzw8&#10;uRZIone+LqSuDW9CBuRoFNn2Zwtc26L2W+3IZFiZ3mKUjweyRltbojWQ7ymEIargFrL2pvREc4hg&#10;63xNRd5MJJMTMOzIdHn2PEUNhJcWr6BKCWuJR4cpayKJvVEIl7atWrgmwO3TncfZ7oimGylwpW4w&#10;rYdkJtEMmLIddtcmtDnPnjatQbKdt7q1ZaI2MJADgVNltpgdqSbB+cMfK0VuxqhzvicQ950sENU/&#10;NApMsMsC5yLIqSoeZjGqXp9cHdZejoAucJXIn4RoXd/d2tzbyhw2LzgZdNCOphHZhmValiY39pG3&#10;GWk8ctm2g8EIyrNzpEIpEzkB0Ml+fJgepO3N4fb27sbd9RtrmzcCWe+sf7h+78a97Vv3tj98+iyt&#10;U1Nrun96sX3x6sHF60NBKSxrsOvZq6PTV4en15EHHwWy8vePH11/EpHwk7efP/vkZy9+9uX1r3/3&#10;6R//8sVf6Hnzm9/84fOf/ur89SfHF6+2r97sxD349duDANe88sv1q50LTIPvXF2uv3m9E+y6s/3P&#10;N2/+P7dv/+vNW/+6vvG9re0PohCOTvje/Q+27lPUunu48SDG14/SdXr3RKKVvKOsMgyqbCp4sqqw&#10;6eSByDMhJi+C+wr8HuU/3b1sdqICtiF1awXJBNvLoQmC/mxgNxjA6I0NfrGlLVxMidfKktGAvvHc&#10;0JgrXqVxtmqWjBZFBNBxREWu43IXDHjiGCFK5jmPfkGthG4F4UFQbbwRKrVHaEyfoDknnHW8WQ/T&#10;/FxFIzwjY8NKV0CX2qzCeHs4cQgFRJun7bTZiCTnQ0I0cEIUiso9vLQ8EiEXcizwcOMVUQrWLAZY&#10;Kp0UgGWQw0i4bfcm9KyYI4seOBR3HwRxJxQHUrqGkiD5KkVX/UimpFMpspcGIwoXKtpJDJf/md+J&#10;sre0oYaoiIHz/rIxbWFS/gqijPIVcFrxajFzoG+GUD5u8oLoNimhJIYacLfowIoDTMUZGPa1yrc0&#10;IDNdVadElOcgB9MH1UVDeshyGyhzT1oVpkj4FPMwZZlLNTUGTkWnwdWBl+9L+PK4pYhbjktk324o&#10;xfCqSUUdy++Jvx3YLdfsPZn41eRLK9nSHtO8D/VO5FMcY84IblTC1hJZwjO4F0lvYvqFWlmJzJll&#10;ZdhikKaNE0tZS2o9sSU099t7zp0FRci8lnLZDEuHmT2K5rRrd8f4bPWHtu3jHU0o/A1htl1eSukn&#10;MotqAyOAYWUNuL1LLBegyhePUhjfYZkb3uQgFGiJaG94XZexMHkSDpzQ33HLBCmLJZ9cgp1dJui3&#10;MKzXWELVLIx8oP9Z8EOeBSgCzVJQYYOuSdZw51uL64oRerB3w3dqwys502WnWbAyii6JXRYGReQN&#10;HEFtMJDG2ygJzEDNZ8vPNzOlOQrKzy5czKksA9JrMmkmmEZunZ0xVE+0fHX57vDQx0hLPOCrpBxh&#10;qDRUTn5Qq8W3oCwfPWKNWVHJa0x6qyW4nc7qIMZXzGRi5y/JrJ75rKgN/bm92o9nqxX+rRqKuP5A&#10;sXoQ5oJy6CFLFfV0bXxKxqG1FTwd4dmMVbN1QBpucrN+43gM5GhKhaes/5bBEkL9cmhwaxkPRmLV&#10;KawWh24KUp3DDFcH0QmyIrcLI1toyuKcRrJLG9UTE0yC2CnZ9dxaD8KSWzlMbx1LkHDdOhH7xzoM&#10;FKL7OASfPZrZpWpegLIsOLLx/deuGwXq/O7VeXPINFU069EIyssfOrtZpWHb3tOVYC0hK4/J3jPA&#10;cm8mdChFmIayBGPfIACz8nSZ7TbXMsVxgn0UpnW/jm5gOTGSktqIiqE6DLX5osF7nr+dTkGYnh4A&#10;tRi1aYLSsKYkBtHNG54GTUVwC7csmGyKlp/jjSzqayhehiOnVOdFd9LR3vd7c3y12YSX+d1E8GBX&#10;PREs8pe19k4ScBb0VvqXI6BS9gY2LeK/8h5QqzXG0Ji2+SlNCgxbIKseSyDb3q5JKww9m8/aL7P9&#10;b6w+zWgsEm5wUh6yUD9vXoUTyKAqTh6Klc439HpNbWTg01MMk1gutMPIlk1uwkcWvFr8qVT46f4J&#10;nLkGSA+CaQm8tQvOd3kJgFvySjBwyHHLCqbms5A1rwKQsl/C/kVLzPZXphSYWhK4jGtrHhV+wtup&#10;LY1vEK1l812QdkvnFON/QGMwcHFT9bHgWCXHC4CMUJankB2NDs+Sf+X2+pEa/y7NXFDqKvHN8w3a&#10;BGGWv8XiGD0wkK+kLt9F7SdAqZirGNLcB9SoR+aDAr008KDytgf3ewHG+aXfGGBckKymt8XhoFBo&#10;VVXB9Tbq1Xko9LYCwHSapYY8P/PIJHhxdapDcs4WbJyGtHMJ8LqlW/PLtzqRwHtGWjFJQ16PJ9OL&#10;tBpDoxs8GZ4z3sItJwBqcvY9Os9MDA1SZ1lkyaBYGZhHyU2vwTawEV2VoWY0VP07+eMuWHY6cpLw&#10;cu3WnqsKZNSPVFzUQFhPPB4/iQE5UrNipHBQBeTxR+GdsZLJnB0oO5nedO2z6rMRoxplapjhVHkc&#10;AHmQSVIX4pVI2OQHaNwRDP6UgkAKggpx+uMRQKu2Zy6pxR/vBNO0zGEWo7TrTfGw+mGqETrrHp9s&#10;H+7ef7CTWepOGUD+vubKPDGQY/GGIdVkTxcqXWn0QqN56rUCXK3Ki03bAaWtRzvhWiMPDtd6d/PG&#10;7bUP4iEcK6aUtt7fvb27f/P8Ig1UD15ebL84vx/UioHwu7RmBaDmZyTBAa4hWl9eB80GrD6jqPXT&#10;p+9++iIGwp/+/OUvv3rz9R9+9tf//vqv//jd7//yq/gwfRofpk9P0uQm/KqQ9UEg6/XrXYjW662g&#10;1tPTmxfnd96+uf/82QcbG//zJlZM/7629p/3tn4Eat2Ie/APtu5/sL17c+fgzs6D9aPUVjw5OOIV&#10;GucggaY6w0UctfRWTdRSgrR1dMZYsqmCVTyZsomiT8ttBLuuVGR1mo3AprjXgljLWbUqYTxXkjfQ&#10;aHriNSOYgUTmou6+FuwZko7qrOEd+/FSJVjAnEGV1HU6uZeqzUfac88ggBB2CvNUNE3cNuBT2bD0&#10;OzPFE+t2WyzR7a1YqDi2YauxoM3r9YmtmiDv725NUtPsaXW/Fms1ZwTUbDz6JEGw4aN9BXV4cv+u&#10;ws3tbeq4wD9kWIZryvtbcqNJBrKogSKtr3MPS3jUCKkPDusU0wdClBfpJdv4bxWyN4Am2p4kDruX&#10;CmeowoSqtOLMdAvY1C22sGQJ08XtQjX66DLHp+Um7VhlWTX4VX1tTCzKLbFG49bHWQlg+6HNTQGw&#10;6ydzUfMnHw17fLFr739+acODPE0xHv9k1+ghzbgVPn0I7elghMa7gPNJHjENY8FXnjaFu9NLVh64&#10;5axwyBmululqrC0hXyWqUJCIFhszT0NxrP+kxF06CA8hzYTz5ixEHbc5N92Gwdv5IKK76LJWVtuy&#10;TC1d6zCTL3U2JZtGcxTLIHlkZIXsOAWCKrcvqPPavXwgnGC+iKsIdgJrmWfnI6H/4LGFN859s14j&#10;I81VVyWtCLBkPiO2AEygDstKt1gj/kLuBRiTLSpqtfqxrXe5aXhW5RHnRkllJ3fgcgHLGl+TnHZt&#10;uhbtA2lWn3iRXkdCy7kZTr3qLgjlVMWW0FZlw/JLgUdWiVUl4UztoOJvzPT5iFC5MKmodeB9BQsK&#10;GZrjIxtlBqR9Gl2mGrxOiSDISlPfwbGo7vWk1ZYpF9KOwQ7msYuDtZ7T5o/lLcvIqXmuHY7ktntZ&#10;eXVuvsrwrpOsVBguojfhWQfc1iGvVZSDfGrkM/ewon0U+1ZG6FdX5/air1mZU4JOOYYldiYRVMjr&#10;4lvEPnnG1pVY9ROhb/Fqn2nTOtpKw4BxLZUrR5tplW+BIk7+CxXcpGHTK1WP17G5hfFQ3NPVY5AP&#10;Z6VtFa1cZ91mnSmvXrjb5LgzYrJ1ziCJd00KfIPWTcszRb8qXrVXp6IG2deuNrOuWjay+ripgalk&#10;7iTlTtoiztxEkxrT/9mHBbqu3UAOnjeMrF0I3eSjlCzTsLiu7LHyInzgilqdhlRSlFEsqNMLk4AN&#10;gtHmKKtNZyCiirlcZjMv2WWkYSg36H0WSIPJFS2zmtUaNwI3uD6KOckq5nv9LDBs4SFV6rXodH5K&#10;hmciozkqAwbUJCZMayJ9fWVcp1g3z4WSbJuEF3kWKPYSzEH0Z2JvsGteVeHVQjlfkViUPaXKpkr5&#10;lAfaKJEqAJPInFKrz5oLKLsj40oELq/O21wVi8fohEymoMdUWii9ifTXFjW86tdQbrYXK8uCu7II&#10;MN68IENjALpCWgzMQCpxmmPmPPPtPRrAci6cWyf3Y563XsqBDJgGowrG4/dof/8YvNdy01YaAkoT&#10;2KsXMwYzr2GHlZbdVVvLF2llDAQNXgWyIsOs5URBKaymVkBTUfn0cXyGy7sKESHt8tCLNnPhha+9&#10;0qpeoyVu01cREAjf7AaC2zKrGQlBziHS/TjtjhYtqoJYtNYZMLmrg1qLZsXzleVTfNSZApKSwytr&#10;aCOZlmdCk05BaShN27f2igLtWuMavLoYJrVyFTgGfPUr9MdmSCx6UhhgUBh3BtQaNya8l8CQPU9Q&#10;a77FItVH6U9D21TJ3v0046FsFShreXP40mj4M6orGwYkjixZbyPNmSLeDt+ekTMfbCOcFd4uQq51&#10;cKnXaoa/1dLwyspTv3qUxspWtOq6JATXBglQHgyZMcHX54GlQBateQjiiKdLqJbCgg5GqUuKooxi&#10;x0EJ7t76lrCm4DhLUvNYhfvqrXN8u0sjuCcnwRvkxwsmaU+8NH3ys2VEAbGmQBhJJ3kYedgh2fP+&#10;/GtW4UTtJL8RBrt1WYftXkLuKmeFnp4WwBnlCWcBpdak1eRpJv9iAwDuXdwLGm2btAavurayKFTw&#10;ADfrilDyVnYX/nZZjMDY3QsVS5ykY8RE6o0CiY+PEMTWrFj4ZDA9YsVEEgnQFUBiOJQ08ONnWUj2&#10;dg62glp3HmxtRA+8dauo9c7aB7fXPry78VH4zMPDG69eH1++OjhLp9al7c1VWNbQqu8e55ez18cv&#10;rh4Esr68enD17smbz577eibR+vIXX15/9fUnf/rrFzS8+ftvfvvHn/3i168+/llauT765PPHH3/2&#10;+N2nJ8GuAa6vY8V0fT8VrRdxYDq9eXm59vrVvcePfnD7zv+IPDg+TLdu//vdANf7P9mk882P83Nn&#10;/879vdvbB0Gte4+ep6lP4sK8cn9CD8bmtEFJ8ef4uxbVKwNmHub2Wu9HsNV612DdBKPtlNOwL+9s&#10;Vxt3OCKDJAIa0kVZShI60TBwFzAQbEArvEX1pwSAKL/oa9g5VbKFu23IzgZjFCVmqL3Tc2oRDYj7&#10;qdoslbRn1ydUQlBqMEQ6fxgncZrr9UgTsZ6nzSMBkKgV2aracli75noXoPuUuzGFi9ML0dgOkUJ2&#10;7uzo3DHQIxFeUypZdt3G4AGwN3TvXJLB7J2NFZqRbY65i+zC3L6IjVP2rVxaw4hSpobUle2hTS1J&#10;VQKtQdJI4tVs5yUmtwqxFWgyDIgGwxULcgoqkqEovNQmGvBGgN6WSGYQcpfgRUf5lnkNRzdZCaiz&#10;wNZHtmxN7AAVWVazUmGi4YW3T9clKbgGl6TVQa3XeaY4LReKEyUnYBo2rPq3hKS5QB5NL4c75ohq&#10;+CvRQUQODwzLSlxCSJcCsABFJnib8dhndUHUvJ8Q5Ag2WP9nUO7CKZV95auRJFj36wgUcpCmGS+x&#10;eRxT0Nslq5G6MTEDrPXVlXQ2Si7NwgkQ/QNLHLcAs/BpDfdL1wRjM79WBr9G3p19Lpt6ay0OvXJ9&#10;hZpTFJc7Vvjdgb1KA/Uv+WyJoCy8ZQOKB5IZLP/QsNjRjlMO9wQlMCC8RFDOrSmnMmCUSz09yUSw&#10;RxTFSHlbbhSuP3oyZbxRKq8em6Ivp2TPQdSKksLAsUZKxS1MOpNW1K+ap2h9SpejGkd1+pNgYqkX&#10;G4i6WSWASYsytvV73gclyiPPqas2cvRMsZ5PKdBCRBz7sJpHp5OjYVQTBSBBFc+uMXRA+wK8y+yR&#10;BQAp1VG2OT6ZTyC0R2aBivYSC3ceUy5E72vShfl76UHzFDDbnZJTkOm/rmAt8FuBVU3InsUTq67g&#10;CuZ75CKQrofUFdudhTvg2OaGL4PczEWNG3Gkywel6bhpJvt0PKp3gP3SUCCPPpbZZxdufXTzQFUI&#10;u0STbSFbp3CDR/n4KG+zd1FosUhME80DwltmzNX5EdPiIwxx3ZOZnK9T6jU1RNy6F2kZ5WfnDVOS&#10;bcLLUm3zR2xPR3ErHcUKwxJFiZZIrrdkCopRa020qjXlL+qHG/fzpATkneN55Qzbu0i+7mmikbxo&#10;K2WUwp41ljkFwH2IbDeFiABvZ+6Q/KbkTLjMB6s+MCVqpSvh4qjclzgKkr+5DPqQt7GFMvKmSksb&#10;NHXI1dWmqJbs6lmqq+ySMtgMqMMOm49HFWw5a718qNt0SUQX48GnJyowj4ar7G6kYj2U84tmFoNX&#10;c+15Ll5jVUhNwC3HgQFe7ewM1BoyaYWQDy7Gy9U/o0/kEiDqoWFwGGqfT4N+blTi26w6Wv1Ntxud&#10;XKrd84RZVYTEleyRJTdfwNGKtEcqPH4H7/9YCNCtudLfAPtFks1fGjO37jc/S7R29w8c1fAZ13Gf&#10;XYufeS45oDJDMgK9w2VTi1qBmjommjIA3tdXSbV2ACeUJrWjgVv2iTmGMMw+mPk+Hci0vEGam190&#10;gcrjyFrBbXnQQuXASPXADbxztiJbWM1V6WLgRmpfoU9TZjkU67BrhTAtPCyPGsmrx3kaW+l8EDZL&#10;Uq1Zj5yAyLOSdaGsdcWF1nJ4+NpCMMK1Ap5bTTogc4FI9WvsNlEAFcluBh7C1dGTVvTLmbRsNQgz&#10;zW8C6lS/QqumhQzVp9j88ks5UnWvJV1JBPQONy+Qa7dSNy18xv2o5G2O3NOrUnflxpS3gW/tdsuX&#10;iorzx+DV3Mm9MKiBu9LIU+yKAVWlCnMQGE3eAClYM6fW3+ZV8+ScvH7C2bDAyTLGT79lz5uaEzL0&#10;A1yPNQ1usiFHKcIUu9Lhh/SAX5mvF4W2Fy2okneexzqY51fU2uek4IEzq2S8qLVIOLcpfzTJSqOI&#10;zqtKMjpXoSL15uaqzKDI+GepsjJWIXhGf3yuYOcp+ejD5gnl2ew/Pt6LIESfcQXMZss8JSUrWhAv&#10;XVUrbOjBQ2flq7koDp4Iku58lRODLhaL9vJsZUjkJZAQsLyaFwz6td5JM1UmA1Jk2GAzRlqo0dZc&#10;c5osSdg5IDqlEesQceZQSVHzRXVVaROChCaE2uqdHj2gVWn2XRWMYYTixrRzcO/ezlpNgwNT7258&#10;eGfjw417N+9ufLC2/pPt7R8+enjj+vrB+eX26eX22fVuSNe2ab1MUes7et7ENzjANfLgNL8J7xqW&#10;NZA17sHvPn/+yc9ffgHR+nkatP7tv3/7x7/9OvLgFLV+8rNnQa3Bq/FhKuNqRevu5fXW+fn62dlt&#10;rZg2IhI+2A9YBbWurX/n9p3/uH3nO/gwbfwgcDpFrVs7N+7l597doNYnL5Mgj/A1P8P5hAKCCQEB&#10;IhVONBCnHAJixX6YCXeDlBwQrCqWa6OL3Cvz9PYL0QGo8ZOVor3PA4patGbDm9NRVBZUNFsxBowr&#10;IbGVUVOHKdUpH1LaRPyJTrLlYRkb53T6tVmrwku9lOwMYezeqG6i/zFlHSK3IVcHoTFTlvWUcxB6&#10;lnHtCKSzH6koq++amJ/KT6BIgzajYV2+tD8V0U0zhiXQrwnhoXi1dhGzFTU5KrVF6QuxkV7B76Vf&#10;ihUT+SXcsT1JZZAAvHJH+axBmO0lB/6JyY25C1yloCFgLYTjnAPeqpPvw4J+rNI1Yl2boMafjNCE&#10;vw89rm6WHMTz5JsQAGcSxfc5NzBIANVGKNY4GOUjYaL6qVZ+6rUDGK6Bajl5o1W4qY6Bpq4z2AJv&#10;pBdOA19zdaneTGICJBCsJfdY4F2KOLeO8kXwg3GeYulFXDfSVuLmfnUcYh4f7eV/+VDuMCILhbVC&#10;90owAlOttGx8XOtOEt49ycIb8Gp/ViBNKAwOXKVvcmmGIOC9wsK6CmtIQxwjL0cGvRCCb58mN4zt&#10;4mT4Lp+alFeZHMWx7ZLaZjlL6V3hYk9Ahnaq40ofNfxdgdUhiJZyNXF4yeQRKoMh23PCiBDUGu+K&#10;Crn1RRP7gbiEc1VS1Ju6LB/PyM+mq16aEzzMhcRux+feUucYtuf/iG6d7AqYLS/vbXTQvrc56CRC&#10;mGCFSDmi0n2tFmtCs/cwR+ukKPpl/Y/cZjyuxtpgqLCxvSlJApi0XjECKBl+I+wleeRCZ/FwKyOy&#10;NtLyRy10R0vVCj6CeqsoxlbPL/FlgeIk+MgLN40yT8fUoQkLcKkKzKzSTNWmAFqEvCTdcsP5p2YK&#10;esnBtH0icoAQntWnVeJbLrqH0vyJNSR3r4tDj4xheAYY5vCWspvQqfwkT9zqIe6qqAyUXi2uI9zA&#10;2uJJyd6pIi42dnhPBq1X0fTiarA1jiR/p5uXGZPVzQRx9WE1RSK9z93W8nccK8Cx3vbmL5okynla&#10;xMR3OR2oo04d+GrhzZF7n+kpnRrCgGTr2NvOzQHc+mQ0EX0n7tCLSBgqMrh0GsCoSR7PsBx2lrVZ&#10;VWTLmzRMQJKJkJ8tYS1xWrCKXFlfZaGj+bhpbiTkHnW3V2cL4gXuMm7Lr+rVTL6pULwLgjlQxnPz&#10;Mgh/2C8qXAI3muB7YdJ2Ouia5GpW1yafNcxrUUMdv5u98g0+dAsftGmw/xljprI7aeRKuzUuaiVI&#10;qzGneHVMUsxM5bBkZwatVfQ+fX1ZLYNaJfO5kIYElT0XzyA/1sypHO/S/ocxvIgHh/7ptcN/0rZ3&#10;gLosHENXXc8S33LytfCRoVUkLGoqJuS5ezRgcNmU/NH0t+XWUzHHxVIRGjh3DGOmLBliiVY9Mkk2&#10;g4WZFLJmaJGbprLJqR31DQDVzsP5OrW+eeHkBG2rg3FhNkjBtjfNL7RSL6G+8lFK6iQhMikSfYHK&#10;cAAKoRdSbuyCkV4GHQR9IQm29FSlpEkNbYFtqCnUVN/bFxC0QlFb9dAdB2IQWWgrS+vYVFlokGrb&#10;+VYB60kOolkOOB2VfCIhUSHeqy+zRTA8pG2QqtmUnxsLZYooRUMh8KzKHAtoXLvUGIONIe3Uk8ri&#10;ZlJM/WpOrAxqESli3SeBVFN96tuCNvMIqrDV/ymUcvChDWbzdTbCURgssxjgE9wUCjT/mtapMXYK&#10;K/n8ItMfJ+FiwP/7GyFmKRcNQJV0TAucvWMAedS8+w/De+duQ8bmi+iNJAak5lYY7KGiWF4V+nIJ&#10;fY0Hsm8Th1M026ugX2v9xF3fc2ueRSSsdXAuLIxlBHBUtLZYtNdsK2EefAt5/QKFB4ueG5qU80A1&#10;HhBbba1JAryPK6d20CSVRWYicwzvIqQgPMImdapkKKGfh0oOxt5N/NFfqgQgHU6Clgx3YXMzKM2O&#10;cKjgcERojGxhNomTZnp0eM+IVJassrc/nckjNs7cqCmoymTCvm7kxavV0iBxzApoYQAeOXn/uLxw&#10;kEYtZmcBzAWuWSYSvkA3WQyshGlcKCmgmtiu9oAR7+lnaHf18D8E39KtSPWyl1OgGEvhaJtDuRy/&#10;OEtscnh4srd7sLWzv7m9u75x78bG1s2t7TuxDl7b+PHW1k8eHPzo5YuNy+u9F2cbL8+3TuMhfLV3&#10;8eYoPVqv3z4UsgasHpy/TnVrgCtuTJUHB7h+8vOzn1PR+snv/vizv/z9q6DWP/zlV0GtP4drTUPX&#10;oNaHwatDtL7dv3q1fZmGN2d3z05vXaao9c3u6ctbm5v/4+at/3l37dvrm/+1tvbdtY3vbW798M7a&#10;d++sff/e/Y/ubd/c2ruzc7B5hCo41ARWTPHTA6+WMqX/6tCt2TaEptmo0rauJFUrWgmUaQWEGOwJ&#10;JW3Qsw2vtS2h3VyoRUIoHFnUPTZeyV+UfQaHRMOaGQKqof2pLUYawfvsOgAoYK6yd4ZHFa0SKUbJ&#10;YyyUP2YYtMnwqq5ypWozOWepmE04SlYI9uaLCqgacKuTgWItY9NUsbsRQyt1icO+GraWcS0Zovv0&#10;YVvgFEX3nNtQp7K6prGKWolyor9g/a3/ZDJNuDIUu/qlNXhsgWsxT3u3UMxphp4QBLUSt6tYVIZk&#10;kXoKVIjtjFNHZmk9pILG2inV8LbKZ6WwjxPWJMLIHUi6Jyg6C7r+wCcRGuULoWKQfHNz8GTKp+C9&#10;ixayCz7JyphpiDApWoawrKhth6EF4I082InGEXKL9o8P9nNrJXibDnAdYBnpYZU0XyTCyzONMK/c&#10;ctPwPDVHBc/ORECJvmIbOE9JYCIbi+KmF2gUTY/SfjkG2im7BVRnYcF1TKKSfpV1HhJvk3ZRgihE&#10;STRPyR/DwLvUzAUV8sLaJjU0IrJAyFa6omsDvqJWG12USio91XWvfUR4WBJihRZWYJKSINBP9ykS&#10;N9q9WhtcK+8FaXA3wLFLbeoM7LFfgjhqnm7scJfuo711DUN7BDOtAqelrTzA1ZxpO42xSqsubr5G&#10;kvD/1i9M4oD4MkGVs9uuwqrT9eIuR03Kw9yTBl0CP/Sr3qucj1C2eHuCsKLHZiXAgaPEYcyoCu7N&#10;rJ7/aSQ2OaZM8hC//D6uNqN2ruqBWUApKV8UgaUWg4a/RMD87MY03JdsWI5p26GAupSA4gJVYFau&#10;rGdOcGnarjWxjE/L+32bRWhcY8EbiMW5zI31idDMpjfEIg6xn9m3wktiWbMD8oeoTvijXT0siYQb&#10;XOS1lgWS3HFhkcVSwDW8+oKEydu2piOlMahvrPbH7s7uGuXlTDGMS9wQ+G01NPOX/JHAUm6QN5sK&#10;mZr8KfgEQi8F0gMyjR9yt1WWjohXmN1sAkCi02pgWPNong+D0+KOQllgpyOh2YeGEw7aYtdc/uhI&#10;veFLKX4LyJOi0iN9vsieqK0fdoUBxCZ6xvdr8Zoalp6b2SRjmydNOrK3okkcie7JHmYiqEelDLWj&#10;qxJ076SLs0mHVdubZoI6Nsj41BLCumUWHyyvSdQ6QZpZwIpZ5KmaejFSNg1kPquItHkWkVjOXGEF&#10;RrJ5NXPUba4AvncV+ksGrE/cxBY7l9gVVrwEpsAV4CRh27LYnipf3SnQ7w3x7vlEgUjQq+Ar63z8&#10;X0LzIMbefxRRaG87Hynx2wQTD31IaZC53IwNfuywkl+6pVrmwIImQWJxXA3nF6Y0cWOnpJWiVjCB&#10;wCskhJGWXA1Dlatu2T+iWY1miEK7/le74e/EuvTdkIkxGoek9bQRZKbr4MFDgvBW1VFcOq2AgGE5&#10;SGXDnqoScTcCNPPTlIggXNjMPecahdBeAoyodCvnIGtKIrihvsWiQAzsfMIlBue4a9fkNjQsbCSo&#10;G4QZjaR9XKWCGrp7wKJWFwTNjfjPPGuCf9W/SjstSRWn8HvhCSjLTrNVXFfT29Y4tVwSLrYMFWZO&#10;aGPRsgqgUXOwxAUZogDFblpAVKa0eKoE48pOSQku+K2pjcqw89mAvQUW8SnoSpW9hanFonX3FdSB&#10;68pSRmG7KnO1c4ytVu1Aw2WOpXApeuSu7b7Tc4ABtvONzkznkR9jSnx+XnY3L9lXsH0oVqDyE/5Y&#10;5XDkwVUv75wEeGcCZnbAdxa9l1/VWFjZ8Hj38vEeob8ItkHjnhWluTly6e5vFR8W9THosd4Fgjcr&#10;EFumh3Ss4nf/wiXli01L8Mx0iKqgPGsT9EW13T5+q6s1iVYqPTLxEY6rBF4U8y4EtkhVnQjpWk15&#10;PZagK02GIYUXypo0kqdVxMvgWPBwH/DyJGjhQ1bMBjmsQY7CSv8tcwW1VoTc6tZSKB33OoaVUSGg&#10;b060mKFynTo9yI0E3kws/pLi2/ouEOyivdHrJc39Ejqzwgo5LKioEGtKLzTIIXbPq+aNfjwNPCZC&#10;QgmJr2mOQISabi6wSdnAklWlz83Bozzc0wTuD4JaNRC+t7N/d2d/fWd/7d79m3fu/nB988e7ex89&#10;fnTz6mL76mr35fm94NXLVw+u3x5jxVRt8KvDF5f7eQW1nr95GOAKAfvxo1efPHr72bPPf3X5i1+/&#10;SZObgNW//ffXf/vH1/nlq99/Fismet68O3iVBq3hWmnTugtkvdq6jHvw+d3UtV5fbb1+tf308U+2&#10;7v3b2tq/b2wEr343PW/WN2Md/IM7d797885/xd/4/t7d7YONncOt/ZOd8Ktog/3ZvKZQUEWfJGoD&#10;6Ea66sHYTRd/TjpY6HSKM20T/7pN5nGnZux5DFcayottqF3sxxMSpaFCYG15raWBJ5nIKqlkSzDK&#10;qnpKD4/2QCIbXaJA7CEfa5zUdG8+JZnQ+qsk/+jvkld1Vt19G1hLkrTUaixVBuYtDh99f1FiuRez&#10;mNSp5mWFDCMzh5q9PKPJZCrnYC8lecumgdkFUR8QME1nyILSyQQDX6ckafYei1e7DbsVAdKW/5RZ&#10;YpuHNODCFwfUfJdcXO09epkNUnHoaexisBupbUmPZCKAqeiBV51FclvyzvxroiIcyGKdnYpuVL7h&#10;Th9mtdFfuk7C3CJUD8rh4uXW0DYnnyQfrg+ZOEcpVU1Mb4EoIb7uTRIachq6PWFexZtNzBeoNHXt&#10;+Te4n6pLRXT6Uck2KHGUrhmOqOOzutD2YiEYdTwU8IBaWYVMARBeADsDy7Wc0WTVRsQMZvo5KRvO&#10;3ag0usww/Ru9lpbmlmt1tAw5adQ7ZXKiZdIZ1q/C17XsNodKK+A60zhOeoS6WFfB2HpC7LiLvrwQ&#10;4t3MHeyO1Yx0cjlbc9uBjuW0qz7oiipS4j6Xf2YBvKBWguJYmyqXjm5IVKlC3owUcFHa10mowj8p&#10;/YTaKN5rDCPkHhEj5PDYchrmTg6oqaiGv9z5vI3mz4uC14ul7qCu1C2WLsI3/OUqShCVRpjczais&#10;2Va03+QrmmlqiNPon6wNHVPobmqrCZJoNl/RTNvxUE4+PyU5+WN/aZy9mkcFIc1/VSFseWHYSOoj&#10;6GKd/3RvAtAqUzeCZEfzL4pRnY/WMOPR0N3KE1Dp6tJXJbC699xeaLcusAFO8WEq6s5flAsOpelj&#10;ZbTYFJdVmtXp+fgGQYcOX2fTFOEfcbAoncv5Zg/nqTlnPXeZlSayNqTrYQn2ZSQg/ZDQ5mwdNjxl&#10;NLFLvnK5z9b3DmjHCl5PBB7QCHMYPEz2ogVJY8YDD5FtyEJlhccl5JeXK/kMlYploCizpHQ9USub&#10;5EXkuO06Y8qvFKL1rquFYlBl+2y7fjqi0ACvWg21ipj/lA4tGbgYMukGVPNnPys8NquyOCHXcqnI&#10;U6Kba/QpIBVhpPng3k8iL78KoxUGFrV6T5ZtopBV6pKq4469Dj9DUIZ6x22RldEa74EIFfIVAXbk&#10;94TbAcX3TzKXg1Q5EjfgeAX5BuRCgl7oSmbZUSond1OhqTxB7TdcBVNYWr6cZDUISn9JpuCrAh7T&#10;bGVqdNHGY+YSKYE2V1SoGh4kt2tXCy5nwYd8kYOHwUwDWPq1YjDL8ss/lcQrfoPhqLVKTmbVw8bz&#10;B7VW2dFdo6FsfjdYRRhfftUolKfWjzcAXu7elK0RKgvYgJ1L0Zw6oGKnNsmEW8orsT32SGC5OvcA&#10;ZQuuTJOxjKwU436jhgVmsafwVay+QAO+0T1OWyZbVxpaG8lw7WAKWUTBIS1YM+9okZoXlKz2S0EB&#10;UX2HLC0FGgFa7nxR69DLwtd6RKPiLNaqCbDXWMAGAlwgpVLe/CskbaGEYMQCWspxUaGqaLUMlX6f&#10;NJJFUL14d/e5Z3TZlRdj6tpWySGHmgYTFYNJ9iYLNvpQ9d5tDJMHFwYY9bLPjtbBFt8WE3r59lm1&#10;G018sEMz5N7CrMYkKb+EaA1qzROkKjWA9omcZ978JE+wOKscHvkRcVzRO+8Psquo2DvzIpWlmhKj&#10;Fq7Zb8E2jGbb3lhtCyrWmalcLprecTPGR0oFMje8X1pj4Zo2rUTO3lia31hDG3eMy8s3r8v0Vmmc&#10;Sw5q5f+RnpH8nALUEdPXDbmdbQM7wb7YbT2kfDZJF3MPUt4aKSkuj6SNQQxNz3ygm6t6/RHu5tQX&#10;gXib+XYEd4NhBpZiHZn1MnkMf+njJHa1fNThotB37r5FrXxRJ+2qStbsESJnrYPh4lunCuVFp28u&#10;vMZOBa74Catc76pRArZz25jPmVmJhf0kWNkN3dSpjsKznFXXwa7+LhaJeEIDAoSWPa+qUZZy1g6U&#10;igKwGN8p/2uAmMAa+5Dkd7S9DenKYRXEgmyz3iXD+ixk6y5tWp8ctuGNnVrX7m3dCGrdvH/z7vqP&#10;1zc/SDfUvb2Pnj+7+zqS4Ku0ad2JPPjq9YOrN0exDn79ydMA1+iBT68fxD1YrjWGTEcXb2jTGuAa&#10;1PrZL87jw/Trrz/541+/CGoN3fr1n36eotY3nz2+CrP6dj+db9Kg9c3HQa17V692Alz1Ybp9cb7+&#10;9vX+9eXWydH3Nza+vbb27bt3v5261jZrDd16dz0Gwh/tH24eP9o7fLi7f7yND9Pj6KDiaJpHj4Ew&#10;6r5MHOKebCdxogLdVfIn95K9dthUVcTDq2RfEetKE0mV9D8vrjMAlubsE5eDKBLbhcjSzAkadvxC&#10;F3yiMgfF7CSei0ttHVnGtfwGUUsNBq3/bGhrb5XGCkMIlMHo7i5J0k6JZNk7zAwTbbiqJYZvZudr&#10;0/P8PiVbbv8ZVyiIstpcTgDk2DPzPdXRgTQG/Y1XxK55GX9Xz0z2KpNFJ486JRylS1szu/m6lq80&#10;oT7xrr5QFP8sCr2e5IS5U9Fa6S8QrjFlQyUj8lGQFgNI4tlO4yzHT7qBILtJIs/TZ4cyMEguPvjH&#10;jxn/qTYMclMum8UB4JrczYCExWuU+Vs1VDa2k+Q4mdrQIKYtkkQNbYvGvl7BDqRWVDKLWXyUaRXn&#10;u1KNOrRTuGKtGQkrR2gl4tJWUluLFWTjV7JdC5kpmTCJMGiBaNjCjQX0WgsgqQK/hA+tcmh6sXi9&#10;WQ0ozzaITyhJC2KzLV0cSswCcW3xYv5CJXlZi8IPhR6hkWsI2Uo80KDi51GML57PMyYFPHl2mSZV&#10;NxTdFdoZ7DpQZa25PyxuILHWzpXaKlgF6Ho/G5h2Tsno6ipkw5u8Ot7A5AIJHYYU2dqyuDSvZgTt&#10;fhkZxXn0lu4pyNWKM9vst7nCnkChY5OMK3zOQaTpzkhr2smmYloQ47MzoWwxfPGtKHGcYM07cHvN&#10;GYG3G3Y3MPXviyJUEWMmtdOWkJrMiEJWgmm9f6yulN1aRJI5wgrPLGJgS0D13WUZgXNjdSpfWrYZ&#10;Ute+0+h0RuE8I7lphU7k3mGhAo+jke4KqfaYHe1DuCkOd2wPbgn97lKGJ1Npw97/oHEyQRSmtt4h&#10;356TjN0In23b2AJdZdsEHiWQZ53x7s3pWdQgaSmy0okgQwj4V5PSQiMLcfGUtiqhybLWz1fW4YMY&#10;0pKswVJ4LAivT7KWwpaWFIGTJ3J9zhlW6lIYvIifBbHLIrZUv8M8FySPMNtFsnRrcVHZyDzN89dX&#10;eaETbjpvMU43I0Mk4JMaAFyat2qO3Lr9h6lCtI5gGFq8vnMDOypMjnNdjhMecVMersCs2xXczvxd&#10;uhj0Iar17WqMTKDbE/kIb1Se9YPYUFUa4BORJLdmeAprJ+VhOqCYje1SMOCa7CSqaKLNn0RcLZin&#10;pnT2xwqA1cAj7u05WzBZcWkxkuAZien7NFxdA03ScaNO8GFSo6u6ZJKzjK4+07bllJZkU6sdVCad&#10;0jzSYUSYjoH4FAav9v7nVNu9djIv8bSjAdKEJbmuJy9be/zNL5VAnm2lTlfEnKLHYdvgY5fKOMtK&#10;cUJWOADyb6xr+3ccW/KGCgNb7EpovXQSKuws52yKR1rV1HZOoMwqm6MSa0H7MwCqstiWZbZwby82&#10;C1WyqJoOF1XEW562aS+d2LRfljrO2xJ1J9rP/uIiP1xoL9MdR38ZAvscPf8JXxoZcE5SVimrNuxo&#10;8eq4+NqXlbMKuZd6VLyU8gSzVoP0QtVCsHkcPI29gWjHcM7LZCTg78fh1bBoGm/bQK8SqoWpBUfW&#10;CVo3CwABAZWSrZyzZHhrcaPxzktptIJnGe8I1vx5lBenQdNQcEoV1wtOhkssUbcgSZ5gpd3t3KPX&#10;8VTJ2lZnKi49B/jVFWotR6oPU1vU4KJk55gVjUk71qpwx1UY2pO7UQ/hlpj2tdgvKesN72ozWE2S&#10;snQA9TFb8qXnMN/SLjiKhDM7pki10K/ccm++Psxgyf4xdC51WzCr01kn+uTLN2+u3r7JL3WZ8s2P&#10;4FqF77g54Su94D3QY0bkgmNJMHh32kbWT/FBgX4WI4ZsUx3NASg5mAfvo0JnyLDWj7d+xd761qya&#10;xLXiFE2vovP+bnUBb9Y+iz866Mm7KPdlPLVrjuklsHimk5ytrZPGdYl8jylG8lKsPnpm+JGytcWo&#10;KCV65pX81TbJ0tl6QU26dMGTE5AFiA71lwVo1QpcmR8FdfI8S+by9IyG3VPiaJw06WHCVhK0xRhN&#10;HFJexUar/WP7NKbYMjTg1LWKgqRiaHUT1HqYlokn+7sP7qeiNdrgre276/dupkHr+uZHt+7+8Oad&#10;7928/d3Nze+9fLH56vrBxfX+2eXu+fXeZdq0Vh787tH562iD90O3nl4jEn4RnfCbk3Kt6dT6+tPH&#10;H//s5c+/fPXrrz/9099+HQPhP/zli1//7vNPf3F69e7w/NXuRTrcBKnGN/jNXqpbg1rPLzfP4sN0&#10;dufyYv319fb56d3trX/66KP/340b/+vmrX+5DWr99wDX9c30a/3B9u6t/YON46PtJ0+B3+FXE9mY&#10;yAeO8pJrfXnZjhoYWq7QaTFqS14FsQRDTYV+08HS2zsINgF3yqLKb4e2IrYoZytllHA/5CQmRmqz&#10;/VR7IRBoOnJkF8UbTa01BDReZ4Msw2O8nvhmeirkyS4bLVkPUUHlRkV69TpGI7cor6a2WQp3DI2a&#10;0awOzfhmlZBmj8mJteWgaXhjboalo7rVIwtR4zBjh24xcOXKKpr0zV7KBZPIVCvBfCG33fK5xW3f&#10;EyC28Kw4lD5P6pGWdnbZ/tWarjBqId8KiCJ8LckQ2YIdXzKnCJXaUNeYA31jgzY6weS0I/ADZOKi&#10;9FzX3zyvxywOxJRhinK7cqjzqzRdWWGPlpQDs/kFmIoOQpEtOmG1wWHXYekJN+cqyjAo+GwvwcW0&#10;uZSF0rKmjYvAFwYGFgUnMIi+OpcOhif6tHisrj+sgZAA0rk9n9Tf6uurXa0pldyKgNKkVIJdg52G&#10;OkuAW/wvezmi6IrJ9dYGV+TEQN1T190Yut6wxvFJNbbNAK86NDbQN9PPyBFHVQZCmA6gMrNTL7FF&#10;kjfMM4S5Stq8Bx8XudbixlxXaymTdOBogc3VGpjfqTNz1QeF+mVuqxcALAliGyaapaqgkfHcUKwz&#10;wj7eyBqTMvDOA6cbWQqiGKU5SKezrjMEc82nNIrtaWTwMNmbZHRBzim1Z2wpi6KUTqLuDqVuJKvT&#10;twnerH+XFWGcrEaLl8y4cgso61gN8zCWidr1YWaPaOCeV6Gstwhb49OoN2mkTJFCcQ7vEe1Xiu9X&#10;9Nsnf9p550/uQFGBw7Ia71FyjkDD7AZgiTVhAJLgsz1R7BYGgFkK8m2EQ/YBE+mc2JQTr8SrnkbH&#10;IUqZlsCVqEyazHRVLU9h6hbeeCx/mwcpz5kRy2I7aqayc4GvjchNKi2G6oxhs3uOpcp9m5VgOi8p&#10;iYH6PiygYJ9y2UJvOxO2aZdMBJWfcNErVS2iA9IZYxy1SmS7gECwI4wMsbZwfas1JI8G53aTJrY5&#10;INvoXR0trprtmao954GvU2jQC+FefbOwUIqVm8zdFm8zWWpkOALyFhPC2jXDKMgZv2LhKBxv91kX&#10;sVoW2SRpSjQtZNUgmnraRRbUMyER45jxIxPHr1IhnSarrCu1ptaj5pf6APfxNWdhRphLcOTMcG3C&#10;qA/aywfE5vdYnBBJy9cpPhKSjWAbkNz04ipL2IOUmW+o1lHhSAO1yosQpMVy7+zVVUJHEpEZ59Sd&#10;lUuEx/5mSUjHTOFrlx2rW9nQVahy/BbgUG66tPuuBFdApc9iYeesSPoM6fmyPKkRSvQj5YHd93Fd&#10;LhqEchQdmXGe3Jkg0yS7IXEv07Qa6KvuSs0sqDid8k7rAXnFQygHzK3IGlsK2gLdyqozJ4m4TJdw&#10;tsLsuvJSxmm5n+prS1tXOJmOrFb8CenBEa1rBb/JrwZfyIdBk2aO5y9IiANgYho07CugznrX6qsz&#10;cxkDFT9zKFvCysEqihbD9/aCOBCQwn+2zrMNUIoeiyQtMwaj1jooVkM9JnyvGlc1wEWtdLvhyWaM&#10;WWMsb6EezaaD2CwPNOWYOVRelqryRS1gzHtyqJYQ48TbVrR4TdWyh3HSg4gqIXsDDts2pqpglL2n&#10;p2Escx/CV4Mn7Xfajjit6+wHpVLB8NXPwj6SYkDEiyeTzC3q4tCq4s/aR3FACELo03KzwYOFyuVg&#10;W6pay+IwwHx8VNnWmZoawOQ5FLFXlzdY7Fpq3ZpbjYtbWxtXp9oIR28c4ApqNTw1jQHC5sZVr6sQ&#10;ovvH3J3eI1lpPgUtqYVx0waCMUIHO3NMzsD65lYFkKIj3M9GqGzAFkmEv06kKTStiNzxAYstUY5e&#10;VwTLL0JctfhWXQe1wqMugux8tnWGhab5SCdVtceOQnikZqeYZpmti/rXNI+9E9oSFsRiuS+xbJhe&#10;ZCcLBC1eJcla270SHSRN5UYS7pRDEMaQGzacShDJZu/MkbERbBS7ilrZD7qpE2YlaYAgkG2jyrSs&#10;zolcw64QXku3KmvMg4uH+8Heg+3dw+39w529B/fX791Om9Z7adC68UGKWu/v3FnbiIHwD++ufX97&#10;50cX57uXl7un5/dPL3biw3T1OkTrw1cfP8krLOuLyz1R64Og1hCtV28f8U+fPH718aOg1nc/fZ66&#10;1kiC//S3r9Kp9es//fJXv/k4fzx/fXB6df/8evtCyHr9Zv/Vm/38EoXw6dmdWDFdXW68urr/4ulH&#10;W5tBrf/jxo1/+vCjANd/vXv3PyltXQ/X+v3ombf31h4cbZ+E+3mSMrNoxpJTT3KR+KYhTjFn75LU&#10;QQYGqk6ZMcTDDXYTEiW7XzWvvhTcW4NOrWIsXg0ASMPb3tgqsY2lNGoWOrYTJl1hrVltsGi0isAJ&#10;emdpDulaX1UVjGtlY8ueygbW5gGGIGQBS7/YMIOjlXvn41YN5UqTOEdop9npSiRsLxne1o1QNZqs&#10;Ub3mxqG+jgtsb91+alBRvcoCsLEBq77IkNRZo68YgZ0HrLaHTLMRpKKgiemFwcOUjlTJe9KtawnE&#10;2X3NEeqr6bXL21TbtsTKjn9wzrQKxIVIqoEpILdGoEmc5IvMTuBQ8kTZMnNeEI9PnulMJicZYQL+&#10;+CFaI0aFLUzzOp3MCEr01y3LMRWJ+jklxOQmw9jA4r6M/vwl/ZBBJkKyfK8EoNUE9jdX0dS+eQHY&#10;hDty16auxUjVxwrsExeWMyfqBayO/+qqFjSUJbeO8QPU1BMVxQecatvGagGNoD0Zq4uUzopdMyzp&#10;KXoRF37E1VUCN97Kfa55mygx68NJDG9LGJpx8G3m+PvI8DVJMliu1WnyPNW5uS6ic115i6hb+8pz&#10;aasn0VR+aaqlZFS+/QUraql1C79XBjxtICR8yuXQltaRALgSCcjG0CMnn8oABjcmQ7dMsSpZyH2g&#10;eByKg9E7bqIoxBSAZZGMHBTU2qLcemgVeDcStSQpND4Nilur1uRO55Q0C7guxe3FjZ0mBriwTP29&#10;eLKBvqAIfFssqjCHju2d3fV+K2ot/aLAOJdTH+aRVRd+FBiXbesMFTWhUxBeKo+UDMzJB+TM/WmB&#10;pYCcuTMtiIbqkQdTcm/apUM6h9JpuVzcFAio+oMHk5MvHwh+gE+W6eoOxU0oKFq+KwC1/TytUH3Y&#10;6olinpJveAVNu9fV9UK0tgcp0oaWy4IKaJgxEGKJ/itmGc5w6dPTnbTy6bJ2wleuxWe00qCyoXek&#10;NcXQ5aVPeRKL06Fk5B6rJ07cIpTF2UgNs5ADVIZlt49mZBQFh22brNym657ThPvJ92ak0TIUz3aB&#10;RHl+cpdVs8PwWxjf7y1WtNB6KEepbBn7RfNlOow97sHjuN1gCk06DC9iRk7pSjeXGvw29cCFo0dg&#10;+SIQcgCYu5Fbbn7H5RfJQ+ZIHm4+VS60q1lfPt9AL+ToS1ZoYKFDxZIEF3myY4AiqMLOOIE051bE&#10;UhzrMBtVraJKhKbzfj17Kl4wfZMyBE3+W6HqEWSBYKgWJxEGfLNFvds5AlfhQleypPfW4TEbkxkK&#10;FwFryrpXnr2KWPGVzZmaUrHND34ZFdu7gLv7Vwaf/6wbE0pm7htKirwccuzLZX1NWI8NUtFUU73E&#10;je7dQvrBe8WcbhYgRkF41dHMDua+dhJV4Xq3PeBSrZOPuKTY9QSFrXesWN2FVITP81LLOnWY5Vr7&#10;ZpVcVH72CM+in5fjXc4Kql+s3pQ3MEFACOISEaFzHEIooT5vkMWVLppyU8lYZMBSqUWtcKrpsxIC&#10;1t/zClppqWr+CGsqtgSLUuUHAdbbkkMdpH2OBGwNZfKfsr7jHlSmLUBR8AaaKoqrPjTJ+tavLjQs&#10;ODw6036qLJr3p35aNFXKa3bSMaMa1+hCzTaeEQEC/GwPkxGOGlafJLnodHagH0wmtTXA00a1vO6A&#10;svxxkBp2ytTZFpRGwbvYL2FilH8K8ItU2FQOem+xJf8UqCxwbZMkqnx7GsWN2tmGSw++448Bwzmy&#10;SHDckpAHL1dRlhWMilaZUTfqZQb5sT1+amYEYA6/Wpn00gaWEtni4RK5g1oT351lB7/MNwavtv/N&#10;oNaVcVGZ1XxfsWIBvZmeZkFQAhfr94EtovOh719chEJEhm7Kqs5M5G+kTGvJhWmEsTUQDkG8KY1U&#10;f3mFWVb0Uhqbb1Ncbc0qyyqZQ9IocXCJVkczYrByrTS/AWzbWaeVsX51Dms2pRp0sHHf0Dre/kWz&#10;pWfUlGcVo6IspE02m0CaREmcA2GlFXGr9N6k+rJ8aODZIJh4HRYId6WqzvDir4ehLIqcbbP+Uz2V&#10;d15cX8pNgZTMo7OGjpKqmfWsm2oFESQLVgEzEDKpaMUW8jiL48ODcK1BrTsP7vNzfzMi4e299bvr&#10;Hwa1hm69s/GTG3e+t7X94ZMnW1cXe1eXey9ON08vts9f4R588fpQH6b0aH0QuvWCv5zEPTg+TGnW&#10;GtQa8fCbT5+m7U1o1V9+9fbrP/7iz3/76vd//fKr3/80guGg2fM3B3Kte9fvDl+/O3zz8dHlq/sX&#10;6XkTovViTevgjTevdp48/NHWxr/e+Oh/3rz5Lzdu/stHH/3z7dv/sb7x/ciDN7c+2N67s717d+/B&#10;vYPj7f2j7YO4kT0JszdWTLQwhWslxDFy6n6DII0Yy0Y4Lbl5nmLIlzSZaJv7JLnb0GJ27qVifoCo&#10;uNcgXnNdc7oEo4gk2zsnAWKK/ICs1vlITdgqRv9YIr9uYyiyhgzRW2LMTv27pITxXzbLqD9pjGYp&#10;kRpU8WrCNRPt+WyW4yTyiX4SDkLCKEimNMvOMd3SzJQTEhmIMLMaoLi7IIIyWpVjCbQwWnL7nOHn&#10;9t+8cgce9Y0TK0+LmhZ1uLWrX1qC2slDFcBPLlwM05xi9zDUTS678Mzvu8UMT1U2rMakw6R5gUaW&#10;zCavF6ZOvERUym3PqeZBBE7nzgQ5iDNT3Rq1MLBTeX+Npqxl7S9kB6KbBe0vjYKIUUwwNeW0ijI1&#10;PYrhJ8VyKodB2s7HllMuvZdzYMlhQ/PRPJdkNlElvGnpKSwEVmEEvo5GdHptMCAkKA1ChLoUqgV1&#10;PyapDHUMadmkWKIKCnS5JwGrlraiNUAsPfyAROKiWSUuL07WfoxxIpPfCG8RZaG0tFsMEUlJgHyL&#10;Xtkg8GG3dMPCpuh9bSELFFhaQk+oKadq85iKrhNQTkTOUiwgB1qj6ke6bB9X4Bz8cEusQcsNlL2T&#10;oKDztIm60qfqvW6T0V6wWgCcgZGgIWVFpEptQlBHzaKUorJMH8rVVC3mP1s7mlGdGDTHqbNLXdY6&#10;FKvhzNWlstfIGK6MiaCFUgdSFacG5Z0Onhh1AZRSM64aB4/El6EIXDRtsaRCCPRX2MCRM/uIIbXW&#10;MvJai19XtwZKl/mpvLyoSXqQpcnNRZXHexE7tlgzSFDIH0t9O/Jbeq1CtQB7cLWTt/mdptJahFmy&#10;N0cr4836Y02EcIWyzPyn91C6XuZWYF+K24SjhoKaQk0LHFsBoYjxgKYCIwv097qsF5HmJhdUFGNr&#10;vARTXaKySGBJmc21kCYYOq6KX55a70NzGWrmKyWl/02ObF4yC10mTtYcQGkV9UW2DrxBuQ6S6u0Z&#10;ul2Hzd0oDZBibfaqfGylLj0HXKAWMXOLPAvwYFyjp7i+SMNYFkyhaWFPuTuzTvYbEz02T2qqAhOm&#10;7I80xdXHNQ8FV+eBUp5PPviU9afgLTf5/NWVVtsMy966ruduNyYf3bAyRzrNyxxygTSRGqSqJpbG&#10;kuZu4ISFkTqQla70GTmFeaYFYE2hgtWvzotaW/eI/58WCW4fVLuo/ASe5THNTkRil0FLr28Yi9EZ&#10;IRXkSSHL1PsHuNuAs/OI8Sx5YLFrJLsS8vb4maSAqWQe07D6Q7c6kEr54qsSPFafQlziYVyTbclK&#10;orReF+4SGAWrpHvId4Q6o8ekD6LZsWE1s794T0Ym0JsjvGxXGFty1GNsOsEC9Z0IoyUW9S0qaEea&#10;pzrSX9dtbnWxa41FA+1aSdQsWAFw/rMdNAS0xPxYwgbmAZ/YyhtF5+vozOnv0U5mpeWKTC6wwEK8&#10;c5lALyowK2oFPtBFjDf7LKRtpEPVA5cYH8wpxRosih4YqXD+k/rV9rB5+mTv6EHcmFqKKNyl6oei&#10;P9PKLfTry0ThVPlVxOuF+EGwLq/CmQA5LpaK05w/l5+fBaj1LipTukiCYcsQIVP/COoOTN0+3NPE&#10;mMxvldU5lKADoi7yYDKqcrNS0+CaDKfcot5bFbNth8NXV0Db3wd/8dl8URovl8e2YeyU2tL2xvpV&#10;WuC0LjQeWuU/g1qDOcuIYrMkPiytWuRZDlncCKAFQ8qm5mcOuJ/jSJ9OvevL0BiUmBZzCjihbWNB&#10;DLz0QrzDY7kMlapjkw7DgPZ4NdUTOL/kILpGPQ+41SK4EmJskPGOKsa2Fpf2sCfHO8dH+49OvsWA&#10;sP1Mywxyg57CVZ7ibDb20I5gGfNVygTOYXFjqi11AadqCnpDtaWqoLG2zmBgBjEjnoeKjpfrZCKV&#10;jp+DmNtQ81CfJHtPCyxboGwWTfpeSFxHr1Gft0mPLPFKIN6cUKdEq5y1ViIj1ZWoNa5ZVSVaQa2B&#10;rMnWR8qbn10Cwh6YpWMRb1w4Ri/GxP3LJN2X7VOUCyaRgh5f9QbBywYG/KDqxmh4AQzd/Pgi4oN6&#10;vbrgNragSweR5UOr+BKsx0P4cP9478HJfl57h9shWvNKUWtQ6737tze3bm3evxWLozvrP/zg5nc2&#10;7//k+Yv711cHQa0vz+/npRvT4dXbk9cf0/AmLOvF62DXlLMGtR6dvY48GK717efP333+9PNfnv7i&#10;1zEQ/vRPf/0ybVq//vOvvvj6k/gzRTx8/nr/7Hrn7Or+xeu9V29T13pyfnXv9Hzt5dmd8/Og1nvX&#10;V5tXl/dOjn6wduefPvwgCuF/TqfWaINv3f52et5sbv5w495PUte6u78WE6kHJ9upa33wcC82wuiE&#10;03n3Is0n8piyJNEZcqFMkQ3bgFGzxGDaGlQGhVpyU6WTN7wpc6KKkiqNNsCxVjCW4tCXVZ7B+MB/&#10;5YBItSegYatQatXeOShzFr6Fsp9mbZUdDhfRDAX74oKCSNPo+7VgDAMjLQrhKxQY55RysU1eiLc5&#10;827nzgUixUKgxi5VoRB6ImBGl1Ww2mTKKlqq6WLTzBUjkOxUQ9X7U9RqHAxG7QYzEeQYJ1b0ws5U&#10;/FwM78Zvaes0rNMg0Zw3qXFJ5gblHertSzmuswIARrjgFuhrp5BKErR1xVtiuD7xj9bB0cZjIJxf&#10;8jPz4mVWgGSjsvLS7UYBoX1x7FWbrRplROsq5duBUnR9HH+aCT0tKRzSslpip94g2JXsGev1RH6i&#10;1oHHRgANZyUiEPomr7RgYxYEOlUkAWG/B2CA0CtXnaVG6yMUlVx4oivqWuUzpSibF8vVZblIPTYF&#10;rkEEINjwrhmBZXhG3qZxXT9Sym66+CygqL24UOQOal3oCKN5bSQWvrGwgXS1qHVFqHaBkkIZsqIY&#10;si4+gDr1t47nZFOSX6PFbqZVUGsyCJevLnPmjBnx5wKPS9QTk5kSYlR01iycZCFBizarSuAaczmO&#10;NPbyJoAq6nMOMoQyLEtZQAuPAypSgkze/pOTiI8gePHZcbcnVcHIWfImYLbe59aLdko2oAfU6Ukj&#10;Fwen7TKlksLTyD+JPcbJs2FoH0p5Km6gAmMjbPBJZwHFJnqPM1/yU/O/htrC5kGtEEGWlQqGMUwi&#10;pTWrnFWXPtmWLnf+Fnv3UOZZWkrD2OhVW8sHtvGGWKVyGR6Vx1p0JNlOqGoGmeMUVCzq6xrARtn1&#10;APid6WZah5yIvwBKLf0oJqlguxRQ2/AkIO4pdSTnVb0SSbrs3fQvUSUu21a9gwN4mpx3GPQaTTqM&#10;hHgFODNcNXsb52rd3bNu0G4tO8LS+YaMT1k1y1OLYNkpVomhLiN9SU0Del2+SFg3o6Sedjh/b/LJ&#10;iHfGeCm5sFhwt2+2apR+ozBywLOFBnov2TVXuS/tbairTPSlfthHU1LUxCjD1Xxiy08A8OoRpmSD&#10;8VxK2RndMzQLAMBWcD4Oc9HB5nEXJy/tRrkbdJq1XVMTNw7CES3ntCn47NCaej/i+ILDlVyZbYgB&#10;P4ZwJpsQygUDdJoMKzj6joJkZCldKzLG4o3vl45TbmGh/PBAxE7SMvMVH7E81kN7KT4nM6L/XFeV&#10;jqv5drtgyL8F3jzIzz6d3JO56g4zuNaMfyaFWSrmI9suGgSeY0LrolY3zZRrghK9G1XcmGh2F+4A&#10;aIrNBZA31Ey0e3rp5TjoZivpZTZXBeJV0tVprhSWJ7KikQSlLXvpOVT85dYj30OdUf1QjdgRrOrN&#10;bnQBfOqt8C+Nt7nz6N6VUvKfL56AwRLnGGMnLE9wbl1e6/UI4NleyUcQeGtMs+C0Ouu2Tav9LIMy&#10;glcDXMO4BrWmF2t+z66kMxNKIrmllMuVp0V3DS+FdTDqG1XH+Fnku/iFF8RmhaxFOgtFR93pGAUJ&#10;KXMVObGqhcUjGerZ9AMF42ob3MXR0ts2t6hpF1ArClMMqEgNmEAsqbAgETruBHlFYZvvSm3mLu1t&#10;kChXF92RXyumkoV9wVq3J60ouurrSlMrepUIDaTkF+TBEqcSrYFIcJjUjuIJDKXp+4fn1AyJZ9RK&#10;VMlVqljzKXulYpiEZ1L6qULtPtdCiN/bVbXvr2GS0l/uSWnCb/gbU/saaBrsGgjKYe2Xk25G+VQQ&#10;aaXFIYQxjkJdPGbFLcfNm4Ny88ov36qtVh5ey1bRcmBchLK5cPwbmmF0BX14aK9rSw0VyeAubuz7&#10;vYn20Zk/MoXMZARPIy4XlCKYbOQHHWohq9JijmAPGyzRc/b+RTdqn3TRMu2bwJ8U+PoIeRWUTkXr&#10;qvONuQpRcfvr8GxaqyCuNpi2JoomOvmnBVgGT8ptJksNbiR1Wks9loO6TcKHdEvI0mxKDM2Aycsp&#10;qGisQx4LeZ4IdjESHGZmevqRex6wKqEE8pFmyVdEU5QjE6xkR8coVXY3/5iYI1nwmK0HtR7vpaI1&#10;IuGi1t39zXvbUQV/tLb54fq9jzAQXv/RR7e+s3fw0fn57vX1wfn51tnFznkMma72zq/3X0Uh/O5R&#10;KNYXV3vPA2ivDsKyUtp6fXQdovXT529/+uKzX5z+6qvrL3/79g9//kUqWv/yj9/99k8//+Vv3qbS&#10;9eLtg7NXe0Gtl6/3LiMMjiHT28OL6+2g1tPzu1EIx5Dp1dXG8ycf7Nz/91s3/+edO/8Gar3172nW&#10;Gh+me1s/pk3rdl43g1ofHN8/frR7eLJ7+HDv8fMs/XCtCdMTxarsAmom9EkuX25numg21U2gkIZ1&#10;7Aq4OE6XjvFJ0q5z6Z+JvTAwj4YQ8V5u+t/GQvmr5TryVAVyudW5/0OGuFcZP81enjXa3XeK5ST8&#10;J8ByY2tsx/uL8d43PGAPHhMygnW5BU8SNG5cCEfRa2nm+xt6JPgQM9D5XoZxI4+hHYYyGr1c9+na&#10;G47HiV0iwaXTVACGTT6fAbwssk3xmmk2jKhQX3SawQy1WNybn3aEr8YBXGqAToxetVJ3NYUY5pLH&#10;W5gtU9aooXPtr9zUEeJSBdQy1KJH1pwWlJqveZptOHcgC1UK2HUpiwDhBItgiFYFDiHYDdCxYaS1&#10;CZSRNEVeyLeyFyyXnMMugnPsi4reVyRPFUeUtGWlXEAsAVNdXmsjbHZJYAyHY+oh6YkMLfi38nWe&#10;T6x0LcucQBxPo1WiqqV66oTLLdM2hqIA4Wt1wsA5OspQ7p5K1/xOxLm042p0qN6EVTEbQzQ5eehT&#10;42r565ytsWALE/pceEx6pXTJMr9gloceIcvQkn2y6Le0ZP1Iq08mA5JOkmoacdzlsab1glyW7U9A&#10;4JmVQa3ROXNRiuqb6S+oELorVrTsVvIwFkQWto3YkrGEcNHjC/n01irJX9MRWy5xNH2huN62xrV7&#10;pHI4IjkVBNKbwoZZ1T2gmJzkQh9NU1HeWHCaIsBVRxaJrIVIz62urLEZpWaFCiwN6KuYVdZIhmKk&#10;0UUXxtyz7OS7rHAzGE2VLC18Y2oQxE9LnmdDhrfd5ZKeE+H4qTiuE0PnaJKZJDp5oEtXZy5EAUXp&#10;tYJSel+1k4ppqZw2rZ6Ao0zzPo5B7C5oXV1ddVtEYJqsHN0kDig9yBflfKgCHcrdwUP8zXI9qmyf&#10;XVeYFu8xO9r119RA3kaq64ou0DK9k4/r45ukwAKKckoovQUJHracMFk/0j3KZ5ocydxZ6d5TZSDO&#10;rICFdkEzcoZTFZKNZ8/74h00Ai3qKXedRXhBmN2e1JyzoWiTziDvq3VDjIfF6oyNRkVuKTsyILW/&#10;XtCgORFdjtxrGD/2HAqVh3Gddg/yruPeZ+4A87CK5J19zZuHBEbmsMxxM5UuO1nQckUZM65gpGMc&#10;w2XvWR+MoNhrUOzXetDuRKBZFU9mjfmgT9bssB8sSd50UtORoxxWka7FiUsQW9UY3ipVJdm0c7yf&#10;CF50vYqmRgigD0IeIjOlq72wJMv7CDVd/zXec8pL3Ze37+hlICnI0ryqjg+uAJOgVGSnjqmOD1bK&#10;LOOql08G2RR5n93oqlYqeuAlU6n7jnvidIwTvDVHVv0F8aRpYlVCNQxTiVA5Q1lT8RWbqTLgIgRE&#10;iM0RkyNTLDORpwph0wHa7YA6ouRU7T9WFwwJp/CwO8qywg2CTuXAQa3T2UVVF8usQQKlm0yrKTUq&#10;MGv76Hx230ajrR9suCvNq4xZP3/XamCC3K/1jdV1LtLO4NVWruY1bVrxrSibCgjHaUmtUESRtaFa&#10;EVQgC5O2tlbibJPzLbtWl6aFRYMMBEfk7/Y6gQsdU9hiRZS6Inna/OQGBpsUJVbsqk8Sc5mF12gn&#10;wy9q4d2TQNmI9tsiqF1zIZ/h/+BvqawM8lIkDCySkQaFybRBJWoXDJQFOrUWVPa1SFXMCWNXaXGr&#10;bWlRox64RGWKQgNZ07Gmul/LRJHj8oaiUHS5SmvHTxi2tsjW3jYUrILCbBZT8JwHoVnxlMiumvdU&#10;3Fu6Ve2xUOssvC6uwgWrtXcKDE4f4P2TwHKsiftB/2nQb0XOSo5zMwHMjsZy48+/VRXyXIblswpu&#10;Pb+ldQ1Upypcbpa+YWWucUVS2C2Pzy0A0y7dUJXgyh1PZWyrF3L2FKwSWZo/Vg7E294/DNCdntf2&#10;81XSwPUzcE2lCHo5eLGrkRnS5Qqbe7/y8cDvNraRkgWpBrX2L6iXB6xaPMB60bYTXEhQYuYAr5pC&#10;YUwaIW5LASctZ7C7qpMZjNrts/Rsw75yRFVBKNee8L280/JzkXHWSV8yiqKsfN1wU2AnBXUJzbMj&#10;Ud1nbw/K3o4fPYg8eP9oZz/C4L17ew+28traXlvbvLG28WFedylt/ejuxo/urH3v5OHtVLRexYTp&#10;fOvCnjcpas0rkDVuTFoxpZY17sH0aI2HcOjWy7cohKMN/tkXl7/++t2XX7/701/iHvy7P//966/+&#10;8NOf//r1m8+ehGg9f70XhXBQ66t3h3mlrvXyevulkHWxYtp8dPL9+/f+/fatf1pf+87Nm/96585/&#10;BLXeXf/u5r0fgVrv39jeu717sH54sv04jSojCckW/DL3MGKto4g2uzXCiF7hXJp43bIfBZCGwotB&#10;5Yi1qtdags7SNfOqNqzKLmCw5sPBq3hBk65Ok5j2aWwsUsF2Y7ua/vOIKyfTJJbY17wjEW0ibIWv&#10;xMGrAK4Za4Gle49PueiimV3CO2VUhrzwDyTyyddqy0Qc2YIfK28nbmgCb4J10yVtj+EOqjQ935Vf&#10;GjnVoZQ9u6GbJGF38QnHs8eo55xjLru7oaSs6VJltySDwbTmwmWuWlJuvR8zZQAwp8S+TgZHFZ8h&#10;Y790vD3xicX+h4DAToYCv1oatrNoXRaA1px57piQNYzrUXafUPHhpfPgssRnF3sexgZTmV5+E94c&#10;x1rfxg2J8w5w3UREJ4TuvKvxFTFEH1AhvW+QcDOwaNTV+MYizPZ8JtApahVj20dHdNcjNwNSHeay&#10;UBAlY2skwd43TK4dfQd5K6Bv1o8alSPKZfADmSgKLQkvtUv/G1CHo7RyAEobdI+wMmchkAsYiBjM&#10;rOX31isapXm7VKOBUmLPeyFutMBhou3JjDR9EExO0MABtZuSegLi5nJw4Q5XqZxE8ULuyTiNzSy+&#10;bMuccvWly6DaYFllFGunNKijJbIGlITRsqZ+ivi42Luorw+ouhggWTtRgRipquoA5rtGtgCYaTJI&#10;nlAdqXEeqbF4rlRgX8Wg6KUEmjkmOb2lsaozkaknMYIfkmG6qENrUy5TwGwg7r7+8nkyKTuHu/nZ&#10;QLYThE+ZPigZ3mToIu6wM7n9h3tuubHotxO8WjHVfFN5tnyd0TwI5MgSCYa31arMozItC2Gea+n4&#10;6eaFQdfJg/Qo1iKrg5M39w6wWDllel2FJbAoTVo5HiQnn2VsZ6z21ilhQBSAeJUQXyEr9cxswYIf&#10;qi3Kvc/BuZMkZSoesd0OdqnDz/Ow+nWlkgYsdRn0L0K+Sbr5sMz24idvckRxBGiNSpDxN+7amMGf&#10;Wz2lOl3/he5kT8zI5OMqekx9ml+2s3rNh3XAcgUe1KrGvtoKkmI5sdGIushMMOBVM9FmfBZyt3ik&#10;/mTcf7ctEqPcT5E2jzt35TKTJZrGAxCO2Mns6uyGZnu7Ifrg3OB6o5o+60+zugBsFfv8Zx+lewqH&#10;nS11gWd9A85b5wkadWGoFSJTctzmK3pyZpXTq/6cUF45D2RjInu4O5+gc4rEh7shmp29k6zVAOAu&#10;pK60zI5MBDzJUkSK3kpFrivSItRkonVhYRl3wLvTtUqcyS5cbz0ns2+RVxCzde9w9wFRF2bPo1mq&#10;WFFlpzWuds35mfsD7WzqQelQxUfQzpnjtHLF+Z+8g/eKbUUG1azZ1JfODZGqgipvNpzU3oB/iUoZ&#10;y4pOlTYEjHkbPeEW4o7tkCZb3q4aQbHgc73+suQo2+VxXiqEUW+WMcv2gVGfHXcMDCb7wFrqohp1&#10;wKLMokA0nHm8jgP2WgTbVFStZKjyg81TlSndKmNEYGxzXYGZSuBE8sVpLXCNJDghNJbgFzT+EHGx&#10;Kmo7jPVdnVObaJh2IYooXZFGmBnJZFJ+bovJ5AaHoxmOK7KVjwUFz6J5bsWiz3rQI4uMjj8t/lRP&#10;CxNYN+AmEVQgQ7Q2b8h/PjoMcO36ptkyJKSultgaod0FVUXQO+5ERaFl/nKGrWvNuS2C2/FzqrpY&#10;6SxEnUiSxjOtIpZH5J+WulO+6OXlRUpG69Ab6rVwr2SpQK/YZOmVKoAU5fIeqlulEjmroVIztcX5&#10;aneLaREMC9AwSc4T1OW3BGQuMPC+lsLFpYlJgnu3jw4DXGmtpBi4sUq7zhbErqTCrWsNy8rr8eMV&#10;amXc0HIncLQpB7MgnKuuXyp7KarOTe9gWujNzA3dkkZgkNGfpxJt0nlV1KvOQgi1M8LwDSYVVL6F&#10;bykrS6TloLGPcB6nXKsVqjWJHucn2Xw1Ay2yLQDOeTolQLCiVriglrk6+Nqj1WSP5qg5WzleoGzT&#10;NsSdlI1Vx4IbIeqpccphwa11p4s76xcEkWSspe2laieJuGJfm8rq+rjEW8NEuWqzShYzuJpPc0U2&#10;LR1BV5V1ZkZxEy01UR/OJ0giYzT6OIg6qHVnP2B1e2tn/b6vrZ27a/du3F77ya27P76z/gFtb+79&#10;aG39u0+frl9d7Vxd774826RZ6+U2zVrT2ObNcUTCQa0xYUIkjG9wTIOfXL3L61EqWj/52cuf/eri&#10;y9+8+errT/6Unjf/+F3cmL78+tPPfnlx/fHJs4uNF5f3AlmvXu9fvt4N0Xr1eu/scuPF2Z0Xp7df&#10;vLhxcX43CuHDg//Y2vy3tTtp1vqd9fXvqhD+dxTCmz+4v/1huNbUtaZbT4jWR/G4fnb0HBubhw9V&#10;CFtlBMiMOG2Br3HRROZUO1NYHdnC7JruTANQu48WDzT3jIGNUDCHbcESEZUbvHEqSCMft9mMt11u&#10;qiRtM6DurFAQ7UIhUWP4azBR+WLW8Ua0fTUCEDJVV5OpyxjoppUZsdiNMvyaUI+m7ggj5VU4S0i6&#10;gAfOp/AJKkwtygrB1pLRbQyg5UQje1Lc3qobK4SJVIwAiCGSnZEVdIerU27TsYaGpn4UZZlsqk7J&#10;LVyRJMatCN3VmFHo0mS2S8fY24jHhn2ttClf3Rb2FIjG6be82WxgyAKZoe2RAMSKh3CmIQ4czLtW&#10;DwIOpV5zqjKZkmMkrdAUsYwWX01G3EQSwU1iu8o4B1QIsw1wddQYtbM8eY3ZvDpJrcnyNjnlCGkt&#10;g7m8lhiZGlhRLjTpqcdGutO3mnep5yy6a0KkWYxu/40pZymYqteUg8aZKSZGL0K3BgkYq1lWt1Qb&#10;ziIzNWmtURzsHYTfWHmVKWOYtXLSG5tnkfy6ueTRBfQrKLlfMH9pgSEu+FRdVXNk2sN+E5bklCCQ&#10;m7WRhvLJjjNzW/U6CGHbSuL1JuSsvNskPvKGTPDOPqQKVZ96FQU5HdjNsPTliB3s1KixCKecavGP&#10;sZdvEw8sTXQGnTZhIXLQYrfahwWTa9HMO9VAkosplmjsXuQG06XcXaHEcGX5ogoKmswSdRMryAgF&#10;slo0pWah88IxIIr2p3E2uyH3B00QlSPAeJnw0g61QvT5MowxwV40I010Zj2pQh6JQT++ajK0kMlW&#10;MJoaoMFsexQ7Tdj1lhWD/2TiNJ5uUqD5Dm8p0omcfwNu+UwoXD/OGBiF7dLBpWspK0acsa8TXVk8&#10;35pDadv2PcrRTIRBcwFmzFmU2m2Drg6AcaCV9l/SDTM2quAQmVDlvuL53WpBm+1jVw4ZWGuStJuC&#10;M6tFQAxdyxnyRHKSthGmWidebk9emlqy6nj6TiNot5h8GLahVWHIm5urqtP9pRBumMmuzPmj2UwT&#10;oHrqLimYvH8c9RlOJm7CcUWGatEso65te8z1KGUXS5dddLUBzDQnIgfFOtY8pqk3UJzQd1JsnWgd&#10;5wVRy9Mvcq4qFZVQvx11RnhXJRLqogG0s3RoAAGeVB+UwxrZV7VbLWX3ncFvi7afpdWaXtAXqhm6&#10;3cr9WpiQlw1as8Ny/rRspdqTHFxXhsoKujE1YBv3wTHompKHQj725ea/JnXb9BlnldtSjNqNPj+j&#10;0K7jI8PVrGIfJeP2fT8nLq3LEXuiK1izPKigl96w7lz5Llan1erRbkbd03OQLBoZPO62Zo1d5Bu4&#10;CsXHiDsgsM7AQ5YolC2bPacRAjatO01elLkBBi/2Qt0O+jggQuVRe2IFdXnJ9zaXDTQNfE2pZ5dW&#10;6Wgg65yksQo5TXIN03iSzYW60yamsVZqPWcAm5phMFt1ncGueWduzsWrKw2ZgNnKfSlwNXq36Z1t&#10;WoXE5PUypJFPek8Y3rOEEuobgVAmWnKu5+/WAF6AHE6nFkFNiU3vAKin7ruiPnSgL68uOMMScrpV&#10;0Z3IkZwhmkpXlSPlWvNCNCrQRR4cRGeBKDJjr3Ran+RMhMGBS2Ej6ZojnTv+wyt+LiezoFy1taJ6&#10;pKZt5ym5qlI1AxtBa5S3cqeIouFOkQ2P929OJtAxSDJKXVS4YFHAZMtKdQYGEit0JZKZHIH6asW2&#10;+DDZrHVasILtGS1wuTlO+ORhg+lURKFsvgXUquh370Tpr11nTbwSTdW7OFW1sLIPc2PBq+VdQa2r&#10;MmtZ72Gfmww2yxJD56NI51uPmmdsATHjqUi6Ing19Hy2/sVhoqfrjnetD37pdMRCA2i0TrVpEmNi&#10;YGdp5SVKXkyhrMZeBNwMmuL4DGJbBpF7IJKGkp3KVel4PJ9IijiOraRV4qgUE7UwBbekYZbcWyJF&#10;57yKAlFrFbmJz8CNgEwlguwQLhOVPbgNsGQsKgjiqr6h6GXIpaWY3knOFtXgzIh8vDeKistKGa6x&#10;u+RnjEPbDiTImXYs+cacQ9J1WTLypJ4ex4opr/u7G5v379zbvru5dTtgNZD1o1vfv3HnB7fu/mDz&#10;/o+3tr73/OXWRYjWy+0XZ4GsUQhDt75+9zhWTDFkOoty+PownW8u4iqsMPjNp89efxIrpicfxzr4&#10;i8svf/P66z989ue/fvn3f3z9+z//6pe/eRcO9updGNqt06utGAgHtb56G1Pi/fNX26eXG89Pb708&#10;vX12tnZxntf6/u6/bq7/8+Z6IOt3Njb+6/ZtIOutW9++s/Zfm/c+uL9za+9g/ejhzqOnB2nZepJM&#10;1nO0wRgyJZdp6Q5pfrP7jSe6GaOXHpDJ9ly8aqoYNFU04i+TOF9S4ByzgZSWniM8blS6Og7buXlu&#10;IZ+VOeZxIojVG2kol1KObmPQLM1zk1UNWWpkU22SqVaiLoIDlb0ZP+7fym4H7CE2RsL6GMhaWCJT&#10;yqt7TEO0Qohi1Aa7daORFRySR8yGmmg8KrEyxq2q0Q/h1NJXnfpJXI7MjEBusKwXDJshGgU7RAS7&#10;crXuTBODeL1YFmdgoXJrDtngm5chmLAia5lBnH87CcncDiYpOGw+qwXnTQ8Xsgb1JeIEEDL+AauY&#10;k9nAhhgdEikihORcWUwbx+veTLxbLkumbnwyxAMjw1uNkwa7djVcghuVmQlGq8iiDNJsdF7iKJYv&#10;yjPYNfX8yFrVHrNOZIzThmvFSyl75wIMiKj63KvaFbeg4mNZyE0IrsQ/PKsPjyZzH7p1CUOTf2lG&#10;hnhRZxqJI8Zn4zPHWDMdk5qhYan9XbGqsuwW815D+SYLKkZlNPJ15HfqpLICq1JGuhYtzaXrxpkM&#10;QlUJhUy5lnAOnswk4wyJxluVTss6bfbNjfyKvcmeRKpq3+D8Z2pfCx07xppiEKTxFatQfihiFI8M&#10;M6vXDDFrgLSURDorh2VtNqcgFli7aB2LW0oJitubU8iGTTl0Fp/lZExFCWBK5FY62IWiAFXKtHMf&#10;2oqLsky3pZsGnT0B1v/mNQxAYTU7roi62neU9I3ZokwrY1MMxnJzMnjMlRizcvN5mvSIQndgI1OT&#10;BfisHB4k8Y/Sm3/VJpBbai3r6D54ajXEFgwUupeOM0GmWd2STykMa+qHQHbc4MZlPcdxupUSUY3s&#10;2DDxgaR20XqMJ5mDFprddBiX32RW2fLyb91MC4z1wiFqr7hAmh2UVSjowHhfyzrZFqc/6Y8qz10Y&#10;7cBEfV1ZU8Xbk76UP6SVMVN4bJksF+eV2zK8Yic4Mn6iHh3+1bHLSHfoDtPuNOQedqYXGS4ZAc42&#10;h1Jos5K6mLzgqlcpws4CdxYlOc0d5PcAp9wT4ZBS2AHYo7cXPHONbmFTJGw806q/kTlkvLGaDZ8p&#10;+63d14JXI7VriI+NWa+O5dQSVsc5CuFirboDNHGjyD9UJ5P9vf7FT3UWh7LLT8lnWpKGWa27T175&#10;z85uGacaCM28TjVjZkH+U3I1fd1xjCMRoFC2b66wbi8CzMw5Gjhrml05QHYwSzOEH80TOelM3BTA&#10;d4NozshVAtDrVl49MKtcAHltrkabnZQHM52bUyTvmhAF5qTPclbiW7bR3lt9QAF4ZVxav1Y03rXF&#10;exgVKCmG3haT3STj3D4GSziMgV7FgVPQKx/btgVSLCrIvOElJ8tYlqYq3bqKKOpdBOgdaNcUtumh&#10;5Ahyj3XCq8zEhHW2SFYDd09wXcZkj+w31qyxuYlIixE/BlvqAywoElaUt2xXm6LWspH5e/CqH8EC&#10;Fjem6GYlZkcaWbTGpgOIzRueRs2b3VZbnNJUcGBAdzTJNsIhlrMTp8lxieWChfzUCUwkGeIXmTRW&#10;SRU8C44ANbkQak2L7XUUA+3rR6DNIWuRWQMgXHWg76GTTOnSQ7RjNbwLiKbFq8kUVKENLtMYyP40&#10;FG8WhVkRCYUwZ45lmnLREQ8XXcMFJj6xQDTPGmLTHjM1cMq/ZhSdlueEYF8kwfV2EriOKN1+P2xq&#10;Liawo7XLQuFMRS4VqhH9SgLTJLXVs7bkicj5YYyUcnCtmEDI8QQO17p9dBRcGu+ovPKXh88yRFEm&#10;C/LpfxNMa9ubnHZ6CPPZoFaURWistZYqU9yH0acYsAqNfoKnc2VIvhhDiyKZEQCOncY5dvWZ9rXg&#10;3gJjw/opfO2D7yucal7Fn9MLaOnR1KLZiocZVWYOWvi6ML2sOIwz62BNk/Cv1Q+zCiz9Yx1trAiT&#10;uh6NIiZmufsCQhr3LVFC1KhN+eMLD3x1IWOuOihpWalgeNX3gohB9GvC0mYhJiSWNc708NKApxM4&#10;/4QQjh450xKQWCErlFoOAt+6F9h0MVo7Vs+2QEwqNzFxgsVEz3F6yANN7+zD7d39e3sHWzFhur+z&#10;tr554/b6T6INvnnnh3fWfhSudev+Tw6Pbpyebp+e3U/Pm+cSra/fPbx+cxSuNQrh81cPzq72A1lD&#10;t9KgNRTrZ3FgevnxT1+8/ezJJz99/osvLr76+t0f/vTzv/z9N3/979/+9o8/qzz4+uO4N+2k4c3l&#10;m72rN/uv3+WAIWzvv7i4Gyum09PblxcbQa0vnt/YXP9fsWIKeL5zJxWt/56GN3fufucObW9+uLX9&#10;0c7u7YPDzeOHO4+jDX6a0rgwAw8ePkMenJeodRpsFJQWZ07FjoGF++hAVv+zeWJ4gArMCD6WD/px&#10;ShlT1Br9pDJL4rlmo+04kvXOprtLBpr9ZupI1cgtKYnuAT5iKEqtBcm0NbzQHz85mhYT8kBNvQ8v&#10;VP+JQhfWZaZJy0JQmJS1I2ULVZI12mrMQLjaBbnTr3AgzKpRyLLHDAWUt7WsS3w4cZv7X+mpUeTm&#10;2vOfeZvmK1WFGQ8p9ZE3biFcokmrf5WSDgCTJOweb6wwCN+whiyAkUcr7ljQq9cVqHBb1Ah58iyI&#10;zepNQ06SQfqZBWKhOEV0CqkOj5dtGMgaM4Y0bn2YGRHsJGhnsTPJlcdUVFwB8FDoVdkV5nH+i8uL&#10;d6OPgDUkK4nKjlL0M0/N0FV1/D7DXY7L6wIqNLin+05pFqdzoYIRvI1Yba/XeLpysonG/LgVgwr8&#10;jIAbN4tgX8b/iZGpmr0hbJXwXstE5H0KVV455FSbi7vaTUe9MWXzkVivyLRmQ7pk5RvpT3gVR+ta&#10;AAzwzoOL64lVx0fiaj2WDJELQZekzNJ21WQBFk1sZirb7c+5COkznIBDThbL59osxAYJPjtSjflL&#10;NYeLXJyhWMXsgpOJ5JySVmUbu6MV5HvT5ICR3MxRUVMBZ2Fwh0HJXhJbBpqO4XTQgW3mSWm6I6iD&#10;gptkorgoU3uU/zUrcqJJcOU2Ssb6LMCZtSo1d1bZiHW5qKBNcXLwggrTncSjfbXcoNEzI018C2UE&#10;lGXzHdAbpxD7Tkd9Q2djn06LjfOf+Kjn0S2WXQPGBrO16bQoTuDXZB9Ivh6wrXdwEGLcGmwpcjDA&#10;pVQP8YhVRSEo6nNeWC6PLTttDXbX2K7bpgWDwFGq5/ITd3ITBiFwye1dtErEDKmbU8oZptS/KglW&#10;WiVOPlmn+ao2gUsw/TFimWKzkvz6OVXGz7RlUapRti59PIvh/83CeANJewn8Zpwvheu9vb3AzKy8&#10;OfZ+qD/crQDbOs9VVtBMSrOQ7SnlqM5HkFJ3IBUVdMQW24hbDK/9e9lUnnXNvZbeS0JKIo38Ukeu&#10;prSanqCqNtDaxm/5z5yVKLG9rMbWiEAo4x/BCPCP2MMePAtIY2EkrKrtuVuVFkocuRWtTvDGtcBU&#10;gNx0gBt07RzPx/E65gQsN+3uicePaJMaPxuiFB11KauomAyaezr5WUrJCLSKV0OudiL0lkpsMjaM&#10;6fm72bfmXs3oqaSFFHUkdKgz+0xZ9p/6XfKQrWhrU66idHbDtClCBlzKXZnVKme95IUtK7A0oBDU&#10;k2GVa+chjl8fUL/IuJFUBfBMIN2bY6Brh1vvfP6pE1Y8n1FU4yUEO70VqH5SWXryYOfBHt1TRsvT&#10;OiYuBHk2UluT3cwCAv5yoS2RFUNOUUz1SjK988d+L5u7g3ylzOqpih0AchJd9F7q/fRf+WBghSl7&#10;4mqHAazpinENSRbQUTa1fFhJ1Kx4ODPZWbOnqsdSFcJwTuPwhOMMgIo3W074UpccIEYKOAfkIyw1&#10;sTv0fi+WAkYT1kUWQ8PKk4GoFcqOdFnc1ErJCoy1rZrmN0X+TbgQ20zIB5BBzSuNp1IXpDoFkrDN&#10;fIvuP7VurpsXFN1KeRsEGPcm2slA3fG9xVP5oLlFBlJvSIWrANQXQeA04A3dSgMLPZkKaKV8s55j&#10;iQxwjfQ6fXT0cCocq1h38fKFtMvl74Ym06KpQBc3KX2SQKQWoIae9aWLUgCqJsD5Swyi8rPuzXU2&#10;xpnpYRzFQreCWotLh/J8lnF+evTk6f5JQG+a6OS7ckNeBLVWOZ1ZR+GsuXnu7GQRFp/okNR5tcCa&#10;W6bnsk8UR6ne9EXmBMPudXLLVkRrD+s/8YzzXVGop/Q0rdhbs9pbU/L9cTpamHLwVuLHTdrDLBTn&#10;ZjxaZ6YFEpMRmQHBw5uS16ojhLjOTBItk/Bo6XaWSMN0Um48aZvcAFblQ/DZs/VfXlnpqsPMQoBC&#10;Q1u2Rq7GHGTj+hLiSqBpnibRCl+Uz+aYiKDgBLD1J2k37WHFAOTRSZbX1ZBOGFoXIFRGBomSs0qk&#10;FvVRS5MSgqxRkXKdxI0pnkw7+w+20vBmffOjVLTeWf/JR7e+d2ftx2sbP9k7uPXixfbF5cHLs/vP&#10;TzeDWl9ebL16ewxwffsQefB1KlofnIZufX2U19Wbk7efPf/kZ2ef/PRlIOtPf3n2xVevfvv7T//4&#10;51/9LVZMf//1l7gHX7z5NE1c0x3n4Ortg+vg1VS0vn0Q0vXs6l6KWs8u1jEQvtw4P1s7Ofnh5vo/&#10;3b3zT2tr3755859v3/n23bvfoefN2n9tbP54895PdvZuPzi6F671YQY/wPXw+HHmRgqrcjcCYimf&#10;+0aVzqjgyqk2DFo0XVOh1OBj8sHTeBBMW+Tmp4hshBbQrYk8COjhl6gbrOq4mYVSEF2AfO6t+WEH&#10;6p5aAwY5h+nkyd/NkpbrI+ZbvB+62RhVt8JklD/dk3rMxmFusWgU3YYNLnUb6gZcjNp9mtUN1xzS&#10;sdZVKnqRmOIgBqCiWXBpi+4aPzWYEwawH7tfZtpa7Lqg4p5k92md/ckOGOE1Qag8qWphBWaNhPpa&#10;ZffBb4p4nTLeSWtyjIbZsDntpQqlkcTAjCklzdPBcjZgVU6Y0lbNaWm1Amco6Zc2bqbo2DIRgxht&#10;m+DXcjO9WNtW0dowa+S4XfmnwkjHGHM214WWhvZalpn1tRQcdtoaCVWT6aJEmpNnxOjKSJCNDEos&#10;jm3NG8tL8qNLV57GKCIWAtY8JlMPaXeJjXPpx95kSTayWoxJIZYoiLEhCBePWUBbGFwc0hT4AuSQ&#10;2dvaR7LLR2NhaqudBUtLGiJxm9QENYQ5vT4OIlozdxlmR/6kRlGjHdsd01akuaEMD6T7S2/k4KVE&#10;orkiANuCb5eZq6pQlFjZWzX5RJZNMjogxUhLAx7tN0WGZI6Gpfcj/cZFvwr1tHI6HeazWl9BSKvL&#10;BBXUFQtvuFeggrYLEm9ExN5lp1i0oTlDyGTBMEtt4yFgK2pdMYROdgTzgM+RbGRE5VZEnsDakp/N&#10;PqwooOa2OirIpaJOZ0B61TS5zT6F5wLB2RStnUQsF+pgFAcn2RoWfzLqoqPKoa5Vd4acj5hEp4b6&#10;jZEtnTrzsrWZLNoo2NzLgvMmCKTfm6sFaavYRDrIsGGJq2qJl5N3xPaicZfo1nliysDV1U+4x8ks&#10;Psl9IrJUHjx1zqwtnYD+/dkTUSuoLMM+K5hgoKoWIYFq1aVus+Ial1CglCOTg9RXb+kC0OoDpmHV&#10;y2p5rDYnKpieycziSprNilb1UwlD86dkkSKnz2fZRPKpvDkPXSFPLrq2OvmGWiGQhSERyTySrBal&#10;p61ixS8NdoVSZmcmjfI+MXqcu52vE/iRwTQHxOotqGhCkD8KluY8I2HNcmT6m8eU99gdDaBewJZF&#10;FWGFOXQrHcxHTLk7nghGz5wSrTizILCKDvPWhctMENInGFdx+3Gqe5Z75UjzutiJMJWo24KXyWZa&#10;vGTBIV5KlVZWoare0tyTNntuK3KSSOEocO2m0zXZpYxfMjgZk63zWqphaQi8aIC7jSpllxGtAIEB&#10;k/lLp7dGd/3qEoaCNDIm42Q2+z4wngQWXfemP1PBbZOzRbCMw2kBhXu5c4p5V4C3uljRYM20zTW3&#10;2/PqEkaLQW/qRqQdwOVXxS1tqkcH1FpSte1KLoQv8uBIpfQibfzQ0gPeYL64cLEfkdRFOexerEWC&#10;w8yf/MLusBRcdMUWtULScN98G3l2kXb/SeKHktcGzG61gOT8kU4z/ETdWcGwwJWvrmlTXln9eMSt&#10;0KFFZaYrrhOBCQ3FjYvoY9I35w20FXgZDXyKWmMmTCkswEH+VmqXKlxpueCrYsW6GxQKwV6auOc0&#10;CijyR87NytLqcr2KSfEHuza0C8mPat2mTUsF7ACloNCAOsUFeXC5OvSkTZTjpawLlKTl00w0sZVV&#10;mbRajRgh1AVi0pakSgdq6OMAdlB1QmVmjXcUQlprRx8FZLW0NWWrgthvspWLHxJvqCFTLXw1Bxb3&#10;tjyTBrkwiK2G1QgqXCZvoEgVqfD8HGeNOFct2FUuN+68ID7NgVvUGhsnOrLmld+fvIT7rU745Fnc&#10;H6K9PNnY3bv/4MHu0dG3gKw8EiTFld0WuDrUWERWcJTOsDWzojwVvbUSdm5ZvZrys/RpH63VpGqs&#10;x2yJh12DX5rcXKSB+2WAK/Jxz17CfWA96F/B8KBWKhlQ+SpYT25mWtnWx7hJi8r5CrZb79ouOLIN&#10;ZJVU8VnOulTckYJyxnagd2IYGaTwbKpetVyaIofMijhc7x7tt8q8C1wTSC6ULKNCBZNYznNTvwgh&#10;ijGy+pxKX7iYlp8h2CXoX+pMDApDLSZyPbWwFtKPQJCJGkWT4SaqJLoI5GfcaI4e7j842g1kTafT&#10;nf0NUesN6Na1H9+++8O1zQ/u3b9xeHj79CyodT+o9Wk6tV7eP7/cuXy1f5VOrW+OL4NUY8IEat2/&#10;wI3pKDg2/kzvPn/+yU9ffPrTFz/7gqJW5MF/+/Vf//s3f/7bl7/67dvPfv4yROurT/JO8Oqrd0ev&#10;Pz4O0Zqi1nRqfXFOUWutmF6+uL2///2tre/cvfPPgaw3bvzTzVv/mjrbe1s/CmpdW//+vfsf7h2s&#10;hWs9erj98Fmo7ASOWT4i+zmIjXBsmRJwlyKrh3DpjmxgzFKjlsVgY0KKkjD9Y34a1suwtVWD4Wxo&#10;H5rl6PqYO0mFpLc3MQ3OhBcElE0/F7XKlgMjSwv00edn3Re6o+eAza22IouchV4aBSGGudKtWetV&#10;4ZZrbcGkfOygvry/zg0rZXLxQEPD0r8rmFFOBrpATNi1uJtZ9vKK5cC02GMMkmRpG/9DwOFyzFJY&#10;6OJE4+N80zPh5tQOh8nYZB73apJENkk2KwTAKBsAuBKXliWTqS77J0usiKvf7oXze90Fmzwm9p06&#10;ihLglpoLXPPSiVdsz3/KZBb6sgF0Zx0npKJWQ4phkBowKRt2I1x61je0lW9kUdJkjlHhVYvkB1d7&#10;c6x+Z18n8iaDsMIAtWKCq88A6P4aOWe6+57nQVBC3Az36glWhQtmYDAkvZXhBHgQlEreCgaC21dt&#10;MFu0VsxGoL+MHxSqaQdi/5Xh6qU+tBtNGEcJN4/GWn3NjSdXIudcR2tDPaUEzd/nZpYychQpErZ8&#10;t+C8flFw9fUd1aipU4B42koHIxt6YKAJX/o9ys2SjulQ7NmyvgnPGlpp4wHfa5w03ssKE6ZwsXza&#10;gigaN1dZM7ZARacO4Cm6I+pthG1IvZTR9k5yJi7aANRYvtX1zQtJOp/sWF+dm8xlp6o3DUxeKAsq&#10;iBFre5YY4+ahyKVUUKDa1gRQhTydEdLRFSGTQXAyxjKaLUO2oYUngZskbjhChmtzNwRtaID7LKKs&#10;vriuRbPIluSO/kwqh5NEaDuWZgrMYjiEhpavvnSxPcsmg4YIgUOHd37W/WWRlLcAlaYAlQxU3dAk&#10;o5J4eyPbrFWylyqP5GEz/GjaZAso8BtCQUusp76gN6HPkSlQrWySBZiUZjCbdPMFGGje0Biam0/i&#10;wA9WuuI9V9KsFa2JGAabLqMsPhSfW+C95EDTUjgrfxKESe7DFddbaFh6GTDnFI+y5sDewPaDTb8r&#10;rATdd9CW9/yt7exEph2O5kwskk2IuIx4kMral0bZGQNeEbuDPBXGP9Ss0sebiSOrP/WuziZLvheA&#10;JBnbyhTGf1YPM1BNh2UQsib73AlC7BBmWbsMZAl5lQs632qv1VxtUGuZALctNLGjTH6RmDu1fFTf&#10;0LLuectZWX4LDl1A1HY+jjKw5gLY56xQa118ArTq0yvxwJrTKZ83ix8yPjHptKxR3wTRl7d3SnO7&#10;Ji+xWaEmaK38Xvn2Zgq6+faDrIH2L20JTP6SCYITbG6Do7pTOz+7uXeVI7uhoqqodUVQuyM3K02k&#10;gUbaR1NvLZ/yXGNOINcVSWOVTU15N3dT4EqywJSE9C8Ltaw78ukCTghnjdP0aiF6XzUshfdzsjeV&#10;yabpXTUPCFYUuYXpikqTDjqgVoluRyP0bG8RhjKWILWIV7aTvID0FTLvdnkxbaexooNknqalH00E&#10;IPBUnVuyJ3/065Da9rQ9GWJgIIlYsXFypU/EGzUlttFd2rSu7GnEqDoGL1WyKRfyXyn7j6IzsUEw&#10;YSDx7lHwZI15yy2H60tNuMWPGWa5qLH0sy1Cq17FNb0JJlNg+yr6LcrNVeC3fPKg5mHqUGo4wn1o&#10;ryA65YzHUuXQY/1TcStIxMtcUBixXL4usFB5MLW1LYvVDoomqBKtcK0a007U13mqhJZpYtkmQBSo&#10;pd/QYtubJQWKsYbAeXOQqng1adxaN9HGpZ5MmC095W2BqdH07qV16klGjiLe46OdI+jWFRDdTX1s&#10;xMaSrgWx4VS3j9PjJ/ec9q0trw1ARf0rudo2s0HRVJiexxepfwHTRhu8d/Jw68GD7cPD3ePjbw25&#10;jKcWNcHeIwB9SdHeaJrbssrQgbcVye0ha2BH/yLBulWmVhgLI/Uosk61N7R1w3Vaan+aWv72Iakf&#10;A7iCbGVop+YYqTRfBJVqZXnHB5kGcL9ZokBEJ4DfNVR+BkrOZ7E+5sEX9CpwN1Ws0KJuY5VGZFbk&#10;9yBMSl6Lt5vetrKIqRV3aZsy6akj4GnZieomkUzNmaBt2/cZONG9VnhDKDbFElZK2EWa+j2FcNEY&#10;u1XoKOOKWaqt1hHYz4hakSHlxpvTDdd6EgOGk71og1POmm4327vrAa6pa12/dyN1rRtbN+5t34xD&#10;78OHd1+8SAPVnRen98K1nl3tXlzvX78+eP3uJAph5MHXD15e7r243Avj+vJqL/D18k0Q6eOPP38W&#10;4PrzL65+Tc+bX/79H7/7x//5Q0pbf/7ldTq4hmh9/ckJLOvHx1evDy5f7eRn6lpfnq+nqPXF6a2g&#10;1rRpff7s9sHBj+/f/16smG7finvwt2/f/vbaespZfxgD4XtbEK2HJ/dPHu+ePNl/8jJBQEomAlaz&#10;+T14klXoHDPMJmgX7Drlf0QGpnUp/yMcH+VwKTX33SFjS6e0mk5GFD1wf6Hhpz+VBPehI5RNC80U&#10;Uqo0gyfJFl7OwRXc8pJWpyANGoOQxy/d6d2QwqsrNyKxapJVanGiOkaOyU62K0ONKTUhgFDFJAyW&#10;+pvUyQg1swPBftQ0RcJf9Di28sCnoVsrecpP7JcrmGxfDf4uBl4lg0uikoQuD1D80H26OjTsUsqy&#10;tvEptZ0qXc3vmKsqbm940aGLoD1M0XR+mrRuGVR3Vi68U6PzIscssCfthQCYWSBQj2tRWrxINFUD&#10;hjoo/T/z1KI+qBVqzGngHocvsttEI1ShJtEhTX3PuKIEr9Fa0wWHXHWrcM1NgBublv6/KlfBtxyN&#10;52VijuKZVhGLqbj81oJ6i5rDBiS0eg2kXWOV07afpaiGrdotuZRm+VIoCzlhGhHXLQlYyIJgI5kX&#10;Z1fn4Cg1bDXaFRYi0yqf3IRro+GeTHmhzBFUiyqNJYjI1+Qv/T3PrpWEvfmNbJqDIOMmyjI+5oqq&#10;bAwWMsyFTNYWK5FTRChT7ggLNIbbwi3ksmkaBEdUKd2qo8PAv8GQw6X3uTt9pli3J4Bf2oT1BlXD&#10;wnEhpT3JSbV1qkAanLb0DinuLftB2W2NQEem0ZL45qprwMOLMayX7PzdVQUEpYxCuS9T22iy8Gnq&#10;0KLw3z3e63cBKlw6OPMyFYUES2Gt9Wkv3DKYQWQi5NJLKMkn24iY9oMQpABaDcmyHZDBtEQZIJoc&#10;prZbtEdi14hmVWTbwmYLXPOeqBKAcHB9YyresUpSRhuFTk84WDJBgF5bMVEFp8qASer8bcxqckqD&#10;otyZ5oMERZKQFsT6S0m/LEF5HZ1kekFphgbR1FTUukSoMiRufzLnZiv8FpAbbCq3UQApde8rb36f&#10;/mh9uKZf5c8RMergSi8fA27heu4ewkIXNFa8ptjejzRdsp9r8lcRzUKts7mX12VGKHPlbF1/ytkG&#10;u1Z27pADq3OTPdW8xztvWUoB+aoBnpWT4pkmenqNdVUYV6FCl0yowOAKedTCcEOAi1bGVpu9YoOL&#10;nAuPi41ZyryxeoCzSMY1oF/d7EYXzwW7PkKYrdBRLpehXsVyTrIwryW1+anRXcBPjJEetChD3rVV&#10;ACxoZZPQrCFk5cl6NCLPspqkYHC1wbLIdSBeL1RRds2UWghiwcekPJ6FfOZqKRtmyvh8XcRcqJ1B&#10;I/q19IA818vkEEWtOA+L/dwjWowKFPcR8HD96iDw9+Nt8hey3K1/nkEov92l2JQocKWJuZFcLSKC&#10;5iaWUGGWDlKWzgXVfNXATynpQPeiWVFiIYq5A87TJpmo+XLHYEqp9pwtVStyQOCgmqV5NRpGCSEB&#10;MKrUlmU2O8BMXypRiz/F0iS7k4xg9ZZoKfB2oc5QBxUDClTMyjeSkUc6e/Kgi1tLWFvL2jrVam6p&#10;Yq0mWQVlnrWkqyqe9nS1E4cFEaS2a4KYMMAUXpHqjJYV0SolCF5t0WKtc/JFNH09Dh0K6VoaM3ev&#10;xj1muKDclJfXaJPYYMCkHUyKgMrMAXMa8wM9GNUVYzYdQ9bDdIm5HvwaQ5O2JDXYtW1ZqkJdmEK4&#10;w+qNy8DJt08jUvvf5lPh/DJu2860unqou3SRlYrgGx0eknlxKgarZ1mjC04p1nKb/WOhbPBXy01x&#10;Nj5LqUJEQ2E7AZZ0xFE8awfdeko9DeG5A4CkPRK1rLglRQNMjW7QaaAp/VfDpqoHhr9Ngim0qgRs&#10;3iAWFQznUMdxYwqwerRzdJQjkCNE0hwPpziyZpyAbwNrw7XuHWdtQUX8LXPqnF9zLavOPCtXJHmb&#10;fOZw52h/ugZJdRblD1du1oG7r/62/CfuwUtZaZMNLUeWF20NMYCT9zBqQa0yvSitay0N7q/s21rW&#10;ZiZEevze6LwNcirKl2stS8zo14h4KpVBhtTjiUh1EisFWse2olkSPxkQ5mPq1Gzo3NICYsECZm/I&#10;mNO4efC92Oi7jpjFlERtaYouO2a2KMkw16hWvnqM5o2kOHjlndqiNgfc/YP+E7oHNy6khIbc+fHT&#10;mOvGuS4Frem6/HD/4HD7XnyY7t9Jp9bN+7fvrH24ce9mmrVubd/a3Prw3v0fP3589/xs5yy49Gzr&#10;+WmKWnevXh2+envy+t2jiIHPYsJ0uf/8fPf06uDF5c7zi/un13sXbw6v3h69+TRWTC9+8cXVV19/&#10;/Je//fp//58//u//86fohD//5fmrINW3D/K6fBOF8MHVm4M0a72MjfCrneend57HPfj01uXlxtXF&#10;5qOHHwayxjf47t3/CGSNNvju3f9cW/+ekDU1tx/u7t85PL4XH6ZnoXPOstZkjUtX+mxISVofp/it&#10;JqVL/M1dqsdy0uESqkE1ieqIkxqyZzHNVt0WCyJYMv042WQZWsqr0FpnzcU1J9wRpbMcSgFniw9L&#10;PYFGjD9AswKPPsf8rCBwiCkLV7Ix5wS6cMROUB8gOQqhVwMUqBWhFGDJVcZ8c13yQRrCxRaOsgvC&#10;/arKW0g/IlcF5ChOtRng3Jo2bu65xyTGaiWMPh8tQivPk3eWlzAOI0IqlDUZ3LoapInmiYVPrXFq&#10;OrDiH4iRDEvKJ/Jyy7HSRtSqjoBd2UzN+4slaiHO4M0Nv2YbzoVLaPdClvuAh7COqaE+QlTWQLhu&#10;ZwrmjdcFhEzACciWzqIr4sKrSw54yqEX/qE99CjO8Qa2VK+UKaMo9yomHw45ot5mqQn4nLy95z4j&#10;S/Sd6Qo4YSoSjQnsKWqtJTjPbk6sFbCVdRFmUbomui6e9/fJv0xkoAVCilED3aHRXqXiNFV/ZNOE&#10;mriCLaRlQyWiZEbOAr0EXcEkCCCN4xXK2qk4KAJCQH7SMcbpNTCS8Jy6r86gIYKQZJP0aaXxkHiJ&#10;ESvDrpahzTPOWj5XhXldT9FS5nwMc3kpWhmdJ8f3Phe88Rr6Lrr9VmpUka5goSIXkxFl0vLSBYrH&#10;13C5vwtcVSR6JhPWj2ebKmuNZPqpolYgnyxxYb+ogzcsKJdH1ixYDYqLAcqllJPJ1zH1xjF4KgtM&#10;ClScOVWF1JJoSYiUwwWh200zRP5TVNPIGqWP7PdDKAbLnZUq8FU3BGscxmmJzKbeXS9axlyBa+sz&#10;KWMeJy3oWRs1wZlndHUpIAMieZthEOgIBsuNjGL84qxlY02nmqVlZevalSfl2JiLUpxC32yObFtX&#10;DGxJFwY8U4vR7YzNUXEjkyWbeCKbR7ZopkEiHk45q/pFNXxvGq4JAodrC4m7YlSJbfV+awgXW/hc&#10;O1hOXjQzmkWvm2zb2hEKV4ioOdDocpsTbLaIZaeMZd0KhvLq2rVMW6fqezmoAw8INImS8UxmY+JQ&#10;QOh2Gjc95/rQfJC5M2ZxuTipPCYm40FnwXx7xb2a+jB685/dGYMl6gnkJY9FULO3zQ2JOqZccxZ2&#10;a5hNQVIXI16lirujXflD64fHQyGix/TzKIPUJqstzOZCrID1hZSp043PyvI1NdY7P+u/RZX+k0ui&#10;Njy1kJWqMjUAHYJLUAWc/Xv1euXfBF3V5nAn614Gh9FGNTZXa1u1ih3ycQcSmeiwozm91r/0Pi8Q&#10;GgLDbX0qgxb7iSagXasnb0JJkTvpyIY9oCXEWeXq8eb22iVuHLO+kf1Z4VIEPhUiYYpRGyQATMZY&#10;WubUVqZ3z+drJarzseC8H3EBmSZtuRVUkMZLOSkAAH911DwCb+zoXVc8oQOyZavArWLOxQGL+S6c&#10;a00KT3nZqlj6TKywGljPSb1JXkH7zciXz3SFbNRkxVwUCXQQhSGsG3CffpMau0cHAZa2WE9+R3Gs&#10;j1hADlJl1vQmBCwEOLSy17mca3zwsIJetEKNTxLqI+0EXCgmBW4x3qpkpv5RYJw6at2hVRAs8IHk&#10;jnWqZi7aa5NTKuOVe1KsMTmUtresC2DFKT7EPJd8kReFJ7BIh0LCnAa65ZDej8PqZ15j01NgjIpY&#10;KER7F51xWxBbClB74fGIyqfoImtsuRRRljucfgrtdpNqVeEeBGkAToFr/h6SExdfxcBFZzm94MPK&#10;gxe3IwW92vwGr+ZV49+9/IyL0lMgKJZLD092jlNPaiOclLCKTp8EVdlKR/fgOBWH/uTvAc/5z+DV&#10;vDb393FjgvvlFfiaA+YnvzwJgs2mGVVOBsDTb5UXrSNWu54W4gMvqRuO9tqn++TRzvHBztGBhfIM&#10;vhVfmgeWN+PLrHVV/nWpiSWdUPm1vDa3O1gXR19paG8iCFb0y63Ji1upRLuotRCxMHgRA8vqCHFV&#10;cvOfrlD8TomsmaeibjyWUpgahRU6ZEiStmwVo9JNpx1fEwzJfGanxxoq/8SzwVyqyklz3mUtiEer&#10;jSnT0joKIoxvhLziZ1cHCV7W3EynHKfL0OJdLNIWIbhEtgtf+CUakJT0I4et0sn6PTYSQ5Ck0U4e&#10;ZdZnY3h0UOB6cLS9HQPhrdtb9+/e3fgwLOvaxkdrmx9tbt3YuPfB9u6HL15snZ2n4U2KWlPRun1+&#10;tXv1+jioNZD14vXx6VX8k45fXkYh/ACd8NXe+esHF2+Ort6dvPrkUQyEf/Hl9W9+9+lf//6bf/yf&#10;P+bnl7/9+N1Pn1282T2LEvgyBsL3Ll5Fb5x+rfsX17Em3np2dvfpy1vPX9y6vNg8f3nnYP8Hd+/8&#10;660b/7R259vra/+5tvHd9fX/Wt/43v2dD7f3bu7s3djevbG7f/f40c7T02zbSUZkKMY0MvM5kV+C&#10;qtxAluwmzmv2QNVZ1DgtOTMqUkHdpD5vyHpXz8ymnPNLhWrmwnFnjd8j1cKyEGVcdalJW5HTmjbb&#10;vLTWtfTXSYBoUVk9J0ftY8a9RYY11BFqGnPXbkE0uDjuKLYpzdK3FaSVUyqQmyqy2g+KpiD03GXZ&#10;lbXSwSl3EaW7Tk2WJEFPtrdk+7xXZIvzS2O7yawDztlTPQdB2iR0SSSXIVHYSaOOekWU6oQO8uYL&#10;1eoBww5B9fxjtpODE4zyhWrsiE0byzQWNnNnwh9KeHJFTd+2LLasmi7f2XEnskmknonJneRip1qJ&#10;QuUEZDAzmpeqEk/gO62Mtc8FaSwBrhR92aGpaHX88BW5D3vH+9k2plq+3S/dbzLYSvIwTnwQRa0E&#10;6ELoQlbjDOX9kmAt2S3+5FsIvrERBrL6dUgQ1bBZlSA+0TRS5yciG8nnkcvyvJbIlY3f682DWKHW&#10;jNLq3FKpZWCnJFUH3SUanrroVmMWkgXMFF04oZqS0PHL6Nn4tRq8yTi8FxeY+2Aw51Snoe6jwCFH&#10;o1OS4iXrJlY9ot5HbEP7cHV0d0w9J1V5zFBktPCfOULj7CoCCjxyn22hPJynC3VbxtfKa9hRQ3l8&#10;oZlWM3GmX6XZCpCDD5FvEQ/wpCpdbu5m6i0rNBV4tz92l5oVd530Wf7JCBjUCpwwZu3MNUxvOmbp&#10;sjisstXFMlfNgGSSeoGMgXw7RNBFggkUmAswW0YRG/RsKIbpzdcY3bZVFdaaLGIhUU2R0A4tK1se&#10;ShyndZUDu+ZVZMu183FWxaBWX9TxagHgZNdewT5Seb5h52fUJVEC3dc6eSPUJQ87WLEZMdeQkh6I&#10;S3PYy9eXSSly3xQGs0pPAfZST0voWfSYqV0AaUdZ8sh0mNMuEdfffEWRQEVMLkpNbbz/vZk+IVyr&#10;Q4vBSM+1oNdAvy4SJmgsWDDKRL9jqU7F5zyCIs8KwsuZF9so/gSzCdLUCauAXXIWfGnxKrG+SaIm&#10;VQuGq94n7hclChTpihwBiEvlpM868mdJaT5RSrmQqT89E8BhT9he3x1jKX4zTUlpgGLUiqLHs52c&#10;LNuWXZRYIcmPRxfD7I6MvFy3zX7naeZQOWboryh7p/QAmQxBl7KRIZ+rYUa9vLR9qqKhaaPekNUw&#10;LoXYLWAhtSq27IRyj1AT6yRF+ErwaZYwwEMCDWPY/lOVa2UmFKmSSSTha2qp9KmpZ6K1lldUs8rf&#10;W82hMs6UGWRsXnX67Z41Wi1TNmhJ2uS5SUAzJkRrHZ9wsNhhdHlRcMHzKqB1NHImVZRIyjVtkZwK&#10;IK3AcgkXYTtMck1VsNfVQegNsRlk6ym6jFds1ZzXcvzxqF/W/MF4Q/m0ttwpIIaXZMYT6BvUa2lt&#10;F97mTUrzmgQp615qke3DSwbBRnbbaVJmvtrXPIjSrUGtSXwn0o63UNTRWCvBYcIbW9q6n9Wpix6U&#10;1fS8dKEAcbFYlVXme4tpw709jO0c3sKNuq3ckap9ioozqLXGseW9hKyhGcPyIZPOyxLItBvVlUbh&#10;ukOUiSkLTdAuqKFT6/Bz9uAUOil8myJBctCdqkhEpfEAmSf02imBJ8xRewyrASdZ1XGLRUMiytXB&#10;pgZJWZ5JVabAB/Kzzr15Z+XEweQ5h+IX5WClD0VVYSV5W8Yb5kyBf60g1f4j1aQQlvFD0v43Qxqi&#10;tfa/RaFWj4LLRK05wyfRBmsCTKecwNfCXblPmtPknyhS1YEplOlxDIHtbZvz5/021xFv5j28Hyum&#10;E3jUk6fgWJvuoAoe1Po8VlL5xgyMZ3kb/VpL1OqoxOpTre+QohC7tpmhbjiXTSYgP3u7n7RCVaFv&#10;bmvLXFvpSkF2RB0hweX6OxAX3+CUAkN5y8TiEJV7JO4FwQqeYZmrEzYvUtG8Fsw1p14E7p0A6ocr&#10;nmGudgQYBMNw5iMEOpbdOtUT5AFQSfEqT88/Fcf6cf6zYm75dPWQtAzJe4CsJMVLui6WCaWGzD2j&#10;E6gA2CUvWyxLwFLsyikV/U4G3Y+4vJpQV28z0QCURSw02M9sdwFqVd9ldUTpwXhjRn725DCo9SB5&#10;ClFrWNbIg7e276ZZ6521D27f+VFQa3yY1jd/fPDgxvn53otTIOuzl/denN8P13r56ujq9dHFq+Pz&#10;66PTq7S9Oc7r6u2jlLPmdfUu0t/HIVpfffwIA+Evr2PF9Je/fxUrpq//+POffnH15vMnl2+jIt5N&#10;k5uzV9vxEL54tX9+vfPycvPlxWYg69MXaXuzdnl+78WzW7s7/3X39r/evvkvmxvf3dxMIWtI13Ct&#10;/7W1HUT90d7B3b0Ha/uHGwcn94+fpkl6os/sWIdPT7MeocRW0wjRWtqkNE6J1mDU98GQRo75S0lU&#10;61RHr1XUiqCxDfSMrhJwE6PYPaXuVuGOfKGvy4tmodYPG81AgIN7dVdvWNYXux3DRhxbjgglZHxc&#10;0oP0fSuIpQBvCrdWNWAWWkOuslHlH8PXQaMhE1hRsvW45osyD4QWrfwUE5IWdVPnP7MEp/TajIkR&#10;T3sCoYck/K0ot5GTdBBJU/9J5mQJxE3WTMVdQ6WG+MVOnVndcRX2sD2wT3gCJWqy5zUBX5TuHAlk&#10;gsVqMMEmYWS8lNBYMSUJmeMHGOTugfl982M3KjwVkjLI3plM/+P2a+GOcc/RTMIKUmnpBZovIBSY&#10;+FXwbKBWAR6hQ/bXXLJNSixhVUVsAAFQmXSpXMq4hsgOMbWZnnxpVUDu/YMljHEhfhuICK0t6yUW&#10;hCRPFN6PNNtV6YeJttIyMhtmNxAwm18nM40bCuWRmLjKHkiErsImEvyoH40qypCX5chTG70rjD3y&#10;eBWSJnHaTBWQX/kAhEB+Gps+aIBO4D61qaR7TKIxg5JFhpXKXZV3lVtGdyrGex/oL5JFzmfB5BiZ&#10;VqhfNcQCXLneCAslfnUW9W7rAJR8DffE8ksFclKCkx2QSWvlnsspLK65JNn7VsxKAS2sUalawIng&#10;bXhU/lNiViceatpVMg9bK1g1zPXExEIMbFhEqaqcfCObmWL6utVHahlstGY1edT0BPmFahxOM9Sv&#10;UsnTJClBah96iQuHVrM2hMuDdgRd2SO6NfBMTYvkcVjaSo1lnaJpYU3dfla5cDEr3xrnpl0uKwrQ&#10;BIvlLt8yHVYzDW1afn51ns5PGbpN91R14vl0hE8NXq6oTLUojjxgTjWHvXp9eXaZGYEHGMu4N7nf&#10;+752YAA5/SoSvLJdKoouPLazRXL/QKbRoZg0JFFoTrAaWrFBqfUqToFSrSBtPtEC4IogECc7kqV8&#10;FT8b8b+f6X1wQ/ivsg8u+98MxMUSC4bkezv1GF3lsV0iyJpVTgy+tWqgOawmKZgdEGIIvHsa/fa5&#10;ijoYDZZ2SU+uRLkvJkwC5hbN9tvz1aG59k7CXWCgjZbYOeUU6BqoebUVHyZbcaiK8WTKYeIdQK17&#10;wmwp+ubKa6PF1C64SvoApreLFUtHK5ybCW3uiaUAXfR7L3ETQy1g7uC3Qt7WIEbtrPnoRbUk6MgH&#10;R02XmsnX5ME9zS4wXjul0Xh2dlNTDjrOtCyqFQU06Kq+yfUBvJfZ6ubISpXJqC2zONYXUqMYU6l8&#10;LjAjoypNbaZJSW0AkUWt+bkcYYhx0W/rY+n/1FHU9apahp6JxTWevElw975HBxjtkOotbpcUmYrW&#10;1knmbjdkrYIPZCLpJ/+G4kmFLe1/xOf1UWPCuu9Xbz/kJ7Sz7AvkpN1ZSymvRIuyoAxga1+tLhZv&#10;C/Z6MqBx8WHJW8aDuQYmRQ6VBEdAYO5emXn1kpWCIzDJhq43Ut6G/Nt0ZClQKlrLq3fpKwQtCkWW&#10;Mlgduripit69KVJlDRGB68szCuTk9xBmhlfkX0eTPAhlenlKeJ4cZjYZGqFMtlQ1NyeuuSEDKGS1&#10;UHEl6ixiHNMm1abOCE5V9psRTsOY5SOhkQugRIwEbzXlqeK3PX7k+UB91d9608CEJVqtowQD86JC&#10;dUSggTaLT1CbjGKSlHTA7kmqSdMFJvsjCLbUYJvHlkql2w24FO/fim19oRwO/oQ4tasqpyf6ze8Q&#10;rTZZLa1ala7NYENwRqeOipjur6mUDi59GopVM+EIs1OIKq+rTvhxSNeAVUFiRkUea24s5az2gBjG&#10;NSAxSBuIm045Nm79VgnowndRqMW4+veuDJZUfseyT+p1rIDROk8hsn8/ALXCCFcbrMkTbYUqKp7C&#10;VDMK/ZY+gzpcBbiKWjmBFQddSDw5DD5ouUKCY+ZVlSRZaIie/WCyFAgkHDTmnDSdy+iBWVUBz6LW&#10;8r8apmHbZbEr9UKkSax9RfiunMBVTzl7Peisk4YiUzLHaOty35SzihTdmFgFgDQOXIHEIHky9JWd&#10;sHa4FMZmo12klDGUJlKiNj/jnfAiLJ99PobEGDAWd76wXGlk+vjwwfFu2t7sPdja2duIQnjj3q1o&#10;g+VaP7y3nd8/3Nz60cnJrfMQrS+3gKxn95+hEI6ON36/adN6fBai9fro7Oro/DrsaxyYXr79jDat&#10;wa5vPnlMUeuvLn/924//+Jdf6h78m69+/+lnvzx789njVLRWJJyeN/ENvniVnzvPztaevLwd1Prs&#10;ZfyfQK2PH36wufYv6+l2c/NfwrXevf3tO3e+c/tODIS/F8i6tfPRzv7t3YO7B0f3HpzcP4iHcMbt&#10;y9y3MAChDrBieobrL5o3tb6WS6k3K4YPak1Mlix+SYbUwSZKg3T1PbV5pABs8bE0MgNylFUQFxE6&#10;dJ8uduX37DQET7TtbcSMIhfLCrr49iEuwQT+bzz3qSckm2vgGxdWIl2DXau/Vs0nDXYbpPZfC94M&#10;CpdOORKw3XLYfix+7skbXTEazeCy63Q/zhuwJk+oZvKY6KfOHP4yyT91gGWfKlczsh9rMd8Jmdyd&#10;vgjEekITN2NUyNwx4GNaTb81jdfZYHIhwhjTvfkIaLaZnck91/PQCTuGLhO4NDTntigHPZ1aVtS/&#10;XsvwS7ABRirs7vmKiiStoKt0iuMv1HdrCrr986Cbbmi8SBgxvCv1XQku8Y7G0xVUQ9BZtqSFlIT+&#10;4IpGFWUme8LMdzZXtu2mNhqjaGpShlZW31987qtEgG5D1os2Wu2JlU7sStJXmxA2K6ebP2FQ5akl&#10;Wim+Cnkm2Qv9Qqun5nrBZvmdRIA9S1rTqCjA9pswKjAAfjvIPzFcDEhyPiZKJpdhJG29vdE/8mxR&#10;K3cpW6Spn+X8uXbZFQChpNMoBk08w/as6u6qabTGFUIbOsiuMJUDLFEvFlZzS807DK00cvSYiKSg&#10;AIPW3pbqKgkW20vGxZOboHBXnDkePy4OEsjSws7fNEJLL/vLWAdPxVqZZMv8wDxifiuioaEsbZ0l&#10;HbrMHlEmepj1PkqwR59vh9MSlNcjimUhqDVrRXGX8bHErM6igwcWJ7Deh0beBcPiokjl8yzqKp/Z&#10;l65p1LvmZ9YxC1+bXIiTsOWUo+5D0Y3NjIshqRBL0DPLoPFd65B4JAGHpEVb4KY2TMv2VksgT1Du&#10;qOYSCtUKnzLA0qvp4vpcyIpkpglHtDDcQFopkANyasO4qpwPxWqHZM7HShC2bJMaeP57i5pom3Rb&#10;eScgTbGcKTaRQPIEcbjhYZkDIunmq9yy2mOtmLUi/ya6aG0/15tPFQ/LyHmBVkz0GRVMdu5XPkAR&#10;qQOmQo/OweZbm0MB3U3fLLG02h+Y5CkxZRXt+G8usq7OpTfFWqNjx8/5KrFTdSuV5jIYClb9LBys&#10;eJXBBlPdj7+nqWNITuqcehNNbkjoO6kzcjIklh2HoUL6YzHmYZXQQ4twSF8uqQIQrLk/CGFQbgfJ&#10;eArkGalt/oa1UnexEq0C6dNer2usSaXl3lZcyhIadiFBpu53UqzwsYIc4BarvS/2zU7DBZz3qqtL&#10;Inpc1qtmQ/KNFvvwnkkWTytv9s2xaLKey4mpVZ5J6qo8mpLrVr6sMzUi5W7k71QeWWtWtIwrAa2w&#10;kwMdNX7ry4RejNIC+2Inqd16o3JDrMud2jfGoc1d5Fqm8hzMn8yDVfF9c8NR833s3ZCZaqP8RstV&#10;lO/yF2tD+p9kJbxdS3DSgAfStRJxl7U5N/8CrOVU7VeU1/3D3dzqHASTXg9easqSQBCXtGfGj8nr&#10;WqtiCMw3yqsDJYoMwYFQqdg4VVFcGnbFJ+veNBu9Asx4zyK4hecEJIMv6DzyBEQXQybUyELHDpjy&#10;XkBu2dHqgW1Cg6Hx9uGeyl7hrnWwvuqmWRdbPk4Zqhawg13l1YgNyBrwFYvlrWWiFqYWXrWxTeDS&#10;dGT1JAWZyFfzr6kRrQSVvjKBmtP2JmMJopGkz+XF6fUVymE09pCZQa150Q92uECh4+NHeWGSZFnp&#10;eyWwBavwrgH83CvchbAF7gMKvuVk0BKXX90+jNQZ8CkvCtYtqdtX61fb/+b4GdWtOUIg6wHPnbar&#10;OUipWuhZsDpAOj/1Z5r/1EoqEU5yNOcVDAtcT6IQBnxDaVouLGFtJxuxFljxvYwbj+bKgOGptYQm&#10;qo50J083I/jly2iX6berCJu/tDcRfXvBnx0cvfUCd3S2Kw42t2lYaTTfur1lPT1P2THuxAjHxxNY&#10;VXpNtyVUWwydjIgVC+iEM+uMiZGMV0ic4RVBecM+/rKU6YtOoYtVICg4ESpzByZZwjEj39L2KQvr&#10;aCbNVpIXpIBW1NpYkwm21AYMGzaEcAWQk1orhM4yLSCBRm5YbwcCNnu9bYNaU8lGIR+EScIji9Pw&#10;I8kO9PAgwPX40X5Qa+jW7b2N+zuxDr65vnHzxq0f3QrRuvFh+rWmU2tUuI+f3E2n1hcvU9G6dXqx&#10;m76sEq3H8Vs6uzoIaj29TLPWB+Fdr98+fvvZi1cfP4kPU7jWd589/fwXZ7+EaP0sePW///cf/vy3&#10;r76w5827nz598+nDt589fIshE9j1+s3h5eu952frj559FKI1r7Oz9fPTzcP979366P+5c+tf7tyM&#10;SPhf1u5+Z41uN9/fvPeDoFa0wQd37Hmzffhw50FQazyEn4VZymKXyofsXimOgmCsho3WApaT8RMJ&#10;HPJgUatZ/CS5s52o9c0dQxtsC77SSg27ERXXM125L4iUEI1GiCsODbo7oyXBDSQehEODp4JY3HGm&#10;V8SwDWYlGwHXAqSF0/jlZHMqGCgiJejUXNfos/rzhrYLUFGOG/eLCYzEYGWZihUnrUigoB2aqMmR&#10;LC1pVk8cPqHPQqtO4FKEnC221lCtSDElrCfE0BTUqhHBLLrQ5okXFkhlDtVueKRVpFQuiEhxesbO&#10;9S5ZWGLZ5nQMBIlLuGk1RVxcBNFlJd+vhj/PN+DBThvnqzreesYgvgUtpy8lk6gIIXOnQHFhUeo8&#10;RG5i0vZjR+xJfoPoaFCYSyuYtNXHYtmFktzshkfuaBlKuYUr3GdLEOvCOiWy71GrzXIA7avw1xRA&#10;1mIlW3am6TrQyJWrK4dvgr+EeYMDH2ijsXHqQvlmqRuRq9mH/GvTEKNNknuBjk4KzjSKxGA5xgEh&#10;RSMdCebR8cw0wG0ja1SyfXN/GUivjfAz63bAwBmYiAxZqTrRCPWIArFOLfESzkcWtCEg5DBH01qz&#10;VaNE+YVnSy8cc1WVN0/2pPVpYXqlbgxtG9+r5c5dLcNpuNxMDVCEq5NtK3YtaiW4HIG0fW5kU+WB&#10;pz2Jva8QnPtowN6G0TwdqgplC8VpBHZNMTBH7E8ovBluTYUkJHbeb0WiNSZK5gxeadkqF8RzbClK&#10;ochCNzkyCXA5whLp2jtEWyzb2LD6UYiL8UEWQ2BGKkjBiuYXmlMgeVcoO508GahtsRagmN/hwXI1&#10;ORmZE/Us3A3rPzuMkfWaOKgnWbX9AEWwivxbp7xHfo4vlMXYdquSuic/S/4xN7OmRGT0/NfIWB4l&#10;KlDIgIV7bFptR8fi41qRgzNfvGOlLhkYeuE4+HmIbblkrofUSR9T3JUX5tP0k2RXyz00WM5GgxVT&#10;BtskBSwvfA9H/SLBGGNYW6Csn9yEnlLHkuoVOhiLzZDm9hz4Ri0PKO02j0PkQITdLNuwstFDBkHV&#10;IICXNczNIuUj3XFKwJJAceTXjbZTQBBOaqA9ismPOKEGzbbcXci6oFa4RKsw+lhtJOPSysDOP2oD&#10;2WbFeWkoMNlV0qZWwuc2JpKpaKX1il2jmgnlXwvsq16erktW0TtrygGSi6Heh57Yk30gPU2lxkR0&#10;swAy9Wo5sXwRnRfVaoIN3CIlM18QVlnRihuCq7QyqHZ3azu00QgAuXeP92F9eY6Vmk+ldKWhZsG4&#10;ac0gd8f0CNzkFhj35S5pCkNDh3KznSx9lKa236csG4g2R2kEKJE7kwgGO/weHURnYZmbj3RR913p&#10;VqJWFaG6+snZVmzPPFXaQwQyO2/FyexZMmztOMBCZHmddW3u8pUedKY0ojBN5v33GYlvOW1KZy05&#10;Dq26yJiJiou3o/vdOY4hTjKqvEckjFFQwSp+PMIzXjakkcwkhhc8C9LYnfV/Fam2KJTfjTpWBGw9&#10;nIxDlD4B9mLwc5D3V8orH0tpYT116+daW9lS1qMSXVS+zW6UIQtqLdEanBagRR1sdMiIyxQhi1oX&#10;5SnPgv/UaFayHUDrt8uaynAC84b2hN1tUWtreoGy3iJpVU6gzGqwlShXwvNpwGcKR4d9XYSitBH1&#10;+Ah9QbYBqA/DdsLZKjlWsvvsaVBrG6sGTEZVWlcku9yTTcibg8VKJaq6rTCYY+bNFfTmPgS4Zgh5&#10;PnxQohWOFCY2iHRp0Kr58LRpFeICaGnQqnNQz6qMK81a1S23ZWtOw3ODcc35FOtWgYyHcM+Mkxuk&#10;Wj8rnmJ/SQKgiJ+eNxkZC4+vl1J6pkUPXLer00DZVr0W0zbBIFbUkVgMmSPQPzfPA+Pm1RNSdSxw&#10;3cMpi3c+9tx4wCqEg6tbhdzUQh2VjOQsx6/LkX5f5pyAAWRZ9CXGb3oZo45dElQ40aGgyFoZky5Q&#10;LhPGr5CtbXaEqyjv6vEVry8NcprmGTbM3lNYcsu4ztuUIudkusrUYLnZF9NggOEqlheuDOlUc+ex&#10;QKzJkN6MmXX8JYgroi9LmNKjdX/vwX1Ra4pa1+/vrIVovbP20e21D0K3fnTr+x/c+M8bt7+/s/vh&#10;8+f3zs624yGsPHg7dsHnr44ug1pfhWI9eHGxl1fcmC5eHV28Prp8k5+H1yqEP/v52S+/uErPm9//&#10;8Wd//8fXf/vH7/7w1y9/8dWbz355/uazR68+OX7zycmbNL95e/T63VF+pufNy4uNF2d3n7+8k9fZ&#10;6cazJzfvb/zTzQ//P7dv/tOtG//8wQf/782b/37n7n9u3f/J/e0PLWe9HSumB8dbj9JM+EkKZg5i&#10;v9TONxFqhmjNi3pI1WXqhI2eTSRTqfXkKJzqWbA90ViCm9CzidJQx+GxjN8MN1PhH6ZN2sxqlemz&#10;Awc+pZqf8Ig/4m7S/hAUjFlQKpVHrjTKYaI06YgVA9m1Gyog25swpoyigRFVQ40JCkj0/wRL6wdL&#10;exLz9yru3HFFUI/Iklj7IXsAje+RW8NTrRSD0Pcnv1vf2rHZaI7TbdWROcVOhDuG0QQ3zc0v0R47&#10;tAs32dyO7cZAJV1LI5Rm6TZmWGPZm2MY4Kqlnn0jlnC2DsM0enkvvaNwC3MIjA2a4ume3SRlJy9x&#10;higuh8JFw251QEcC6zwFYs0es+iR5Hd+Cp8Mo1WMe5PzjOICHRsnwmLEhBM3sNfa5o7A2hqnhhRC&#10;XxiGTDFL7zAx1oJV0b4S8RX8YF8XqFOyXko8S5bQRWE5Yv7EwabSp+Cz6IW8+1IYWfJEMNlzJtHA&#10;2QIDYhaCDHgxqTKJYHG+qBWWr2ihcAIKy144w3+4zAAA//RJREFUJfz7vAiIp7L38dlV8AMBnMCy&#10;UjHOrUB9GZkMqhqWRE6cj+TE8MPQxIhJFHxFQTjSevJBuW1W7eLlWNLS07C9TdFjhhb4iptPSRu5&#10;kiqECyl7WJAhppQt+4SYLT/MoZKfWmnXBfy1jGrVdGdcayg85zM5Uvqmjgx4mo44wBaJAajJlsX5&#10;VIET4ohIgv2j9Ck5siAuup5auToxHOKLwcN8tlVqrQw3qitDYvBqRmPVV0OtslNM1Sjhu62D2hZy&#10;VA+ysmYQenOKkTwUhsaOedSzXLti1/4FlJJdRUTkwphqMHSYmKKDEnlS4cMtVgS6A9EVGI/5s4CN&#10;C8y8DuveiexKmOlWLzFRFrglG5wod+jlzrjqDtyOW71G+L7KLWppg6plSi3G+42HDhEa+tfy707D&#10;2hDm6/LmAFdwLMlEetKQpHB+aduOPMGiVosVHV35JQa2+fbFPG+YzNwiUWvOH/lMSadai61wY36h&#10;Np4ixnEkNudiEyOZ1cKV5raqEykusrCTrJ/0lNrIEThMl7XmcXo34v7d9AQJAhqzA25lWck+IDJ/&#10;mPg4XkcIVgUJldVM5Xm/BbB6PqXaJgvYa1bIUE4V6q/EF4uPmvm8Afg0kLUtQBmfLoALgLRkIzec&#10;lGudC9krMVLOfOzWyV62+NaC/F3/xfDPo3LveC6eX5CeuVQFAs1ocJcqFMpM0sW33HU5PVMP7GjY&#10;m5vQXD0m1q6xOptRZzRIKw5qEYeWNA2d7CfWm+kaNU0HGdWT4Hifqy1ADbyJ4Lnn0JnYO5PZGvXK&#10;SvBf5bDgXPhqGqKPo2fltlv1E/FGR+nqJst8mNlspesErmolREpFhvzrNIlRiVovfTOVYrmJb7td&#10;DlwXF2VHztY5hSe1XTDfOkZuQlMXMYJY88UEzI0xvHCgfs62yYiqx7u69tGIIceAIx9JqFDhT+58&#10;1rQAmGhoe/7L9OSxBrVuH+7ousfDHdSKGy2EoYZAmeAtDAxiQaJcDJbYGxeicun+lNKnna/GwuDt&#10;XLKdV3kpMUO0XMa4LGh62wzKHe8loFc7o4ILwkYKPq0OjeQ7QA6iy9pR9ovMEdK40K0UyubN8Yja&#10;Pab3OIe10KDMahlUlaFTxpgxLOCEXy1RV2oKxlh0Y/APHLCfDWiohj5eOKWa+c/2QfWwmP0GzVY5&#10;DLxaGEHeL7ykbJUDcmMtkcUzCdT6iL8gyhW1PogfUmyfAL3chHKWK9clwGAsmtojRyCqV9Oj7TS2&#10;EaPmlT43eiMh8a2xU82cUuyKBljIam3q8K5FqjEQzotusZzbfHX51XCwVNWKV/NLetuks05+F9tz&#10;MlEI5505coHrt6pX7kWW/CzKXyBr8SfPo/PKBrig/DxgRlWF9e1ulInUcjXZdmuOJzAtVKu5dq2x&#10;lnJk0DIDyGJaeVfuVytpfUjmHqwq9rny+NtztTLgvhhAbYrDBCtZP+m3MTcWvpbI9iuyy8rfUtea&#10;giLGiguBLsQCXb+LV7NQHY6r21JVRp2HS5OeXvz/yfoPXkvTK0sT44+TgJaFhJEwmFGrIYwwaGBG&#10;6qqi9+nCm+u99zauCZOZTJJJUzRFFsuwXE9Lv0bredb7nciGgIOLEyeO+cxr9tpr7bXhiKymCDqC&#10;LCq6cOcActgtmq4//cKgZQP0JEiSVGa5V36ZWCQRW4BWgBmOQe13h7iIPgTYzOADmTAlzvLHu3uH&#10;m4cnO9t7a0DWjfnl1ZcxYYqHcP6+XHj49MWH84sPdvaeBbXe3m6+CmSVa339Lq1ZD+/fHYBa3x1c&#10;328FsvLKZ0dpeHPzdufu0xgCH3/209OfB7X+/t0f6Hnz1//Lf/m7KIT/7p9+84vf3n/25dmbLw7e&#10;fhGN8cG7nxy+pUfrfjq1vvl09/b16s19Hiuvbpdub5ZPjh+uLP7Vwtw311Y+WIsD0/KHCws/Xlr6&#10;aGPz2eb2i42t5xvb4VqXglpP0gUqhmQXByln5XGTSAXUSts3jEazXwJfoxauESVWwHH+zK3LVYoU&#10;0FZAcQPO/1YjB46dGFqxq9l0aQSgCBFSYmK6HKGMyjiXXKUBQO51ntMXAdxS3rUuTazjxnON1cxr&#10;Tl4a9N8bNIKj5b9qdFSg1YQ9EZKoVcGhBMJkREkEYz+Jbup5Uof31no1t2co0+wdO0EjKhG4PKQ0&#10;XXfWBoJNz3c3SrLfiEeu1Zxxt9V4G/Ii5E/dSjlUVV6j9k/N20yxRrIzmwSHxzhPsiFxM7Rk2Ff1&#10;CFBnRFRIW0dm3YhnKIfBe7UhdRdniw0UkSueHXk1DrahkhI3MZ8oJ3cBgKQeWDGVgb4sumn4ocx0&#10;v0fxa/gCXydTOnS8BoKDGpU9QzdLqC3f0i6XxBOUsMIIVQ4XbLZ/cpCHU1VWcNwLQgRIIQxyeLFl&#10;YHkDwCYBH1Y0RDlCOBqEVnFd3rUllHmeyT7iHstdXJ0sZjY6H/C1MjMbAxoGSZf5he1GW8Am6cdY&#10;6nHmL+LngEnNcorfOgYaT5cqya+okqK3bVDr7dv8ev4hF43+TXnzZKibLI+giOkAcjZcy5MBLIeP&#10;dykIei9VPqqrNn9nF6E4QbgOkJ46siAf5YMASOvJ21dzzKCKft9XITafch9ynq6JgM8Z59wI3pBr&#10;/Iqy52o1VVBjEEUjWbWXGIZXEt9hk7xhez6bOoSnzU/DgE1uN0pJieZb2tpZU/1q3l962fY5MuSy&#10;Rjk2VXzgCsu3RsFY9cPlcFwBQIB8A2fH0JX1amOVUnYtr2W/YLWEX03xyFEedZizViJMIk1xap2V&#10;F83oZTHFTLj62KFs9NgIbUenJQr7wcYm3ZCRm7hpjnUS4kqfvpdDt8aS+meNW8k3FRmOpExrR3P8&#10;Ajmq4+jWo5ePlsX2YQa1RvzSGku6ajkNc6HMVrNkmSCAAdPTtdkBriE10lcDtTpCSHFWjYyhcZYX&#10;5iZo3xqQIf1IJ4983KQMaRoFBeUGkWvCf3qpS7+QNhXbOAdbfDREueU/x5tpCaMOQhNBc1VkRgZK&#10;1HVscsNKo10adUqxciRME/MIQ00ArmB0mbRyUwNqWrk9udSaLyDR0/pVa8WrC1AtP7BuUyeI1IrA&#10;izAJbGrAM7p0oilTMcGQywqQL6kyovnNGfNmvkDoItcaJ4Jae1QPkuUr5/v6U7oNZ3dQ+1rdb+t1&#10;+baqRUAgsnPmf0nd2s9z9PFq/WfzfSXV+7vOr8FhiDyBf+ynGTxK4RJfpQjLUYEtUOFoJ9ekBGaj&#10;bNwIrMp1+wp8RbwNLmVIl6d1b7LZ4cSXeumq7OXgVRezF4vSRyYLEGgaeggDLV5T0pwwPX6A+tgX&#10;stouuHkrDYEA7UPZWyuEqSeKQsiyNTP1IkFmYxJ3JQua6rClWVHti0r2NDS1Wg05Va9/U0KZ5jnB&#10;3sqckbuJwYNZmzJDZtN4mGqpuW5kqMgS2bXNtObNXM+LwJi9pNWkE7Flre63hZoweIKOwEi1jbkg&#10;SFEavVc9Kwyrc5JqXpp0Stv6VfFesu0qcDea53amtAqX3KuaW0lR2V0BTpZxeCkdlRDl2ksGglQ9&#10;bfiSqoWBo71loJ600o0Z7eHe5v4OvVRiUDw5MA3IUL+oErZouzjOcsIVYHu/pLKGTU+qwGL0FT6T&#10;Nzv2OLaa++QJVY2Qq1yoCc7UmcmLFo5USo//EpXkXFIbPGUixsW0xSswD26Zq2dVajTAOfGp+nQG&#10;XENslm4NWC2RmQOozVIemgYDR/OetGbVzAlUOauPLeZMmWs+UpjaNq21EQ5eze+Gg7V0li8UdUKl&#10;Frj2r0gVoXIBar7Td5KZ8vsz0vjg1wrrrbsN2O1xeGsVxHL/El8OKQJXluueUVvCEKbUbjdS+fkn&#10;VKqDUqALFIRZTT7DqmgGFukQZNPAP3vegBj5Elrg5MUrVcHRcPNbdArikW9D5G3joATWZvIU8SP4&#10;ruogYRBZT8dZq0YxyOkBlEQFiya1YB1vIOtNVOBvY/eSv296PIXEHg8n0hnYhWYi+gdlqv4TyNpa&#10;8IqHvc2uLLaA6//mORuhAXpb79QdKuMVjzu1hXfvUkP1BrIOpqvyYLbMUjSEs0SKqtpYX4hL0vMm&#10;qDWPGAjnsbO3Hq41IuG11LWuzcVJOHWtgawPn/xgYenB6dnyXXreoBBeu7nbvn29G5b19aeHgaxv&#10;PgO1BrKKWg9gX9O79bOD+88O33x+GK4V9+DfvfndHz4Nag3X+k//+je//9PPow2+/2L/5tOt+zgw&#10;fbabZq1hWaMNvn+7dft6/eZ+7dXtyu392u3d6h3y4A9Xl76xuvSD1eWPVuLAtPTR8moa3jxZD2rd&#10;eRkfps2d+fgwRR4c1BqFcOjW89z8XLy7xCvZw7I8HYY+zd7ZhpNlXCniSoGrYRkiTFoRhlgIZvAV&#10;EX5JodIL1TjVIydLrf7MqDqDslBlY/dKC1BRYkAs3ktAIzmHQqYqhNvUTpQ4FTGOGKLRiU3hhGHF&#10;A33eAKgb9qQNVms6k2Op7AXCafXELqgIuSRq5celJdWiAxSlL0YoX9QKgSANZbKZz7K1V+emySqq&#10;0XCtU8jeGL39bGb0rOlwcudaJcPnlHfFOoWoNxeoWJ0t9o4ZdE8VSupGaFhKUUf709S7pSEIB4/m&#10;giK6skyF04aAFNEZLBakIRIzVTQLfVrNy/tL4OT9OR4IW6k2A3ckbaDBiR+oEixfLnHKwQzc7u3o&#10;UYnzOcKJQzbgUwhXW+lG6mD1nEJiSjvpFbVmqFjbTLxeLWURLAdpYO1XEZgKMBg88IFQbemuhNGU&#10;elQYD2FSliOeNMVAiQsFHgnp8k6Y5xZBlbLoQzcm0Lu7IAApFW5GGPgzMcjVl+ZOWZuKfECtNZkX&#10;Rb90jJQXhR/rMGvTCJmQMCcEhZaRm/gQ2o3lqPSjswM3JgAA1Ot0PTWwoavq4HKZd7KX2PPaQrOQ&#10;u2oFLwJEYlGZ7k2JQpJNT2iSSoH2tCR1glix0u5hmTOGRLMP5UhzWaKUtsAMzrlAMU/8oay6mGl7&#10;uYABogtayFZXbDqpEugBTblx8sYJvlvtXNKskWXhQZXATb7ktyKEk/MRwHvRSr0aKSL1LPaYwGrd&#10;NYezaK2bpLWLi0bKqSVzfBuS2tG5qnh4GFNrKKUYmHEbrz6qEKn2ZyWc1MLUJbqVmFnL0QpZu7g1&#10;QaZoNhea2URbo5BFmJ8xivK3itYmQVzZSoq2qhNgVlK6uddpVMN3EUWUXnNqzBizXNsxczN4nOCA&#10;Z6ldTY9JHQLXp2RTeMgmCDoFcpVMcklnNc3HOh8PXhqldrnowphft4a2ev4sRKNNdJdK4eiU+ap0&#10;fJwR86ioVQMhbparOnmx6CNef/42f3tbU1nd/KPHAL1JqYgEe6UE3dPd3+tCx37Uyt58tvyqlkJm&#10;rqdG0+XHuixIQpK/Zs4iExhmToPutuFKBfzOoGHephBgVFoqGGZAmtMByxX++c3EMEARN0EQ2vBU&#10;I7tUxWyXX7ONE9xVmJNXsI0N/QO3SYvyrrF1VzL7OUpVrfrmALqXaXV5l0yTJurE7uwLQ4bNRWCF&#10;d1NjnZx6rjazw6bQxLHCogJpQezwaBAzxw0RzJarmouMxzjvHykhCdKRASEJAu6arL+FxIovWh+h&#10;+EX3ge7alXCXei2sNRXCGtuUSjPRpA9U0g5Nu7bzFYsm2LY7CGDSaBOSVqyrqcFEeqOb8KIVcxqI&#10;gjCNoqkYGnYqBqu1huk7ewCK+RPhvDLxpBfDkCuzU1dC6I5PCE0Qa8UvUZB1N861DA/STBUWda55&#10;HZj+ig5G8xjH1fDd9XQs0yOhY9seurZGApr0QZQ7skrSSJSbSiOJ9wZOEzWARQvY6jkkNKX2NcKu&#10;gtjkykN+coWthw8d2gYKwa4FjUXUuSb0MiW9zo8WKPq/XEbFw+1ZCj3L5RWCljhtKJITWd/byiPA&#10;VWCc/N0wwRlssMdfrx9LTwPAws1mUgAge5uspSogLxrnG2ZoNuNBrm6c71fAcDAzat5Z1Wixq9dw&#10;JgjlOfZLyG45qRoswWMH2tBFBj0CrWiuqC+dWT2NZqqSn4GBlMKGm/VLhrmXv5tvaDvWMqtVFOcn&#10;imxLNPJK7q+Iuv/UIlhDKVvg1LgYAlZuNr9SsMoh+QQDp0kDHDK1/WP7vz4Z1bP5uSiEM80go1uM&#10;agVwLnHb0nDbuOhyqtSCDyGfmFZmEs1wwn07zQRexjc4OS3bQ4/abodsVuehR58x5kWtXsphy0Qr&#10;WxHy9euU3vK8f2XDA4Zxfx4JHsXxzjfGwaQN7iBDtDyyMraBLWqt0jhn7kDBFbpca0u0PVMGHHhA&#10;3jjvZwm4oadrXaBKF3txhleT85b6gU62sNiV+6bjqxN7BPGGtqBfmg0Kd6mdEPR+lbB1jTBYt8RL&#10;HSzxrnWYYQhxxaC5C0vMSVBrHsen+1EIx4opzVpT0bq6Nr+89nJtYz7ANXWtT57+8OOH355f/Pjy&#10;cg3Ier12ebV8c7d183r79btUse6Ha71/d5ga15s3u7dv96INfveTs89+dhn34Lc/STscRMI/+fLi&#10;r3/3+vd/+Cyo9V/+8x//4Z9/+6vff/rmp4c3n21fvFl99Xb99u3m60930qn19btog9fSpvXqZjEV&#10;rQDXu7VX18ub6z9YWvjWytIPF+d/NDf3g4X5WDF9tLL2OKg1wuCwrFu7i/tHa0fprBRJfB6XB8cZ&#10;0pmDWWTuEk8ntawnsBdEdDooVvr+RXBYQ3+cWk/1AZaR1pmJQi9qEbmeBY019UkI0oi5BkuJivIK&#10;gCpBhQLX8K7YV0rA2obeXLVBT1BrkFtRStuEjmBrVLTq/jLwzNB8srhbOdmQZQInZEmrV/H9UPoz&#10;eS0Boi7WFGmbCB8JXYiscqHoVzOEwtLL8A9bICGKPF5Rq+FOA+sWODWCmTWKYMea6NmmFU2gypi1&#10;jErsVwGhPP+IYl21McHOMdcCocfg+CfIIH0bfhgfP1pNGDgOt9LKe0RcQ6OrAJLsePV+Tfoi6Cql&#10;U2FVC5OkUoNCi1qlJmBmssKgAbOrgR+xvNN2DgTKXF5+sbHs7LxEaMPP0+RF9eSJ2Wm+gnDRaHui&#10;tgCxbQHv1SCpLAIcQYYmSQQNVsCqQtctrFBHdggu5f7Tt68/e5tXJF4gOevnqTasFlmasWf0iVcL&#10;4HNVG6+PsTfqXcu3WIcpXyprZyXb6NPz6v5dgkIEz1zhYazF3TTGrf58EJh00GnWQ5ja0NnLOAgr&#10;SGMRZjNoLfT1OoxqQKjXKdhtuMyFghADQ7YnR4dfy0cTzBkaIgHo6/Ab1wl0aNN3RIY+IdRArXSr&#10;9vSlNYZTsShoJIlKbqT9D7yZrUoEk4SSuHmbF6jyFvQ7mw6ODU8B9tLkTgJNxMwFG6J9AH+eA0Wm&#10;LFVl2ENBOuAKwbG2qAUYDLmGj+R9qIeECnDAYMspMUsE3yg8EMidYpRHdgD3ODlrKVxnE6Lu0juy&#10;rB3V6QaMIVOLKWg2q6uf8s6YMB0qso2QRC8AleTDi47UQ44p3CzNTqBGhxg4AhZ6fWVRrUOSkFWA&#10;Pcq5E3mjaC1+yI92dJncOQJ8UjMJ3VpibdA7kxtNNb2t2OyQbpqsTWitvwUAKx5mOZrwcH2MxrcV&#10;djKMay/E2uusN1tR7rEFtJZv8CVNwdBRg+zweFvX5N5fR/uYVvny3DWbfOjKpoi00vfcrLc/+ZQs&#10;yfBb4hwLcUGMTuQmKJ0UI83RBJarCjgnowXIGrYtAbopAFWOw+a9R9Wbnl9v4sO1q95glm0XhdZx&#10;QMhaVhbCdmQGawyuUZPsq/kUIGtAWpFSVS3VOWP6ioimxvhsl7m/TbE1+WI5ZZHh6K4xiT+TLEiW&#10;7c1sPVFuja41S2jbjRbhVCGc53lnJmYerZHpYtsVSaE1UKrAkmk+nCDY2twuuTh5214U5iJeiejh&#10;CJXXp+QgvGhQR69J5dnKTM7CBILB1F9owJN4OsJsKXQrL7I6UZRhRqw4n6NytRelmzWgqJj529xH&#10;Gew8ZpksacwsVpDP5F4L6Vs6NymBW5Gro1K7YaXa6NgWOG1him0SlN1wMeRJ8VXBHn8tmhtVNraf&#10;MQVgXjWCMg2Hg/TMTo7KI1U/ZMkD8/IT5NpE/q5XJnbbCbZlrvVv8y6UinRqDI/cnL7SXC5OUbGM&#10;Vy8XxFIelOVDWoZ6zaKXY8vyODAecMM+JugQiXnyz5iaELp7tStmvqKfDZu+IX1Usv5XFcLekahM&#10;0e6Whs2Ry7VS22iwjcixpFQpyjK9pdMs++RrS4CV5s37ieHN5uTFrcO9jf3tgGRRcW4N72nPkbKs&#10;JBSCL/yhcuAw6ppOOWWmukvg5TDc6e1r+aSUIW/uQRZ8Vrgr/Mu23iNHiFo0VHVqEbiQByWsbWxy&#10;kXNDW/BMNazQEfRYFjQvtqa04tOCI168vIhYl04259ygVrTOpLiFoy18Df7M30Aev79wCeI0z2ld&#10;o4dw7Zfy/nCQQ8avFVN729AdxyLVeiwVvtqMh9tRoyavCV/FYYyySuAq/VrliIeA1txGrstICZD/&#10;cL4FiNqpFWaVgWXxZ6DsXhTeFqlCkybAugunDI6tA3V9wCpY1wCtE2/MNK4+gw/pr/wqtCotbuN4&#10;JlgNCc7hWuhsAoNxNolbCK3GF072X81bdORVTtz66fYjypO2bJJxJa9jRyNzJN6h/FcBfEFsBl8y&#10;NNEPt/GRIJbhVRF54UTxJxZtajVdFybLJUJzhTeyUnki+8qU6BSVDR6LiIIE5nnWi/BFSHGmRi8t&#10;ozJCGpiNFs9Jpp6m581OUOvmzurG9vLyWuyCFxaWni0sP19cfrq48mxuMQrhD9Y3nqRT6+3t+uXl&#10;YlDrq7sohNNY9aBtWqMKvo63MKWtQa0n7744/+ynlzEWDl59+5PUrF78/FevQrT+6R9+EW3wv/zn&#10;v/3D3/38y7++e/35/m1cl96u37zduMM6OKg1Tk7hWjcrDE5F6/39eopaz05frq1+uLb68fzCDx8/&#10;/vrjJ9+cm/vR/MKHSyufbG5BtKbhzc7+8sn5znEEDuc7eyebR9k3k/HJGEwh8+uEQYm2yfaB2AeS&#10;B9IHo+Y9V69Oow3GoD9jOuu4FBnqX8tZbV1YJSHbvInbARrZvRT1cROJ21ITiyBN48rEsIn54qkI&#10;2qlyOAAMqXCNLk3/NwXeqKLhhVvd4GDdElotSQykaQrmmdKGo0a0CdSKGsziW6NFWqQwlSFauyNj&#10;iIFg3XiqBy5xYcbUTJ6gUV8iwkcAVfmH7tNlbIy6aqXINDF2YbEuZLVCqTgNOfEs0KyNCqeT+INE&#10;ZjA8b+b9g4Qhm5OzywbZIs8I/MqyttuE/SdErS3hk3Y2ziCLb0K3ZSQcQF37lSeUioxCISlz4mkF&#10;h9y4nE4vL3Ge+5ZHSzI1+31rXTL1+itFO3nDDPcWcjRSNFg8hDzEeoROGCotR0FvCWey1/5EhkE5&#10;gd4Ub1mfX2fw0ONXxAKUssLWoLxsG+K0rId2C+MNBXiCf1GrEKVMQpaCKh4lWwaN7+0msmz2QeUw&#10;0WTCvsDgXCID1qzGlHh5+rX7qqWNI9YITFqggIEN3m0bmshJQZKeAK4euR4MzYocReWNUVCLyccE&#10;UR3aC5sgvmmOShMBAEaBiZvTul1hHrjRVjoyPLQRzk/gIRzsCgXKgSXu5xHsmoXuPWq1HFe1J1F1&#10;L1dFKA3lpU87zu3A0TmYKOJd+i6GiE7YxHuqMBz9OTzBKdw3t2XxbVaYqEaLpUkdil05+KljZwmW&#10;/qjU7rBVK9PiTGz+pZJpVoZUOowiRqShBPG1HsUuSLRc3DWQ1YATgnwp9PKBnThtQNLn4PxsoPCo&#10;9pjNQgH7TTlrlsHwriknQb/jLesb8je2wCYdqqunHjtYMaoEZEFKDFSmYFmXSdd1svMOpI0BIZN9&#10;yuBwkJzj1MF4vDlbnO1DOsebuuXs3ntN2eB0ZCKywCISzkH2FAqeT+zd6uvoI7omFIc0TM9fbTyt&#10;gXRU5HqWD7F5gZN6VFsMR6VcSahRxSNjdr/v0wsVn7EhU4oedWqcwxpi7N62nObCvmKa1f8tl94l&#10;BfAjRHFhr4W4mm2VAp1Klh5EVoCIo/JgQW+E0BeBkQ6bUV6Y8ypj2ZnVe+cXMuZHXkDgWpm9mBxJ&#10;fEF4YAlNVm1yVp1zZ4FiV4BZqc78rV6dwx7C3aIj0wquybx5lD5BZ4U6S9iT74RZtTCqzgjkHKfe&#10;QpWStphFqEarNmW3NJjJg+UOGDZwjniJLujjSxRqqpVFNBtuNiveZdN8iAHRm4ji6m2WQtmaFAKJ&#10;J8luwXnLE0a6RFWzJ565bCtUCvgxjRtkfqGX5z720P5TPrz1Pi3SUbTvQk2KQfwm5c4QbYxqUX2p&#10;XciJimy7Z41dyVKRTmqvMxxJ9jUaQRlLtw2MlZ8jOG+giy6XC6XMWw1qyWqXR+6UkWpZ9CbIGAws&#10;ksPgekhyxJaj3XR35N6OKke4414Wk3qjQtUaBwr1O6K8Mhn2yUVSq2yS4jR3h+MhOZ4tIHQrTsKE&#10;01bY9TQT6qRcLpF26R9ISIpCm9M3HqjLLp2cIc+GE1Jb2nhBLDqN1jo14bhmoA0Zjq088eOIk0tr&#10;zYCrTsKgO3lLcCbvBK1EOoGH0yC0HXuTAxN4tXxpUWsOWzxsfxNwb5EUMEcy2Xy6mQU7pAyFcJ/U&#10;/revq/st0YqmtacsCYd0tqRlMeTArsPFKpXD6XEVppBRoUlVCO0sfbkRHFXeTMWp1GXbsQZSAiOH&#10;01K4Rrx5B4YXJdVjaXCZIsaWtuZJoazK3Az43EEcm9oyZyblRRJsZ528J6LiUrtBrVEIpzg2EuK2&#10;ip1VsbYFjii6YBgAb5NYXmldZ9MKAni+GdTa4T79B+AePF1barMIXNOkB5iKVQJT1FqQuU+QlP/i&#10;+kb1qtsQs6XTdVoNbcKmcjj31UnbsmPjPyF+KFY7uGYNSnEsvsT1Dc6LsXi2T9H1wQX4Vj33SCx1&#10;nE1/HUyOp56Or1M8YAvdAvchSGhBcOd/jra3vK11OyJLQdNL9i6IFOexyTjbpUFRQXn/9s6qVbcQ&#10;AvWmtuwqh0lxIfdXBzJqZf147anoPUWW0bXGjPUwkkmsRnuAr1h9JowLKhv9Wq9Oglp39jd29jc3&#10;t1eDV5fX5lLUmjatK6sv81haebq0/Hhx6eH+wfzd7c79/fb5xcLVq3ChG7dv9gJZP/vi4vXnqf/Z&#10;vbzdioFwUOvbz2O/dBn34Lc/wYfpJz+/+NkvrmMg/Dd/+8U//fNv/8v/5x//5X/50+/+9ic//dX1&#10;658cvP5s75Y2rVEI77/5bD/ANRWtNGu9XwnXGtSaitabV0v7ew9WVj9aWPjR8xffe/jorz558Bcv&#10;Xv5wafmT5dVHm9tzeYRoDWqNPPj0Km4ZaSq9c3aVdSH9punaGsgahXDCxwD1YNeiVhyAbxOBRfCW&#10;+CZWk5i1nGiDLrEQdTEEFyiRDUCyqwbCeoGOvH4b5SnLmXFZCdEoXg3uCmSFecvuTeI/cCXQqJQa&#10;AEDKsSn/9ogXqBCYjvhSmCQtM3LVLKO2FSX48AmsoMg5M2WSStoDaRgLiZCVmrcuorlYef4hjy8n&#10;ZqBGxjRDyA6HmisOQxcJn+EBk1VYpwc3aWN3wim3JdQKLU0xQ4nhgW2lEBVXZdrWghy/GyHYRpWB&#10;Ngl2ZJnat2pINrC6WyakHBSWVHZ1ccXtIg02oQrVii2lT4taK6rh9Uyx+LIYEFBoip+TaXtQa76B&#10;Cig1Tu7QY58jdVrUWi+0avNkawsDDHCNEkDUiR2rhc6YmZSWRO2CgWEuXeNixgCvM7U7eftIfa/l&#10;qYO6zAdr5DNC1crU4VqJaCvza11WVbLVD5vaGEpj41GL3BwhxHaT77GXi9Loqn+LWhWziXJZe6nd&#10;YG1MRb1cRyP+0iBcCgtuveODFmigKWptP4Px603HGOrl4BPrHAeKkyqq1NOsPH+Ng69ecwwlfHLi&#10;jarb1aY8Tx++Qck6bM8osg1kJTkFtoftrDkTzCHteZhNkIpDG6xHSJULubAw5CZBrN92bA/+pLe4&#10;Qr4S14X6pZWMoeF181ttsJnfBaO2clXT45x4XixbXh7YEFZluLyx4RoEkVXHARtgKsDYRJRVtOlo&#10;7930h2YqYgltmQ0SOl4c5P3KF1myAPlSXkNoquUvXzjNINa0IQPJ8hX9fFJH1DWwU4D9GNL5Uf7r&#10;/ib+Ungy66NeCUNxbF7sG9CVCBEz0SpFMRZnhenCYkZADG8xszpVJO7J15SdM8pnamSDszoOnqer&#10;jXK71geSyOidctajaHVymWio1/HMcIslkQSiK4/Brk7XfNugtvhnF6h+2/bhbuLRbPpNN4Mc2m5U&#10;mW5+WtI7hY6TkN4a1EmDStFvtps2ZypW9BaPIZc7Imrt3sEXNqvlxWGCt0mV94ixTTkrrb8hPJPC&#10;q+DZ0UvRrIkM8hfNFhUncIUtz1aBommfoLfjJ0eS0ViUZVMfUG7f45QB1jqKOIVy/vlgbHKLWkWD&#10;w1JI2TwS7kZrvSC9v01FFWuVA0SIMfF4hbg9Whi2tqG2OIutylRsSygLqrvVtog0vwiMmfaj5ndE&#10;euZM9QXsUpZHya4WeQrGGFTgIiYmB9AXe/VcTqmbYBvV9I752B5I5aLNFebhnSL31wPLnujpRDZo&#10;0pDSgKhX5HWr5uj6bO57dkZVyhhUDB1QBnlRa7/fSzrYy64J0xxhny0XWk5erybt1jAFrENnRfjs&#10;sM1C5q/fTMRbBIvoNAg/upuR8GUfbwLaq0cAXO46BymHxL4Js2pCeQLYxDA7J/spARXdMUh6c5tZ&#10;GzGA5GrSPcw+eSlDejZlJniNLb1f5e1nY6OpClEGGNsjBAJQwwl9B14IcKB0DhwLRdQgvBJodb+4&#10;H1nOSvfUUouwR1JwAYd1Y1K9Qj+eBjNmXiA5K+LN3+LDCmuN/EE68pmM/LJcsY/iEaqbATNY60KM&#10;8rGtHZWHLFenZhPjKHx6q84tiTpqcZWvyv8xkvO3zVBmhYdFKzMCr9ZQhV15WyjAEKfYVqmHrVg6&#10;4EvlKcgl7lDRXZd1A6rgWaXYWIxXxq7mwAWu7WET69w8ahQcKJTjn6EkSpOSRHjzOl1nJhIVx+l8&#10;CT1WaAfzCjAlZwsvKqCNNlD0BIhF4kqd7XG644wy11TDHh9tHx3lbxyD7XADxdpD8stRDnsd+GCk&#10;wmEW8+gNahmt78kyeNXON+C3mYfV5B/FLeGhD1MTAJ0Pll2NK3tEt2UluFPis3Wt7iuZzFa3xqaZ&#10;5kiR2QSLJL/F7sWmkppmcX/6+eQKBo5WpZxJeBNVG5XKQch1ZuJtMb+yd5CS4NaRkibkINE20xs2&#10;xcc1j3bcu912QGQD437LXwWIjq5NUwVvfqWTZGZk2r615zfcoby/PsNafhFGF6+iMSZUpbSPIN4E&#10;EuvI0CSzxTayLzZg05Ww9eP6DPsRDJmovsP6gk3X4gqi0v8/RRAJcvROqTtPw5vd4NXtvfXVtYWg&#10;1vWt5bX1haWV5wtLTxeXHs8vPFhcerC69uj8fOXudjsGwpdXS7exEb7bTKfWdyFaPz0KZL243b26&#10;P7h+DWoN1/rm89Owr6l0DdeaNq2/+PX9r3/39k9//+W//ec//Zf/759T1Pqr37/7/MuLd1+k/HU/&#10;kJVuN1+konUvePXu7SZ1rferl9dzV9fpebN6fTW/tfXjxcUfPX7yjWfPv/302befPf/e3OIHSysP&#10;Vjee7h+uhmjdO1yjojWl2snmXB9e3pzcvMmAzKoaM+FUKGXsZlNPQBPB8GjZmosgdAdd6C8SP8yg&#10;nLCsvJKEfXxH0Hla0GXAJzs0BZEkONsT1SjWIAlCFaNgjJpohgk+yVocjCYBm3x/CUYDdAsXLXw1&#10;7jdjOoX+lUq6GxFoduNXltyIis0DtwPknX00HoUQS8EhiFRnY38IZ1p9mPIRIJlGR7TSGd48k6eC&#10;P0Eq14q7md9p4SV/q+TpQTbl7A5KIMISb9OXhhQ5wmxmNLuvaYpSzPwXBb1kB3B3yPgnLPNrzRZX&#10;H9vePIRZOZKiOypdFZHWgjKloUWJA7USoFup2JimGXrdX7qjjy957xauwbIFRa00a9BsPAfd1AdQ&#10;n6RD4GI5AfwnwOd2yinpLXsTKp44zxf5qoSVhO8yUcAqqv4YOQnlZwR7nuRSpJpXJy3WU5aUyQCj&#10;XETvNW5GUcBaYsoNGsYwJWm5+I0LgaPe93J3RXQD2vmRCjLLwnGapvP7ZoIbXx+OxIbRLo+sNs0r&#10;58TrxpETl5YkMBI215hUT8jJ7bOxaWFeAd7MMMkLhZizklSIYnXjnhr4h4icywU3Xm5Wwof7Xvg3&#10;1AeT0+ZEKev24Yu9LC1/FdcNgCdelbjwlgH4PTwDL0XO7b0MIVkiVwscWVZHNbFC2wIRSWtt1Stc&#10;6J4cTZ5beJa74DFz8G0hy6V+j8P5kkFSeQcxcGrcZkqXxUFKlpreCitCDlQrUWmxcGWm8Bw6CKct&#10;ehBRMcfZ6sEhjpCNnITiLUGso7jFt+pdLS0GyaTBjLLe3BHAvJLgCM2HI3pWS/rQZA0ZlefUuEbW&#10;mxHe8u96Jreqog7q0ZjYm1ednnSWaGTkPlypyK8py6+TuQj2LQY8eoDfYzqig4OsPpmjolbWxklu&#10;UB+vFnFkGY8+P7+ew86vQ/gHQSviaDCNvEI+sLFm44HSm7kXsovJ2RPaHpySt8qenje0uW7ve/ML&#10;TRN0GRROtMC7lrwMnuaSqg7ovRtJ5OHVxK30R6H3C1lbStApzxSYyh07060lrsaEB31u0md4WHkx&#10;Z0E4rqvVX3A6Q7gxJDwlG5sQsdRWc7vRfZdfzJG3e5PiFP3ARu6DAl1BRUtYBwqFiJOIbraruGjs&#10;BS4FQ7ww7XH5X6sNR3ZsomGplSArEUMXM/KtdmmtSpdE/9crJsTNcxFRmDfXt7ZZlsacIb3uSiX9&#10;dKxlOudhiWm6LQ7jXzlqVceDD3QTke3sClm039Mfe5+bIM+nPJcoug9TCY4NrARyqIL2ykQL+Uyz&#10;csxdunvRzGRxHdiezjP8Ru200JFyBggMEX6TaAXb2O2azUFLBdIjMeq2yARx4kBaOoAHUJSmriiU&#10;Rb5hp78Cn9lvHg5JIF5VSCLYHBLNaSYBrWm+CuyrVkBzO7aAVuSqIXd9I86Z0CBDpQDYJrdsx1zt&#10;cfXGDcrdNDTiS8C9NgMrY5mLUz5pBOoicMJpsd/IMSmBLI7IDituyUINoQp2tWKTd0rBOdnbnKYK&#10;CzsUJAwwxnP6y4IqggXvDFL6vcqyENEHsFOEzEGCmbnsDNRUPub7va2VpsKFBjSKwFGeKjLNmBzK&#10;W4HiQEkoNDnBdFfGSceOnpysSgGLbIfc96aGtUFGxdIyt7l3VFMWtQICpz6uxBsZVJoPB6FAsIn5&#10;86lAoZ3jwwDafFVrXIW4QKSiTRW1qYWMLzGYGUykHrjEpjpnxM/wqzof0X8VpMo1zDtBmwDOuj0l&#10;huSD8J0Bq3ESTicby7brDCybiujVvzCIs1JVpOAw3rytxauaMPGdaGMF3oXcJWMF7a++1iREJc6C&#10;t5HkaCJhRoXXDDpz26E2Grfagfckf6un7eBIosJiZXaU2hQ5FFSsaV3td5oG4KbSPPf8BtyvVJiK&#10;3hxGqFeYT22f9kOjWdpaHjW5JYlf6Fmly05mp3FuSbvm9Mj1l6IpEFkQzK+YAC3+xkzZu4IgeTRo&#10;RcLe3IzcPffG7wHo8gj1yq0ldqwzGCg3NQPuym1nLONUtgdKOa9T1OEUzU/PmFgPg5wxfSktU1RE&#10;lA2nVVuTpNDgwwDOyrpcJwFb6loPYsuWtjf7m/uH2zt7G+ubS8ur1LWurM8tLD9Np9aV1ZCuD7e2&#10;n15drd/cxEB4/fpmLdj17vVuDISjAY48OMLgizuAa1DrzduDuxoLf3qYAtdPf3r2i9+8/tVv3v72&#10;bz7/u3/81b/+29/Giunv//ybyINT6frpz84+/WnK83bfxj34J+nRuv/2sxTKbt6+Xru6WShqDdF6&#10;fvZse/ODufnvP332rWfPv/v8xXcXlj7KUa2tP13fehGKde9o7eBkM7WsYVmDWgNZL2+zvmO/dJZ4&#10;7yb7EHbK7XYz3JjYoRMcYClcNyZQqx1upGJwaWrrIB2YkVsn8mibmSnrzB7W4M+1FcBjepjeNtF/&#10;HoW700BYByaUrgGxtrdGHCK9Y8dw8BVaFFKJg6hUXCAhwBAatHkz8a0VgXgPAJ5wKQWQSnnxsjay&#10;sZ9EKUp3sikbMqSe+BVZxVqJWndK89wZaZUrDy3fBAg1ihB5NuZriNbYvUGAuyAZ2SivcjAkWSUu&#10;5BYGz9PYFO7FPiuqgjl3QzRyirU47nZbTgZi0I+gMFQRh7xtULVwcXmPAZMx3PhskeqAtVK44t5q&#10;wwx6DNPROOG6ac64wNhEdaZ5DmPIp5tCQsUgI0rpy8gxQ26UJJ9q6noimDnZ6Agj01rC5F5TSW5k&#10;yaXOQmcvgTzPb5FVpf+b9iQTZ25uW9cWlYRiDA6+0XDhnLC2RIpcCo03LRdkDOQiA96KqFv6aDCN&#10;hwdYtGJdv7Nxf0rsgrgk1SFIm1ssQjAesrTByL6DxDJvxXgGEx0JM74F8Kmwc4ZaRdoQ5k49tNMt&#10;1s3pJBPRkL1/6YkyeX1x1tHZjlDeEl/5H64PkUTX7XglNKjiFpSIkIIutKsPM0pR7GpyKUxOTRUT&#10;DZUAloREE3kOKyKvgiSYE0Q719TMhWDJAuCi1uQ6kc2DlpOUCWoFXTNfDIJpwINKWa7VoyIUO+YN&#10;AzxIx6FWletri0j8M4th1OMR7w45NBdHhtZyWbXlXJaCwAK5oe3EsMoSX8NBUav2V6bMOOv8MZHE&#10;QLIjVIFfR13LqpO8izbHPl5UulYh7Jekc+/t66imM/AoX78K1r1/G7hbJjYDXrFGclUpWU9uiHwB&#10;GZ82i6LyX2pLEWZ+fZQ0T9kZlqMWv9UAorldjBIHbVu1/HA4H+fuHK+vOwMmY02/99KbOeVILe7i&#10;ChEiS2lG+2w5F5RBVh1QHt6FRcLT3I00b2+QCwhzpz/KJBLHOuSwB8st7g0qn+nSigLfFGc2J+t1&#10;W+Ntm+Vq/nvLOjZ63UBWbUUmb1yuD0nFHUUTTeGBWqsPN1fVxdmzCD1Q+G1FZa6upKsrKnPW1ZJf&#10;cWEHM7uO8Z35qygA/7AcsPJ1DrXLhXZENGqCoM4P1aZ4JA1LzTneGHVcW7Cr+i9zBENM2wi+ZOPg&#10;D1xkjGQaMtmdZWq74PV0X6gY29JHbwrnm+mvAZK0mJSgtHwnmtwpOYiuZlCInq/poWGAPNRAQ6dm&#10;e1JhG3kNkq0U6rcWplUVw9+BsepFKB/o/lhqQdWPtTOF7uoKy8q2pDNxP5Fes8MWeoSqGiYCnaf5&#10;Hvtdj3amvcIDkVr64f7LRp8nJMuaOjd72FiizG0zKa4DNRoQ6Tmqi5om0pVL2jW/1XxNUlft2DB+&#10;qDrp8kI+2oC8BcZc5GYxvN3sBSWQgb65O17tItKRpPbjfQwNMIt/+5dGn0UU3aHbHG63sCLb/CKV&#10;huJ5BMlgvNbC1FcMtlBb3SEjr1SqCufhz2SP2ToqKQ9OUAGgzcG0CBHp1rQ4uOZgXtXcVpBCovpG&#10;+Inq+6SsZotFq62N2ra32LMIx1gQEc1qOu4c5Q29+/K0gW18Z5uS5DmYUP4zKCsEqVJbVJmTfhNk&#10;HtR69y7CKKBEwWF72JQB3pHMy/coTgbyFEZWFVxkWF8lb6uOU3DdIOe27RXvwA6Ww8vp7KgfLqtH&#10;nj1vCycnIh02v6mXrLeRFZTwq1QdlzvNIGyHnistoKF8Jwo3fVkD4znZmXo5jXaCWum/KokquH0v&#10;Bp4sgocbk9JX2No+pm46fFuQrY7BvFiKtag1j3zn1/oBrgUV82poPfmpKpWv0KAIxDibLTzBvxdt&#10;MBIFlfq5o01IcMuBedLxiJeIGxgfymhLfJcglYBmpQvRmitLp93ccr72ItWt1+EwX10FiOo2bJsj&#10;MxO027EQOY/WzZogya8fpc42bxvJD1HxdEcVeU+1xU0YNLXQdALuxFOmoQOx2m6rcHEdaAFhCdKI&#10;FrpqZEo0kUx99tT6uXllzFQVD5uiQ1dQnhbE6xVwNGgoN4xhDbttid5IpcEZ1KsaMMjGNF5Lq4BE&#10;b9nwYsWkPHhjazmoNXTr2sZiGt4sLkUbHMj6ZHX1k+Pj+Zubjdub1TyCXYGv9zuhUgNc48YUpHp1&#10;H9S6fXkfxnX3LsD104PbtMP5/PgnP7/88te3v/rN69//8Yt/+PNv//Xf/vTnf/vDH/7+F1/88urN&#10;F8evP4/JcAycNiMPRiH86R7y4LdbkQfHhymo9eZ25fX9+uHBh8uL3wzXmqLWFy+/n8fyyoNA1qWV&#10;h8vrT3YP4hu8vX+00W43Z0nTxHn7JrtvYqPkxUOuJljP5aWAJ3E8lWZCVh9hdehQglqYy4Jdk8JO&#10;bJlyfShwlYIoL4R1qgK2bAAzpwrjEndK6gFSQIX6lF0hNzYIlv43gawJ0/AfGjk8LRACvbq1TA+V&#10;Re55k5HG2IGaP7ZIzN6MowrrvQqUg6dFRBIfWBm38lmEhiQPyCTWNQAqhSs7Z6aDsNUqykKmwr92&#10;gyRuszXLiHq1eOl+2S2/FUfdFxvwBTu9+fxT1WijKq9haGurqhooEcqmmNqSkwMl2RxboXKheJnG&#10;ctFtaFHvK7zEmk2f4G4PWO00MBgSpoXfKnwyo83sMEdkNZEAFXcZzetrOgOTdByNvmgorLw7pswG&#10;hGYVMvUjWlOinNOfoVYjY/bmivfwqs2x6QqDuXTunXqqimw1lyY7oCUjgDAXIePEJpaETRV6FYMB&#10;8isHtfuFgsPRMgeA8brtVYA64ls637yilhsJYsuSp5i4yTIdVuqDqt9SeblitnxhAFU8bJs7FzJN&#10;3AWZ2tltNSiX4Wz0aeZilMbVxCUGTpHhBQxrXMzPiVpbyqXlbMbR/XXATwOavMcVzzDdgmFG/lQM&#10;VmVvyYQRh03/OxjmFpJVm6A4opDY4L78lWLIlPwh5E4BpMZgDE6ucGnMrpON0RMKH9JJtcRaUtTA&#10;Y8f/kKc2Tm1YnMheiFvKF8ITJydmNOplvZ2Oz5Mjy1LTFq/2pGk4nsfU04LY3ZQQJz4LZB3VJC9A&#10;C4N/a4g2yPYGtcgR2yCREYh63PE5EnD9YElmb0SHU2n8gUXbqKnJpug1MiBBR3bTRQ+sypFB4k9n&#10;mN3n5oaGujhR7w2/Gla2XGuce5tyoklY5ri1pngI5yYkNWMTyK4SlBHqx6YEoMJgaJ+xhugMp1sE&#10;Tr91fyj06nDqiCq0MxM3vNlzFvlp5wIygSZrmtjNb2VxIPiWhxEFVSZKvsYUhk16IIIobq+wq0tN&#10;H2bBhky0I6R30+k2lA5kc1wzEbwoOrBgm5W5RR81Q+JeC4Mlyfny5tf6K0Th1kc0V9Vlwf60KWQl&#10;xdNy1jLqqgyGtlxLYQSKjnAw8zTrZ2UOQ5OC5ETci7mU2ZyeSM2oOQx73uQI8576hBWYMRlrC6we&#10;QeQw0GPnIDN68GNQhc5lilFzYEWt7ynZoR0Dv00sa6W5LN2uHkNnlE/pawXKKrPnPIXM6FgiTTD1&#10;RJ2xoE3GwRlS2wKkp7thrqrcXTFnV35sqCU2sS+yuL2+SjMD5Fmuirns6efq5Z35rRmynaFiR3Kx&#10;WYABp1wsnSe14+pV8kK5heFVO9aEKQXAm33OFVbuNATJRZguHQV4LQqYFVz0vuOQwu7f2uPhAUFe&#10;2C8c2kCxzaiGYyRjtpxoFh24P4ecaqKqSF4X6wY6qu9l3OZ0Cnc70sItQ1B7tY9cOS2C5X41feBU&#10;bZ69hhpwUdvH+60FFT9X6z5Sim5hIbq41PX4bdD+VaRd5YtuTKAp1RMoeIMYJU6H8LUy0daLtmTP&#10;tL4iBfc7vlmGU38vVKJ9FMj13CcrI4L/QIb8s0Rrxb2lEPNPnZZY2QJw8sFAGxGsHKwMp+88xapW&#10;laxINYhXrIX7rEZEAAcspmQpc8B45dzij0hFa7FocaAtWy9BrSdZuIBURZItKNVLCUq2X16UW4Wz&#10;wHVg7+IyTKrgPytpxlRoVpua40Q9GunoXaQctlQdzC2EZZ8X+ACn9ViC2xN4FytVxFqqOQAVPKwO&#10;uVWlPslFxnKpdar9Zy2XUq069bnhq2a2TNzQFrVKt+Z3IWMxasoPjX/211sN+7VcgmYaoJK9HDlK&#10;VdqlVakjZSQ5Meriy4tWrXQSztIJ/UgrmNsTqRR5Rg9fNXUKnpjMccMQZEOr4hbNzc6DxEAkW6/v&#10;Pn2bH9rLRReyMlySSWprIxIGafCIooCC2NlNBdBmT2JMzI4z/2yFqqcm361sGOrZ+1qNe8dBgHGt&#10;zPJcpfjwXiq2NHynTHcoCsThhTSOs1GQMCt51SjYGLdNg4YPoSJGZ37poImnggbJDDf4I7sGIzSM&#10;EO3gkiU728/RbspZY8V0eJyeNxsDuEYhvLGYitbllReray82Nl9sbz+5OF+6u924uVl+9Wrl5m4j&#10;j1gxxTr4XZTA746uX+9dwbVuXb8Ogg3LmmatB3Ctnx/95MvLKIS//Ovb3/3hJ3/+59/bpvW3v/3j&#10;Tz/78jINXV/Fdent1qvXG6Fb71PaCmRNRWuKZpcCWfO4v1u5vVnc2/nR4vxfLS7/eHHpwzzm06Z1&#10;+eOV1UeLyx+vbjxLt5vDk6394/Sb3T69DM48vIji4yYRauLmYtfjV0EidJgkOLNZay4UtHMebbQA&#10;Fw1S5dEOrnDRkgMo3IiHKtWr+rSJ25onaXAymUxQ0yi/GpMhu7lSmRNWIdQrQRsaV9bKtnjR+4eH&#10;gRqQtQETmqXkFKZywQlitRgMNaY2sPyoG7xlsaMDJAWKbAPZ5tvuTPvfHqeZ19bNsg8RByt5LVmn&#10;CFYnJ78T/ZKUSHjFgjpjtQomZUrdPkHpNpfD4F7gyiaqlLSpcemRErw2Gba1SakPgZ/lTC0lVdnr&#10;r2teNcz9x5GDcjM75YXMGgzw0+C7SLLxq1QVcjI1ckkMqVbQjruCZDGJ7R+MO4t4jSB5Eb5xUkeX&#10;YxmqB/t2zHCmRDGaJTGSBUujMAkknAFDmV9i5cl7iWyRvTHogTnhbUaL4r0sESVyc0cijlVdrKnS&#10;AHgEuJKQA8jlt0z5t7BTHOtNEbGQ5xbBJv6TqtU92OnPGNBJkjZxJSQ75AjL8Ghl4AmWxqk1dG7Z&#10;UmOIcqpDPTtR7oPl8JiBSSPtHetXlqZ6QZflLojKE1rU1K1K4OTY67iCEO7w5v2CwEqF5f3qV0x4&#10;VObH0FnRYHG4ONYn4HOnKlNegovGVyVdnexjDPiF6VMF3ku3VaNDBb1ehxqEkhfQw1b2FQ42MZko&#10;Hc1bjjAuTYbFwIbyLZBv+ILmCY/qhIta40J8ltaFQ2w86vTClsBreSIFAMZG9v5FnThaoU6T3QhV&#10;mm6qZx6SbJd9UX2LeF3rZnXg+VQ7b/VeUFQslGUBKUUmrcFq0PtFCXouOj1aRa0Ur3YhzQi/f3ef&#10;R02P4PZJM4VZvVI8HMjIGojAPnsuHa2cZYogQK3qsXOcOZjMOFuqQqNpikZHCqXpsEnt8eZO10bl&#10;UN85QsL3yYqmCZGmOSqj6JrQHbAYuKoBlRct84Puk3oqg4qEclak18vLAatRInNkOqCtd5sZYbrp&#10;uV1iHIGDJj3+4mDUq61lfqlkLvhpmoDkaaB91ezte9TOnK7nAtrmCEaSrmfXFa9tn62NHF27GKtT&#10;y26G4mXCMsqpCleayGDNH0kNljuZzILnekrL/UrglyUeegf52DLAZhtV9rogUDQ7XM2tdRw11V35&#10;Rx6zuujiNBlsSFfl9KAaB6p/RY9O+VGcqXF0FWT6q0/q2Rl+I8Xgsmx5pM143hs1AbdmZGC1JPnR&#10;KvVsTpMB5i/a7ab2zrm8XFU7U3KQmhSwVZmBwgp4VFxLTQ9mvoroJpoLwkf22d6KQwtQ1nGAzykJ&#10;WEhZyFpgafaBI+xiaw5O0Nvi+WH5Vv0tX5g3m+TiPvb91UD1pnwlQpilsFEh+TbOvf0dWy3pxR/Y&#10;TKaUDZ3lTpBZjleHoeBPmGrVCqM+tpmR/rSzgLrl2ToW6NvcATF/f10yvH5LGP7DEtP0KMN152iP&#10;jMZ7H1akNKRLrsJS0hRKXt0uOL4/7zTYhjHSc0j/1OBM6SL+6wo4p5oU8kkfJqAgr9PGElgrcTW6&#10;1ovQOLUC3Sasmx8prSUsHGkIcuKyZRPMBtaK7kCkpsA00JJSKhiubHiqa+XiF0eVooS0rHrUgtLy&#10;f/geJaOtoLJgpLA8eKeWPYUhEKq28Mw/t48PNw8P8j21hkVzKyj14Mvi2rCHAAwcG9QWqCz/F2YR&#10;GC+Hj8BT/SkQevC06XMbY9404xGLlkf1AECq1jrxCgzi1MzGTivhRQZims53mCFXAp0Xlfji/5TP&#10;tm42+llVyqYY9BPeD2Q9OYkbk0ws+mfPjgMYmQLrZnsMNOYB7gLXe5AFw7nj3uXzr8XZ6TByYauN&#10;e3U6aFov6l2EyPbDCIOlT8f/NvvSrA/njwy4+nhk3JTtkipgdJZkN6MPwpx9f5W6aXXTgxvAVXL5&#10;8v4ur3tHhyq4N1tan1LgKITZFE1ayNNCiHs7Wy1dYoqMAr/iIDA9MxIYyK8VrxfHWkPLja9goKi7&#10;dsHD00Uq1S0E/KkKtCXdJfc7hai0jnid5BCG16zsUxKaVLFbDpBAOQQjLLRt4/KG4CWsupq4LIJj&#10;iaRpVBA64+Q8O9/J/ubO2tbueiDrxvbKxubKxtbKyurc4tLz+cUn8wsUtS6vPNzdfXZ1lU6ta5fX&#10;ixevlq8DWd/spM/N7Rv6tabnzeXddojWoNbbQNbPYil8Qr9WWrYef/azsy++vIwV0x/+9PN/+pe/&#10;+ed/+9Mf/v5XP//r12nlevV6/eo+DW+2A1zvP02XV4pa8whkvbh+eXb57OrV3Ns3K9dXzzc3vrO8&#10;/N2l5Q+WVz5eW3u0sfl0azuNeeRa155s7y9vH6zuHW0EuB5n9tnq5kK8euWTwNegVh2VhxQQ62C2&#10;TyyUE2ZBEeDNqF5RA4+GX5jWTi4X2rRIig4egP27gi5i7nKDudGlRBKBgVpHixfFePlOUhVBs8rC&#10;IWNTLjUhHzmlqRpn5FOHTQX5xeb1TT1UBAV71rizH5wS/61rTRNAmpG202kxYcM1EUI7wcriDj6W&#10;7a12uway6mBDsjmQcsA5LyGZ4uTJDjG57RS38J6pDseqSOwTmjpprU6z9VX4uzGX0c3XEmE0VOqB&#10;CRpjSRpTIDKv78c8FcIJG1HtEj4KqjvCC8NKBfchpP9Kh3TXzbjzBTgRp069cxrLyjsVjQ9uGYyX&#10;X58qyqq9z8ETRotgtTs2zy31nVhHFiWzm+AmX0i6wUJZTYYgaTEnSCAUlChiB4iO4wSbkeOw6au3&#10;aaQVRtukXATbKZXgrXSi0bm3QxtntYWl/iBa6SOqRlQMVqViZX7Q1IKiXEZZDgxpZQUncezkKtxX&#10;mqooEqulViMSxauq0QY+JCIHKUkY9j0NucxSq8qelHskWQyROZFZYe3wcC5Yrb9rK2YJ/swNwenV&#10;zMz2tgwnV9cZs1oqpln5QtZaUg1ZbHX+mezp3YrgPwdsp+WWqTt9rO2kwwqiX4LUEflp86MK1GvL&#10;A26ZwKj9DwhSq9Crj3E/Xi19/zdjIwZ4zTJEORy8yjthX+VnqmpOocDblG6i4xCvzgT5TNgy1RUN&#10;kuZwADRDUcgq1B8saP4rc18H1NZ+g0P06UlBAdgSmtTdZ8qP0MQ7ix41qA6wqWxbXb3LTji9UOJR&#10;/yb3h+B2YE6OITy5S03q+TG7ommNLsRtcB2Str3NT4JbWVrh0odwQ1lB1yJQa8BwVkiTSq60zO7c&#10;0Nzr+jC5M6oZqeOraNOpkcgMH2PqL2wMVlynqAE4WlxXoNtlsOnvIUeESq3zisgnFBDIkwSKbKFc&#10;vQtFpnl1+O3d4mowRJsgq9qnKWv/Kmp1eFS1OL6zTntwa3iS2bxaJEx+YaJbneMu76a6et97/F3l&#10;8noJ8/pgd9iIJOGy6HLc3mN+tjpM3+BYfU0Kj4f4oYnLsRI2f1F7YXsjAxhY0wB1XvBRT9vDuKUL&#10;NFcj/ytbS2MSlaIMftaBSa4sPUsCiKlqvWh7zpPN5Kpi2Ct6bNEslF0rnvqRfI+GJmAeHeCblxni&#10;Z7KBo+HnewNhKdDEckg6RVCXoblSd9biskTqcAP+uukn1U+i1nMGLAy21lajejZHpfh/VJv37Hqa&#10;5ZlbTVAoO5NqV4tRzNxxO1IhbqYkc9kl29eHqRFcLbZnqJf3k+ocdbm9idNd0+AXcnXocl2BW4jL&#10;Wi1CHgqCQt9mcpnUxg/5lQle8pweaTVY5icIUF1Fh8iZgzc7YDnu0Ek5lQZ49jaNwtpphibOR6uC&#10;Ur21r0LZZsybUOgMKiY04A9uCTStSIp9qoR884NbhzvcPl5nLJksIEonXNcGFSFuWmaenVgbCLck&#10;dsotu9MzVc4NQo+6VnqQWr1Zb6RqsvIlinhJnIlHCmG4cTkGcKy5nkE1ybiWZEqEP0wlIZ8YYFZ6&#10;D+WwpKUexS5KLXntOCw4cisZzWAkKvndlrZieKE5K5ycvOCknwcWFlIVlBb4eGwAmTgYVfEq8ZY6&#10;TyymoOX07pE4tM7TVje2HeVgzAjrWzaoaenl0GlT+5wgYY154Vpjs1TUWvbSGlrTB1EFi2lb5mol&#10;YzqZcV7lbOWrc5BooZVkj3RAXi88lgjENFioibg3/wzAjGa4Hkt5JU8CvmbvT6C1fZQSXBynZlWs&#10;sqz5QuydBvV6kVuWQyLX8LXZhahC2CTBqPcVDWsXbLFrFcxqbocDcG+S5zlyDzmZjiTAtEbBU0Mk&#10;1l9dqk2xYPdMQWmF5hpAT6Lt3BIVwrXJqiq4CmE7RnBIolMWr+FFrGvW5tHetsXHgfUOmmwP4Y5o&#10;TFQ6t62E86SjJOeSxAZE8dTwxqHMMZstJtHSPbi+AuaZNETBnq4+KKwRQnT+i045id0VxjRDI31E&#10;waH1rv1aWSy/mffoi01SimGHoKiLY9PMWFxY3VRJJPAsK0W2otODje3VWjGl7c3a+mIeL+ef5DG3&#10;8HgB4PrJwsIH+/vPr6+WXl0vnl3Mn14tXt6uvrrfvHsXyBr/pOObN3vBq5d30QbvvXodYfBRUGuK&#10;Xd98fvLpT88///nFz3/56te/fft3//Crf/3Pf/tP//rH3/7tz37yy1d3n+0Ftb56E/fg3bt3wcA7&#10;9+/y2EpR69Xt8tn1ywDXV6/mXt8vn5482Fj73vrah0vLPw5qXV9/vLn1PD1aYxC1sfVibetFFMI7&#10;+6DWPVFrIGtgarFr6dYqhLUPtQysBEVpkLRjuNMMluAseyESOAyEkzdN5jgSLKqwjvIcbZtlP2Iw&#10;y9/bp6Tslks2ilDNP17RDreVSGOtB81OQtPaGCjrIkgaut96GKIWw/CGvVNU0DgjO3R3ndzNxKNG&#10;sUNPOyGZERjZNkA7E/VsFaOS4KDzRIhHGtC7b7U8TGevqReFgmHaTiiRwm9TSmRgp3hKTXmTUn/4&#10;SWBAxRhuMBe/OP/qDAGIMiqd8f8Wp4VRAbEAVlsh6a93oOadPbvBwAA1g/EqFCTpY8gLK1tg02im&#10;ESqdHuQfeD+pASncqZi8aLMpeaIKu190DtbpZOr3aH66LJal5oiNh5U3qLLXylLkNFbay2cnw2fi&#10;vB6VuzspJN/M1pj1+tg2sB1IyiNx7erwaMpA1mhcYXjyeCEmoKEcetAv7XihZFR7IYOhIqVqaMvy&#10;xUE3+AqawjK2lmGPfISjiMNr8aR9WSG+Jj/MlkT22xjShsKNts2SDFA6q19iiDpiW1Pa0LCUe9nC&#10;vEG2H416sxguStxoeWYdPo2DExlXKgmS957O7H87SnP1aGFSLqKimNQFGd0aLVmpW9WDsKGhfLGc&#10;V6CMK9WVSUhZq9my50HHlS3/ysfBlkSx4D17eMgkFJYTh1kO1GLvMtW5FGWqcwB5UnybRYai1jSM&#10;tWFP+mEEr1ZCnFciw1ZyzMQPZFXmN3RxpdbHjRjLeKYSB+yC01wkd1Y0i7ixpJmGRpw41981vyOz&#10;DljU9k+WRfmG4PbmMTvmmx5qzWS94lrFmh/N2yIGhlaFlaVyu2ZjFlYwmLFrsvbErB8eASBe6a/L&#10;hC/KwxQZjcmr9sTBkOoYisBJ0JAjMxXVuhgCa8vbGjVWO9052E1Q+hT43e8pZC11n6tafbXB8VAU&#10;S4AQFRnnxa1E25Wcr6gjV+w490JfXNJtrsDlGzPCJyJ0uHN1VHiRMXwuyq04ecoVDkl/R2O1u4BV&#10;8ymMyYyNynqVaZTMHAuCi1IVNEBcGW+6CpUqpwyE++X0HHO8yQ62J2lhcJR0qEjYetdWN/iRXMMe&#10;bZfQImRmoqJ6r+GwcsjhWciK4VMJySb7uh9NEnQ2r1LWI+FSSlYRL1fVfbMJU5Nl3NCaxJYqzErr&#10;0uE8FbVW6C6F2IxYBcaK8nJmeiX4GKWSFS17EcTncrNSrwZILhe7x4fplrkDLgp76XCqXZzGuW7o&#10;uegh4YLGxhkNwrP1/7kdX8lKmM9iIpeI7i0uXiV1Nbq5FoI2ZqsqalT9UMyilrUlY6WgO1wrfkbQ&#10;ISjtrQS56ReFBLepQ7KH0L+FoB2uWVI8/Q4tjKa6Dk/xwygoKLNqwAlOy0WTeuWrWoPW35pVnObj&#10;xZAFky0i6J1VSk3TmoayObYsj2IeTiGTK+WdPRevWK06mn5iADfEncnFZY+HEVQ5ee87IqBwrbWn&#10;spZQpF3TI7pmIlFElRnz3ljDyBDS8xJcF01IKgQTwA932WCTym5l+VpOCd0nMmzTyvfqTkJuSfse&#10;p6kNJZ9aouKSI3DN5NLJCSxa/+FSbixQ6op9EbYZ5AIIojawX1XCNotSjgrgNxWdCsVNJYw+MWBR&#10;uTRgszphPJCqAS4YKUgDGQ65LxRuwUsJvzEXwOpD5NxP1ZYop2M9sOaaHl6pYI+cj/grtfblmHER&#10;ysEIUJXyglpnvHHeBjrz2GJ9NLMg1iaKit9+c8ltIjSZ1aqUB3dqX9a2Y83ts9iV7jt53jW859sP&#10;5vsD1POGAXqtki18DbitkLhjoA1yEpihELZsF37W02v1dguF40BQxW9RK+S7F3GowO0LDCivNjg/&#10;JrinPtjQBBvr/pe8ZTvnxtlimBvF9qqS3RkrnRJhCllTEo2pEtkXlMn2s2luo0dbNyY75aAxIOVz&#10;FW59P8XBcc1KZ1ssnehkQ+aA4zcInhW14prlxynsFpD3+0uda85EmsRhB8isSLI5mKY/K3nydRsA&#10;VIzRcNn2dF1880rrD/MejXxULUJblbyqfJ81t3FMA83yb5NSsTla6zMTxGRTTCnL6cH23sb27vra&#10;xhIVrWsLC8svlpZfpvPN/OLTeAi/nPsoRa1nZ4sRBl9dL5xfzZ+Fbr1ZfRV5MH5LR7c0aA1e3Qlk&#10;HaWtd1sxZ0ovnLdfnH/xi1df/uomRa2/+8MX//hPvwlq/cd/+cMvf//pp8iDY920cfN29+7TvXCt&#10;t7CsNrx5vX75avEiPkyvUkkbA+GVg70PN9Z/tLZKUevi8ocr8Q1ee7S49NHq2hNQ68bzta25rb2V&#10;o9Odk4v981DOaXhzkR56++f0uckgSXFXrkY2DCI25Vh0IwC1XuM5MawyE90moh4iN9TChNQJrLOG&#10;Zt2B5Kkatv43g/qGGwRA1nR3kgrnh64OLoOWRUetyQmZoNERLVspfBUAlxVvlpq702++i6wA44Fm&#10;MUV0w+2paYhyLCMSIvFMY4n2lqBUbLSRGEZEuPiKS+ve5D8ZBqXsQOkEfNa6aFVStEaVaaxSMmLb&#10;bFb4CjUqGGvQY3RiXnnyvajcK6WM95++VdAORzHYV2XqBXIzfrXiK9H+6ExDGGRfwUIdZKVTenhM&#10;kAnk1/cy72HXpAQlBvOJqzjBZhbk2dA4NFYOCCzdMRhjw52eCH0UE6hrc6JL80CeXiJ8vCNurPdp&#10;zYRnjEd+a1RO2qyy5G2BUFMJeT/5Ra0gSFVgPYVBVy5mb5/fhjta7jgBU7fGqSkOBXIAjLYcGEhM&#10;QFg5Vr1kwUWNnIZdllrNCFZtt2C+o6Ysjq6CyTy4yBZJgoH1y+2iIQQKQhtSxrxuHiFruD43FjuV&#10;NzBIoqIs6q9mx4srZhxIA+6yWzlOUxhQaqXTe62gdMZ1sz9K1WWSewmU5biG3C5vTkYpoz0KUrvq&#10;oRCTpaEphRCxiXzpVtuitMo3F7BkYLJREQlTjWydp09Uq45mNlwosh5mBxgSafqaI0nzTOiChpgV&#10;4w3vmbKpCWSj+M3FpFujKYBcz1SxcrIa83B37MHTLEMdZUGwgxtsKzhmSmmfEnFNO5oj47L4Yq7n&#10;oIUNf4mKUL/rN66ahsuFE5iy4UnqCfHYgWqvL2qni9W53VouMcyAf+81C6wSozxbstGeuqFPkQfD&#10;o1osqgjZt7GtdCEVX9ndOgtFCUMyX+Taz14lATT1+qpQX6EBtKELV1abaXK19oHcUFNaWKONugzx&#10;knPHBEerc/mnU28Mqi5TrSGXdCriRbeV+MkwaxT1lYoMerlgOhBnd2Z1ilVlPWh/V4ZOlrHytL9U&#10;7ab1e4PzVNPR4+HYXEYyN3tbxXukz7y5GCnlCAUAiE4LzLBJH3k06DLTrMNFqYtSF5A86sBEdcbU&#10;uafJpmLRqkKCbSzrBaWjq3RnQfROS1Jed3gw35vazqkVxEKq8xNZWkcNraw16N1skdGF8849hY2M&#10;vQykcdAzKkftXwssebQ56sBjLbME0wpgtFgbGopC7opgi8a5pKY5slpy7oVP9eaJP8JZnFBieMZa&#10;1C2JWlP1wBBHU23e9tH+LkCIiNwCV6J/ojKOhNwBXTHJKVd97R49Wab3SKr3LjplfbOnUbMDvTLN&#10;dqkZHm1Le1uL03Iv7IlNeXP3uMaxHrkSZZlMFlvIlazhNSIVfjt4NKwipcKNVqxeRn22WPWfzSBU&#10;9DFlgixCaQcgBhgQtBy156VCB0u/4XGVFycZwrRYWYyD2UH1U7h7INNVd0bRBPfRfqoG/+PAytqV&#10;knGqjslYzNw83USrkqBk5vorE5od9RodDwJCvqF4Feck/IT1Q9bRBnNgnoOgxC2ZUCkHDSbM/2YK&#10;K/YMqINagxvDyCYB/9E+wDUxj7CN+F9jHQHqIIfHKUxtbCalp8ChJkyqf+s+0+N0j+BRvTHC44H8&#10;GZnqPWF61ayG0sxek0VjAMUKlYtylTozVjGluw91DGwrKmuZa9Sd5VRFT7kmnH55TmER3X3UchIU&#10;ifHCGyu7NblfSrnGAWA0VKgkMsBKoY5rF+w3VG0rGq/R1FACw2bjU8vBlD7MiZQiDs8ZxIgrkpjc&#10;ut+RNdDtCXfiSWgNs/gekfJbowVObtwO2mC8qShSvQJk0ce0WuJJElwtcX6u/KotZM93jkIr2of1&#10;ApkxV8bj/FpPprmHGVNcl938FTozRHp3qxE/viyM5oixS0GF6+1pB50Bo9/3SjIJNHBvlpjKel10&#10;7qpi5+GdqwfSXhIz+jzpJ0ycXbPsWAp3fPtfWWKRK2uN5RWU4+1f6HiqUodCXXxIz9X+FheaWVrs&#10;OkpbZduh4M3BVLORGHHQp+zEjoYmBdkhGCj4TIhX3y9Vrguk3pt4czNjxyohI3dUo1c5/VxkWVZZ&#10;taEqbGRDGltNV9O0lCSJWo9jl3+8t4d18Oba+lJY1tX1xYXF50srqWh9+fzFJ3PzD+fmP97efHR1&#10;uXJ9vXRxuXBxHRZ06ex6+fp++/r17qs3e9exX7rbjkJYkXAY1zzZSVFrUOu7L6INvv75r+/++nfv&#10;/vinL//pX34fA+G//6ff/eyvX7/+4uTm3e7F3WoUwjdvt4GsyIN3UtH66nb56tXCxdWLy6sXd3dB&#10;y+l58/31tR8tL/9geTVI9eH65pPN7efLq3FjerKy9mRp7enq1svUtZ6EZc3wfpVeNUfncQzGNBii&#10;NQZLRa20Zk3MR41NCD1y1Qlbc2ejcEuwpekrzW8wTkTUWpPMYRgz+ZeiuAtB2moH8Q+xeDb4uhkV&#10;VdpHJ+YlCEEro2ooVooJ1bFLf7ukIG3SU76f7d4jD0m4Ng14A6D2QrAAxqCELyRGMT4rHrBxCI5E&#10;bT3a8qfyk818T6i7+tsW6DZjjWrI+ltUfGE8YANkWQuJaxHUEVhFU/ePopdq1A3LrlMXqnkY3e2M&#10;xUmu9zTzHuSpHhsxh7udoXPhojpqOcZYIoU/qXqQKK17rVey223RODHNpDGur29BIEXFQd0pDUjV&#10;AKlWctJVHdeuyS8cxIhc3zDX5Sw0uS0BawBq0ax91QVgfLyp8VIThQoNzgpWDaes+bEI3+MnxhJX&#10;H4QtTAZEvGqRj1F7p6q8jQ6ZqIiZ5uXh+xOTgGIwugKztmkZDsAGUnnOP/uiTwpmOvykJqoyDVQz&#10;1VJc1INv2A15ZfsWwp32FAkCtKarQj6FcDWRzp5xsk8p/shD50ll4R1g4gp+XTuZ/CK9UrpG9adn&#10;FeYNlDsLjNrhoMof9rAdeLraioSJCexIYXaf37KIVCHo8GW1VXLVJcpf8+TgdD9JiuiEU9VfAX+J&#10;xB5qJ6CkRIbZsVYrsffDayrANZfCbjSlW13AJZQq/fWVYSRbrlWdNiGsFY/ci6ltI3dE8XNy26VB&#10;kGw0GyXIGeOzSKDs/RgDw1yK6dxIsZPOuczFLNEqRh2Xt8ih14GGXrgucSmqL+2DsTdpUBEPT7L5&#10;XnbGDNSr/KrFJmlvc/c2K54UYi2CIkvGUYluor2kSfaRZZAhDGoVgtISmYLVoDj6Ip5kLlSVoNQl&#10;SbQ6VLNadolrKhbI6gCbeB4mY5snD27KKaMYwY+PUSQ715bXVmKTc0lhWCK55JSxLCJ93Ag4xhaG&#10;a2Ck1n30kg45gGx/F8x+FfqCyTa2E8Hfcm7SigZOcnyb1F+PROBNUttgNNyLyUpvAWLOyTQrlkiO&#10;UoZWf9faY9bkrnK9ZZkL4r3GCa3uHkS99A5dlDpPK9WpYxMJMsfMyC5ZtY75gqjVYTAWHGscQK05&#10;nv04b6cP3FhJWJCbw2KJdu504SJ3prBWFM12415WhzxyK0zeIXwdFJZkHaipqw24kTheaag7I8oj&#10;ckwWwJOKuittyH+ZKcuISrhf7DpjDh0tYNrykDXCaQVd6S/5tNqka1ermWL9JtTssFuRvGhBylRC&#10;34HBgm+xblVFzJcmPRm0LAKeDve98xc3r6x+lulmAZRmZ5so7IfktLK3xBq11rL3bVfTXHb/y4GE&#10;mXl2SWmPAelZQAZNSgpspHU074yaYKRCuLxjB8/Vy00PyE+NT73lxyphozVPtuJkCe3pfuXi2KAV&#10;9lh5C1BnAtsDf3KRWS1psTNkgKZiG9nmgSWVm2PPqOzlDEKTuXBk9r8cG+2+I/a2AplEFccP2AuL&#10;i9xU99Z6IwUahXMKCgACWNkY6HJxGyAaDAJicfbBsg42j84udFXdPtzP621OmcCe78TYltEiaVRH&#10;JdGHoLRWw64edfMCm5SiFAHVoYr4n3yZpGvf0yHn9QEIeILoRqtC1QJWRqoFjANHZMlKDo5vtqgV&#10;VTD86oxy08q4LHHgSbuY5km5wCx3E7E3SnAHyWkr0P4WuGwIEyh8Fb/wc1XzzvhMrx50q5A4358w&#10;Ii030QmX0sx/zWTDQdepzUxF68zgl9NEpC0NIFhDCWvigKunCdNUWwomB3aC5/FSyvfTqfU4bsYZ&#10;uhCKpcrzozsUuMowWwZcdNZXVNvl0ukyRSUzxcNWugJ6v1YA6VAeGl0lslR25XLbH8nWZ36vYw6x&#10;cn6+guxSlNDZzAdk4n4c/y7zo+Pitvq0tG0zzV50DLIYiJhZ5Vr3jlo9K86kG5I7k1kZE3ssZIwP&#10;+9/Au05EMadnroKi8xybXfI4Iw+Ggdta3vyETX5pQNQL3UfxubQ7K6ZkKaiVEg41csQlozTfoL9R&#10;wmhwMswJ5F1bxm39CWEEZZPIgLHkHrp5EKziyQb0Mwjkcgarw55HjMijqVOa7+WbVQhjwrS/Ga51&#10;fXM5bVqDWgNZFxafvZx79PzFx1EILyx8vLP9+Opy6fJy4ep65ep27epu4/ou9atxXdq7fXcY4BqY&#10;Grx69mozXOv1mxCnNr/59DAK4c9+dhE3psiD//QPv/yXf/vjP//r3/7x7371ky/TbGr36vXG5f36&#10;9ZsQs1v3n+0HtUYnfH27fH2zeHn5ImD17nbp/nbh7OTByuJfLi99d3XlRxvrD1dWP17feLyJPDjw&#10;9dnm1suVjecbO4uHZzt5XCbqCKkfYXDo1sugmvBXyINDUEi0EvpbOzRcWEtcRNgG5UjbGzwwZ4EX&#10;e7Y1RVXlKcskeg72oL1Y8ta4PdeKFmKnsGqEFIaJdmoBuwIDJJpafJVYDdhgTj3RSQKC/OV7mko0&#10;/Sk+7B6G9rXbVeZeXxcaIeErnCvwIyYQAhU4NR5qoGCYYuAYoym9Z9xiERR5UtC5RBUZirRLNeth&#10;cgSKmIUJhWdArLY6Oi3JchRl9RgkbDvOs+7T5qF8UZICoWgaphdUg9DK3Bq5iqB4J4daofVA1IO1&#10;G8qiwdaS9OkUkMpoMydrjL0XhV6aGNFvg8N2s3SONHQm+hkY24tjIKXMD545sSBPeq/7/S5B9WI1&#10;f6RnlReZulbs+G0PIBQf0RVpSOucvZhAJmXMKSQ4SIFfLZHLCffe2bPXhnie3Ug0sLgrV+YgB/vR&#10;FlZNeTQvIG2Cu2zuaQH5KKZSk9Ywa8bGGEtR6yj7wZhxXhj9Ky3jhk5cygT/9EOylrWi4joklWtN&#10;hi77h+uzp2BcG4h7G3eiwe9ZH4g3UpASEkGOZ+QjKCCv8lmCulkehkqI1sSywHJ17M229BZIgIyx&#10;7coJ8CuE4yEZUhBItnEkiep5xi2AWqdhbPp9Q7BXSN8MQlUwYhIuS6+D0kTmIGLRyUe02NW1l4iW&#10;QHYwSA2tBlpogTGIInfHLIAMTMRRo8OnWIWH8THjs8mLDuOO5/8atQ4AUxxbkNZcQ8fDFHR21Rq0&#10;fyFEu614HWgpnAFTUGQ6Bk/a8szjkkroaUQnGkmErfiCSF1HtJba5tErmRt6FzPhzPrcfcYzuwz/&#10;dBVN5rRm2odZM7NsJMlVZzIyOzozVZycGaewv6DIs6tAbqhbifxqAO54y/WpzkJaqSsAcmXhE2Gu&#10;sMcg2zhY1KrNhB48kJBvEldpWacDUMN984atCUSND2w7ZwUeeUlzFqJoBmHTNM1ZiE8iEcRKqgUU&#10;2pyCWLwXQ6lbkWSX+hywhgvV3KrqFPg1cda56YIPTsiX6H3dAnuyZkU+vEFxQeFxdctFNU2OmFQa&#10;Ct78L94Hb6kxEeOxlnJb1TioQ2ZbhD8n+ZJT2MvY6CbV+dUMVxUfJll6ADxGLqbWQUDWNoCZTlwA&#10;5rJDjqArRvlSsEEtA5WoFF3bF40R4t3Ejcw62FHm0NyuKAiBKKpLt045LubFaH1sTqFcSKCIaszC&#10;+KGMDfLJdVDdhv1+RmBTokRfk9NbA6omjrnXXX/MQ7m1Ndhz03fd6GXhS8ST067BetsZze1Wz1VZ&#10;uFICIGJhTFFrCdU+GgAA5q1w6SKvZePwE5bdrReUUNAGufXaLV/aceKlHlw0zy3nNu9gZlCGvDKQ&#10;3o4qFMRdFcHWPldPCkbpyMiw0ZjHadA+xQZdFQmAi3CIt7EjOqS57nuKuFlIprDBSSufqzxqDoiz&#10;kBAeyBDOKYZAMdqlVhNFbpvWVFlqgS6yVfkk+MaUtuZRdWgIwN2jaLKoMq1uvMBk/ySbQm4WHWXq&#10;QtQSxbxBl5l7+UNMZ0bRn1kP0emgTDk8v1BmTuOe0To+A0lbI36Rg6xh7+wASsPCkWKNmzullbo4&#10;tiwrFP2b163CbQlhW93kn6lkrMi5jWfLrBa5VX+aCxWmEeoV9B5BPuWNU1tUMJfUqA14MjVwVsfI&#10;lwkF8IH867cpUakfUu5gzi6kaK6wWrZXdm29OI9AN/8riMP6p0eSL8HWR1JTTQHkZ1niSri/cqkR&#10;rhYSV4p8ctUvAYcHrIZrPajE15LXQuU2dM0ZaT4MuMWRGATbZFZGVLI/fA99aKM3xj040SNM7NcU&#10;6EpAmypgsKpaBgSWN1dGC5j2KpspOckFzTstGTXrMBVV958dVe2q1FY/Jbv7Qz23PrfvLWr1nEzk&#10;wbOi0/xXethwDyZTqKDWTjxtyviJ/E16ZkuFgDXH4zBKGktp8h7NlpAKc4OzvVJJS86jl4Z7T+Mm&#10;8DMg2Svg6G9G0OymsVpXFjNMM+EEK3vrA0eJhSIKLebIApJSNQKGCtDJrSIHskEI+hEMN3Y3NzmK&#10;9HCyHSqvWgRZpJS9JOFLvifJtsOduDGlrnVlbWFx+eXc4vM8Xs4/nUtd6/yjhaX0vHlyfDR/dbV6&#10;fjZ/cvry+HwuRGskwWqDU8J6GG3w6av185utuDHZrPUwda2hYUO3vv3JaVDrF19e/Pp3b9OpNRWt&#10;//jPf/PbP/7s7U/PL19vXtytXb2OgfBOUOvrT/dev9u7eb1xfbN0e7dycfn84uLpTYpabxePDn68&#10;vPAXy4vfWV/9YG3t48XFH1PXuvksnkzr6882t+c2tud3D9bCtR6f7we18rjNopy9HGFwIGuK2Vrb&#10;Zp8bwppiV9rbtGOehb7obCUTAlyLJ6v5bHsMujtOcWThVq+zwQQQrk6AjU7gtGW2NRxCF2opnbjR&#10;wqS2f7BbPftW0+q+PujWsVEZknZTB1eMsAMWTqkC+BMYYHveclm15zUr33h0/LP7tAgzcrK66WCY&#10;0ciPNDCiTWT8l68SlUZUbZuKHG916Xx5Od4hO3fLYUdpTMYotSIx8ZBtTlpPOIhrr7mEDOW+pFG6&#10;g+bwYCDptVCChfo0GUVIA8gE0Y5xjPnaoX8mcq2YqoE7IZRaa7m1wdKUGi1dI+epCyhv6IEBwMpu&#10;FZp6IkRsMZWJ+25jaED1hMz7zTPGIFus7ePgAaQvAD/wJ97KEsUlBml7kw0g3+OkQ3A+1RK3osk0&#10;P0VNrcWd0Smia+2UjP4Nocw1GPe0R8UEIJ3pk0pQExHCFLMA3LhSIvlybwQmZI25VWe0xBSNcaM0&#10;e4eC5MsiVhGXb0gPG/Nuw6WmOXjKIijpJ73oak+uPWPs/tOExRBxcZppw8zS4BQseCPM4DCYjaWK&#10;OhIvJvFPvA5qld4c9EUnmndcVfMwhuGMPFSuyVRk1dvaK5bz4gZ5rYSm9PYQtdIz07B42MYW8Mub&#10;jeJVpyGnX0fllKRWlWckB0iwXM15XebNyroOCS6OvqMzNNuwvppnh64qvtEGaZixDVQwMiMj4zAN&#10;YwhhW25CL5fhqe6DOre2bSzZ3iXuKw2TNO4Cr1o0SHbAQLnK4fe+tSKrVhRXP0x1QLs3UY/t/AJU&#10;W5IQujWDXOAE1g1kpcVR2KSMfO9s38/qgfwY6jXJmvZGxi18qqV32+LUuDtClNmwHCc+GeN3ge1c&#10;LggEEcm5CQNYIbvIdDB4Loxq7wWFZCzXyaBVhOnIiQPWpFl9f/eLWgVdM1whVLPFEQvCtDQVXddA&#10;mHy0QuUE5QVUeRKtbI+taZ1cvTZNHRbxQ/wyc+gpaq0DmckUs0sdY6I1BozagSZSqyMFzQKTprzJ&#10;TBr6FRoT2FPEQrrTETuh2ZH4SLp2eLYlw9LeWpfHu8c76W8cYUIzF51Q/a3eApdHtsum0swRjFWr&#10;KSfHZOUeLGXZaHofewDFVIVkvbAFb93sXK/CwJylb4q5OXIluc4tVO7B2Ku27sGJJ0OO8W0zMqCR&#10;ngxHVW9EXID2N/eNlQMYYvCT57fvXtcaihOc9o7mZ8n0RaZns9CuP96XcmUZdQpx67Hsf/VS57my&#10;cHwfmuWUcNYCg1RFrkwrEYglzGiw0znAuE3ZnoTNrYnl+A2P8W9zNx/qvJxda/sbT/anC9fzzpRv&#10;WJugfLdSVVVOHZNNhTRhbaKQShl9ese9UFRSZcFQJXSvHPhZMNz8CGNbk+ERogvCx94to2iULunN&#10;3l31Mh9s6rNca+XuzaX2rpVergi5RjbiH8yyEvpuHe1R5grnRDJCREdnkApleySFQOXWgnxUll6G&#10;VrWuta5IGeRwqigoRa3lWi2VtGBn8pFt/F8PHcXbEJuNva1fLUFdHnUoj+o7IxbgxHVpApjpGARG&#10;6COQ24rWuOPa9tI2PKUAi6fyCJbOIUnVwrXGYLJuQa3RbZWmbygOLDKyTPQ8XysVGXEsjWS4OMUs&#10;hX+9VkGklqqqimVeQMuFLA3QDV4tdJShVclsZWkgYoFrVbHlMGeGvaidNe8dRCt8Kfci6G+oqSnb&#10;HH7FJVo5bCjGQQGGIj5CzZufSDdTegIFuOYvtsCjRw5uuwWoU10qkK2HkQOQE811LsPMuQdvB3Li&#10;IA23evk1z3BQkcNrlyJgUg7VBndMw4h6iT3JfG/LZEkMcMUdK54en8pdTEIlPzxkwCJVcw/tBAuz&#10;7Hjlupdund22yeU5bVrxvyL5ZJ7DHkFVHVScrP8VdRE0I6pyQKX44Ht7iZtlYSZM0nD1ydQi5/05&#10;99u3byDxs2nZk1e8TShcErXJtjx3nitJYtseahnHOsuWK0iKePln19a6F7jEEHQ2z2oa7yJc326y&#10;AQkqdHgS2QIPLFfAGrfmDex/g+C6SLb7KPN/tGk9CGqNe/D61srC0ou5hWcv5l88n3vxYu7p/ELs&#10;eZ8vLD5eWXl4ebkWA+GTk+dHeZzPXdysX7/eCWS9S6dW3IN3zl5tnN0Ehe5e3lHa+uoNwPX150DW&#10;n6auFffgn/35n3/3T//yh7/9h998+Zt3958dXdytB7WGa41CWBvhnfu3u7f365EHX6eo9eLZ+fmT&#10;u9vFu1fzOxvfmX/xnxZefnNp4XurKx8tL324vv4okHV5+ZOVlccpat07WD0+3z2MedjZbtq0nl5S&#10;UBptsA1ai1RPYyBMAK1GTi0oRa3hrGQeyAc3Qx+4gm+wEqlge5EtwWUpmoruZhZHRsBlRAecKBdU&#10;mRaJ2MFfoWW1Ry44FoPNBARxmjV0rp9qFVkI80zNFh3lL8qo9mGfVHMDpzU6N4ZoOaslZLSR4Hen&#10;TjyN7FUGUs1byqhiSGgo5JS1q4H+wsBJaAo/mUmeLseQhHp7Wr6SMVZS1xMk8u5OY8PDikVblFix&#10;wNAr5ndjOmocyTHU92UgWGEeoQbVI82pD6FmTsqdlX3L/GUha1nlVonzepPZsDFZ6KeuOQW99qcl&#10;Ziretr60jO4o7PGsbcMzetb3WklNQzgMItS4RHpB/sGmO0MLPYpIpQtE0dys4lhiAry4yCMAWUf9&#10;KieSc6SEb+D27sEt9FVDIeiV9JsVvp4xZgblaIp92LTwtc1oVO6VwsusKui+TlOTv9eQlBS42LX2&#10;XS14G7pHGeBCQX595GXsXIrEtDC4yQVoBDpzfvomBZxF+7P0/26kg+b7rRzTy8DC2tu30Yvmltnw&#10;Y1JB58oQt4l8yj8TsYFdh28NYPICSJlJ0Tan48nQXnIkhYXEdqMtUFW1FpsJLSrfbVxL1AvhcNBc&#10;lS+WWQWWtMEyUa9xXrlTQiVd1vJPRcIoFDyY/DO/QvibMI52eW/vyb80vSUC4UrKo47OE6VchB8l&#10;wIeceKDc0VK7A68BZQsdG/0DSCY73PLe+rW+J0ZSmiUYY2CgnGQmtkNje1AjIBcJs+4VEPbOigpG&#10;lX5TUa0/b8RcKSlzxLlMbad1sw4e4YptePITNavLO9FWiOW8v8jsudQtjvWhLHnsX47/UXQAuzV6&#10;VnNfmAv1URsZlqFpd6WVkzHRMKLwim9Hi2YbVziMi+ImZJvmdoCrFu8lKQyepGFGYiZotyY7HAMC&#10;AGFGszauWpkjQxvVZISDbSi6m/TJ6Wd+1XaOySgf1Wi7XjLSpB7PwJZgra4qpd0wIVdfEFaz201X&#10;gA6YVqJWBj/SCi4ColauefeLcWxDgituN7fY0yff7Zkia5zeXE6s0bZezbTwAb5avUz1tdtTNizT&#10;K++PqpmjZk4Lm1uI7q3R2JYdoTB1yCtmXXOl1IbEI5e07XlmZY0FKmKwIYAngtLluAt4swNsQ+Zb&#10;MzFdcsm7Vd1djJfcBMhNpXHvhcxYMxe6H1lSqAqUaO0udgxvX1dYBNya9h3ZFyaF232zY+/Rqd+c&#10;AnvUE81Jid8aoZEvm8REWWdoE8081Ukrip6LGLOxa1j+2kSMOZFCa+3EKXZNEpB0TFZ+uvVATec9&#10;vRTGrjpX2fSVwxiqdV6s3CD7V5NZOf5EjPjeW5jTDGk3xF46HjZPKtHiYQySfNpKyIFa46NahE15&#10;SK50z+IYaj2DE0dTaVa6zowASEDQxgYwNiFhE53+egU1dXMgxzG6LnMxHSGwf8A2ipgI/uPoQ1ky&#10;PSwht0YFotg1YEbecjSSKYSb/d05OqgbkwDkKArhfBYaUA5sghgATsFzZcmAz9Z8zs6xct+yr3VO&#10;pdJKNFvUDRirqS88aoJ1errqZjQwOaWRNrMpytDUCogrSWtGW/fgAGmltrgit4lJ/pkn+RVUopOj&#10;r5JaUKsVmoBYyzuB6xOuGxh+XBw8jQLnZF+1zrXjCQRmvyd4NRx1C0QHUNTaN4+a93KtrGtVAj1Y&#10;WQpF834h6ww5938r4gVLa5rVRjsWWnITc2WAmjmd0e41Qxr9bLBxK1pRAluASeud40i4QfvidvrZ&#10;5LDp18CL/DPviUtuzwVm1V6v+fLtQxBlKPcA76+VBS23PrS7XAsyCj1c718FxzyR785kBiU6iCnO&#10;9M0Vf6Pq5k5L5WdAWPiqDyErDuiZTIlFvX6kyoQof1KXHIxOwoDDRd3Ot5FaQ/Rrhfeg7wGW0+Qv&#10;Nz0Cr+ZLpFVhWZsXKf8+0irT/WjpcFrU5CEjT7fYJn4c61F64JI33INvc8zoHFqM2kQax0MvCuZt&#10;U1CmizB4aIziem2xXMZ0CYHR8KNZZwgT/xd0lAiecN+aoqLWBBBEIcrhSI2DWg/iw0Sz1r3NEK0L&#10;YVkXYFlfzD9/sfAypOvK2tzi8rMXLz9eXf3o4mIhqPXsfP747OXxxcLF7UYga7rd3Nmm9fxmM1zr&#10;2e326autMxlXnITfHsSK6bOfXf78V7e//t27v//zX0ceHKL193/88vOfX796u3N5v3F1v3EJ3Zon&#10;a9epbg1kvVsL13px+fLi4kX8iu+jRj5/sbH23YW5bwS1Ls59Z2X5g8XFD4JaNzaerK093th4vrO3&#10;dHiyeXqxd3S6HSsmUethCkrzSMObS/4GJFzevwuRmDiLFrUBJDRpEDpCO7vh1QZzBFigfSBKH5V3&#10;GlvMtJqDAxmSm1bXlPQrf1h7va/EoA0rb15HbQs2zt801MnvChQJo5uJ0K2HzWCyuGADa8LCXUoD&#10;xirMJ+mvMtQMYgovEwuG1LWobMRtPewh5ZoSwG7bs72fohrCcRR6+DAFo9azN8Av+zf1TnakEBLr&#10;J9w+7PER0dijIcLEv01kbOsqFWBD7RpGD9TKD8Fph6tBFitUm8JNQHizOd3sG2iqm6q0jCYBRu3U&#10;IBW1Ni8ud/fepKpJ+koVZGOoL9WxmRoVjUynoizBs3H80BiTv6eO66BhSjGePGTdNSc86adKPcVM&#10;OKb8CixlfibpJjkm4SuAwRcbaFYeKXBCSmSxkHN/0r5CpxvxVDqOnrPtW0ekW2E2krDCM0EXhH9e&#10;MQ4LSyktLCPXkCJvy5cUaJVkK+3cgs+erBkTLrWJeYnc1sfiV3QT0a9muQmSSqEkdidSabicEoxu&#10;AWUezpIvvove4X0lak+5aQsWIrWdvtgQPMV1WKP1guc9nZsdw2o1bTSlj5Fxm7RhfdHfuyhT1ouu&#10;ZCoTzTIorZpbUwF5wYxpF6JwlW+DuBtwtLEIpJxhGcAv/U5zAJAYcBdwHenarYveQHETOi3HEvkl&#10;he5EbFPNsBPWUJKT6tLh+OEWFLqMLJUrOWrqtrQxpTVjulo7hwTRYc/GkSpxBZmFLjxEKRLOo9CX&#10;81W9Wf7HYcYT8wtDPeG9VrUrsSxqJaIlzk5dgM+bf+GnaT3CB7MCoJ322k7YW3jMMZ9MjtnmR1oL&#10;U/nPV/wCp3Vv1HJXANy3SeyQThI2MOYHCTaB/E6omTEbUWNhufOL/+XCMj6L2RiZbso8xyLLPEKd&#10;zDCCRrbaLN5kTta7w63vl48o3E25aN8LzlLTRRtYaO1fPlKkNO0OXRaGi4HtahjDnfXKgkivKAog&#10;n1I46lQF4irpZxMRt1cH64T1sjdbykx8v1RC/4KCPDzZrYFaCS1sJyNckYdU+UV/QW8332Zuq3Ow&#10;inpX6SoyBh/evI+6aBJM0TTlIVIq+8qsVB1AvsyacEjmkpPW/TJmvEcwrqXgivbL5tWdgVIsInu0&#10;so5AFr0OoeIrrwx5GXLQpJaGbrl5CjL4enFZbFklueOqqs4xfZhKeB8EDIy+wVPLYlf4aRBKvzsY&#10;xvw1pxA6vclKq29IbXN4NlM1+aIwO6HsCSrrLrAquciNdqOxUsZMjbwlGRnL2fKccs1xCgDRKVfI&#10;tXLVBZln4OHtRMkb7rsFqzVqqo15dVVdcpXpTQcGgLTsovmUr+iHTRw011axtyhraMG4X/m2cuZN&#10;RQ0UTTEgBE/ZYJRElg7VtyXfA1Fk7J0Qt/yN+W7ONH+Le7sXW/U9qZqx60/RKWinN44IQSHuwDy2&#10;7UEpabFh3pYOKECXqXVKTRkb1QsOMfMj5Na6KTtmK1qzVgReRnNbCtSfaPGL4FPaqXCAysE2vEHg&#10;wNe2GRs2FkYX3dnFt0PrO/nUlhscZF6B4oz2bwfNAtf2vyx6DLOaHWcmDC55Jt6h4U1Ra/EUTT3v&#10;bstAVh2dN/tPPHiDXUM/Bu/ZtjQpQoCYuJTv4WB0ei9v2UrP/p0wJ1/CVZ1QawGkxcP1Nx6oOBDR&#10;F3OQweRX+UWoTtnaMpQ5sH2UrYiELbEsVUu1kYAOQXIcg4NUD/Op3NDjo/Ro3U6TUQ2r+rbC1ILk&#10;fDxHEhKb6+wVDkDVSBktcYGrzDN2xDmSInncmLxJEAjE2bLn3IOp1Q19295nAuBLAeLVN3vFe2ny&#10;z/b5IdkwtagZLLYib397SGR3TuooNdhnToB2qXlw1aZqbOIzalNR71BeGy60sLChXmtozYuQkiku&#10;HTC1Z6GPsR7l79sTgXKF3IOGVaLdNq1C1qZhhngD4Grmqdtno/AKV7KeJvXbpcoh7qY7OLeheOwa&#10;3Vi8a32bppSh6kJv/NeATIbQzb7b6mQei94p/pmHp7CsuwdbaXuzurGEMHjh2cra4ov5Z8/nn72Y&#10;exIn4fRrfTn/yc7uk1S0nl8sHJ29PDx7eZLnr1av7+Fab98chGg9vV4/uQ5q3Tm53ji+Wjt9tRHg&#10;enm/++6L9LyJFdPtb37/9u//8df//K9/CGr91e8+y+tXr+PbtHZ+s3Jxu3rzZnsiWjde3a5eXC2c&#10;XbwIcH11vXRzvXR88GBt+bsrS99bXvj+Eo8fLszHTPhBRMKLSx+urD7e3V8+Pt06Pts5zrIm1xq8&#10;+ios621we9jmdGsIQI13SNAL+DBbRU4/jwbEDV7FV2jqAmsVwg39cKkDPDZxGy42IEgqfG0ufIY9&#10;BlCcKuvKCTQ6bJDHvmhxVwKC+3f3wav5ZmLQiTlhsabXDhGPWXYCRIAilaIk8qvVMdyEsLKtqD5M&#10;2cxU34VvzE3vqGjqvaNFY0ZDN7FKIxsOfoDbZHYIVupNHa+I8+TPUssRSCO9TzFbVueaP1Xx4r6i&#10;pIdtb9rM2OFUywwQCyyP3ShdWKBbq9ss30WrTCNyVJqNoWckiRxLIWtOpOFj9sKcqU6YM7dhfjfH&#10;qY8UBbct6CXk1cBD1bQCY06T4K+cDDFrdxfMV9MArV3XW0hT5RJxsPpt0VcLCy1yK35oQNz4Pi9K&#10;FzRw4bLDgRNKGhFO7k2ogiW7nLmJTUl4F6531/cKDC+TlheW1XegEgnVBbThbINC01WmgesTUwdd&#10;U28zyaiajpEvz1HhBUK/zaiA7Gro0kF6G4TGAkKaprrrITCG7WFGaOxkGISxmTW02lmpjdTnxmqf&#10;FJCYufPwcjWYLJM+XNimrww3F3pZe7CijkRaDJ6AKArqrOhrwSdLFj7A9giR2JFQVfpeVd4USkIn&#10;5nZ0tHvFsOodBEgZEi9aLwhYnXOsWF0ZXp0ztVeAStV4KXVrWCjdgz9zDGDX/EROOdNkSh16uZRn&#10;E3HCiNLZVeQ/qYIJzgoLHU6D1XcyDuJXhMAp5xVE5m1Ra13u7MWOqKKUTvAqdAhnR3X6+6yKsKR3&#10;U27QkDcftIsJkw7msFHjcJ1Rpn4WQoAC11nRgcPD+mdWgCFx9BqW+URfzUJqmSU1pWl0YQ1knnAf&#10;27PaCgU188zf3iDzJlJAlYmqUKiYqCOkML7JoOb1pNrAcmMltKZxhlonYIOUqZmUIoG6QNsxcvxX&#10;hd+5lUbSKEsT8SPlEHk2L+BVnazRFExxAdkO4FSb+6tO232kZjyj3KC5tv66bxg8s0s67ycxMTTM&#10;7EQMe3HFDB9a/DzI+SKTynebbLJzBjZ7E+SY8m7NX2hEb4qEPpngN9Fa4Yeai2G47QbBADDUNik/&#10;XlFkbr4M6e/IHyXOS3zvsq9gYTaeU/rbam3WoqnPVoF3wbwZrpaIcy8iQy1h2FGkOky9RjEVT4jm&#10;WS0tQ22JaWeQiJ3UfzVl/gpqCKf/EMc2TzHaSg0wRvmGotla5sKAtR7SjgykZrgUrUTIOEx8RWlP&#10;S4hn6gw2vlauNmtWlyYnWmgSsGvpVpOVVRVl8xKyBiZlDbOWpwOg6ZiKaxTlMZ0L3dUbKsTVvXxo&#10;m40KkEK09tv7KNFKtzmshs2qENPayMfjRB5Sbzy12TWYGMvI2ERql60kh1ilRm7Wo3bkjF1eBX4n&#10;hXn5Wc0Rv8gWrOFF80o1CGjUXRq/RQ3G2PjF0AVzkh50+YVb5rBH+rjRReOoxLoh5P1myCcOwBK5&#10;Fp32VlZxWWYPjauEHkCoHUQ7toeCEo5dUW59dniSaB+jwa9WHQZKQK0NvrQ+ssBs6xOtLpYkFN/G&#10;JYe/+t3AsYFl4KK8jwNdl3EtkWshq+Y+ItvWJJb4DYEsbuILDUuAnSXqgEWol4Gys5rb4sA2R6UV&#10;i8RsEFog0k6wYjyHbPlDL1J6nAI7g+fbmrSYq0RrBbD4J+XjtjMVlAGjJosjdbL1mr1IW11OAe+r&#10;4yQuGSQW86POzQdxYBpCZb4hb677EQdAwWrErRC2tnq5Drxsuxb72fC7xW7pPJpHynHzWYTB52db&#10;x0d5J3dW/NmfE7W9ai4g/9snkO1W5+YvMNDfLWQtWmwP2K/Ba+udMFIFulqb1/H2nCUQ4bqLjLP6&#10;UChcu+cqj3PVcsNyFUrVcvVDgidilkAv+vfWCuiHfBxkKHnbIVs2HBOqXt88ScEqxkgZ2dZOoAQm&#10;y6LQ3yNUctBh0YLVmjKjobdnBm5SHA+qEnISA5RO6nARf64sE4bUSDM0Y93BB6IQVAQ7clqZfm0g&#10;oahsWK4Rf5S2IrivQRxLwwinbM5uqM3+lzUO6ZHzWcqr3T6QmDZRnfewq1l4WSsm4j+ZxrgH7wJZ&#10;t/OINnhtc3lpdX5+6fnC8tzTl4/mFp8FxD55/iAGwsvLj09P4o20dBrIevLi4PTF8cXi+au11LLG&#10;hOnmzf75bYjWjeBVUevm+e32BSLhves38RA+jY1wmrX+9e/e/v2ff/3nf/mbP/3jX//s16/vPjs6&#10;fbVyktavr5aCWuPt9Or1FkWteRLN8PXi6fmLy8v566uFm+vl/e0fL82HaP3Gwty3lxd/sLL0wcL8&#10;D4NaNzefrq4+2tx8cXi0cXK2e5A2rWe7UQjnb1DrzX0C35zs0VVyZyqBacAQ2CXPaVeGYDy6X2Sf&#10;Q3s56RXxuTF3q0aUBhIN4kv+ZHOaBJy2oZuxQNbLITw2TDQQH8a2GWPuFrdlRPnabAkBqikrVXeH&#10;jq4VX/m23CzxbRkGgi1FOFVtddF3zBDUNkIyKQ47auUk7VXZAoepD1u4ceroU9IgqTI2WCM7lxpF&#10;oedhkGd3gWsN/EtgjidTdDgZgXdvws7pb5RcjI64Bk8MaXZTHDsUNEoyO61G7r/woMLaxru+0rht&#10;1KAWt7ghUR9ionpErgadRRpFaDXmMRac3CBqR1yLY/lJrlgbGxb4GZONqr8KeMy1s88540bYpPZy&#10;NIEo6WrEOXi5CeFTFC23INYieitqJVzT5RIU1ANuRD4OXksb0cgwF2lRn5wkJ4g+SjEhOWw/3uhc&#10;1Mp9VGgnrTdsiseX5+aWlOhNMYwm+9uWCS33Mq0gNDUlr347/DPrUo2jG1tMEIj7VXhpfZGlmJO6&#10;NQmIenEnErp5I5yjSpB8nAsd9Tala6SVyGgosycKLFrjhk6+2UgbtFYmAoNHGpP09PJ4/2QvLWrK&#10;oqhPFvNbZGuxHMB1+i8Lsxly0/zSKUqJcvsGF5eiK5aT5BoOfA6mHaTZmBSsxgSLef3mLf1C+Kso&#10;GqH4dYoh6xisgotLx68b6o2KdCrZBqvACMmBtYwcMQKVbEXd5QNbzYUv68gfNT+iqraQtadZRtps&#10;lEZKiJJARww24Wgtu3umwHU2F23PpFwKVwr5Ms4tOlBGa4zbZEch2aCh9LORnWAy9ndHXIsOueUq&#10;HSQVMnS+MJL1A8OClXFbvG3ha4aoAGbmCt7LVa6swDW3e0jxm3uqjKhpIH9rEL8jy2BnEaWMo29H&#10;z8KpOoi+niNNcckolZsiEEeGIIJCXMrDInnTHC3G8WZBT0k7O6+n2kK+UFYwbwtacHce3myckZ0R&#10;jBxYdrwjXWGIPbrQ1fxJIq7luNWxj3Mvy015YZC/S0qBUH7L3tERMZK/y/d00SgbNiURkNUUWjsB&#10;awkjbhcKOsxs0jNlRWGwfV7DuaEvY4Uk49B1Aw5Tfn4i6vlFB+eExqdVGtBYrwfxfMeMEIhlsw2E&#10;c14jx9e4f6rNHrUVaoMN1qEHxDyD3pcgLbVrgYwPNdtfKTStMRtNSm0gZMF801gCMEQEzdN5NQA/&#10;e8exy8I0BOsB/fNQqOEfhouYGpBIt+ocRha1x9k0d9JYXVRv39J5SJq3MqjuYsPXmmyyCriKgYv2&#10;yySX9vTUmM45gPLDCH3dgPAYp0ihRm7jrJvZKVDMr6fPnPeOfa07WhaEmiMyulxzMnKyHlYRgFPd&#10;yKCNFJ5Tr4STGSXpHKY5FeBsbew+1dRUUq4EbESnZv1kZVDZ1PnJsFya0QpP9xcrlq1rTTEq3V8m&#10;76i8Tj7LqVfY3B3fxF/TzRT0OVZHHSlo1ter38zXlsms1HZicW+KuGaMK4TbYKeYGmo5s+0i3AWz&#10;qe4sxm6cP3GziOrzndpQx2gwpqo10vdgchfwZB1SXgCt5bL57GTU1JJGyF4BET80w4oWTo6mOH0C&#10;9JAAgydULtpHGbUaLAX9FpsJc2TOWscrMrcut01bqOZtHxqA31nuWoYsjWSO7XfaFjiF+qVAY1yU&#10;Alpo56mNaD4YzjNNg1rROusnJFLjldCbxf/CHA61StgAy9r8VvRrJS2uRlKgtCBCJn1DwWqgJorf&#10;1KDawAbvJZ+U163zs1g3TUmPwrVOlsJtS8sjv9Uy2r4SVraFu+Gui3JzVJa5Jl+G81G10zkAPIQN&#10;f5sQYulxHrLukDTCjLdKay7TLClSDrr/xA0M5h1FQfFqsyOw/+J4mXSgfIlv4SuQGIE7Sb7cG3jq&#10;YeGL8gT3ans3sZ1M5L6iHcsbcrTuMfyissOkoh3Ek0p55hgmgcxkzumoiibxQ8qEfoyXSb3XZKz9&#10;b7ridN3UXd2KfJeeWi5lBxr76/AJ4Bh66aYM7sh1sfTUstX26300V8fDTHPW4oqBAy2UHjWHzcaf&#10;pZOdA0tYnB6Pk2VPW7Ojnd3D7XRqDdG6sbWyuPLy5cLTF/NPnr18lCepcQW1Ljxa33hyerpwfr5w&#10;ej4XovXofP7sauX81Xra26TbTbBrWNY80Abf7pzdbOdv8OolCuGj23fHd5+dfPbzy9/+4Yt/+Kff&#10;/f2ff/fbP/78i1/cvHq7f3g1f3j58jR9X0Gt67dvdu7ebAeyXlzNn54/Ozl7fnE5d3358ur85eba&#10;91eXAlZ/uDj/vYW5760uf7g4/6P1NbjWPLa2545iwnS6vX+0Ebx6dnkQkfDV7dndm0RP2RuO06k1&#10;QfbtmzTbwPcy9YEVQ9rFAd7Vih2cYPNQv6rucZS/0j6xoXbl2WyQBhm6uaDvagPYfrzwLOSSlFpG&#10;oLvj2FoSugI+qYpUkImUt/4N3KAyTvb9G2ndoRQa2X2WxUKR0bctI6GFZMhlrZzU8jfasqO9472G&#10;jGag6yhL6NDPyvxUVjpTsZaPpRC0e/ZlBA5ZFtEbYxoclrVsMAphm466nWgpITWRPTVhHztZ0ZoU&#10;brVh8Nvye9Kqo1Zz5AikXzg2w30ZGDJcgiUg+hjD5cM9ACKP0QaDjRMr80mr5jk6fUbDjGHOVGXy&#10;DJqWmCpk7ZSHNjGRn3OJ7W3ejJZMsNcYWioY+r2FzXlDwU/pvgbBDZsaPbuvI0SUCRlSuubdEW/X&#10;yRMmDQBPJGRk0ydumQQZLWjMcCqi6w8NDDxiXCIzby7JLLlWOzyPFWaQ0pPibpSZNYGSXIwRmKlu&#10;w+vCV52W7SIjurAIDVFxTx+wFJV9NAJUdaY4EDrRuL/KSTPodctwsRKVvc9fmDKnLs4xz2UxywYj&#10;UT9tU0u5aycRSqTiK0+yUkXej47uBuFfPmibENh78fxwxxE05jn1h/ItxfyTvL+lmEbYIV4as4Ja&#10;HSf4+urv0uCs9piNrmzpYS8Qudabt4MEaJ7CfBA5gs4vDZAYzLKXJmW4YhBTJAtex1yXhrczn2d6&#10;4Vg0mAuSIH7KkjBB0CJaK5g71eQI6vRJhlDUOvU8O3NmMWhNbBGSNjGUpFjtZPNo/UtvkHP2PTmv&#10;uKCRpSLGyeDKSUSKNpOl1c4TaLRu30tauJ5fd6NB8DnqQhX46a8Wa4DapFfe7K+LqHVh4KIBz8SE&#10;BO62SOnVo6HLRWRsWDZQfj/VJ4MnrZg1/1tRQxGOqWGCWsntFhZaVJlflNyDvoBgFLA539GsVvid&#10;ss9Boiqpzb0bJb4tVDYQF+oM2ZS55varHDgcg25/yzeTXG4Ln8LgZuIIORQImB2jZCBrS7aSSjA6&#10;dCe4jhVZ0xldhXrMTWPRI9rsVWeltdksR1UMGVTwPR4kpJyUXdgGVlHUwppsASq87OYFxiIw8WNu&#10;BNM+WFCdu1k4rYaZe90B30xHh6Vky6jKLlj1YMi4dfnqbbWramwvIVe1/6XMRFQwrJ66siW8tk2F&#10;KjnDyKZ41KewdlUvMHDsxHlaUk4H6TaRViHShlgGYzK9vT5dtbyetGLqpZj6t3HkTKW68VmKz0qo&#10;rCC/O5WJgl2Z4NDgJPi6bnPWltg0cZBNUzvDfFtaGqjRdc0vXwqWvkiFXpA87WcYGELu3KmS5FTn&#10;TgbC5WBHEew4BeLJ27evAVqadBaB11sRTDXR3ZVrNRKYKdud2pxs96CBXUedCOpi7x13uZO3qb1R&#10;azAtC61r6ybVs+58zCaLRYtryIi3rYmT38694zQFonDFmPzVMFmu2/1dWb73RcNwHm0/023LXiYo&#10;hOVvoSvbbFIA5nQDQGr7KuNVYFZitgJjSzEBin1oc5MlhSSgzwGNeZ2+OOkNPvAkycqaIWcIBX3U&#10;nKl42EwBoKCfNcxoPneAyTJwPEyaUOGoA3AowXoRlT32mr8HSmVZe/wl+QpZy7KWn5P1rRsivrCV&#10;rBadFm1lQgWk0QToJqabl+FdrfOUlG6HUdnaHHBAL8WYt9TQ6sP0avektkZ8YZHXTOsb7ANNKn7u&#10;aRYwc2BQrPU3RotbFyXKSoGU3JTgxiLb+gP3MZyBLUgOsg1gzqc8nYvg1fxW7bVKtzYlUaQaUFqQ&#10;nDev7++l7LacrVcMMW/+FjDL+mZ3C/i//FpY8hYim8fqoiA1z44yNL0wzqP5LyOJU9V5ucbQcvo5&#10;eQqUY8FMkxtT+PnJcKTNPXB3dWOSqpZYl4DNi/kUUFZSXngZ/E0aAAo3kjyLWk2lD6trEWmpGCpm&#10;y++DVzuwHHP2B4umPDGE4v7RSxYbD7TN6Y2blNzr2Ce+jTP1MFhHnFzdQg+Dv5UKs2Q0KHx7z+5u&#10;zqnBtFCfj3TOo1Yy4G6knoMU9pDjaSD7lar6UcofjFH00n2oKXD8clIaka0ijbniDmeP1q29ze2D&#10;rU1Ra4TBganzi88xZFp8urCcAtcnL+Yfzi8+3Nl5GtR6cbF4cvZy//hpgGu41tPr1TZlxYTp1dbp&#10;q9Ct22c3KVXdv35zePX6ILZMV68Pr94c3H12+sWv7n//py//7s+/++M//ObXv//J2y8uLu53z2/X&#10;oxAOZBW1rt2+3np1t375ajmP88sgZLjWq4uXp0dP1lZ+uLr8wfLij+defPf5s28tLfxoZemjrc2n&#10;G2shWp/v7C7uHayVaE2z1tPI2jPKro/CtZ4kV0Bda/aM00TD7WhSchVDf4kdGDkrFc0QE0+34GSi&#10;Cgl26ZORm2xgUUuSJqHzwcSgYXSv786vcOtJzIHtE4U9bmy55qjsRlsadpTcsiDngSFpzYIw0m4T&#10;R638nCrxMPtxwxtsjNFP1hEGj+l5dhq8poUZ5CZFL9l97ccz7B9U47D0N2Oq8wHzkd1Cxd0sF26l&#10;aH35ck1ArQzyiDeuQ2ASYsLBgmZFI6OxymDwStcQlBDlsN80UWquBFUb3EJm0H0WCFBK+z3WEao5&#10;6QHGzEw3XkdJSDqp2+TgIiZU3I+0GqpKwskkWS1Wv404bxLQGjJWV0/0U2qx+v/mSn1xVHn58WH3&#10;0jwCEbl+s1buiVottWUYjIIfNmxx4Ij7ZwOg7W0a8TceRWhdntnQoac/MtauAGAwMbARZwFzlu+h&#10;H8tZtNB35CCUXRQG50scJA4wk+VVdhgCWvw2TLAYw0Z7zfH3MpqVmHrSJMiTHszOR/QMrHJq2M4B&#10;vnEWIs/CjvpqwP8Umdvxq2NjxDqtX9D+9DCUcjKJOWoE3ozG+Cpf0Cgl2v54d6Xg+SYOXmjIEUcg&#10;7O/07GytQrioaUazcHdus3RTvBoEC6vJAWcbsrEE/Bj8Va6eEI6Y3mNToi8xpRNJq8VUgVoPVh0p&#10;OBmJMr5cQmiuQNMKYhJi30ZyvV8jxTAVsuYb6A4dtD+QXq4tLVW72mT6I9MAitfIjXME5Zoyg6h0&#10;7AmMy3szYFp+Ockvh6OYt5UrY1QKJc7IhFok+CBe10Ip/9vAtyPn/ZifNHt5kSYog2jNnEXWW7nj&#10;BCC5hkFf8Q3uwCb+dokzoeOyqUF6ycbyVGK2qhnbz4MrJvpS2O9YbRorr4SO244WrNU0I2YlgShK&#10;IelQrrJ5E+aItNsQgSvRHItSh/2ES5Nig14GxpSqLXtPGNADUB3ADe2k7lAZMb31aYgGRxzPlcQF&#10;Z0pbcHG4ZWz3GRj5oDkghlkvjobYgM/mIyqjQMIzNSa1c2YrJ0FxxW8FSyblQUSt2xwgv2JUt7NO&#10;jaLWnlrucoS4xBikUPVKqErc5p9dSVA89pCkNN2eUGYVc2bSVbecfS0hRB7Z13aPduvAN61gl1Sf&#10;1jWwamRSunyblMBYCnpJWeQvIxOLRh1GrhmB6S9d0yZUo8UmjR8HT2DoPxKCFbk4EqBwTSTVgI1C&#10;5TxSqOxZQ4p2ITIVSG4iUNZsHfNoBrRcyVvMz+bC/DIRHJEwe6WXRSA9fOC8XNX56ypnUiy/lUfV&#10;PeVCx/IuKTLK0JD18XolcuBMl+JaRrXUBTmVutyCIp8QKCaUbWawOZR+cEo4Ip+pqHiGWrOAFJGG&#10;Yn396dvwsRXnOx+HGqhPJDObHh15cwdqdeMtrhbGSzgnSMhBNmU8S1t0i6nweBb8Z1wlkZqZxcmO&#10;DjF9w0wCjf5R4UPi4de24TV/5JZdAGyu7ToH/+azdxpSFBly++wICNQswgQEjo6pCi0Hmhi4TlPc&#10;UpcWMMNGVgRBRFRGDZcj+7KGO9VZA3un+EvHDnbXeZSwQSckfbzQ3rMgtG2MiTDMWYNWAFEaFANk&#10;7m4r+cw7JTDBMllDxHWy/TXBQcImb5fjxCBWfyNNnhB7aj3bFiqTNHWYJxW+5nV3IjDRDNYWvxVA&#10;gl1DXdZCWcyZhzJmQe+ERYNUr++jb22fGK2YdGMKyCxYk2IcjGMJZFH6aMUiVTla4PAr4C/0uvmI&#10;p3YWvBo7peBJKlSPM57xNKahztXV9lGk0Tl3oGxeqZp3v5TsxUWsmGbtcPxUExCjcczkC3XF+70a&#10;eWX2Yr9t4kq9mP5iQfjXciMVR5Ehg7Aekl2ui5eGG5MbWdSav0iuW79qO9ZCTUNJKkv5aw7DCtXM&#10;Wzqg0rQmcJHhwv0rxM8rbZda9tzsC2txvg3NeoyIAa5gV6W8SAgqEq5w3CrwBHyjP2+5/imoRTkc&#10;UGqL3mZNOMKi65T85hyvbhJjZcqBbKtthhweteYcifJmK/hNzVbXERE/h3ee2uIkHsg8dYN0bTV+&#10;neqsjB5KIr2vqJG+HnyF9ptdRIg+2XuUjRlJpPZ6P1YxoeB2j/LY3T3e3drf2kiD1t21ANed/RgI&#10;L6ftTVTBioSfL6++5LHybH7xw93dp2dni2l4c3jybPfwyd7J8+Ooha9Wg1dPr9cOL1cPzpf3z5eP&#10;rjZOsGLavkAbfHh+txud8GVQ6+fnX/zy9e/++OWf/vz7v/m7X33515+9endy/CrcbL5h9fJ2PY/r&#10;+43b19vBqxehXq+XAllPTp8FtV6ezx/sfrI0/52Xz78dyDr38nvPn317cZ62NxsbT9fXn+zvL+0f&#10;rOwfru8drmPFdL53HPERdOtBilrD0lBTd53gLLsOzGpi4hggNf5W+kvnm+hkFD1mFUZolCdKc7vl&#10;EFeRz24uXNKjJgFES6OrWK5zYAACKmre2ksD5oFdvN/jEhnOCixUiFLSlZXXWsfGdsSgkpNVxbCp&#10;WxZbBkNGBUBSwmSmtWslSR9VDEKPQF6hTO6PNsaqBtiFXl+uds1uYt4uzGXmKQTNjMtMzHqXU7+7&#10;wUxSiyarcXLF0PixwxWvmmEVgw0jkAburVTMiDXwGl0c8g058Yi06YurHLdnbQuiofutZrVCpoLe&#10;CSVCX5sF0C5by8EG3IZHVToJDFRiV8DG9VeMx/2qenaUxLDfl4NKlGAGdxx/551hZSsMqVmtWK5m&#10;jMbZhi/BG0L06i0FgcRkSOAmJydMazR5LthuxOD4AVg279DhYQTJcYoM9SmJ0lJHCv9roBFj6PCN&#10;70EvsNBYU7aNlMeMfSqpzkgeoe0UkQufzGK45kwCthmHhpavRrIwIQf0hs3BFL0b9vURp5BGTg3f&#10;87vEXkL9MX1GQA+MAQOI9kOipicwUvNkxJOFpHstj1ijvQpxgTAkDT8DWa/jzMTYsLS1SRC0ryM6&#10;r9QcDGlknDNSDjf5slS/R+26lEsLFzlawVLi2qYGwmOQsnEYa7ZhdyWECaMgVsfg6PTwYfKD3GLX&#10;ii62/ESLjfOkVX8FJ438VJwCKozDBtCakjsenqra/ERwbMBtrXrL0cmyMo+8g+99kuQtS7BoYIsP&#10;2RBkQoa07y6XpZanhP6QD6gkQD6WO1qMWuxt9aN8SGlVbr2rx0gMVeBdmnSWJsuFak1+RcVNDL1K&#10;rllo0Yxqme1SuMXPnaojiSPEhbFsdyuRP4Bh7GKUY0hCVoAgsh0gx1zwVCBaGW2GImUy1Y5aeNkA&#10;3YSdQ922xjBXpCmpdM0rXUu7tApmisSGLrRHPuBxtYtK4DjIts5yQHowg6ciRTV84wavZSYC0YTr&#10;ZIUMyqrllkuQdlJn7uwcBxDSFnhQqcOPCmDWRazrLatfzcPfKzbr3tQT4dIJhBII7stk2uZqSqE2&#10;59UpbE5zrHjNEeSnZzW05IC8LKqNSPrIge8N3/ghzwlqhX0t4C9mzoEVA/fKNNvl7eam93hUAQB1&#10;8k5u4tTBJV+1e5wll5RrysqkrUZP11lT3BEguSH226qUpnIqYDXPXZ14nptYKOvl6tsE54Waoxik&#10;e4cDwFZP2lANXbSzpjIW8sLIsmpfPAhtpoyAvOvAwHvtBmfwloVuVohRSXB1wt01HG/4G3UtTWiX&#10;WJfxLKXBGssNHSJVp1srFDhaj7+ZXDREKGYtqiSDaX628UYc+LJcWBw0IsNmkWbJphLviHGQHJON&#10;ajoPuqVCJ4RXw6khJ1u/sWoNPMdqjkov4xmRs05+Cnyr7swKPpJN7rkOPDffLLlcJfzYMbeTv1Ev&#10;YOV/b24ONfbOeXimbJq9mIV82Ufgn20FooY2c7zdX1qNaJlrCFWbpoS74jRFrYbQyCRbrSpvxKOK&#10;UUkpvjlDMY/92JdqItVHvtDOwLCLxQuFCREPl04r8aseB9qzVJzPZ5TvjBMGctP21k6zVReXBrt5&#10;+0bsWlAzK5oF9QwsOiyFKE9V9sIV8EsgJwtQhdAY6mrqC+bKo0zpDLUO6lJECsUqDyl7nF8P6r7E&#10;udfGMxXrCvGGltZMB6BPEG5t7UQLU26pPLbVoDPUqrUvbsA1YZJxDc5ML9ZATcpfU4Y6UwVTiXpx&#10;sXmU6QAx6U3nSIoi86QweCJgUUHn9XCqIYfBmHKiVQhPp9ki0ARX/PTXmvaQf+ccSmh4abzTdJsl&#10;D1F9NgJrcPzoLoOydzJKrg5bb4+gZLImlfjCpKc5bDspiVSHaVVbGMVfdFQqkwNgUI4O1CX6c2II&#10;d5VYqIb3unfsmsnQ9roKN5FnBncQdbuzDpm7+Ruwrv0qgsP7kWZBfKg69muZYDp2dIdgxbdByChM&#10;twZAoVrOpaysCBm5GiqRvNKFzKCK5YBpI2VBii5dLiHWpH18veuOSyHfyW6qUivGGOw9RFQHIVfX&#10;dtbyCHBdS4/WzaX17ZWltbnUsr5YePp8/vHz+SiEn6ysv1xafbK+8fDw8MXp6fzR8fP9wyfbB4/z&#10;2D1+cXC2tH++tHe6uHu6tHOysHe2snO6fHi1kUew68X9/unNFsD1fv/+84vPvrz76z98+cd/+N2v&#10;fvfTNz+9Pr3bPcSxafX8ZrUK4eu7jTyublbOLuaPT58dnT47u5i7vFo8P5vb3fpkZekHz59+/eWL&#10;7yyFbn35g3S7CcUaYfDW1vzxyeZ+et5k/Mc2TK71LDP0+viQf+6dXR+nOi79bxL1BlUGssJXSK4m&#10;ZVjf+atk2a1qk9NuKY6p027/Mkti1FHBWE9X8qnlnWz96vJK6KxvCkim8mDBG7GmcbZYQqBbMBbY&#10;TAbXYtSxj1YebB4dCNo6sfonVcIq8smXF7Y1KXuf/pkQsM2+F0sTJBmRWH+ly3z2sKynGVFK30cN&#10;ZE65ddHo2+VXkYlaqEbKif0gUkPbOWRrIf2MgQ2NXvXyaaRF4OWBlWBsPluwit9VZbQMy+FxinFU&#10;N/VekHaC5f1D2T5sWpqxbjq8eipb15CXUQZZxlILomFvM7SF/U5D+VxPXmya3N23wSv7PduzzOSE&#10;kDN/pXSoZnGKGYUYajNy6vMBx/g+rQ53V1pvBNZTQ11phAwSAnGjcIqE7SRENmqapOb7JzBZHSYq&#10;rMite23VGEOVtGpdbrCRU8NxUuBGV3JuZA0mDRiResezq8qAwYUNwleJylGP1wLFhh3x1tbiy3LK&#10;AcWlMvLrXUlmA8zgbBjFdWQ2OVIYTObe+y6YEWyERGpDoAzpUDH5r9ARWY2zu+dyEQORXbpOliHH&#10;BukajFTD7UAmrj/5DvnJMWxk7DNfsIGRruSaqLzNTcmjVYvDIcblF3owFO4knW3wBAbwdhNNStBV&#10;Vdgn5Vp5p1JS/HtSYSuHCbtFVDfIrlz/3K/ttByy1kDJLha+FYhykf2e5iBasFpCMpdFXq4pLYI2&#10;vYu4TShIwZ+DWC5j2WFJ3tM+Nwl3kki6m0LSCdJkwPCFRWX5qzy1h13qb6he4ZkdbE5Y8GHHXhNS&#10;3WsYb1NZvt48oJq8M100ROmwRib1zOYYjsPewDsxQlgZ+oZBcJWNmfSEKkeKKicowoARxvAXxsx7&#10;VwBgCi81e5xFp4MrTzouRnRKFsl1iaXJJcIbOpVWmrCY6mDxx2YGYTABR9EuIHwtC+NIUxZUVODK&#10;2PZ3q6K3B5hPTCiA/zHofnMXF4BC06YeenNn/luZZdLgXN7mwhgMNwzjHH+CY+lfRktzGc2DUCAt&#10;2diLDBB1TRA4qbSfKmMZHk7eLsi1/GnuQNgAu6X0tBz1qE0VXYwESjdER06lKyMba3NjBPAEHsmA&#10;xOHGG9psHa809dNlUyzqokS+lRzfRbqAUubNghAudCrgH2JvHRxcUoiXMqqzrdhdAi2eAT3SJN8z&#10;KhpI0AjFXeKGLgn7JeyLBomtWiS9RnjRN+caDnOKARqnrWHakob6vePWYdzfHdLfKsa7eHay5O9I&#10;dLqDzHY3tqpZxZygqA725mHHClk2In8DuhKgZpJy1jKHxtKj/pOJgEhwsCymV4R2pocKLPMlw4pF&#10;AW2ChKbLy5RmW2+qxdMkvOk2JD6UEvfA8uaEK7ev7xJX6PzMm2cF88X5GUWZbqJ3UCvaeFuOe+7K&#10;u4ZbNb0zKsctZzOVqySehxIX6o9gO4Gx2zF5T6RPjsCxpLS1j1GNo451TFsp5v5MIdwnUqxQmrKU&#10;0FcAPIsKLaccPV2F0Fz2QtOynYWgZvdEMSpm0U621pTZxCBPEiE4QgotGUwOQB4LIlRPh0B9CNXS&#10;WuX3xD5ch9HhxnasQRD+LkjY/+0DrNTa1J5FOTwo3PoJeWwaIA9Rbq2AA6lK6mKyIw4UT4FRw68G&#10;cAJT/RtQWmFwno8iTQS040ta7OrpcC7hXQPv7RAzhLGFaRnAuQsIP98zIpUNw/QWvs6AYu5Iqcch&#10;4pVorPcSZa70p0EhjCETda0gZ3MNWDH5z/YlxZZJryaQ8HsrJr+qcLdIFUB7qRLYNrZFrWD4QSxz&#10;cSpUzsnCtYpOuaxIbdUqlHzvPSs5XmgKKB+NgEZ6AOJUF6X+DPhT+W65zSLs6rkt87UNbt8v85mH&#10;yZUgwCkdYgYlH6/EPNWtHRnDSkFoauIqk5b8iubAMDkqM6e8S/azIT1n0XdCNnkArAWcj/5Og+6v&#10;xr2FuEhBFM6V+mB8T6o5hcQs901W8b/sJXDFuqiVeJEKUFpMROikHRtVDa6Ur6gyTURoGcAwAQJH&#10;AaVy8a3ADN9Yg5Pdo52dw52NvY3NvU3ga4BrDISXYFlfLDx5/PyTx88+fDH3eGk1auEHlQefny0c&#10;HT0Lat05fL59+HT78MXWwbPd4/md4/nt4/mt47k8No8Xd87X9i/W9i/Xjl9tgV3v9q/eHgWmfvHL&#10;t7/+m5//9o+//PI3n999dn5ysxWu9eR65fR6+TiE6m0Y19Wrm/WrVytnl6DWPECtl4snR8831z5c&#10;nv/+y2ffXFz4Iaj1xfflWtPz5una2rNA1t39lcP0cEqn1tOdsKyBrHkcnaWwE9QauvUiyJ2F+Dqa&#10;QypPVPW0B0OAawSKhvKDPJnYOWImdutRr0XMlPDCKpoqteJoSs6y215Fbu4EWVaqY6wNw0h+G3w0&#10;YWlxyMxGVTZg3Ohh5Y8ax9w2yKr7IiBzVIq2gissJXCrFMH9uzd5m+Iipp6qv6JEtsnu/RnSt2/u&#10;E9eakhyWBtNBsvrUKKK9Ydze9MAAZZF5DctqdSsSa0rapGImXEdum1CgaRQjJL0f2oDRFPsIfJtP&#10;KSavL6UpfCNLw2hCn2krHZVsvqcMKrt791fjdYxnGnIhsdOVt1pHQ/8W88BZWfRlVZ6btxIMfIOj&#10;XMLBwrrEHH94QtO6+niPokQQEYjXlEQp8XIghlx0+zCU5GT7iw33x7QVgjbu53dZEmeytFnIPnBd&#10;A6PCZlHEUFrmJ4JaK+QTOCnqllktb6M/HDB+MuvSKVp0mv9Nfn0KI4amfYSM5fan0srCubIiFWd6&#10;11hqiqKLcg372lCBX3GYMSAzuih/tUzOO45MwMlS508r+sAth8iD25o1UyM3xdmXF1PXGhyLhVhu&#10;I72g8EG5yglmKaVTVPj95JuI9TVkGhbfjac7DUtIllM14Lal6kwlkaxTgLctc0afHisq30eczi9y&#10;54ZTA4gm1/NmmDnBtbI+n6IspWAyiwOozFIChYsOjJx1aCgrbweqcVNHnVhyVWWjYW7rD60VzPc4&#10;60mBFc8019M70mUEwnwqJfWUGSrmtppqISEye0MnWu9agUTeOfFR5hGo7pP1tcA+N0J8yOLWX3S8&#10;DYDUSerPzS4pZX5NVBWiDOrPBY0VRql/x0PPwi9Xfd3qShNqk9Z3BM35p9WwQ2VQsQYHpk+s1BAh&#10;S7bm69evS4MYK7NQj/DdW1zgmhWpi0NXAIW4tC0tcG1yrekJRFI3NwMYV2cRsstSC3ARM5fjLwwW&#10;hdLONJG9qpMam1lhO2yxkkFg3o0EpRm0ynPop+1105Q+6hX2go5bZecZkFUFkxxhzJgTkTWl/pMJ&#10;ZRFBJ2NhNgxtrtDYjFh/ZvXeeWcZV2i9SRzBGmVc0VrEriRdgTswCpUdPx2NPJpAiVwreStTLbk1&#10;yTols0mQo9dmb27B8yDbC+fuP30dpyLWtKHRUPOs+VbfUGuG5twJhASKJQ8KJ9w38adsZq0ZJa10&#10;ml4hxLKpcvpJHh/k8BBEJJhMJ08AauXELstZB8JeFsHqE9a8ho9uHL2J0uOF34z83vru4LMte8yU&#10;2mtphNbvgZN0d/bbQIO1smfM094mIVkbuqjlHttuyBj4cFeGuuwOGBMoy66ts9Qs3TCtIWYnvTju&#10;3fIWagFmeMxAgoW6aRcu1LDIGsuyqZMmxfiv0aOIevUsfRoCK4VQwsOW3ZXfIuR6CFOmZEltyRvm&#10;QhC4J6i3tp5MxauAGYZKewUTyTgC9QROKWl8XlRmzfjb1i1734GXxgbN2E5mxcozzWhYKwSewXg2&#10;+l7pouRKUGhqc4OXbKxuM2Ysdh2K1uYL8s9UEbYONvJJGp1QUM2BqUnWiHviuoJrcgw7aVbE6jTg&#10;qLpZzOetL4UdFQCDQotKimATeORgwvd6KahGVGAcOyKwTIni2iBZqEmlq8kLvrME5lARV2Eqrs7f&#10;AtfC2hbxFumBYCsJll89FPUVtdZHV4fkNoNpNT6YE9R6Hb4tmUFweM6liKxPxoMjgd0FcYweou9x&#10;XC+LXCCHHbjY61Of5Baa1iKYpq+nYZlorzp6tFINyiMYNYJhClA1GQamClZt65p7PRyb8s2AVc2c&#10;xL2U0arJbRktIu1yrWWhvTLgZ3u9psL2KP1aW/JBOa81pfkupOe9Fk0YDGp7NLlBoDwg6OA/+acO&#10;WszeDBFJ9iEHL7/KN2Rie61Jn8C4gnjzQcaHzU5Z75rqcFYoTw9qlfttn2Kq5jCpmwFUhpdsZ4XN&#10;s/5OoG6HSCceI7spwHGQs0NFA2BZ9pDXD6XxMMSzlQJh0N3tu9ftX5/jrD9EoanxqC6p/LONzkub&#10;lGqTBJsijKYzs7lSs6ptQ+FrtWHddfqKRp1ZbvLPlLYiFU5R6+rWyvLGclHr0tp8HrFiymN++Vnk&#10;wQvLTxeXg1ofn0UbfPD48PDpfvDqwdPdowDXoNbnO8dz23mczIdu3T9f2T5ZWj9a2DpZyWP3fH3v&#10;Yu3gcj3wNTD1p7969+u/+fIXv/3pu5/dXrw5PLhaO7peO7laDmpNB53LVLferFy+Wrm4WgpqPT1/&#10;mcfl1VJQ6872x3Mvvv7s6V8+f/aNODAtL324vPRRUOv8/AcLCx8trzze2V3aO1g9OsGKaftgLRRr&#10;ilpPLhP3JK+fv1mGclmgQMO5wX4k4rTcsdFhQrHswVsH26ncG9hG61RCLqRBEtfqo8o1sfMNRgLQ&#10;kreVRRG/df+z+k6NkJ9CXVakOtt3pUlzPOwZCRbZ24YTRkmwKkjZe8pYuqlIHbSMUy5rlvvMqnGf&#10;6mj7v4/dtyLzycGyCe+MZ7er0R27jAcZjZiEiZQAt5StAuFg7eRd2cySWkr04HEm0hqwTcqRTV3h&#10;QPOdDQQJiUbMUY6akLGRkylzTrA7+ixQaLeMHid7Z69Mt3OxsefOHl9vhpxFHVllRTI7aP9gO8Eh&#10;22400IA1ARzcuJYtQrvUq/A3JeXYP5gtMnJC3ZpD3Yusd6SfCakbvQnhigHgQzoYfAzZagMUYmVj&#10;i5zjGB5CysZwHJUEeBPS/LOGE46QXgG9SQTeOpca0xNc8qlBRiFeNXgqzyxrPSSO1B00L97wSzI5&#10;28wUlg2HUsZqYdKUhke72FFatFOkXa1yKaPZkFaJMIa0ARYpfEdp61clzI1fGyUXR3UtIvTPrKFI&#10;jMJyudYY8Ud7nAZF2LSkzJv/Co8XuJhTiyaCtsb5N3NWxcRowuERTh1BfO6EFSxRhocHe3W5ok2N&#10;W7i2Z7HniRuwKcJG7QzarMkZDMVRHasBNvbygaXEyJdKSL5KkEPvH/g9R0LhEJHxzAd4Ep160cDV&#10;rVnN9yAEbVtar3OJrLLExbRqm0mOhB+ugsPMIyeVqyS/V51CIq3E4kT2pj6LGfq1Q6qgNJH5OKSh&#10;KFQZnL0ypm/GgnOVWHNY+NLwpiR5k02ThnDURzg9WX8cWinVlS1sAmsMYLAledJCBdt3dYg6DLpQ&#10;MJsMZCEAC6oFA5wLobAcY1NFYE4r7oTTSpeHNw/xaG+fQTmPzhTvjovPEKNWejqW6ITLyTt4c8kk&#10;IoFBDpqh1hCzIib0KQEYOebk7IhrhaxtsNzey0nkdd3mOo+EGr2ym5G806a7dQo2lKp/OMsmLlml&#10;6bQfyxvMb6LQyTbkrBkp1I43FygOfjRoIeTgRRJDynlKAzbfmqvddaMTlmV28IFOxqkiQLEJxBfg&#10;0HKkgjFhap2EmpTkvjtQR++3jEmBK12swasJwE7pCiEyATnkunELTEFaBMgtQ0Eae4jJBcDRxSXt&#10;Ky7XSTDbl8h1VbE6a4gcHZ1CkMPY85P4x23CXWaQnGPkd+vMiprL5VnnC/1OrgYz6CqBaESG6eVo&#10;ex6ykAb9Uo5sH0LTjI2EZ/XaZcZJ8eXnGMCT7Uh39sJ+8zXN+vXwKLF51XKz0fNsrKjCuRFXCPCI&#10;6GQX+X63SJbWcoYMRUtXchmr3i84FyFwAV2cldhYpm5Y2B0BlGXCiGJjacOi8ZaYjVqYnpQza9h9&#10;F7gqXnBPVMtjdoBppaScGZr5In4bNer5LctSUAJXvlSMR8q7XlCU0LcWl7ZG4lKEjeWTyv3YUXPs&#10;Gnmx8vUuEeYLCEWaHKloMWPA4ibDdcePT4jkW3VpJA/DCVmlixJ46TzoKB1csVkdsX3gN6QlbW/o&#10;hXmWIxQXWJ5K9xAz/hovSbrWU5ZGDzWGIKVSktZTgPAsIdfq1uIl62ATXeTyymZJ7HmLZXQBFNf5&#10;+M5R0tMJ8KiXLA0bcKvSWOsfjXml+mgUSnfWAFc4z6jn4F0T47X8terfOplVB5tJBHa1U2ukwlSN&#10;BqlS1wqrDCIF3mdPyWQc7V1UN7QKEpa1LsTvsRtWREw30qblySRXi3tL1fZvKz3B25gNIQb2xDUW&#10;lhCmeJUmq3CqOmZlhOTSRWB7iS0T1bYZ4fG6SHnmTY6/tsAT8cvVzqMmTPUHjvCYPjf2AephFG+3&#10;GWw/WAQbnBzIunVwgEK4BLHGWQP6SwTjapV7ORMZ5xADmgOjy4nvpfq03ZBsG4N8WbLenk5IpZvG&#10;IPdwlZOkTZAnH69kmrXmPS15ZQzZZcdSaenZ93ZNyNA7LpvDKy9atQB002hb3I5hnMhID9QNTNRa&#10;rtVz7Ega3lGVFhQAM7WyrIBRcwOA8f0h/B4jH3r3JiRP54DDF7lOPpK4mQd1QflOhTTyzJUQG+ay&#10;PWS9aD9us0THW/s72UVc70bSvX62zZpDB9lzssGQVgoHB6f7O0c7q9uri+uLy+uLQa0vl1+Ebn32&#10;8uGTFw+evXwwt/R0buHx0sqDo6OXkenu7z7c33+0s/doa+/Rjqh1c//59tHL7aO5g/PVw8v1g1Cs&#10;F2t752ubpysbpyubZyvbp4vbp0sHVxuBqXefX7z56as3P7u5ent8eL2xe7G8d7F4cLlwEpgafvV6&#10;+exq6fjsxcn5y+OzZ0cnT8/Pn19fL56cPFtb+d7L519/8exbL55/Z2HuB0sLHwS1Lsx/MD//4fzC&#10;h0Gta+svtrYXD0+2D4639tL/5vLg8Gw3LGtQ6+H5fiBrHlR2pbatiXa3/wKMyvOyB+8c7RouGCGp&#10;8m0i1lWpezCeTFk9UUhaOpU9L8/z+pvP3tRktdl9y4dGoWOhyMhzG1S19kxjyRKbRDmIh6VhR0gq&#10;thGeKRMY9qTsIt0yS4C0WoZcFzEo5XOi2RJ0euu7OwrwkNKVqK/HYDnY2aZlBCmHQH0px5ajqvMK&#10;XStw/OeYjT7b5y3HlprYkVBvGEoqlJ9InjI5S66SnDPJbLdGNvh2ZnL7aema9U4AmFE2Uzhnx7zZ&#10;K0IdBQU5TuJvWz7kUNP2ttC097EeIUICwosJtQLmW1zHCdKfALfVIsZs9tXQignZXAl0ZFdMtEvf&#10;kf0ZlHspr9nA8HYYDNnGMMNGaGH3y4lamWXTSXJ7W4l6Jwk3ZMKUp+htnShKooSGYiKiqajPMstZ&#10;BaCRBHFS0XvBTC9d53sll/KBjB9vHAgKrjLXmK4qwnvNsfvBkmNNSXio0CzlXgrABj4v+008enuT&#10;3V1avquT/QlgDGr3IrobPA9unBKqMV5KeXnkwUGt6Rqd7sRBqhGfV9GQt9meCmI/kLWolTdo0oNM&#10;nUMa4K3YVQ62dMG4C5yOL3oluUfNB3vfh2WLCy9XKavu7bt7aklqiwLgsWJHErVOs0GteOq0oQ42&#10;49QCCJVZJWqCWsxf0NU3UIhL2y2UlhF6yPwzSFAtovDMeoWFrPxwto9JzMztyzcP4EpkOfq1DhFB&#10;ztSInw3I8UkJllzWEJyP3JPEhdqQ6p9H85hOgdx9kjh6ipqByrp5sJduQwBmTsTJa4GomC0Ph1mD&#10;+FpAc69tYYKPvWm+ismH8MF4t1ZkhNddsjzg6e9IsTGcgIt+Z2t6OzIZtGp9y9wa7BIITmwJ62Rh&#10;cKE7F6HdHa10LSr2kDLmIRJrMFuVeC9XYVsGRtdJf4v1CtVJzclKU3vKhfFc3pYTTypl2DnA6r39&#10;zGzzO6oDNEivLMJJ2kSnMDW9xCs5nth4baLMm7Qe2Ok2bHgTm6ZEE6vbgnxxNXi1nnCl7kcK1XWD&#10;+1tBkGWcLghTU1/Gj+BQ7zFicZemLiC99b0X3XdG6sFU72xIpBY9JpQnOvZV6FgU1xhJs+5O/GqY&#10;qw7NL2rta/K9Sbp20FWRB2otkG45pW+j9UVxlATs2D7MgDSTy8+5hhMgVbNW912BZYCrzOro43p6&#10;ZJejKR2p0mpCrYNQzU6hmW2RHl3lrNt0y7YzcE2SvXT9dQ5jcmPugqwJhdYPLFxgyDKTjUOkNGN4&#10;0/ZRgsBy6aZlx47j7M4CW3Q3fovVqRN/DN3GJ5MtAtKDolaxX3xix+Uy52s3HQ/DjN6YxTnCbJ0Z&#10;V4Wsxb3NmOebrSum6qfzpQzKdGu6uiIS7sXvJJolHVrv1lJV42QuVD+uuLf8VmUXoUPxUirKzcUn&#10;bhmVwyzCUsoQyJXv5ntMCuAhPNSRrVA1tg8WMEXOm2dNQ0SYwxN49xj6ipo+u/WmP2pmVq5/uM1m&#10;BOA8B+gimDeqH0WOxFdauk7XwV+BNkP1ae4GxBFusDAJ7aQoVFxXq9rRpNP4nyOk2BD1LFir3Ga4&#10;4hxegatGxGCz4iBQDzpYGMWSh3gdweLmI0mxAUc9U+AobWOUBweyosU9jVV1gqW8H6Q6K8lE1Twd&#10;Z8+9uA64ywffA9H+ooCr2rfiJmj2IGeaynhg9SKuBjZ/W85pSWqQEUxphdzt2gpwza9orZSDpDUr&#10;zrtBcxktNxfJINynuu1N0CzE7EmSC7a3sQEPx+YdL3ZFJ4ww2HpjGeMePLejbVCHxDoHELY8EDem&#10;UEdxYwL6F862f6lltX7SJ/4Mx101rGWrTMX6cZVK3UtqRPjaXjVj3rbSl6E8DKAFsTU+PkvVcopa&#10;C1yrkeDi0pcVdU3eMKPyvf2MFXpYI4aEWYV9JZHTqKs20JwYtx/gTnF5oayrFaPT0L9uYEL0UdHK&#10;GFWMfpE29DdvzbmqSByjnJiV/ooRx5sHNflkkUnD6L6/K3Jp1dmi7DegXLJvFetgwoVhmK5YaMqo&#10;ETTURsWiKVK5ffSVEIzxZFrfWV9aA7Kubi4vrMwFtQay5rGw/Cx1rU+efbi49Mnx0YvTk6d7O5/s&#10;7j7YP3q2h0j42c7Ry72Thf3Tpa2jlwfnqVDdiRXT4dXmyaudvcuNzbPlnfPV3fMVpMI31LjefnZ2&#10;89n59buT09vdrbOFPLZPX+6cPI08+PDs+dF5GsC+TC0rj5OnR8ePg1ovzkPwPtxc/9H8i28uzH13&#10;aemDeVHr4kJY1g8XFz8OZF1ZfbK8+nRrd7kVrfuxEbauNVZMga+n1yn2yJ3K7mJ/GrlWc4cEMYGp&#10;BRuS0lQPAlyJgFvmMcKvXk9KLG5TjE18pl9/ansIobL03yYroRKpu1H+N5FfObeG/pOzIlvylChV&#10;UGHj09zryswgOYnkhuqP5WAmTNIPlgjSiBBqPbtIlUjujg2PTEBy2CKfoULMcMruaPNx3AXqJVbp&#10;b0U1OQzOka/SfLJ6QvV+FUdNKAsUQT0qFyS/UptW3lllsrFsyQqCgJEi7fZmxNx3dsVvOiAX1iCJ&#10;z0oP5jAATiE3GuCy+7oBG0MTWZZzrvaSAyYFkHPh22wICRJosmYovYdOmFjZ+I8rWa1mDf3LUo4j&#10;NB+U0JBjAGDkXmT5S/oTChf5sUF/ExnNetjvseiFcKrQpSmAjq7qPEXvMkuTP6eJYVLd7r4tSWXF&#10;KLav2KkhlxESG2reycicZH694/z6+ys5BJy9L6VKSqvmm6GjyyJOLi8TxAWOznD+wH5WMI7a16nh&#10;gRCXSzf9ladKzEFVavgWmPxGV3XEaSK2VI+fsrAzMXGmBoTq2RUtTHBdwpkpsJ9xSAtlUGtq4eJz&#10;g4FwMhSOPYUSeU8GIcDAu+ZYHdbfHbdcecsglVw6oYRkve/SpJHtKFrOOlBvXv9X78psQJ1luJdJ&#10;EGV5L87H1igfD08LCWO1arXBBfNeW1Br4X0vaXMZdtLibXkyZc2gC3KQ24fbWVLy2b5e6n6qoMaK&#10;vJWQLQZmR/hKZCzJYytvHebdkktdVu8wesx0Ck+JzjLDhLwFUVk9cjrcFKXUwntnU0XyXtI2sJlq&#10;WeMkrIpkYlry5VX6TLh6iFOAjmI8mTEue3bACbi+x96lU6SkBhhroqeHJ8lct+qxtdWtxG2Xqp8p&#10;lDd2MQXsuYh1LYidJu/RpPomT5EERFArWzOWSN3QWWGKWrt4tv6wYDvH30ZipZr5iayUVuOL8Zw+&#10;lBG+eh2OLry9+tLabmGEnrXabFEGthUWFGPb7YxClWoZGJN2T0kCRaJ4rCR5vQuO60CCwmRXJzp0&#10;6BeY6Sa/xsDrnWpqbJLqMJCqpS9haA6rSqIZ0c26PRGt4/XCp4K6QVxb+ZzZWnv2VD0kiApbtX0Y&#10;c6b8ChGUq00Udkd1PmvqIcW6lQfbIG20n0Gpy5BzbGv5OwNjkw4F5GbwxpBrMjTfQ03mVKZLHkRh&#10;WkWwlZg6tc38UrI+Gix3TYjIPxLiIWYZySDXjcm+nt1hZGndONgp9E0U3/aauDi3T0+FMyzX7uDo&#10;VtwTB4XgojeEBh5e08e9NRZV2hyro07tgBWqwvh6CFPfiCZoRnIUrvPO7g5OGQjMXJM+LwNZ4a4C&#10;V3d8a9Er33PHaV3ulAGpMYohRFcVP94GSCQ7zEISkTYa7/ORW2fWgLpLHZuAgNtU+1pTVYmcgSEz&#10;owcvWsgqICwJpMCwgsR4u1gwWdLV6QmBP3xkaoBkKW8VvNam6q8x+qw2aQs+nMGVIrGZGlZjWyL/&#10;iX8bzGe+J6jB0iow/Ez9jsqDIGpUNxRz5j2i9KEfxj34gorKof1EJsBdkIadFKCCGjFV8zIZD6Vz&#10;7cNnyxl7kSAnmVWTDhY3SE8XojrdArKkVXGBeh0vd/2ThGoVt05MKW+jbUz6yhwHF2Rw5urZGody&#10;SzSnAb3Ur3qJRrGrX1LToxlxWgUynXIGaFKUqirWYtemBnI1VDJLPfbbFL0yGPJVrWgF1cO1pmtO&#10;+PD0swnsR/d7RpdmPLT0PMounI0j4+F1nueqQqu2g47kakGlL0K3Tr1RK+fhyDmeotFhTMVmUcRL&#10;JW3cuU7PvtbztBlORnA2+HtEyVD2wwgLA+Gpk0+1wWp9A2WR8mrMlZJEedf8sAOlgLP1rlxoRd7w&#10;0dKqtpcN5EMLnveUYiV9yH+BV10W/QYBsJOKMdS/TYGUfWWOTfbFszRGeePySOSKVM/7KXISPHcf&#10;rTdyhQcFqGSMKGdnoJd5YCKxqTBLW6gwEnVtBa5ypntnXm/U3ind0IpJeBmdczqPs52DiMjPAVRk&#10;h7o+suVXUtXgtdunqi2sFIjqTvdjIIxCeH1pSbp1cXU+qPXpy0ePn3/8cuHxy4VHj5/+KJ1aT44h&#10;Wre3Pjo4eLIfefDB4/2Tuf2Txd3jhd2TpY2DF1tH84cX4VrXA1mPr7dDrkYbHLy6f7kaWrWQ9fNf&#10;3L/7+e3F68N4NW2cvFw9fLYWS6dg1Iv53eNHPI4e7B58snf44ODo4XFQ69mzq4uFg72Hq8vfnXvx&#10;reXFH66tfrK48KPlxQ9fvvj+/NyPl5Y+Wd94sbL6dG1zLu7BpxcH0QafJFsS9+DLKNxiGBOAkSgz&#10;N7dbCxrCtJcsa4poUO1ZK3bQ400mE+Vwimca2wmfWN+BrLp9GAWCYVp2VazS7TZ2hYNrnWK+0VJc&#10;/rO3EpM3LP5GcxeMebOHuesYAI3qzVncX7hVtar5QnoYSNOxpuvzVKdoZumArKpxGuO6QaJ6MDfG&#10;0G2xq6u83hvGVXjGiADdGAafUJaj+eAcISVYrQVqo1dHl3QKGRwnAglOaZOWzJX+HWFW46TWw3RT&#10;b2Q/4I1v0z0C5Y/fw4BvFFvY042tRFZjiwSITccUrHZ41+Ck1IHwUuWbukGB36h8E8xwRq1l9cTZ&#10;uSHf7GWCqs20ev6LGMUyvCp42xOl5FvZV1MVtPMt/9aL07h/sPRJOHhIRHIk0c25pqjTAaYuiyUF&#10;LFpi1qHVVgfe94znWCPyhvaWLK7Id9qXywMuQhvqaAa/KjjOtykPbndbR9pGtZFuxrzUFsi2qQpg&#10;g7xQI11nAXg17xRODK9a1ZWMvRzbFIiwcPWAHc/WdIGOKP+7sUCaCtWprrWoNexr2FSTJszTKIFL&#10;sUJSgWBps5wC16DW+Amn63LrqzOpW26Hw7O1dlNqQNNdK3IFq4imOuu5UG/AopDP1qA2+sxSPFN/&#10;8QptHsNFIxFsWF9UWYL67t3rYoxmwZK5AFIOIWVlyRwYJm1cPRMoVGfAD+Mxzk0ZCSY+NcYneZAC&#10;4OJexZlTyahk9QxGel8o/cijgyf/WwhXkgTJYlXl1CKyXBjjMloKvcioen+r1a9Ip6Rxs3tFzh29&#10;LTbpAEiZdA9yRr3mAJpbaQ5lCsfH5sgwGKmxYbdroClRPy10Zrhau4v2te50cv5WOlha2fawE6VD&#10;BwjrrwZVaKKk4Gdohlnw261KW6PeHXGOJsm51Nom57+6nJoLIwhmmrS7qdrmtto26Pd4rCA1EaAY&#10;IVEy1RPqFfU+tK1IdL/MlNYmcLlEeoxJxvlgsCuJL2SdTclON3UB0K35m/FjkpREucExKvEyWpUA&#10;uC61byq5y3yD0394IHU0FrJ2TYa2Gk7UJtG8qt0jHGAsL2QK1BKrQCnJabXCGOf2T9ZR1t7d+LKE&#10;vDIQ7zrDnDI7lpHGZ9UoJY/sriGzbUA5ashlZTFPEuLyo4I3pkC/CkEmW2dUdXY0NanXYdy1XbjC&#10;7lAdSj5Vo6COH2FGSWN0EKartOka+buRs6skvtsW++n0K86RkJZtTTSuTP4JP/lefYCvBFv2pP12&#10;SFOhmiRs2ylP6ySDp2OMWWOVZu0bnReJNFqS6lWi+c1QOxMTilR76XpqhrLkgnnuVeokKuPaNdmS&#10;N3y2yojUwi2LWzHnDIE3kdEMzlfr0RgD5s1ZM/2hlhOrW+YKWyhXsSuHR/PIAWgJj/NPZLryqN0s&#10;DIMLswm8B/icgGtzEFlnEjx3KxEhj7oYyX8U45hH6iFshhcavEbTXAF/BQ8FJmnb8ygNVSNZuhJF&#10;Lj496G8bzLfcj/bUQ2bMP3OQIYqnbiAo3nMiQ6cN7RSpecY5mG3ANvGIZavJjJztHOcN8KjKU03o&#10;a9AjTJgsdbggFLIGc9bMKb9oL5I74VarQM3diBXDCO7EStf2qmo/RYP5Bhr2UO1YSrZOt0EiReya&#10;D+EhvB/UepT1JCONi1BO1RMv8m/2E9Q6GQhjieR7+Ob8b7jfXLfpa8cxNIcoMTl6yUYMy33BzJkf&#10;klZVRev1QWYLvRyED9e6pzw4qBVT33P4wiBVOWce+YZwyFXp5ix20h0nfkt6KbWxTQ5G8ElRK9hV&#10;JhbmHJoa4FrqVUAeQjijF20wDwFwXvzaqAN2cFyl7Q+OSlge89e7IimcZFvSD/ZTyiUO/uYMMy3P&#10;d04ig4loBCa2gNbXU25L9xqvGs1/ZskA1cJwrcXTDsqmhWRTv9JxuOXXkwad0WYo/37UAj51rO69&#10;VO5LlN+IP4xrJkZTTUzas4SAcK1qtIaEQFuzTFp5cJXD0/I68lIjKTjVATYbNFsvqhNu/ilDHEc1&#10;Q1uWG00O83pw0Y7dqFnQCVyQNJgYG9FkjhzbOt2GumO5FqMNjpA4ArA8tg+217bXUtQayLoAXn3x&#10;fP7ps7lnj58/ePoij4+fvvjoxdwHB3tzx0dzu9sPNzc+2N17tHfwdHPn4fZBFMIv13Yfr+09Xd19&#10;srb3bOt4fvNo7vBy4+x2L7g05ayHV1S0nt7uXL89/vTLu1/+7qcBrldUtK5vnMxt5nH8bO/0+f7p&#10;s+2Dj/cCWY8e7Ox/uHvwYVDr6emT87OnIXjX134w//Lri/PfXVn88eryRylqXVt9uLT88eLSx4uL&#10;n6yvv1hde7a1s7R7kJ43OwcpWKDtTYJXRMKBrHRqvZ3iP+Acgl4jPDDn0AkbQ7hbZ0QZsd0NPtZ9&#10;t5ljdJh5AoRI/b1GI+rHoqHfz8OQkbgw2eLcHbdeC/wMdAyASF7mlVZryEky29mZRp0nYqQRDJHA&#10;Jl5stFS+qOCq/In0GvEB9bE6uJrXh8lEN27Kk4yvzJ6Dp66bSDiKJRClwCRYTarKtLVYQa3F4VIE&#10;/DpwKxJOd9YpDa9Zpe37RujpVcppdmrUT9v3E1hUndgwS4zKhq3MoXEtHAs4UIVe4wOzQiOh2zi4&#10;DsytLgPvUTA24hUDaA2EvG4RoJqvwfN5xGfmyBujwI4KwIZkzricANGwPpeiAVwxajP3ed4GD1M6&#10;QMjtttqGk4aYw0BFlbjONAYTWjvyowWuxdUGlE2FjJ71hhqDfSL6FLqXqso22dyWOWOeTDGlei0D&#10;8Rx56DLbOKH7UjEOFIGqKpx2/PTYMswKIPukFZu+nxpIlahEzEU1wz7UAeZBCtImnafRFWGWd7DG&#10;G4w0cw2j1sXIjAQ81FZMKXPRctbBYLlBSaycHgay4uktKEIJnDPNQaZsm6kKHmAdy3usgw10oUmV&#10;HjYBsdxNvIVZ4iZ34upCyWKUHWLw39xcJQio+U2w/XAQgGw3s+mdCq4ZVVtMGVbpGFm9w1Cnokqu&#10;pxmKYFT7rLZLqp5Po69g7b4qvaNg1baZHGSRquJqXrESQVo4p2zL1uLGMvMVFQM8BmdLkkVEx/V3&#10;RnNrOrMS7GYuJCxuis2If/QWrilaM1BfXTr8XUtO7l5BWTtsmuawNinHIGr1eJqXsY90zpTE1qiG&#10;cNI1BdPcRyGoeTQHtgM1hGSjUig4NZ/0RK35jfO3g7kheGE5xZ+1IRyLZ92P7Ow1KmOtVlIBmPo0&#10;DWy6KXcnZdZ0dSKZmHFBeYieOoONrI3zmG65tjVUI8VMqpe39WqwghnxU9STmmczbhVNNBk3Q+Nt&#10;0tOaBVnoY/tRk8uoO/RpLm0crc1hVU3g8n55m2/G33Vohr2DICuYydOkRy2yGIUq0D6V5JWp62qZ&#10;y4I2W3UGy+xorZRZc55jmE6E3gEgtOq9/fUuHUV0ApIWH3FH8pD8L4YZbg5ftZ0zhTF6d1eA2jRo&#10;hZSyC6PY2+GRlZMTaTIo2vuJPeOOa4ob1iUGv1XwOmyUnDSL1FRIc/HdKcyskdDhLIYNmyJnN7sm&#10;N5sZ9IJIhk/UKAugY7uzT9pzZqnAxbGVi0vHlLptrgTUWjVy2zeYtjAG4Ccsf6XNIbfVTmZTaoab&#10;1bxSU65MSUWVwLxBSKKYyI82j1nEVWxWN11g5OQZUWA8jmQgTHr8FO2Tay5qHTbXg8ZoqNCcuJIH&#10;G63hdzDE1ZV2l84xb8sGlyOpT6HhxKxUjYtswNPOsSDnbkwlXbt/GazWvqiaR2WuSNDH2wCcKr8q&#10;l63mqN/Q8Ck1dF14R0+dsSzIpk7MqqsKFbNqhmtpmzRTwgOWCxH76MpOKP5eHQoIBMiJdmY8YfXA&#10;dnAdbC3CY7u25miLGtoyEDCcVJ0Ws6qCJXjB6go2KVQEkkR92pac5Eyn/zVNUJQr9GhNIskOWFZ5&#10;OMi527dvwva1c4r+PqCJFEJqGgwwi8S3PkwlYFV60pmFAtcTaifrAJzX6Rlj+1MRr8BV2EbrGkst&#10;BNVqpghyKiNVA3uTMSP6jbJVZIQElw60g3ptjS4ey6OYtsyf9OzZ6dZhum0NY91AVg4M/SwkZy5O&#10;ecfqcNvzJqg1dGvdg/PP06mWNYch+0r3nVKVGEHrFQyPykXIlInVMBB09ziAdginwyf3aHPwcr9c&#10;E/CjFyG1rwBdGuTk2l5/TeYzmDNdvJEj528rcQOsxbF3R/l80HO8miQneV3H3aDTAxptZf3KfQvK&#10;xQq4kDUv7qR4FfaVQtZxOy1knfllUeY7bJYAwOBMhealWCs3z63qRS/L6i33YfKmKYpxq2RN0WaM&#10;tSPS/zjTUvHcvAKBmrOu5buzKlnb4QAMinhd8sA8ZUqN4FEctTzdbSNXgMls6ye68nQPVmjO3CZM&#10;4RuU1+vBZTjLQk+G0koekqa0fBg2G2CzgBzD97AQ4tUA3ZSz8kgl5+Y+7sFA1rWF+ZW55wvPXiy+&#10;ePziyZMXj0K3fvLohy/nHiwsfHB48PLo8Pne7qPdnYdbWx9v5LH9cGP3ycrmg+XNR6s7Aa5P1vdB&#10;rdvHC0dRCN/sBLIeXW/kEaPgqzcHr39yGd/g3/7tL3/6q7ev3h3tX65snc5tHL/YOHq6c5zWr7Ej&#10;frBz+Eke+8cPT86enJ6GaH14dvr4YO/BytL3Xjz7q7nn35p/8Z35ue8vLv54afHDhcUPllcerMZA&#10;eP156Nad/dW9w42D4+2wxylnPYo04ypze+fyNkuY6d5RpJerCuTLK2leR+/NyTDJ7LLypxa16kM4&#10;pTPV606lXMRYtBqiKx1AQu0c5o1Cl2ZzVWDKig/zZzVL+t2VSNSMnmoTxqTNKruxEQqw5vIomu1u&#10;J6VmYSHnAn3UBKcINrOJDbJUAKiVKI2dPiR8Hux5eoqYsyTv24Fq9pH9qeFLca84IaiVeqoGVQWE&#10;CJtFLDMLwX7EYyA0FEITQZZwa6p4Uk/VLtiKlwmnuXkrxekeCSwcm3FjMroo55WJts1hExO4Zxhc&#10;AroabRRgV2jXBgytmayuMr+oJMFgQhRUgnGkAMhVD1WkaYi2liW9aoQxeUsO15CiULXN3jszSqCF&#10;MmDCYIpFPV/YkhjJ5jtnQkF9cUYdWjTbjU5677wyEHcGedLabvnVWQjpS3owGCRgw0uMklfVaynW&#10;jaYIEKVJlYLDqWBVegG4JZbW+1rQleEk9BpObyUuGpfX2koMPzpC9YJLV3ZMgpFE3Y3eGMlN1o6r&#10;R0wwwmIJByLsNK25e3OLrjLDKUNIgUPAJ7yNTkvhUcGimqXVQ9iaZ4BfgCvNSM3ElYlFp5p4LpeC&#10;NRAWKx+RSgJuWQKArpuA0lRIpbBVdM/SgmXn9A0eGYHCuTz0zCP6aVrHBwRarjDgU0OmWSWhakMy&#10;FExk8yOWNWJhPWFXIGu74FQ8XJ6zlL4oFLhSxAJyGIq4AYlb5dF1vtzsGHK4aw6hu9TKoOlmGKMr&#10;w4jvWeIsUBTttI6xp1aidWImB/UkAdu5k7kflhu4XpGzGLsShiHHlUKpeJIZauKJxbN1oflLIYNq&#10;gp7IjG6V2xkLUReWLq0iLka7nLaaYSzBSIIY9tUyw1J57p0qwVLQTn8XSSUPE3vm95DKKdhOviYX&#10;3zUcF7dmuFxpRzfaXu28Qg9JCxSzkJrAog5/aFVGFzq3CWTDLdEfj7wzu21eTD3F5Q3GS2hDrLPw&#10;zaQ2mvJwhez0Z5ZlMckm5XkxHsq7DjAvtOjiNhZGyeEohyUhyVd6pnSozpOmNsqWk5iAhMfzXCyn&#10;GoJf7HiuqU8+OyygWgjaYTm01qMDmRi4sqBRjSwxJXITZzIFyuP5hB/tjkCzk2kBQRuM4RCVxkWn&#10;nZt1I69CmL3JJU6dNkCumDbn1SyqWV12zG6Lzh2r8U2BDfjaYTC8xwOKhkajmcSv5BMrfW+j46xC&#10;FVp3GXTsmRduaWhpwHaCrYmu/KFF5mpZm7/TfXqy1y7OVLPj6HK9dVzlIzU0YnOpw78FF2UvmsOV&#10;LGFgRyTiakxk2O0ApGcM6ZGg43WnK2AerodNoLvyEFgCUUS5fXQZJDN7Rr2PkQzp71knntkxFEin&#10;us1p27T+e5OkZsmbZSgL2v8tPZsvkWNk9JooQapTSNb8Zk4kVzj3Lltk/dLgiqdKEyKHUSnDMts5&#10;KBqHBkhU0/DD9WdgQi2FyHO1aFN018oCZZuBlDZQLWNZYFPVWHWXBGxU9rUpCTtdnbF8A8uOnq8w&#10;zF4WuMTzDFG7khZW8YVyFaW+PFr+FuI6zslGqQaSS4wtSObEm1hFpklhIAy/pcjUfjYCGaEX0LRg&#10;VYCakNIGrbou8btBpBP1ynsCBS1PVRJMmWsoTdAshkwMVPlqcNBUy8nX5lNDOirRirAWtSlomeuG&#10;xREHr3NtXZe6LJ8FOgZAVldcKhFU6TFXV8zVaHElGBVV8IwFpaOs2DX2S74nj6qFEQxXDFyLKRlg&#10;aFikzqFPp/Y/VQXnlTCx/dEg1SqEc8qSsdLgYVllXwfXWjCd617rJ/yWIFSlW6nQDXQGPQtN3/di&#10;ZQRY1wqIrYWXaDZ3bvs47R/ggjVKztABvhZkViHcqxZI7FWjIy0Vvcroy6kWnXoREQOYn2iZ3xhP&#10;LojcJ8XMw1iYVPHIi6iunBybCnorIegQJ8+B3xfD0RCE+dlh2pq0VqtmnneB69o3hm9WDZtK43PN&#10;11Ksay11c9VkQzs3PCPMDMr8tByiCXiDoW7whERZi6mYagBqx/mA1ZRR5ZG2N2nZurG7sbSxNL8y&#10;/3LpJah14cXDZ48fPvvk2dzjR09SO/pwffXjg72nh/tPd7cfbG58uLb24+XVH23uPN7ce7q+/Xhl&#10;86Go9dnGwctA1iiEj663Ysu0e758cLkWrjWo9frNwdufXv/itz9Js9bPfn57+eYg7sGbJy9DtK4f&#10;Pt48jLHTo639j6Fbjx8eHD88O39+fvbk4uzR2Wl+9KP5+W+lTWse8y+/n8fc3PcXFn48N//j1bXH&#10;6xvP1zaeb+0sFrWeJKVwmTPN+dLt5ijZnOskL4csKit4FX3soNKYpVuLabudl39wJVLoi58QZMUE&#10;eEZ5Xrcudh0/2EJBQ2S5Vm2NGnU1qyq+rVzHZt/mXGUY9FocsWnaThDEsBUNWzb6uBbNFtJMPSrZ&#10;jfxm9r8ZGhTqpD4ebsHvBJd2pFlmgxq5FfMiRv5ZkpNsusGEHF3KCJtbha40ahwk4UCGQrKhrzPY&#10;kidRnuSZCoZdlBFTSclW29PalTYldgsvYCvO6cGIf2CA2QlG3rS4fRhLsDEYELdVbOuOZKqxou1z&#10;aoMTOBIQUMjNXCBPoezQQGqUMStam+DBuAIVi0Lt6po4y2rLmmoUWdig60DWbtdrTpDEUKJT9aiN&#10;JvX5YIBhk2vJdGaiN2WYS+PDYTFMs/gi8MqwwV0dSLmbFmgpvp36oJZSK7+aLwzfG7VqUMdk/QKc&#10;sAhwqEb7tlbzTqiVYmxvjZQdMR/JmqwPveM+AD857IZ9An4SseOGtoP0UFRyhDTBlt7vxpxxbv4C&#10;kOAwAzbzPcGuObC8nvuYUAm2JB1Z4flzoVrUCimUu6Dxkh1BYveSF8tuhbQdNk60wBHfYunEG6hq&#10;xupTzrbaWrMt+G8VD+gd/eo08HLEr+QHE3QSmekp2pnb/CBIdcBdCIcqDEs85vqgdaSxDc/zcxUJ&#10;N62Th5LsUwAeskCALmwqRCV4QAFw7xHC7CZTmk2zeyG3wwAOwaoFkMzBgB9Nm1CKDmg31TSqQeD6&#10;ND1aMm0WyDrjeKWjHRpEACBthRagkLWrQfEtqnhVPAO10mwJHDLIamG2eVidbxWA+KPtzcMiY7FM&#10;E0bEqbKCN5H/uMZaVuCDAT9Bjh5AD0n+qnhjVNdXEpIFKqdvh09qyeoc4UrCxOH0dYvxd/X7FUJI&#10;2zJ0q6mZpboKF3nFK5yb5QTsgsOJNCMz4dgB7BVx4CHMkpVAIlv21B2H7QABC0OxVzKj0YkvVMC3&#10;yZEvamUP6ntUpfbeVUea638gOdlxmye4Orf6uupZTZjE3uoMhRzZsGJ+XoJ6yoJlZmmulheni1Cx&#10;bunEojWqTJuxMhFp8DCcNQp+mtrLTGmXmgqqKwCR8tWOYbDc7ErCkiFQinApZ5GVhEyxAK/AcqA+&#10;DTvwFsolco1iqNhVyIAHArAzFwwjao1JUs5u5A6m+mcziWPZ7LjqrRfatSrY8n72tcwgeO9remJZ&#10;xW1i0YEhOvXuu1gpPkqeRfOIfGdmn/e6HodFZZbhyA02K+3dISHrLjDEU7nUYmOI4tF2uy1hikXd&#10;lzNB0pQOTg/fQTjJfIOJHso1S4ryhYyHYefbipLmBRrA5As5DAD2GNhytirSWQSko1u8PdyP8MtV&#10;s0rwnE3Nlbwy+/F8rO1M1ZpjcSRJkexGdDYzMBcPk9kxadX1s/F2VwDDby5LiRyjgvdp9L6oOoyt&#10;VreXIdkA8JtYdMXg2/KjuTgjmpp8g7W9rQxhGHYo5moQQg696FRI78I1qgWhFkVQA5JVLSyq5D0z&#10;UnSohzwYLXK0uZF/9uzUhVHbSPAflJtHmDnqWhOGuVJZ5Mg1KX8wShFlEdrkBuSpR66uTpkOWlhZ&#10;0V1HHj1+vYaTxVShY6tbi8DBpXEJhksEENFtVRvhvAG8Gm/e4Brha8XGtbD1DWD+4hfPnffns9og&#10;D4hEu1qbA21nHtjfCK7Vqk/LNoFUbckTUWptmXoYtUSSIE38AwdJFWeEsVgU0c8GkfAF+JMrZtfW&#10;mjDlUUiZ/5URBeJWFSyJmoHNN0sLv6LStaW2Qwud6yxEbx8g2GZ61eZJPr51eBjr4LoTtzj2a/Ug&#10;zg9cp3xWx+Ei1TwvcO0kKXY9pUtNbnn+ydg9GixlIG40/bziFUQVPHrYzBTSKpDrJZhvqDvx5f19&#10;TnU/eY6zcMdJkAApRZUDvg7IaoU0jIeYs2RpO7XW91nRNt7cct/lOSF8zFFxPM69UWXeuZR5ktEc&#10;pbszAT0PDXjoBQxFMwriRx7O8lS51jGIR5ya5Zv9OP9LZS+pGpaV6gnNXLJqsKAgz2AXCd3aVcy1&#10;idDTBDNtJIx1eE82ywR2hHFnB+nUGpZ1+2ArqHV1axW6dW1xbnkuROvz+RS1Pv348Yfp1/ri5Yep&#10;IN3ffbq/+2R/++H2xkdrKz9cWfnhxuYnO2l4s/9ic+/Z2s6TPNb3nm0evNw6nNs7W909W9m/WD24&#10;WMnj+Hrz9GY7qPXdz179+m9+9svfffHmJ9mWdg4vV3ZO53dOX+6dze3G5On4ye7RI4jWo4f7R58c&#10;Hn9ydPTxeejW0xfbmx/Nz3336dNvPn/2zWfPvv348TeeP//u3PyPFpY+XFl9tLKGD9PG9sLO/tru&#10;wcZpPI+usiHFjHTvPBTrdWBGAusAqgGrsqa7Xw5BrAiWPihm7EYtTbPXTfGWxDY9zJ7nQs+VN0TD&#10;qKP41tT12IpKpHcHZaMS5Ch+M+Z2K5XLGslU3+YuojEPVTRCVjdO8I9h63VKAfO/VkDBkLinmmis&#10;imliYJoHIZoZRE3zrC07LH3R/goDKjcabjjYeMg9e9TLlWcgn21s2sgpo6t4phGwMi3C1hEIOghZ&#10;01WtN5nC1GBfZ29m+ijO7LAHgkJr1OSQHat9HUwrkCrKR5I4MGpM9qrGFezKI7bjilEkliMMcYev&#10;T/b+XB8rIU8S3eonPChHK+UqKCW5I6oE3ugUUlsOOZmBpZvDLpy2K4AwQKuMZiUBFR4ViQk7SXIB&#10;5TMbSXApqH+zilUDLZ0YIUO4ldJikzByaKQJ9+vs4t/O9+a2ZmgK8GlIndfz69HcllYN/snZtVdK&#10;g+AyNg3TjeRkeic+Wf0wTEI+O2t7q3ZaUmtqHDKF9YIZ5eINJaHxc190m2xOPYteg4PezbYMATIZ&#10;cxTP5/0xWArUrAmTbKqkk+7BXCvmQnIQ8KvwwLlZjtJ2E3GOBNPmngoAJjFkx0BIWl/kbTr0DiVk&#10;wUluDdxaejWb32Gewi1kuabLEako2R5JaUteq0scykkplJoqk4zQK1hzV6/YKCSu3LpzU3xLz6Gi&#10;ryDY/Fc48FgKFdAqWyhqHfSaSwekekPGTJk4aQfSd9oO4CHMgKk2u1FRRmfurDZyWgFESi3dNLwW&#10;xQndVduOwldZx5lktGqOotZcgSLq4eKDGdLQLYtquKqSVxU11Ix0FKG5Pw6pJ1tnnUIFNg2vq2SZ&#10;KfCJSi0jLGpt3i3v7LknPt43J8jiMxS87UXRnnBsprnm1pkrpzS96zKIeCw/ByCcckPl1nrXjObH&#10;b7VH5YS63SzEwwX59YormMlmWv62dgB9XqjDUqlQpVpcdwqkti3Drmq9qDUjVhMB0it+livTq8p1&#10;tpEyqSLlPLxHBFu1S6+Sy8JQMpsohHPr9pFp1cGZb8vr3Fb3nQmpkmlFk6ISlRmNBvX0fMqISYJV&#10;glGBGG5GyK11HEzgsQf+rJcB71HLQOrEHaGlgwhlo0FVnRHtzAE6r8zKGgo63ab5ZY96gV9/t53q&#10;myVsojPfMxGGfC3jx/FMWm2qxGk+cQKrvX1NwVjRqgTD4Z0P5gaR0UazbXqrOp3MJir53aO7Xplr&#10;GMw8P0faaLhSd3R1czerRWq11Kg1aMqAa6CFP20EbtTiuk5mJ01KIjd0VBUqZK2VNxOzwqieS8Zk&#10;6QrQkcwEInaz4Q0Gunfn0YvJDm5GUqTHfur2MQp6B8Q1jyOPaoK4rTrkclqyOMg0NVniWHiU/KIt&#10;MOgomSwDFqdnGC5wgpqENQr1ljHN3bwGUVSFV0Gvv4iIqZlZEx8E1SVd80oJXseVA0/BUZnYPsjF&#10;UzHE5lvsajqDhqWGWHoyoYBQzKWbWvGecJS1wuVonF3lu1Bfii45X7nEElF5MmvPUxzR4LzFxrjn&#10;jI4hNXxiT9FeJxQdAXx7nbQTZx2bpoWRRb6wAs7Mpp6WcYZyg2kLlpFrDdNojaTHIyrJeoKJumgC&#10;fIEb09ThBrhYLIoAGJITfCQJSW2jbsPt15r3VC9dFtT2Nh0zFcGV1M1CFF+o8L0wonK5meAtjQTc&#10;muOrEy0gn+9skS0yq1Ha2h8tyVmxdCtjRaqYIRUGFprWPVguNDrn3IVcnHR51VJYEW9tpbaPUiAZ&#10;+APGLLoWkMsaqgeeAfKeXXnXVuEWEvehbxOcs6104sakRXArWitcLqRGwezziW6Va4V0Fb56/8Cu&#10;lvB+9cbHlokqW+2hoFgHs5w1bjRB4rjVJNdDufgWxbOK7VpOlxrtcMzIC2S9iUmXSZrizyoEZsRp&#10;syAzJrbuXjR4EEjr9zXE7n4tNx7U7VQ3AGWudiQ5Rtm8HWfjxicit3tNh746DWdFGVqWP6cNqyEk&#10;LYu1ET8YaftoL3t5nljVU5aPJbhaoEauNdaHrLAfIJrYiyy7+xKtm2vb68vrKWpdWlxbWFxdfDr3&#10;9OGzaIOfPHr2yaOnHz9//uOVxQ9ODl/ubT3aXPnx1tqH62s/Wlv7YH3z48W1H8+v/Hh548HK5qPl&#10;jYdLm48Wtx7Nb3yytP1obf/53ulyerfuni4eX61fv96//+z08y9vf/W7L376y9c3b3Kca4fny4en&#10;i0dn8R+eOzp7eXjyZGf/o+39j/aPHuwdfLS398HR0Sfnp0+PDh4tLXzn2dNvPHn8jcePv/n02Xfz&#10;ePDoG8+ef//53I+WVkCtS1oxBbLmcXiyc3i6p0I4+Wasg7HfzBZlz/qGKTNEUQpulLGZpW7hohEn&#10;AVBjF9U7rPhc28nyoeSVYSVxbTfXgtuReBu7gv7yk4anlR6iVnUm1o5S9CUDn4gKRaiLddoGViRs&#10;9n1ESzAJNewZap+RxB0R7XBYIRkMYpTwjAuaOTCpP74QASfhuCGXkEynomGLwg5dTiDH1hLBERDz&#10;EQBArHRz4om3ysXJWxKdFEU3JFXEyyZd1JrVzUFO5kUyBGE8e5upypzd7dv0xAtVqPv8aT6YYKgJ&#10;giq+4vCRu4nqSZzGdp7LyF7esLs6gox2Iw87qaQkkrKxXIqBQrl0QNYA2vYm/arUswH3TJxpcNN4&#10;l2xCeWkeo3NgE95MYUiJkUMlnmiAW2faIhnvNZBYeD+KRVs0RQW1xGxjylnuo2FxAy+DaW6WlxE/&#10;XtWV1Br5mOIVg2ZvKw63agdUuddyrE6qiSdyuzMwnAhwRK0+0sE4T6yJpUtHqdfisRLORUTCOYpg&#10;O3I8bK4P6QPllM2pWWLktqc53HQuqkYNCkWt+SLqVCv95ZEYnZwCrOmscvVWeW1uHFOjeZwCHvmr&#10;hPsqjROU53bjRZy2rnEYPs8VkLJmVlrdCtUZflUbMzoe6dSKLpRA3MjjfcoP/TxYyFFaCFQDp0aE&#10;xTnVatbLTT3w4FclygZMzeu5JtW8TNQ3RCssFozlMKZqSUIxFdKYzLKQPyFy60xDn+QWC1jvOssx&#10;5TpTPiAJWR/yEbkSPXNrWsE4qbsh4kaiamAw5uB7WAjSqNU8gErU1JGJPsWzbiVF8ZKh/HhDNRqt&#10;JqDAezjNAmVdDFlIZ3TTtIR2rRjCFqPbQaQ0pOafAD/mb9efPNzLhjzEBIRJZPWTlEi4eILWwLGo&#10;7jNNSlJNwFU1LFkkqjloTKU2vuCna6bnPgwUSw674LegsY8S2gPe9HkWw+DDLi/g2yq0RcWiWfGw&#10;/xVtvMIBBCA9KcoBRkVlM4lNDJHIqPh8VlqcLIlqTy5a0ZQMoWY80oBgniA9W7U7wQf53G66RB2O&#10;EGuaLIJgaar74JR7pRXNEO56UyTMrZIIlM1cYEJhw8uuF8zJ1e52NiV3pA0Fnyp7RVDqCHTsZ8Ec&#10;0JRRkbwb/h1TJTYYwCKIfAqA6o1rXkPQwld1q81O3R1zytu6mtVrVx97wiSZ53RVANEN3nVkKHLT&#10;qUFQ8nBpFiYTMCoGFBxmlhVrcAe7ZJEktd6v+QjfA1DvoK021ZMltdR0ydjfm+92eiIqxroGy8zx&#10;tqm3jRaenRGlaquChh5HteSZVt/XRYm1gnWp/PYQP1dV0aClSTfmkYyowr3hbVFonakx8L/flqMK&#10;8gxTYm9Smoga3yNJbRgcVi0tYRo2W4CasFw2Vf1tw84pBJoFQhz8IF09r6R381mtdISso6yXdDBg&#10;WFKRSmD9okZFTzNcgroE6gK5uig3iuDXW43SdcBACG6wr3AKrXSdfk4OFgBDKALLTcQ+yCcgJWxh&#10;YvVAVlSc8lX9X69J9cAmI6TW6r8jA1zyCcjajptKOwPJ+Gf/Ws+I3pOchcWxfMMQvjX3DWzGJvc+&#10;eASg1NDCmyInJ6YoZ5jTDCpBmgtyAY7qSkUHoHZebVPWoMTCRUtSR1EkmMhSzyLM9g/Lx2sxKzud&#10;6jl6iBbjSWPmruFlaFcUoPKYYhNqzfVJtW2zGx081hJjAUWQ0DYugGQ9e4ucRy1rJdm55sDX4MYA&#10;yLKpBa4g2JyIDsOKhKnczNeWa40NssxoQSk2SfyQkLWPotlJ1TxeyelXWpyPh2ulQ6y8bh5fK4DU&#10;sJh7kH+GYrXitj+vqdRNQpyz08zYTFQqWqlmHjcpyYkUSFwzhqr+jTx4+/hgNzQmw4JD4bIq982d&#10;I05iip7lDTS50ee66mouosOdBIkq8F56HbpQq+cN3EWmd65+RKG0yi27OxH6QMdiyzJX1Xnn4yDS&#10;ydup3H3JfX7XoenoH1Tt6GQtSeIDtn30XKWjcZvl1PljVKgPSmrKUZH7dOhng9k+3ouOAieDtjsT&#10;iiSeQL9kMNQEsLE7O6LVrQf7J3u7R2FZN1c2VxbXll8uzT9fePHk5ZOYMD0Ssj5+/vDh048fPv7w&#10;0aPvbKx+fLwfovXB2uL3Vxe/t7z43cXF776c//YnT/7yw0d/8XT+hy+XP3y68KNHc99/tvjjl2tB&#10;rU9Wdp4ubz9ZDQ27/2L7ZPH0evP23fEXv7j/5W8+ffdFFqDNw/Olg9OF/eOX+8cvdg8fH52+CMW6&#10;tfOj7Z0f7x9+EtS6f/Dx6cmT89NU0n788tlfPn389VCsjx4FtX4vePWTB994+uwH84sfL648Xl57&#10;trT6bGNrcf94O4+Dk939k93d4+3AcnTCFwHzgUAJ/ng0vlTp1PReLiMXrQtugUFTj92QvEH19ebN&#10;7hBDiNXUtd+jWmb0S1DQoprIMLFh1jDdIXiSqlKsMoRnDTezeCVrSJpfvVDeU/6qkY3Z9zF0TdeJ&#10;l6oSMZyVvhs1S/nCPGcwmOxAHEIxfVNiyA7lJQhYE4bWBpm2McZkjXUKqHSygYesZrhxMyQb1VAG&#10;FpjH4BoKLJeC7l5esJdhP41wKmTQxjvvmph3cSxvqaax7V6mi5ZtxppVpHoyA1Ar4rfh4VSklPqf&#10;sl616OQytmQLEBu9aHu+8zxPKIY08MWTVsVmYWrxKgBS4S5hnCFdya7eqRIR5CD7GA08eoNK8oxK&#10;dfWlVb5RbaVXbaWYOLI0sh+FYU0qTa5ahErq00Z1osFZjbIqIM910HdtNDlgIEFiAMCERgCVPmZ1&#10;AbA9ioRzpxqXpy3qcfKjaS9shE34VQNqb+5I6Ji/zytKQ4ffDzdXLrrmQ7nm6qhrS0OT92KGLoxg&#10;V++aSVlhuUIG0zEt48QWuCyrbYqoR22upLpEPJYEe20NMnyYAndzmqK1wqdg2jwow0ZXzAPsmoZV&#10;AbFR1ttPsucVtJAgle9XhdskCxzUMMOzTsTjhOIYqmbgmZHxyOmUeJSfr+tyC+RGaV/lsjdvWuyq&#10;ELoUpVbAvj+fylIA0O1IK2mZdQktAKZNABUO4+7q4Po0RJbdYs2XiXN6fzOQqguVN+P14fRTyT2X&#10;MfnsFpsN3XKxWb+HF8skT1X3Tc3kL5uIegHn1KDlLWgcOR25XNIHk4Dc8n4Jt060svRMJVfUzgVP&#10;wZnrBSySLyDpclpKrcVs3BoBtjtaRcIdnGR/CiqUORArN8nr6uHv6lU2/g5zO5bQykDMxwFjYv9e&#10;SNktQCps+PQ2ramPDlPAId2AGOjl6G0V+jgkjZfk/8WuYw6O+zLMaYG1KsZz6dIdbfqsNLUuTcFL&#10;vYMtHKiKVYkEW0xTaWMIOTuaTQiIZYlWmN0KjuLnfH8rOzryWcBHYx6wmZh2+FEnMdodsNC3l7RT&#10;YyBAbgFXKePQ61wYSUv53kpVMxRPliPtp5oN6Q47oVnhonekm2DTwY1zuvOW1M2vBK+aVMJ9xzQ9&#10;N6hHNVM/1cu9a5EXSumsO2lRYrdXaUZk5MWZ3muyIeaVSHWpEM5WG3XSYfr/WU4y2vAenVUBXnZ6&#10;lFs3K2dmBLsBNiz3FEGU+Wjti/sek0eDG2zu1QAafq9vK7nabdqKzSpvyVQ2p1MivdecU5BPFrXy&#10;JCUhugDWQXoUjDQNXV5a1KodjE4QLAgMpDFN2DJGOXqWi/KlORGAE3s3sWuxKHysLUzPlD0O1jGR&#10;dr6qKZ5i46LlPkZafLoL2qTBD92+e3N1d39O311J9el8Be2wMsocLCyq+FZxVtXOrRmGZHr72kvX&#10;y8tlVLgrK2vzAuAKIqDWZ3ru+jMpWSd2Ei9QVNgncl38Vhtw0nFTJ6RKQVtaWIxgfhPAyW9lRdI4&#10;VmU1/X5w9ACR0uuVilkUsAOvpqrR3kVgXQoA9e/o13qFS2xAqhngoUKFg5USK3ZQrdmywapwB2qF&#10;h0MSTLK4ulxEoEp/CzglzACfNR/KOwGoQsdyjxaO3ub1CoM1edLnyW8o9mupahyq4g6l1hfhW+6+&#10;Mha46wKoMMClOvMQtZK/zgFwanr2Dgp0+s72l8n5UssKSE5JKvyqfrrR/4+WNkeX+f7LvdNMZ0o+&#10;i2kpEfV7+v0cakJiqcSCbWTDfT2gFFwKZmw5q//kCbIC0W/8n/LOgPOvWXrKRWk568SCQod6R9ED&#10;RzwcMfBBZn5ifYnWan0L/NQtcJR19LVAOVOI7EWeDFJ4HCWpkRyxb2COFRD2SbUWFSdw47XhNrVD&#10;4ievwwUJWfO/YS/7/kJQUKhTyEAcDBP+qi2VXHarPUb7PlO05yzo89vabpsXVVfcxbrqiNBH1WDk&#10;CLOV1mBGtYBV4OZgOKNxDHWjbduScoBsFdBZGgI5z7W6lWbp/jc2s1YKMXVZ0POR7YPdEK1r2xvz&#10;q4vzqyt5vFiciyo4Fa15vFx4/mzuySePPgxqffjwWzubD8/2H2+v/mBp7ltL8995+eLrz55//eHT&#10;v/zk6Tc+efrNT55964PHX//42bcfvfxeUOv8+sPFzSdLG4+XNmPONLd5mKY4y6fXW3fvTn/1m89+&#10;/ZvP7z/Nca7uHr/Y3n+yuYsX8d7Bk4PDx7t7H21t/XB750d7+yFaP8zj5Ojx8eHj9dXvPXn0Pz96&#10;+J8ePvxLUev3nz3/wYNH33709PtzC5+srD0PZF1ae7FzsH6QM5NDLmrdO945oigoGaOI7wkQ2UcN&#10;odxBy0LgrNCLOXY+M7uaMLHplmTLWM/0k9lr3U5DqKHJaahn6MA23Gxl/5c70moumajmhkUILKD5&#10;L2EJx0P0owzYmkwgK56oU7GWmX6arJKL7T7RLKzDVeQwy6yXLB3Voa0LpakXbYcLjxssDl8TI4zB&#10;8xSvNt9f1182ePrQ3kWACtEhym1PlBwSljaiVtnaxrUkjMmOO+OaSangxJpwNp5GKuYFploXpw+f&#10;lWFuUrnYPq/nyEW88MYW9rBKkvY2YdyduIBTFgi0YAyNvNDbJELApYnIkks9qSiN0iwOnA6+CMRw&#10;EG8b429+QuON6hibXSY2kgBn4W5iS5RrVz2vsNIv6lobygSTFOGQGvCOe3NHJC21C7ApxitiLJ/A&#10;EPXEawDTrHZroppeMe9OiW/TMTMGr3VojdTzFzyTu0YR6dlZUNmg1od6XN0j7+zYblichSJX0qC/&#10;Rp0MG4VnHfnciwHgzXo0jIAHbl7G3ESea45K8tutDq6J04d0HVzrVyFru4DY5RLUOlhKaPPUr15m&#10;KObipIYwvHHMnEKYCL9pn1NtcIyd8rgOhXJLdxxRFrSq6LFyUJI1ROqGg4VDemvpu+tFmCjoNvWR&#10;pDKb4BvU8RZa3yc4iHB9JMIIi4s8ZcOaBipq7bLjX52BaMEVlJ7Bhl5RKam9eXrlI1MP83OZfm9H&#10;BxdK77jdqaOjcFfIepTT72wNbRjM0+rEcp5NyQFmGFQZ3tDLVQgXpQs26q3VGntuE4DQcdLh1y+s&#10;YN7v6RQDI5lb0ezKk0J84QFUdi7Sgy5usxYwgOAwp1YcmzGjFyhaoeaGGAylQEdfcW2E1awOAnmI&#10;hA3c/f5yv5yLsTJimQF9/Yg/VwRVjqsdVoVwV6R+/Gntdi3Hdda7KYjVFcQWHmSR0RW22LWFCcis&#10;5L4YKpWskxvywCxzHfeakU9mjZmFjkZ9R46h9a6BQ1j7Wscu+KQlm/J+rrkpoSyeDAx5eIZW8apP&#10;LH6m7AV860bGoqecqhVA9hsfyY5TyiWm7KfF0gO1siRqezF4QkcOVKfcqUlwmdVx46hqZq+cEj2T&#10;7Atw6Do/Pp6bIlZ0ldDAzKQJl7fiVa+wc0RcyiaL96FO+82kOCT6vz1fkz5teTLcs7km7cg1OUI7&#10;YEaupGchcFVEMDx+yU5a5sP87Qh3LkSw045ZJA7yN/e6lSDsPqaxmtkxucNUFVzx3OUOvDShx6Et&#10;LxHaFKdcYqtvapZLOzeTsBxkG7w164czbUw02t0n+IEqM/IF5RuVwnJrMrDzkXuMDHQ4Gw3MhkiB&#10;8eB8L8jv/iuq5FFlddM9TcfD1NHHhfod34bIUaYx4eVhouJcvWDakG90OhkFesXDDXgS3o+gVBEQ&#10;Z5Sjbcw8pUSJeWwXn8K90siUzlmXZ+RsEWmlE/6zLFSVq9CqQFYvFND3bahI5qNOkwjUGw+Ufc01&#10;RxFN0oFTS/CDwSr3jh8N3a3mq91fYJWqoc1vDagz9fyMR5EizcIqOMZSnS448mqiVptrhl0Dz0O3&#10;AlMBIJS8SsbmlTRDoS+O2W3eNkFfDg+Ii3h7cnL1F+lNmsXZfq2xqrULiQiNIxcgyPnZr6RBYLFo&#10;HZhKtE4uTXTBgYRMpaiCYaCs4LaaZ7q0+LwHUDk3b9aJt6AuIE7pcoZoIg3uYN5mida9aQIOoDC4&#10;R5XPxoFJFnc4G7fulC6p9s7p3wmco15WHpvfRaYL6apNlJJdvgom1vY2+Wcx6kzuO8D51IynvXlm&#10;5GrPGrsmMLN9Z2SYi6Xrorx5eJDq1nK8IXhQCOcfwai2acXX+D3XKjuMfvh1nITTioTGqm1vo2z4&#10;6sCMBWXNym5JNli8W7adn59OoAC4anKJWWbgBDWZtPlna0dL9Muj+iv+s6rgiSuH8c8b1Am3MgFy&#10;FcZMwYzYFQOr5j9MxlSSzsCyQyzTPvBbyhRkW2jdemUj9fdCf1Ijyugn0owpqiBHvOoBzICr88cU&#10;ndk1Z/WojmD3tWihO+5ElA2rHmMyZvL+CY5NRa0b+9vLG2uLG6srW+sLq0vP54NXXz55+TRc68On&#10;Dx4/++Thk0+ePnswN/fjve0n2+sfrCx8/9nTbz588I3vfPd/+Pq3/sN/+tb//X/65n/4n7/zP/7H&#10;r/8//p9/+e//6of/00fPvvd08aNnSx+9XP1kaevJ6s6Ljf25naOl/dPVi5u9tz+5/vVvv/jFrz+9&#10;utvfPni2sftwY/tBjIh3D56k7+ve3ie7ux9ubv1gfeM7W5vf29358cHeR4Gsh/uPFua/+fRJIOtf&#10;PHz49SdPvvPk6ffmFx48n/vwyfMfvVx4sJqeNxvz69vLm3trO4dbQap5pGr36Aw+GccFKVaa07Y7&#10;nztWV9JKjEpVdaeUt+RegzeIQcGHFbjmqtYytLHLuM5srlepVGkNRgPBqUfRrEaR3a67GqEAeYph&#10;uUHoQ8IM0WPhFqEP3VANeaWbjA7536b8fVtNBWpwko80+sz7ibBbftMtlo4Xwwue6o4G3zAeo+0K&#10;ezARql1YLRnKClh+A2Vpm520GUO+XFYH8w97BrKvax9CFD4BHgBVmQQZGxUEelRMbPPM/ppra4EH&#10;XDEbAMM+/WahT1vLKp9MwAEFRKmkaXtBWoN7bxnZHzZj4R9BuThE9ilw6/rubVZVID1ozWy9aBz6&#10;ogCmPC1AXVfVZnzU8apsbArf4h/NNtj7ZQbYyBNU1WW0a0sDFKIEsXotvkxYMLpGKDyQAzjZqJRL&#10;l0j3q9etCQgLwNKfabTaM2E8MVcTKi43lS+3kJKGonBH0H1YuQynJU0ay5VxTzN+sn8rXESC7lgy&#10;Vz2k5qICC8YUGpSxmYg1oiKBHL/SWM04chgIT3FYWS/y5YYOg1sj/Y8wD8QC2LAaU/zQRrKDMiI2&#10;FQbMQvlS0Hl/oCwfZ4Yi5NMGSTNhHvTFQRWcFwMr7q+jHJZfHXWexVfwgSArYfwMUDHsTQ7qb9TT&#10;acwqwKvTyTBWbVpQwjZRdW4cFHEr5XJ5rV9tNEzI6FzI/75vu0pN4Fn6SGc4oQGhZkGAV/DcKL8K&#10;zMNLdzH/V3Rai/ianDUTQRtS5zL5sqLWkQ2Rnu3oanGEqxnXP0cuwKC/1DQyW6w76GuSFBNdQwZq&#10;YE6bxMhJFrQzrfzaRPkU9/qcdUD2xrHt66YIi0b6V+wB+dnWo02p5JAmR1amntsufUdN5DPrqQ5t&#10;RcbEkY6kgxm6pvOqWGuarOkzUSs/lJ5kWZHIuZBPHC09ugx675gaFHXbMa6n0CRC5lQeaQtUitU6&#10;uiGhn+HAfIk6l7h2Dcq3q1POqxRrVx5Wew14FVqzmknnMow9DBKFFYDMGNfRYHxqhVXg2lQOt2Do&#10;RNQSWyursCIDG+WCl70M8xB4d3FjTXO1bDaq+HxG1sFbjgwaG58rXkWnLNQClSHMbouOnGbnkQif&#10;tE6Xha6fYom6MHDHm9ZhghTCmRGIWiRbD4eR1RuDNJbi5P7ySq2YunDNSDxxr2qO90UK7A650XVm&#10;atZMCk5bAbXKlRKYkhuqAadMaW1exHHARrL2AjiOAoXdJ9RIalXsRtMKSZcdoZ0OEW4c3d+t6R1L&#10;PUfb8Kw7gsm7kQfpess4HPlBiznd73JeAyf7c7VRAN1BeJi29k4B70lu0q2qYQOXekD9MQcLUPtw&#10;6ykDjEBmXMmx2nBlmvztl5QpqfpPpEqnU7Y8I2qIOPY+VYSoZMulM/WqlWhOSjJAAtlZWfWNSyJo&#10;RzMkpcI1QGVnh0kqe2SwzWcnopWKxBblFdvj440MnjfLSA1zqZG+r0+SFUmcmqH7aEtZcxyMcwFX&#10;ng7wDJCTbpqQn9Dg+ADJ4BXpSclCpM0i+TzxSDiFNh21PHvYCEP3WeMa9egAt1G+SJ5Jv2HRRJ1q&#10;i2P1cFJ4jIuN1yFjCaQQsNp2MlYR59zBrsZLCjzxbULerNYXbbColcrPGvCGS8QfWGdgAIimwbAX&#10;JSHV05Z29tfBQflFGNchr6WRTAW6xXimWgDS4Vq9d0OVbe5GQbJAt99fBDuBLPCqaAtt9nuj40Iw&#10;YWCJXJri5LDtiFM1bm4EXyvlOyOHAbQepEf4X3Gt425OrWv7EW6lGDhi4LQCimOwDsOokfNi8OrK&#10;zvb6/v72cTZcCN6vwUpHyiw41gmKo+T/TB44XNAMW4+L1BtzZ7F+UF+63eQv+Rg5WG7ShADzhhba&#10;5hv0thrtdIsYDe/IY5UDqWRodntKdQ7rprqq5Kop8VUYMAoVGkmPyZNrNBpVd4KNBEyfNzPRv1wm&#10;H0rSyZT02MwYeV6awg9JA2kJPl63bgcxhLvjQL37ECRXEiB+tlwwy0SmbmZOQ+rs02abdHjvVmSM&#10;3rRx10G+PxcNOyjig62g1r3t9Z3NpY0QrTFhWohCOMD18fPHT16kovXBhw9+9PDJRw8f/Whx4cOt&#10;jQdzL7/9yYO/+H/95X/49//Df/Pf/Hf/m//z/+1/93/47/63/+v/67/7d//9//F/9d/+7//dv/8/&#10;/V/+x//+P37rP377o29++PQHj+Y+eLHyYG7t4crOs+3Dxe3DhdPrnXefv/rFrz979/nV7vHC0uYn&#10;yxsfL69/uLb58ebOx+ubH2xu/Xh7O21svr6x8Z2d7R/ubP7gcP/B6fGz3Z2Pnzz5iwcP/t8PH/7V&#10;06ffefbs+0Gti8uP5hY+fvbig/mlRytBrZuLGzsrm/vrG7ur2wcb+2Fc2baTpEyZSoJm7ewnrKUq&#10;r4yK3ktDllmqfJColdCUfMij5qKuwgRSkwxyVMNmkCQLQKeBqbKlos1ZlrdpWncXNpuWuHgMSByj&#10;B7ZC1Uh08vYoqWWln5uKqxvh1HgC5V7yKvc0YylI7zYl+9YXCW4bdaE8IWFBaUcLn2Ak0BKLRgSE&#10;5frG+xMcVFOaq5TnDfpH8aqXogrqRjPNOpvmp+rPeLpaJgrDZmeqlb+SKmpRGMZeanO0kqUtR8F5&#10;//ryfiptrdbA/axrooYo1vfKnhFK9goPotsiRsNc+ExxO51OQs01Ch/FkzRKoZYpUV0rvYs3ShO1&#10;+rE8BndkxGojW9+cdKMftV5UHOBjeZu9U98p5a+ZcT6vHEvvGYMGVnl5v5j95pXG9LlW4VsU3HIZ&#10;iRgGMkl+MYn/YQ3qyGF5GbHX4P8HB0IsmCao/z+y/sLttuvKzsSd7lSoklQKuqrMYksyW2BLFrNl&#10;ZpJkybKYri4zky5J9+oyg5jBrk466XQl6U4qxS4mF7r+j98Y77v2kfL85OPv+e75Duy99tprzTHH&#10;mGMG7ev8ybcIYol1gJct8KuLjDa8dfQJQ9lZpJ6zc8wmAcwc+170efVmxNww/2NVURc3SbthuiBd&#10;h/Tda5fP7GyR0dLnjIIx1eYI3uS6Ifb7O7arBNamHtTWSvv39cSmgAcSOvlOVN8hXaMcPpkvypWJ&#10;cwkO2PkW+9YC4KN5Kb+qO7TUt0yd3I5UM/dmcVROWXImD8AGa4VeoB3tkcCq1hePt3pfkf6Ygv58&#10;PgZdOvHA5kGklwQLWBVCo0VsHelEmw/1L4x98SrtRoYygpyRnE+rf2vYRnFvTkHtQLFftwbI0snQ&#10;0suk3HT0QhvRLeoPUIGgIpcmcwYTqQIMMUZjTTXVU18WcE5F7/iNUYHi9ZoslL12pgjTaLTw2M1I&#10;n5gJHjNXe/ByucTTLZbhn42Y85jd0QOKUx1q0cG0qHrLAxtmmZd+V5MmTmygaVeJ3G6sgaAdnuyC&#10;Rnl5CSvwapepqZZyBP3D+abDW6iQgJWXiRY8cRJVBU7teNw1jZPVsUkpLz5M1H5j40wmKAfJWm36&#10;ZnTrFXNKtDpJuOOsdO1VEG1iyFTg2sNuw6ouxaOnaxM6GOaTjFNFIlQjqWqJdY/N/a7zZ+hae5sj&#10;ygUjxaVZSFaYWjiqdKJLVgjkNxJDF650DKfSpNzvMp8D96oTFvRiMDZWj8mjLphHl2AIw5de+eHr&#10;z2O73YwVU2KC0ySAmjSxcpVcyWQhwWpvQUrfYvqmhNvYTPtRPVSWdA9AcptJpSShlRqRZWUTP3Ti&#10;iKleEiWs9knxsU9lctYMDI8iKyNmsFAtlbrf3nEkWE3EkPvrXgChygpsKSaKBuUnJkOrxB7+BZQs&#10;qZZvgU8vh6ME9utW2wLsOnuhFgaTN3/HZTIadN/xMLDXGtU62GgVz2ditICZcLHb+pQ40zQhf7LP&#10;DRWJfQ0SvyQyyiSZpeVaGHyOvdJY1DymhCShVIErpeY2oQGt2Z2V39X6ju01oJGIRemsaBZ81bAZ&#10;tFasmxf7UVRgUh87keqKy4L2tV+mopUyHwVu4AidhFRNanxTUJS7Gyg4aYYL0WvhO8C24jutpPpp&#10;lKG+jOtSb4GqO7FlqjaYqtfwWMo5O3nA+f7MM7HRUTIZAA+3OXL3EytWFCeuCT2mha0lk9xxtC3g&#10;GfR3LwUx0vYmw9iuqkGtgZrWbaoE1ppoxp0qoKUvSUGvp4MMuyQqo5EXZFkMsg3DV/2pUmpf/NIb&#10;r0+XsrFZk4YkJvIVqXyWzxxlq6iv1ZyLgHKEoZFzUhGrCgmLn0cPVX2IRhNXr8JU4Ao921ZAo4dQ&#10;SNe4EA8qHhkwkL6vCdYVOZeefboOxsVlkrcwq3lvAFrNhxEkp1nrvmNH8zhwIm7Yp4489XT7teZF&#10;9X3iAtiXVVwXvEpyrktufIwAAP/0SURBVBA8yQk+KDR6O7DpJGwprG5M0rB6NVGv/DLOyx1QCU/9&#10;fgF+NbPJ5WdyK/6EbZhSX6jn21zobenzLhwKmQhAq5RwVuWXvDI38MGTR7V75i7qjDdF4WtqmDlp&#10;qTNGGn81WQLDLOc+nL5mdylsqrkfs3d+qfBVSYPfhSqyXzRje2ZdBF9u18Fm96vzaeSNecCwZdPE&#10;r32rSw11LUjft2T3YwlwMr8cOHZo98G9FLXu2L5zx5YdW4NaU9e6OcB168a1G1dtTuebLSt3PbFs&#10;357lGzY88Mi8W7526+du/MoN13zpuotvvOzj11724Wsu//C1V37o2is/cv01n/ry567+5pev//bX&#10;vn737d+fe999ix6cv3rumq3Lt+3ZtPvwjlPPH37z37/07//T6y++dmL/sS279q97fPeKJ/as2rV3&#10;1ZN7luexe+/yvfuX7927cO/uuYcPLjt+eNXxI6tPHt+0d/eyNavvDWAOZN382OJN/bl0++OrN29Z&#10;vmX7mh07Nz7+5Jade7bvObBrz6EnDx7bf/ikzVqjWKOZe30CS+ZAVlQkBkgbiOvt/zQYmhiPxqYs&#10;Jc4H+xLR3Y7UgBuJDcTYGIpS5MAlA93n3LFKkijB0ugP6gAImkgFH4vJ1ZP6mRJQxDrD4mWGKhu/&#10;soWM7LhWBKx3ZYzhzfKxLY59XU+dwYAl0qq7DJCv9BfUzUCb3Bcctrqs7uiAk1HcJb9hQjqvJBWN&#10;Q4yp1mGxyC4IpGEXJLhEv9p0NfHHCECBoN6S4l6yqt11hP2whVVGdSfmM/OLXKspBtXFxJd+UV8j&#10;CWxW3jhJkNNTziv7As63rsKV54ElVMv3ijslGnryMqvIzBcoQn47CiXBL2UEV884G3aIxvmcoVKb&#10;tFgsQcRzef3rv/ZmolsEfg3QJR9ECHkBoKh567BDGWr34yHdgY5Wgmu4oEszww7uGgrhtv3QQDIP&#10;BAKFJUIduWux35jGzBzBKiRA98Lat4zS+oaM8E5y1NZfNRYHaRPrdwR6QUuAgOeJuvqzMZMV1wOI&#10;PlOozOWD7jO5lnChUelzr4w4UisaOT1l1d6qBfbkhnpSYMJifkit/LQ9b0j1yobpL2J/VxUQ0LkF&#10;b4h4q1dU2Q7eLjTl/pK6RGdodRwJggayVG4P2S1YGrBdJQKF0JYFDmmlUJM1ZNQoyu3nGKjHk2rj&#10;vKQc4fYN1i39FQ5xPxZ+FIiOKdezKBpRsVxL2AwpmuQJ2CibbJQ/CbmdlsS+urzIGzc3odzXg58k&#10;zb3WInY/gTurBwwQqodtPr8rKsR1bxOpVwg38TkqgyFV6PEgVsRZZCw1TNdB0zHJu/RJajXcj3qF&#10;yc9C6ofbZqwYuMlc2lqy4nXq8t5SrLOH05tETG8uki+40FExCyavZV1KGfNG2SoXf5fNgcemhtWy&#10;/aYzmFTFA2QHhvyeta6zy72gg9Y4myvelbDZBHBFR3LkyLCcVUNeM6cWXZf00x6pWHF4Dei+I5s3&#10;nNW8azhgmEOQDP4Coz48C/iY8EPNrhyj1tnddJDwCDbqWZBOP9yPOeDQnijqe6gIp/X1GS61SaP0&#10;7gav+mDd64pHBGW8IW3exX+MJGXYXsHuwuSPWkg81RJ30cNrwHQecEv8UzMtdcjkvDp0k+VkEXUm&#10;jDGP0g/2GqVMPbAhC9IS3EpdNM9eR8dQqzZwYKbC0eQKWSHLdwkISWRUcpW4LsSjTMkEXZh77vtU&#10;J7oFaI+cA6NS9Okg4UAasR/3FFKvKf0NuYKeiDjt6KmYDJcOxcpE/6RKCSKLNQPljTbOmsmf08+L&#10;SWp0cwz+rBG0vgxlrbU7qV1znmQpo8M8faH8RfjtLua2ywRoQuGlzpn6mXGtiyH9HDfBvCvCxnym&#10;SZD8yQQcu2QJ2wqMaQfQddu+DMiDxZ+DS5yaweCCK72peLXVknKP0j9SPoI35rAeBKPbkIKLGVIF&#10;UHUaKFxnblTISdVhKw2HOc6oQ+z+JWQVJQqT3oZaBx842SNli3y108CDJ3dDu8qUR55UhjD0wFxZ&#10;y1yngtiuS6FbC2jfZvJkySEkdhEEvFruxPKfo/dKIQbgs40/C6Fn7HS56Pow5bCLs6pppZxV0Cjp&#10;yhsLXynjzI7c1KqKUWFODFBaxQlkFbUWARb+ZVUshLYDTY48xK8FboYTZFtA/hw82Y0OshW51ga3&#10;pw7fSA/U5O/i016/lTYWhWUdPkygVk19qxmWAuQsgvB71QCr0QwXh0/UcS/oM88cOH48f5UcthC3&#10;8BWSOczzkZMnD5+M6KYjoAQYLXGp9UDU/cePHy6OLcH+Dlye0nbpqSNCdlv6UCCbDxXX9axyteI1&#10;Uj0wGZrWDFjoHJ59dMShh28EKnEe7iRGlDz47rwXAr2ZgPxCEFYCqndjkEOWplFH14V1luKS6Dey&#10;xM2ohu9EGwTHo3y0qCAFqFmwIjkIroZQRbXL0paL7c1cJrqBWhMGpEbomtNew6xxitHHQxxLtQOl&#10;zL3TEJ/QB9li94annhF20mNR8xmVSJXW4COnm9wo1GHJGIsysXtu7B7/qZgNHDtyMs66/Wd+L2o9&#10;kG43T+7Y9fiWx2PF9Fjo1qDWdZvWRSG8ev3yVWvj1rty967lu3ctXr7y7u/f+7UvfOszV37u6ktu&#10;vvojV3/qnEsuPOPii8++7PIzP33lWVdcc+51N5177Y15XPTFL13x9a9c952v3XTr17/78F0PLXt0&#10;zbb1B5868PqP4lCaLXzPkwc3bNu9YuvOZdvz2LX08SeXPr5r6RM7Fz65e8m+vYv2711w+OCSE0dW&#10;nzi69viR9bueWLJmzQNr1j68afPC9RvmrV0/d/2mhVu3r9z42LKtO9Zue2Ljjp2bn9i9fd/hPYdO&#10;HIg2+NjTR8K1HomzciuCEuwGogfEpiQsjhdBaw1uqBBjT53y8eIEUevbF/FMFfZjDFcqdetK3WVd&#10;oml4CRCuCaKGmfvIZDcUUJc+uR06IQlHBBXdFw2UGwPBgwFgMitq8Cg8cz6L0Pq9RBImmAE5Vgw2&#10;wktEonNSHu1caktAzS2JuvAIHRY7BEwN/bv6ZL957tRLP3oNsqgBtCSV50ucUTIBj+UaFWa16jAi&#10;tjQKNKc+URCFBAY0I5jQAZIPNBToHjlqtoffQ5lk/ZypcungNLAY4i5ok+6XhhGO5JRH72eWNsRs&#10;gyiwdcVB8hShKSi1lBTdaWPcclyKBglfihBaoYdIrG3TodpkGEhbtMKnvG7nT/dp42NDNwbQ0C3B&#10;QXVTU/aUGzMfbg0eka5Zc3EIURRVUrAoArOcCEipyjQHaowGDjSGhu0hrMsIswKggi/0cAkqPzbA&#10;cMsvOyvG1xEJTYT/kAfjszU0841ZW1ZaNG5wQIJGRssOKFIKnYQSvM2UTekYZzUXqyJtpgRc9yQQ&#10;Bbz1owzlRW7CHjnVPAJZ7cEzAYPR5FCqs6wR8oRcU6SbbXGEdWprBTPVi+K41pkMYbesogRvSxJ2&#10;wZSUKPbDRlicxvUd4b53Su9fUgNNcU79Ti0gzNflIF95M4IXzMmDmpnh1G6Uw/FjzVYwXIWRUoum&#10;SLQxeztqJXxELMALeqUEtBNN1HsfNqklwSSbyMUww62rL12GEXEqY+2KObyURtGsAFLa02PLBHNa&#10;AuoK8OSvpgRobw39w8Qb1u6CEofA0pXEBJAq5Zk/s/eODsxUthOv0wpFI1AjZq5+v91wv26rNIvy&#10;NhmUtbT/qMfTvnjIMcC6xUXAb7TfCVDxGBcSd33mxjHDlZfl3A3iQb+TNGks78NyiQs9Ej3Of3qS&#10;oeLOkI/h6iQ34ZVxUHKFoFGdvCthQQWjNE1p8hGBka/+MP0LXsEgIH8dNQ49zVZ1dptw9iK0LkZV&#10;nT6KGkaXnQJdxSPeFDZk6q6X45pUxy4sXrvKB5BRmCicYXImj62YzFzQt48s1VtMJgF6nm+YHnQ6&#10;bpkuRAnZXd5VmoDNuqpktLOoBq+qv3Xt9QOtRgGT994UPBfQksoxxzTVdnVlcLrOsFb+1OJ/1fXc&#10;Mulf1b64o7v48AlDI61eYyjSSYSN2mZzQJmoiY5kR5khQu4UrTSzTIalPRehVRq+0x1D5rD5SiO0&#10;hJFTBrMIsOnO1DSeSv4xucVRzGL+msyR8SdiVypX4RXaHDH/bLjS0uvutoHur/3ojebszP1Nxopk&#10;q3vfuY8wDkMk3x0qmoXqOOLo1m3Lzoim4E005E8C1K4G5Ge9GXOEbhms/LofJTBoD1Kzk7R7gRCm&#10;L0MeOHUHe7QWT9lRZbp4DuVIZLAbD4TQw56Dypf6Ncim1jkVmetAYmUaC+GgATNKaUtZSEb+AlMM&#10;CGrJHjlqegW11U1+jw42NJLxswecsS3JhI2tdbmVbdqNxk6eVQuX4BWPiPfUypqkSJwfZBHABh3V&#10;TArumKCpUR2KDxM9ZsvuYltlCSvO2HXWTfKi3XRqwly6NZ9GPtqvG3wsR1JwFBQKRAyxOdqXWDYI&#10;Xdf2p4WFvEwGuK0iXo4vbEYsh/TWWRSBB4hS5qpcNixlELvMp3A0HyWCFR8GQx5/Jueem7o9ZmJT&#10;JIK1pWg1pPUuHqyJ4GUMIyQnPOrAmQHPuawtjcS+mPcW9PVRj95Mmz5mwFVGM4DxUNDp6N9TObfq&#10;aIF3viKnYM8ea1yLS6FPo/4FuFYAHFJXSyqly5EHg1o7dHa7aSObaJKfLhIOPoV87q39jrwohcj5&#10;LNvViL+B79XovvLDN1XqNsdAt6gKuJvDiG9w8yL4CafB7vCPVsqMDLjArx7HTLuC+Lg99SRzw1dw&#10;iHt4u2jQI6s3Z3OraBu4MIWFdpExB2YAOjOzTtwJm4Fr6Khqy0Do6ZxoIBuVRS+RVIXrr7uXQ5Nr&#10;3DMiezEJu7FEUxs8WuBUv+EdmzsKvg49MIiUVzbnxP5XeOw35mH9uoFyo9WxnXRtBVlZfVe04K5j&#10;ckvgevjk0UMnjgZ45zX5/fCJo/uPHnxy/55og7c8sX3L41vzCGptm9aN69ZuXLNq3fK16xZv2rTk&#10;iTRK3fzQI/Pu+Nw3b77qc9ddfMOVH7328rMvufCsT1182sWfPO1Tnz7jsqvPuOL6M6/+TB4f/MyX&#10;z7vp8+ffdPN5N9x0/g03Xv6Nb37+B3feMe/R9Tu37z9+4In9W9ZuW7Ji89x1Wxdu3LZw8/b5eWx9&#10;fNG2HQu2bZ+3a+eioNbDBxcfObjo2MHlx46sPnJo3ZbNc9aseXDd+kc3b164YeP80K0bNi58bOvy&#10;TVuWbdmx5ondW3ft3b57f7yID8UuOBRrrJiCXVPgKmqNPBjetTt6s5itDRsZfS7faCcDolDXpE2i&#10;ibcKJ4Qi4tsK/KRbzW6wTRLRdsCFNDPBjDUwRPMNxdzMmoZsRYrgjZaDNcys5K9PEqRiFFFd7uwi&#10;qgfOch8YJg8pmBnUFpJjNxu5L28B8XC7g2Se87tkwsRR1Fyqgfho2NOuvycQysobjEC5I1NxF49n&#10;Dp08EhFIgVMTw/qFzFrVN4RNNDCDZNMWqxgyC5a1WMoyB2HoyLPDdb8vJ4yOSLQAUActzMx7p4o1&#10;ISXh6XA/Io/Qzw9xEQrOCN5mxTJ1Df6G/X3ZKoPsnOnwuVH6y1TBCSkmZw3CYAV7+WRc8zOC8KTk&#10;uZTd6uRnEDsoxxrJC/Pu4l4Le6BWGhQmXm8kDd7T2mrAqoSLb7yaFi+kMKkQhkcik+W9XG8qgStJ&#10;lkH75MMN3MXPLGi1qJUjJWBtxAPFOjxp/Ha2edMHw+yKRLiQZhgRAapTgTyaWyoqzokkUokrBssL&#10;is3R8mHI50as2WWtxrl5WKQHJMODh5ah8ipWm/vAcqbRc45ZJqocL14szPzSSs7PBtk4M4dvjJod&#10;r6nBvXN2/ViDdSFroRR1p62MInDPVSOUV/M5wLacYXtdZhYNTbJXuUSZxYTKYp9/JTddBry9oDrz&#10;gYuBsk5yddp50jso70L3G4a5HzKh1o5J5buD9hz0hUAFbK9IpDAsv9giSHBCoqrq6GapkgeBVDR9&#10;Y2bBfFMp5QAqgDqMbnHjRF51E8yYxIw0h9q5Wglua9GdWiCQQgjp7pEPFUZyFVwZzJiwGJZXFHuL&#10;HrueQHYJHR06Y2XvGlfCKRVij9yurtwUEIlcypGCmfTAfiCTuQCg3TVf8Yr3pjMJ5fhz4zf3J3wV&#10;YziAYXQrLeFbTLuwfjrremAtxkECV1TDVejcYKeQO5LhlHHNhyCxToTdPIijLeFpRs91e5rendjx&#10;E07hfVBr2+EAL9t5GMEqABVtNsBPSCxKdyjMZVDRIB5rZTiQpgiWlCI9oslCcgAdEPOGYj+he6ar&#10;zYG4Cig5bdk18cYiHObhEA1NaZeCH2tGlMC4GFqoYmopP4uaKM8RtZqizTqswsjkzli3qSt25vu8&#10;t1L2XG6fkWcx7HFMciRBRD08ELtIbKoC6DLiaLDak7WkOIJ1dZCWpDl6y+QTYvaRc5zqq8cCq0mS&#10;wUDBD4JSe28QqRdCk7JstqWveSkBcQHnbLIB3lr2LIynlNc8msmj0aJJnhAX1mL+BGkZsYLwZ07k&#10;8BCfE2Ngr8DwPv9qGpXhok8AQLqQCvzuvKRLuouxRwde5pd8VNMHJBe8piggiEaUnatwHtuWeuwI&#10;YZrma4J7bC4oyPiQfNHblxfjnDrRgMCnLbJhc95ilj+6a+OTmWJxFuU2BmgwX5Rop0kLAF96/fXS&#10;Ys/L33TPYhMsFITs6Q2egD8wFUPToTH2+UpwAcYKG9Hx1nomUbpwFJK8OCLwEnQa0S/lh2ANhaai&#10;Vrt72B26os6WMbdXjVW+h2Kn2oka96CyzVP02O/yUPcfPxwaFsurZrU0grXVDRjkuZgMhxUjD1J0&#10;wydkb3o1lkB+CJWrxQWiCSTBmErkxS+mZCaf9mqMdmMi9exLCTDK/JW3LH9YZaz8pHCpmZdJ9Cvk&#10;GzpeC2XLtYZ+y1H1laqOAwIDOGWhhWwaPk+VmOVahTwS4yp1rUpViJpHPiE5CKGyvG7A3QxjU05c&#10;1JpfIt/1FJQNjyTC22yNZ/a/aoDzFXmESm0hVRBZ/VOLWuu9VDemnv7R1LXW3LgiYbTHxeQdHyp4&#10;6RmbK/viO9roNmAPXlvadzYhcqyKm7VfMvNB/arNWku05q9RUWcmYcJUHF9i0wQJDkz5mdyJGZpZ&#10;jTghMi0NpzhPTWOzFE14tH4VfFLAPJTA9cBobyvMnxqnSqcYXjurYF00Yhlid6cd8z7pASB+D7KJ&#10;E1Xs013Rm1lcam7JKlOrL5o3QnnvjSExK1hVtT+dV7bkUVuirJ9pbcRfu9HKqwhuUKEopylkKk10&#10;6lgWwfIzT+fKHU9Ra4jWfUf2i1rT9iYi4cfS82brpo0tat24fM2yZasWrVq7cNPmRVsfm7tq1b13&#10;3n/LNZ+//lM3XPmJay77wGUXnXHxx8+57PJzLr/6fRd9+v2fuvL9l15zxlWfOePqm8+46uazrv7M&#10;2dd+5gPXf+b8mz5/yde+ed1tt39nzpwlmzat2bHl4RXzbnn49lseuuW+hXc8uuzOVRseWv/Yo5u3&#10;L9yyY8ETOxfvenLJnt0L9u2Zd2DPvGMHV5w8tu7wwTWbNz2yZvWD69c/mseGDfM3bFqw8bHF27av&#10;3vZ4iNZ1O/ds233giT37njieOZkONwiDRa35vQ3EddZJGvXU0YPHD+dhm+9sTtJTZrJd66dfuhZD&#10;VQ1LiYxzthnCEfgZ1UqgiGx+2QlMGZg27h42cpkjSW/GnTis2CBXxPoWt7E6ptqFEgUmu2/ZQvyE&#10;+oEIRBtMyH6YTWwEhgY+e1guqGVawifyNdbMNG6w8E/kxmavm05FxcN1tjOEEru3HiiICPKm2Lcn&#10;mImUVbVeaLmJkgVmbAtaUFpqYpnfM3RTNrdRrAw2rOCQ0arYZwuU8VBK2kKarsLKHHChbIhGf1pR&#10;q8VjsKbDQ6L6ArRnsHaEtgFpPXFpqEG7wak+lzhJoZqRE6RN69XRr3ZwGoOO/hM9EVBrUw8NthBE&#10;mW4wUGsgggV092CCLf9aAVWOcGqyNc2WfheaK32/5DGaa8jMRCI76ktpMd+Oi2ZVjLZBI93pnZOA&#10;56FIJ2DqsBiC9ADIYsDUpZiqlasVB+LbAVCHlCYlj3EX4ARsNmnSirikL+RyrT0jSQ85id6Y1kHd&#10;tPguVNMTYBaQm0mR+wpkTQoJX7QWEhO4VxtJII58Cw9VIsv+VYWwCF8+FlOlhNflhXqvtQoLiSxV&#10;aqKCilcHogtc19imGGmCmr2pkaD3jETmU6vJkT/KOExm4HSUbVqn8bfuVqKIai9RXrSMEIvy/HI0&#10;KeDyutnRJ3SHVycGP70oUuJ2iFFhm3GQ/cgv+fBINyvgrwDSPlKDKlcmYFYCdfEouM2aRpvN2MY0&#10;7RV6WSQPbBt6SEBFyZaMGHasSQ03mJayJk4doL2EG7BWJDCtFS6MAwRy7czCyHopSykc6kygGdLA&#10;IUyAXDufMXzvlOYGIQnY1cBPG2gENm8UYVILirS7mQKk4BY/v1hqfQjUO8FcQGaJCVEr65h8r4k5&#10;Kdlh8c3Spy46YWJ8+wU5BUUKRnj7QL+gLP+Z5SgQl+c7SVSMFx7kFxC4uZ6uPzN2HXTXD5QHZsZi&#10;SBaYmibDleb2d+7HkqjDaWk0GB+pHAB2L7GruoMPki/12lO2YnNyumoeAakwSaveSmD44sAhK+tE&#10;qmlK2yhQEW2eUY2u7C663EQ7VBc3yaICuWuO4dDILFASGXKpC5o0XbeqgnYvSk4/lQ4m1GbkfDsM&#10;I/Zu7qOVHR23kaulQFc7ZSu00cqOzIgXznwHh9GVSq4VWFhl9ZEwpiRZzHaRNZgq5y30JZk1sgAo&#10;Mrh2sVSMGqs23ZYD5HoJzKYJ3wKK3MW2rsD9ZJjHUh8BkKOgtLil7owFMOYWzd/NOFgLdHOETFH9&#10;8AjneNAXYIiP+vbnMrzHwbodVVsK9zNpzWou27pQ8oxvFdbmLQHPBCejOBlWozi2JazchkpI4Dwo&#10;u4gYeIjDbY0xVE753dz92/PyZj2aViMRVimy8ecwYQq5J68rnHajGVF6oGkbpZQEKsU6KBm8iy09&#10;nSr4wGN1ACqFGNRqxw0vDUC0sfGIpSE85Usx2u3X4XZbeAbd2jJD2s8EFLUnTQRQxueiONlCab1C&#10;oKkgk2d6CxiZg7FLJuWLdGPSCqcXPdmiVgi3x09VnxUiyfc2mJdPtg4WzkneePQZkj/M4cmmjmpB&#10;eLs0ekEoW5o0uH2ioEvUCbP7TOhAPGJPPZ8TyZOBhSVO5S1VzObzcxjWV0rwYkc0gKVq3reZBBV2&#10;0qXJ6tP+jLi3SG3YWdUIo1XQb7Nfbt9U+EhBpjynPyVFcynFtKI5FLXBetUhix7BdxS4tpEP/rWT&#10;Stzr4rmocx4kqvQplbrqh61rzduLbDGUGsW9MQZmMLGGbi9Zz7H9YNsZqNmo/HyHYzFOlQGKenjg&#10;T+dK8JsGRaXse0VRAmMbxZ+K2mn0ihAXApaJ5VTjIfIcFaHOZkFFbwCIbMvwmOVtI0sZrQqHvjgJ&#10;mKM1TDt1vDqKdtl2Xja8RpPgV+SB4KFeapNue6QTkkTZdzTVC0XmTag0pTFTERNuTmwMW3gFyUJW&#10;gEGV+sJX5M3FwJSkV0LcrxtCf6UIQmJqOeBdjaE1Z3fhMHzMgs6fWkkSaigrMgVmwW/RBkdQu3/X&#10;/j3xYdq6c0dQ6xO7d24N47pj69pN6zZt3bx+87oVa5asXbdwx/ZF69Y+MHf+Hbfd9Z0bv/q5a75w&#10;80XXX3XWJReccfGFp1148fsuvPSdH/3key++/P2XXH3GlTedfsWNp1950xlX3XTGFdedceW1Z111&#10;3cc//6Ubbr3jB4uWrt62fdGG9bc++tBn77jl0q989pIvXXPdN6/5+vc/c9cj33po0R1LVt3z2LZ5&#10;O59YvPvxubsff+TgnoXhWo8eXLF758IN6x5ctuwHK1fdv3rtI+s3LFy7fv7qdfNKtG5ftWXH2p37&#10;djy5//HHd29Ln5tEkMczk18Ik3zowLF4Mh1rN8VEgXSGMNcbyCpqLfKByGL7Hzn4GWPGUtsYt6G/&#10;CHbyMGwUThJdMqqJDMnJRg9d5U1Jdh99+kQbh+CEae6ANLkbgPBVnDkMNsrfgs1kHsRjXsEih+qI&#10;CvagOACB9IaZ+XAaxBsxVDoLRpWqMh/WfxbBPvdKCC6EhYnLSULjDEF2nAgPFEScnZ9Cbm+EGWcY&#10;7JpTy4cQc8so5pAaLDb+w81lts+1FAp3mSShs0+8VaQ05Kyu6c1GZ/ZyCYZ1cLeBmofh0QKhmn8a&#10;QwMvy/EaYWS0Yb9LNRjoCIfCXacdaBWVyfCiI+11n4oxcr6QJ1pSDRJPWGv8KuJiQGwoNSgOSnDx&#10;wxjjTGlTBv61vqC57YZi3XqT/8qyHnkVBl1lJvtLwQmJ+YEQegmg/hSHD3ccfil8NTIGnFtA0g2y&#10;kB4UbaKk0QMxlgzYTLCdmEakJ21FpqYPP0fK4rnq08QhVgV76UcBramQDKmVZoV8RFrAzh6zt08z&#10;9Ja2jvwLDpxSvi2xa4uXmi1VtC8jNHxTuEEwAYYAmbX6IMhutshQdRZbc/eNYEX83AtEAxicnwtX&#10;DIL96QCaVYG6gWLSTYcqR+qgNEHtIOSVNN2p8AEit/DJ9IEFz4TmRWttj4R9FN/b1EzVjJDJI/9V&#10;fWODP8sRgYVjqeFzRslZaBBGtV+aD8fardXjfKNWxrVK5shHlX5TDAlJI2WPZVcgAIeEcrWrigds&#10;cmpAmgguQK09tqnKVE5G9Ch7RlJs6jyJ166xde8Uhdx2XhlQx88f3Cl8o5BjTEiRuWSv+C1vzy8J&#10;7FgiYGuplXX+1FDUaTkhwGLICduYkhiiaHg2g35RltmZ3n2jEylK6Ygby0TZYof5Vs55lFG4Ysgk&#10;g6n6OymSluoVKQ0L9AkkgAPr7Te4u+FCJ4fJUFB2OMM5bXszLHAFtOYKewCFB12Kn4sGAd3voMTp&#10;VBfMad8ax1y8DQgsD9Z7xy64XWObBmKTYrEa0165ftFsZ4Vdgpm6fgIrM1TVsMh+wY5u8q5WfVsm&#10;kEGzYFK6WNzlNtS01ARjzLPMtlGPUG4TbrDpv4gRtDXmr806kV5XxwQCRz+fXfv4sxXbe4OY0Old&#10;M/l15YvQqrDNsYy4junjhUYmXowFyeR6sm1VvpHRThOsWtDlM2F6ncNkVbr4KxiZ4NBYoEgAzdYx&#10;tSRGjA3HSz+MmsmuSL1PRyl7JW9T3jbZrJb0myPz3jGD491B6hltlCIjta8MO2hQaWsTwc2IWT/M&#10;Xx0QZlQFt/Y2ny1rY08kX+b23U2E8ntQtFX0jUnyaVaistfjS5fK51iyQbpWPYEtc8sNJtM4otbW&#10;xAYS5zPzs7dt7nRa7FBqN9C7fk4sMgoNquBtYEzrVNTdSYuQQ5n8YgJo8VZIiFK54kTzVFwKyGn0&#10;iyR1qs0hwS0hNIpabWKPuWBxXUGamsra5ZRCo8lZsGvLSqs6oRFR+4VWlwtJWHw1qVL7ZMFFSV0r&#10;AcdhQ6QVhaIrbj4u273ieS8ELZ2o6BneNB00t1fPRZIZhSZU6mgmUiqVY5AqK2rNMYt3wHKtDS74&#10;xNE3j77RssTC+0hZc8CtAp1gXjGeWK6q4FCAFDmOMtcJuCJrrX1s2F0xrQyn1aeBweVIX83nU+7L&#10;B/rtnGPu0LKprfoOKwsfOxhKNL0Qp8WxEQznK2zNqupYdB3chBRXnrmWvf3quhaH+u6LuTpFrWU9&#10;+cxDJ7NRVi2cv8ZRqU1xkED7LXbZCctaOfTJekSFaE11q58QjIrNVet4y7JCtApfi1qnSUDzVYBo&#10;MlU9MtIMeWgazIVvGwzZ1IxXdMWlrTPtoPId7p45o8MvWkUPnYaZKroqhRfubWChMxICrEHwE2ax&#10;RsAAIYmavEr0zL8UtQYWCmX5U+s07Ek1pUySnW0jZoB+s5UieLTRTx06EWg0RAVMys5RGzGDjmo9&#10;1VlIlgWaDvpl9I3oPaw0gnncrEwn1tOVNyN71m6K5BAdomb3bZbIEq0jPWy9PnEYp5yPqjgWk1vd&#10;g4NaDx5rp9Ydu3c+FtPgHVs3bd+ybdeOlLYWrz62YfO2x9ZtWhOudcOmhU/sWBCi9cE5t3/j9m9e&#10;88WbrvnSZy/9zI0fvOKycy+//KxPXfbeCy591wWffvdFl7/vU1efde3nQrcWuF5xw7svvOy9n7z8&#10;rKuuv+ALX7npe3fet3TF6u07Hly+8qbbb7/ky18+5+orzrr8kx+44hMX3XTpNV+9/uZv33j7fV9f&#10;uPSOxzbPeWLbnCd3zDm4Z9GRA0sP7F26c8fCzZvmLln8/UWLvr9m7Zw4MG3cvHzdpiWbtqzYvG3V&#10;5h2rg1qf2LM9j8MnDsQxOPxqoopDxw8ePH4g+1/onSzr7cM2ymlq8pE4L/8kaMY0ddSjEnkDeJgk&#10;2uLVXcANwEqPAqrBVAyygj21YNVY0BBqwAxAsiu4+6usgmlCg9GBjiwB6j05gs7sH1Vdkj1BT/JW&#10;JQxrNHKI3sbV/VIlUmAs9yUP2ePkFwqcctMWqDeSo4uDLAGbdPt/woYppGw02bnHNmyulFnaKpRu&#10;bAxRDowylcaUg66Z+h+oBhSIuk32A5F4MZ4DzQJfh8o9rycb3RdoBeT2ZuAYM0CmbjtVipFsNCqp&#10;QsSJEY5KQmgH44PGkRm6RMlPpdHIUAibQRBQySg6aPmlxALZDUsWRyAIknETIj86arQaTE8jrEqH&#10;LqmTLDMjgEFIXh8FV+2+27Yx7bnbXs9EwAwGE7Th1AL5nwNDxcekQjyWk82Zkr8f6D0aJKuLwYrN&#10;hnTKFfMPB5F8plAhH2gvFqmMfsvoPopgeCyMDAWkK/mU9npxoAhPZz5PHXCgndF5qSFm7LgcRj/9&#10;62RmY3iU2Fr4moEt8ZgER4mUBvHOfxI3hYig64Fdc9sSWQavilrR1A0To05do1WOE19ZoqsCDxCg&#10;AstKkafOIqzAPevSgC3/Hrez42wc6bSRewEttBAuH0WR7YwRqpRuINW0tLGbSH9SuQoIFKZWSwy7&#10;KxjIQzHCdBbV7NWrM+IdqgZgGjUoskqzy4LAkoCyp69UOD8zV9Nw+3BcD5muPdpObD2HWtrKsNiP&#10;tOQP61iLri0r5QhBQZOq0JyXixUgGe06gfgLryZoHsx/sxX0v23JKLCk6EWHdju7TuhXMhY8Nox5&#10;ALHsmMOczHuWHCuNHyiKeRuG7/ysaxqfCQbj4gp+koOLcfrLlZbopFpso1I0/3wpM//ldsAWX3GP&#10;FLQoqVU9LjTKkbtBZLvnpqDqdTBgwxuJ9FaNjrBISJheHEKCrDJU520v0JA4FeFkYOVgJwK5WQ9W&#10;4ALXyZsd1IrEVxyu3EaXOBMlyo9ZLsZjbBxBXGOZArVSWBsY3LOjeh9UP5CSd4Sf45RoeDM8xprN&#10;EVGX0BuVJr0RuqiyAlA2iZTXcdY4evI7YJKMIHvQcaNVr5bdfa8mTGNZzrXItlJArodQbw1b/ihG&#10;IL01SgDYHfoJAvtyv0NoY7K1Y66zVyOu8nvJ4GchGp5n+djkyyw9yDfqZRCdsOEir8xhdOdVZMFX&#10;tFCzSUkmUh/U4+C4W/BjmO5cRTdnYrGD0IWa9Ku3raIYl6mRGTQpjMzbFXgoPLHB06LCTzMCkdO2&#10;VB4ms59MklTWvZoXdudqrNhZ8CjKiJFGH0kBjJcCO40lvPrmqjhmDHXItnB301nH1Cf5vvw+U017&#10;sgQJDQ/yz/5Co9fplN30hWHSodUnKh5sKG7sSroQEDvsLcoi9qQ6VuFIGwMA3ngjdrjtuNGIXXTq&#10;3iSC9cmZGY02wu1lij8roKuyyspNCdqrtczbs+Ag80zrTXuiykPm97BHA7ji5Ss2M0+B3LIBEt1Z&#10;awicStfs7xQYupSZ+OtaClhoaZXcLwXMpRAAV8h9yzGm0jWLbYFZvkV1quJNrHNKAgc0ybUqwVXf&#10;CyDHQxjQCI4Ngg2UKIDSnrYVrZCQYLlhNBXiME/S+7SoT2L5JByp1a0wz+UI8zv8aq2J80uqT2uq&#10;BARTCSyONY9jH1QPTz4zz+chIvVlb6NzC1nFqHmAG0NJogemT6qpBC9ZRdqjgreGTM4HKPoOWnAi&#10;RkrV/YZWnYFPHYMPHj9+6ERYlqLWiIRRCPeh5llNsrZM0Qy3feszz7xDpluJNnC0J8MBlWAk59FR&#10;g24tbd3zLBHatrx53lJdMWob+9gWluREPznFhNwMgl4Uv432tMyF+KKRzLRIuTsmJ9R1R8IK+p47&#10;tnR/y2tZcbgbRbO1sc7nE8d3vnqZda+qGdcpcWwsWCp17vgCL3l0Ek+0bUPzvKyjgUc/wSizmQV3&#10;dve2q2rZWu4NZiomw4W1znV0zoW4LqCzWlYEGL03ZiY3otbyzHbfgv1LHcieQ/t27d/7+J5dj+3Y&#10;tn7LpqDWVLSue2zjmk3r1m5ev2nb5qDW1Slq3Tx/06YHFi254wf3f+fmr33uys/ddPEN133i2ms+&#10;fs015376sjMuuvT9kQd/8or3ffLK9386da2fff+nQ7F+5swrbjzrqhs/cP3NZ199wyc+96XPfO/O&#10;exYvW7xx8/ceXXDJ175x7nU3nHHF5add+qnTL73w9E9/Itj1gusvuO7Ln77jni8uXXb71s33735i&#10;/oHdC4/sW75v9/LNG+esX/vw8uV3L1t+z5q1j65bv3DD5mWPbV+zeduax7av3frEhqDW3Qd2plNr&#10;HiFaE1gkpDh66kgcmPK77izaCAsCswRXY0ORSRfu5jXLYrkl1DVHRRyGjRJHE1syfhl6oWEigtRQ&#10;WSZuQxrtEPA1ea91KtteJ4Ooj+gKe8My5Pg/AbQGqzAVlBpSMHm6WbZsA5qrkaVm+hTozlLFDfug&#10;j+gkhgPe274lX0SU322p6AX2taiVHVr8JvwAv0EvUKk4sA3b2wTbxqbl3ik72l2/lonNnlgTTpQ8&#10;AgtO5OkgVYUMcrYZOnvWm8I3lqIDamsdQZ7FYAXbWe4xEJILEl81JiALQ12NTksURLXKDo9ZChdj&#10;Kitx0RQ7uLejNIrSC49pPNNXcl2GvTDhHUEk4Cr/ZHzGMzlUBW8ZIpi05v4TPZSyIH3gdNKBKZA1&#10;YLV5h+FdRHVWFi475Uzpg3wL8rxS8ROiG3C019EaoWF426tPNoQ4ZlhGEccjM+YSt1t9XpPEeZTt&#10;M4r15chQ+avRg9z+xPB3UTIaoItSst2NUA2JCBcG8Q6xkNixRZVeNZMmsg2K1Q28umRh0ZkA6Fha&#10;KCeqTOwYKDjF4lXVJmsQ47CioJz+6ECjh2ojaSBrgtq0C0ILSqktlW8lRbHzmYhWFHcZ5E4huGUq&#10;+gbjNxpdAF1KjlUQO0kMxi0JcMUQaKrgNXTOpw0Z5/CgKpagRjfnm5OtIFNoBBeKJ9lYExrox2jn&#10;lTfLmRMs9ttFpwmm7ZdDnVInsEEk0SpFd9QiZlStg/XnMFAFux6t5WlaUnep6RRl6VAaLWrVjanX&#10;C2s0rkhySXKbDKOCAhQQCi+FbQizh6fOkIXrSk3WQLQW5M9q2VzAVN1KPaTsNxWGDqCIcQTilpWS&#10;v8unWePd+7pBYVPpbIXWnPeOwFatH5JJFfCMciQkeNF7ZnIScKaBuEeGL3pfnJsiXaOGw7kpvOYi&#10;c8kgooM9KvAGV1ei326ulWIWq5BqQcqURF4XzHxa53Cl4Mp22D5Y8coi8uGjPAGcORQoYxHgauZ3&#10;uJehch8S8YlzK7JiBXMv6OgBrsR4ZhKHgGKYVxefZwKEljwRwt8s21TX6q1R1Ip+uKNnb2pqKDxl&#10;uPpuQGwuxdvM89448pyOM3ZBkq4s4EzCMc9tlwLIrIrhjbhj9iKWu0tS2BdTkJxzZ8EZJa9Q3PLe&#10;vaxdMSbNvIJe7o5hXUYeKqepgcJMYyzwayrZjB7rs0ps85hRneRzetFpVhzo2AunY1nGliFtf8ux&#10;+3dD6SQhlVybg/gnDVE3cdqsfKbiF9uwDfulIanL3FZB0OVoNuC8UUkOq0qTR7R2JxmknoUtBpzZ&#10;iK7hKG0C3i70S1jSZDpSl+ZTWGzdI/JzRrEaUpLM7VER5bLmlAW1gmko/DtVpvJvbx9WA/NipKSR&#10;Fvt1ZvB5O6lq7t8pHVnm9kiiSqwBEyePrbyNZ7rgsBOxt+KxTOjbqCO1OXm4ZSOOoJakCfpOIbLw&#10;lIzGAScWO6cCBAr/Zj/tHOlCwWZUzyerWAn4i4RHbaCWtgFFQ6Fqb1UtXQuZFG82kKZHiXDj1R/9&#10;8LUf/VB714TcQN+W7HFRWhnr7z2eusCGhNSdoYuqVLP7dUNuyqQznUp3gUUL1EcLkoFiBBTBO9YY&#10;xjcEvJpgSe3kqFkoxIhoGTY4KBr75TLJdmq1casdfYpyyzoW/baD5gT8Znjy8MnctmHgqmTO1c9Q&#10;By4G0VQeHIns6ItTLbGorUa7kJPqjWWAdVQKE2uLV2XAdjnlLcVBSHCLBuUdJxlXtcejlnVoZuv/&#10;hDfSC8cLd5+NmZGEbU+Z7rUiWPX5fh2ou5hIECsoi/WveDvoOsxqurMGrIZu9Rfga/4p3O15YThc&#10;tT9nF+CZa/r8Ozi3YX+MMjaTYxguO1H0cSp27V+bVAiezHCn52+QvdBfHEvb2UwLG9FShtpThU3t&#10;TShTajGVcXAnuiixyV1K5gJ0TYF0Ag3EWPTYia6jgJ9QvX6VjX4UKZ8KiSlp6JSl/e4QWHNHQdsy&#10;gmiJlRnAXQiVh5UZycsBU2sFVo8lCGFfxtLQcBauCfW82Sb04swhExgDFQtxZy15vCtCT+VhBbz6&#10;0jxf3+BT2XFDlx/bd+TArn2paN25Y3esmEK3btm07bG1mzcEta5cv6rVrVvWrt+0NKh19Zp75i24&#10;7Xt3fe3aL9544TVXnHfxxedcdOHZF110xgUXvu9jF5124ac/cMUN51x50/nXf/Gcaz/3/kuvPf3T&#10;PC679pxrb/rAdTdd8MWvfuehOUs3bZmzeu3n7rznQ5/57OlXXPXOCy/85Y99+F2f+Mh7L/zQaZ88&#10;/wOXnHvRtR/+wjeuuvueL6xddcfWTffu3Hr/kf0r9uxcun7tg6tW3LN82d3Llt2zavXDa9Yt2LB5&#10;eVDrY9vXbd+5afuux3Yf3Hnw2L70aD2QfktPJ4BLYBFYfjCoNdFk4ox6FWJuoRC0GM+OBex2Y4M3&#10;AtA8kDzZc1rXVNKGdBaahdTjqJx0D8gnDJ0kHpKEm7KR9GmcgEG3bfYGsoPdqLLLVpmmBz1BT+EK&#10;oaexCzVsw/tHfzxs1kl+41RUTAsLYYMZE71SqWop3RGhKXRz1bmnrV/QCb/4PFAwcdixMNBsRYoR&#10;zJ6KOQWTDb9GNr2NW8zRjiSxDWzI32eR7To7Evm+UVTfBV1n3dGMm6SAdXTN41L76iaU02QPaOIZ&#10;U1Nq0qCXGymyghPCNlmD40iz8gSFZRgy7GzkKNwy2nlvSRKqpAISCCD6gaPArFUZeaVdgjLyuiKb&#10;YzayrL4OVeeUe+53iRhn2iq2q7caSDSlalNBQgrY4yDATqScncVjJrOb6RjNDDpt0OkVNvDto7Ko&#10;SIOZkHFu5r6Lg7lbqXILnJCTsAwaHYJYGr3BtbZQlkd/QYk62quiG5/aIw2WvkQrDNXIZDfywLXO&#10;HAR4rLPX2jOT9NxHI/1v2K3XNLYibSuCNFTStSiX1E8nea5sfWjCA2esJn3jRErQYpThog4wGYEh&#10;TyVAH9So8XfBMxSlb1EvytgCBsbEaGzKsJvQRAIzhKlNJHmHCrxVZool/MD+PjrHSn9V8Cyrk/Ny&#10;+nmzyLl1iUAVT+PcJCPgJM2wMP/z+objYzRIlpGqF/y/PV50Egplc2ykV0C5MK4apDciD56cenJS&#10;Pt0lznXJINW43EjIiFZmLL/YKolbQympvKuLGI7iJcSwklZsIr7qclcBnqleL9b4qLH4aBE3VJHq&#10;F8zcEXaHxO6VZbhIQ9uQcNykz7/2wzfSwHlGfbeVEZQg44CuflhtAfXhr0Sw6UV8MuqSHJWl7Chv&#10;wWMFM5bL5sJJweWiaFGjssZ1nimUcYksOV9UbTA0XYFrFkzuO0rfu6QUCnZUadtT3KJNN9pdIavX&#10;K39yMoMSqbEkEal9kZeVE+nreyMzkXh7PYTa2MnJwystFpXD7EWBpx1otmp5/JycOVxTFQ3eFNyM&#10;vWWwi6diNkvgm5moufHV5XI81BJXV6/MHumvp4aymownWQzLxTvZqDk302GOyRlbkAnJX3X95OPF&#10;uqr6xttt8FQq8F3Y81EkvCDzwUXM3pJ1Q1g0FOwp26uyqTfa+HYY9SLtTPtEq1UO83XUsNjJXFED&#10;mpRp/e8zuIS4oXPTcYR5y9QstMAy54t3SYUSCHp1LWrbZ2TJgySfQcTmWKMWhtTNcZK3GioD9r4G&#10;e/1Jq1gSSb0oLCNNgIqLTI6bTc7PzENrf5j23cF5GSLbCiKamMuIKSIw66eiyuXa6KVrIJ3AXN4n&#10;zfxIjJpicMc362EGihxBFxOaXrYipsdDUISGWaON7mLKCa287Yfg/yeSTyhi7jsHL4xHNZPUUunW&#10;KnjBqxLCijHVG0Kc9l3UdyQdkAWwoQvCY2WVAylZlhmwwLussKPAcPieFhooPS3pWkvnV15+8w37&#10;qSKjLbQjodYouoF0b/8G7VSlFvK1FIhzF88TyY+V1gW2wKFReqE1E1h4omS3gtA8altb/9twSwUF&#10;gIhRPNUsTCUhrdiUYsWqqmLVtj+FU7VSUmoa5xEcfKiPzXFC0pYGG8wtwtqJ783NXkCoiFcsxjXN&#10;saFsLY84Oqnq0MtgFm2ViU0LHOCl0DFIUtTqIb3F8CHJBs22n4386oySBNZlEHItCp5P5JWUhc7o&#10;WVFr/4nGuyfYpkrlTiFLK30t+wph61fX5Zv+PWLXuAdHJ5xHRiZnkSdh3QPvy9BywC8Gvrana1Br&#10;LiqC2LLYLYCOD9XUxRSFcPlJ5wQwj6xzW071o21ygx9vRdLC7oDeGDFPg1KuX/uvJjmoGFTlC8q1&#10;/y8F3NiKBLK6ywJFdAArjs1rCgMmhJnPgWKNyqKykH5slpWZNmAg+w6fcz15juLVwv1OETsLT4Jn&#10;j4dvn5rZNMM0FO01Us89L6SksQdwmjsE+JoYtJphiA68mobcvxM0L0uFoajVd1Hm3ombT9Mx2Hve&#10;bjdaB+f5yIOf2Lt7yxM7tqXnzc74MG0NZF21Ye26xzYsW7ti9YY1m7eu37xl5dr1c5Yuv/PR+bd9&#10;/95vXfX56z9y+ac+kFY3F130zvM/9Atnn/dzZ577vo9fct5VN5135U0fvuELZ19z82mXXxdnpkDW&#10;0y65MkTrh278/Ke+/PXvPPxopMbfn7/oxtvu+MB1N7zvkk//0kc+/AsfOu9XP/bh93zig+/9+Nnn&#10;fPLcD1/+4ctv/MTnvnDxgnlf37ju7p1bH9z/5OLtj81ds+r+VSvuW7Xy/jVrH1m3fn6A9IbHog1e&#10;s3bT8s3b127b9di+w0+myc2BY/vSqfVI7vrC1DQKL2qtMPiptMA5bMGbVSvdUayJmpkDDcGt4RSE&#10;asLZsVvQ0mCqeRvhmsnRwYRQ4wfTyI5CPQw/zSJXsIRnj3uD4hAuZc3uipMt7JHjZR9yp2d76M7U&#10;/AV3xNsyIIPFMqUXvbfZXJZsimQm2aRRUdWJo6Im6XSR7dB/MisoeMbjt7nzTpi2HVPxpauEOxa7&#10;RaKTQkqZQ2SErX703Jm6WbuH1rc7q0JQkL9eHd2WGsp3DOujSDjbJm8Aj+7lsD3Z2kFWihWH6lWG&#10;UH4gZ4rW/SiJg1mtZskrSAOV0oO7MICjDGzUGMPb0C+u/Gfi7P5iEA/u1U/LMry+i3XJ8+ohYc6E&#10;cfHofdqhE3aaWjaBrWqrGVmq3AVaeLHoEDNUHkScwwUH4lTd5qDxc1STFmvItJwP5JXbfYTNTLUe&#10;ak9ml4i6U5pPs8iWiMpIpaGVYaViYI6tk1M98NRLqYl/5xW1GL3QVRq3Oq6wLbeYHI5BM2Fxxzzn&#10;6B3hX7kXOo3zE90sERjRZ0BF6KwXctiZgfiQDeuUsk+ioMJsczFoGVpAmLNG5N9qT062F6tUDLQP&#10;ku+Bb6lm7+2PFLnBvbIIsz/OXumOvIveOQpzOoZdJV7mfMVdRGwawBpVB6yK3p0qgnPkDO4y4zra&#10;8BDBXkPwxuJUexqSjhTJZEokqBZkmkIqVm/nTIhcABWkShr8lEpS7phzVCovNsgpCITyLhcZYtZe&#10;PtQQ/addFuUE8mQ+dtbgt0Hw1N9IfMsJ1lRW5MMJmr/o1RymhkSi4dycvco6DI7rFD3NcBi2gaMA&#10;UeXYvShM17d8SnOBgloVIJCBYh426fZSpJ7ON69aCrNde+HBqqJveiujkTNt75AS2tDUgSJFqiRu&#10;ynX7U9QautXb3AkQR2LrTvOWp8pnlugzRRLUekolKs+QFukbDdY9d7WmgpMp29jpYUKt0BFb6emm&#10;6MR2jqmDBWbD2LOhiBU9sDyDhJiMSUN8Lj3NzOCTOydzpsWB9trlVm26pFr33pIcakUlpnEzdK5d&#10;sYZikvTugMQuXe9+4SUbuBrZtgDbCtJpJel1b2KCAzYxRK2WXZF1W7CQ2IMc4uG+i4SOON/5qdWf&#10;ruNwp6qfCmwcz25ANPxzO+6w6OGPFVMuawvpKUmoJCS637jpmtzBar4saJ2NukhWHzF53nZ/GVlg&#10;UXTPWtTqgc0SPWzNXcS6laOAzbFljTXx5KpulrBlqzQBziOJy3E1FfoOnhMLg2nHJ0XV9Rm01rYF&#10;LlwqOMaDAKMOC3AzuO+O4o42qml3lvpH5n5ECjEYb7vKzaILeLYE98Xn7AVN0JNa6nLNZFb6IRXU&#10;O/Spulf4qE2u/DAXZVhSGe3k09wCWKy62bExWR1adG1mKne3CJzB6SuFuyZ5xaUi1fzU1WUiAKhT&#10;lfDE1alZ3aFD7kXR+gidaoFDfhZlVRJcotV+JRCGEXw5r4qTo/VtEWxDemmhBvZDBoJfdMLpdqCt&#10;hUTxam1ohodwuU1XbE/HiryGT9GNpuVkG1gU0JLMrV4MDFy8irlsZZvwTAWcbcwzdd9M4CShgg60&#10;wE/ZbX6hG5AM2ZDRyqbCOqIJha6DTutQ+FfRsqD37cpeWpOOtxe1TuJeyMJ8dbDGyX3Hjh5OCwk+&#10;J5xijwGFLFx0ceDMcLds53RUdD+NjLzwsrLebj0tarXtTZBqpcL4Mx0NpIzHEiLhwWW+7ZjtCTTV&#10;6AKtwbp+b/6p7TC4spLmUbCaL41/ckpb06mVVq5Bqi1zfSrRb+xw0iQzACrpp5DPaYET4PlU3Jg6&#10;iInXC/dL1hejiz89W9KrWlc1zVPDQ0lX+mJpJjwu1SBX6zGlZph6aESzxah2RnruWUxQmJfNalBm&#10;0GSMrKY3WOQBfVBcKrKtAFiFA2G0K8VzYcCyNFBTrtcZguQyn6BKdcjhrxI+1oybOQSpElXeq1kO&#10;3PLlo5o3bWqK3jOHTh4b1DHkKt2r4fqY9DUNJjWiT6xQp/dJBQzJi2S+4tz13DOlT4du2QyTkzj3&#10;TK5Hu4ShLm6RZH4PZI0PU+zd9x85tHPvk4GsoVvjxhQfpqDW1RvXrt6wdtmaFSvXrw7X+tjWlWvW&#10;zVmy7AcPPXrLrXd+45Lrrzzvok+cc+GF51x88c+d+YF/8d4z/+k73/9vzvjgL3/oovddcNnZl11/&#10;3nWfO/+6z5177c1nXXnjaZdcde51N38oHsJf/voX77rv2w/Ouebbt178pa+FaH3XBRf/8kc/+gsf&#10;Ov8XPnTuL37wzF88/31nXHTu+Zd99IqbLrr5cxc+eP/nNqy9a9f2OfufXLpx3QPr1jy0bu2clSvu&#10;X79+3tp189ZuWLwuDPC2NeseW7lh65odu7fsO7w7PkwHj+9Ps9Y8QrQGr8ZFMIlVOZBjkX41WDkR&#10;lddzmFJMu3VT4+zlw+WS8MuNMHm4hpW1WQLnWJ4kEJWHRD6kr0lZTbOnLMTSUP3TCC9mlv1lwHQL&#10;hAOplkl5cDez7tYwouZNmaX9eWrYOL1F2ru3TTtHJkBRK/HTcC6BERqOozPUOnEU4S0TjXUH7QSL&#10;fMWJR52JStGi1qkZqYqpTP7akwCNjB4MqfF3KSejdoD1tzC7/cpMzbLXysDgpEpRDdg1bHYeDThy&#10;RagfZl+s3obR6HfBxuS9bc/DnkfZLWG0u4IC7DEg8B4GgnZMUa0H5Cj/ZsLYFwvsBVRewQ4pt79g&#10;aRZFGWCVwaCrhzs3PTCGPQlxUsnPIh91p8NOyR4SvXkdXq4szr0Tj9onSVIMM2eGV26TWB+qeYQy&#10;zVDAenn8ei02/ugsGrnwHhvhTrWdTgn/Sbijk6oychjFER0OvbrqMmLNHjPr1ZiKXYU4F9Cm1qlI&#10;DaGk+habx9ghFu8TShCl43orlcTODair2WQfTUwTu6y08MOBJsTh5PZZHjKTDjuZDL6hJ9iyd+KQ&#10;C4JRhZfcETbmmXyteD63/xQK10SaoL/lmmZSpiPp26srriFnwYNsHqKMKNlaFIfUEPDG2RWxlzfO&#10;fGuILBY1/WQEb1TNWzDnHA1+Ch3V2c4e0HTD68u3GPL2yg6naLoEAVemouuUdBY9traWhUjZ4cAS&#10;qEOZ/JQADBvPwYTn3qTC7dShymLLGYps8wu3G1eWDSvHWTyZU8C/yoTLS29khvfsnO0yTqr6ldmX&#10;WwMDOM8nSmeQq6ILryZWzL2tMNwaHaen4LVtrtGYNM/SZj8Zxnw4ql1pSTFk9sGmYBLUVpToCAyx&#10;tB/eqwNTAdeaTTAanLrL9oHeWLq1pn0kqZE/9Exl/8gLjIF1eJk/Y6kBtsFzdoaMVCaZR2/MjqoJ&#10;LJb0zh/GtoiUA1NMaAmrpdQobFu6iRZAllXAwL0/zf8xdM3EocBvEgcgmn8ifOjtaZrDfA3p0b54&#10;WseS4BjkcP6U70oPHioke3N1B5ka6jQvQFF3ys5bC839CJXaRRjAnzCjhb4sxTng3oNUDoNy0bUK&#10;UZyNXQxxSmNZqB7El7G6dmPNuSQd6bAgSE5s1qUDfUqHwtuBNbArYdaxuOyyJiAuy3af4qACrTpC&#10;dSOgUiDwXq0HF3HCz2VxTfwVZnchJY/MyinCx0xoqMEpymDl9C2VDpVsbPyWOFPUCp3VTbP/BL+x&#10;B+HKFk37G7GiMatCBQ3Fmbp1qjjIV/CuAsicft0WUNN0uWYD5VDxTWSJbjiBjYtkZu5ESkLqQ4HK&#10;Q+eObpoegLcPT5IHobLdgp1hhY0ufSxKSjx0C3coSHi5d5g1yJ+s+qFEv4eqOUV+kcvlvWP7znGK&#10;WvNAZdDt3nHodsn+mPod1nMEVt0aWrYqcwP8ppoP5klZonb6zWjzi0LiSX6oyLGwMDtgdjHBqohU&#10;GEzTkIbNDEKLhKFeZUSLXVUjy6sBL8M34jUDQQVscT70CA2N8lPpXJnz8qhyS3VsRjjZ0r+arVLU&#10;CnFVQCERJRTvOWaB5TLxgTnluiiJdUWtMzIz8Mp6XYm0t+NSjXJIagz876nBlPZdmEsFwgUvHKfp&#10;Sc0FBlDXBqn+QSWrg1oPnqzZUKtbAb0qYQs7GbEOO+ixZbRKgic4ahfW4pqhYC1/2wsxWRnjYtse&#10;rXnQ8bS8a9sjP5NxrlBcDXCdmWisKiqmgw7lu/Ca7Q5DheozL2Ws2og1D02DafwTbjYRL465T7W0&#10;9eCJ4wdS9XoyEu5sDbUaDlt79Oln3jElY/SV7vzI0OQ7XsCKyanjLxI19nHGn7qFrD2gVk5Lf5cU&#10;LTQdNTA0v+FCYjZdqTrc6YsnCaCr7G9mpbL1zLPDyXZ0UWu5fGdhOf26JTmUoNxmsyZy1WzH8CxB&#10;jFGiX9dsqltz43FGGf2kHDL68JzcgQ1YcyRkgMY9Q0rJYu6JF201RWGzNyflqe5hZNkr9K2NMJKA&#10;pp1gVyq3xrC+due5/yOCF43D5XYqO87FqCdjO5RcbPaMbhi5VdIiJUQrqPXg47t37diza/uTT8SQ&#10;Kd1uAllXbVizaOWSFetWLVuzfM36ZavXzV224p7Fy++958HvfP7rN59/8UfO/Oj5Z3zso+//8Ed+&#10;9n1n/JNf+NV3/OI7f+bdZ/3L0877ubM+cvonrzzziutP+9RVp11ydbjW919y5bnXfuajn/nip770&#10;tc/ccddn7vjBJ7/y9Q/e9Nl3XfjJX/rwx4Jaf/acs3727NN/6YNnv+sjZ7//Y2efc9F5l1338S9+&#10;6ZKHH/j8hjU/ePLxBbt2LF676u61qx9av27eyhUPrVkb1Do/qHXVuoUbtqzatGPd43u27tr3eIta&#10;Q7QeL9GaRwBqgeszsdZM47Vu5Mq6kimPvMp91FDYSDobpHvYCG3paUZ288Tx58pAtmpIpRb1PFmb&#10;pB/NsncZtRiGrXRszwS4hUkUX02MX6V0uQoglgju9a8HdPEyUauCXrKhLta9rJYamv5w4c4XZdto&#10;mpbKmWFBQWOMyZMjSc0skRHcVpCWWHyCxzqTNVyoH6+FrA0pRK2FbaIdxVdulqZsEEEVODXiN1pF&#10;a8S+1WnvEebFRzuwcYnJIlifBgLc3ODkrXt/VTYpoQ0MNiPTc6R15CskWbRzKKkI9YcUB3Z0wOah&#10;QaXeqSW+rVgbASuKNUS/uWsGj+0t1r1kEoiyuyDNAOMZTXoVhoKOsuQJ2ikSM4IZ2khhEpxJP0cw&#10;DDqVG6xJjHE8yWbICjhGIlQtf3RLbsBkKCbSZgtXu9X1R9IMMNPhAnD2S93CRa15GRGwdbkekuWL&#10;I1Ix9vXThI7NgoNtrPwfFUHdTRF30VCa0LkzUME2yfKOEnWSha8WN9Y+CuKlMVa2rZqsWNJW596h&#10;bm3OyFyMt1IvcdBXGB5vwBaeDQ6tXOLMTyVvN/RsHAnDn5eRmAiwJ7xr/KoRdO9ufjbol4CF/Gmx&#10;QO4IWJenDifIhFBiSlR75mTOmaZT7sSKNOTqWA0LnKEWlnoVLWhRPhAI6RLpdCNUP1+si70Wk7wE&#10;ESK9rCfqDy3Mm7SCzRBBklf4kGqOih4HoZ23lPZnStPVo+vGiL/h3Jy6iJabanEuNZyifNqsjbx9&#10;vhGb3N7U5i9yV3KvdTxNSxWmTp08iSyfzT8jIg2G8dMs+JdS7s07AuKRHGlaB5gN9Bo4VgCgmfMk&#10;Vc1Vg0GaCu28ZVgVG/4CjUZCsCeOjsC7qVbwjSlxebU8Oy4/WBkPcgyQJkFt8WeTI89mdUouI0Co&#10;s2U4S1dU1dyTixjksDfsrBPSqOUTVhHTC9vgBgetxP3bGaJeZohRva+FZH5sYe3EdhayEtZPuK5F&#10;PaafuGeRvtupazQYH1StV1nPbbKoVcZazuoGx4l3sYKZL1aB6qTsExLVBG4lIWkR/cPXcnFzl3mQ&#10;U2pADXPruu0X2iTLVHQDxxCXxybHVQTMsJbOTzPKDva7dHE3F24ZkjWQq2h6/emIcYTdtTvbgUwV&#10;WdAXiq0nWZKmIHOZIG2GSIcFJNDRUuqceCGrWQlyTPZgyz1i79Yuhm3NzTFkBxk8tuU5Y2ntJk6O&#10;qV/KdZ+1uGupbdOIw266d1P7BaBilXWc6fC7YyqOnYIBc9zdwUc3eAuIrBlRL92QY7hqtbJmuKOB&#10;XsaqQn5BsGTFaa5a8dWknWkUik6hzuFooyhcH4bb3RynGAMCH2MXV06LLEStpM/GIbF9oE/ufjE2&#10;l4JS+rvWL5fCFnVAOZis8JnSQyqltsUaJUw6WodC+UzRO9wMmyNJVYaLLbsaH71Rif+7/eWZGhzW&#10;IkjjaDPRhZdsf70rh5VpAuM4CQ91GP1RkbPWDcfySMSYnUKIMQFdLgJmWCrSbF0oCkodiUtrR+AG&#10;Ci0KQIOmRHwyjhYFNHoZybtXw9iFPmnJjHJuu87ipdSKUDEC/CpExYCXI1PMXCoKqLtSTXdDkJZF&#10;lC8VrJY2g0H1SW2DRAo5PPqa5mA6hoJYvzGfjDJuUKDVddYb6BUJajhqMDaoTWlusNUrb74RWyZM&#10;fIrIEP0WfyICjUh2QMf2lal6OS1La3FUNyaa3ExkKf5Pzw3s2rY3wN0Wpqamt1Au+YWIalu5Knts&#10;GW3RKXS03wvGnkHW3AWV+Aa7pl1tPhxomigueyK2TCeO5wP1RcqfDp5Ie8yEqcWrh072vVUUtwXO&#10;c6lrxaN5svCySLWo9ZVX7Gdj5qMV0r38anpTU9sKUk61kB1fr/bkLbRrTnSMpu1oETpnQItaIXOi&#10;QszP9tRpFauebwy66FRhdIUNU4kpOulcm4JetnAgAZA109FAOV+dySrz3qkGh3kqBHKGNf5SuWwt&#10;hi4G7qxlIRgVqgBjdBSdQ/4++gvzT+7JkvgN04l6S1id6o1B4Kh/d29mSq5LujqfrFxlox0JITTG&#10;MMzhWk+kR2v0nwXJ+ahjT0Use3T3wX157Dt84Am41k3bHwtq3bx9y4r1q8OyLl65JJB12eplazcs&#10;XbX6kaVL7547//vfuu2Ln77+8tM/dPaZH//w6R/9yC+eddbP/Oq7/8kv/so/+ZX3/pNfet//9iun&#10;/ewZH3rvxy+tNviSq99z4WWnffra937qijOuuPaSr3zjs3fc9dCK1bfPW3jVt28978abf/WCi3/+&#10;gx/5pQ9/5BfOP/fnzz37nR89770fO/eMT5x77ifPv/jKD33hS5csmPPVzevu2rlt3pZNc5Yvvn3Z&#10;0rtWr56zZs28lWvmrlw9d9XaBSvWzF+xflGIVnrePLH/6N4ohEO3asVE870GJYdO5MkjbKhhX2vD&#10;oEkDhUl0AdXVnTx6ty53rxF2J7tx/FQsHJ5LjUHiG2uihh1OkQ9GIzB7zxwj+CvMeC0Joe6+z+sX&#10;PbU6KK/F+iVvZug/Sbzg8GlNJNhwWYf1Urs4EJ2YUGdpMCTNYKbUtaI4+RbyrwUhYYGee/npFA12&#10;69IRIZMkQQw9Yy2wkQAsJQJ4lkbzS9WLkrUhhyJm7qyOjiDFmSM3XIIaHD4ptRolq0JswU/FxhoM&#10;DpKzDEAAA4lzMdWsgHMUwGjn2woQ0+pNHrPzDf4ZGNb9j5ip11Shl5BV5kRlqSn8AeeqoNM2ppFc&#10;iRSMbQyICY+MLK34sqyRiH+o3apMNloF4sIf2jADyDFdcY3QivGA/VVGuQ0jfxJAClzfMpLJRfFC&#10;EHY0cc5Gjm1DH/1dMSeH15GUHxBsd70iNYAoawaqyYUNI8pxeOIooaPA1aJWD/KVWMKWs8qCruWy&#10;suHGKJlsnRItUqqIcXbjCPYEaR4Gd1+it/a5lQUV5vHVypWHYhmiuJSjsDM/Gcy+USpshjTyp0xj&#10;cvaj2Di6QQyHXgpBlFcS2ZdMg/ISbRb3AuRGtxKVFwLOIfCmMNgxZ/SqSJcZm3L/TRwY7hviI1go&#10;3UTFgfcsjXZ0joV+J/nSqKvBnKjVt5OYQM3RpEZDyW4rY1mYkj690LNZl/OiqxYYA74IIags1lRZ&#10;SkXxyLsBXSDcwDnkMe2/5b1GMlQVg6lxkLbOSYAEuJFheyvG9l5zB8wSF08s6gKUL45k07imVHmR&#10;Wu3MkUjUDmrCSMCAChnaAAnu0XzcSAY1KFc6MdVIxxWsdyWItIuk3WugMl7ILlkfl85e9mImdjgo&#10;SxbptOwdPbQSiv/pKxMG3qa7tGUahfFgvO7sWWNRQHTAUb8PM1svcWjAyFtIL5oBlN5pIskVxrJe&#10;kyYzPCb/KZ4cqJXCVLN1pv8aYhIiG0UMSnDqyAJO6ETyfjERoJizXzS57Go+7AKF6mfw/5PiVwW+&#10;87lg2zmfA3j1zddYM0W5fUF+0XeKfw5fbrNsrJ9jqaRfcdk/Ebv530qXp+xJpZJobl2yTCR1Ng6f&#10;pE68SS8tOVx0pJFv/4SJoPmR514JwBtF8m7E7gJNPuI/nKkO2u8nKO9/8fWMbVM5LUjuAj7Gh8Gh&#10;0VrfWIk1YcBotmy6tnie1tlsIunDqQvXGNgp70MlWi+ZG0dntaxD86Fx9Oxy6p7bvBL4fJQFdRAm&#10;Q92sP8Ak8U9d60yUdz2EeuVPSsq7WbNTwBJjs0+Nbt/reu6yVqMmCkBIA0HDTHy+Ny/Z4ZED6p9I&#10;bDFRTQbNLlm/yNSqaxe7VVdy6pm7ifuLSUkmc8VcnWkUtUq6AtgKRNtDhZjWBL26oQHzJiNGvyKD&#10;WSxKfJvYQ8vVkMmv/PCNIAIW1eErCb+aqVVYy+ULOGmFHTd1pod2PqqC7UUiB4Do9+lMQklaUVwz&#10;RwbScHp+JmXMJRIzh3sVvO580VSMMxUMMw6jvh0l84C1ucqB3K3ShIKyHBROsq1otXoVI+Tr8oJ6&#10;KZdirTFSnI1Q1QZ4B1imXLNOS7oK2+SGGsz20RRzlUodfVsKEET+peg4+MhF/cXzylkEkgSRyuiO&#10;lrYtRi28Dz6yKjUH00OK/VLxVMWz4mRPIYenGxN+TnUsghrtMxP7WvxZJNmzLsotABzIloarugHH&#10;AQsaVnwnIH/pjdfbMudtAulZn9V+5jNJJZw6cPyYfVXbdrXsa+ta9VuiL07Y0L4MD91TB04k41Yy&#10;9uhT4VepgH22bkxHn3pa1Fr+nTlXO+PaL8Ep6x5c/rdgFb4bQOsY5buPVJGbefnS85E9ZEBrskwe&#10;BfBpGiAvDjGbbqvIgwMXC+KDWo8/+zwa44LYIr3uInXlClJtyW976nSXpczdIuCG5qYfXARJOUcg&#10;XnF/zoL2wb0NuH7mYDq9cvlLfmaWZGbkiygQF+tClE1GMpD+0GVIlEe1qpn+xjRAWaVWL2eZa0lq&#10;TcMKYvUQtvcUeaBmSvKlJlHcubn/h7rAUljLZUP9Z8QqUXjq1P6jh548uO/JA3t3H9z7xJ6i1lS0&#10;bn2iCuH6MG1Yk6LW5WtXrt6wYlMqSFc/vHjx3ffc963PffWmi6785BkfPveMj33oPeef93Onvf+f&#10;v+vdP/POd//Td73/n/z8u/+3Xznj353z0fd8/JL3XvjpQNZf/uhF777w02decd3519985Te/e9fC&#10;JZuf3HvPkuXX33L7Oddc/6ufuOgXP/Kxd3/ign93/gd+6YPnvesj573vE+efceF5H/z0xy6/4YLP&#10;f/HihXO/tnHtDzatv2/D2vtXLr1z5Yr7Vq54eOXKR9auX7RiVVHruk3LVm5YsnnH+h27twW1Hj1V&#10;yJpC1qNPHQlwTfObegg/dSTPpP9NgetTR7NdWSRjAaeRX4LRbj9wFDWQRJ7UfC2gV7PTIN7DQfrP&#10;njCFbMSfxZdoEkVuX0+f7qmlTbb5JM7d182mNw6YaWymkkuT3AKSArwC1248BKBU51P+MVH3nTba&#10;2yQrgaLV5RWJL3hG9Gs4bkSrBVG4rJI/5fQa3WZfl5owu5y5OiNJXkr6c7KfZQIXnuXFQkcjs5xp&#10;uNBXf/S6x6CaTrw6krVEAA1TaOkhh8Oug5rAjZ84nrfQmBGnyqIa4tGiZdQ1I1vZLVAlZ6VZZlv7&#10;XvRmzcVoyTjxDDpvGXUZeAE+G5QQ7PYBeGji2YS3gRQpg2GaImDOYQR++97EB5kkh04cdlgg8eqy&#10;CM0+lguQ0lhMKvVpqN3YXbUYns/tTJNxRovRVMILSR9m5x76KNx9iSpmQZ5vL6sg68v4QFkMKrXr&#10;1UydrnhYE5TJyniCFvLhQxKGSQa1l4McFmzUbj0p4VS/z3h4449WOxchDEQhKJIxEPKZCAAtDAca&#10;BcNeZQpTa+2DrlgBVSEQ314qcshuYeGkR/xpBJzXIDmWGtVKp3rFEK2v/jA7WTvWTo47ipMVEOaW&#10;abGi1NAkZOiVNVYz+ANId/k1/S8oMqFTZ6MMEVmkQHrvFAssQYYw7dkpkK16XfJkXlZpg50q2Up0&#10;/FIpBxS05pb5CWaYmBlEEMMtyQyFtZG2wOmH53duloJGWTthcwEVdkF5Db8LY/BEQL3Wu1j94aBr&#10;LJkbNyazqNWtEnQjETPgesPQkl24o4duxU6sSRkn4QQnml2azkhvGMl/nXj6YJCTL08o38VWlKg9&#10;SecPgsCBYKd9UxTd6B/bOVGW9356sZpZM/bVlyX3VNY6bG/qi84442888HylsAEzhXaz7sEvFOqj&#10;p9WUu3drfqHEAPAGMej6n5GsrJojaSTKxTIX4EqSJ2vJwzUy4UVtDka7PK/LEdPMnqU0aurEqxco&#10;60bXVfJWqIItORm5tiE+5GiHclUja1/Dstm7TGyJlkcrnVaAT6pduDX2AiePeQrBsKfsVJHjdZJn&#10;A/W2Mmn1tnlSTQRyj2ZkaNk92vbM4GtGLOoGnVQrbkILAwyzxrU5RzlPT5l0VSchK5ul4zTHgkBW&#10;9ySS5DXWs3QmqyNwLaLlVdeTl9+ovJn3NodintqHs4ttkWMY9bfdNbjXTHP0OvbAkHxzwPQMfynR&#10;LQ5eBQbd7Iwe0Xmqn2pxZlHrqcQkbUMI5sSgqHcHiRgPGPVNxatMAI2swWMWoKYLiJOwfj8VmsLc&#10;uOlLeLDDdtoQDPROb/AA/+EvTW5OrTEE0j2Yqvm0E5tWQqtYR40rhakjOdL7ousY0l+MIbtsssjH&#10;ebW2L6wMlSUDmGF0OCqEGMOKaRqWAjC0ndy/bD1ZZjmjSTXNjp9AyJOFdK0cV9SKJiu9alpUKD8J&#10;uEr803HTUCZBL4xocuilUtODtCE3IO0EbQ4ajVPgGlS2//hRbFaLLTMsExvUMFvIiuhjEEWTiUwv&#10;t3gPVBk5QGtc9abJn2zgp0yySwpBXZ589YdvJpJPABDDp/yEdy2/WtQHH4Y+udG+RkfKgH1BH0F6&#10;oLih95ya0FDLmlMoYSvYBhKXPZblcqq0qhH5NPWDlWHSkST3bOncfGkLDyvi7fOymrTzHNDaCmGM&#10;fHF74q8VA+M2rI0TUK6ewFjyVnab31M0O8l621NHmbFMqTWoEsXC1P51fMJArQxLNbnYROXUCh6x&#10;X8pS2cEJ+MzvB0+dPFANcy5xv7r1sc9H2Bx1VZ2uAlxjnhzGdQZi8438KeeSq1aW9djTEQ8//Y5K&#10;xod9S32VCr4zalQGD4COfJmhGRy3f7KzKzi2wDUNcAdqpRUN16OFppmXgaxHwtcHv1X320LkfEUg&#10;q4RqDKmaRxn21p2FnegsE5iamhtrvmFGDZXEIG9a4bvaiVpaU+A6Gh+3RrF52Vy2p596NkLq1DFn&#10;YmXJyNFSRE4OmLLy4QbW6diCBDxFM63zadbQi2DzFa2hr1FK4yQ2Ht9eeAyB06JWlcktpu0tMUCs&#10;07ogByydXA4W2DUN7z2WqVDq9ejuA2FZD+45fCA9b4JUt+1sXevju3du3/n4Rjq1Ll8L3bp68YZ1&#10;89Yvv2/+o3fc/v2vXvvZqz726QvO+tj57z3/nF/9wDn/7vTT/tmv/Or//n+885/80jvf8Yvv/pl3&#10;nf2vzvjgz5/7sfd84pL3XHDpey789PsuuuzMK6694PPt1JqeNws3bIoh06Vf/eZpl14R1Ppvzj3/&#10;58/74M+8/73/8szTfuG8M9/38fPPufgjF1518We/dPmtt167cO7Xt216aNP6B9etvifuwatXPbhk&#10;yf2Llty/et2i5avmLls1d83Gpas3Ln3siY079mzbc3AXRa0H8jMGwnkEZwa4BnYCVttpI7/T+MSN&#10;kGaSbBLIUboPaRsrrCocha3tngdqPZoOOmioqNjpVJFkEKaSYu86K+8qAza23pGT7mYvNiDElNvR&#10;BsZKDGAn4nBbb7v5mYBQJDwhis4H06UUlpDt0/rIYkXSnEry4HULmC3ZIl9ehVJ8RGZoSpUyPR67&#10;aRECGq93xjZRCsAoh1Bj7UHolSnCkxbs0TDUEGfsN41lJR/cwpFbT05LqT5q3IBsmGKSoqwOJm0/&#10;YWbCD/fbYYoambFxehi1IPZLR0wZobUh/ohCGi210s/oB0qBANGdePyO0LRbbAqQ8vzM358LikUQ&#10;sThxdrH91OiSXPsz1YBBs2RNKNyyOa1Rfsa8rMVr7ltkYcWcxOJGtCaeFURxpt22C61zXlk/siih&#10;rYIq8WNHpVNnDnk0ldtS0PVbfj0LQvMXgNIeWyEKQLe0jDV1lpKCDfIMCbKuFba0yachuIqP65Bm&#10;CbbN2ZPWqfWlzZ8FsYl1jOqCCeWLhFLGWA1Jq6xL/rWGKBS7ZlLRN5UJ1uBvKtKDv+qfGpXa+JQE&#10;k5xP+9+MxpiiWTFwWzsGOOVR/2HoXwN0rW6mZpiy8bNWE53JZij8Je/ivu5eTvHeKJ+WlMhpFmxH&#10;G4nxclZm75Si2QS7CaEQvLXtZCI2PIEaq7XjQo9nJC4JdEx+YzNGtRI5miGcY+i8HDhhjv40Xn3U&#10;krPAHQgB/BCZ4E6ERBmIJf0LqKPkQcQotcLNqBwd1FqfxinR3jnMd7U40DaV+X3U4g7pILQqahFH&#10;TJxTNMucNG2BeLt2uFFuw/0iX7R/L9874nV7tIw2HhPSIBEz5V96z+afpghdPIV/vUm5X0gApWdV&#10;e2Nkd5O7yBgG/qE6yYxtON61t0bKsKnQg8yQzPlMRUSkTWPlril6LJ4BxQlRmEglIQuB0HFMVKF4&#10;Bmp3pJubQxSBmIZQaC3nXIQ5XPHqb5ScZm52GGxqYseMyuQZTSzArkkeFRuziAHPQI/mrSZCjJmm&#10;0hVYJZRFA0zZYYd0VjE7VB4VzWZMBo1W7J0hmvokd8WbFSc3lWBScmJ3SYdlE1GHIo51NyxwlZS2&#10;HZTSXG/2/KQ/WWjGcX2LPPuZaAfMGLJDyQ+ju+YXtsvmhdmgJ4a/q7fTlXXVYR/yBG8ZVu9hYJHj&#10;iQ7cOgJuJXoXFa5LMjf/kpu3n9N0s1mqTjbTnTLqJjd5ZpR4GAkAWpQRzao2uho4FRG7dqln8pNq&#10;YXORCPXWaOoZDlPSj3VAgd5oT0UpJrEHF9rezkCFLhS+sd9ub3MSLo0Z1NZSXut27EbpZEPHVwtG&#10;fJJHhW03ES5TtuBcNaBppysGfsOrBWuDWu9UIEqLR2F2opGEspI0Y1+bFFumtNAey/d20/EzXfQq&#10;vkXV/GJ2om70mrM03UYWrOohiUpAptKzwPjJXBCjU31S04CH+LzrG/ejPedbNZrgvxWYGArKwZr+&#10;oDVJ0Vd5Mh41joVWhZdC1YgN0swG1YJEWd8cm11/8ot1tj3I0cW3VwHgWn8pW90gWWr8D02dE8yO&#10;U/q3SzGmSsDXEftBbrXTzGR/UyA64Csolx45udOVXhb1pVpQ6jUFqDDG8satvyWmsrCoGDtzTPgq&#10;gnUvEAdJqnXy0MlFHlGwCggscJskroMFVd+L21MwUY6ttkT2aG13GfyBW3GKdTB+zs9jztTX27J1&#10;gFUOXrSZVw7ZMHbHA4QXgraNjW8J4GydbcXS7eLTmthTrbwNAYnWN8fQVi+5X/LK/El+NW+nfrW2&#10;w5gwZWAzk3vk+WesmIJy32H1MxWnKbMLyVmYnuOuOTDkam9CQKx0s75KOAMXf5ZlHmmDbv9dKWqb&#10;1KgX2rPjnh45Qa2ZfKDW52JydTgF00lKtfAgMXG/l6RIUixwm1Csgxk39wx7nvlHHVH1xqyAcWNq&#10;UicPL6rOTwLgkc/IgCYxkGkUvj5ngVr42VCvCACcAfS9SFRhHi4xYh29JVcVJHRKUaKtpDA/E0LV&#10;jbouVoooClPzOVqSZpOGknXPLtk7ZicV2zVqSvFwnbJS6JnNz+zRqQPHjuw9cjBE6679ex7f82RM&#10;mIJXg123PL5ty45t8WFaunr5kpVLF61YtGTl/NUrH1i7/N6HH7zlltu+dMm1n/zgxR8596KPnf6R&#10;83/prDN/+Zyzfu600372fWFc3/vP3n3avz7jvJ8/58O/8qFPvP/i4tX3XHhpDITPuvL6i770tfCr&#10;t82Zf8e8hZ///t0fvvGz777gU7/80Qt+9uwP/Ouzz/7f3vPOf3Hae//Nme8982PnffDij37kwg9+&#10;4cuX33vPZ1cuvXXrhofXr7lvzcp71q56YNWqR5cvf2TZijnLV81buXbh8rUL1mxatn7Lyi07N+3a&#10;/3ga3hwPWH3qSCpax8+nj8WHKYZMwa64KVYW2PIVqluzUk/8p1VGNq6ohrDhOMb9xb00KM97Q9Xm&#10;r9mPxWaiOJZ+y36GAkQqYAo0LU2pYtN9DjBjGntIQCd6h4wsBX7TatIJABBtQQWpUMo2Oou6L8Jn&#10;ds4cOnl0ZrrbEIoN3k/LrvP2QJ+9P1sv2VaEdqJlAmviYPZRzRvEJI3XIY7U14m05VukKDXd9WA0&#10;Y5D9IIoddZjToRaIGs8FH9ImwRz5oB+tFPJdIxqD0AZnGgowsI1mzOwOd6KmbDoUxmdFa0JWy3rL&#10;YxCxgcpIzA+3JwiKgrcWLCneNqQ2bMoxTIFIB1Mg3XWf/HGiMYBr+8Gq4CqjMnlLlohLsvnVl+w1&#10;1eUCFzdyGULW2c5dTw6tRHuBLFqrhJvswzBiUXHacOTtbsDVrHYc7B7c5AuYBOdh4AEMz+BqGjYB&#10;aYyZCi26iZYWaHSlXRB2ykYbhlnEDWHpS1uFegWjxuy3ORT17RMwrr86kRNKbz7Z5LosE9REwtmM&#10;avbF9saUAxfSoAQufuAGTAc/HIa8UsSdavaMlRV+K4w0F6Phlh1uxLrE3H1lUCvVd2WfdOgxDC0g&#10;sQh5FP0WQ1agRRJBkp/sw2BNCUDDsr4GrVeYYRKkOQsAEjmO5hpyv7zYdkGRWY92yoaDcguEAuDS&#10;3EYkCEglNKZUGkctXPmBpgYIelgWYJ+IVp2Z0mt85miG2cgbRjRDZ6mt+RpZtfyCZHcI7cZ9yn4n&#10;LcPkbLUe4KHTLGmIw081T9crxb3GsmPQ3JTHZMVUxng8Jscac3nMw+G7I7QYD2tNR2lf03xcmsbf&#10;MK6eF249UJdyUAP4AdvMMrSXFQ8nRgYw89Op68qWiDyTVu6OtVdjMLAoJlUMTg4sC0tX+0kCUBzb&#10;8v7e1Nnimx0I2on7VNMoM2p91J8Ptb+rsWmjhqRASoaOul/7arKa5Z+5dyJo10aLeS4p15MNf9Kq&#10;rVHl3rt+wAkoxLfJRpwAph4Kj4sJLfqd5LIdZE2YKkVpoXgWCp1s8zldTvFeQj9vscyzmbe2Ix7J&#10;IyjxZmcSWGPkLlLVAHkcDEJraPmRWAEzD4YzY8uYq5DvRtMlmvQlUoLmiGPR/NTzyTT1KkzTu3h7&#10;ZGQQG0v7zyj9sQijhiB92W0XdrHwr1sMzoIy4fkK7Z1aR/Bm4EF3fI82I2DaBTv38ARNeeQtSTzR&#10;xryzS2WHOmfTGeQF6utu2pQK295HEFMmGVWBUjcO4YnSgQVHU1yWDgaw30L+S598USuL9sAVjFWr&#10;hUuuuMkK2Djr4YGSSzzVkZJB49EwknoHvQD9UgVZQuiMEvdIkvshgSswdrKZrhr7Y0W8NTJQ6Wo9&#10;JEeSJGlhks6xIJme9QDPwF2dpXLKyXUymGpkRtWM6E6OVDxPgUnygHH0NsHhYagYAvbjTgqzR9UD&#10;ykdkxmFxrCJu2E8SYWgwBasyq5ot4XpTU59p9JrgG9wAiUU+GeFYgmedUNE5cju3JpY2KHZtqX3s&#10;7HvtgtOy3lHUM9RVOYum+4GFTIaG5eDD4mGwep2cihVHG5SCoHRIgaVUJVo+T3OfieEMpsoqDTrF&#10;+qjuP1RQorytw1BIRaljG9sI4zPshetPKw0o6JBYxoqpAlJOGUA+GqgGbXampc7TpqQpN7WyUu63&#10;al60u+3jOgjhYj+7sCrQ1eC3PCUaXcS9BcB5PQZImZN9wfhA3JjAkIBz+NsSqhPBqRWTfW7ypUGh&#10;+48dC3Eq+2pZbCBrLIgtoLX+dAZfW8saZJsXxHiJI2co+lF1TsYkWVfh9Mh5R/jVTBf8lqZv1U4K&#10;OD6cpiB/K+VFCc3znUOMbF8sAQ113qmZiRJ+dXQ6JSVQKAscRSHcRyjWPMK4anLtzIbsrWdpEWPl&#10;i3gOkwUHlCJrZAGqa0sUR6+9qhe2nzwlQqh+UcaMN9czKQh+9tnWtYYySTOloMpooVs8nd2rh43f&#10;Ly5YUKaF341RIGRo0lU/6NEYqrGUJmwz4RP2S3Q3QiTcFji6MU35qn74MzVUrFaeRsOZ2ZEE2/op&#10;MzjwNag1RGvKWaMNjoHw9l1P7Nj1RCpa1z+2cd3GdSvXrlq8fMmyVcuWrlyyfNWCJUvumvPId797&#10;y+dv/sKVn7zqwnM/cd77zj/jPecGr77v505//8+feca/fO/7/vXpZ/6bM875ubPO+9UPffx9F3zy&#10;tE9d9r6LLgl2PePTV33gmhs/+eVvBKx+b+6Cbz7wyDXfuvUDV9/wngsv+fnzP/yvzjrnX515xs+8&#10;7z3/9D3v/renv/v9Hzz73I+d/7GLP/z1b1776CNfWLvi1k1r71uz/K7li3+wasVDK1Y8umTpI0uW&#10;zVmYn6vmrdm0Yt2WNRu2tudNFMJ7Dj159KnDAa4HTxyIKvjwyTKu9WGCLC1kBclY02JZS35K6WS9&#10;rtUtuzi+i910KYypiqnt3aiBoTymriTTzlGQoPaGUGZIfImMzWtKD9qzsXhp1MYQzVjWZXxsPCoM&#10;dscKP2A6lk2uachZXJu3NOdC1etomcO7DGRBrZO1gwrhUUJpSa3Rc9PwRVZTW84qmdmxKnHMJtf0&#10;CrE7MVYje/YwdrWxYZdlfb3NokA7/erEi1BAxF6TPXJ3UPZ4h9Tq04jEiKK6nZusSTUIxv0jsQ2a&#10;HYCK3PbITw8Gpk5OSXVZ3uMQVYOEPBi5de12arjSQ0IHPoAKl4MtqhfIEJzwGmNhXFLMrHsK8A/F&#10;5yJGAxH33Zal1cGl9EImBnrsfmDR74gjs3kUD8wCkSaGJYvo5SPn2bwAoWTJ1ST4I3ir0HRWqaji&#10;1E29n0Ydnci56QNRYsenSL4Vy9aJ9THR44ykhkOw6BNnm88cGHiqWGb7nFk0N/oxjolkK+Gs6y0X&#10;tI+po3pfZpBNuDxUIdI+eeSyTnFqHVAi3dfVc5LKNxAP/lGUKBDtnTI8ftE0jnJiqCFKnrg6FAAz&#10;gbUMGcrbgXWtVBw3gsTXlMJoOmOSm1oYOenMu9HAh4wmH9WdQlipV3wmXKuK6N5ik3I10vrcL+Kx&#10;MH7gWPQXgx40V9KV3IOXxy7EtXUhCY5pXincBYyRtfSOHrEyomgoTbMk1S8Yjr9UvzdSLYBM/Zk0&#10;yxXYOAfMaJiVEIXK+o5Z+lbpWqPtAleqDFzKprL2Qo7MsYTssogTRKlZt9JZJ7xrI3euaSAQPvE6&#10;GSIVH13rhPSqfIdx6ERTmD8CmYyqYzWrXTwFFY35Bn8Lau0K0C/ieWUvwNTCoYrJIxqnP+rQnmRr&#10;YINAWJvgNVaoSRMXs9nE6OmXnj6VBq3oS+EPRwEnaZEa6r6VQwSYCV0gBkdhiGJgqoKLmU3EZNyC&#10;Wl9NJXbO1FrfoagqzdU1YUqX4EnemcxdUNRXuyY5arq2KLxXsmvCFIjYHATw3qr41m930o5WTBVB&#10;MKVbQJEXZxblBT0MqhOjgQ/p6sCqJtDDr/INTBy4BGrdy/azS3YeVq+LroeFtDZs8WpW8yLz6VTM&#10;1NKXQXKVEt9i15K0jDBDTeGDDX7A4f4kdVK6GAQFI8cNm4HKtoKLfvVKNhqpofF4Tf0m4jL1+o9S&#10;rWftfYOBnJRJw/zMWXeDDh5jgrkLSC83c1QMDBKerKF0wpcTHqkW/CbYEAnkpoZSwsXu2sM+V5ey&#10;UXGam2WWvAb1dbaLwNmD+sb8rvWR22LX3my+w0lo2BzA2nWajS2YFYlkzcvhWkiQ0SbDycnB5DAs&#10;93Cd16Fj5ImwUzJDDTgsnsznNNpshrSSQDgkbFBr0qMRUeU23Pjdjxq40uHGfLe8CyGTifueUWUR&#10;jW8b5IBjuwiQa66uxx2fTacSDDPg0oBjP6XCzjjZFgCgVtRnxWllUDGgMWNY1I3Qt15KdsSp6ngy&#10;Rs1fbag+ZJiTkW+JrlZIdnEu/0Qkr3A3D8GIfINKSdZAE3zkIEg6WxnkJ5RMauOGchKyWfDkLPv2&#10;hgUWWlYKME5ZYtGpbCcJzSJPGDhtaIvu+jv/DDDLpwUuHYrEEuCDpXCpMkSjDQa0CssB07iklKxE&#10;q/A1qCFPWg/MVR7NWu3qMlk0Qe0qwS2oyaHG67haXzjSlg3HZcq8hpRp4GIKSgGWBb0vvPpqBcZo&#10;hqcCVzyWsChCzVqUPs6x6tGmCabK3oLzNOABsgaC1v5XQjU0bJv3tFC2+uQ+E9FN+68CnkePHGhh&#10;gLHv4izGEaYmtpbOzzz9DitXg7iEv7OK1jop50PjNkT7VtvLloPFedlKV2yEsVOiDpbj7v1gLqS+&#10;wfCQ2AI/FWbVrqohSANET2X7x5mp4B5JMEJlACqeYyaQTPzI39JuuPElubQg1ZqYS88qLaiUvFGO&#10;xtnImL2NnwsgyG4a3Xpi0GT7Q1V0OnZOkBtQuU6mp7PcGa8FcVvmtMgbY4lxSBX658ZgwRr5DyIA&#10;3BqqDW5HKe9J6rCrVo8YWG169cAMfabgoaQinjp1MA1ajx7ac+hAfJhiHfzkvj079+7evGPblse3&#10;Rxi8av2auAev27R+1bpVq9auWLJ8flDiww/f+r3bv/Tlr153/Wc+/cmrLjj/wvPP/MgHTvvQue8+&#10;9wO/8oGzf+HMM37x7HPe9cEP/fL5H/zFcz/0ro9ccPrFl551+dVnX3bVOVdff/bV13/whs9e/MWv&#10;fuWe+2+fu+Cr9zzwsZu/cOYV1/zqxy761+ec96/PPufffeCcf37ae//lae/91XPPfN+5Z5770fOK&#10;Wr9+xaJ5X9qw8ttbNzywdsU9SxbevWD+PXPn3f3QI3cuWPLw8tULlqyev3DlvFUbl2/Ytg734F1B&#10;rbFiOpwS1jRopag1kUq0wXlQbJPlGLBaHeOgW800g1SJzOBF4XZq/xDImv0ptax13n++LKtFNaQ8&#10;U3qR69uW1tkJZnnufM5I8TYIKGtRYeSgZSQE3P6lZ4e62GwxRQVDT5vF2pZIoQ4EZprsja0ab2r3&#10;M7t+mXatTMCersMXcQSL3ebzjZPYqR9CAR69DfStLUcEt29qWWe/hrYdGWuxELgaO7rFasI0kTY9&#10;za53OHaIpiakV367zQbIf7MDlVKbomFdl13xgamUyBLl6BRCPc+0B6hB9cOJA8Zb+PZ+AttbRoD6&#10;NEZ+QFNKW8Fyw8DJGHSCwY0jYecKDvtRME6EYlUzenjEIiP8om1JYX/h1isvHCGvAfodVHwo6Mqu&#10;nDAdqE4b+xAo/3ZXy3VpXj/LFNcoWtP29kikleC15r34HlUt3HBfHkzIMRIcXhSmU68mfItQwWBO&#10;+OpFmfXXdb+HnUBdNvaw4hnjmKrXzOV3EjasMcJAcjYCHZNlRmNufoKTgY3BLUMqyRWHqWiheOzN&#10;jJXrRkPArekoRaqj0q9Z7ZaS9p/4ezejYfDnJsosJVLh1oBBanBG2v7tDlWNtxyKRmwAsEm8WtJJ&#10;tJlvcUp30mJDLZsH6dT7tO7Bab7y6kuhL9JzrxcLyJRL1qQVYVlHqTrqkCSJ6xudVGSIwoqEeo85&#10;x6BhgTEr1U2tzhqk9yRw6Fdzv0+ph1E9yIxt5Z6coRxsxjZ4vqBF0hJeUYjOL5NU0lqGYQzWGTJx&#10;dKDWDtFIeynZyIcHtR5J5o7Qn0ujANiMA1JhslFUIvRq9gFpz/MDl7ocGRYDXAs5xpjX/QGxZe+C&#10;igCFtf6VREZzGSZ6/Kd3nFme3gJdoBp0GoV3wRwRea4RGkKwlq1ZFY3DGuUwMj7lA+u7Sz9PFcK2&#10;wIl9XeZqnjn1QjoFNF9ZQ77R7KqYKpjhtR+9YXdZaym7ietlAtc6627N0FGfPzzGEW/TM+mVeuOV&#10;9vRimXEoRh1GCUiRIQyVrU6VpVxQAGfznhqMT6vilMYaa2ynJSWjbm0ua7P659x3QkQXFjKeDa8L&#10;sFEOC3pZhZoRyGNWmgu+LWrFkKwQ3fwdEFQAT8uZ7MKtrMHFUL59rNVWco6qZpIIraRVyQ+yLUlu&#10;RlIhfcZQUDQczrpAdZWbLYzT5jtqFsw3MaQU2E8AlYxDE7IZjXzpaz96nYxJs7SiqSy5Xhd1wiYN&#10;W0DUrpvdkSWcx4EB0ki9FTLRk2IkbkDmam1IaUWph4ctyRpAI0AO3U1rzl0wTbuQt2q0qdqlF4Vm&#10;P7J2MUGku2mf5yuKEguJ6bmdJ5U1TViR+HYq+ni7jmaAbZZutnhMqrmDctYIkofWyTqUYUxDFw/C&#10;8lGFZ+0eDlJi3VG/OoOphLhKLUaM4eqnnh/VycCKSsyGLItmNtwRierbGXUaW+xp2MXUfNUCqh31&#10;SpO6o/W2asyPjJFDnQL1Pk+2rsWfcuPVWmchIYdIoFW6kjq7rGbtRKpPrz47Q5pL845XfvhmXIvE&#10;wyilCws9AHlmwnic2Kn7MIb3IEWJgGEcntDrOozt18oh8aUOciErtZO17KFytcW6ecv01X2mDUhp&#10;vBIMBnoqApykvH2lsKL0oVLh0UOIzp3DkKlgJI8cwMETx1LyyvcWXRf1VMBc3IvQFytcYEglzSh1&#10;AYFDzwz3G57yZWyDklN41ZY24sOgVnUlmjn5fF6vP5YwGDypcHcIj4ta294G6rVNa4JoTpQ1pdVq&#10;BL25Uq1ZjQYYtrbHA3g81Has0Y1nzNUYxwmoXwo+Kv0bZlVE3bcH9J6KJLD+TO/IcQwFlBpgRgE4&#10;2jOXux+FvPHuC52IT5SwnjvEjjgIsrmZmSU0tsHfqCcccW+kBUWtlap3smYClSZ9PTZOBf2FrL1m&#10;EQY3Mmg2qDO404gphbo9i2nvw/h3h3GV/uYF9nEtkKY0XARb7Gq5c/MNIalBpxEJP/1cMuqJb16I&#10;vTBeVSmsmnj5TKYi2KEnEXN2ZqBSM1sjim7zYjqyatKAwLgXLB/YLAA208XA7Z9bVUDSJEdOJeXc&#10;xHbTz2iGg1rzpEU+h44f23e4wFWi9bFIgjeuX7MpjVnXgVdXr9mwZvX61SvXLp+/+JEf3PvdW279&#10;Yh5f/fqNX/nGTV/+1mdv/sr1V3/2yguuuPDDl15wzoUffucHz/mVD577vo995D0f/ci7PxZt8Cc/&#10;cNW1H77xM+defd2Zl1115uVXn3vdTUGq13/31m89+NANt95+zlXXvesTF/8fH/74vz3nA//stNP+&#10;1Rmn/7P3veffnPG+d5175nvOev8HPnLORZd++DvfuWLZwq9uXPWdTavvXr7w+wvm3TVv3j2Pzrv7&#10;kbl3z1v84KIVc5esXrBo9YLVm1as37ZuWwTO+x6Xaz108mBYVvmcJMuzX0q3QvK0xjUoVPPAiYtT&#10;2VsmqiYxxA3d5smn5iHdCkjo3q8O1ijKdwWcZNfJ7mhVZOs66IJIdiOYgXAEz3eztm6i7usGjnml&#10;e9uUq6tDTNOrJIxN1LlnEFV37VAqQ6qisISM5qDXeGO37Ra+EiOaMFbf1Z24gXUDlDT2GC4m3UiQ&#10;iU4ldgodi3woIYPDtBLGviNysA0j8q5BF3MnjmDUmhNpQDifOoWSPZ1Clmb90UbSSdzCIb5rYmbg&#10;WCaFMNzFgGezuMdvJ3fb3GqBx4h029TxeQWTsFLyeBTVoHOu94mUaWM7AVXj5nbgsOTVwKu1TFw+&#10;SgmmM/WAmQNs0lM4BXrs9JDEphYIuwiUot1c8QwkZJ95b9jBomWQhQTDt6lNO46n6hhdq0Gkn5Z/&#10;1qzL9PMgWnH3ZXZ5dgD70vu9oLg1OuZMAy09Ci2qSpVARnrKpw1VuTPHiizzKaCyEXAYVWQh0pSi&#10;/HNtPKjJh4FBGzKIeljW8jx1QmrjqIxndYCT9q/3Gr83f6T6N/Hxi0GwMwPbXiM0WtAUUnYjidMs&#10;wKuv/vCNCHfhD4eKbJB46FZUKHhFICtgaHH5bl9c272SN8kAEjkNejCHzZH0rilNBxPO/RuWGaKb&#10;tFGAa+BWiWilCpAM6vkd8D7IrqpucGRIWnEYJDJeefN1cwFFCP+LYlAfo8JC8EbnKtE80veKRIqX&#10;fF6dCI4+NFOh6lXULWLxLhOOKgxxZPiKfnXPbuQyAuS0AasmU5qLcQCmWi444VX7XopVKGfFTwU9&#10;CBmTmtBIqM4kGDl3ESxXrdOekNpRMvfRQ3W1ZKGTGpI7iuF2biIod7k7ht3424uSf4KIKuLIM4xM&#10;kbxqWNG1qLXqG7rF6DE79fZM6JOy3mCtgpM82R1kmr3NNLEaGyWzUzOwkCpy5hxzD09qyPSHJDm3&#10;8CjcmFBfclWoiIHokvl9kCmra12bfxYbD7HMsJEba9rbUeu4rMMnqbTkkAlMeNiV3GVN2DmtdeO+&#10;aASfaZXBzzVCF9OlAMNCWbjBheKBnA40WmrplyZTyrLfWyYbYm58vSSmmVNQ1H2w3bkxxrOQFa3+&#10;tIINW6asGKyoYx8ZXdMFjdhf5fWsTixrAJvmR4aORp1qJ08x5wCBIdLrX4BSmuwYUJNuapRhk1Ce&#10;5VY8a9G7GW2jAqt2oY61g+q5z644AGao6DGYtY9aVyEW/6gqTBwM1YO35JQ/Lcwmu9E5n8OusdPY&#10;+LqzsO+T96k+P+ciszL0WUVKKJzJt7ZAwJnJ7tm4v0EvFCXVIpC9k70tq5YJl2GV7/7uClDhXnOC&#10;LWczO9P2J7jyyA32k4evbxNzYksFgPX1wTkJGU6lkTPJks1XfWXejoC2vHEWT517aR+gCLy9PIz2&#10;jZlBrf18c7WU+ZRrJY4SB1bDIp7kgHuyfoKH6vNyswDFotacY5DCrCloBm3Y20bOCnModlVdnNOP&#10;ixJGu2h9+UDGlm4IDnIvCjmRipXgacculjRQNZWJyQsEWptaaGB9QQv9sM6xWrhQVsgKxBB01He2&#10;aKLQWnQaalRUmSerlaXudNCwWApPwlJl0mLst6TRKEC7Zjos+SfyzNLUms465jEVElUGMToabU4z&#10;+rW2TlWGs66/cJvVD4dCq1q4XKuPmWZYjJpvqdoZRBNNqzphD16TJ4jcEn7IdzOREsRmk639Un5G&#10;zRu6Nag1IDN0a4nWPk7mWzy2fGAOJlg0oNQERLArL+6X8uEl9vIL7Gu52XyavXPeofWTuNzCXF7U&#10;5qh5tDVri6GfPQqjnQkUnKn8AAVCv14gSp+lKum18OpQUrCqxj3MagtlsQWDm6WrDaWzvWyIe+HT&#10;pzdO5JVXK9Pl0KkUNFYzzItJM7TPe/21BKuzYtfZaJqb6VSgurXtVTPKsRTOrMp1CqBv996kKjvz&#10;OlOnvAsi5y4rGIj1hswK4tSH7iibqhKY6T6wq45eTNmCWKdmTdLoHNXJ1zuh2W4p3APHIp6JCD59&#10;dZ86dPzo3kMH9x46sOPJXalr3bx9ayDrui2b1j22cf1jm1aHbl23esXqFUtWLLr3we9//Vuf++Z3&#10;P//tW7741W9+5pY7vva9u759213f/u6d3/zKd7/w+SDYb91847c+e9VXb77iK5+55PM3fvym6z58&#10;/TUXfO6zH7v5Mx++4YZzr7763GuuOe+66z5y02c+/ZWvfu6O73/yi18+49OX/0q73Xzol87/YIpa&#10;f+a97/rn73/nvzn93e886/2nn3f2Ry/64OVXffTOO65fMu/Lj637wcbV9y2ce8ejj3x/4cL7ly6b&#10;s2TF3AVLH16wbM6iVfNWbFi6dsvqjds3bH9y664DO/cd3ZcS1qNPHznyVJrctJwVmjQ1rm14Q4Fr&#10;fx48fijPkGdtBt0ktwtZNhX3TgQ/3S+VThXSoB1FGlckkNVcnEk0nJWRekWcXcLSK6sTA7Qsil22&#10;aUt3UPRaDSWJ5AhhFds0djQ6Hyu1XQdNUg7fvKLWIo3R86Y+YUCFGs0DkhWOgriKPfTxGgpboiK5&#10;LEPz1um1nwQ4RIjbKZfP0WgqU3GqqjJeydsb46JhG2Vy9l4z6hrcSDPH8HiFgr7FwkXDCI6N9p7w&#10;Y4bgIIpeDvkoQZTRqgolNTb9kMEGU62n9cigCFBzRbWFOY0hL8dZKg/uETsQAnRDpTJRxC4iPd8i&#10;9eG3NJiglQLiJQ39ieaHGyrKNJxydZPqXkWVqWqlkUoAnJgpNw8tmvKNeah1HNoha/9aClWhqScY&#10;yhFJZFBrb2rDd5GPSuMCxfYSHLpi5Hayr+kTUzdXKLIeIZJgJUzZSxoZmx2zcFGOaCZdc40ieZ8V&#10;LNxvIWXUsAXYI3PfMIg151TCu4EZyLg591SdJQDNTRFHNJqLJNQDNsPaDT1zeeCeiKSQzSq8skRd&#10;b4VlwmmbCYlUZTDMCHAjjGgJnRWtC6deC9LgrOdWKqZnQBbMwGlx+yhEnOWk+ppM0Rwn0zVlZsCq&#10;5jIIvgtHMw4BUXCngDpwbJEeaSNmbOuEuWXafILLoUbOm7Gx1Os/ipNkorpRkCzcZTB7C5ML6yoU&#10;NzgJKLQPI9uiSJjCwk5vfML74Z05zGE5UlFfFZ6RTpS47m3lciElZeSX19PDqaG5t4Z5MVMzrUa2&#10;UNlkBJyYKA6qvHkBQVpXv9HkppXP6imctMyTFqD6gunmVVMd7WOPR0AypQZGGg4uqEKDMm9TX2UG&#10;ikWDJUuurH9NZmfo8cwbIkSvmKLA1XIPcpFA4qLufF1+D+ecmyKjXSe/7BciKwQCNZ9P12uwCne0&#10;nXi5giYXBK5ciKHqFAnwLSNTybWD9uTGf4l8k6WVnouEHt5vgXwnTrQfclenrjlkFX09AnLkwZbL&#10;AuSk6YC+TWwV9gCQ3HE831lmdlqBh5+ww6ikwrdko8wxFKKTRQJCUH9BKYTiZKZxeWO9eUVKGAgn&#10;qg71kU+IZKlcfZdKpAFkN7pf0GDJXHAp1rwgi0AOo6wmTmC6iDsPLbTuWypoah0mtRgVIjHbR/W+&#10;N28/cwiD4X6bpGt+oSvhZNzd/BqFqUwbLmhWNktRhrHIWF0n2lkFUFewanlISXCH5lbKXq99sSvq&#10;6CwF/Kg1K5FAA4zc5jVYQrCaoc6KVLF0W61YAKklVYErLg8qRIbg1kmlsIWwsMtgPtbktem5CcfS&#10;pfz1WvTl1NRJsYH2ExgH3eDgA1OPPQoouvv3BaxO5rOKHjGexbC3Pr0NkgmtDXe7lPVPHd4EyVB2&#10;Bbrus/IunqnzqqCIuL2YpBJZmspUh9i8Z35a9NcVRtRNTGKegrPzzmqpp9Y2xGl4HZF0E45Olbet&#10;NGwYDwQoQvZuhXJsHA48dptLcJ5DSpj9wmuvBV+F09NiSkWu9aLqQIm0i1OEWADOUR3aq+DajqSF&#10;Ye/LCOmL271wxZn9kBY2YnDYFFt7W2KOAHMeWDgYzr6dukJVu/nq6rYAe6107TFrCVRronrWgvdE&#10;eopAJ28nYUL5P0fJrV+2zEItdsxGoaQY5CSNCWlKAvKy8wu8XRnHjJXAteMTcTUKYTyBU/bc4tUh&#10;/c2QIhK2ayvGS+12E/2wzVrzaWJIaNhCG1ArPXWmR8BqHvZcraFxXJ0CX8OdPvdcuFbhaMtZT51M&#10;pWsgPYx0YvIcOSZPz7Te1W43FL6eDI5V5c4IFMpSoxtvp5MHjsftPJ9z6h2cZC780AZPhcVlXIs5&#10;G3P0AoQsTRkqjGim3ZBNh2huqqNIPS036iudWsToXTu+XID8wqwqxfrsq3SCRRtQRre1qUJ87zT1&#10;wKiw6h5MTNx7Y7Qk9rJhHq0BTL5icLBYe7fPpDR94TSeXZWha8bIcB9P85/YWz1XNyYo0GzSwxUZ&#10;jUQnQR76Ho8mxaSIVBrnCImxzK4BXJnrouJCVjIEuWYddD85goFTrcwWMx+twjsL0GBiIw+O0XP5&#10;3pMn9h05fODokaDW7btiGrxr0/atG7c+lqLWYNc1G9cFsi5ZuWzhsoVzF825/QffSZvV79z2lbvu&#10;u+0H991238N3Pjj3noXL5y1eOX/esjkPLXjg4WUPL1i/ePnWtWt3PrZ0y9pH1yz+/rz7bnnozs9+&#10;76uXffmGT37h6k985rKPXHvJh667/EPXXR1Ae84Vl57+yQt+5UPn/dw5Z/3bs8/85+9/zz999y//&#10;8/f+yi+e/b6z003n3DMvuOQjN9x0wQ/uvHHew1EIf3/lkjvmPHTbnIfuWLzk4WUr5i5aNieQNY8o&#10;hCMPXr1p5aYdG3fufwLrYDqyxjH46WPR9ApQA1yJ6qIfqND3aOpeGoik0K68RHdKtmEW00oi1df5&#10;5IiojHiipBrOFtkPMKWwjxnbvMtTdyNKWYY2LPFHNul8uOEgMsWuqqOstCtmrpRBrRrCclwjBpJm&#10;BxDqnUP5x+ztIsas4Mkvul6DBoeI1zeOyQNqNXaxmYoxMYFOiwrstjJ7csBLgk7iy0nWNYSUVgA2&#10;aap4WCg7WBEIK5wbYnVQioY4WD8exIeog2QkZrwoA2uYTompkiQILhXFPVpcK4hi+5pKBINbytJU&#10;Qaf6iw/M20uhiHbQ0ZXWA43HQ/uYl7UAaVikIM9DulbgSuGxkY2fwLbd3PO02fdyKMuc/GmqZZKM&#10;ahDTwLd7NtnQxhzuu7leiYpQgVrWqDFMSdd8dZBMeG+HuvkCZJOEDhbsxZ0IeXPTn4YsjemFPdjV&#10;NmjuVQBdpDzshVcaghup1xhzdIzsqE65/CYFkr12qD3IXB17SsNqSgY6LZPObOYb1qU9vQjTRY+0&#10;AaCJvCFR7eh67lJ5UtYNIo1jsBWtPBLlam8ieONCCIluO0wyLE89D5DgkiGEoakYJ4sEi2W8LDSi&#10;u9xfMR1Aj9CB9RYgc5zLXVQZShP7OthXeu2Uu+YAzCaMbIVIRoIxmDPjycxMmZ/ci1mbvIu/NpXQ&#10;3EEV9b0TlXMjq25xXcakpByktJFx+Byu0bC8Mk/0xv/5o8SXzcqTv8hAWaAloGL6lW61RXABjB2n&#10;gbLaLAs5wGzUBtP70dtnSlHVAWWK6YdYgORCkUZPx2RQfL8Vw/eqybKWQc0k8dgESETJBQ8soerx&#10;Ki9X9DHla4Z+m8QZd8GoZ8ttm7nXFclkzWSZ3uAjEXxgm4ueiYDZUgz2M4tXTqYLGqWV49i4Z1kE&#10;6jJQVidF4HGqwxxV9yPTkfkrPN5s8hMN43nrg6RJ610x8CsZmy1DZFvxMFOUNJDJxGGswrLQ2WXM&#10;zWw3TUbzT9BaiVbcjCXrXDktQh4ynNbytU8PFyX22gmEImLEF6fZq6Za5Oq9v/IMCHOkJFxhxBsk&#10;IlX8jmzgmB7N1iVP2sQEqZ/SnqYeBiaplLF5GVU2IGoXn+FCxOKvc3IP2wGR3s9A+cn5HbxKX3Rw&#10;qYbtzFhhbctwMoW6Izcv0FRvOyE9V48JON6ONjRmj99qUtPBzeAETLEATiUeo0KElXDUOYsA3TKA&#10;vvpa53oNvYn3rDvaJA8RtbJN9MUxHSYZNx1Dvpr9pWk1CHAdBHtB4ZY5cvYCqDMaa2HJOxACljys&#10;SwgBWNJNyJKmkXeVq6cImdYyOU5z2ZO6qoGrvBy6TZfrwjALHYuQU6z7xqthArscjdZopFSGn6I4&#10;Cj8FZovree9cblJZuDz0BDZ32co+gJ9lcXmyOCrTdeQ95TkB3jSbzdeRvS3HWJ4TOgcdrK4/eftT&#10;aWZhhfNY0onk5Ru5v3qcvUCsk/mQfFq3G+u3B3fa4Wr3OL7Ldjj0iZH+TQJ9uAGz8kNL1sC1Yv5E&#10;+K2RgTPIwUBHZ32uPDj4Kv14OOVKUjnlvtfDTiwtMYhzXrWyw+5oQOsBnkUl0npcO1XNpaBIR3at&#10;aHkjpKtFtl5lqay+fmKz80z8aKocRspL/UhSHhmlooOcVw2ZCp4LkptTADgUHQizwYHl/NS3DiOo&#10;YmmakjRroNi4aEJW0wzFZMRTiCEwyU2Rq1BzoiJPwWcAYU4zT0bWmqiSQty+BhVu+L82Yg1AzYsB&#10;rq01lYaVBXVgW4V7MnLfrAlV53IMMqvFbk0TgFozmEegVXu+8U8CtULJQu3iFbz/xPEDJ2JDVfrz&#10;SHyDQar+SQwcenbvseDSBO399uGASJIix4z/cC2I88s7YGzr4NzaVMXAA0zWM+nZTLvMtmSdwe6F&#10;5pCruFFnpau+t0C8UzwcbguIM+2YhdQuV6QOg5o8MXXq9WumBU4mSmBwwHf+mbuuM5uhp90T9xVE&#10;OUuA4vISERgycSH52BgRd6FRhoecWCW38HVUTmOrlalWYjMy3cZwvV2lWPsAVfa7qHQVr7bomQ9H&#10;MY/yE9VxVRPDpa23IhtkwQ8tm5V3ZxHszIYor/l1P5+Grl6hMLEF1ZF61yQaV7GTJ8K77jt8eNe+&#10;vduf3JVuN1EIb9q2Ze2mDSvXr1mxdtXSVYGsixYsXTBv8aO3/+C737rly3c/cPucBffPW/zwIwvv&#10;f2juvSvXLt2+c8v2nVvXblm7ZffWo8+deOXfv/mjX/+Pr//f/+ezP3xp76mDW/dvX71jzdw1c3+w&#10;4M5v3Pv167993eVfveaiz1x+7mUfO+OiD511ySfe+/EP/tzZMRyO7fAv/+zp7/x3Z77rl896z/vP&#10;Pf2MD7z/U5d//ItfuvTB+7+4bNEt61bcuWzh9x66/zvz590TH6ZFSx5+dMH9C5fNWRyF8JqFy9Yv&#10;WbV55cYdG3bs2bH74O59x/YfOnn48Kkj+44dOHjicHa1A8f7k3xnRVaHTx6JXV7zvvaUt9CO8o92&#10;RcNssDHiYMCGUUQ2IXPbbiSznKhzwIypNRKkQkLsZ5qdiAc617H29EbJ/HWE++wizWJKhltRw2rV&#10;dCM0RTeJ6gwRZc0qWxqxDd6vVluE2v1SMFU3ZqVBkBWdhNRPNpdcZJj1Hwt7e06Szqg2XhCYvRkx&#10;ZPES/RggNkGJbKhsq9qcKBQkHlKKPLEcFFvCP6O1plyNlK2lUNARfXHeEgDJ7/XtMGvgZ3bbJiZ2&#10;57YTQHbWHHa6cebwED61KqmiO77ISBoCuRo/TVP46sG9NIoiGjgUzQiGq7EDhetryIXpSMWZQqxm&#10;0AF7oNb+NKTOz8aImNeLRYnSZnxpQ2EAcJkxcu3ZNkSJXeipAe74jBwE8FjaJB9YO5CJBpTilmwn&#10;3OxbrEkW/8NmdKzq9hm4G8wGb99TyMg0o//SS6/2vDpvgcdo5Hq9uI6d5JLA9fAsbVL06MSWjxW1&#10;5nPaxCUHFja1XoXH80tRWXadrt6pi34VmrEmH0QeaBrJ/oh45SLAV0X+9A0qBvAAGn2O7rj2NaFf&#10;zmhi0YK6us6MXqMAdSwN61pnMTmI2nCtIRTfawJIKEh026hO1Prqm6/ngCVnyP0j21YGT+0xv1DW&#10;RUQOJTWDE5YrS+V1VvQqD9H4C3EMzj0F/Kh4Nd/F5aOCYConmx2YN3uuWl45CsAiNf21H0oUl5HQ&#10;G4nbLSMm5VKYWgObdphUIayoEqE7TJrVy6RafHjToRwe/ZlUqhMoI6ccZjwCEvT/zEaytzDPxKBm&#10;yqTCkCfoVti7O3/tIVHIRyKg64laOGLlsi6yu65Ixcx2020SGdVl1YC0KuEA4vcrD2y7uIkEHtWV&#10;Y3JaMM9ndqlpssNiV0v0O5fICxTO1R81lheZFPXFLY9HJWSHLpOtc37Qnk0KgLiCrzReymZqmYn5&#10;gqqF9UnuXZkPya3d1iMjpcVYdfIDDGbXLqbELpv92TlvPpTcluuMumWXPlabcqSm55g/+m7oHdUy&#10;Sxa6lmn4+hJlBQm99zvUZNAEk77GWeFkFlsygRGNk43tJB/ZrqJ9glfbLzcjmZ8iPWZOJtUoQ7Vh&#10;uEeoYAQSfniDWS2cR8sBYFO7yAwfgQqXMgLOZGsHsmvrd5hPwNhJmk4KVFGGGplmE7j7GCUSJWRM&#10;ekZkZhv0uyO4WTNWaf3Q8uOuD9W8JB5rJ6SC5Cq96yjGiLVh1RA6UezQ1g9De6y4pridPbqcv/3G&#10;QyabdPNCC61noYIqg4zVoRNJqSfPojy1S1nZRThJtvsOEfnf3omCbZlVIgHd8lHeUjZZa6U3Xiut&#10;EsRFcIscr9xJaxrrUiu0eOkZLJSIbCHZyB27DTlQvafIR4fz5F3V9g9elMyg7wIiNhyl/eRo31X7&#10;JYw8GgixrpK16UmxF/SXsabNajUxH8q5H30qApwyjdlZJm629KkJSnWqZiWMr7rXvBkKVC3D8LJx&#10;iNLpI0cFUk07g+LqiYbFchV95Rg9eFeQAo+JzGSJk6HNMJY5rNnscwDXmp5GR1PBqgYxCaFLaYY0&#10;arLALqMdXq8CZKbdj4omHDTJYfMU7mKDca3GrUJI5alJDbe0sF8RsiXIrVWK8saJ53GrqT3SGJz4&#10;GNGitoEcbS9RnmJfRKHlEH5OHjriaqnjwTPjojKcg56NHXFweFbyCoPzOUhHRymvUAV3qAYz5IhT&#10;qlrFbyFoa4Cj0AliKu+q/VIga55v9Wl5zmqGATIFula91meX8RSswq9Shsq3Kx3NtWt0QScU0WLt&#10;ndIBqDrTaneDeiBIk0eIoDdlzzZMrZ1SC1ND0YUvrO1TmVULVm3lmi8Kj7r36NFAU1lWK0DzLaqL&#10;ff1ArVUwM2MgmttzNYSqamHcjV8IcKV4FyFy2+y0BJm7opa/efR60G54pElCzD4TTabMeG9pFrIm&#10;Hqb39irmjcGoNROG1G1pK9L23P+ppQ4abG6jd11p1a4jNlBFQYemvPtTil3VJzvjYVmbCeB7e1TM&#10;iaa+4ELbuzWMaPyE48w0iXjxcGrlanNsZlnk8bMA5U6QtZfmRWY9xKtcNnUCep1nOaa10VRDm+nu&#10;7aQwwMeYptL0kOmZ9wePH9t/5PDug/uf2LN7+5M74x4chfCGrY8Fsi5ZvWLlutXL16ycs3DuI/Mf&#10;eXDO/d+/+5ZQrHMXPhi4+Ojih0K0Przw/nVb1u46+OTOg7se273t0FNH/uN/+b9/949+/Bd/85Of&#10;/N3f/PjP/ug//4//5/X/+MaLv/bic28+e+zFw08c37Fs55KH193/3Qe++rnvXHfJzZd+7JqLz7jw&#10;Q//Heaf/u7Pe8y/e84v/9vRf/rn3/+J7z3nv6eeedu6Hzrrqmo9/59tXzZ3zjeWLbl264Lb5j3zn&#10;oQduXbTwgfkL7p+/8IG5Cx8I0bp09cKVG5Yt37Bsw7b1W3dte/LAk/uPFrIePH7w0MkohBOptGvR&#10;wfwemFqOqChCqwbQlKYU3bo0P8T+YbRQB+TAv3WP7D7UKLPbXq9RPjC+O1mUWem6lMhXsBp2BnLt&#10;mmQNfLUhEyGghR8D2bZOieI3sq3degkdhie2rBci27ZUNQsLguqckTVV1mLDa3KTDRrgIowCx0Sy&#10;1HAKtVOA93Jid1P1KipfTUEg7JAxTahLNv5h3ErGvaFY2WNqsUAR0brTAWVqdEkw1A8BpTQYFSk1&#10;jrFIA0mtPIMZ6MFF6GBZGw/B8NDlygDI0+ZBu4LXIBUbnYydjNpCGEtqIBuktrGngRr6RqtqG/F7&#10;KTMx0EQNJR7hRTsxggZ70U3txyIlqunhSVtXkoYLAulpH1U8SZZh9GOoYKwM5EvJqqYKuuFRAbD9&#10;kGZCPlIMlfJOAtEO2iTjDESEvhh9AoH3ow8BI9P2M5J4dVZEfV3gmq0ae61TeAjlXF5OxWYMdRO2&#10;Vl+H/zAwvpdv6M0auJRmzC1AxJnwy1a0khKyDdDCtXPMP/nGU2Uy8X5DAsBKS0WiGLu7NfJddYyE&#10;PsgvLQmrhLWQ4MXXMjj9FsIavHNQayu2lJMniMdpluEVhonhTR9wAI38RiUkOUcZV5M+6pMRUBRd&#10;IyHudSRdYkVlUx5Et9JiDYul/WGrhmlzcQWiVhMHeX2mYhme4UyDhKHawhdaJc79SBPRHgNXs1GX&#10;GYrAbJFb3p4J1qOCg5WiJIAujdbEE/eaoFEIVFUF08NlymoFx3YG7eQ/WT2QfpSPyuo3LNMtaCTn&#10;1eGlYL4YIyNfTyzHnMJL8bCDYFl4V5WpzbJkrwJv0mEj35HlCAavKLcFn2BIsMQwVnGeZ4pKk3Lj&#10;w1rHPPyp4zCiT0ULY29S25KZQYB202p4NPDkeCjcGA1R7SfZ7qw9TbxnSRh1eTdf1tu8a6wVrSwO&#10;ukkxyFMuoF+UWk2pQt3OZ2yhtmHBPBSoVwyZ8KAmsaz2Rtts4qN1UPEnSTcehZQ9fms+ldd27tXj&#10;V4Q5MaiFtSPlB0b1NbrfcxOBjUkHdBnPklJdugB4rORieBIoyCaxFAar01cGhEy6czhvTzi/qvLC&#10;J2A2s6IwNS+2H7LzROk+SL4iXlbCUT4zbnP1w/Zbjp9w508vYoIodA09X3DdWJbxcGrCiDPtQTa5&#10;j1Eii3CLTs13NBuoUTNV/QXb6DAVJpgrFMrmGVErw2LDnhl0T36/U45cAHOAraeyiKaxFHAmZqvU&#10;f5YNNDnbi1jPC2YFt49O+K5gzLqey0Sh94Y1DUHlRZT5JUIFn2YJ0bZQEzHlF8zpECoo6unvaN2b&#10;WZP7iiqVakCzSyqEW7gEUqqZ6IzXVSgrSpE+NUShwUStUrqvvSUQoETCUnx3cwtu2zNSvSG1Dywj&#10;mf/mC8wymy4vj9f4NhgsoDTTI+R5FreWwqqGJVhqQrMi4cHTNMBWp+PSbfYTmrGpBE0fgdO9yv2W&#10;t/yBq388cCIpjzJmrOTPhFtKYIyYOeeO99VUY5jRyFnYNScNMo/lOuZcqLwVDkmMlat8IYNZtjA4&#10;hYa02bpC/ITyyVkUa5WVlX1FWZmvGLJNa2X7fFOWMMAQ1OB/wvKOWycqgJPa0eLVo6cK4/MypcJt&#10;VHnqRHxwZipfv+XIqeM5WTVEdWPFB0fqW1xaP51WckaDUMFtEaBetpOzUc+0LYuKDvy9PXU0JeIZ&#10;8GrBLRRaz65AA/Gt/yxkpUhVvFpV7bPPtnVq+eSgrVKv+ZnBPIl7EVehr28XH6x6++Fod/Pwi/RV&#10;0rbXEyHdn+te2tbC0uq0s7WFVn0qa2nPKD+TUMhfWxabHjZC2eYXEuwVtdrhpkWq9G7FbOmpSogh&#10;UWcgFuiUO7o4ztJLYW2QcI6qXCv57/b5fTF1zDUTHpB1oNZQTIDM/LP+Tq10PZWHbr22senNg+7X&#10;EuEcXy5w8wSjxrqYExRqr1fECRC5nTpgS8YrC1Cb2bz6wzdzY+cqdh5P6LfUAaGM6LRpEm4JKVYx&#10;YT/hxeeDmXXEagkyPkm0vq3482QGkUprdNijk2pmJARd51kGyBbATiO41jB1eYHQF3jPHdWb0Jpy&#10;+yaheZB5QB9PPTFNWeVa89ARapYcyujPUOuBY8d2Hzzw+O4now3eEJZ188a1mzfksWLd6qWrV8xf&#10;suD+R+5/YM4D9z9y75333JrS1kfm3/fowgceXvjAfY/eNX/F3G1Pbtt9eM/OQ7t2H9n7zCvP/fp/&#10;/69/9Gd/8jf/8Pd/99N/+JOf/Plv/Pg3/9/f/G//5X/8en7+5u//xm//0W/999////79f/u1nSe3&#10;L1z74Hfu+sp1X732w1d+4rSPnfWeD57xc6f/8r9+/y/92/f+wrvO+JWzznvPhz92+tVXnfvdb18+&#10;95FvhGtdOPfbjzz4rQfvv/XROXc98ODtj867d/6Sh2PFBGpdvmrTyo3bN27fvX3n/l17Du45dOLw&#10;gQm1Nn178uihU+nXery6UHJy8K5l6roQt7akj5bKwEjACbSlGFt4Jlt27jrH5I30uGumWWEPW0V3&#10;/ZGyGmUALZ1nE6LyhDptTcLMj7hyDfxDlGMGrqmT5szK/4/X9GUjD2rIVVYTvZmJWLU3I3M86iRV&#10;uzXu75bcyiiCpAAbYmID6zj7A1MH/5bNQzEVREc/vPWH9VieTGi1a09B0aljOQb5E/+pc4ABFsHE&#10;LLvffUV6AYzREYaHbMBaZVdlug0+utMPefYob3PnZvxxjJwcTWSxDP4SoqXOsEgSGE8j+LoutaEF&#10;DivyD4aGYI/SBURIDcgmvxDLY4paJR+aNYBJAzwTvgQtt915eMXuDV64AZ8a6CPZHfx2mSIwba9p&#10;0iVwdyXniedUCaINhhPwSvWMCPrBh5KNo59e+S4oX7PgDpeRRBMWTN18Y3FOjhO9cSuvGPNqCFPR&#10;FDDft1OkTS5fPDah1iKT2T8dGWMR0axpEdQHDTLYGosP08FLwbDPJ6QgwiAtCnyl3BRXpCn0IcVQ&#10;JE+02ig5FG74E9MWki1mjioZxWjagNjInrAJsA1qLYYBtUJHF5qKn42EkMq3OJZIV0vGhE3N01fG&#10;DJgkYTT0z6AyFRBTKKyYEOGlqRxlCHio9kRe7KfVvVZRhkhABxRmb8cq1uL9imyx5IyyUL+U2AWe&#10;s/8kFMttGFDB60eNQCczxbrlSBMYD1GDnH8/WRwo55nBYdBwYGpbadTIIIom15A/VfFBf6ncccTZ&#10;RVAA3YJ/EZRZgymj0Zi7TZ4sKh6ChTHJ5SdpWGJ2Y9RCM1XMQwHRWRXLaIFgSaJV5zIFu+NDXCJa&#10;JzysvGK7UtSqdiNH1YYlQhSlAea2ypz0mMFLoyVGzjrHHBvYsKkCxZmJMb1Yc7JdfF4qpcY/sTLi&#10;7JJu6AJINm247ODpQtk2wFXUSsvuDkgzUDWgrmI2wt2nit5rOmV9Zo6kac06z2N8qrGNvL0JI3oI&#10;T+ThyAzmvDTNEmqavPNdHSKsd12j2nYF3rjbVkVDQmLMqHTSIhFAiqTnNcCe9mzWlPJLwdVUCjHS&#10;iyPThx8PyhTXN1KQXSRNCnhr+DkiTNaovgU4CgVNb/PhzIQK2rXXJIvZYbHitOyM2v5JMNwFwSyS&#10;clMZSOlWJyGotYvVDJEKtKzwd43Ff1W/4i5WRa048LkHDVvmqY608x/+Mzdmt0t81LuwDMt0wC2z&#10;sSdOX/dcC5IjqZE7Om1b4nAScEOjES4E1hRxnLBNddXMqgeF3WC2zRGTtmvDz6JQjtBtoqBu1BBV&#10;51JWczLRFYgOQFg0y19ZwxOBqNHTN1TUmljRtohIQHkvQZGVpW5z3a+5tZOUOfzUcUpMR1fIYqrk&#10;wkgcxECBog9zDaBZYgbmP/WZdvlqwWoLOPOTQeiGImo1w0iApNi++yzFHYX03MvMajqgztLHluxV&#10;SvlswMlo0IKBU9a9kPkvvfzmG6VJifmpwGyTEeD9+OcxHFuPVSrsxxp1DICE5jZZ8lYsRjAsZMo2&#10;V19ZzZNsP9PqvDJSdKOs0gQCXJluTydPto8OZGkvX0t5ex2b4Hbzein1g4muQiYdiVhaAyRBaSL2&#10;kEx6EVFYm4n9ggR1T7NtWkve6pYk3LKBquRkyTZNZJGCCg4zFCJzshhZ5cJOvxpBa41dKTYMLAzk&#10;Q/FbCCpS5dw5XzBqP41n8s8C1HopPXMgFYiY7uohDA1ZIWqNggMsIVexAi4kRscLnAYG+0Uev4ZS&#10;ypsnhNyLgpC44xDdaI4hx5lHIWs8h1MoC92aT6b5KtWwqHxbKJtcQ/BnfIYzmIjA9SuGly6KBruC&#10;k6eDEUXnA3M67XzTcZya39S8N0FG6woo3m19aU8vIt7YKal7ntk9B8fWmen5Zw/3nhkezdwtvevo&#10;YlQ6Pg7LpIgKFcjY1fXXLji5VJm7vfxIpfMWme6XXk/uvFzrYDi5B4JgFfQGipiYKcYwl/PUicMR&#10;MtFfh9umdDPAFVY2GY6TCRfaNShTMCJhYCQH2erh9hKwuj3PZILGWjoJlVbzQoi3whaco782WaiC&#10;1WDXukNBr029j4qQya4Vx85Y9anPTRE4x1MJeF2hT6TpS3yYjh88diyo9fE9u7ftijZ4+7otm0O0&#10;5hED4dCt0QbPWTR37uL585bMv/uhu79/3/fCtT746N1zFz00d8nD9z5617J1S/Yejhx3365DTx48&#10;dfiN//Cj3/793/2rv/7JP/z0p3//03/405/8+W/94e/8xu/+xv/8vd/4wz/9g7//h7/7x3/8qY8/&#10;+rM/fOmHT+94ct3ClQ/edv83P/et6z953YWnf+Tdv3rGz535gV8574PvPPe8X7j44tM/c8P5d9x2&#10;zd133rhs8a1z53z73nu/cfc937nvge89+PCdj867b+HSFLU+GtS6bO2StY+t3bpz6+N7duw8sGtv&#10;us+ePHzgRApZw6+mqDX6iuOHAlx5ZNjLvgZrYRvjBjaZ+GsIYQAqCVO7Dh2GRV9ZOq3UMhcI29Bs&#10;mZYGlhmgNkkW5yh3XXMcvcTWr2dO1gzMkK4bdvfX0Si1cMgyPNZulzZlwN2V2QUbqEmjDUJyGGZa&#10;7NGU8xCUys8gFm3iZpBvzce37o6ausFIBJDkCNuog5T/xIUePhG++lBio0ZyNDkAKfX3RoctYWqI&#10;XIOiVjhQCMdRtc/hqy8mcFSYJ8xuE7Cn0rvceNou7b2PcrT5kFwOtJ0NIhtvDRZCf4uhjwXcGly+&#10;5WJFMGc3C51FG1WM8OutKjgCPtL8UGRD/QtYqqBLVV7eC786CNjZCIu1pC9G0In4EACpI9ELITlf&#10;/+EbYYAlbwWBOS8KtGxuaTBECpmTkmRociTZhNAgU8XvAGZY+07aYGKytn6hStMyJ6ZKFz3im+K0&#10;alNLBsoH4vz53AuF8a34fTrjoxkpwjYnj+pcKOhRU2qMGN5VmpForHGhSsVBDwaKQBUGjElvtgiq&#10;3G+jkxGKjTJvKpHGFG0Mnd9z6XPuSf0E8r38RjZyPD+leTMTUNnJ5uk7mgMm0ESzSnMOchwOftlj&#10;cLjuXBQINbvXA1M8TP2qWoniipldU8bcd0ls+s98hcVdYgAvPZiBRAN1kmN2VTzflNZgxqYSaBke&#10;cbWfn4uYNt2Sqz6w0+tcCjSFsi7GpvtFld5g2iJtb8YeVcub0YIi9BidUadeHYUuxN9iVzMOClBz&#10;CooSK3CADsp6GLTASWHRSeZO6g/D4d68vX/1cG7xoUY7Xal63+VOoQurKRjpvglidXqzptnOsdkl&#10;fwKMZbzl4VVCyhN2cZjSMSW+AOqjCyhXFtXANF3puzvyaBl5p01uYSEl1Ja19DXEEryN1AaEXunT&#10;dlTqhcsny52KyVVzOK8gsuSauqhKqOaAqyvBFpj7JRVJ5XKLnKl0BeR3R8hChzeVsm3lkY3RnT8O&#10;cgXGpSsLgKclCxk/65veOa6EXkfGdhKPjLYxXbgYxhKt9oUqFs3tDmZjBMZJmRMUpjaDMBbMp0+i&#10;beHzh6ymgJCFtLcMGTSyG+iN8RAGtY6lXuD3Vi3r861vsryTVaXkYXK+ATN6LElZu7aI6yxwVVXr&#10;3W1i0RyKh910m3IMXOX7+mnXNvE37m46paNhbtsk8hqFPW3WgGHhwIFTLXSnGfUpyhBM/5kgYDfp&#10;nYshU7lW5u1A5qYOEbSPTu+dMOQ7OBKXzd4LaDrINIG0x6KNLVxCvgCP3OnxDE/dKTynaTJzCnhE&#10;4wlnxoc9tBHLsI8mtR1ODwlurRPQFWKBAZWnMhbabbLkLNOVheXltuPCM2XSiAbbVJNonh0Z6ii1&#10;YAoVIlqekImd7L9Z8qmMrkx4L2sPst5UIlUhqzphYxgPSR4VAN9I2Dw+MsOcVyv/Bx/D2pizQ3jS&#10;yArJWGF2AirUkWyjHAaf3Di/d2XaN7RUsCiIIDl3JVE9dHQRCOpW+8Go9KxdbaKR1g86LKDW7vW5&#10;xEVEUnkAtoIl/H5GmP12MWP5wHR2AdPCQFZd7CCXjMVFFQVvFcjmWG0qU/o3+zO9NgPmBQiVizc0&#10;KkxlfOJwWwLWb5zVzUqTVmU5qTVByDLqha9UnxbmiSkm+rTIEKTKToSzbg87LCjn6JGHFBX+taUq&#10;8LUcGISc6l98gIM/K8QFyoZRaz8b+sQUVfKWPn8sqCQIqMioEoA8JE4n9+BiSyXBfPUg5HLKAMtW&#10;OwrC61z9al2FJYd7XShkLTZ+Xuwa+NbjEVTL/eIY/NT+4wGrNakKZIVcLbsbmBpmMZ+Wc89xDusm&#10;VMGS1TbOIW8SNJe61mkIOmR4AmvB3Hi9ymwSA6ReqBtuRWsQI4c7bkghH9emoBSo2SY3yKnzaRaL&#10;V5Cp+XDhe+Fl9qGqwHvayrVtkYQsGRVTe15pNj2svUo9gWDBIQGo8q7N0FSBTZGqPEPT20Wt5CRG&#10;rbZ+1m+hVkpY8c9oUMt9W731ELtTGi7+BP2S9ugCV52D/Dgv0PILOy8IVdfBEom1dGoiIamFTCDZ&#10;bXXIkQQfDFg9npX6qd2HDu3ct3fPoYO7D8R1d++Wx3ds3BoTpg2r89i4bvnaVYtXLg1wXbxiyYJl&#10;C+556O77Hrk7hayBrPOXPDJ/+aNzlzyybddjB4/vO3B8/+6je0++8FTkwX/4J3/8d3//9//4j//4&#10;D+Fa//JPf/sPfvt//M5//50/+O0//6s/A6+O//727/7mN37rv774yskn929ZuW7+PQ/f9sVvXHf9&#10;TRd++rIPXHrpOZdecubHP/arV1x+7he/8PF7fnDjww98af6j377rrs/dddfX77nv1gcf+cEjj97z&#10;SLnWR+YsfHDRyvmLVi0UtW7dtbUK4WMHohAO15oQLUGwtGrYhkDWkK4IXLMrUIRDCjwCoUoitfpE&#10;1MqSUQQ1dFBNUbdxblfkYTE9Fct1qpgZaULBbEL2CZbOlgfoXuA16lydjAQa+rCx6UIM5Ouy5Zo1&#10;pTm76QpZcdVvUGKQBxJAYwaWs4V3NhiBrnyUm/TblKX23mgRIFZMivrw3TUiZ8tsiW+BaAXJEl8N&#10;ZAkHIetwPALDTJRv87KECIPHmxrGDBuMHC24tKXFHFJFxdbwdMITVefRDRtu051b0GiMS8LVfH9B&#10;/uCp3jL4teS1Zjl2N83ZEaINcuCFVzPIjbzNfM/ing7RKC3Tl4gOInwXVEyzFYbLNCps/NSwZuL6&#10;hnYuBGfay/3wjdd/+HpfOdyGu0/7meBVHBobZE+pEO2UrPJqiWzh3Cx2F/BgjjqrNeoMIRoTsRu/&#10;DtJVVBBf33JlemkUtYYOTYaiZcnpJpqj7edbvAe7IsWB12uDRdVrMEVZynDHGVGy2rNu5BYm4R5c&#10;tfCM2xQlzkAgGY2GWWC/zoqypmhBPceBDYZdqmQ4DKeFjiBMOQqDV+kRddoS7567DehLNYPSHQfo&#10;lATxIUM72ycA02kDCYNPElyWHI55IoOevLdiijCok+dQ7y8yFNx3yp6ZmZxdANKrb2YfbZEkgvOC&#10;hCkjIHPOiST4a6qIvkeDRouYODQ+VG1hPx6w6YfxWouTQSyomqlR7KSFs817E+OCyprmcE6KlLh8&#10;WsUiXwfK+rElOXFKyxgWp/lKYnQiYHTF/Wecn1Uo1PGL6v3G371fhpi85YiTM3Zrs8FUJPJw0AUt&#10;lw+RITFJ0ROxWhjNdqNwmtOI34aYMAuvrU3RAzcdRhkC9/VQqEKEDqbOoxL1cdbZ447mAYdvXWsh&#10;nNdlXD54e57MpK+XAZZLlRl7kF47AZVjaPDdv5K8yOB3y2A5IieSqDdJ8+IWrkLiziL8vB10Ud5s&#10;YrOHwJt1Hic/pO9ZZHrf4aFgUkwZdo5ZNax4smc6lbCmQN3UWJc7yrAlpWlOplYfbh+OkbV0dFkb&#10;2UYnTFb7XCNMmFmXTBvhKsT2BxDtVmgKD0I7LP1RBczOPR5FjwP5axrUMUH1TcIL1rq9l0waMqqD&#10;svYFAleuAtqENsKlcvgZBBeIPsxEiLQ7UFxf6VbhHDu1CtKG4BqtTXsEdTS4+3hBTTrkxROraems&#10;vdx66Xvz1rC9lnKidxNbyEaG/R5ZwnL1mZDWcpuC7DyMunMUCVcbP1Nlz5Z37sfSrUQg2lhUjGAq&#10;k8oIdhyEAKaNJEt7rZvI6/pM7KqhFLKRqXTfmLDRaXbkJkMrSWVxg1TEUXaoXoNyQbBWY+bRj6L+&#10;pVoVPJZJqtadDs6m63lCqaPoU1AsYsbBwGJJoGGEj0GESo0mBCKoLiitJhZhMDt7053VDyKQQS6L&#10;GwgdfXLkXkr4pKa/4aILg4eQrYJePmGyYS9U65aKtyVxVB40sHk1AJia3sEx0vijn5OBCnt8OBFI&#10;uxXG/L9IsoANpSTpRW1Qi11bOVm72qhXRkWrKEvcmBfUc5goHZ626LR+TvjvMPLtcGvpKcw2la6j&#10;OqyolfFpypXgCqpjQhCHTsVrNlXfkKuAbZILo98Eub+eEUmH8rrggsLLifESilfw7DErJC7rW/wM&#10;JTtZIreEsK+po28x5wT/rETNzwDOWCsDOyMLzfoQmFYfprz+pddft1o1o6QhER1c41jU348G5kBV&#10;ztTI9sWxLFSoP5hkMFFACtJf6fHCSOhxwc4ohdX5qS5QzyfqqJw71wgE2zLaGWqtY3BR6CQYLi7t&#10;GwWu2jIVLkWWbLfYSSa9//jx/ccjJ8w8SUr91DuEdujyNRYqjtfkapYKGgpsClMZbkQLlDmRgKFo&#10;G9dKDdMgvpo6knCfqTEZC1ohA4bpVlTUKt4T2aIxLsDIbBa1KkCnbrZ9bhQhDwBM9q71CfmFJ9Vn&#10;93Ps8wPpWlh/omZflfhSd2pHaatu2N4q5bWilZttEgCAqJUBM+E6V6y0rqq5wgCSAcN6qiLhyjyA&#10;ypbaOnXMFuTFlZKnu+6JE/uOBry1D+8TdWB6cu+hQ7sPHowV0xN79zwW4Lpty4atm4Nal61ZsWzN&#10;8kUrFs1dPPfh+Q/d89BdQa0Pz79/6aqFK9ctXbBiXuDizj07Dp88uO/o3l2H97z05iv/32/+xp/9&#10;xV+EaA02/buf/v2f/MWf/u4f/e5v/fg3//CPf/9v/vav34Zaf/q3f/uT3/jNX3/zRy8cO7Vvx84N&#10;S1c8fOddX/32t2/82lev/PznP/WZmy68/tqP3nDtR7/xlU/ec+f1cx782qOPfPPuu79y773fvfve&#10;W+578I75ix6ev/jhBUsfnb90zpzFD89bPjc9bwJZd+zdEYVwHiEJDxw7mDimPTboCZaU6sETLW3V&#10;XH6gJvw/y4mBbGUF3bDBKvW9ADvVA/Bws4xdLJxUEjjoMfoCdPBm+7pA5xcVKdPSqQdP7s8KlvJR&#10;sWhy45nliZtpa6ecVoCQQKkeL+sy8Q25bRyDjA7FQmCq7gE2mjMct+GEGUrlkezcw9qxUR103Isp&#10;dIStoqVN95JAmoQXRo1sydoCt1OlUayo1Ude0z2s9SqxIigYg3tpfGzApCBKiWYHiqx2iaOup7WW&#10;Ie9Oe8xJpkjk1AG3daExInSuJsMp/CjOz197st3JKr0zO24gVZyZM44FK58jUs3Gn1AVye4o/4MR&#10;GkSKgVe9f5HMCZj1RjLmQ1qscHpEhHlGhi27Sx2PXn0p35gKRo62PIMRlUCiJ8V3ydv0RGB7DAcb&#10;xoEfCFYK8MQSxLKNlor5RyGxJp9K/lq+W+RGwE24f+pkxrjP5IIlDZHS1sSyETZnEnBlE6FCnuQr&#10;DEbfVu5b90uPvHHbxGxIavF1xtP1apYbzC/5ogTKDeboUCLhI10gK2VSQ46iaATUag4lI5OX1aZr&#10;tN/EM4Z2UCP9wYR00AhG24xnuguKVz13fa1FrbCsMpMhpe2FW7Fug0Kxawdf4yUhVg9yhMtUgiFI&#10;7mx0fIiDBwk/qQErXq1OkuA+j3zaqz9Mh9V0iEWOSKApq98byvIBfLm5ZLF4eaW1x1SuVhw4tZzV&#10;/KzfC3scYy3/WfIcr29Rel6WWvQ8n7pZIl1CQESDko29YRnDAZ4ZH8NKStzLrDa8phDUtw+MDZ/2&#10;TJNKQYzRRDRXpQfsMxRSekcHpykt8XOURrvgeBeTmik5AAAopTCkjHT6IQZtwEr6rMRLk1aJGk8c&#10;hW3oac6GuqkxV7y3Kg6aU2uXMtCmsEfUajul/NP6ZPFex18ijvUnp9yhey2zt4iraIrVFczZ+WPG&#10;3LkxHBB6fzXeaCaIDsCQJNLvY8xt68raErIXTqxCYisRTF0Jz7p2oU9pEUomEjJjOUybVJfllj32&#10;Nh+Yn6LiUKmuTtXI5N73xXxOBrD9ZigQ6JLF8u6LEeHXAiCXHol4SWyOZMjLMbeLg1oRowrqtk2a&#10;uv5yI3RR9UkvxDRnRgmontVOhmYkR1vX5hSUyNbo7lWasv4vDbHHneIW4CrNihGWLPi4V5OM3lAN&#10;eG9mALsgJ5/CXjMDmVBtOhcABlpw/jquDS0NUCes36GMaxdnbgcqLHqBvF/4hN4yXl/mZ7Y/tRhx&#10;/3YvaGzQPJrGWlg5KspIsi+qrhx/3C5yPDEkm8p04bftKTXVjgIYuiLpBWD/mwIV3J7JDY10jxMy&#10;XyHd2sQcu23rMurP0ncx00q3wIu2z0eezF9LVwLYFF4yaI0n7Z6IWK9hoRCoQW8hX0Fmz2i6zbmh&#10;OraR4HokbZzRVaU5hZERAKm66SMvaoqWAKlQSqFfgyX6vtheBZalSleQZ59Bb1VXp4ZnHD+xFrKj&#10;UUbbPKCg1Nh4htihDeB1qcYqpOfEc4JBrfrmtE0LzU4lY5UxZ2IEivtMR3Iq4FQ7HbvBmphG4Epx&#10;XzXAgamTDxO1lH0L2sm6yYisbF8yhrrIotQfbB5mFnV16qmJjdkWZ4/OPW1uphrA+gmFEE4DTqng&#10;Kt4xGZaS1QC5pBdtbPxSO3qqZM5P6gozGVoCLWT1QZVpcxYFsS/EXquVn5abFnZCMuOMULfeeFOh&#10;KM69UMLzxdfTyTZnlE08BGFZ0/zzpTfe4MmRIGg2pF/afjatcY1+mPJJJK6QqwFfoFZrhtvfVHKu&#10;rVgaXVMA34f6Z5WkOgb3lxS/tF1NidYTz5RTPfnsIFqDWqm/zej1XPKWQT4/l7LNvMty2V4XtcT1&#10;pg2nSn7Bf1JV+/S+kHwRzLYItnW275hGsyZM9ZgarGmFtUxHzJZwc1JCYCWhNahqlrgw0qR9zaAf&#10;uQd6E9qLFVW03+V1rdi4mYleVC6h+LZ/1e1J3X97seqEyaN/RVqgXzGwsOWvpUPpLmu1LWyt5chP&#10;BbIGpkfk7XAHstKea5hStnXhqXSgCaYdEo6DJ4OpaoNs12Y1zPLgTjVnJKuPCbAeqvdwJ2XvScUM&#10;w4kLp+nO+BY60wdpSLTjFn0qqHVfKNYQrY/v3r3jySdjyLRha+paNy1ft3rRymWLVy1bvm7l4pWL&#10;5yya88Dc+x+Yd//DCx6cs+ihJasWrli7NFgxuty9h/akqUyao+47fvDN//Cj3/q93/3JXwed9r+/&#10;/ru/+eM//aPf/6Pf+70/+K0//bM//IfKg2f//fQvf/Kn//m//PClV04ePvbkk7sfW7Fizn0PfPue&#10;e77x8EO33vWDr9z+vS98/avXfOnzl37zK5fedccN99/75Xvv+fIP7vr6Aw99//6H7rzz7u8+NOee&#10;uQsenL9kTvvurFqQI9m0fdO2J7fv2Pv443uf2HXgyWiDDxw/BGTtbheiL5AVG+EG0ziMU1oDHsBX&#10;CXEdVkPacgJy1PkMczzq67pKZrJNisrGJS4xLsq2t2L+4DE7cpalklAQtL11vbUwXRS1VkSXAIV1&#10;ObvCMP2CvCXL2OaHYowyaROVJ4ISKOY4G9TSslJII+4C5DRDLMMp8qRWJz9ffDnxCpaJJViyT3fp&#10;TGiChhbesqDRlgNgLVFrfmnK+aXn4sy8/9jBbNKUt9GAcXQrHaas/V7MKrHHGEdLFYdpcsSEEyEs&#10;YJPuq2xsKD8H+JEFBZQ2+qS4a6COtzN4BRLPncpJRZw8cuFgQqO3qukAqEglFVLWN4uNlsq6/7Uo&#10;V+pjhk67c1fY07itI2zHnchc28MzlGbgcsEMOH+0fuXq9IsK5BS10i0QfZ18CDQCzFJS/pm0Tj9s&#10;Y5Cvmw6YCoMBQvC9CKgMyh0WCSUrMJuGyAYcQ4D0ucnUymjbljMfiJmN8E9+wIecBitq+096jUD7&#10;gHNm1FQvWhVuI3h8NQMRA9dTtFmKu9Fkj6d8QsUp5eo1Ldt/9EBkDuzHaLkpvZtRYeC30dSu035S&#10;DJKdLAhssV/RiKXOMzDZBsJGgZnVAYSm8ENLooHHRhIyE5JTdfcIE53DGWRAS4nB5o+oE+6Tg13p&#10;uZvB0Ua7LCXdZbxfuAq940ij1I+U8mnVjENQ3bECcPJLKioNf0uWgl05YKBjfi/iAkS99ubrKTuP&#10;m3ROZKrXbYKpLGvPxVZJIpO+t4MAiwVyQGzJi72UXtbmZepqkzAiyU2j3jGYgnBvf4GQVCSSv9zC&#10;mVoDteaLejtbEzuyM3QTGV44Kgi6XQpBFQbLKcmAEeZKQfduMjVGv1b02BN5mOdJNxS69+pTApoi&#10;SWpcm1xr/qV3t0WkPXfEqJ1XgvYgf5D2KPc1AQen2s8UhhFVFyQgXa6XiXKnHL+9nbg1WC7kiFzG&#10;TbrhSeaNAx6rcurpF0d1CYXZXeK6oIFve4fSpkUmE5020A5Mi61RMR68X1ArZrlw5tOc7/cCaXp2&#10;naKsz0kxBI4G02Yh0jq4NwiT2cVBDJbDmBWNSyHypQWBas6BRh1VMJgnbirNBE2VtzTaKWwD75HR&#10;mDKqoNMhjmDyd52vb7CcIYxu7uVx+vkqOvriRdxzFP6xFoHkNceeJVmobbZrK5Nn8H6FiCQFvImk&#10;VXMFM+VC02WiTrxfNxryAl3EBHgKfEq0klCT7jZLOGVCOyvye3IBdTQAXppVIT00uuKxiTcRybWu&#10;kzBC6CrGTYh4sTR+M23H0TbszJ1IuWMfOYYEJyY4xk2dZm8kdr3dnId5GemV5sfzjYn6zL9DyqVy&#10;r/JdE+XGA628A46KGANaEGRNwFVH1kncN3AUVKeiCcatGT029/I0IZBB40PDKCWrUkbEKIjN87QE&#10;w0xrgEOdWWjlqDkwulb+OfhVtc2tdGtPnVEYDx9Diha3rZ5Lb0bFblIIHmQLr7qn4zWVI+krMe+l&#10;a2a9fGJbIzyme6d4O/BY4XEjf4vsgtBoAJONpopZ/qn3TyFTrFVpAlJtqr6qI7wnwqfZ2xDcDmqX&#10;1qBBR1HPTji2Na75ChMW6oPeVkPRDAtsamFL4f1U5ylgqbMsAecwQIZiVeCpNnOCu0UNpehwPFZS&#10;ax8WPxmCvfhZ7CppbHaD1xfyFfQi6A20y9sDVuuiTJ/VANQwrqmGze/5JdBUGlbUKuFcx6Joelsu&#10;W2QUvFquFQyvVzBgh345Hs9rcYd+o6a89AElou4k0bfIMkk10nk+7w1qxROLutNJxpxPowg56ZjW&#10;zQa1Uppr31dtpVrCml/UJOefdWBCKqxFk2ZU7Qz69KnAt5bp1p+pz7zDkaK96rg8OSA1x+MZua/p&#10;0LkzW6IJ719+yZvH5Yn0TOhmiO+pDS6zsLM2eZf4g5uKUyrdc9CpGGF3BgW7qsayfRlAlFrzsqlt&#10;1krSCF1BgSvXvndFD7XKBO2geml74WGG+YSn0nHIambTYDq5d5luJJEkcZbj0q35UwSl8uAmGLiB&#10;UXeATv18n+kB08RJpA3hDpU3Gk9VrF8pNuPJ23tt4O5bRH7wxInohEOxBrXu2LMnjOuO3bs379ge&#10;bXDcmFasXzN/2eIFKxYvW7ti/rIFc5fMDWS95+G77psT0+AH5y19dNGKBQ/Mu2/D1vUHg1tOHTlw&#10;4uDJF575v//bf/3jP/2zv/+HfxCb/sVf/+Xv//Hv/94f/s6P//B3/uonf/F2eXDrWv/kd//jf379&#10;2ReO7DuwY+fOjcuXP/zII9975OHbHnrwlvvu++Y9d3/jO9+68etfveq737rhjts+e99933rgge99&#10;745v3Hd/TJjuf+DhHzw45+458x+YV9Q6f+GKNGtdFSumoNYn9j7x+L6dT8aN6eQRGt6UWXWtLw04&#10;TB2z6KS+tz5DODEk2d/BlwLK7qKBqulMw1yd/d0esjorzyCyifC1/nhoYFg7lKYwN5DDWeQmMTtW&#10;UjyokdbAk6hvydLZDSALaJ+PEKBfJCJldwcx0p7EY1N314mEuBESSd2gxqSlaASuBrXZfgKuQINt&#10;np5oOKi1vGuFwRWU0u9UQdos3ClGKmAuiJ11BShcTDqgWYBjh9DSd5Httoo0Lm8hf5+lcPQREQ7N&#10;MrJqrrwFRAKQ28OhpJ8DjAS6lGactnm50+qiE0Y/m4Z46WZ09GC6CBgXlq+A7YmxTQJWYoVRIjVD&#10;QerxVDpR7GcF8iB4BX4k1DtoEyld1BHsZ3NO+VjS7Q0NRWiEwsWKBZDWTxIAWR3XMGtClV6XDg7M&#10;YUI3GYZ6q/TR+t54q7QAWBtGglRBHZB1aGup3aoZkmRv5wbFV5CfUDRtkJN/DiI9qDUCP71Yey6E&#10;nmDphj6G5lMeEK3gZKdZ2MwLnFfN7sN4l8HgwAiOR3jNNZ0Y0VF6V/K5ankFn2TiFRCqCwAs1YLb&#10;1L4tZ+QlfIDJh0pQ4kKio3hGu1Rme7vy1D+57inywDLAHZCUlJZ7111mygKAJAdXyRWk/BuHJ4Iz&#10;IsJo6fvtRs9yiVwOjsGOpvCrDbvRAhRstCFKM03ZnrgWDXbhgRtMV1ldv+K0KappMBMjctyedc+i&#10;dmIFt6GJ7L0pbsmxURXZik0lxAG0efDtQ3/hRWzsOLV7kZWaeiz5fBeZmX6SLy24JdvS6kT9fiwH&#10;IIE1HGspba1UIXcQBPiA2c5M0gFFs0ySRpDNSqghd8FhtNsLZ2hDCIshBovohtdXLiUe15z1DA6Z&#10;Xmny5eVCPvJoWWmtGFcUncfwI2Cd6VXuffFqZ5essoIOF1I72fikruyIQUq5SApJSVlHl0+rEqcT&#10;uBsE9Rd6tmcl4SdGuOYpAqfbxLWyDuczQoBR4NAOpfl2KdCclMRvgdzQwY46T1G0TDJG6F2Tu0JO&#10;tvadgZSe5hYIDV4zvKdP2EBYmjp/4vaXD+RMwVEzgQCHpON06cRq6THoziC4gslUQ2X3ZWYqHT0W&#10;gRaJaO7l9iQ2JoOT6HCU+MKPYUmN35Wnr69VvsI7RVMrvkiyOpF3JQMmvHLYbhblMPm6QrjJlYBl&#10;vJt1z5cnhYVirZaFK0qiYmLwq1M7rmkfb3GKC28mg4u5C2+XULQAWessOxdg9AVt6NAWStz4lpOE&#10;syp4GymYSV/tXtD3prh0uEkXVLPZ9QiFf2zKdRg2wUreh5QQc8/VOD/dsPJw65fdxZfIO27SOo3P&#10;R5DSFXX0myg+hKepKwpRLm+sitVaNvBJ8ZuH10qiEGvIVlVSWPRUw3DymMbejKR5fNOd2LYTlpTW&#10;5qNs/qmo0PQQaLAprX7v1BpD7E3uviJSjzzoYFba6me6PiOi6bHJIuRcMpgUgxSz+TkKcXOoutUE&#10;sadjLex0tYoGTo1eaBfSoK48cK7ycFSqBpPh4pfM/Fyj2v+E7ymoCxUpezQVmuKx2kjbIRUETi4+&#10;JWmDWh1wuUTzCDlHtf3KgorbuVJTt0sZuDo8T5epF0gwkqQGZeQpUZSY5eAr+YQ/AyZY+Qi19hYR&#10;KNtZVFnKt/CnCKKMqzT4aE4jouNERLD5hAQeQarFpTSwfbUs6/NJkNeHqHAxzC1C38HfcgCa71jC&#10;CmXYUfIqM1CDhs2ftM7KizPCONGaRyhSlcsk8C6Cs7IXOrSc8JFTWfda1BqRcI4HYfOLwavHno73&#10;UOBoXGayZGWt9tJkmUJ7HJffpyKNKRy1h20u7oHjx2gZVewm3RoMFTxVrUG4VlrT9uqKUcVmBbtx&#10;uOXJOmihxVcbDOOqYL27ixpx68g9vboNt2/qEIrImkqRi43zs9iPn2nZ2ja4FLj61cWKXF2Bq6SZ&#10;z7cq8lQWzfpZ+aQ6YaQI9OABMOvz5Gv4OuZuEyEFsRlxnM1qjAQmAdPj34NLfpFV8E+6M5FK6bxE&#10;p46VFEkpptGwI/NOM68mXdz8jZmVySEtk0PHZw2mMyeaF4gb08kT+2sdfDAs65YnnghqfWLPnk3b&#10;t63ZvDEK4VUbY5K0bNGqZfOWLZyzOJD1wXvn3HvPI3c/OO+BR5fMWbJ60fJ1y4Jdn9jz+NFA1mMH&#10;9hzd//xrL//33/qtv/irn1i6+tN//Omf/+Qvglp/58e/9eM/+t1Usb6NaM1f//43f+e//Np/eOnp&#10;5w4fOPj4lq2r5s//wUMP3bJgwd0LFtz10EO33n//d7/1zRu++IXLvvqVa2695fN33fWt++//3u13&#10;fvPu+24Lyzpv0cMLl8yZt/Ch+UsfXbxy4cIVC5avX75h24YtO7c+eWjProO79x5O55v6MLFbZ8Ip&#10;Eu4j22Hij7i0Ucha57rZwzwueqGutm4zLm0V9KJudZWkLXXX5Xxsu+mQGFMIoM7Hu8sH66C+TSYI&#10;seNrEUUNDJoYZtntToAIUze8/LSPAon8we9lY8s8bKTLZkxIUcrCLZkAUSVh42bY0RKtcjKogomq&#10;WyNXpii+snGbjCawdY84oxr0EPcQ4GoBYreGt/x4GyinmgvtA23uUsQ4WS4V2CcKnHpdmG2VksqH&#10;QKVSIIpTkeZM5NQLGNRxmeNHbtq+FF41H3IOefsoMIOiRKWcz7FbIBJNKo4YnybFMbSolA7tmXVx&#10;mmFockAGqoIoa9uGywhwIkWt8H5EgRHZ+u3TzzrWwPWNKBO+6y3JJQkF9+/GHEafCdTAq1QIU+7F&#10;6dOPhNqqonRoMa+pMFWmTtQKSUX8N/pqZjRKHw1IKdFaJjDYg5LCfHXeFXl2Kroz2JO/KFGROnOt&#10;LEDaQ5PW53PADSJtFmr3I+ReGBRjVUqvHaw1JyusfshokcrrS91QRdnL5xkZczDUxVReceB3oWOj&#10;n0ljNpDzMO6y+wupcYhBpdFl5MBFRadIcCsnzkooPcIItA9N29haLDTmUl7mrW3ADUiDQSL/4sio&#10;STb0B7EMjpqURJIFQ5/MdSz/00i3ZerpoJiUTUP2fJ1MRQ4s56jO0KZNHcZsE9kLEi3hoFuiDOch&#10;Uyf5Z22l0KN2tMkXFPHSMFOef2QopmpMiH3Ks0fNm75ldbXVBY2wsuktvWqkuztJBgd+KksB2Stm&#10;ZmmodkytjhqC1GpYJnmnh5kUAv1yX6KdkWHh6hg3wyH0+fzsemIFI3k08x0ExP0KYb/ItokhUhJN&#10;x1DCyloEtnmrk2epvDwDC5cArgrhLvJUKnJRKk0v4U++xgbOdTplYjvTKkFvZxSr5qqswUSjxVTO&#10;fGcFCxciYfxUp60ZKpVbScrU1QZk1YxVGlCNNW0wb6iRJ44afjWhZ4FT02G8d7oRNEzSJesp6qKr&#10;Ve7KPBV1J2uT8cmtnSftd1Vmj7IRXtY7i8lTljVAy/XTCU+GrrknOWTWmZ67q5bgXwzW9WryXuo6&#10;Q9ktwuYUGR3JhyPgF7Tn61g2eQ3K6mJ4Vcc9GIlfCFW+vQwz0K47Ais/4/82e+qW1JJx1nDYBKj5&#10;JhMKub9aToLGxEXMNdxidVYb1csz5946LFAPonhVG23zAuVFzWXMHLzyStfbIbExEzFrXETLUHOR&#10;XUW5RwDzPdT2Esv4sPOK3wBUws6Ct24NJErAKk2UeNe4/jgO6KIHW25cOgRczCLAeYENv3SbYAzZ&#10;9PkWTN2w7eWLAocKTnADUpfHB5b3CxACHnTElOxqasWuWnRat47Grs0LFGGKnZpomNwru+xwpta2&#10;DNvnnnWRVZGAfiKFgu2jVuK3goimTko7B07TPopGo2kw2ziWHnLoNbymFP1pmIyZAlFWj6dpUBTF&#10;A7WO5mcltPLJbdNNdSu2TIWO1PH2QwQwpA/ae6aIcYKvIljJvUBWhq5K2nrE4CODGzC1srQFqQlt&#10;Kx2oEQW1Bi8R/BeDCN5a6VrTox6nhsNDE9RtomBernjkEQggIcOGoWwzDvjLCohCGgfdDcq6Kt+C&#10;F3ksnJaokQHjgOGrJ621b04HdFo/JEBgMhQZIuBrTxOEXCpy1sxmRlGqoLaUtPC1LW0LeoGyPdSh&#10;Q8ZDF77w1ZfefCNWu6LW2U8HBC1x0R/OPgOkDA3ppOK2/BM1q/LYHsBAiHRsycFknP0oeVQPr21j&#10;W8j6bCBrHqFkJWDbCyetcarlRn8K+hMnpt1OwJEguRpVdMj0vClqzWtS1zrIQ6+lqRExqvBMUOcW&#10;QpSZlc6/DnYxt02bR4HTqDu1nrszlVrTdo6pYL366X6m9k5Qoz1E0xhaPYnplQHT6gZ3cnrp5pOz&#10;0rXxbpglaFXb29DhRsuoYc/Flz4fNjnofIgBpmSGZ0TOiUZVL8UqqfI5mX1MusshK4SmF1ajaljl&#10;5saErxYeTCkHte9mIwDtLTxAp1q0UM1AHlOf3N54ebQz0MmT+44GbR7be/jQtief3LLziSf27o08&#10;eM1jm1Zv2hi6ddnaVYGsy9auzGPhysV3P3LPnQ/eeffDdwW4zlv26Ip1ywIUF69aFN+jyoOP7T9w&#10;8vBr/+ePfufHf/DXfzPQaRjXP/vLP/uTP/vjVLT+6Z//8T/8Q/2ZZv/9/T/87X/77//X6z987sRT&#10;B/bt37F6zXzY1O8sXHj3okX3znnk9qDWW2/53Oc/d9lnP/vpb3/ns9/73lfuu++2ex/43gMP3xnU&#10;+uCcexYsmfPIggeiEF68csGS1YvXbF772ONbtu9+fNf+3U8e3Lv36IHqV6MQplqVrq3xam6er7d6&#10;xhyLebBW/U4w3GqjGoSRJBTqWiYdl9W2BKxhOvlUNwCXlf5igqN1WVQ9NRi1T7Q5hdFGsisUm0GT&#10;2eVpKwZW0VGM2rRrvl3mLRDL3obtBGt1X5kcgwmSssUJIIFG/KDlTqrqjac2KiJJqrOsDbNp2PDp&#10;STiVcOeZBv3l5WrSg+iLnhOnIO40nHAHUk0q89NBkARufN8kemMItskOnfhTENWtV7YQlZTD0miM&#10;9nSS2/BIoAJGnliktECIi+cJVWeRboMVu7aM3i1A98ml0PeCrq1TbdkYx08tpb0ZSI3nA/lrJ8N0&#10;l4Eqiacbo1BJWPYA7otSOpusGH8DWgh//Xw5urJGA/0OWSCR33DRMMoXUVdimqLBoQRuPB0iVHPX&#10;dgays9GQmaia7uwSuEJ6VHEN6zv+2cPGZjZHm+rW0SOeLbCtejKRWjp4ZOoz9BZRTxTYNMTIsDSS&#10;6GOEtpLVzLTKeu3EUHImoSKtgLAX6qGSNQBdDKq/9tSWcqn61kZVphqlpfJ1YnolUkUvvReGw0qD&#10;6V5oVdYwbOBbyH8uQWFPEiLZNYBAQlkmSd/L87U7SslxyyntSYsa0CSFI9lIBdLJGKitCJhIAOxR&#10;5+xd0DQQLl9975RAmWCAblIVrenkZMll60ghIVM6GMmiTXc0X8n3FsYze/V8No5/ilsbl6kyWjmp&#10;nlr2uxIUGkp1ioptZMYAgT1gmTFRJfemGYG2XyqKU0mhYGHwISNZYAbE24r7RcH8iOZBrYUlBOWU&#10;OPIn0hAFdU5XrVm8v7y4iHVLMueZyUStq0QOW9Sas0AbXAw5WCbGfMASUiTJDTkbNbBVw5wjqYIm&#10;TdAx71FNar1oPl+6rOF+xRrt0TqB7fYL5aOoMCRx7ORk/W+unYR6qXXpL9GRm4Vxbddh6aMqbpRu&#10;dsydt1lh9DObHUZHe2Y6NXVDMafmFW9mbcg3CvMouO2VFdoVi1pk6Jqc0SPV0lbJZGT6Yv7ULaC3&#10;gGYHyj2G2F5zV9fDIakYnTa7A3ode9WGH09RkyXiJiUFqy5f5t28GSl+tspXFXFAF1x9YXOQtlRk&#10;H6y9U601wU/xKoCcQ+oS1DEkc8He1wJRMRvCk8E9ytOSfsLJefgmMBSUeU/37EiIcMxcMhk5zkhv&#10;C+l39lO2MBcBhh1xVufMtMkOBfJ4y7QBkWBq0gQ79CgtWyydfx57OjLdZo6cGzDMHdLeGtWmphdL&#10;IUeCED0XgRyS/F0NXAxZhXIJRpGI69Uk+IdrbcopyszwWqSiWr9a9U1gZD7KJwVsAYcGt3j/FJbI&#10;p4UGTDRoLC0kGPTP1H4GyQB8JsCSO72Q1ZvCSd4Lh2nTpESzdsBcbcNaVvvhIGiTm2794L2wl5GV&#10;qkbRMRjYrPCqa2nac8AD9RjIeuiJVWDMW9p8waCuWyHRF75EroElaYPE8u35+XKLnIskMVvqn1pP&#10;114eDf/y5IsQy+KLY09VBmzz1RKqkKhivABL34iGtvRsBnPqZFmWNZAvjO7Lb7zh14l1pbjJDhTx&#10;ospuJO84GDTO8gsWIk1MVWFtCLZhvDQ1sAEV9zUTamUteiH8SlJg5fl65FCXZbNajDpshAEFg+QU&#10;ZAabZRqEwFMlKo5ARjrgn9Ji4Fihnb9rzCtdWRelvmXA4JClQaotSCxGbdnq83VverXtSxPGtEcM&#10;euCMZHEyfW75rlm/VvTbEjxGaGpgkSsSXWMiU6ybI4fNrs1SiVZYVjq2tMgWUJp5/szBEyePPJ3r&#10;lbn6ItOeVELPpWctHy5KD9GazxR7UrA5gJ6OYvn2d9gSR6suNNAVWAv9e3Unz2jg30Bx4NjsTM2d&#10;zHJp4XPTXHjfsYCTekXgeQObiktYUyllt4ri6I/coRRwypS2npYUjrylQ5Nf5N9LxCNLBl7WoFj4&#10;l6MajXEnutj65rxATjmvERKHPfZMcUWu9hh9xZSy5cKUZaU1k0pgMHPdktUtt+ntALFW/FL1Sqcm&#10;5n3XAmNB57qQ1SLecK0zuXYuTxvsnji+98jhfUeO7Dl0aOvOnZt37NgcE6bt21Zv3rhq04aVG9Yt&#10;W7s6wHXx6uULVyyOQvjuR+7+wUN33vfovfc9es+C5fOXrlkSxnXdlrXpiZqY4GD+99zJ/+vX//Mf&#10;/9mfz+TBf/23f/0Hf/oHYVn/4I9/7/9PHvyPf/WTP/+P/8+PXn3j+VgxPblny+Il999//7ejEF60&#10;6J4lS+6f++gd9977rVtv+/wXvnDFzTd/+jvf/dztd3z9wUfuvPeB26MQvu+hOx/MYSx7NKh1ycqF&#10;6x9bu2nrxs3ha3fteHzvzsf37nryUDyNYyB8eN/Rg1GxZj09jI6oLrV4LTRzQ/P6sn9Zs6h0Vbcz&#10;HPk0VerL+i7UxTAVWpMPwrBjTjkcSHWIZNyBQLMszaRyu8KyaVHoRU2s0d6IhJDcKCycbXX9ZUjR&#10;qL9N1r6KnYkYofPhDM/gM1EdkXjDrLO5W/lYtsZUrmP7kS0HaXRCnECvNPPMLw2XE0DUW3LgVcLl&#10;ocZMFEIrhWbBIQkbbrJv2cuhdbnG06bMR9wPjSzHIkDNFO3GjNsQ2BWj2sn6QjpLenyitsqbJV4n&#10;FO7ByERN8LJyu0auhL/5k0YgpKjjUHKs4HBiBsBOjXqZA5JaTfqQBhpMEVYl/fxJZBvpYBm8HNWk&#10;nRYnh14oan3mhUS3LbKdperz1wCb/EmMyuUemLZRvvRFxc9KByuElmI9cvKIcRKotUGS8M+kiaie&#10;XL5842AG2JXrEdLDy7Y3SS4zVtlcn2s+u0JZMxT5eSqyKOLjBtzs9GbKMw+ZwN2QWIphybjEIgFA&#10;e/MLBJpPt4yzDVoioIWsAw4Z9nF1hhuqQALe2No/MvT0AgElFn1JeVHTOLhuGTmmVudbA2jqLTU4&#10;Fdv4pJNZMNmhzhoIrceNWRifz8n4BC4OCA3wFmVJU9DDAxACk58Rzi3DDO9XA3tkFIeavUGhb7eA&#10;kLJAMVhvOnT+CiMnWSZtjfottQWm0L3CUTSBhGL9wE4hZ5FW3h1D1BCd8+UboRQouCL+G+PAuZd8&#10;lkMTBiiqJC/TVcvp561nHqRQloBS7oIVA26HdYn7cRTigj2K873NQVlQheGQQYx+BRLN1KCGpiBa&#10;1YrZijiYJd0HQa31oOKsR+kg5Eahi/jc9Ed5wlGp2zOlQkGUW+qVs7AktchcNCvJrMxe0ttUHWmv&#10;YdfU6lm0sqz2XYHzLWO1IYnGMTeR3xKkTqHRsEdcVwCAgZbMjyk5RDQd4XFNw8i9GhOKTm/TNM0K&#10;TXZQvtJyx3H749sMah0rap4X/HD3VarANK4xeLFozcCfzSNm7xSWd2Ek3YCNFjdpa2U7epXdVmaM&#10;wR4zZJCfZC7GkmX20IxnRjgTNR87jp88SPVHkxrT3CUNljvnuRO7L8gJi12tN57Kv3MkOYDeuf61&#10;pzatjV26qR1gWMwO4MI9Kp+7Yc2qe5LGhXsceNJp1nSbhbtTtpEFx/XE/BrwjyJSQFfpvgwXNVk2&#10;+O1q5h6EOsn8Xe+pacVr4oOP6iuzpyA3qFXecMOCYc56GCeFNAmn9DqeLhV5gZN7x3UvGI3uUCxz&#10;JyI7x8gQM+GJPByS5t74o4CfvNJYGyu/Z/Masm3l+hwzdGKQs0pmixcaTmiNAWgHrYGgGq4U8LTh&#10;x/C56R3Rtnzle3Qw6hJKH1HJarbLnlSeNDryernicaajor7nyGOiUhoDIFKoDtbzRQFrsN1VQnGs&#10;ia2yiKOAvHV2aXJTV8sB6sYNmM+pPHXU6ALIJw4WQNsRBtZm1Y0LcSz+60U85Jw17Bl8L1qDaihM&#10;Jsri1qGnAKRwFADJnjh+r56x0KPcIGRYpQo5qcYSGlzlwILG85p8u8rbwrx+Jp1Npv43Bo1Qu10h&#10;GSIrnHV17t5N5NarFlAweSkVUAgsq7imeCEjr96zmtCQJZgPl1TLafJ1koJtaTOVg3pgEq2BAwEI&#10;BYHkMswy6IcCwWtMWzCvgHSQ1bx4Eu4qF7d6sayhZ60qWM1pfskjdkL5lsLXiG+bIB4mYdaKSuyB&#10;HludawXyxA85nco+TqZCco0Zh+LnOhi/3MJa3JhazmqnVl+AK+1EwD4TiWVhKv5Mhd8zFXeezGjI&#10;r1Y2DP7vo1ivtHbOt3WtMtHkJCgQ54Q9eb2kUBdkoqMgT3/UU2VvYbFLzCoPCCW179jhPHIJ84zM&#10;OGktKNNaRRfdhSltF7XcYIVz5BJGF6YSsBCtvffUCPXGbvhbYy5zPxyVonkU5LHDGnxmUaIjjg6Z&#10;Vk6Tv3MGAmeqviYDpGbY0+yGgclToeZkR+xpWklbbTc54FGXrEmyh9osC6ueZJ1VCvwc1thqmIvb&#10;ewEyL9OqKJ1/4w4VvjtFrXsPH87jsSee2LBtax7Bruu3PGZd68oNa1PaunDFkkcWPXr/3AfvuO+O&#10;e+fc89CCB+dGkbtq0bK1y+YsfmTH7h0hWo8/c/zQiUPZqv/f//kbf/GXf6V7cP7/l3/zkx//yY9/&#10;98f/8/f/8Ld/8td/+b/Ig3/60x//ye+//msvPfP8sQOHn9i2fc2jj94eonXevO8P1Dr3+w888N3b&#10;b//SzTdfevPnL//a12+85bav3HXvrffcf/sjc+9NReujCx9avCItZB9ZsGzu8jVLN27buPWJbVt3&#10;bd++OxWthayH2gXh2P5j5VrbF7tGCNUGG25WIUzzm6wLmK80RjGOJyJBA2yeddjTGzMN0ZGVyY42&#10;5S6U03BHmRBiQSkSoJADmTEblTG3joWG7yZ33TLrfBMwEL9HqnHoQtYEjawmwXSRIcEl4Z3GUVRb&#10;kbUVGPTToALI0XZRnkIoLE/0B86R9JfEsn3NM7GWLd06miKM/LfbdvkrbDyVHOer3SbZ4KELJHJ5&#10;knx5d2UijN5H02YQSQauEkN02vR5tOUnkg5CUtvgiQACJsddrTFHec4irp6smyJ7kuZDvREaEKCD&#10;MgiQ9DAYpU4PNfKgQQqSCXGkZIesMe8lk4fz4Xj9xPsR1xqpE4cNmGQF1LOpYcuSHsXNyxVVYlpD&#10;PRWFc2Kwwf+AGSglbXEa/IBaso5w3WUUME8hO0ipxjzZNkoZNT3REIEorceDCr2nL2Un8ACn2R9l&#10;zFW3wPyEmeeRWQSNMyVcujmZZ3H1czlthIF3kdHVBCwHESeoMM62haytWcy+N8aVA7S5pdGhj6n8&#10;2KjLiarIXIbQhMuA+nCMUBk52dH+pKzI1NCS4rdW9OW8WsAZ+iIrIY+qoxmNgmEMkEJdFvaDowiq&#10;Kg0gTqq5kfRsb3/qpuByy8JNbHY/RyjImtDY1zRQPtDmrn64U8umnTm8ClNzrQjEB69LfwsC2QLF&#10;QoIRVRd/MtMGYd5P7rHh9YVL8wzv5Ujg+XMJCgMI0RCRjtI+GlqOA2h0rnq22HXUTzbAJR61uK4s&#10;h0jSC8TFLbDxxvHTTDGADId2XSmK97UVqooqh6xDXou1qyc1OdmYufNmd96SFBg8OQuXXscma5Tu&#10;14E5h9dxmFzQxqWclNte0NwyQikpaJ/xWsz4WA6JCY9nlSSqWbaOP8ZRU3rI9J8ePyazegDT8XfL&#10;UDxM1qwuBkmChNgHInZTyF91FnB2eYOzDHbl1BtJSbOph64hsQJ+Td+4csill6se7ypd94EcZ16c&#10;waiJdHzLUx39Sv7ZDF1Z2RYnp9I17LTosbcPOoWqdqc5UzjdASlaFpSS/uiN7/Y3VLtsNN6/ncP4&#10;8ci4ghX7s4NsD2puTE8QNy8LpMv6doWfnMzMVuRlw4dpiGBpQKq8vIhI2zCjmn6FCBO03zWTAW/J&#10;iUt97yPe7qYDTQoSnrL5uVuLzWqio4dI1RasvSNV7b5jytWdJR+LjL+ZGgF/Bi2DnNyiZdLyq4Wp&#10;bNy4A6LYTw+hKdMnzObidn9nx6e0Z/IrqowO6sLkzizj443TDY40tFO6i21NmLvwck81eTRNG9St&#10;MR5/o3Sr05vYuMk4MGfTMd0uR5uJhrIaCCWupoFFRWFWNjKZuyawPLbTNYziyON7Fi7aCIOpgMXV&#10;j+yYngVoGbpJdStniWuWB+BKE9SGJY1yB4vLcbL+VAw81orJUXU8QzV+PwTnKiDfgKaZuqpv5H4I&#10;1VhPKIUIXo0DE2xESU7TUhCnFG3Zsa92A12QW2nSxdAUeV8vdgX4xYoJm197Rqh5zDAmJkcbnDMq&#10;oxsL3PjlYrc7WgrRucM61foVBadZs6pps6QdvXbdjwjzaC9XO5UG/JWRRglXVq/+utCMWD1PVWnc&#10;O9UPCxMAkBXcFkNRM1jERMWp/VmkYYdZLqbBA9FAuTk/Ibddx2SVi1+si55pdEU9+AA71WsI7EeJ&#10;7KDfKkXuP2llKsOZJ0OeBRbp8OTPUtzART9QzpJE7fASK5/HOdZKJiODclvImkeY1ZffeDOmUGFW&#10;MWcKVEzMn7gig5yvKHbNPy3TRZCc+uSi0LxS0UEb3kSImqJle+EAOaUhc1LltBEMv0OZde8WbKwc&#10;ER9S7Z6MozxT2CKaHX9iDuWqtBw0ELyXGQpb4I5tUpXD+ZlnDqMLJf4rQ532uPTzGXhYfnV2w0vk&#10;UuXcJQDKCKthj3A4+sIVU2HbFNEQu5uW4AKTV1C1K7vLatKL2opwoSmIurLkIeht8YBXqKc8VfMO&#10;ZpwdtNZBzz97+OSx4DGY67Ye0ce14LyWTm1jK5WfR2bDgSDVk/nkFLWeOHAiPWDCkB5Pp9atTzyx&#10;cfv2TTu2b9i2Ze2WzaFbV29cH8i6ZPXyR5fOn7d0/j1z7v32nd+5Z849jyx6ZOHKBYtWLlywYv6C&#10;FQuePJDuMgdT1Ho48uBfe/M3fue3/+onfw1o/cef/vSnf9ai1h//1u//z3Ctf/d3f/u/yIP//u9+&#10;83f/xyuvP3vs5L6duzdv2LDk4Udue/Ch70YevHjxfSlwffDBW+6++5t33vn1L335qm9+6+bv3fG1&#10;O37wraDWQNZH5z+QR/DqwuVzsWKat3Ltsg3bNm7ftWPH7hCtT+49cjDWwQdPHg1wDf3uHpaMVLFr&#10;kBI94jW7B/Z07TCVblxiCDVtnF1587w1YKYeqwyJegEJTX7pEsxamfWaVFOxUD4tV7PzYeowpr69&#10;KykRmzpeOViMW5KhpwslTCy5ruRNFCGjTxvk26h46V4uFQz2HgljPd+JEYnCUVrSDXUW/5WN7FuK&#10;V08mMsjek+zpVKWWziigqbckuN0vR4XSYPmgKUrgiMqswsLiuOplFASK1RtAzNK9IMMmy431DfVK&#10;mEylgB6n8F7kUChVZXVaHFdFL1Szyyt7oX5mKEgn6Sm5AKLtulaaFBjskCwB5FK1lPmuYuxRZ9tx&#10;YzclKz+Emi01lLsQtjlhpniioXw5hBqrSpSVlizaHAnvJBeGkJv9uJuxPqgtw5v8nDx4tHYNLg2s&#10;BQnihAmcj9S1RziRAz0XGY98b2KsdneEYC8BWL4XopXUL28ZjJbwBnShMWN3uyyh5BGJXeAP9XoV&#10;wAhE/WrukTRMwjKH+VzEbhQ1OeiAz2fpko42nmf24RxsJ3x1o3Nlzw4gB2lxcs8d8Fxq0bhNXeh0&#10;1r30ZaorGSg+qXcRE6YXl9tTpAdqLS7tmCTSHYr9SgbaQWR6OB/EZsxAJPdjjql+7Mg4CI2TqG9E&#10;n0lVLS7fEA66iAmECopK6mrr3VYQw15FMMPSUWysBBosN5WU57Dbj8TSMmutRzFzjiF8FyrQzPMC&#10;FdMK8DBFzh6kcMg4nji7Rd2uKgBsrVB6QZW8iplnmTXwzLisXlkQQjIRcayleVg7AKnZLpxju+zX&#10;GTjm9/oFDNGE7+33cg/WXDR/mjTDjZI1NhOyRsfu7cbPujqpfre3bVr+0GcIpzcudz6cizss62Ym&#10;6hSQuyL1pnNsTYV4mh0ilgJZKfIC4yBFcXJ0skxdwYh0JdCs0ZiBK86r1ctO5s5hyFjwc2FzxR0s&#10;UGT65KtjrxDftQxmaxnszNlzYbaMll3BsWXdW5qehRoP8NKqebz82kuvvvGqShCU0l2vrN7XB9ha&#10;D6lOSMIU+iZIsLXskD2rGzftaLE0VxCFTneTJlYyJqBWXbWG9tjZbvqS+32McMZzDC9CgLetDyZW&#10;SLKANqf8VCchKc6RTMkU5RkdoYbY28wCRF/zg4VzkUhQPzxdXAneXiYyvBCnrY8oD2auX+glhSue&#10;VFzT/BrV++wyJe2B8eW6raIvmf9s+hdWWWYqqibPrwZHFbVaZQ2eB/diUy+QngE8KJbhXjFlSbrR&#10;u2O6GngTIZuafIZZi1xMSG3Db9evuIoqF0D2nVGBr44jySk+ttBl5Dr9ZfgnK+4oG1QkP/k7ZAuo&#10;jhRfmElbW6LSLRu9YauoQMIDr9rvwBtHNTI3PqYAepsZZY06dmvCcRWSoxptb/pLKfepx6xuAvif&#10;F+Uq1yogjCn06GHTvUlY5e0m0naGCLqYaUWtgZGv/fBNylis6QU5MxTkyBovYYgwCltcdUmaw1EF&#10;atJOtlw92N5KVNN8+VmqM/iwDdKTtHrtpehgn8uTrc+kppS+qSRQ8nt8jMpPpgll8WRZ0Oj8y9A2&#10;X+B+3e/yCCv2pI9OcUFQTC1aKUO1JhFUAhPbxVwf1tGeE0QTfCXzpz8w2G8QnpJqfQBZRUyBJ84K&#10;B6fXEdJV5OXoTeSciAx2rUZQpevgxkqPDeyazwkAaevgtjLtWU/dQEXOk01s4UlR2KgGLQWaP+G0&#10;JACGkcbIVj6PL306AlKoWvv61AUqePW1H/3ohVdfO/p0MGeqAGKCG+VzloUqh4NdC01PVU4s9Vpk&#10;O2pie/yiSwfEClshNPLYHkBgbQTDAZJFrULzGd7jE5sE6gBNBKbAUgspNeJ5Y0TwxFu9GTBYGrrf&#10;AMX8tdWbYTjb7qX0OurqavcF8XaznZIEDNzIoHR0ZrMhTxZwToOlNLcIFmJddA193KuLERYVzAx6&#10;ncRA47MR4fW9Bk0XFaKPfir5iiZ+qG4v9gay9rIh2IswgOlbozAQKd5CuBdGv4qHUyXQ/iLvSlFu&#10;XcVa1Foz9BMdcWQA0NxP7T9+NFZM+44c3rV/37ZdOx974vE8Qrdu2hH8tzXNWldtWJu2N7FiSlHr&#10;/fMfvPWe21QIz18+L1ZMYVyXrF6y+8DusKy79j+ZCtIf/cf/8Ls//oO/+dvR2+Zv//7v/uBP//i3&#10;fv+3f/v3fytFrT/96XAV1qfpr/76L/7r//efXn716aMn9kYevH794gce/E58g1PRumrV3IWL7nvo&#10;odvu+P5X7/j+17/29Ru+9o2bbv3eV9Kj9Z77bntwzl2PPHrvowseDGQN17pk5YLVG1as37x2w9aN&#10;W3duf3zPrt0H9+07cmjfsT4OnAjx3v6TCCAzBbW5t0EuedYi0pBmQ3ZLMNraA0Y7m1kDaHeaBmdN&#10;y5EUeMsWq2XPI73H7Q3cVZdbFrR0a0U49QoK9JritgJjaiYH4dB/1uozuagGnW7hJQHIaKZipOEL&#10;mli8++hh8xaPUTiU3TdfIR5QwznRFwgCDWEBYKHaYC0w6sie2sC0wW623kTwNG5pGj578yTIbDDR&#10;TVROwy35OSqC6D1AcEO51CAwizd85MYMdaxpJAEEtUzYTnS5h+chzUySnkgFGq1ksufbHDklmvnF&#10;nLRVyobaM15OICrm6ZPFBo3XDUzzs6o23JIFgexqDWKsTOsbp8AdCDEo67zR7AaPxkMWTxp2Q/Mq&#10;h+62wQ7aw7bwZmAALvGI7HmjYd8UGRd16D7qoWKwpORvUKPGf4Lbfg4BtHraInYYkob+r0SfFj/6&#10;9mjJJW6exYMsWV3nwwwg7sqmwI3d+0ZGtXmurEWx0VYpIAPAdde+eADjBM1lFItgy2+3uI6mF/aA&#10;YagbWjnOnlEeJiMmyGohrq0jhlp7zG1QGQHoRKcTOPZjIXaYe0PoODMy5ca09DHbf+yRqifvdE3O&#10;KHA1DKdeyv3GAOxO8inKaVhTWyMk97ObUZqFgGaUwHEuo0SwoQ+3ngkFacDev0OWX7mB9WzCEqaH&#10;EXY9WovW9IWe6sEIyJz8FQI0HQmB6bSpz3CNgqNta6MaqAMcJp9/6pUqOXuB0k814EQKyCA754v/&#10;kO4+7cnBPdurUMia89LVlusuN+KcnMFXVrDhnsXzqHBZKHIMQVkHjx8WsEHJdoZwLw+tqeoSkS2A&#10;vEuQN0tC6qwJpo1kt5BJsyS+8mLO/dDxnAiKhknp3eOkntzCRa+11m5+bJt41YxnaFbzGvq4hKxQ&#10;uS2unmCAFaEFPL1GrVBoim2sbAgdWeGnxt3JS+o5FyBtjQkornsK4KeXknMfs+LtuLdHyOxFIiG9&#10;X2TYlRNHK1aYk8n8xoR/ZqPVGwfijqWsjLodyLJE55cs0VUF58Rzc9dxOv+m1KJi9bivcW9i/tyO&#10;OM/Egyr7QtNqqbSsAS9re93CXivkI6Mx3u7y23TnC8/EYykrLTdjD9W1DhyojoPZMp2Rt3leadFN&#10;UUrGE+vpoUym/JWDpJMQ1GiPirp0toCuorlqL2URi776rf5ngpCRMhBIg1qHWMbcKFO0hQw0D7Me&#10;oUsl9Fd/IcNLq5L22zRSqoefPDMQbqiduy5N5QzCfjNu9v6J70BPs5tjtzzbFPEzqoEW+mYw0Qb3&#10;Hi/SoxV8orXEHrPMiDKuIcVC59WNsv5q0btG9tLCH9PoJAW6k7rPsrBQ80zHx5FzISlmyqNJnxTB&#10;gplJrACxQI9ux05UI5ac8oAcNJaf+acE5pEEV7BaIG1uKzeCUqZ8FF0MuqxNGXYds4u7gF6sBolg&#10;E6OilSjeQ5/SGEBNrFlF9J8GVA1cKadyQFilx82oNtjyikRZCfsreegN0sPzJ5iwOUGY2AqFaiJQ&#10;YXBluvlFtNzi1dfaxHsQBqSqxx73Uk2e81BP0R1z1CQOQhhtXaN3AhhBY4GxrKyEVohN/JmfTYeO&#10;Cb9UP0xH1lbATvLgvtJ+rSnkQXssqdsssyWvjZSgwcRvqnMTvQ+tLzpTPZaa9WjbqgJdSdGJ/2w1&#10;ouroDEKBq963SEQHqRbKEdFvi07T5qflr02dYEwdwgzA1WfKHXqZJmlncw35HUeeQnQpN9lRyyGf&#10;C2/ciphaNCluzfOgwQLOo+mD2orO3CkV6JbhfGboVYV7gvA8JmZ7SFD90hkri8a4haxtuvPqa/kn&#10;3VnFpZlpGdI25glqPXwqWaooqPtT8TBIFRUxbWm1ZbJjrWZAOTWo18LX/FKX3OeefYdCBQcaXEqS&#10;ABJZ+DfxqwX3RZsvv/QKtsi5Ws0D4aZrmoEJHZew19qylovN5wCgcVQSvkZXba7CqtfZuNvYhqRF&#10;1VMD009EqG2aEDAMB2phtqhVNvjpieZWTa6qO8eWv5rzKCvdlJW63/ZQtcC3amTCR4taa4CsnhvT&#10;Y8UAlh9kKlvLWoYwv9e9qacQpyjakKo/KfNcyIq9U5ru2HeHr2sX3QMnjh5KXevhAM59j++JgfDj&#10;j+3YnrrWx1raunXtY5tCtC5ds3LpmhXL1qxYtGrJvXPuixXTffPue2D+ffOWzU1n1Pxcv2XdgaMH&#10;glr3HdmfVfU//fqv/94f/fHf/N2wXPrzn/zl7/zh7/3P3/3NoNa/+Ms/i5/w2zu1/uGf/Pg//T+/&#10;9uzzR48c2713/45Vq+ff/8At8+bdtXTZIytWPLpk6cNzHv3BAw/cdudd3/zuLV/4wd3fuf37X7/j&#10;zm/ede8t9z/8/XmL0qP1kcUr5oVoXbF2yYbH1m7cumHz9s3bn9yxa9/ufUcO7D16MCZMAdJNBLJ5&#10;ZKzCSB8i7DiSlDMLqNubNWNZuYhBzQTXxc7opO5KFLIW+JGjbaIRo2C1JUZ+XeKLuyaOkcQ8l6Og&#10;KJmFxql8uEE2nqvdaweEGJLaWhoUJE/Gg9m8QxEXmbylyDU7iHMv52UKvBE2TJebrmljgNaAN6Cs&#10;Rp+mkLELHtSZFJz8lQahZRftRG/pLB+ITqwHU9z1cjpu9Z8dw9aJ2SKoQ1SwPZmm8mIJKJtnlCkF&#10;aFX1asA3gWFK4Ky3tOAW8tNLIDxryDsUVjLkjXR9NE3TQBm3RrraKs4c4YiFteT4DbWt9XWrM/08&#10;+GHQiPulvzgCHJJQkGIPLB/wumgBWJlnYZ6dt3TUSBUKmVTBgMMiawHEHZI8Gz8QuBcYlLIAxyrq&#10;E/g1rlI1PWk1OX01AsXe9aSlh0o+nAvXF8cqqa9pdGugUN/RBjr8tb1VEVw13Y43e1cYVK8C4z7D&#10;/CmRDgotVJaqym5dSTmVddRhRqDovOLnYLOB3x1wZ5SRZfFnW0RUMCnd4cyU9TVS90PK+UxeUyQC&#10;0D8PCyIrYJkDhJupre2szlobuIKBcEUQUSHS4Ulxqdi1YmZGb6JJLYjtcRq/Ek8PrqDB7sSxezpM&#10;xQ7RlB7yavZ4wrUGCUTe70wGDo0OMQmw8rwSQWLKAYRInXjjWFbd+NLQ0LXCGN1S9qYsgX+9tauI&#10;zokkzstN1MQTaSYqnyH3BnkrJrH+E70Gzufd4yoUpFecjJOIeiRclO9OTlTolieLbNYZe430ekET&#10;veWjA/ygi1gNvftzqmAH6mNtBStCXYMRMDwJ2pDgTFlW5K9Fp70HqcLQ/nckbnpZwaij7VAzESYj&#10;wHu1k02fW0LPwhv84RuMUh0AFFRhPjkIcGMySjjBCnhmmcHZ6Ugam/PK1LLUXKkqIAr8TOMxaZ/G&#10;7lxrckyjdoDX1DFInGkdchUWeDXPPJlY86tK7d1XaFpElHut85z77unSrU89H5PpYFqqWG1WpFy/&#10;fX0AVJVzP5uFMet2K37tbJRflLMOFytWThjj0SK7GV5Srt5xoNnqREYqalLk5jXO/NmlOdkkY7uY&#10;NoGCzkUsjbzIDnO9jijFxv5CqnEUtap2yXVUwTsb2LzG6g92liEYVjMM6tatAAUvezqvpMVd5Xxd&#10;6r3f1Z1Kt7bGp+CQGTs0Pj2XKdfmyt/kbI45E76pT6TLctcZYbddOjAFKFYtDNSpKz5ZSKVVbUyi&#10;zot7udtQCV6eKRQcvVi7BwmW3Gvg8xu1S2CaxfZn7rtuOhDCI0tFYyEAbXfwqZhZe6cuUKqvTUcO&#10;WFgcWIwXCuToKRL0mID2Gyu9sZi5W3B3SUi/zIdZo3s1wO4afstUQNuwfLB/Gr+Z1W00nslQpBqo&#10;RlFVecW2fum+g6LNmiA1WVpmNqGGBdowDbHoscNI2a1mb0Wt8LEK1zUMqz7l1TffePWHbwSv9jWF&#10;hc3e6tYr1EQCXXFE8/Usgw6+0QV7wamDx2ORGA0//gJAA6M+5mEnElmquu82Src6rOE30tM0aKXd&#10;azBLhbXT3vr/Y+w//C49y+tefFRABQESQoAQHYQBY8DYGIeQGFwxlk0XqJdpGk3vVV2jPhqNpveq&#10;PuomyUlOzklxEjuuceyUcxKXJOf/+K3vd93PHjnn/CLrsz+v9ux3v3s/z/3cz31f61rrWpfxBtBd&#10;EAs9C5QV2WZY2mqo5Hb1w4B8FnDqd1SMDvNXBwHcm99m/L0QcG+lOgW3wEU+0wpbSmrzfqhabHfK&#10;7RUDBzTlMMqx0VgV1No+mlzQ+h6H2xQ/q6weGm9CKfObgNtW29rwFtgC30aAwV4DN6mXUEnU9pip&#10;Fhem99lQcQCTwqhC7n5Xu4fiFjEaowBq+gkHTkQ4qelUjMQsYX3qhVxfHjUNjhg4dGueRB6coXj6&#10;9ItHgbIQrcGovn/ImIvI+u0FpDm2OgGV7cuxccywuxCwoFbgpcB1MMUOev2L+9H2q4WcLEEaz+i8&#10;k9FUKt3C5Q5Tu9nGiHnQzXLrNTeaLnyGoIworCbcQuFr27Eq3Wz/K83WR17BBBIUnN/b6mGOtkM8&#10;Kw/ILZEbA9raK1002zRDDjutYpX4gpkB5G36ii4CSTq+xDbdsVXPU89kujhjPLYUHw8apFp8o2Sc&#10;PLQW4G43EHfvdJnLuSCWTgedU8dDtKZDrhkOSNp9Rw/vPLgvSY6dB/Zt27UzROujT6btzY4ohO9/&#10;9OFA1rseuD8+TGu2bAjRuv7OuC6tnrtk/ryl85avX7ZWolUD4TXbdm479lQaSx4Odk2m53d+99/8&#10;6X/8T39tp9YYMv3pf/rzf/vHf/Bv/uB30/bmv/zX/6mo9b///h//m3/0j195+plDBw89sf2JB1ev&#10;WXjbous2bVp2z73rN25ann/evvjGhbddu2Dhtddce9Xc+dcsXHTD3Pk/ioHw0pXz121cvmbjsnWb&#10;V266c+39D9/z8OMPPvDoAw8+9uCTe5/cfWDP7oN79x4JZD2clGdONnrglv76Sqp50/BtbGyzbGiW&#10;YGgB28l0FzQLy5pVRsJkueaiZijH+u5VMEJ1MoxaqaEIeqOWJmGTed/BORD6ZHE0DgMgVVRTOZbB&#10;pViOfTobW153MaI5ai6fm9PI1EpAISRrYa0C1Cy+JrxlsUaaXB5DZmwAjMa+wR6EC8YWNQfK+7M9&#10;t4WMTAio1RQJ2jaDWlZzuVMa/3SVL6SUTDDga9MaaxRzGKrOsmEMyXHVaN0Xi6i7u/uTmKPfbqgH&#10;hzzL1JTdmhi2EekO7CHNZWp5CPCad7ez30jitJQln+AKOwxjDHNJ4govax47SCGImoCZ4L04kLd5&#10;r9d3JJLFgYZ0JoMtUS5p1icF26RCdOeXYhouXIVMZkmMpcRpFOOpRisjIcIfRHGZDa/mJFobsudR&#10;FCr9pXFi910bCBUi5q/Qr+oqbGPVan1VmqFJw8apyqWWHpgg57pUmM0pV3Sa9Uo9+dHUiqfVhaEn&#10;tXZh+BPzGJTDM8ifxHylzX4zhjmvfEgjs6JZ+YERgYlhCv6HeBtsaScbQpDBPw+WXgwwWG4hq5a5&#10;3I9ACDvcUBqEErjKTE2MIiUNiI2YOc/znl6+wiHkfxYIKEwdXkQ5gLZI4QbxAHI3EatNevLOkOGI&#10;ZoRkFE7QnBcjW6WBqnDIR2ubucpBrSaMWUP0jR/ubvIh5pKnoLZsRo+wQg/GROakwEzAzzcWdcj2&#10;qGBMv43wY8hBBxXTcJ/Bx4GcsCacT+7cctdEb1qtDJrr1fzTTI3IIXMYoYpXtjL+5hGkrcB4iBcg&#10;N4bavPQIiZvWo1YsYOA+FIPiDcHwU1J59MouVZtzz0flAwt68125WFAxCrz1ImKhsH6MhIvJJi5c&#10;halOm3GDcF4vn34RNoZrCoaJ7X8c9ZSimIqCmGpRZQFAW86QKxGblXZ2URry1EP0i2JpwmLAwt3e&#10;bl2ZFb+MvaDNafuepqKa++vNLiRrZoq0WpBqWWXsoHQ5zlh1dW3taDEtf5KZYLVCOMxg9bCstCnm&#10;Hjz1TNCp6SRZTXCL2oFRkzx0wgGuNtZSyMoiAwau29OoIK0XPWXG0n3DwK/ikYwDLGgmsMxw1xkp&#10;x4qJOLVKSLSgBxj3rLMUAJ5HLgCK0vnZOcDeMUOezejlnzWeyN9OM7ZOsKZ1TBBMKR6rNrA7Gkk9&#10;Fw1wTj+n65gJi3pBZ1ZQvl4lfLNRTUM359h56BrFQl2WXnJsuI7xK4BBFlhGL/p8VBWcBQObAc+F&#10;M1pgWFz5mUL5K77CO7raXcCYt3xxrO8Zprg1YzfBipCnGaWmg8dy4VRnFR1TFNTqJlKnhtFhW/0w&#10;iNpvYcNtzFP0DmbWvNCwAZBcyJrjTNDi0sFq0+CHyEFKs4na8qVDhSEeHpMBb452RpC3NJk1SyyK&#10;0EiJTpA13oFY00G0jsJj8u+ll8eOoGOTqS4i8EndNsihjk+Ni0pQM26Tx1smibWssKxN5hYeB7XS&#10;2YXvBSIKNQmc2j3bLXs06zaxnlsPJ84Dx+w9oa9EV2PXXk5cRYb5+pQwxM43Ib36YVfCUbibKP3F&#10;V1Llji+x9k68uTzHVIyDX5QMLQeZ53m/I4NUtSWvhjEIg8uQRXNrjSHIaMKQRBq+bZRGDs5s6kNT&#10;nOKxodc9iuCU9pwa0CJgCW6KC1dJMty8bGzrQ88LSbUCtBJyDJ1K8vL21WoVAxf1tEJTAlaOUDhd&#10;rCeiqcmOPW+tINXLigrVgsNSmFWBVSQsVMYeOQxcCM88gol0/eVbjmu5VNY0qDVWTHKtgXjIgPN6&#10;UGseJ54doLK6XfyxpB4LUAs/e5o5hhlqTftWn8MJZ4jy3LpWgR/OxaMxDH5NYtQg9Rb+ZjTbFwcC&#10;s11xq5Pu5ewAcQT2B8/xeUkootU0uLHjSADYWPX5VroG3U1vI2EgxS8VUOfDqcEJdwhF0ppxGQHT&#10;wEM7qSEWlxl+Fob65R5Jj6povmB7poWGcFerrFiXVJxNYvsY5kx5Qx5Dqv509Nn2ia3lWitv3Thr&#10;C6TBALC2kCC/zbGlhjPdZfP5eUQPvPfY4ZzvwRNH9xw5uOvQ/gDX7Xt3P75753Yf6XkTH6Z7H37o&#10;3ocejIHwxrvvWL15w6rN61fHPXjZbfOWLly4/LYUtaaWNe7By9YvXX/Xuj0Hdx9/OgVO6Yl69PV/&#10;+OM//nd/8l/+6+jU+pd//Vf/7j/8+9/7o9//3T/8vT/9sz/5nzq1/vV/+8t/9W/+6eu/ncB8fzq1&#10;3nPfhqXLbr598Q3r1i++8641GzYuW7rslnkLfnTTLd+9de7V19/47dsW3bB8xfz5t113+9JbQrSu&#10;3bRiw5ZVG+9au+WeDXfdv+W+h+958NGtj+98fM+hvbsO7Mlj39ED6XMTmBrS9QAtW0Fi+RmW9eDx&#10;/DPPkewePkH/Vbsd1C0GPBOIW/lQSbOGI0yMqedqn9iuitu1m4HLa9/JcxL8RcJ1fVCQOaukHZEK&#10;fCZCJs1XnWwa+pO/zNY49hueU0IjSWUuHAjk9mNieFSU1fWugj23UoMhbQOseEEpypYsG6MHrJJX&#10;KTJBptqt4RPbWHOqrc1oZNXOAbzy26/F9qPcqdAdWgOvf4K/0RI2MK9EUDczUWsWYogCiYWKwaQ3&#10;LU8aApuBn2G6EiAazVgZxZnmdCC3qxM2g854lporDQhBZ01ak+4OKZyzh2G5i3tAb5lu0v0o9lfp&#10;EcU5jYxHprb5Wqhd2/myhatfwu+nlYqeRYOMToAmYg0piComWoCNKjdmDSSa1C+9gKbL+MPiqBY1&#10;FbyB+hLtAZ+sQJvwnopukWQfxHaiIzHwsBESGg3wWZquBCZBjJAjHGwLCJtz8eeANDlUj7bj7FcY&#10;1WH3NTHwx7JqghwSPcfI9Nl00ynSriIx3wInOdX1Mbu8ZGbue9bJgHI/MsGE1uKiAZa8Uyp5GDLp&#10;znDC6/K0IsxhvOQ0LnUWINq6PiM/cjT0OKUxD6n03mWQk6YhHA0BvKipqLWggtk7me6YAxql44Tg&#10;spG9zadqzFHHNdCvVigvvFo7Fi3BbFg1aJCXUjaMUDBwBcUgCZrEjspK21pZoFL6osGfZMJw8SmY&#10;BC0bERZoyV4Wvo4avAlyA6WKDYqsSnGLflszr0pWU1P/SQGt8Z8WXA5F/eriOJ1sRY45b863t+4a&#10;GDa1thpaj2G7aq37EM8LX53wXSsMZ1myXO6qUBiS1K5mwUVJFRVbCvkCzzQpsTJZ8pbG2uo8iVHy&#10;uiQkY8g6YCLDMJQrJX9CgoAUpEpFr2wLp1FkDJOk4eiLwNK7b2QKRrLSYBpvv+NHcr20siOyLyvY&#10;BZZMxJSAm3A7ca0FroBwwc/ARVkMQXcmCq2wAOZNfsjVZA4RgWwPtZStaAWmWrYasJrFwbsvVRMn&#10;TtqorD1mmuipR5deYq3PzLcEDWKayE069d1x5UycQ+Kja3WzXfXvbaKhEybnYjNJUBl7Vo0JKsDm&#10;nN8zAAD/9ElEQVQZXlkVbGsRpy9gF6jKlV2dmpds5zAOsqCxO0Jp0k7ULo+KaQcZ3plTirW4KBtl&#10;PipNAbIzSt13x4Fb7imYRTL1MIx5muTiEkyrDSna4jfh2aC+c2nq5lUedZRt61XebbT5qTo8Tx1Z&#10;y1EP6FgpAZBb7Ne7tZC1GiUpxIp4RUGCH1uJloFkI+sNaBabXUbmcziWe9d0JVQm3UppleetR2AZ&#10;0aWZNKihQr60UilvPRNSVtw0k+juL3r37jDxoYdTI4Q6Ywtc3XoMDNoFx2x14Vy3v54dIVCvLHcZ&#10;wz6BRlRsdEzlAdTsdtNqGmruxKJVJjsJm7AbCsRKKYehDFaxuAxOvWTbfVpbGbezfGatpLTZgx0N&#10;CCnt+fxoVNuVnN0nqNVbdbiTNJ+Sa2p/4+OK3Zzw6uTJN7n7YyvDaKi8qG+r8bkewm1pBv4J7AyH&#10;We1uj83RGwGbl5ViV9z+NfjNYb/02qtFGXVsUpAMX5peMsFEFFiWUJ0eKn69HELlGeioXlWxbiWv&#10;AATSdgJLm9wArAq++CvpUMoktd0ZP6MlnkhIgjHgXMZBvtCvI3cjxzsDlr6Iirvlk4Vvwtfcti1h&#10;BZEGCsYUNpRmP9+lAMhdnrOQvp9pG1XON08OptRRTKtINtMbmArWFZrWK7idb7RfKnbNO4tOKwnO&#10;F9GstTLeGbRu/TDRpnLlHN7eo0cK8forLHXJXaZ+89Qc5bsAYkzM+tESrUGeYU0ldjNAMLyVR0/s&#10;6xvdpbB4bvNZgHvW9pdePP3aq61CLqqcOOvKdBmLgyEhE4+266YPI2zEA7Ysw+nR5AoQX8kBSoMy&#10;ulCgEeWeoqFQLna+PSfTGl8Z+YFXe82a1ehc0VgczJznuhmj4CVnkA1eXjcHT6PnSRFRpA3xOwpW&#10;WzY5jMK0xSPEB4MBXOseRujTZj8UcCMJPrbnyKFdhw7kPQeOp7fqocC5QNbHdj4ZefD2XTsfeQJh&#10;8D20aX0gROuW++5Zs2XTqk3r125JL9TVc4GsixatvH3p2qXxYdp076Yla26/96F7Dhw9kA6TBwON&#10;n33qf/vf/8mf/Yc//+u/HkWtf/FXf/mnf/6n//aPf//3//j3/8N//LP/9jc6tf6P//x//fn/+c//&#10;weuvR7e098CB7ffdv3H5yrnLV8zdsHHpXXev3ShqvWXuD374o9/4re/86s23Xr14STDtTYuX3rJs&#10;1cKwrEGtIVo3pqj1rrV3bd3ywKP3Pfz4QzvS7Wb/rh17d+bRbjfBq/kpgo3GI5AVfiMjkOUmzwtl&#10;64HpGNY1JHcF7xxWw0lSVnRtcmjKllGQUEoh6NfiBzKmTbyNLLXLnCIoa9hEGiOCN3ynDtA0fMJo&#10;sRBqvbJtpebUNrOruYYG++mbz15eS4xCxwoRR9jUOhmJsgm1Zj+z5A9l1FSdWOjSpHhRUMPKEqoE&#10;7hPsKeE5AHzWYSuOSEIPZR3g3DC6BTM1ySDuR+EzUY5FGiahq1AaVej9HHZZD08PZ7W7pnjN5bca&#10;jYV+yrkOuTIIjZpMAkf+nEB5dAxylBi0IIRSWNJrbFHNagveBs3bvU1UY1kmkCYETktlwPlQMbKm&#10;jcZK+OSr3VmJS9oojwivCWbZ5hYzszlJD46N3M2+2Fuwwb44rqPVawnZa4WSicFmT5oDeFBAIkfE&#10;lOv14nOcSDNMWAlfvxTWmjDFNqHOk5IqJXwK59ywudZFXE11l2oY2FURxzHWa+NX/tAwOscFyUMk&#10;7Suq/qa+I1IWjY1a3Q1o8eaCrC6HbwpAOa7KzGnjL6Oi0GBCrV61UYWbN7d8F+AtydZgN2c9zhEz&#10;jOGQRP1tUvUJJzAWjkUTemkkfKdju/rii/Kx3o/cKX7aEAlLUDMIvBlqkbs4Fixn4mZtOevDpDtF&#10;GfVRm011pRdRnh+X6SBY+nz4xLByKIR1P0YT4W2ODNj3gBiNVjnHejgL+TgkMuJ6SqF0sLSyi0PJ&#10;Rv85LK9YYaaWG34aF7r65Eq/MlerXm4tzCTP7t3NMZCPG8mauo5Bj+erMxqhSSnBHcw/wXGpnnI7&#10;pi14kdXAg9cCfdz7o1ZqNCkFL5k5ynWCl2ubouIKGzjxc2rDSx5QlpUFIdn06K0ITFWRcBGlZzvV&#10;m5ILajWsH8nHpk58jAg+7+zkMWDifiyTVh14Bf8VlMbykEY45Xvl8Xr7d/nq7dxQvmApl29gQnn4&#10;5hcKLVSFNFGo9ZoO29ZJjsLd3ju9W+lG1imaBFpgdq6U2uD0bs3dR84xn68itz4FzWJ4VKwYgmHc&#10;9aIhz02KzFsGqTYErq683z/RNNtL5oo6NpdmxDIIb5wYpZsyEzShgTZUcR2uqfX2iH16s1d8EdEy&#10;UHzKmjlibCvNWVSJQDYBwIx2umlf8zhAuG4HBbRukRT9RpFkfyOezwzhq1DIiTQTVNjv5ltvMNlX&#10;KlSH7LnZw6YemmQ0KdbchziZq+D9ONIrDGnGykJxalxz4YR5FEh7v7OjuemYfXBnLHnYemkP2MTN&#10;ZIgg8KMcxhwK9YRFrWUX5SG42WX/qAyK8Mc0R7XuIMMkAbmPhgEhOQuChGnZKcHbRKRru7lgV+aS&#10;5O65g/R2EyywaQXEAP8tkkIF6krifsfSEVSsG9Mgxttch7mtWIa8sGphb9gBvUZjGPSSBthSvgWf&#10;RXSlZBt4Q+qaD6oOebTGtFdqi0IVBhOPKRuxFpTbp0nJIRgmGCbfxOcIUPkredFu0yyPvW2zMTX2&#10;q+pVPgMtd9Mi3cvynF6YZ94GYd5vLHYtKM3BE34/lXMppqj5E2APPsySnNpZa+wERpWPhUAOGzza&#10;ww6P5WHpBB3qnytSFS/oYqseE4FuW6VU5QsXOLn11mhXj2gUyGVEi00qDy6Y7BOBHNhVrEj9IyiO&#10;HIcSZShKXH5oRqijsvu47Miw/gLjKDOm+EhJqZWu4KDiTOAebWaQ+AaPpHoxNzIzpCg93s5CWWyZ&#10;C2jbvLNHOyvZDUIMQRhU2H42JyeidQZKZyDWV6KcBWPWMqmQtcxifaoUDA83ohxYDimoNUWU+TkM&#10;meRmoxPOMYeVnUPTHn2c8mtI3nLZfqIi21bZhniEaA187Ve2F20flUHnz/MdktGkEyonHkpuGijz&#10;V3mdHMCLLwTUhYcM7OTovd6tSFbnwEXtx9acuhoql3I48cxLh378Sf4qtLXpAT5/RpHnq62w1Zir&#10;RGuPje66LallZvBPpx26kTfMSC5SYgvfGVgbgKSemyeCKJhhbwAxldjVnwBXxM/Kg/VVPpX8BFxr&#10;6p5PZooc3Xfk0P6jh3fs2/v47l3bntzx0PZUtG4Py3rfww8Fr94pal29ZWOI1lWb1y1fH9PexYvX&#10;LBWyRhu8Zct9mzffu2nX/p3sNLHcOHE4q8Y/+5f/8j/+5//035UHp4D1//qv//e/+7M//YM/+YM/&#10;+nd/+H//l/8cP+FZUet/++9//Yd/8rv/8B9FxXL48NEnd+1+ZMuWVYuX3rRhw5I771yzafOKtWsX&#10;LV1+67z5P/zhtVd95/vfuHX+tcGrK9bctnz1gsiDV6y+bcWaReu3rNyCUHnT1kfufWjbA48/+dju&#10;A7v3HNy7+9C+PYf2paI1Pkw8kiM/Qf8b7RBYa1R9kzJslncoZ0SVYtqjwbq+jWiyb5aaC07AywFb&#10;YNeXyrPJvk8SkRKtBTBmFtwYRGt/E2bgMpJH4wnuVeyRKG9orrGiHX2hoWLwUCHOmLrj6GXSxGo2&#10;lVIH+QpvclOhhn2l0bIQE8fXjUZhJNSZlYryM3Vd57DZuhQE9nlPxOfWt5gYzuulmwaYLMs3jPVJ&#10;KiNGUEfUZHPjDBK62nvkMam8JHwmFaLbDIU3U4GEvi/G4gKYIh/IzOY7DQvg62jmIfAuim6gQMhi&#10;Il8qwzBaS4meaV6pAMxdTTw87GTJBMHtEPSAOl567RXRaRnyet62pFAVmc11K8cwoiLjOKFTTrMi&#10;MRcKIoNeVkIE0dqU4W6IT5ARNPIynqhEWpkVdaNVwsc8aQhrNK/GcqTbKxsmJgOgyjJ1c+Uh+VAu&#10;uqiGVLpK2u7oBiX4FRG7iK7zqKSq4+PxswAaZyQMxy4497vqRJgfGXvCYrggJcGlW2vuYozFXBKG&#10;yZTKdRgzgXlykOVqZmn7vjgJPltdbH2mhCo5ggCqKZbyCJn8evM4XM7z4JyUROZt3FOnn49S1K48&#10;XO68J0gGr8hMlZyvFebi3gQKohePsNqHkRWyThgLltFehblaGqpzuNDREHC4wkquEsWCq+1u0jKz&#10;tqyomjdVcKKFnH7Kwml6VGRbYNnAVw5zePlwN7WZrWVvfiMLUUm8SdRK3Nx+v72CPSrVDSSSgFsm&#10;Z0sBKRAYoQbzYXA7deGC3ukfsoZ4RsUScq0oRMB+YM6BGXoX9zafBe7egF1e+K5CEZYFxySHRMAt&#10;09Ulq7Anr5g54jqqZSBJ1G2u05K7iUWYvBJXPyC8ozrsjocHWNITTes0F9OK/d47FcgwdLYsqhDX&#10;69JIvU5IzAe/HfvDBtMju2e4L7zhrunzPJoO67z1EqiKcrbPSg/MHzF67So0gKuGtM2hTB54IiUd&#10;mNqmNct4y8hxEqYFTsTEGAvnEWV1pOk0+HFCShdr/G5ZbJ5kVlCZ+UIuBFJk4J9kXclY7lbWHAyZ&#10;fXFgGLeAzrSWQhACcU3tXR9zwZGbc/IoCuiK0c43hetMgGfz25GbqFNgy3CYRbVKVmo7Oo03ZVDk&#10;I4cDz2m5Bw9nLPtOD1LsDRSv31jejAtXhO7mpOAAKz4y80XuTGbVBaeTbcw63z/Lb3pRJCfVXY+r&#10;ye0pEu5UzzEEsuY9RbD8SfbqCuy1HINcBYSDuFoEkcOIkqtLYtGd7rsczKArWXYQ3XRX7e3jdFIc&#10;YQkPm74LV93vmiMwRzZ8107GQiKLT1abWbM6J7+zGq8+BsFkmflTVoMqfhuldKPxRmA2uqdgUdm0&#10;b0MmWmXKr3Ztb0hs9SO7v+8cAmkzgBadSkUSO2mcG9fc7CxlYir05Q1TQwTvqaG+6f2etyWyTUg8&#10;mZiKuPgnlkt5iIGHemjkKZQRKc0gNq4vVxaW6m+nYKnT1YCQGi57cFi/2vWQwffCuXgywfLECvnO&#10;YTjwMo0TaSFxrWF1fzZWrPtuxa5CVjDYUwAt+Dn1pNTcMhRyyKUx0Z+mh6pxWvGVvsFa84yemrSx&#10;KUuZ8Qk7FVam1Yhl7OxdAknoF2UZT0ElDF8RoDQsdk0VHivQBVgWm8h8ChQ1W6o9UMWnXnHSCiIj&#10;VsXSA7k6fUW1sPZLfFTPMcCVDywwLoCsVW8lx1XDVbgbHFdUOdPxWisqvC9RPHAWlGlcgtEAczw5&#10;I0Yy8uBUtKbB56ETmefwsQpj6cKKLPlEVpJMCbhZe+dSyFnS9OgpoGjZqbolawY0PJnAmB5wjmpO&#10;x9Qvg7oNJs4r7QybT8zPPG9da/lSsLL+Vz2rEtxYKmtS3PfM0GzHqKNfHFh1riQnXVgL4qu0VtCc&#10;S45nb8Yxl8ccgxdJgy9vntYAMCO9i8hqZCCqip6phSvsTpYl02ImEp7B6TaGzQSqejmRRJ2N8zz0&#10;t3Qrk6kg1kkDHIWSVVdmEgKMmjsEZzwda4tjm/aAs0UYHMBDmiTq4vg1Iwc/keTB8TSGSUfTx/fs&#10;SlHrtp1PppY11sFhWe956IHN995zx9b7Nt9796rNG5ZvWL1s3cpFK5cuXH77bcsXLVi2cP1dG7aA&#10;WrekiDSbH2VIyTydOvbaP/iHv/cHf/hf/+Ivik1T1Prv/9Of/9Gf/vEf/skf/fs/j6vwX76x581f&#10;/dVf/s7v/rNXXsvqu3//we2PPX7fytXzU8W6dt2izWFQNy1ft2FxUOv8BT+65rqrvvv9X5m34JpQ&#10;r2vWLVm1dtGq9UtWb1jCz41LN9655r6H7nnosfgwPfDknif2H9kX7vfAsYP2vIFoTV1rjC6DYEOr&#10;FvmgKWqqVYhYqNYUWpchKeta1BLZ+IeMrTWKpMr6qJEAdIQ0guCEFa1LuRlHBCQRlRmFD8XsLCKn&#10;WMt8c3folmmFRKpzT79aiyP2IXdoOgyb4iX8aov2ZoK7pYkEFBQxMwtyhsmNYQRFkmUhSnY1GC16&#10;17C36Eu1Wys3JodDDZNANRNirLYQxC65h6Jp7Fs0KSWLaSJZXCRMNbZgFy/EHVnJoVGEy+Lgp+I3&#10;kghsM9oaQxEQ2iKxrmzMfahYNPmFXJ1yOwYB4xtnBFQ+WTZsFH86UGdqFxnnySaR08ddFpqued88&#10;oR35KBofaYvoySusIulrHn2aADNEjfa4yfLC7Ab6nvUgYRwuXixRU9QajBqi9aXXogFBoFUMVhFa&#10;mwSWsijcFakSgeV1cVHdhotpGxDPDJaj0sHAWYglutadCPpXDNYYLtHn0HQlotB2lZhbJa0gYUDc&#10;ckE2XUQpANUDnC5CoHeoE4meKDIt4MwpemiSYmjeTEmQye7d50AN7jRPrB8edbngeZFDUi3F7XW9&#10;LoXSyBiZYmLZ0QyZa+0JqgP0yClwSiLflEEBLWkLql6N/DwdxaKoZ03lMIyA3lH4SphIaWuWXo9z&#10;xKxDI9ApOnSSxsHIPvsA+Wi1VRLP+4LP1wiUaPupF5Br8qswYEIm53wCZYbaCd+6AASE0rZNlJhX&#10;GhQEEscSVnqSo3ku7pKh4uYyJvYmmjqL1A1LdeKIL/st5svrdcxvxWxqNGYlDLNVQizRq6yUDqjc&#10;oStR498C7+tIV7KCSZtvcTSItt3LRhA/lKL8edbD0uOZM+0qVNRaDEmlA66HGIDlwE4n3QCPx+JW&#10;C7doAk9Xs+BMK+rmt6NiHGW+6lZi97J8IFgHypkz7McMl5lCTfmnJb0EyKj/9FdDT+5iy/wpf9W8&#10;mHfZ5OpUtrByRO3WzHGUuR1Dx2GMFjVlSrlJc6NhrUQ6hjsu2Zbg1ZNJUaEdIHOUetdAkdf/4T94&#10;/R/8ONsxs2iYqFMZ2+0ja4hmwprVWUwbM+HSs84l9A50/SU67zbRvB4DUh6p4EQXd4Lp9jIY9jnC&#10;Hq4Ugs8xYiIBIJDnqCbfme8CpXxU/TkZq0n9211GPGm+zO2juoNu0LVxZuZzy3TpaJkr/r2V+eRP&#10;UAPRLmUI/qe0XU2hT+UuHq2Y3tDUqus8gM0TsaKHyYyXWO7+UVDgxlpHej2u8hjqpDZPMk+X9XbA&#10;UVO93IMc8KjVZDdUWtJgo9muDnLmgwvphFrdntgKNVxsfmT4UGB50FQ1M6ryCkrEaR6bWJQbk7Lt&#10;VwIhSHKRqjNOq0SZj/UEm1q1drTqEuXfQ/Vd50VOoTXbQ7srZLW6YXRhYIUfXse8x2Vq2Dd4jXrw&#10;GCAFibVcMKhVEMvH9g11ZppSwK08l8gVJystgebVyUmd44SyEk4nwH7lx6+/+NqrWttw0R1MvfR8&#10;3nL0rDN9mCjJKGGbJLk3FlLjAeenikvDmOq6+diRq3KKCshHOr7vITSCVs0OobNMAY+eSSWW1Qaz&#10;jJQ8L9AwngQ3VrZas56qgqVkZWXFoqhn5fCiPFUJDFqxRtS2nUCv0ylJzTRLhB92qgrQknaAo+Ia&#10;YY4llm0jCoiVRwVz1eioD1CZn6/JU3uyeMBVJgu4+n5fPGNxPIFJONiyrOXV0H5PFblyrTyEUZZP&#10;nibuRT/cNq2Sq5Nm2O44NTzS47fYu98rgg1GezaoNU5OFQYHuIpvSQTYmhWv4CLwvH6ILjh4PvXg&#10;BXc8Cb7N20KMZ5EvI11OGBnz5CSslja6hvABQPo5fUebzOaY9CwGBweppq61ow8aLF/q3xT+kSHw&#10;ckpzn2G92xentHivTS95P58kx+nngww7HPz5NPQ1HM5H4aytJyHZOG4AFu7a0lQ2UMCdD0zzpfx0&#10;1Hil/YhyVA4K7sl5CLnpJpTvVfOcGdYWukmEnEpbGuTBw985B/bUwVOxeZRzhtE9lZnK26xQVc2S&#10;i8r7AdWaDUDDkrUS/AOtAVp5c+lZfLoUOJHDOBWT/aP7w7sePvTEnl2P73oyqDUmTHenlvXBB8O1&#10;pk0rda3337dq4/qla1euWL96wZLbrvruVb/861//xlW//O3v/+Y111992+1z121Y/ei2h/cf3H/4&#10;aKyYDvyT/+Of/dl/CNE6CNW//u//7U/+7N//3h/+29/7w9/78/9ZHvz//Of/+p/+8b/4R+l5c+z4&#10;3v0Hnrx/6+Z5C364ctWCsKyxDl677vbVa26LgXDqWm+46TsBrqvWLFq15rZlK+cvXT5vyfJ5K9bd&#10;vnLd4nXpI3v32nsfuCNWTEGt23Mq++MevC+oFfdg2rQGr1JGn+LeaoNJ7WcTmozmsmdUHoyQqfY/&#10;7oV9Z+VPbi0jI9ubzYIEyjNERKyq9QxocWyzbmMP0HOldQtFiU1FN4qCJTCAHgDSDL3E/sg0T6m+&#10;knhEWo3Xi5esJbDCU3eNEpLqtYYguQHE9NWG5nXlcWXvKXd9N9XNxkA4QrvjkD8ByRD1bGzkkoHK&#10;Rud18xs7a/4EPNDetnotYGzmbjEbT3YOycyu74Wv3VEs8sFJmGE3YhA5C6Uqoh5dGWalcT1H3ZhH&#10;uiHHVlVbC6LalZddquCnUrHyUW/kD80HyzRmy2x9mueF6lgBajewjFIhdMSlboQccwMyx3YAA8aK&#10;m+ukHvHgJbVAUM2M/xSH5ZLZjQMewD8HF4UeyYvlSQxN0AbbL7eAarj+ap1CHCm1NSSmBG322jEG&#10;EmUNdkiCrnW2KvcKFI1oJzNqFYAW6R23MSb8Q8PTcPtwBaN/IPNzZDq0Dm6HG0vsUqpLC6XqM4mw&#10;jXTVTxLdBsT2wJrUdxuenLonO5/ebgrkKtWD9nHkSzqNF+vk2VhEphTZdvEqbxsMFTM891QZNngS&#10;x0Qsx6m1LUqOIXQrR+LXKQzmYuEkSecJ7X8tdKT1a/X2ZJGUxQrSRMJZ9unOSsJo9EbSIHQo/Afz&#10;VjAMep+KCYtmRa25OhkcK8nrhaZK3Hst06ztOi0pHK5OXNNhJWUY19u/ftGNd6s16PGTu2kFtVVt&#10;JLylUybJZVL17BfQC8MLilCsEZsKZ7yFnUKhJ8AbPZKilx4SE1hpAyyNwnX/3ISaebouAnxvFiiN&#10;2bK25PZM4D5uYdeuZnnUWTQNwZxs3UQXsTIhU6YPlQr8Kp3D8u3PvfgqdsGuQoOcxAMMJTmTZAak&#10;m5lCi6uBfIlxrwVXpDSakMy1YizX4k/GIcsFwSWen1kZZDhBkqM90qjN805pHmf02wRZ+YpnVzXm&#10;6JNUNDWU5M0yKFKYsooqVCeHqpxLlqC0aQ1YPaXuPUcYwTCQFXnk86//g9df/fFrznwgTYGK1wLl&#10;toqeXN+sABSfK01PjSsCXTn8hFtwmCzyE7SWYEQabdaPDHuuUWVcpcQNxJOiYhaBrGxUy9Ygq5aL&#10;6ArsKtpa+qHXHfd1pQTy2FZeuHI2U5MhcvGxUHZyB8g7nbFN/XAwYK1sgs8nzrF1qind/rblyqId&#10;i0fqVy9Ibm2CWMsC3e7gujGNyhqNW7v7YJTNbEF8bpqPg6++oFonOTcoelwbTEsZJeJQNemGcMrI&#10;6y3/0auC2pmssUmpexdwJH4spg9doKa9u3A9gzPE6m5krLfNOZLCeOGZg8fS2w8fr/y55SrqdOIX&#10;+9uvxP5NDE9HPbrBm85rwODNRWK9VUguHaJEex9k/JtN7ubevbvJo2SKq8Jomt4Msll7KzzdYtiV&#10;HE98HI1A4NDs5lINsMXPoruyiKVnTY+2SoVEVSQ/rdMRi4Jah/fqsPxBgxm0lmYiL77+aunHsbGa&#10;OOuB9daT5kkwBglRqXDzyA29mn93N+e585kpYW5aWhjZNssvJz7sRSygyHlgo0hGIGdahxSS8hro&#10;YDtMY9i0o3s1pYWJzBOHG+DVEgX0pcg5yiY0rllhyh4HnuUPvVgsOAMciTVKMwI7EWa2myik6xBv&#10;1tuVsG34CUWd6ivggj6qCs5DgfHoQ1O34dKtJlkGk1eD20qFCymLUYsYAThAG/6KmmGP1jIx86Fy&#10;rdo1kaoIn9H+KQLmIY8V/RJOY2Q1ZLNiZh7PtGVpngRPhpQuiMv3BmcGIdqfBnQad6UDx0GtBbpW&#10;pVLmmp+paA1MzaN9WcMsHjhxIhBX1BpyVGSEALh2TSXDmatqV/m0DEuJ1qK5QzQNBeXlcs+Rh2X0&#10;S+ba8IYUQmBbrICLXZ+JVDiAthyssLNjmuetXEVJm1lCwWHaH+ES1pkBs2rnGMS6isu5qHb7qZGv&#10;Pkmj8LXde/KxwZbSrfxhz0cf5IyjMmvrgBUS0AppTAJPrN16yrznn/HI6j87Ywqex2ea/MiSFCh1&#10;IHRHMEMIvciJn3vuCKLl8PLPHkcbDH7g5+gal4liVxuuaBgntKxFpzOWNccZnYC5AXyYKG4G2SrU&#10;PnkskHVP2pkeOfTk/r1P7tsT4Jo2rXc9sPXOrVvvfnCrpa1bN90Tp6ONS9asWLlhzY3zbv7SV37m&#10;Ix9//xUfvuyDH33fpz/78Z/9uc9/9e9/+Vvf/Y15C+eu37T+7vvvicXhv/7Xv//XU8+bv/qrv/q3&#10;f/SH/+xf/rN/8Tv/PFxrZcOz//7oz/7o9X/y6jPPHzt0ZPfOnY/eedfadLhZu/a2zZtXbNkC17p2&#10;7e3Llt06f+GPbrjx2wsWXrNy9cI8lq6Yu3jZrUtXL1i9YenGO1bf99Bdd9y38d4H79JA+P4ndqfn&#10;zY4ndj+x+9DekKsHT0YOjQ+Tvi/Urw59kRhmhkunyNidozpJw24CLAGnzF75vZE6amts8mFDxK/K&#10;nw669ohz7XM1V+pWxrLtcy0BEhoNYafxzaimqFZHUDrZmU4Iszt34UqjK2W6UByVyGa/7NlRu0t6&#10;Qm3qKG2abYEjgm8K39QgGLt7j2CyDl58ToGrN2qqvol0q+vrll+1WOPaZuXZJCakN/kQEHyUCEXU&#10;NPqXEGrkoypG8mNzkw6fQLGBJkCjQwDXonno0nEzWFtk2IPvrlYmx/1m1K3Z8wYoNfP/sAwSnFYE&#10;a8qZPSZgZpZWMCBmb251a1FT3o/BT82ZbATaE3cCDFVw4bS4ZSANI4NWjqkotliU6h0T3sqZGKIE&#10;Z2FZT2vh00YmfgJuK+gA/WcDvpwLZ2SivbSVARMHIIQgtvCiKDlWnk2iZOpLMeMwy1EMRG0eRFn4&#10;kNKVATPKfD6dTpEEt74OfrWa6kDM43098mDLs0NKHA2oK3AtBZfBgc2zqoKEwoTzDZu4AfulqmRt&#10;lVFTa2MaMeeUSHpDB5pcMsJZ27FaaQwk4w7SkbtgBvAmhUghq8rwskASyAR5mQYvZsBx/aEGkj83&#10;pG6Ya+LAYtcs+TY/JKy3t6SRvV9nBiGK4hB6ihdor1r47RsYfzEwzTBr7Fkxrb67Q0WsgBPSpu9R&#10;6FjXk/GliTibyKj9UsPHnI7keSIAiskzsJEul1ntaDBJhpWI5XP4IRNYN8tDHGbJblYzChD4FTOk&#10;Nn5NwBMp5uAhbRr8obAtfC2XNVuFQBdiVGl/EW87A01ZFYclTnKCjZi7OmmDWhOvt5tX7+5Z7DsD&#10;ui1h6N3XQoycOPmFBLVatWfKBZfGxLVX85UfvzpZOusF5fw36UBwLz1ujmlU+5N9a17M1YY8JrDQ&#10;q6/ZOzddI9qekfLF3PhGAhnnLPhBr2Q6hua/Q9Q1cFpeOE6ZXiZ/3ekFBqWjuVu7eOqENBoXqX1o&#10;P5iRa2PGUolNPXZutygdzBbx7enUiko/85dO1JHBnw5qbdqi9c+d3kKsxujo0vP5GPmmiauo1Vwk&#10;TF0Z2h7t32C2G33avY+Q1GMWuJoHGTUpMSrDxMvtqeCni/9wjp2lzIqKmwnqcprhahajUwu0YC4p&#10;rmZ4oZkZdLa/0fHO+9TdoeDhDbsYm1EuZYEr7J/UX2WiXcw7Jsw6UDdhVT7E9ZlLJg/ZpGRubSlH&#10;VS0w0uVgzRDVS7/rj3cBt3AnMFhXGr+a0sjocifmnhXQmsRpnb9q545/xRrOdq5dNwtnoK3IRqaA&#10;CWnDJ1IYGYGXX381z1tCXPUKq300L2Sdnnvp9ZclfkXCOr2V1q5OvlnC6oZApFa2u19kTI4H9zpR&#10;Z7mw0Y4oA0V0ITDj4lbY7y3ca9pSmpEFULpFhRrl8UjVprqqXI5cZQsKLD8xQCLKqg65CLbS/WLm&#10;UpRV1Z5p32KTjhgUvRh/FLpxjlxb2+GYka9nRwVxiZGyRyOVAh4PMTMuiVLNaM2GqNWqFh6jCgAG&#10;q6X+jUwah/gY076pmfqhOh8AnA3ISzK3rlVRXgWbRWu6tCrlhfDE+VbUWjA/eQ4HO0y8moU2wsIh&#10;HsaUiBcl1YaUlz6aGMWDXQEm8nYFpX0UvmpDK1sbyHPGoZfwVRY3XzSaburwxPvpXOqn5Z85zsqM&#10;RwtcD7j65+E7VV+oSS3cukv0GkLBot8C8s6NHpvFxmnFhHw38DIAqtg4L/KlMn/5lagVDfDRp7IC&#10;vHD4JO1taipU4TEdWUW2IVEPHg8U4rdBrXwmr4NpJU7Luw4dcpE54mHe08CY04SGla/Om5EuW4sK&#10;ajVZwj/aKFb5dYBoHs8fo1cPRa0Z5UOnwkySJGjJa06jZaulW8fl0Sq6uBnUmuLmCNmn9xgoT8BS&#10;4TKXYdSpDsetjuDE8bJkBy23HLl4lURjCTcrwoHNOlA3kcDIOtaYTZmNUBrO8RQMV+2daeGFDBTH&#10;jalAGtH588/lHDPb0Hxb+IpanSAPnbDTcRS15ibZdWhfurxEiaqonabGmRltPVQdtekT1NjaTB/L&#10;O9P2Zs+hA9v37Hpiz+48tj72SIjWINX7Hnko2HXzPXdvvOeu9XfdsXZLjHrXLF617Je++Svv++C7&#10;z7vgnLPPnTPnbB55cu5bz3rHJW9/3wfee+VnrvzyL3zl2htvuGPjnc8df/73/sXv/d6/+t3f/vGP&#10;j586sfvA3uMnj/2Lf/HP//Iv/mIGWf/H//jv//oPfuel337+xFMHDx3e9dgj965ftziodeOGJXds&#10;WXnnnavXrF20fMW8JUtuunXe1enUGoumPJYtn7tk6S2Ll8+FZd28Ip1a7w0f/Mi9D25DHnzvQ3dv&#10;e/KxHXt37Nj3ZFDrniP7IhI+eAJtcGxUguUSJ9VdKdsJJkyjEasRs9nThtEN1t1ImtYl+ecumLR9&#10;CxVa1Mqm0idZYakfBjFSxF9wNQth1Z6R7TOgqUcfK7I7NyWF7KBZ8fWnza8sodRwsuqUmkkq67Xy&#10;jTSqfRHYNYkwAGnx3C93WpGz0VKxaIvupGIG8BB0ocKdWlDmi5pTbEhqDg9XbcsPEAKUKhRukTYr&#10;Z0vpBWNCoVeV0mOnwYYePFD40SQub9MhozVR1dt0szRlTvDBKFmYLWUK/mzugHfaJ6CItKn0vNgr&#10;2De33XkTwO6XvLNPyjzkSGh/YjM9Q5MOSL6RAFHWDqOgMlSBYUVfqYesrLQTYAaomhKeqOPCRYKn&#10;NjoqklQ1RAwhe8O1aLVSDahq4NRxkyBllGooMunZCGVsxYn/Z584S7lwxatmMcwoTyrQpofBDCOS&#10;KP9cNNgQoQoo5qdBKuVkgRNExjF5tuSy7YI6RHVPqSi3qJXZmD9P4IKRafSCVLQaM7XhCqjSWJm5&#10;V9qKMHoCPMVU1nnOZAskreHPPamZ1NnDhi+t5jNwRY20lirSeg2YZumGuvi0LWfi+Oq+cvkCcTMz&#10;M3tffJVaJooDoaEyS8kRwGcO+5YyhKMeUl5XryzYVIgjD5szFTqSRGhevxC9k0qZA/gNTEu82CSU&#10;t2okqcam4zPxCsYuheXCFiwVBjMB5HCErxZ2hjZ8NTlZlId4/OLgDX6r32++t3CoAfeArDKcubht&#10;BdF5CPDW1qXEQueA9wgLCzsL9gfclf18Ueuo7Cpr4TTmUXmkUwtOhjC3EHRIDzogTMvG4lOjHUXO&#10;2BAmAErrHaSh45WKEcye0EnbO5c40gSZHj8Eslz0yUY1GteYgSVrkHEGo05+Y7JDCOZnTGavV5l5&#10;JxVYsXFqZSmMXh4T7IR64j1WfIgiUA3QOCCzIQLdF4JXGWqBq9M7uSh1B1Nap3BXwMZ87prTlV9g&#10;ABwdt7kZHwFqNeGj3N3Tt4JAhTC36rj1aN2EPRXqaGrUK5Pu2tU/MRdT4QAKi/Lh9Q12QjIPyXQ8&#10;y8+uJAVRHY0ZSOsmVdt5JwwCtAJXQk/bn/S6VGrk7cBeOejTUZ9CRiO2z73BhYsCY1Z4Vuzic5UI&#10;WlUNF6XY/jHPvQpsBDURaBpllqC0+bBHPmb4hL5aKGsZhSlRXp84cDbc0vLFpd2OO2L2cLLgWdZu&#10;8G9qf/roB2Y8TTKSf2Tncp53x+lItqmV7ViHz1xRa46/BKwBRk0HRsKXPzFd0l67vY6gU1li76bi&#10;bUrubcZLK684L2BSYAGFiFp1t3heEQSfwx3B0DU51cZ+o6xDIEcmvbAn0ayy1coBoHNNudpGuym/&#10;tvDBhBb3DVVUNktzQySdoca4U6K5wiLSJqO99CAZzEFGexheKcErP08SpP119ake7oYuRABX7W2f&#10;jcdqbVaRImLfNfxWjS4K4fjZWrmuXY0xTF2V+GUtShwuy82qKCLom6EfxN48ATzHrNFcs5ESU72L&#10;4USh2zPWrEolRcqkMUwSrhOrZxDafEQgALVochDU0BefCycXdBOgdQqgBXIJwKlutgSpWLfFj6FV&#10;y7FZ2mrxoKWFFrKGsYwqM2ES8KQQt7a9xUdAVtp5osSkfYncKTWfE/85immnWkXVoNRUKhIeBZgl&#10;G4t0NJ0dlk4FTfR3VVw9lIkmvEwHjC44RUPVCVcpXcWrU4IztQpDNCv4LE06K/yEIw2kfCajlELR&#10;LC+51jS5OXg8C1rmT8xT+ROHsUAMkXCAa7XBAUH0qdFXVXSmma4Ovo4/kG3f0Vi3ZhHI5LdEFtr2&#10;mTbpqUi40uI5rUrl/PErYhALWQuXj+RrpF4D5I4B7Ub/3HbLzVUcvk22melAcM1A84iE84biz79J&#10;vQ4StRXGTrKn4w1lPe0QgpvksEercLoC6GYaes1o/QQKVcDcNIalz72ouAoLOzl5j6SzRxMwDJZw&#10;PLZHa/FqXaqfSpzx3LMHT57cHw+rUXY73IARMLQH1CAAIY72xQ34cIo5D9udNXk++hdBw+aq0PmG&#10;pr0Z3rgxRfK+//iROAnnESum3YcO7Ny/99EdmjA98lBKW8Oybrj7zrV3bF6zOQ1a1627Y3M639yw&#10;cO5Pf/ln3/bOC88++6w5/6//zjr7rLe87by3v+fSD37yEz/9cz/3679+1be++a3rr75m0fz5S5cu&#10;uX15WtSsO3Bg37/9nX/93/7qr/+fODL9j//xF3/xX37nX/3TV197/vjxfYcP7Xpg65aVK+atWD53&#10;S4jWzSvuuGNVQGyI1sVLbgrRev2N31qxan4eS5fPXbFqwW1Lb16yav5qO7WGa314W3q0bs3P+x++&#10;99EnHnly35NRCAem7j92II+yrOSVnzoeEJt+KlmJsp2kI05VpmV7RJXAHhERu0j+GWRrBCmWq75f&#10;nXDL6OFdR8MDeZi/KQequWI+xDTnUM8iQZQj6u5uQEPkhJGpkccUAQw7hIpkKsNrBlTtUIuUqtwj&#10;Ihn1UVb+dDFl14yt8XCX5eYUbAtoz6A1csYDu2qp7zqrQoYEGyf4LIomWlebW0mryUiOEMwT9WZP&#10;jSBfX9/my/OlJPh5zgErxSQyKEPSzHErXkxUDz6t+4Rbi8YPiheaMkhElY0cbDZ8UBNS4yYiz5Ot&#10;y3BT/gcqdTJ6EXjLATbq1YO32X2YGcTMWnTYWX7CtNkm03CYjqM5YEIr8tnAS4rEOnReKQ8biCUl&#10;zunU8pGwtS0fRQtFs90mA+CDLgr7S1vlzS0c7Uyb+Jy6H2vdaZFq2bnmLMx3DF2fimVQZX8LuTGA&#10;awuc9N0xkGqwbjrACp+6EE+uJ7n06ujgRiKxM7LhAE6IYWzeywcmhGLuWTGboQBA6sZ01M7GNOEo&#10;/asctyl/CavWNUmwi2oKU0uDE157XzTNYRQ16qwI+0bloWjZWLOfPyEBcg19wJJNYj8yC2a7W6Y7&#10;oabMQ5SiTeFXFaxwlP5+cK15LnD1lmSI+odVB3TMn30RDh9AXmVv4ZDC4E5sDl6VsvQFcaFIAGl6&#10;EVTp09oylVmFVMedOJQIgfjTk2OK4TiCYVee9ssBj2m99nwCZR1HUD0M3Rpuw6wME/50oSAUIEaU&#10;zRsqcVMVjcxA+40+K+5VpYx2oCUw4/EGKxTmjyRDs0LlvmR1uHDeEUUOJhQ07i64tYpy+L4WNnvz&#10;Zr+T7fE04cTM4NhBvnKJ0fwZzgp79grXWfEoRc6KlwmTtc5Mk1LqthUZGYecdXFsPrzmwLKOUNZc&#10;Yhm2wqqiGnG1lVQTEWcILiU1uoAwV+UwdXpTDI9BcRZ5W/hWVgrvSkKnPtscjN+YK5LUSfM4ldqi&#10;uOHbJ0a6INZqUpb0vDOHNPCJIA2WVTlAWdY8bzlr7sRg19oytSWV8Luj1OvOoFVE0IOs862rHF1b&#10;u0llwFUDseqOXJjH31tg5t6slFShAbzNKG0V3TWB2wLpQSOLPQKQ3E3kn00Nc4PIfg8puJiBrGse&#10;rZmv/5nJGmBAs5xNZVY4UDFUU8AzlpIJPLXFArANS/khbfUwmLSdrj0GNUpu+sXbVGpkrcbGttto&#10;xxDkBspiSSlqzXCJWhP11Tm/ieNheu9gjn6zol9uivxEmqSddXMEIqhhbswXtRTFqmOql836jSZG&#10;umz2Q3oX5BPqE0ZqDJXQWITVFo30dNf8vr+3mHcx3zjIYcs3GurMTBxzZRM3ouSEiWlLW452UgaR&#10;mW22oscMOi2N2WYqU4VnK6qKWmHkoE8aZdX0QVsQi5IsqSN9X5TY0uLhKuo7zZLgrzNxReCuQFbk&#10;iloEnUxWK010oiVGfgJmo4ZL/Dw5vJS5rV0Qwt0CWvdH3mN0x+s9YCMoUio5Wvkhp3SNoC35sUSZ&#10;LX4Q1FL6ji2pdqIgtCqpJpVholGwdtxWk8on9w4qAQt2KP8sUYkhUABYoURxZqHEjGYLSnwO11wQ&#10;BA1XCc+AEtX06oUbKlKpucjZzxQNym0KBSEMO542TxkkbSnfgS9Iuw+Qif8Oeyu2O5XgFlDQKkWD&#10;pTd+uIWmvb71soVCKw88jTxXpwjcQR6PAlcwealgLX9VSmfYuehBqq3RkCPNm0OiBmQyXG1yc/Sp&#10;MLRZW3jD8afBktQMU9OhXVNQq5WrrYC1oevzgaaBSwO3A5sBrjmSwyqKJ8E2H5IDzjtxFZ56uuZo&#10;5wRivdGjOcQm/W9EgFHJHg1oDLoNCMyp5tbKlcigT82FoqFVSPx8JMQZ0MCzfHE52ArBLVMe0DSD&#10;aKEw07SjDyNsgWswXnoHVcHMPND0GSo1tl2Dv2ZildkvW92GUTPJtVJp6E2a5CoV1k6Ja1ZJgKDa&#10;9vFe1BLoom4Uy23FWy4+TYHCi7adbG2WeCi4r5qrAAP9FfeGemB+0vhoVkzsSeHJnCd7jqYHTM7u&#10;RIjWnQf27Tp4YNeBfY/v2hkHpi333RvI+tDj2/Jz/d13rtiwbtn6tUvWrQ5wXbNl4/duuPaKj334&#10;7HPP+X9D1jOvnH32ee+6+N0f+tCnf/qnP/PFL376C5//yS9+4ctf/crXv/mrV33vW9fceO2m1auf&#10;3nvwX/3v//R3//k//8f/6LfDIufLdzy+dce2rXduXrlk0Q2rV8yLJPmOzSs3bVi2etXC5UtvXbz4&#10;pmuuvermW76/ZPmti5bctHzl/OWrFy5ZMW/NxuXrN6+8876NsQ5Ow5sQrY9uf/jRJx6OPDhuTPuP&#10;7j9w/GAwTx/BOa11jBwuuuiYJxMMNRWqL2hJ0SmdOXKfeSUp/9J65u1a7EGKheFN/ox1ZKy2Wex6&#10;Faq1a69XN2nagQg42XLa89pmv62oBH7MlEjG/eS55QDdVg0p2HuMhIyAiweI+XS6L61HBJ+10mR5&#10;F4Kki/T3m6xx87rul0GbqQ1TH2VXw27kRrfpuUJLG5dXfnZFBn15+k11S83J/br3Oy2Hq1OPfOh5&#10;rDxMnNesdstCqmzU+KQccjOXbFoNowkTRUpD6uwJ9hKw4T0bcX4YctBa+UMjY45/xNwGNGzJrUxr&#10;YvXMPs2xNXduMFGV2sxQNC1JK+QjzihzhRWtxrOVwGXH4lwU+AHy67YCRQkrFRTUWKfpc8lqu9QW&#10;oE51QRytASuZbEe1ATR7jHpvGQCufr2XhHY20Z3K3gzy5CTRJlHUx1VrhXPVAU0qK34D9XmmfYUL&#10;6rBovuK5F0xKdNQ0KJETOHZqBovptCFsi1dhdSwirW8w2uDWpJ3RJsh0OQ5ClGqbB0rR3gMq0tMk&#10;SsiBadg4NKgTwGYyo4wQSPTW6J3CQ0/s/Hmi/3EjkxFH19342HATPo0pJ1JFfjapztpz0nQDV7Nv&#10;EKa2NPQZRL8Tg1qYATyT/RtMi7hooCAJrqYYEAKYPAJ1QJplnhOAEkaLD4tUnZnDjycstzgW96Ny&#10;3YA9/3yGagIzwuoEr9LwRoekqTdGyQFpqwlxFa1VktAnmYomUFzEZuDfkEu3T+7QbiWVwBUniEi5&#10;iMkHNfXQaLvixpLGyKRFjE2X5ItMJDUDOPQOuY49/fbeaAPJnCA3ssV1pvaI4cTnwz2IKRpf+qze&#10;olbjReL45FBOp63xy5mTyafwHhNkVP82rO9sN7sHRvXKtpah4mrWIrGcZAueAiyD1aKTKRjuU4WX&#10;ZeGYS3513ZWYJ0V0x6IGNEUCPKs+U1FAUl1AXLKcZlXazMYCzqoJZhdr0pKYEvLbJUtbS492t9MM&#10;DCZqleCl6VSUDja8CaBPp9bcjIz2DBYW84ybBY0MzYEETmIepe+9ghW7CgjHUlnhaPeaghbXyW4r&#10;XQa5rYR2oUGIQ1zP3SlG96yB+UUCE0876Uib9aBueXLXcwvIXotMaWBa7aC8iFBncpKQ8L1GkuSj&#10;/JUkXSsduma2iNq1opoXBBejzak5oGYPR9uhGpQk99cIGy0MPTM1F/ROGTRgbdtowpRlQc0FG7FO&#10;Zk0aisc4o33pBO8xDAa7BatmVP32lhSVLuZaNMvWOys/zQCSPrCYlh7dmeQqQYZ0pYte/oREDBk3&#10;1i4nfO3ERvrJC+fNq0WfFfg5KROg0+jln7MEbuVjpp9IW1tjwl1DSpE1hDtFMTD7VGObZhtDRaY8&#10;rewrxzb6LA5mmMS3BuDFb14LIlUUIvK6gVUzcxZuSaLxybTCpncsXKzkgDcgE5ww0XKYz9T6KVE8&#10;lX+efu0VpI5SUyxlyobRM3rp4XiEsjk7In9QHEDdpYwDaywNuAL1JZhnOaqmoCYdM7bWFyskJoYR&#10;rPp8SAyYSMZIwLYSrUb7QHT1HRyGcPRMcxMaKNp4RgJW5S0Ua7Yn2FeYzIloLU0t/GsBKh6reiNF&#10;dxbhLiimELGnUxgMNCU18GyggdiPIFb4za/66PEAaO2jQ2POfHUay/vPcq3T54ifwyPGdkd/3PyE&#10;n5+KXas/Rdpt31CVodS7esBAm35gVbh9zKTOiMZ15D3+TCAix1n7pVouFbKiw+X0KW3dfyzkKjph&#10;S1v5bbqzph1aHoLSjGEKhq2DfYYDLmdb7NrupOWKmx0obAa1+giCzXsKfTOk+e2B46G+Yv95MtRm&#10;FcVz0PG+lNk8UgtlU8uUWt36/OEUwmaG5aIGJeY7MriZKy+9eDTrKdjv+RMhvgMXpy5GHSlaBok5&#10;p0xzUw7DI6tD2ZRDsWvct1oBLMfNJ3RWNdsxuzalwivULqzNkeRnpk59nMHlAc9oDwp0GRQh9Eg5&#10;TOw5ya28jRrrkbRAq5zjiT+TmmEM6ATVVqimuyzFSJmj42aj0rrS3zgDnwqLGM9r8L9V2tDXPDye&#10;gFVg2/FjoVif2LsnwDU/H37i8fsffSTA9cHHH3tg22MPbXvsjvvvW7tly4qNG5atW7N0TQyE1/zy&#10;b/3GO99z6f8KsuZ3Z5994Xvf8/5PfOKjn/3sJ7/whU98/nNX/MSVn/j8T332yz/7lV/+2m9891vX&#10;XnfN9T+6ev51V69adMOShdfNvfkH1/7oqqu/96u3Xvftm6//9s3XfWvFklvuvWf9ls0r161dvGL5&#10;vKVLblm06Pprr/vN0K1z5/9w7vwfrVizcNnqBSvW3r5hy6pVG5ZsvntdalkjDA7X+tgTj2zftW3f&#10;kX0Hjx1Q9ZQdTi2l2Udi8Wcy1Y7uPnxwXxyFXRmVm/JoxFkDwCzBwqTkSk4cSlw1iIWRDowAWGUC&#10;+pZmkUeKbmz8g4hrqZhZ1Vyao82zlsZshzFQrn3qx/Y2EFTbsieNihVQkVt1SgU2BSR17+g2P0se&#10;u/FH1o8dl6tA9fo0AXMzIJSX6AjZm42k0VszqRxns4YVALMLGrk2PnbJVjukzxl0cdtFJktKuEY1&#10;lGCJPHEGRHMIWnriiGtdXP+keDtRe6NnoxkCyqbPS4CoOAKjViXYPngSMrVjzZgkiZOxHTxkmZ9C&#10;99bk6GDJmUrryRaO4t5qvGmPwcV14y8shPcbziulXiE0iAB0hVETaOWPVqWN5AhYWw2rKKi0oRE/&#10;B8+FThxs9t1h1HyIw+glsNvqaHvT4liCmIbU/SgGsOSMHX1nGmZSFdz7jInhV025UIwDBuxHUsBA&#10;ACQ/30qwvrP5l8IngYfodwAShlQmNksHAy7bA6rvieM6k1PI4GTvD8iEgclzeJ6Sk3q9NpTMmsNk&#10;yAEEhuH/ccYCRAg6mfQIqunnkWJ7Dnt8AuioN8ggf9oLTrBUFJHhqruSAH4o/AeFckbISprJe0cv&#10;rqk7EVNUlrvB7ghHWqA70jfNvJRr1bJY5qeBcpGA5ZQwbw2yIUVFGgPqy0O6OJCFqRjSpE9b2tDF&#10;SqiWqVIdu8+juW2nUBaN3NoKJiv4VCFcQrIXsTcR96985shtjWJmC7wtfp4yO8omxfkdvcaCvV+q&#10;pusBZwVoNDMIKIN7Al8BVQFDOSIdg7kZjeGGVLvwo7F478o8XGmHErjTNS/CKSkwzlDEfSBCSvNW&#10;o89QMzv5kBZ0yJOMkU/G7fmsPXaEKhQkqzLVNzbd00RDlQVddiS9a0wFjDHgJjNYMYXEI7O9bO1I&#10;D4kEIgau0qFYwuV3eFM7FdvbmSejjtq22Ko6K58ZdXEdz0wPbGCmZGU+sIX3Jo9cecbxk4KsyRat&#10;myclTm49haDJ0KSknLsvPVrp25kX+itSXZaWeH277CTkUoWovndsQyQ6zRecKSU1r8R1qWpglov0&#10;rNu8CpFXLTzwV0e2hohRMCBbVcu9Cj3M73Tn6nyQ5lVX6bI8GqG/QXbe48kNUjjdlE3XxlpOVk/b&#10;RFjvi9mcLBofs45kBz0CShRPLCt3OpogydtubU3E5GObVC1BV0WrOxElIWY33Jg42TEH2La8u/Ow&#10;vBxNbEavEM7OKGc0LyOJo0vZLAM7MKobTYVgFe6aHevMB7U2g+A6OZagmflc3gbRapvxwtqudUwz&#10;N5culcK2umRNegSzP1bhEq7M0nlmc0B0A6+2bJU1auzXDWkcNHynmmIW7w19Byq2FsgYbJAo14RS&#10;WVkZoDxgU8v0jDpP+wgKlYGLzTJ487JezWIPIvapi0cxhla62KmCUTPDQxLqUksVZbYVO7h2KZsB&#10;uRKtKGOn3pAz3rUi4dbzuzwO3+ActiCQy9cwyRUPbV2x6wzBFrsq9y00dSHV+FeioiWdILpWrtZT&#10;t0WOhQ8yk+g3S4a1drd8WIFrZaQW/UF4tji2ODDBbUoIAxZMm3IuIt7RuVPUSoVggF/rBxuDCa2h&#10;OutEWxq23UwmZhgwgs8T/rgYyvI2j7BUZJaXvFP4iui3YKqWunUashQWsScc4VQ+SbGkjW0g1U7B&#10;AFUxHrLUUud8Dig0n59vEdnmXs6oZnrQx7UEbBjUvD9FrfFbwi5Yx+Cg1jLzgOrnMtoZwBhzJIEY&#10;gUwmIS5N6IRPQkxqAcVB2imXM4JljTNTAPOkSea8tNHNnwdkBRuGs0WQC+59ek5O8qXffh1OEsSv&#10;HDfQnBFkmDJBg0gDXPOECZpUX+ZfYK2uwopsqRql7lS3q5nD8LPJnJHsGb1SW03qgw/XuwztQbFf&#10;UGIuv0JnskQiyV4GkgQzyr6EstOLS6WanN42tKupOnemDQ5Yf+HFcMVezmqD6wXFDdyGNzUBy6wt&#10;Ldw+NznO5pZ8TipFRyUSKlUdZCrkMzvR8zhwIt7CsKyVN9O693iiCjIKeZ6xzmPP4UORa+ex98jh&#10;XQf37dq/b/uunVsffSQNb9LnJgrhPI9UOKh19ZbNC1esWLhieSDrvKW3f+7nv/TWiy54E9R6zrnn&#10;vuvd7/n4lR/6yc9+5Kc+97HPfyHw9YOf+fSVX/jCl37xa9+/8fp5yxfftnLpNTf98Ou/9DNf/vKn&#10;PvfZj3zm01d88fMf+9IXr/zqz3/2N37tKwvnXXPHlnxz5MFLVi6fd/uiG6+77reu/uGv3zr36vkL&#10;rlm46Ib1m5avXr9k3ablQa1royW+d8P9D98TolXI+vjOaIMP7YFoRQmcnrRHkCwa4hMu2F8huK79&#10;b0riFSy50LtV1M/dVjdmdlmYGqiZSKbIoZkzfXTYzMZa74ZEPlvjgYoiRGUQLwOPqXyoQ1iZz0Qw&#10;+ED4U0KJDHTRbGKRwyeC2UaZCmyA9Frz8YFejVaNTTVRtCywVk/WWrD6B8FWCVPr/Abo5vIbjGaC&#10;DfOGxsHVB1aqRwDqTgwCzK+yXteIyEDWTDxLec5Ow6pyZVCCysniHQI2bqBf/x5FOAQcMyTpPlpU&#10;PGWIm4GuVb2K7hAyjd37E3LGyN6UxGiZ0BEggLDfQGMRP3ME/T3l7LI11ZR5G/FHguDAwvJshAiW&#10;kCUWBNAa9+S8yof3AoWac6dvyVkcDjELmfL3sjrqiNpcxB2ugVopoF6aqQFJuTuD9R5VhXxWIg31&#10;VwWroX/9dqRTNOWzL1++qM1sUvLabvJSDW1+UE0aZWzWH45o26w8sU7+sCPgr0awXulgPnYQfXJ9&#10;xWyEv5TwWQqVT5bYyR8CoW1vg+mRNkildhuwmuCHP2wdb2G2gJxbyUCN+KazqGFcr1SeGxdCm0/W&#10;X/xVYeR0dgCJ3iyd2HkwJaye4npNvKKxC3NYjzHe3PvdRQBBl8V+zJ/eYpWtAlxlxsjFNF4Z9rzU&#10;Q7at5YykLS9UjMpsGeSPs11PUQE8UtWBTodEEGY745B6+0BWaHZ4VxTC4MMUH2Lj/DQ2XVP5XCGi&#10;GHgU+M2Aopy2PmGWa3ZKl5vq/CSWtWtOTscaVDCbqgTCF8aceZisMUsigFwQUlmBt3zvTSvrvMVq&#10;NtMothR0I+Oeb1dX1ofcwrXnFbE3gQK4zRHGSW7kWUblYflY4KgigjEm5l8K5ERi5dJZyuhiavKi&#10;VlhdcPqrzrQK7Gdzz0DNiM0P7IUrUi0HhSqhnY1arepdSTcsWgRbXCoAqDEbf2776zDACDWHsEVb&#10;18wxCg34NK6F9yCIWi9ujlZ3n9zIYu+anI93unA1YYSWQdisCN8q1gJXqdeM7NGYxwa1ItS0IHCm&#10;Siho4TNZGOsoqV60rLWXaZYzVYLh1LKotYPTP2/KwPwRxgSVNWaegCLa0tBIiQlmVX+vgokJFDEm&#10;AtporTd46+1NNQ5972j60jSHMIlagwmGzTK2DJ15T/rZcINUzTGJac0IAPNMnJWPVcPpjgac6z/r&#10;PDxKgYr0TOcJ8IpUJZOtYdYGmQ2d/Tp3Kb70LT3t8PJpI3MNjKnGqrlUb2ROeeoeN22mw1ZQhbOp&#10;igq+TiCQZgKQbPUqeP9q3uY2FPY+22vKWFS4MNqu5CiYWviArXoM271S3WS7KorcBtk7poGdxntT&#10;FFWO9P1kjlWVitOg4K38DWsyt+FQW7B+ZjAT9oyVBwpO4ygT9Bk0+13VRoEZJdgjOgpaAHPSXqiN&#10;YbhArcC3uqGpJb69C5SIdyRNGoQn2k9gn5/hqHTBBbmBr8r9+MQ8O+CwDGfD4wTMk/kLUFmitdJl&#10;4rrTr4azxTFLXDcUGdO3e++YHch4aoSe3ArzylH1HJ0zxReeOPWc7VtT/WPizwGDFVRSZaoOtC1Y&#10;K7HE10YEqN9y7H9jtooyHxLOEXMMid8I/gUyk5ATcVzOxW7APQYoB68aOLnFomn9KnxtEsfmQ4Pe&#10;sxxs+kMtY/H7zWCCloFI1H/CJgpBcegNugkyDN5DzgkgKqvXU+tlKmmnvhWAZk0pWtSWQ492Yl6X&#10;ci15BCWm/U/BJ4ScCJPTbEtbfxajFtwGu9oJtt1uOLAaMlnUGuhHyWv70aj4DWCmzBXhMVkeoFzx&#10;3TBwwrQJnFyCquLkwr28ElS150gkq0FbEMhzmnLgtCkyxtfYIWOYKAJ+9plDgWqZo6kLDcDzEch6&#10;IoebeZk/SSQUfjJxDNQrvDaKbajtOETzvCptrkruk+rOi12lxZkNueFb3Jzcw2QwXSV3Lwn9f9t9&#10;ZyK7m/+w0loHY6+ugLPOFvmovEI5blH+uJbWSTOJk2aQFM0JklYZDX/RDNuy9UQsmurlpXV1NIeg&#10;2RxeUCuHVMK9DXlPZbks3c/ow2Ifz0Y+UiwZ4pQR7zp0IK1u9h05vD/A9fDB3Qf3xz34kR1PPLDt&#10;0Tgw3fvwg+l2E8i66Z57VmzcuHDlittWLF+0asWPbr3p/Z/46FnnxoLpf/nf2W85+13vftdHPv6R&#10;z37+Qz/5ufd98lOXfvTj7//Up6/8mZ/90i/98vduvHHJujXxdpq7eOEvf/OXr/zkR97xzvPe9rZz&#10;LnrbWy991wUf/8i7PveZD/7KL/3czTd+f/myecuXzl21csHi22+6/rrfihXTgtuuW7T4xvS8Wbdx&#10;+RrKWVdsuHN1rJjuvG9T3IMfDEP85GPRBu/Y88SufTv3Hd578PhArZXRtq41LVvdHvTMfIPTrHza&#10;UOyweA27OboamnvG5qF1jMUe7qwsprOVtKIRt1th4ZSQc8tEMzOyfWas2wtUKim7LD3ribCldCye&#10;MRBX6FvDw1ahlApoZFMwZqRVumzUsVhyY2Xs1IJV+ZPyGLcu94OhYfa2xKWtpseeZilK8jg5owb0&#10;zS+2rXYj+27GY1hGAz3Jzx5YO22EpiOegK5sjWjjHiNCaI0ZYCjc9XuNEW0i6oAjr5XJGfndMjNt&#10;U9FOfcUGsjfsIsTcr2bp5yr4afBIVC1KXBt7jQof4RC0qvsiqDVBgJw8gUINmbG10BM1bisNH1ts&#10;07NoMjuR6ys/fg2LyxEcNEqwdkiWacDm6QgdT96gNB2BekOrAImg1hbGdKsmhMJUIwtLxg3u1Fem&#10;Li/S7CKrLKZkCgisE+ILHmpyK62UP6QZIwGNPQ/a0GWWaAdgt8OERkEZwOAEQQg9chvrz64pQF28&#10;2mg7x5NBOxx37qASeZUqKsUDGsyWKhmGQ21VN/i67vGdvR06Q1jms8Ce2SXopfFjkapvqPVL0y7k&#10;g5AqYFsPXLHtUDvyZWD5WPP0eJAYskcpk2qWpCO5I5qx6t3aAJfIAxfcIdVDvhs3l5eyvTGMzDrR&#10;rHgmk407btg4iWpKjDfF0Mq3Ji8gSBPSmbwX+DWRUeRJ+4Ry8qmxnw5pYOZU6FVI3IyG993AWh7S&#10;Uynimjj8Kekg1pJYthZx6A+VkYtYMiz5mTnT0XY+cHiNFPP5mSQZK2kidIDeYqNMBqpWnqqC9gKe&#10;YpLavRiVQuyXB+MEzZgEdedJIWuBLseTueqvTKlQJEaPJWA/g+OySceRZ07nIuYeZ/JDuJnmazqm&#10;06CIpcmaZhzyTyUzg+Y1V1VnppoVnRGRdi0tevHzpcpFEfqNlZc2PxV+NeEstWcoFFo1iq9bYk1b&#10;l9HJU/F8MCrFrnj8lpcblu9MNtsmMcGGV7a2PepIC37KjTP4dBwBbE+MMceWP0yGqMmyVM+yFCgS&#10;PgaIgnfl84lEp5PyjFCk28ap2cZmEzoO5d49Bqu4zScWg0GKNm1R6USTbgpugS7DUg6nvQa4BD/2&#10;aG0Gs1tDRjJ1qqTbxjfCFpozZVmo0ofsoWjKNAQnrlcWAhCKFEb6Y5TmequSF26WMKeWA7PgmeRL&#10;hovsz4n4S4HlmBVD1WlaUFxRu/umEc3ngjHUFg1PeNOgsV7jhq1Pj/WBuVJAmgDyNA5sfvkMt98u&#10;bnZsav+YvD899rhJFQb3TjENBxrnqCb1FikD9T5kqZ7LLWmBtCqVpiYLXDt1ReNkbTTJy5xM9XJd&#10;MLILUKLvNkRlypgDI0ONgJlTdisv1ZwnudNffG1mUcHSZF03XEjrnnqV5QMReriT5isSnLM79yp7&#10;ywPSUB0K8PpPScsCVMLUpibVkA/GlVUFEBLkgHKw/KSa85bakXDv6t1yU2tfYYzzJ43D7aeiKxjl&#10;S5jCJFpOiNuOmK3wDIdUsrHANSdOwDbRhkV67krEzPnwbA3mX3AzcpRQEVffy9VPh45TwFQXPeKN&#10;dqCU0qRffZlV4L2o2M/vgkagqH8P8XnlsiXJiv0UM+PLU/FmkAsocfjjgBcI6ev3i4RzUKyDF53q&#10;XTuk6NitrTXmhNOuCtcQkTpSr0iaFUfEMTjw6aJwI+MDLGrtkXfQimiqBg3s78HUNxj9fOBoCLlA&#10;RAW3BauCSQDhM2k8W0td+8ECJmnCEjotlYy58OAsLoo8vOJn4HHAZAXh2ABF1Xwy/iaZRRl2JNOF&#10;rPnkcKoiSf4ZJbBYFISV19Hnxqgp8JXS1rwtv+KVyngDXLFJsq51wnG8Urirt3BLauFmS3SLmWGV&#10;cxgHjh0L53foRC1vn0MhXE5VGJmT7G3wPAiQfjBPB7JWAxyW9dk0PHz5peP8E7B6JGNq66E8iflQ&#10;Wsho/dxiV9vh6HuUoLbTvdR853cpcix2nUlNUVT928mRn3bQ6a2CU7ETXfJ2qlad5RhMKowmsZ5O&#10;WvWgwKbStTZZfUgm5+I5lUHLTFDYWn2lvQeCWjENdm9QHWEGaKRkmiji56D1ndkU/QqD6aIrji02&#10;BrWeOJ7h3nuEhjdBrftDtx7YHyumx57c8dD2x+956MFwrXRqffCBdXfesWTtmttWrViwfNncpbf/&#10;6ne/ddGlF8/5/7Bh+psgNmWvl1x68Yc/8d5P/tQlH/vMxR+58h0f+uhln/iJT33573zlG9/8zo03&#10;Lli5YuHK5dfOv/UXfvnrl19x+czY6YLzzr3wgnPOe8ucy959/qd/4vJf+Huf/9Zvfv2Wm36wcMF1&#10;N9743Ztu/n5Y1oW335iGN6vWLtY9eOW6Lavy2Hz3+ru33vHI4w/FhGnHnh079+2kWeuRfclc1o0p&#10;Tw6dPJznAa40WlSvW4qSstUkqo8frutpc5wj6xapj/661egWu6o4GuLGCeCNVdWNYepPdcZlkYtV&#10;JQmbWW54fQgk6F5m2kz2A6rIhgC1OqtGS9Wk1UKj/UIbDYwn/knrYCtBJPAd6VXNBqv4MrIn4NBf&#10;BLLOZr/domDsQ+rqeyyNLLece0QrPGSBJtHb1NFIlA2pWkotQN1xLcVMJNpALTzAKVs4xICkMjnY&#10;V3R0unS29qySQi2sppw0mwFAgiU++4GiKTuhGa8DVtsXxIh/SMWGf6PH05i7KQN3WaiwUqxN9mNY&#10;YtBJBZr4py1SbGYTGTCJA9R3dawV1soMtD3psyjxJp0wmNxGOOk6gM3JsKgZ+Cd4oGQC6iw5pTJj&#10;PeVGaUXmxgTykGI8IWXxDxi1TI7Zilx0jqqa8LJJIHbIPQxpeSeAU1G6KNfa0YSnXhrr8Qow+vml&#10;iKUT+cZGkO3CgvQrlc9+mqhVpk5uAS/l0QEVL5C8nqA56uUyohWzeSIJNajXNWJDeF+sLnwSSU7R&#10;avkKH6rIJEsx6jyDWkFruQUSj5rNYUhn90jpGiuU6Mx0VGWgjQRbIcYtoOUSPcbodJ3EP5OHwSee&#10;mLULMpA1+gRmlzbsmBSYeTVLusLBdrkw0YD0lL6gQwk/0vD5/CLzfPtLv502fdpUSpBOqvsxAXpD&#10;Eb9qLExESD5CrbKmaybys3mJcgeBT0SOlHcYU9eVihxTR7LJC5JxWqMZx7BoCCfG1wkdQa1twuQ9&#10;mG/MVBwC/s7VEh153ikq6IUxbhwM/Mjpv0q9XFGQV5k3521MQsXPkxkyE4xXhnydP39j7qBZv9I4&#10;8oEAzt4pTQUW1UwEEbeAKa2BsqY8FDeFtdng2OokvU3GHSF61G9W62nRL9M73wV+EMKJWgcoGp6u&#10;olbr28klZcVAIm4zWEBsbqiErWS4uAt4Tw7MxaT5HYYlPKQpldr/tAqgWaFS2WNt909ArehUO85A&#10;X913ycWQ2stoqw0eMM8aTtfVQQCWP/Su782ulH36rk6DUklNq71xXvVW7aoo4ATWYonnEteajtql&#10;lgdrNtDharksE8+vyL1p9cGksCgBOyCcvkfcSq5jpo0YgWzTyt2dzF79fpdHxe2MfCMOarhGj44+&#10;tfrLmykLyjpk1qOj2rWlt3YOssugaTXSx1kHpqIJsy30oQWiYH9qQWMD/foMda3g4DtDXDabvskj&#10;a2lvwBxM3r83/Pdki9gr6y4g5TvySmaftSCyJgiL+BoUd8KgGRa1dpLojuH6D1zU6H5qRZb3l26F&#10;L5X59OwaJ1BoWr0AQzFaBGmw91JQ6ysA3RLyToY2l9IIp/e+7Jyt6QMmX/nx66//wx83cWOjIEoD&#10;ykYqomZuJEgucdrauirOSq5iYOl7+koJSflD6kgrXrN4SsPh9vjp1iDBaxCVGQgUFCYQovCH+aKh&#10;ssQRJo8U5WE+mttcGSOUEjMkqHKyfWqV5sTBlmpq2A/Tzp7IQbZSNJrbpmaAtWJsI6tgiiEzNt3G&#10;4GfkXd4HL50gyhQGTDLKR12d+rHW+llZqqwSgCevBjuVm9RjLlesOTDwpAZIrbosieXYDpVllZXt&#10;5TNuMc0j+1eFG2oiktnJFoko18thHl/xdrkNh6Ij1ua0RUAlzOLkSvlhv7SADVVwUgMhKlP/WUve&#10;2gyFfZUpDc5MXWe6luaJCCiQh7LSFqyWB3YKUT3eYZeKA2f18/M8MDKoNW/Oh8S5Kj/bhVU2NScO&#10;nkzHI74rzKoIlq97xt45J6Ftg2NjMpx3TqAUxNTWOAWrUxMdnrcrrMpkXIjt+6qJsWiWVjq2hNXW&#10;GFYV1Eptaj7R+ddkiSJ1aHTwau7zjHJWk4giXnvlmZdfPBY2XLx6OCMLDfsMjOtU1zqodmf2oF71&#10;8kL1Xv56IGQSPwgpvZ2MnkXhrFMdXGjloe9NTXAtkuOTb3KoKYqJtSd5UFMlFc6gVtr2KImOGLoA&#10;cpYWKlPa8uiSrgfDvzXDLVI1D83cCoIdddKjtpYLrNsY18DJxJjul7mWIhck62AcbXAspvpQG7x/&#10;35Ej+2IjfOjgtl1PPr5zZ1BrRMKxYgp2zWP93XctXrN6/rJlt61cHk+kL/3CV88679w3Q61npQ3O&#10;ORdfevFHPnHJxz/19g9/4h0f+djFH/vEe37iM1d+6ctfveo3r54399blS+etXHbVNVf/5Bd+6u3v&#10;fMf/hxdxPuPcs975jrdc+dF3feXLn77qm3//2uu+PX/BdfNvu2HewutuW3zzitWLVqxdvHrj8gDX&#10;9XesiUL4vofvDdf6wGNbH9+1ffeB3bujENY3OMHrviP7a8XU/WymXHInRiGczTiotU1cGyq5MpJa&#10;m3Q+PJFz6HbLXiiabcPegthR8FO5hYuvjimjNwDxir2ngYV5Uh+Lp7V6fwYBSTzrR93UxAdqmGGG&#10;u2nvZrun2BRY1Qz9iPlmZJSac4tJWo/HdpK/shaaxZfePB4Dx2zNSc7OSt2hPZ7QFxtGluPSL9na&#10;ayyEpYQArGErW+mz5QyBr4GplbERqQzv/lSFURQaWK6pZqXCuGuSJjdWE7WO4LV5aEByirVw5qDf&#10;XSPj5DiN5iEP9XEB0NZGVTww6lqnRPKL3ZLlK4jkXkh4lM0Gd01leBNnOBOh6ccYqsQaRc2H/EPe&#10;WQuWSZ5qXCglnie0JbBrfCnTsgoZLpuUUARYfsxbWJA5fGKJsfSUStUrmez+bV4ssMT1VLlXSzc7&#10;XcXbBL4VAQpC6k0CRJSYAi42Tg1wBeT7maUdOn9KdGSU0iyh5Xl+qSBTJ8w8wdtJRxyFx0Su3Boz&#10;eKmXZkaJ/hAKhiOxzqiWacxPbT8Rdlo3VVKRWNZwtu03B7Kagr/aY1YAjBi7TVxi9ewRNlBOZhRx&#10;b/WH5Fz86gaR+eT6YEvOj5ncd1rBS+68tCFR6YjXmzsYBstKUhm3Ot/UERRwMtyDYEozz7OMZHwC&#10;+IvZDIIZt7rUGsiW+qsKoFVDZN+dloAlLke+S6sqxsQS1txT/LbWOMNWlwRNExmNQoR/gH9IucbH&#10;Rvxls2eAZ3DXproyRMayMAaJt5So1SGmXuIcf/A8ksLJwUVB3dD/g2daHD6pBlpM3trsIjHTMTQQ&#10;GnzOaAhBhXnJKC5NgmxTTuXzm8Lo6eSVYqQqjYtnDE/LlHKvlVgby50qDJmx1ugqIJwSPZmTvSPM&#10;mMCHOz7wYAVmnZ/FQiaqhkmYmSmluUOxD34o1ZlqkQPkPY/mi6z+YDKP8LR36LAGIK/kWj3IdvN0&#10;6HiZ8y59A2F6moAxC0x6MF2+hpfvNA6SVDYIVeev7LyaySEPgWsVuA5N5hAnSwMOotUWX1OLF232&#10;WJSm/etMVV5TPBV09EIwRDU1kM9MzqiIjuSsNkUK+8f6NkwTCO7VXEwp1HEXmHQrHw7gkT+cUbv5&#10;xmlacprKcLhNMjgjU4xUns1oWrtQ1gxaWLPAJiYypTOAYx0eZOZwMgcsaV+fz3RRkkJXi6ECBVNf&#10;GX64OC/KkMIS6Gvbg64NhqABgIkz724vByDNCgiSpJkkudf2H08JktPP+WmtqVpcvygXRbExTYxz&#10;GM1H9Pjz4epyB+2ci94darxiTqRSoE6DQt9O4J4UgFNTX1MPzVyw2pSVZSPwtqUH2GsxoTUxoQ5L&#10;aAriqsa1ZGMHjcV5SOXJz86y+Z4+J1gNl9UxgBw8HbVfEpgVAZYWBgkL3QePnS+yojg7IGOe1610&#10;lcQbvU8amYeAgYUqsEysG5vSEELtdpl/AnKQZ1JMF3xol5cWCYKjXIEDdaAZEwknKu5xNuZveN8Q&#10;uqefsF/YjOQ4nyB9OhgI3EzE8+1iyttGXdWgVQUOALB+eA+YWHF6EuDnrf1UDaUQVGZ7hxIj+M/7&#10;7UUSsAeD3e6gORLwLbCon0N2YJCumsK2V6pEdDd6vrrSfbtdkH9pE9Bqg9sNlIJbCW2OB7ErPsMl&#10;P8tw9Jj1lB39ON8InocNspD1KbrFQkWGC7VLS0YA8jPyXUojn48EGruiev/Wc6dMm4o/CBV1ELCV&#10;JfZm7sHQrah5UaQGCUc2nE+uo5LULh9YeBxHJEtYM0UDi7IgwHoei8M6FXkvRvEa6Etf1hNZYYZ+&#10;WBAH6B09clQX529D1QqJORL64lgf2wP2e3PYT2UiBVjl9TmQzoBJqkCtaFV7YMdUGkjmlaTMs3xA&#10;9EOsB6DG9Pl4xl1hcKZRhcG1MpqU7miM87ZM9DwiuJV/Z5Eq920RKVLyCscrC6n0nGsWBRo1gRDN&#10;Ra3NNHRKlRCvLgJUADgZzXyCnKPIPZDEj+1o7UDDPRPgGuWzXVs5O7ICovTS7jUcznlZzsrtp8yd&#10;A1NWjt5abD/KsvPPjiOZGEXC+fxQrKZk+EbGXStjtaCnAll3Hzyw98ihuDGlWWu41oee2P7w9sfv&#10;e+ThPKIQ3nTvPZvuuXv15s23r141f9mSRauW37Rw/ic//9k5byoPDgZ9y/lv/+CH3/sTnw5YfedH&#10;P/6Oj3z87R/5WFDrx774s7/wrW/fvGTJjYsX3XD7wq9e9Y0PfPyj57wlXV////53/nlzLn/f2z77&#10;kx/67ve/cfviWxaEa1188+L4M61auHLdkrWBrFtWr92y6q6tdzy87UEa3jz52BN7duw7vH/PkbgH&#10;H47iLqViIVez3VrXyo5YjR87NJpJMvfZORQMo/yxzSZwqOSq7EqdALVEGqEbS3x3msl3DkxY6V3z&#10;he3Z1eVAbYm7kdq21q+aqo/CjA5mhpUtlyI4qC9ChcETAcWvWrJVWrU5b0w1uwO5cQ68NwmDu2xV&#10;luObB4ec8CuGnKBou2wbI0K9NryufeiAW5I8Ca81gqMNAP461eAZ7SH8U8oFia1Rc817pH9pYNDe&#10;DyBViVYcSnKy4r1SsvohEcfAzBhRNUfORmt01TC9MUrVwk+fDqQE++W5NGwJhIYayiO1tYTNlkRC&#10;AqcbRL6dLw0H4nDZm4dYZ/AD+T8xKBswroz28yyCBZ6JXiSNm57kp6GwxXIjH2x8b0VxRZLMk9F1&#10;c/BF6iQxo4KmSAnlJGIkklNHNxjXyZNpfGkOGLBNfwvK2Gp5jYSMgtJcTZEn3hgBmcpxE+WM0LaU&#10;bCPRiVzilcKVhuCFDTVuVaAIloi3k0QfxFovBEEecH3oD6vKw3CL9obE92JjQbLXq/WxbVzRUEnx&#10;7RD3wrW205LINrNxFgB1CuX9Nb3sXXCGJJmmup85ePveYuGiMyErEpZnc/IovsrELsdY9UH+mUuD&#10;aYolfz3sIpxJ+Fc+n5s6FzrcDp+g8rM0dUlF/6pS4QQNQ63aAHqSzzENGugXqjnULBElvkDOEe4G&#10;eFjeWfCWJ9xo4kMkxEpthbicwtDQWsBWpK1vVp14ddZpXqaBLPwhFQTc43IgBsqD3CPa9u4et793&#10;UxMozBxdjnskeU/pvqylEKfic8cNmbHiYbSmIkZyTPxKSFafap116Fhb6jWneYiEVJ3kuHZZl2qf&#10;0wPI63klj5Iz+fy2v6piovmR8k5G+RJoo6NJy2tbSFwSyXOpfRemaKSiyGXoz+TNkqrUjNWkPFf+&#10;nXOxYjy8zZGg1gPxkk/mRAtW6L7Mau+Lfmytg4tXEYmwxh6ZFaO2RlQD8FEMKQsqjSyQLqLudjNl&#10;HxTDDzNwJ6cXt+8XYVIUUBsn7/0a6kDc5buojbfQ0WFRHKv6N4xrVbUmelipDHIkWyRXq9rt8Hrv&#10;DDsfb95hu2Aa1N4kQzfUVjfQvETqk5Z1ZNkU1xSuzzLFYlcyg14jpm7zntrLaWVX+tdeaORVyZaW&#10;fu8yYsZ2pPma3h353Df6SFUW/uKr6CxUv3evpMdpbskZbi/gNJ8yqMgyFmwiYhVElZ5szg7ezIZS&#10;eLyNgtIubsxSLyt/ktUMRk6pjqEC+5RIjDlZJGmy+KgGV2N3zsdaMasAPufrsPSiF23mZ7Nj7Lkn&#10;jzYfMaF0tp7eKdNuCOD07Mba5dqrKaMBTN0TKuUoeLZPyRBzGpeWuSEqyPHL96ppH121WVX6h3nU&#10;YL/EXZfcqmRL7TRSUic8JGAtQerc66BZWgmOitGX5ZeALiFlxpYFSsERWQD/+XzYVH1Yh/WrfVki&#10;SKGpe+J5gKLEDz9H8SeAIseD1hSdI9F+8vWpGamaF13naDgy5MQt5c1hSNXCZpdxLT9cdDpB35az&#10;8qLFgwCHUojW64FdKzwuf9ueIA7CizWpKZgPookr8ss/fj0/Qdo9O2g85bix9akZL1Af6rinpj6f&#10;jptF2g5p63Eg3lBiTxgVECFQbMFjNdJ5Q/IsbeUo28E55iq7whs9TueLkNO/LU9WCjdwFxZUT2NQ&#10;JUdCBuHp04GXga/hC1P2GEr8pYpyg4lQklKtmoId+rwga22rG9XOgTBUsQpqhJSwem1FU5hqAySU&#10;wC1hTXVrJcGBrGFZ68+EVPiZrCRqiU9n3YZ6TQfXeCxF31so1A8pXs0jb5ZxHTxwRqmeT2VZW9ra&#10;WllyHycwCfIYnp3TQmpoVaHtrGtrNolc3RgdFbXCuGaIwbFP09c0K0UQ3QRTg0sl1iFOeT17dm6w&#10;557ORN8fl634FjjFc13NnOWdJc3QM5QTz+XPh0h+Dip8VsuaJ8pXmC5lR2stXWrbrDaZucyDCH2b&#10;7Kmy10zJgKaS/ii825m3eLWYkxdtHCxPCwyO4GHolrVoErV2p+FydsTrtwQ6tRNR6NYaWbUeOOM2&#10;0OzJE5EHp641nkzb9+zevmdXKNYHH98WihXIGoXwww+tv+uOtXdsWbNlc9reLF69cuGKpd/83ncu&#10;/eD757xZTWschOecf+E7w69+9OMXfegj777yJ97+4Y+e/4EPXfLxT37iS3/nGz/80a3Ll9+0bPF3&#10;br7hs1/58sXvvSwtXv/XRbJve9u5n/r0B669/juLl89fsOjGoNYlK+avjLfwuiXRBm+8a92azSvv&#10;uG9TuNY8duzdEaI1JkwHjh8Srx7ZfywKYbqzZtt7Y/ZXCEqut6lNo9s6uZd4TOVbmEM1vZZftlJO&#10;+Co69U42Ks0nwLi2mj9XJDtEy0uaaavbM0iYPUw3C5UhTYvCr1bQpfdj9/sSYirBKD8zSkMw2UNt&#10;PKrAjPi1OWNXfCpJ+ue+jQzZyEpOO0p3BfIg1t6odDVfrsVlKVbVU0ynEFZQCkGnaG4tmEnm22Da&#10;4J7NUtYl048YNI9yRIOswJAp/Opkupu4X5ND234S29m2RF2uUaDZVndQ8ZXkCeFgIURRkE0ybHAn&#10;uiB0GEbBbsZgafs0mC+HookCKsDVvjtyEUhJ4yekAMk2PMm25q73VxkNg9rAMJV11kwS7IqL2s8d&#10;hsEr6PF38M0XuJU2RvdnnT9KsdZghtA5oX8achKm47gzGEj2+/ZFUEU5+dBw+uUzJUDwQMojgF8h&#10;LiGLKkQMXfo8r1u5l3M8GXOaGkSX9+txAlRabGYb+ryigHP4c+SdkopQYQWuUQg//UJdmshzW256&#10;pgw4/yQsfgV4X9xOGkgFqWA1x0/UK1Ap4TzwQ5+o336BCvMTPZHhEFu+q5xAwXYVpJXVEWYNYmSK&#10;KYeIlLi5CKro2j/nlAGHsAQtQa8elTs90jISzNaweY28QJCfg+JrKKYcnUDTzp8TKrOJSKcrd8E0&#10;hnJihP7Ot7rmssgUKjcThGDBgDtzIM/LF+X13llHnkJZoG/wqEwuFOTe5y6LQic7F6NRzxIEzDUu&#10;mkr41OoPhCZiIZadaUZa5k147el3fTPdBuFsdAukyci39LSlvC50BX7K2ino5f2FdnkRLGdQayUC&#10;gsaBYDWUmsylArlVrU9m4ETewxucGV5ntayTjhWmWVm39x075FfozmXKYFruCKBbFj4uq02AS6sW&#10;vg5auJkvOXnuhao8PB3/CZhkriq/lyQk+VIH3YGRTIKUxFMHHoNlYDm/tdVHb42Oj9nAGvCeiFgj&#10;CbJyoYPGxLbA3lH2lOotzN9KzheHD7zt8Xfpg/GY+htXmq43j/Wf0yc4ZyrRZx3LxaUluFdZEDvM&#10;2/OriZ1jz5ILgtspe5YDoGrA9sWdWmYf+lsTptV5ClALJwBv9TlrKb5LQanCaT2kBMPSX65ymXB2&#10;Cg2T5F0RUHRv5X4xUdJbgE0WST9X2RWyknsadKmqAEU75gNdN2kye+RL0X2kSMQuRyxTbjQUC0yc&#10;JGvFZEc8i87zLcaBsBdNQAueh0JYTMh0ygeSvDAN1GWnd3qrGLz9zUFY7WJ2zAJRXYsyOMM00X62&#10;Ux8BIo0623ViCFZ7jiTgcl1eoj1sNdXGCVZklMgtah0YWC2VIQQlM97X5P5c4kb/qs4TaUMSeb24&#10;olbgkMVugK4a6uaiK5PmqHp2cL/D42OkEhpISPyy4/g2YqRAkbA+xXtTgoP4xKNVUDY4SXEg3zhI&#10;ow7a5LvLqmIqk2YqQbx5W/q1pra/2K9EDgWAmfOWkr6h70a1tUTUkjegVgFCSWOuF39eQlLlLQyw&#10;XyRNCms1kc+1bmqNycDDbVrZ1qkgRvnqhO7WW6m7NEScPh/etQphv7TyaelQ/YRf+u3XEnEhxuHS&#10;WI2ovQ6ssrbJvFPBMyY4Ij3lAPTXsdNhCwZ5cTL3Hn09J5Hw0L6W2cYPiSbVePpwJ2quJhoyCPF+&#10;F4rDfnvAZ8pcy4plPMuQSen1qLBfCrmax6nnc8wxdo7bCJxf5MH7j0dtSiFnLZ3qECTkbpKCo81n&#10;4h072fzmxSMn6ZI6sywuxVpetNbBgiA0wODPgFghKGj2OcSMeWj0cyotWPMYNktC1lHFKgDOnx86&#10;kdPhchSdtiq4euAg3sqDc2DtoNM6WBTCrfaswFUWlBGJHlgD4aeOxlEjzFimmoxrsGgSEmRZggEs&#10;yK4uPFDWytLUuFIZH0F2BbdC35nO1sSJ6k1dnms1JmWqnL3qgiYkmuCpGr7q7dKbZETGr4Y6nHQO&#10;TVNTuo1TFhdj0ir0XISajEuJ8n5ULiQJAKvJdZ8yUWROSLLXfq3i8EMnsyDyCSQD2gnWscsnhGXN&#10;nx8a5azKvvPJT51Kj9a9qWI9HlX6qf3HjsVAeOfBA+nRmsejT+7II25M6Xxz5wNb79x6f7jWDXff&#10;tWbzpmXr1kUePHfxosiDz3/7RW/iw5Rfn3XWnLdddOEHP3zJxz7x1ss/cN7lHzj3PZe/9fIr3vXx&#10;T/7UL3z9N6+/4ealS25cuviXf/i9T33pi+e/480/8C1vmfOZT3/oplt+uPD2m5euWLBo6a23L5u7&#10;ZsOyVeuXrtm8atNd67fcu/nOrVvufejeBx57YPueJ9LzJqh1/9ED+6liPRbGNQ9JmELQATubIGw4&#10;aP7PHKGZ3WLXWsOVAeiWWUmMOy6b0ySiS+pI79zJQzybXDOIXaeSyTtw/EiOYX8qak1GWsQCYqx+&#10;Q7xK6jo/Z8u9Ue9oSsmRj7hnSGdZ5Yt1hxUke0/RCODBbcDAES7RdCzreDewxCKqBIucFWoqXupu&#10;V01RFUEJGXNq/YQQTZYVDb5uojfxWSnIyc9Wt5oLaM90wlkg6FNGsdkDss4GewRC2D9AOxMiyAY3&#10;iS26Jwm5bWwge2O2T0ZLqR6pBAKdXgXAj/YAfAV2o7oHsYV7UkVTBaKDHGBFBs2yl4uiY2oCUZNd&#10;RxQaiBt0zdFGnzO8hcCl5b3LjTQ10LPI0dK+b/quEWcYahSuFLANu0up1AajKj+Tm1P/aSlj42x4&#10;Kt1KmY2jQE4/zIxMThPKGu4iRCt1tnC/0NrOFugvKO4s4Omt0kY46fCZppGhK1uHPDD/KJOTcaW0&#10;bFac2RLNfJR4gLYrPVQiyFEwOaM3T7VPYMk0AUy0uOVm0/w9I5y/mnXfARtXczuFp9TEAjzM6Tjz&#10;RbNDcdcukdqSCR4aPedR/GkMSuFNxWlFNY1oywgVjYNaifKlKUjAt2oaRFSMSuJDdMr7IaykrI1i&#10;SxT3QwpXMkVb15pXlAJCW3nfNcIeF1G9aEJS1grpzQb05XjH27iVSksyYmgUPRjE9idjO6Q7kccG&#10;c65dNqIb60oiJmI0JlMZ0LsYrCUtnH5xjnkoVjloopYSeKOpiWVMZuX6lQqXOCrN1Y5Hs8s6/IEm&#10;3XJ9RxmZkWJLN1ExvFXf7WUifrAGoT6udqMdRkSqdgM5DsZr4EQW5/YYA4WmUiPLjioGrmnOpWQ4&#10;111mW7ZcJkdZY4eIx8TvDaTk/dLDsJWI2tQ6D09ecfnzcn1dqcCopTE1vjYZMZjPuLiX/vLAKOkk&#10;uzd6WaFbRs3u8PaGJW1BIpIlolpxv8I5QKFEa/6Hn1kXmQLgFn1AArsYPhXJg3eTGROAq5cP53MX&#10;2KyB7ek95Ab5nJZB9nR4faxXJkndsyqN6YD0DdzXslgdTNy/Jp1/pdRuH4OG9S4mLm+e1Fln2z9P&#10;sxCriZtuHFC+8YLKzRIM7LCYJeEO6qQSsmYDhWBwwkDUC6KoQO56OFH6I3fZ4/HmwnCu28QMn4Op&#10;TJ2YgR01vWL11olwYCZuhkiYdQZ4YGZw0lJJV5Y6A4FIG/ZGY8eUg2K6muwGw+iRK0o0hkRngVsE&#10;tlvGBtxrptUYNP2NyKA1/5IFUH7VjLlSryaJcjBNxTZx1kFoCrLrVS+N+aNRHW16jvkp00v3VBdP&#10;u91YX6oSkH71ZtgZ537dVDAv1KFbh8pE349k6dVXstwV0vR4MvGUTnAwvVgVrJn8aikNYp+GWK4M&#10;cDmtlqqQeIJqlZdD55QYLL8qeTiki1UXmwgezYFbdFohcRq0BriyEdjpA6Fl5zM6prEE2Xcj4T3B&#10;tkWMgyRsRG3IBwRAkDxa7NDx5Qz4JOlwIkTXVIFJsU8hq2PFoPVgir5SGTTzZMVINQg5EIAMKUmi&#10;wtSeNWi2OaDRmqQC6XxCEhP40eYI+a3kbfFqaaoCCvSnAlrJtmTHQHpTGQgBXoBoG8kk4MRQSmiK&#10;khT0+2KfT5bCxYp15bRAsthbAqAUcXn4KngrpZ5VzDqAHpVCVPr3aACEXvelV04+H8Y1r7wckTDw&#10;MiJhIBX64ThIV04crJsPtE0j6uXZJ0u60n+0fr9pNkPzm8kBuCWpqHnT0kaJb1+JPPgZa1w5nqiU&#10;J6Om4sxQuGVQpze3OBbsGkR9+NTT4fwoyh2ls0wYjwqwWqyrlVSQFCi6pa1zuACTRRUEsY+nY5uU&#10;aYHUGx8mAKp1rSey2opaQ8D64nPH2Cml6du64/lnDmLrcjzYNRA370n5a6ZgpmmFBJD+Vp3xfp3Q&#10;vLeJD6rO7QNnI72zlByT2OgEKgVfdt4bm5BaxJt0AlkcbgBrvoenGZ8AkqwrciGrX/pc8CRy4gwE&#10;8+aNE1SkmjsHsMr0QvQredvDKPotd89NwjiCjZtbyosHTpwAsqac9ejRANddBw/6CGrd9fATT2xN&#10;d9bt2wNcw7XeuXXrlvvv23jP3evvunPlpk2L1264fv6CH91y08d/6jNvveD8N0et58ZA+LILrvjg&#10;2z70kfPe/4G35nH5FRd88MMf+tzn/+43r7p63rxbly274fbbvvobv3bFp658y9/iA88+e84nP3nF&#10;DTddvWjp3EDW+YtuXLDklhXrl67bsnr9nWs33LXuzq133v3g3Y/ueHT7ru079j6588AuFMKH90XQ&#10;lQCIglVZShW8XaFYfPs8S6RlcpP/0HPJxGTxJU5Cv9EyOQDecLvtvk6SXuaHdd/lmBDB2HRE1SOS&#10;dlVSmEf+4mQ2J5gEAg7kVc2Lt7EekmCooclftzljN3VYtVo1uNM3hUaQWuA6wxJ5UdntKB0xgerS&#10;X6WTebKG2gKYgO16IdafiS2c7bA8rSeCUiAOVTgN4r9a5XAxWELthM5qHVvk1kYFuU3ILpuLJU2g&#10;h3CYF8kEDDaBiInkniWv9pzdPmEeyk2VWTW4l+EcpsHJxQyD2Y6G0TzAtWkCgTSxaZ4gNM3fahfU&#10;jbyBFJDGE6w2iVes9X0qz039ElCKpZHG9WD0WJouCvHlFMvCiFbR2nx5turUBjdWM64dAKn0jnEM&#10;+BnMH2AvSikhmZ+nyZq36YgiyVINU0e+6hgNsjmjquwanWd8OKQWA2uMlBA22uDjT0cueDyDcJqa&#10;WAw2g1pTuRSldCNIJNlO5kbqmXuTjVB8TUJB+DMhMlFszpQq5RwYOEdMMotHZ1FpqZWJGNEtNkf6&#10;0vMvvv7yi6+nWTmy54KuDFGNZwtEgf1qF9v8SVn18D4tYqntsx9uQZpwlDCoKtCZShZmozfLKMab&#10;FGvNv9hXE11rOyQxvHlnhrrjQGkAMgHluCNABF1b5UtUJxphztcuqyLG3oBIsKbWHfIhKhtrXWM6&#10;rKgJOmJIWLXaEp5lAo973L4vIv+CzKgbBlqWNR3nXpRbKNgXS5Y2bwXCaVmsRXfNZ3WUxH6MtspP&#10;xhNwZZSpjhq4VfxcRNQMBQBJ8nl8slEyaIdLSa2v7F9VD4gRUjEOrArsjJs0VjqU0NOvSzedcmgV&#10;n+vJxD1eWntgGGsxMjEUTGqarStYUbcIWRxLZePTiUdL7nkArBtlTWW6qs4Aq/RMC+QYN3OOHIlS&#10;VVFNS3YLKTmYrkJZtZzeHG2eUJsnEBU3cjt348jtn5tFHMgV6ddN2caWwdOTpq93YfcxfF+f0qZO&#10;MpBVuouVB0k9p6nP1D2CDXruU7G6XaBGHxSXXyFx+XAgehDghFpnZB0L4AASXlxMa5Ghdtk04cU4&#10;TPmXAd7A7bYR7tRiAZmKR5hRjHZVlNWOKnaoVMeESPn/Pkrw1mO808YsGPlNL8GMbXN6kEoA/VbC&#10;QAZHs/RsN+P+sudZ0zq96UzRkuSqgtS8M3Pe6THws3eECalR1uHi0569kF18oJmIJHS8Xh6VpQQW&#10;BteXaHIKFAQCQqp6RX3TpSyz11SXrU3IO7Nim4qdSaKq4H0DIZmNGJO5BgP1TeyemIGqAKdpnUBr&#10;btKJ/e7lm8o3VHpzLgxLL1CjhTogdIXpHipqVZEx7bMW1RdESdNZW1dAlahYT50zJZpybiYLRgfs&#10;nOzRnQf35JavgqbJce+XUdZrXE2YUVhYJpPtWz6wGL7CVKCUcTULrGV6pqhGW1frwOGQEpXJhWJo&#10;LERUXUWMTb6P+ueRd5Dw1ES3ZJh0XIvpmCdEd4OZLBIbuD3hX3lIiVbGlgs9mhVXU4m+UqkmoBdO&#10;Cz4f5x2rC0F31g/CqfJ+jAARTpYSK90FUDRfU0zeLEnu/UBx2zcgJG6Qz+dblIuV4MCHo7SVlisU&#10;kc5qRAk1cSpWFZzBrF1wsF8Mb1PRqhAXY1661PjhA0T4XNY0F5dxln3BqSdfgVx5aqcC6uYmilYZ&#10;ZnFkAeonTK+WZBAw/Unug0LW06nrTDYBhfCxlJjGjzfVpxam5hiKWiljlqZW68tPqVdSAEWGGspm&#10;zJOwA9TUyHeGOYtaqz2uKjhvaCFrFcsvvPyy8mBwb1GrJB8Qt85Meb0exUcxdqJtTd4GsBfZdsox&#10;f3SQOpR3yrXmwML/1SZqTtjUWXlnswsBeDS5MdnAOFLIqjlTAD2qAAYR5JkdOqxpbjaKpFP+in44&#10;wuAkPKiLAJoCIEtX9q9yAXJtRnApauWORYIL5S1WRJqbJwGTsLXyn8WreUPbruZJj9NUh+WLcf09&#10;Gc5zNNGpFbAkMAyq4mewbh26z5S2PvtsUCsk+KQi5uw4U8T6crBMX+aWHWWlYVluGBN5dmplU6Ms&#10;Z6uRGrXCgOFw4l6YPIkVU1jW3YcOBbg++uSTfTyyY8eDGAg/FLy69s47V23evGbLlhUbNsxbvvKm&#10;RYu+e9017/rg+87+X9agFtCeddE7zrnsfedf8cG3f/hj57zn8rPefdmci9914Qc+dOXPfflr3/7O&#10;vBUrVm7ZfOuyJV/6lV+88L3vgph9s//OO++cz/3Ux4Nal61atHzN4vmLb1m0YsGS1bevXL9s+fpl&#10;a7asvnPrHdEGp6I1ROu2XY9v371j72E7tVqJlAVaESCZp0GqW3CCDk1FTS1zTSviz37wOIYTolaE&#10;Fi3baD6y20BT9a1RcRuDbMGwfhCV8iqus01TZV3u4tiM15HkHfQf15lw5B0r6yIUblsdc64NdAxE&#10;AK4jMLIkb0quq+81GBoCIeVqADPFWk1q2jaNSd4sbx0Ccf2O4uAEVhBNP5efRN5WL3ujsTwHMtk1&#10;pKZHVTkWuxrCQmWEIEp7A0IcubURrE/devAwRAsNakUknHRsjiTULpLXk1HQTYl/wJgOT6oQh+SV&#10;0M0cM98baFEg0duwm0dFSj3lJp6nPDqbIntD7hrbVHCmqrKL+SWxkVIjEp5012KMWhbVYaKwSoPH&#10;SbqW45SwojBJO1AciWtHWd4+T0xLGwji7pBFOSlGIrCo706/ln9C5WVU89woRHZLbWfrymBX5NtD&#10;uobSpIm8VqUZxkalha+kXVCUxdY4pa2QrnKwT70I/kx2FsK2bGrDVqTFbUphLoCxLSpOwZteuG2u&#10;i2zSK1tmprpQOhjJiKr+GmG6EfZwIer45JGve/nHr4Wf57zQPBOgTORAPRWdV+juEKUb1veTuSMI&#10;K43US4VJPoOmxsRrrbWhp7QDEWEpUzXq5RCkVob4jehZoQRS2Ian/ag8qfiC1s1y+DP4LXvDh6s1&#10;FbprpyzI8W6tjkDiqOxitamGxeKrSp35FmaOZoy+bjGthwH8eKOAvBFqGttaZQr1So5M36yeCw1y&#10;NJfCsFcfZq6LA9L1R+jSLrXK/r243NGUw1GU5TrD/SLBxXybCRxqKGWGYvDMs0tQSFNftJqXdmkq&#10;fOUYpp4xVkuCJXojdM0kjasHlfepvtNiwgKSfFQ7XoCfdeQySKVFk9mrie5Tra0zdhV3VWBa+a+M&#10;VqSR0xxtPAuYjaHBM5Uf62GDfFdIw2qTU648uPdCsXfhbs2H4TZNlAjGqr6DYzGdMZx4mo7xvmix&#10;xuj+CkZtWqeqjYFskUuEa00v6yj5y3n6FZxU6bvmB5MCqBW2qIyp1QNzPUTJDwK3YNhkmcZd4hBB&#10;0UgENAtmAyet5ix3b9F75d9FkqbhymZPVbLdfWCqnWN5kHF7IRJiISvJ0PycNDhA32dOWwhn4X3z&#10;hnkDKYOWzmpWp9oWnwhv1Sp7zceZK5lYfZNrpofMGelShpTDBJ+NqUuQFnd1QywzyS2JVwL1k95l&#10;7AKO50ChACRxpii96zy3krwxycTms3qQwHUBmPC7ldvTkuUlmyBEUS4ItofRQMISDC4uQgZSh7CO&#10;1XxxbOppqRhSkTGVYMDlQh0TOdRfA7g+3T5WTGQaeOLC7CCEmqWVTu86yYd0hTQlbSusYRLRxHSD&#10;Ga5saw0Madrc7kxZJvhKmqSK034OHrl4InA6/YRc7pRiVajlKGmO5Zg7AVgHhiTbPL43CHBUHAu/&#10;muZ/1EYCJDS2bemv4QridgW3WjRpLDw5EruPkziwwk4dJVZMqfnMdH0+oNeulhK5uq4GSk2qxmwH&#10;bas7OqCW751dzSI3FyViDC8ihEcdpDxH9JVirYEqDQUVTtpkVQgKap3gH/h2omep8nP1JnoZ+ttE&#10;PvTvSVTwElMFIDo6hiTOF7VSIDlRvlb20vpFYjMdUC1UrEj44IlAqSrpUAgHiRwOeDke14CsfowV&#10;HrSiuKYJimXAWQA/4C6nZo8VwIX2VLZY09gZsI3FV95f+9iilcQ5+VgYURi1Sn9zNyWn8MqpNKRB&#10;c45RUcBqYCSgcbwB1jcIswremAMDjobxbb27cUIK+CrO50unktrAxVl1a02ejpxKPM8jquDRFMdv&#10;zMeeeva5OAnP+tmUWaUt6LFM3AQAo61OXj80vQ33Zsnbmt2Ws7XqFWeiwlc0zMkInDo1x5QGo6BK&#10;QdGz5mB90Ic3VDKOwQDUungFbR5Lw19rWSVO4feLS3VaGt2HkfuKG0MEZ6BbechtM+Ibe+3MROGs&#10;LwF+qQ5N6JkrBNHvQWdZ552mi0ic5KDluxMTMC9r41TDK1obDWtfvlrXsiy4Q5vuBSCFENI8bXCt&#10;Za00uqIF8G3OooXjTcwUHsPO2z+W1Yqzg2vNm4GmucbS6AdJCaBPDnbt+Aay5rH78OFdhw6mqPXJ&#10;/ft37Nubx/Y9ex7buXPrY4/d+/DD6+++e+XGjcs3bli1adPCFctvXnTbrYtu+6WrvnkhPW/+1yAz&#10;vz3r7Ivf9Zb3vT/86js/8vGQrmddetnZ737vxR/7+Oe+9vWrrr3u9nVrg1qvWTjvU1/+2XPefsGb&#10;2RGDaN/+jvO++vd/9pb51y1evmDZmsXzbr95/tJbA1wXx0Z444oNd62/68G77nvkvgcff/DhJx59&#10;9Mlt2/eEbt296+De9GU9KNeKOKduE2VWFZdW6zWJXkaiMUX5B/Bt4g1V+2Ru4AAkUdP1pcE38lFW&#10;QwSH7PTujs28uuWQfp4+HIXeAK5AROR5ZK0QnAMdm+Mo5jFfO2udN/GfhjXd3fuGEZTU08gN2yJM&#10;PVRGlQgvGkEOOFeVzsxOIHOpIVf3Ic36qhO2d5+dWrqxZQRQCEdEauMEA3FiZTdIMsFu7QagNmas&#10;FNDAhT7sIVSNERG1Bq8GteYgYykMKZqT8shrk1sgJMXBRxkcE9E2bT8lmPMVOMUVcjQ9SdYTeCaz&#10;qi1nd0RIXU+Ndlt8OwV7OYCXXn35xVTCmCcO3WrZKlDWAAJAMrzjTV03RqnZY072uZeJ6ScOAYfD&#10;0LYFkMZJzIRGUSbd28lmWLsZ4SXmw/mG4yfCxmqoxWN9UsRVX9OcviWCeB2lOvfl11555fVX6+DC&#10;hfB81ZW1vI1wnL6Ibdw6jHCJFA0Wh/K2bHx1jIOOaARsBKO5MXy1EsT2DwS2NfImI24qgRMZ5qvY&#10;5w6ySwJN8EbkVztZI2mDGGW9Ta53xpbhtyZQLl19u3CLjMmMuWpUKhpkDqCMlYZyZg6CaKBBx5xZ&#10;YQpmuo+4OnknBbSKV6XuOQanEJF95OWFkf1MyZ9Ax9O2cmGSj7kt+ZPvSoKmrCNpmsnMs/ByYAZh&#10;gONpqkU4VJDgMWeFT+sdkLACwhKYVHtWKN7Avf660vLJC4zzDQ0riqvUs29mMAvCRfKzCJ7VI/e7&#10;XTq1MJXWq7KDWe2fgyikvl21RnfQnHVmKQiWdAOnmbOjCcf0KNcXENsyaaN/LStNvTFog4kdNq1v&#10;UFBTg9fURq8aPDPDzqZG9pBgkcI/+sfag6TQtGiKUTIFiXMe3m8jIynQzZ6rqXW1tZY3uxooBFXP&#10;6UFyLqr9XTaxs8quDfVaPUtVDP6TbpmdhyoUhgS0IWZFNKb85EVHt16RMzqalpycGRAswbXCZrYz&#10;XCdPuL7hB97mXhrsVTbSRCS3v5qI6llcmQF1BcAVabc6tJRsNerTaqB+p/YBo9RCfQdgo61iWBaw&#10;bXuJj83f5kXXJUJSJ1VTHiYou4DwhtwUWjZMdlkVtxvCtk64l0nA7FVjTaBlDi2pwHXmOyoUNwOC&#10;EGP4z2MarALWy3fYgueee97jjgP36yePFsFdFpocnG18EgaYUJg6zJIIPW5NgZZRbv0u15gdulzU&#10;QWcIDTJhKmlpXinHQ1lszPPwVLd9FLXxFqgTgIUO4fOr2MqvIvfNV5AjgxPr6JW5ZWMqEZ2aOvVZ&#10;pNFbMdTFsDYTJhO593WIHA5VTWo0QWMiz9hgaANlROxoaia9aVxo0pyp2M9GBqOtQIeUtaKJv26X&#10;TYpJgZJWGLpoIZlJcGsabQJk71byqm3fOgFjYiHn2ygvclEaFg+mwll1m1vPWedDGgW1wYHoHQQV&#10;4Fp2YaoCwE/I7+UUil370xwBWEtr0pPBqOoNn0lVoDABrtgWMoIIu7nUath1BmWsnV2BrCqoIRU7&#10;jEwbm9OQ6De6yEARy6nOK6SEg61PlQrK1N+h+4VNHQ07BomqiLfNNYssCvOEiAN7N24MKZUPfA6w&#10;KlDkZNHETdpPMEL/UAw8ylyBEkBrTsqeogCW4A4akkNOcmrKjE8cPB5sluwqLsGi8dyzLWcFaNSe&#10;l04zxTU2+GzL3EYvzbZwLq1DJteDC1TRWZ8Ayp5O6SKIw9OnvU2ciaBbX0xFa0Ygg5mrEPYV8XDd&#10;fFoEWn7VjmsWJ9cOepDqDFqI4ra9mSTBDIVi3fD8uS65cHx4hMF5JY7BtWgKdpUpTX+yEMWohXOm&#10;tnX1mKlxDU2VwIA2sP3VeJuIukWXQdo5qdLdPcdQg3nlwIljGggjGA7OmlPPW7Eog2g/VSyFimN7&#10;Yvlj25lCMxZAZkohys3eM5m/Pde28sOWuj2IYy+sxy/loPXCJvDFmphInULEQN++WExLCmfq3Yox&#10;EmxyEmNjZOuNlstDCsHr1/TekI6EzkpSLSevDB05DX2E9csGdsKU0gD32RxbzLWArExolQxaE+OQ&#10;zM0guep1Mo0xvIKt57YbVUF+vr1+SxEDZ3yiBO5dxExqAbHYNb/dc/hw6lqDWh/fs/vx3bvCtUYn&#10;/ODj8RB+ZP1dd63esmXNHXes2rxp/vKl81OGumDez3/9F85923lvRovGienssy++5C0pZH3f+y+4&#10;4kNz3nnJnLe/Mwj2sk/+xBe+/vXfuuGG+StXzlux/Nd+8L0PfuaTZ1/w1jf9wLRyvfyKS3/t178W&#10;1LpkxW2r1i9bsHRuHnCtG1asuWPNxns33f3QPQ89/tBD2x8O3bpt1/bte3fsOrBndxTCNrMJds0j&#10;sgrE3iq3a0FRyYq02DAhIJf2TKTURzSL5vVZaNI/KZvRpU3PcQWfNXw3a+su5a7vm1t72XRantta&#10;xp7O4CUW624ktWtSGtTE+ayAkP2jaX6SoM8mM0ShKVSt2pvGKMqiar6iH8PYsZrEVbmkW0bwGzpV&#10;/YQUvrIoD06Dxi3sQMUD/fAEzcii3M7zSraoF19/ZWoPMLRGCSNUV0YXNHCm22Fz+ZpqJqaPOJ9C&#10;NZTAbdlq+1ZMUJ6KRhTLkHKJjfwCS7B4achYRg4IMY6qWLqV57XzsZ+e6eQGkWISAg7axw+nYnkh&#10;O38W/Ae15vF8RC/50gwawJUBqR6YK4KZHsFNL64QlOhZCArDTNhNOGIa0oDAfXfIvNWq1ZJEBmZK&#10;0kt04Mbc1EAJIhnsGHtmLywUZ/WvMDiDcCh+NAJX7UzSK5LEAdx1fSCldo1yRsOhtEZMLVyAay9B&#10;OZ8ylhZTDbuvSZTOaBCAWsYGxdSocRSSjcq3hv4NgiWWIc2KcIh0XxoUStkzA0riqhZKSeVldR0J&#10;IOFo1Z7jWpT966MRnsdDJNq38XykkKDRaMZrEyYv+pDDNUIaYKyy2HpdFgPLmVcQO+4v2Y/+OWxS&#10;dMJTaXqJEUDCEHK3wNKKU+EltA8ESBgwrH0S/Rc5CN6M1/2E8pAtZqa5bpuaVqNbxWxbv1TqOYxn&#10;QhGA5QQkQFzuQaUHTWeEUdHsN3nr8hgYO3GaOWUFCN4R8GmjB+/wD+ubzf+mcZrQfcZ8dljKWA5m&#10;lcv3tP0wpEPL6otDimAVoRD7wtZCUx+xhOFMu5F2PzZZUFqJGN3AnRll3K9hm8kpby7X21pGTRF8&#10;ZQ4dT3CXxHIOsmlHllOPvBIY38BSKfzuJ3MJMg46P4M3xF3M2JEHEZyUyit7TMguBVr1bBMK3kcj&#10;9eMIqGk0vpeFGAatBepMJ+TNZEw4X+y4IP3qW0MJPR1WU5t+It8SQUQY1yLkgfynmdOz9iz8Rh5c&#10;iHLFLdN1SSwI5Kar3LeHbULKj53swU0QMEoZkDQDa7Ylg2kv67aVAihWCd+/5cS9wZ2l1lePbAKi&#10;aPoSy4G37fDIK5nHdCSZMEPQManWh4B5Sv/pJoUttp5k+APPil0p6025uG7/bn/F7eZD8/leL520&#10;OcKcRXNV7uas/JOxk5LdZmABIez4gm3F50ObwHvMd3QnHSS5GUNQoqc8elmXL222qHxm5RsJLaZ9&#10;3KZctuZyedFqqMKoao+njqkJIJsMzR9SngbPIRcqyGwkkCkkasUSkitrJXBnr7uGw44Ez6hSIWs3&#10;cbnNyk8YijeEIqBBbyLwf1M51aMmW2HOTkaUXrj4D+nAhJMFcLHZYd1Gra5kHDwjamSa7Ha57jkC&#10;zpu3aj53hEZDEcZ6Pot/jKzY9aBMR9Ul32JO30pRnYRFFJLGyPJfzjEMlKvbS8K2gsMc8Iuvv/rS&#10;b9d993SBaw1l8ue6TFGdO3jFiVnt35YanRJSWECxifiHBWbqHCHM6aBWYlZUXPHmgCdC4qK42tNU&#10;NGusiMC4OHkWgpprqB6B9aSYfELLoGIvLp8wfUhl+eT4hJTgz8DLYrDCPEyMAKiJuizQOB0nIFDf&#10;aHWTDjH+IQ+Ba0bS2sZMVFBrXxl2vs4uIa6l7ML7fkvlynnk20ErFCqCiQpqRExBMSnGzNzOcL1w&#10;VPgXYBnIWuLBB+ZMlZqCGMkdjBpdNyw02GPwU25aOnRiXNHuqtcND2dlKd8Y62D0w88WEnOCvpgo&#10;BbXwECHb/XVYB4s58yelXhHPiqihbadf5Un4P42LUQurWEbBGni158jhfXoR52/njNPWq0o3XYs2&#10;ldeWiW5laX2GZ5ccOCHnDquW5UCVeUl2tePPTIiReWZfHAYr6Y2UcRMsqnhR41e96AwPm8WB8u7n&#10;NFPCgOYn2mOBa023pimrhMkiAeq20S1wVPkiDw8gmt9iLxzbJLXUqVc+dDKQnbQBPLuT3j6rT0eU&#10;Xyum9nfNqNH40QTSVHuQXk8ng8Otv306qHXf8TQMYHC92fgK1Nvg2ONp0BptcDyE9xw58uS+fWFZ&#10;n9i7Z/vu3Q88/vj9jz56z8MPB6+u2LgxwHXFhvULli9btHLFDfPmfuqnP/+36HlzVtyD3/rey895&#10;93vOuvjSsy99z5yL3hGq9KIPf+RjX/yZr3/nO9csWDB3+bIfzL3li1/76tsuf/ecc95cHnz2OWd/&#10;6jMf+9F1371p3rULl8xdu2lV8OriVYtuW7lw9eZVq7es3nj3hnsfvueRJx4JZH1kx2OP7tz2xL6d&#10;IVr3Hj0Q+Udu2qSd9gNfkQSX/MzNrKjDTKfsqGpw4GhrGFjuLWdlMiSeVjlsB0gCCLaZqRHWpBCG&#10;rqm/kanHevNMdSCanlvxMoPH6ZdVAbDCGwxsbQatr68LhCV8Fv41+DYvK6upctUtfPjWtuTGD0Hr&#10;WKTaD+zuVSKiwJUnKpN5cRxnvQHYmfwoWS+jpfJChQTZhIKs9IwhXPBXuEHG8pTqRy1nw0FNXCvx&#10;UDFbzvR4AGRuqJxaNrbAVMu98uRk8E+C++JYIgn0Y+W1iDYwR3k2kumgSpiigWQMFoUlSnfoY5wx&#10;bABRZa9Djd1l9VeluRKHTcDvpYiTeQ77EUaSWGFgzgl5EuWEejILUGAjyGwSOudOLCULUcrO3Vrm&#10;tt9YYAYJM/oK1BCrwlEhoj8bSnaQR8Rg1CiHDKGKmlcnsNqZGgojRW4W30nFyfoAqUYh7PkyzviL&#10;qhss+1cQaxBGdmAMr2R7lZNSK8PipZW9xtNidXWPdRMxLpQu8zGpCksPZkuml2k5w+Y7EldlJ6aj&#10;iX32Kp7MMJZJU0JPdEvgMlSRyo/bmXMIfbkEcAKIOZHFTmyDkrb0ELbPygyxFIqU1y3JaRPF4dzD&#10;jaNBTsOsBrUGx8rs1U+2Wnv6FsgoxNsSQa0tDEg4dPJwJn9GNSxoL3f5rhYBVkisxhjgx2G0yHzy&#10;Uiamz5eH5nqODjcI7HU3sSsSlJewnziyrWLHYFJrndpjSpSZNmn2O8A24eaYNrJAZeMbcxePtfFd&#10;PkpFnK5prUTQC6ejneMZyYgX4VptZgN7DHIYDVotMXWKyqEljACyFrWaPiPB0YvrbKG414Mc7V7K&#10;4HX6Fa82uVPHrKo/RBejusGMyahKKN2UUvzMJZJ3/rNYYrZYcQNKehe7dsCbL2CRtG5Z4fHkkCQl&#10;m0GATtS5J7ePdbkgwxx/JdO5iApfhZHiSXkMmip7cw2pArDWkakIP8WKh1KCkb1blW81C7bOAq9m&#10;GXwmGRDdhsvFlTwv7z30wENNAK7rfSo/Xz/nKpkZnwE1Zb8hwAsI7QOcrKK+65C0fDsmXoI0Sx5K&#10;Ebu61sFY0X6oUQtSisOLNh3GEpusAGaOGFIGwSalLo8km4TW/snIDbUpzlPpztU0VteQzLrep703&#10;mzdpZoQbza9u/ghY29r4oegBx/I5VoObL+Zju0w5qUxAuBGzhkz1k3nStJdafYnKQbZPDXi9lIWX&#10;HUPPbjQ3KgfebagLeG6iAEtKUlVjJUiIHbol+u2QLE+l7RPJUOGrPZZIO86cNeQeLRSvO9QL0LYd&#10;wJwmlLh5hMyoDEiXMnIxr4S8YhMnmNZ4VnJy0KpdkVwAye+IYIlwvI68Dp6HAKd1PCDcBIRr1LPp&#10;01FLXoVCoDide7LvE1oPdG0ZcLlTU+EUQ82ihZ4IOhohaxPBHZax1bple5CiNbC6BdIKhotOZ8ZI&#10;gChZyrxTjhGIDkk4GMthSlQYlgg/dZIvvh4D3pzC8A3C3be/Nfwuap0xuiW9Ekj3lIvNMKnRb9Ui&#10;c/5Za2KLNilRLF1k40xYsQLalum1/UchQ6tYIw4tmNRqCNSqVARDga7bnQ/lRfKzplMVcpLCLjM3&#10;ZNt8cnGjlr+IUmFTtSziRR2VNBSgcpgA1Zi287O5ACuHoa9nEmLLXxnzdp3BK3RoktHEIu0UkVbj&#10;WfhTglfUXf+dqsoZnGJX2dcMVNbbiH5PB77astXPgZemuWnReEtPAxc5pKBNW9qIG0GDtYACcGK2&#10;hNxanSBXxypW5LvFnEWteQQPh3ptG5taGXO0OUJxLO5NT2Va8kU1BwavioqLYIOb2gin0DdHHt64&#10;vGlZ1sColrbuO34sjCsfEjcm8xa8ierb6oQVi+cMcRjqiGggmXMonCP/eoZ1ZJbDsFPneeowMwzt&#10;9UxjHN+mfDjCd2a5dP/UTzmXoR1vW6WNTNfrxwWj3+6QVqPdVRvsBSvJxkUVtfJgvbAARl9iLLNK&#10;+UrqEmrXdzsIM0MAi/3Ci8GuOVrvZNjg2UnBKkMsB/GnKDm5PdyP81F5g1iaYyinmqFI1XI+EwQb&#10;fTYiAYjZkODKgykd3nv4MKj18OFA1m27duWxY+/eoNZHdjwZefAdW7cGsi5es2b9nXcu37B+6drV&#10;S9as+s41P3rfxz76ZvJg3YMveNt5YVk/8KELrvhwgOucCy46+9J3v+vjV/7013/xN669LkTrrSuW&#10;f+uGa3/67/3d89998ZsSrXR+feu5X/zST91067U33HrNgsW3rtm0cuWG5SvWL1u4Yn7kweVatz72&#10;wMNPPPLA4w89uP3hbbu3P3lgd4Drkwf3YDlgW+p9Rw/NUGWW6d7SDOMEI+vJLoqAHKgNerNiFZ8z&#10;xyh/1TDAtUYpV/XAXG7TumO/dLti+QNWiYjyK5cVKmnl7vjDbn5miGdop5SpTUpG8ap5U/ce1Ec6&#10;VRIiT86ZhrPV+5UHRpxGglZ7GwKsJPfJxo0aktZ2VpXEsQnw+s9uPwNXGPs2Ns2wQGAa/DWeLv1b&#10;FN26xwBXoSaxaavj0L66mTVtHNQa/IljsCWUdWBK1AXjOrmhlGCcwSf1rrBYoWTzZltrDJ1wh44k&#10;tIQe9zg8NpAe9K5zKSBE832MhXK9KBx6OsrksKzC9VSUUUrXgluT4qFZQg4zkkkfEFGpGW5UITTt&#10;0IHVC927y1bcNZOZ9cIRdwoRGx5BBDmeDdnLa+HVKf9TlrLxd/VpRKgjnNU9yCo1MIBMuyAWM0C3&#10;n3KMBZw2tpE0IEw8dazZ/WIP43LbCKn6k5TmOGVvpn6AROr0KzLUOJlAMwgZ+d8YE2CeQTYCS/9K&#10;HxfZns6EYWAGf6juwG04TuyRMJhrQ0hmJ4YYJLKbCqJIDOW2qlVYk9xwlQbBsyGC+bG8sxmEjpsh&#10;HVdnjMDUyLHssewoDO1Lr7+aOuHijSIcyZDp3nHkezPWA7mpk1wU5aYY2JRobStXEgpOeEghIFAT&#10;FkSZ2I/JV3cAiw+nqteRAZndO/lk3MtkmYoey9A2JURYT00dX9czzZHHhTvzVqCFUwMdQVq5Vz2e&#10;jLqLTE1clb8aqjaxVU64KYZer55a8k2qr4Vnku34JycXIKKDdZQNkwmv3xg5Cz7B+dbCyFG6Ofyf&#10;OhPaNZcJU8ZMnAM4oVTPQkdLuFEQ5PUUb4MDJ38drr5pjik9xJPc6aSolE40Yd0Z4nuGDVWxVukj&#10;IEG0DK+lKEtSEWNtXa+dwxmojPPB44cErmMtUmbP7ZazizIf5K8yuS8y22snZppjth72tuq0d22U&#10;iOvRYnk1dAT58/Y3hndtXTTL9dSaVchqIqZeQaDZSdwOli5qdSS56xU7lGTO19ExJR9IGgLr+4iG&#10;aG9b4Dqpasd63ktvvoCRH6rjoSFH5eHe4ZlOqNWtiuXLvEAtr6qJMIVh+kmN9+h/PtDd8NoFOElN&#10;47ve1Ancpqi11GX5z16ypHK6pPTRyUMfY7JCTVlWZK73r9vfSBar25SsG2XGY1bUEq++SoPaYsI0&#10;g8aC3N5Rk2FvDu8w+B89RTlD7y8Tl2rCqea1r0kWt+68bOv1QJIyLSdfzNysU05QKUSITfPLem2Y&#10;qjDHN9rSDOlyU6Ud266rJB00i6K0+LWXm2smvje2zI3QfKiLqqZ9qr2S5WnbWGEVyHMokuTAE0lK&#10;lZfC5dgyGmkL1BKnkaZHp9C6elBK4WvvzUl73NxrdxPNw4Y7F/cCKQA9zM2EAu9NLdVygvCp6LfJ&#10;aKMpkF6/q+RwlY8ipbI+gx8qiEpsbJtQwBKy0roBTRWnZURlF6AxxeFEdMV+A1vaiUPQVZTYOj7+&#10;UAyZmpRY6iCQDCphN6dWGaCbFyFv9ViSi8KnRizHgdkchOC8x9bX5T9a4KBv9mjO3NgAIYm8BdhS&#10;PyQ+p7CigG3CbLzY5qWFcCK3geiEoGwcUW/Zlom/qisvEFFoOmviGpem+DNZUQxS0HslCSYEseBY&#10;tjbmmHhynEIRRy2gzkBoMZ7wJ0yegEuwF6QaQ6Kg1jzPo3g+r5SYBd8Fi04Iq2PlhYB6LeXWf8pE&#10;jsJjyKF8VwAOLCvn1erTSoKrPcacyU6tOXJY1tOn07EmslbeVj8nOOfn82LAUV+sMxOg9FgW7Uzd&#10;5CA4qWhy86S/BWdlfFLXOkov0a5CGaautVT+7MIXcxaYZUQOoZLNpJGuPUlX0hrn5u9bEVrC8wxq&#10;hZyEmx1wWTfgDB/jDtEK89n7RG6NcueiEYZJJQBq+GGqRm6j+QYFV9xs5e7MalDKWEsuWtQwg8kP&#10;JUSTJc6LSEb5W13aEnDsP340VCoQmqsF5941F4Zd9yaWCZ9YixthM2C4ht0ZLA3K+Gef2H04x4+y&#10;PL+tMDg1rmFWY9OcFEIuM/rhEK2HDgWs1oTp8d27+ySoNUTrotWrl65bv/Hee5esXZOeN7evXvmV&#10;X/r6RZe9681BZlqvXvTOC97/gQs/+KFg1zyfc8ml51z23vd9+jNf+fVvfv/WW5dt2rRg1cpvXvPD&#10;K7/0xXMv+FvojefMufjSi3/9ql+9Zd71t8y//vblC9ZsXHn7qtsWLp+/MC1wVt8e1Lr5/s0Pbkce&#10;/MDjDz+SolY8hPds37tz58G9iWyi3skq0OY3aT8T3tWKBRajpiGzdsC+2lJMfJLUAK9Mfxt9RfR4&#10;CRPHkk0+1YKZGV51T2Kla3JL6XjtB7pWtqAccTLit+aDLepjqxjuhWhZ84Ys/QWxxGoijUZjxjHD&#10;EaqZ+Kbo+tWqzYnau0N0J5BvJLRS3jMkwTMdLKeccEoNbYG00ojRAdLYF35jJrxEhur2WRKjudux&#10;p4oNDqX9lYxrA/cARZjMVMMmK5ytQhAOOBwmtMlFwzaofa0dCLJew532HSV2KQ/wXNLVVqgaC6JN&#10;TbAeCQPn3jrJJKdZu73XPNPGlBXpMc6WCaFrheblozIOFNNWLH2GXw0mxBo+YLVZgCrH1E8y1E0h&#10;9/SnGHSU7c2yzlxHy6VMq9fTMoMJgyfVM3xlTaWbCJATM/4jbrC2cxSzFbH7OQrblAGnA0fgt5z8&#10;U/g/a/FlxoT9r9CliD0nnrflgGm6aAN3o4RBaDBJPMhGq8UeKoRHFZ+ob5TniXaIrorERCDjOUdY&#10;H6m/EWU6QxSZR++Qe9C7CV/ujqeBF0o2NQsEbfhnZAxee+Vl+tQRWU7aaSJasgNmlBzDMjAYySbe&#10;7V1QCNpATRwyyKtMp7zTWuKXQx5mtA2CtTAd1YMdt6k6vfZCuAcz1ceTJlZEd+CZ1qC+QTCsABii&#10;Ow8wiUAiY6v4tj69oZVKCaLpzVlMsR2yzH5aC9iqTJ4kkdQulokyrFfocfoFrK31QDZJn/igmpEy&#10;dXxLBZADoqszJ9vilCjazOdzo8m/IRyIjCuMrDmUYpXAqkpeZ9MDuT76arI58MkJeZVbT3/CRFIc&#10;wcAKnFIsRLcYoDsrrcbLEeMPcSan3AxXrZIKs431mVoSvKAXEluTqrzcnRE/tQCFsoa5fKzxdHsg&#10;D9KylGyGmilU4eJwtT3j2dsPzMNyxOEBXoDKWWTRVaqQw4gmXJIQs+6CrpHrsRR5Oh6ED5KNTKqm&#10;qLrRMG5KZkwDVfzCfe3SpMK8BefSUy3LnJGWDoi+01MF8kS3DlF3kwsd8PyqPUhQPZi16ZLVFab3&#10;dVFu51uzML18z3hFCuYLF4vkm2voWA2ENoxqSwmWxFOjO67a4NJNz3GT9lxYVNX75BxRTSt9N4HC&#10;h3QZmd1c5Rv93tol8OG9xFMSx5xvHe+SCyPlgdF90xyy/YiYjM16xcGxVlXgvqbHLw4UpQpnRacV&#10;Fzjao5FbV62OvydbtTw7ER6flrkWEY2s9FStM1CrZFp3kG79elhwzEYRI/Ft142Rmy4T3kxWDpXY&#10;QE/1wkts+aLQHlp3Kn34qNGJmhCi7W1r+FQ21Y0AvrQVAflth6659T4Z5dlpZvvaK3Qk1vXDgmSC&#10;mSKKyUiiAJ6hq7BRJNm9Emk046wUIqMa+3rpvlPZeaeSFjJoiLCQKEq0+itT/JbIKU+b+QnzFXKA&#10;1m1m3IiQAT+yTQ3IE2An0o48GNcbgiI4LdCOeNXomoDfv8IZZ4JGEAylKFsGONSLhILwsY3GhbID&#10;7lZ7nI8q6Vp2rfCkBFsteMq7IpcdfqsTlC1inzrfeEGHlKaKbuNAvpRT8zAKAcrcEuSnhY/1mdW4&#10;EpqC57EyUhDL0MVs4vSrScfkenGz5ELwV4XTNelFjz064pR85gN1Awb8y0liPqS2ubC5dGudjeqf&#10;xFAjpu1BgmxzPAV1bYoLU/h8hv2lmAmXbqQJaMjnV5JzAe9krMqUwkfSxxVJbMDk6Acr9M3rgwGa&#10;vKNlmMloOD9j4pO9ibpi+EXxaupaayPcEymxLD0LOkUD3AGcut3IuA6dMOrXE5nzkcdiOIxOmD4s&#10;Bav0E003lsOneBGIeyq8K9WtKISh1GWZa05V4WvP+WAgmQjeOcGf5eG2zTk31VHSubg3pk0cfdUC&#10;fibvB2AwjoPKn1TE1dz2KkrhJozGUamotfznlAoCnyicALWa52CqBf/0n51thhEAAHmGUKkDtRaI&#10;5utCn6px565oasc4zPtwkOlDW58Dy5sPJgQUWfmHA75qhiaOBb5ygnnEKDjkKh5Zx4/tT5mrtlf7&#10;0/YmzW90Y4o2OLWsNryhqPX+bY9BtG7adPuaNRgI33nH/OXL5qWodeGCT/zUT/5t3IPnnH3uue+8&#10;9K3vfX+KWt/y7vfOOf9tcy7BmelDn/vC37vqN+etXLn+3nsXrV3za1d/7/JPX3n2eX+LotZzznr/&#10;By//rW//xjXX/+DGW6+9bem8+AYvXbN40crblqxdsnTd0pWbV22+f8vWbQ/c/+jWrY8/lKLWEK27&#10;D+3bfWT/HhXCNlwFmu46uA/G9RQxtH10KSXNvhWjv/zMG3qxuMSTXpG/ZXHPXIoNHbIEF33S56WD&#10;yLOeAME2L1g6tNOg2QelNcgwgg8r22BhGmQvNx5gg9d1cTCZCpQim1vJWXPSTfQ2k9rqTcCAO81w&#10;O2AjBGWhHeieUY43f9WaE5PcCJNUAaTJckrzI+1Do1Uk4NrnTq9HZXO6ozbSsky1YZZ3Wi7Fno2B&#10;fmwSaRkSy6s2DvE9xKPFY+mHEXYItFzp7EBxGZNSGYkUE89V3UownTAxv/Jkbd9K8P1UuNYgz/qy&#10;5Fe2zy29lvsdEJKfJd961g7ysYjc2ro9ymQVSmz86t8AbDVqGiAzCW9SjGQcAwIVE2KrmKxzTscm&#10;AYPNNk0AOhLtj4DMkI49eyLShVXKkmlqp0NS6aaSQuBJu24Y+gzxc09ZghRGpYFjwaSDGf8qOKiJ&#10;AYYN3n/0YARpb5BgNcTUPMPGvA44BELiOYMAEhk97JIkIwzVLXNAwcF7W8sHGV7fGj4z34gyeRxP&#10;C4AFKrbzKSxp9DlggFO0hZeZru0QyEroVeuFc4qO65jbQXvSKLugpq2gLvdSpmJAEVMS8NISs6lc&#10;GqSWXOIIfxuWCRiIjE0cDDtllbHy/F6O0qGlcHtnmTmqnxA3Qrb/PgYq0wtnYpXDazGB2yxXihv+&#10;p7xNrloCxJB41qIfzQFXMw/gL9PbXiZiVO18c1vBZ1YLWnTBtdO/tM8rnUg9trGaGkgwKs9bm9oA&#10;mtOR8OGkrDstAmmWpCxrA+KRa0hjiOe5DUW2Fp9bO1eIq3a0IIdIV1aNMc/9lbMuPBaMEQ3nb1PK&#10;3rSRuQOL5RyxorgCMGTPfiwYKfNHfGjxYW8HXawHWw5Bx+0mpi0vNJGotto+U8g6WHSAnwMlJUuG&#10;y8B0xOUuFKYARsloCyt4TNJ0Wo+wlGlTXDita3RV9FbhjhOM8KETpq54o7um5CSrgboM85XDJWGY&#10;wzNKw7Rce3PzmKoE2Qhg8Mx0NBFZ9WaV8L1Judw2JCsr7szXVctVBUUGasDWHheHk2dR5+zEVk5f&#10;44Cu0v0EkghVzit4AUizZmY+8LNAV1Q5ZMxge1ewpvAqRxcosmqxdQqPmyybbkkUPS1lzwbEMqjG&#10;xDRNfZvaZUcByFTv3VQOr48GMBhcszoNmndkgYUlFXmKWlH5uuL1ZqmMf/iHlwxn10Btpz27mt56&#10;ztFpmcFnhRxeu9Nyzce62tujy/JmtpspFd6dt7tt7Q8Vyg7FZpNNFVuZZ2xJJ3OVVVEesjjThAjT&#10;LzdvTaSbWeuSaEg5ELunVknLcEHjrywcKNuf5CYpYwnqLOCtlRUqj29vFjgIEIrVclnxPxWtDZPU&#10;6IJaAW+qkZuXn+ppyfWLIjhNcu7uxQmTcgwZhDZd04thbNCMyehfMCt5xTy8da0J2BpC5ysioy1E&#10;IayqI66a2x6kqU8wc6nUgMkIg+kZg2BneC8VBRiP1d+oOBMGr+RqvV2rSZSY5bciMYR14lW1r5K0&#10;YDMFsQOyTmxqnVBpzFnI2g4xYt0+JjcmNHf5WPblyfypC5q3VXNwzCt3PaoILTqLEAzdb74XpkpW&#10;LHRoPXgVssIuInn1u/I2tOJv6KQApwVq9SKOB61x28qV8A/8xscGzllyjEFx0F1BaT6/v4WtfT4T&#10;O2mIzG2sgKf2nMVcAHVayAhABpJXWBsqUkiFnZCJg6QPRjah9aKOKiWpVdva2wZ01uviRayXFcY0&#10;U7wNFquMEdxu51HHCio1qDW8a8Gq3XSwR27v1ponTygdmN2Gq+q3YYn9GWgG7ZefAa5B3VHCHjx5&#10;au/RY/Gy3X88OwteU7xNIjB/NcfGMJS90sNG/UN+xjF4SMYzZO32k4499kpSWDt6n3beBNZWO1Gh&#10;+ZDRWjNNy1ZJVHv+eranX0AVzNIjDS1xWvGtPsPMe7Ims5ktRd55PyPWxAOcuZxbEzO6LpnNoiAW&#10;OjQLilupTZbzHmjSBM3i1ZZody1gNfTRgu88qqTPN4ablQ/kaEk2cORcP4Y7q54WxDowpYc7BHqe&#10;xHgpbwuOTZV2/hkrJnyYdu+K/dL9jz32wLZtYVnvfeSRTffdt/auu9L2pp1vFq1eedvKFVf98AeX&#10;f+RDby4PjhPTBRed/74PAFnfe/nZkQeff2EKXC/+yMe+EHnwNdeuufuuux55aNmmjV/71lWXfPiK&#10;s845+03J27ee/5ZPf/bK7139naDW627+0W1L5i5euej2lQsXrVi4fOPypRuWhWvdsvXO+x69P/Lg&#10;h3c8+sReKlr3HTuUQta9Rw/mSanUjPmeIwfizJ6VNIzrgWOHQ6fnxfwW5EkvX1JcbYHT9cKbBATr&#10;Vlf1BWFTydJZgYRiY6/dJDbuP80+8iEu8SM0KQGrZoxQrFsUXh1+r9sDG0/sbaoS7IskKQWTTSGD&#10;fp+O2DuR6DAMcPvhzWDLwVcQFQ2Rkm1dAtKILKEB+brGEMGuzc2PlOfkQEggwvFrRjo1ecsOlAFs&#10;ylksTVTaWHlUMxqtGlyiuQ2bWr4xcCu4MTFuGYzEB/HCDQxom5aqv6wGBLVWc1g1ZsPW0o8ldgqu&#10;+qWN2ruLz5BSA3d3a47N3Xok3WsHGmGeOLaEKqlupdRIbbHCQnkCnTW1m6P+04z1iINH3ewQjClU&#10;M0axPpA4prkGB1Bnl+eGCJPXh1fqVD7kJW641jcPYXAbQrScWPTbuNlaQU2P/RWexhIyRMbO3hyb&#10;RBYMQ5eR4pY8R6c9dXoosCwJbB1sPYEHvWDUO1ivDKydA4F5lkmHbDpmua+mMha+FlELfuBDxAkC&#10;xReymlPuRUikC1pmclFHIZbu/GQf+or4luXRVTECPCISQquJPeuUM9Tj3tG+MpFE1vBad5ZD5iw6&#10;YZgJs560o6iyJb71FgJlKSzkAfZTRFBNYKYZHODLuN2IoBjzOPTkAzWg4lJ6XWrbM7Br/tmiUEBy&#10;/pbS9OPJLFQiy70A/iSJoPSOYB25oH7UITxTFm5l+GzyY1WNyouQGmmrXFbToBRoddoTFL6aGAIi&#10;roE1x1CPa1E3SN5EwzjmGgILjKmaPgUjdyy94U7zBrHHIGnpsdTmNB3VdtccBZCACuk7bVpU4DtV&#10;QLbJpKgFUNJSGydptF4RJNYW5lVikCcl/HODu0TUW457odG8UhGUAjxRPKwxVfUsYCFu86knqkCi&#10;ZdJILrtElONS9YcWNP+sxrKDVvBQJnC6f22yVR9X1jQr2AOwnQn03dFKqifbhchVt8mswdbONDJC&#10;VtOCsm1dQHrPmvcx/0UukiOhVbhe1v2neFieRA2/QzpQ4ixD5KretqtALMlw7hFbepDj61Lf5JF5&#10;B1an0nTT4pNS+VRDZJKzLEi9Mv7VG5MtYhDYON6YmRopCe9cJ16zSMxwzwuRcEUZOVmrcshhjZTK&#10;888EssYiUaUGl6wfbjlrM6cJHKnO7aNpoKLlPHLwBVclrJzqCvKH91tbaDavyjD2wbY+dWAyxTBm&#10;Vz6nrZKE7n1bC0NKMpdnFjPX30HY73NOPF+RJLiWrSzC3pjsxTmGtmlB/qOFGA7zrsxeWRIHPbCS&#10;ogJgng8wOXmD56P6tt5uRAVTCsC7cjYfLDjyCNud3ixG92iSTdwv9akye94jKapnlEYbW/kVV5hq&#10;YexbEZ9/qyh13ClArTCtaLx0Ma8PRxi21ByJoREmHW5blrbaZy6HkRcTe2S2u3viE26nosrLm9an&#10;BEaFyEjTtDeHh825FIAVrBanjUcWikFQiaM0WCohRPvQSWKKxw3nWHIeArboqFZAfVsic6R5tAsp&#10;x1heF8IThJzxEce2mFGyN19HG862tAxMDSubD1dHCS3cryjJUdTgTxYHrwvz/IwoQD8ItcSAlLyt&#10;RkT5aTjKQ1VpPrwtFTiFcZyTQt7kCLj3wPGcCBAJQGtZpbpZ7WOTJohK9tjRA8eSHIGKzAPRWTE8&#10;vsSepvrhPDc7EHxIsSjFqKhi8ebVNwdcWrQV6DEVgtYui9RhXkEWJxwNkhz9V4XcWjEhG7bnKgXA&#10;VbNCW4qoc3+BgJrCwPo4yt5srKO7j2fU48zpwDWOwt1RBMt6/jTSaAyceo55QhccKeuWxfbRkto8&#10;9K+NLU6UmAGhSYFlSoQ4jDz2RHjTnCyMa4ya7NqaT5hzQrMlPLjEmZ0Z4kyAaz5icqBiluQxuySV&#10;AQOCqf21UBhkSMPSot/aCOc9WPtajEpH4JdEv2oPMlKgvqnUm0mvwLqP5hsKY8jcdDaP8ujxntaR&#10;583abdmseYI0Ik8wRmBSnnddKCtbOsusCfeAtyhkbIt4ma/x7xEvyQfSAA1gr6i6CFa2mdmWn5DS&#10;aTQsfM0lDL8axjU+TIiwT57cdfBAylkjCU6rmzgwteHNlvvvT8+bPOLDFMian8vWr12wfOlXv/Gr&#10;l7z3sr8Van37xee/74q3feBD5172vrPfccmct1104Qc+eOknrvzyr33j+3Pnrb3nnjsefGDB6pVf&#10;+NrfO58mOm8KWue84+KL/v7Xv3rLvBtvnn/DLQtuXLzitqWrFy9du2TZuiWr71gd1Lo6qPWBO7Zu&#10;e/ABDYQjD96xf1fAaiLmdGrNkzyaeM4CFIx68GSo5pgnHwrFmpZWSUPmZ17M2HZvYDVUm1F5jC/C&#10;8mUn0C2AlcvfVrBaYRhr6EwwbH7O7K9rXLUurtdsD3nF7s+syOzleETBUeQx80WIH2/Bp99LHrSx&#10;V12gTHzAXJmEawFG16bsahZntr5fwo0vytTKaigzVvGquXAilVYtFq1VvdagX4Rc8NN6FXboHGFC&#10;jfIYOYYc7f5jROQGFu1Zqpmn+1mwDca8kbUmM4170LGDpAyOEtCnxYttGDGq0SWywDXpc3fBjAbx&#10;ipwYIDYZd8cts72bOkxdI4nWIgoss7IkDaH2adr/8mK2eSgjJWQ52QIeiFYjlSYOHDHAZ20SmpgA&#10;GEztEPwKCQG5F+Jmm9Q1PmugYO0u2WIhLsEu6m6CMB6KftmWcppODBL8CucI1wq5rVIzUpSh8nUG&#10;x8CdQKqUSKuDJhqnofYw3ZVIyYFVc6v0y9SDWTAmRq9m48h8BYOjLVY8h4GvmHkSh4HiCATRDZo1&#10;4BEoEuJF1CqvQu4mQOVY/Y1F6ehjm8toeN0n1QY3gqmX0gjX9LHLoZZ87jTTX4fbsNWtuVKVCk8h&#10;+yyTwmg0iOTemTVSlvBpdFtOSZaJUzN+ahIEt9U3EtpeqVZyDvk3l0ORPC0uHfaSP1KvQJf+TCiv&#10;rBc0S2Yh7XXTUOnHr9kTCHF7b5mihQbchSJlvXJgyLeg0XKo2YkKPJgqwAOnUE5wsKkFANIvPXFu&#10;CkevuariGQN6wHYAQO+sXppKQDuXSvCSYpDQG85DKh6N4FlPOt9wSBKyjjzR4PAHYyzRB6TEcsxR&#10;yoebTEGnmk+usGKWRxD7UVaqPhYZdj2o8zqQu5kp8yAFjWKYOgCV4OXeyZQYF8WGZPYka4zLjZnP&#10;gfceFctVLSk1FBki41TzH8zDps8U6lLZkgc9vU1ejMSQn2m0PTJrLko8R2ZyAjsu38ywF8mIn+HZ&#10;LFVw2edRAf/IajVzAbSWXoMigxVkH8mSno2pKkFvYXC1u8AQDM9gW7NOsKajknBoFroaZzDrFF1g&#10;D5gnJziUCGAwa0EFNg2XZ5XYSEmb77Dg1jawLrydxkzaFkqo2miSt4thNKVmbdrOrdXvQxXfNKKw&#10;qolXSkaB0O4szhMY7K6QleT4eja19lRjZvbci+RN3FSA8LyNxLmsRWLCJBJhooLKoLjEDrWX0uII&#10;8xrM814vVvtu6IOvhhPuCl+429HryjDbEeRRU4pF0T52j6P1AHsxJF5BEf6rsL6O4cgvz1hWb8BI&#10;vdChdJR6xUd2Y1JCmRAZ90JQawKAot/C3SJeTt8abws62u61ZoRM8ikprz3SKCliTuLoYcFqdw2i&#10;mikv1hJQZzUormJUajhbCdVzN3MqOUxs03st395jaFI425A8qomYkQRJM9vDHKT9/7xH6kzZfTbB&#10;Q3dS4ytLmodMTFGowt1SAtKnMkziBTghTYMNoa17mqTC459lDkspaXpkf5cJ0JaIkmgNzXts79FE&#10;j0m0UUKohBUkovESf1u3msFmeQABJnCPwrxQuDXXhV3UDqrDmE/GW0irp6JW5ga1WqO+V6U63mYT&#10;FyJAEDfmzTCZxPCSJVO5aUFjXpkwPKlqiTeWoAzLvmOHg6xaZGslY9sutvlq8NtTh2J8czyrKBgV&#10;mbECWgle2NfSobVl6leMDqvWi1ZwK35LDDY41dCPRaeqmhW3qsS20hWRrDhuZEN6OYLpdHh6Lp8T&#10;yHYmE2FX2NKBwdjqHOPxiU0M+yOXzGyCAA1G1/Ep914htDCV/AhdbaFhs0C1KnjoouUjbdXzFOZH&#10;hdP5Z3BpfsbYyXLUTDDscrHOjQj56UF0489UD2FqPoGRw04asynYV7hmuUSqT8u/A1PHvdS2tny9&#10;bxi4H+X0ZMU0Ot/o8TVqZSlQtpbd0/Z+LsoNNZyZgWPyLI3BlbM6WZo3iduXq0MYMncp2YrpmxVo&#10;pgr8462OFZM+TAiW5ECaCPFXo6Nj1RcstSOPmHsA7NqiVrX7KWvmk7V6YjIVS1f43hSFFa30Zc3U&#10;yQxovXIyE8Gu+WeKj/ccOrhj/75tu3fFN/juhx7aum3bPY88svHeezbde++Ge+6JNtjON8Gum66Z&#10;e+vP/P2vnvu2C98cYp51zjnvfNdbL7v8nEsvO+vtF8+58KL0vDnr4ksu+ejHfvG7352/avXdj227&#10;+9FHf7hw/oc/95NnX3j+m3/gnDmXXvauX/uNX7nh1utumn/93EU337ZswW3LF8RAeNm6pas2r4o8&#10;eOM9G+94IFzrAw898chju7Y/vnfHjgO79x47GHlw6NZsJ/kJoZoW2CiBA7SOAFn1J7B4lQ0Al+bs&#10;N1VoCMmycLfqmKXcdjh59G5p6NOUatflruBDwUKadsCGet+x9ORbkkGgGqEbzCjbSICy78ghRZ7d&#10;qmN5T1oaKGIEOUUkPLcPeIn9qvmJ+GvoNyVNOf6mPCcpjvnXohr7kT6j8JhYUB2gkBXkTOQnfp5C&#10;NHaO/Co8TILpStRIiEovuL9Ci/WfA5xMTpjGx0BWehLqxBuocygezriMjqK46hUroNXGiVx+Nqe+&#10;nuct6WmNa4BBjVKFryXcqs4i0d7Ig7KZya20UVqPylgHArC56qI4QSOlnuU0Onrs1izQQ4baHXFK&#10;ZlfWW1GZVquWSE2db41R1C/JScIV5/jl3BIeJbwg0h0E8sSUEoeNUYVLbzAk5Au5UWlxG2BWR81Z&#10;gxUFunJEcDVciFJSk3vNZFY00uENhTNv02Kx5FKjRvWrs0pC5kNZGlInUaPlN45PK8Ga+2i+g83V&#10;mC+TSgZGnnY4/YyYkhmlq1Aj2jInBpQe57hZyouqbZtkzLOoNL9qCWLhcT9hQD6vtWFoY9kGWyMW&#10;lGnMdlK6cqA4s9fDbbWzq+LYaiZb7GfRV5t8jvA0s4KARt2gSRY0oqoo2102P9F+F8FKOAMFA/le&#10;ev2VfmxVuGZeJmmlyHkIt9JWR3GslZa59KM1ZRIBR04Ft/Tw2Avkf4g+i5+n0QbbA1ZV5w6bKLnc&#10;tvEsgTmJWkfNLSBWBIvFcTHM5MXVe0Q+06ZNk6Fog/WJzatubTBdFRr4IFYWqzDPcyNnZHLzKrsY&#10;qLW0VZMIA7EPhzCwLqtBs10etnpU3FPDABvmEvga1HIvG76D0pvv8/aBNC4a0WqVSZXXGTFTTl11&#10;xb3MH5uOxtaS1GQJHNeTQabZtZVZDY4VwIvkEeVqhuRaMRGPlFzKbzehUPTb6SpxxLIj2BNReIJi&#10;PA7MXAnsVu7NDmON7uWy0Hy6MbUy/NihUwg7OxlqX2SqQplG00Z13PUwMq/KlE4wb0iI+wYTlBWP&#10;tHAdIJrtoK+zTUwd1OyPxXuCMaosNZujHb2pmQJRoQXCgXqPT4Wy4F7XEPaObi6FyiOx5XWsFFz4&#10;3bzMIBV7gloTD2aYrKXpMAZzVLUoODfHUf6wdaFlO+t90KxHVxuvUSXrXO6WbrVeoFOlaRHIwCGw&#10;7ORhYIugWmw8JowI2XWbXdsSrValVm0uEvYSV9cqWmiCG3ldD8nkAvtv833chtMu09vQP2H5Lcxu&#10;fqqLIVmbIdrvDVuBDx+bQ+V+FPtx4yTteJJWKIXNLQcdUqPRppEBqRUTcL0dB6g2qgPt0wmc8lDd&#10;OlSsJiITalJm1WIrLwGjkYJVmWe+q5gfoGsEwg1lj/EzQLfkbR9TCuPUKDax0nVYoA3JW2012/In&#10;t7ORmIylRFdFjnbQBShKn1LOmudFtm+U7BaAFbLCW05cpZRd9dtE6cXtiXkSVxeASKvWh2l0Z21R&#10;69On41D9ShnXSoKn4BycDBcqbauJEb9qm4lui/k6JwBzg4UOyCAGm9rn5NMCSVJFufvwwUTykrRI&#10;bdtTNAeAphej3ZIuMsP0KwbfIvB8KuEi5bgzHSg06egNg1R40gbjctRHKTqPnGrYfL4+vS3QBdxK&#10;lYHCKsot/Zs/oUQxhsa5OpRSozOd6Eb4wpxRSkMDAoP9isabR7ACFslxP6SjN+hW+WrgXjXbikxr&#10;iUxYbgoDbC8UEtCeQMZsN2BmrOWsTuZwyyFRstNlqr+MPzBZANx/QP5Dbv18oGmwKNA6B0kmIn5D&#10;OUFArNpgOHkLbnFp6h/mc+ZAG1rLGs4zT+pXNJHLVQL3MYQBQFCLWsWKvDNeu7ORKuUIEZypqQA9&#10;KoJiYD8zZT28AQ7WfjMlo2kbY+7BOZ2JNQyUrVHmghW1NonSTIy494xdGJkJszJZZMlFmRpsMFfs&#10;mkfSbLZIBrUO/IwomvnqxyJtb66iSNWWOXxR0axQimUx64IiZxJR1gdnq2PqhPdHFRwEqwYAG+Gj&#10;R3cdOrBj/96g1sd27gxeDWqNPHjL1q2FrCs20fZm/d13Bbh+74brPvyZn5jzlnPeFGSefd6FF7zn&#10;8gve94Fz0/Dm/AvnvOW8OW97+/mXv/+jn//CD269deN99z++b/9927Z945ofXvKhK+ac/eZMazq/&#10;XvmpT3zru79149zrb7ntplsW3rRw6fxYMS1dc3t63qy/a13cg1PUuvG+TXc9dE/cgx9Ks9Y9O3Ye&#10;2pui1gBXtMExWwrLFyr1qeN7EAwfhmg9hi3TvqOHJajJLAaR1oAasGpNkYWvhAt5Pdditr4bK2P0&#10;XzjU98/KPMwjKL5P7DJMYsaq1yyRtxCYEzb++WdbTztzhCfXbr/WFk2VM8yuloXbIhk6DYiN2Zb0&#10;Nx6raoGxX9FEhoomo0CpRWKF7mclXdNuQQKQ+LtC0wQl5kQV1LW+l4KWY/H+abJ5lmg35qDWBbTQ&#10;Cltjx3BKOVS3XjRIJ3PDZjPOCUakncQBqWjMb1thBVnxDM4uGKjq7FLmKkamxa4lJ0tlYF5qIrmh&#10;avMIjUTLabvL1lqW4tXmktvrVVkR0caUKZdPti1zAaqnlt0IPZKcvA6HSv4axRLUigmpzJFuJdxU&#10;GVE5rrwllh6V75pjbmMYdJhP0YQm1504HpFhu4zK54i1aGhRLqtxMAWNo0tNnWmMp6eUeZkfd3eI&#10;+l4Ltr3JBIXLBwYYtTGeICmwovTCbKN2ijxrdzRpPmWQZKoLj/MtUsq4TOdR/yoNnzVkkkvhpEpM&#10;eYSlRmdHW0Kjw1heSF0fV6oR5Ox5ftuCT8E5V7l/WFhbuOumDnmedxbn18bT+ivbUw3ReO7fyCxh&#10;cshf6BkLtynal2BM9uSIlYe9TMxtgFArqBtW1tiM9sUUvNEDBgEhgnbtpnkngLDdj/wp4cav2hfU&#10;WLbEFJi2ke6AcIbmVQpoMwOGbGojGZxAViSRapIVXABmmqaBb7R+u6jA/IsOtCY1WobaZFBV5eWv&#10;pFihwSNsLqrMIcVO+W+a7lgVObG4ndJdMbj1msoxmpcDTFLDho12vwQwWNqQN1OAJ0XcTzuTBZDG&#10;zIuypuDSYKpC/YGig4U0JKvKoLfALFVUaCrnzwxxNJgVNappaklAzjhnqfFm58WKzKnDH/WlUDoy&#10;EqScBmU02OBBVbEO2Dp74qzQQ+kEzrWYZAUFqBr5lsSeHI8crio/GVJrIAFCBUUVhuRcKqXpZM6b&#10;28I3A1hOvvk4iR08P9RbBRG1VJtP1v+sLXw5cT+z0l9drPxqVSdYZnSdGXelwMZ1GORswGepvDOt&#10;DHnSUmXOuQHdU6JISk2NblWDZCsV7+pnpCjOh5yfEiudtE115ULYASjXZdgidLnj7nZ6t3tQVr/m&#10;gLygnJGQW4P9v0H2zlIMFr2fqQiFnc6W7QwB/7MTuVkYblFr4DxhQIoT1GJwAK5FLa6xCGhiy6sO&#10;gBgngcvuZqIW6O6jiznvZ1s3f115nVwFyQg37sgp23JMkwvuKTMakuSGf1zWZidr/pw3VMLQJXEC&#10;tCiENRUDbIvVuT3Jyk1lrsWuxdiuY9jI8wlPp0yMkIYepyYazOURTpCpFDbnD5PcjNc6mLaN8TwX&#10;KJapNYblbCPPW6lwFcLgeVGr5DPlJE0Ec/fFqVTFGfsOMIn1sBtlmzI0YBB1VIriG2xDNZLvVqRz&#10;F1ANdyK1XZWb1hfKxD1ozX9awkrATCQmfB2Ky4EhhzbVrpnWBs4gq1zizHIJxO52CegqOTSjwVCx&#10;2nSzdC6CZBWdsT4Jan3+ldhBAYeKxMSWhcpY2yCEfAqJXHnsMr3ehkZrQ0g8aixrBMsKINwNtGlL&#10;y73HkPsWb5cz63flSU19CyxFENAYMrRhobMg0z+mx1NdtKWeogldmtoMps9nrW78tAFNy3nCEvsK&#10;b27v0yBPHY+C5TTUpatLEwdVvxaCTqRjKjrBhPzU6Ggmyq3YWPrN0la7tTWbMESOIE/wzuCKpvJj&#10;rpEIKGdqpiARRVBr7PQ1i5JTtfEvFGsQZg71pdder/dyvguKeLIL7oGJqK0zRS08nohOE7OBt8PK&#10;BsrWuLgVuXMKOCdf3KcO0PEF1avJElIpJk5G3al4fZCrZZYLR9FY2+0m/wwu5YHkeMyzzjweAfe2&#10;BjJxgqlvMhk5CMe9ELSScVhWJoci8mrKWzTcO8RsDTNsShLgHnz6tVdxeBMdqb96qbdchSsAFUOB&#10;dsfJPEhSJMK5qn+LiJi40R9ag46AHtTKEtmZyoxXbNAmwsLXJqXCItISKj5MQar0wpE3j044jXFD&#10;tD6+Z/dDT2x/6IknClnvfjg9Tx/efN99q7bE4GjT2jvv2HD3XSs2bviVb//mRe9995urec8669yL&#10;LrnwfR+88P0fuOj9H8SH6fwL5rzjnRd94IOf+fmvLFi56pGdT+4+dnTVPXf+9Nd/4bx3vfPNP3DO&#10;nHPfcu7f+crPX33N98O1Xn/rNdfe8qP5i2+9feWiJWsWr9y0krY3d64Nat289c67U5P75LZHdj4e&#10;rjWo9Yl9u3Yd3hfRTh9Z5o48ffIAMuDMIrS1SV0HyopUWQfrcZpRZZXXkbz+BCRrTdVrcJrpC5nZ&#10;TcL9j0H2OtZki0vMLiuL7pTgV9XMmFEjoWVRa8I+lqo8aVdVcOZUqUiaTRrTnZ4trSua8lTSS5V6&#10;NpEpciaXYVas5c3AY/Igbr0SZUgiDS/gygTDKPFa/pd/Zr85FI7N8NQAlG210eoUaSEEmtLtZDor&#10;D2tuuOERBXJAU5rXsSvj3MPHpnjJdo72VzQsVtumSY8sa7SRkQonXokw+ODxg0f1IurhlfiSjCIi&#10;95/5Q9XChmI5QUNhwy8dIJreBuqo6a2K0ghMUk6/k7zYOLigtFd8llstqjQrUeAEXmr8REikpRPB&#10;d3ZZzT/zLYkwSqCpqZv0vQ5vEgTPvDCsZfNPA1/gYt6MsCp8iPWB4bRzdrj10BehWjg+OQdfbFBa&#10;BrCnQLeDL9xSYZu4yg7DBrtc/YZlvXzE6HKGhilDmAQ0tarQuDDrJK5C4tU6TjO2tASUaI0qOE9S&#10;n5yoVNYxr8i+hviif6ydeL1YVXuWGe4U8kgq5SIOKzOjuJ0xLF0vITD0kL3oQoLBe1dJ2JBX2JOd&#10;AzviHJ4ddBJ5IKSE7lNO7N1BzqUvMlXEMDIVmRiZ4ZBRQLipZc6sHDHvMQWDYK+Db+1l6NbTKWts&#10;PsK7pvW9wzdoBllRWqJ7H5DPwwbDqAAcZj9F48ZnHE9Lam0zwyQv1q0mVkTdvjIjx6RX2XB57SSv&#10;OLZTq6kZcyKltlAuBGnPLI5biCu7xYU28m6CgBtKzNmGishcJwBGjOs/64IOQmv6wzCxHCMwLH81&#10;PGxH05QxURunFr2jwR6NOm2YJMwuPkfVqUh4wrEFeM1YVbU+ZNVlnHKa1uVCSg8Uweghs2z+ottr&#10;Ld9rHCClU2q6itNR9UpOhDi7hRuuftbnj8lP0gduk+EdCnbzTVMzMEd+BoeGGTWH14aWJfFGU5NO&#10;aR79RuPUsXx5tBSgdh1jf4EwZKNpbquQqXQf7rsDq4D8TYsMT4FmweKTV/bS+T/qS5tkKVNaGa0H&#10;llQmXWRTAlBtZ8EqCEQTBLjWKAwTQYz3t3zASz8MhJjbcrDP0WbMxFYVIpLDoHF3rjFFPf4apKFi&#10;ELpz4VjkRSykSBQmiDAHNd3tputAb+fe+EU7/ZklmjSZzohlR3E/MhHW5FQ3DueGK6RhWB5VLfVK&#10;Fa7nyZiWaqSbFHjD4qYU1o/q7VzVlXcE71RgTwWZ4TULuPURNfOvFoBeryQfrfa0WAY3hw6Fu4wp&#10;0ZG/YxjVlrN3FKZ2ZSt+c93mjp6le9JG0naXaspMNEu+AVE68wsLW47r28iIuUdQxJRBq7yrjkdG&#10;/E2OK060EClHrlkxFWpCUHjd5kl9AxdC5EnqvNC9ycGqr81oDFM0pU/NTXPWZhsxhSmpUL1b9YZE&#10;Wflze6clnFbm1qItkFhp1frL2A0keXcQwQzLldOz4QoVnpHvNmAOgJF7BF4iJXV9sybLKG6oHUEQ&#10;0l1ADBDv1JKzT6zz5IFr7oQLmpzNxZKQH0pXbVBA4y+8EuqLWeHxhwtlR67nUC1jx5Hrh1TU15AP&#10;he1z8XeIgRbYu5A7AL6hYEnvAoEeiezlDMuMpqE2OJWp1gE40CYaXaBmUWi9l+VjKckUlGJP+waU&#10;a7MZBMMvvhqk82LgX/2iZBZlsFsf238OibUmuzoGZ/zz/n672BgXYlErgj4Ajky4+IvckE/UZ6ma&#10;kek5JTOHK2rPvThcfF6YBglcJjmQtf5VPdNiTsS5GgWHO01r1sh9eb+Qtag1rwej6iQcXBnJdw47&#10;m532wqLrKofngFHhQJhzM5Y8p+clhA6toNxGL7xBySK+RIWOPU/xHiQto5CepeLe/FWdqUO6Ym2s&#10;29Ox0NaOYJW9+aJxIeVRJ/7aeTN1FvJigOOdK2QIyug2weCNhIQg2ZTKR8uAEX9blSEKqnlSLjC3&#10;YhFI1xoOUkfv0uJVCimKbu6Bdw55g6h1uswkYHrkaELo7JpNjtpI8OqxLJGpLz+25/Chx3bS5yby&#10;4Psfe/S+Rx+984EHNt9/f6yYVt2xZeXmzbViWr5xw023L/zpr37lre98+5sSrXPOOnfO+e88++KY&#10;MF321nddFpZ1zkXvOPvSy9595ZVf+cY3V2ze/MSB/U8ePjhvzYorf+6L55z/5u7B+cYLL3rb1375&#10;6z+87gc3zL3u+nnX3TDvuptvu/HW229evPr25RuWL12/dMn6ZUGt9z26NUTrY7sef2TX9hS17j68&#10;/4n9u/bGkOnEkR0H9+46vH/f8cMHrTzBNSH7hIUcHfyYWkU5zIuTP5Zxfyk4e4EiOoLkUYppMttq&#10;LpKIbgbGFrYCJqfA7VSmq2Wu/ZNeyvwzSQQCYncabqGJBCgitZEJO3dzulO96wlBEeYrdcTNbtEy&#10;6S5JLXtGdzGcq/lVXi+rZmhLbNEsMj6fsLuEwpJ47O7GJZrZGIUYKwxTiopM8s9WSVEYfIKyq/K0&#10;b7ACwrOHwBdf4jj3avIEHk7xyhH/eQZFGP/J7SgPtut6xi2fFpRO10T1pfRpaN69EcCURW6wMjLK&#10;RgwWYk0ux+PyaYYcmFS40odhq5VO/lXjDJtI5eIqJ4Oo5NxnLpReCOLmRgxMCbraWvE7MDBlsVOG&#10;npiMuMrEef1LbIWS2ILQXIkpf17PnpYdip1IsVNFqVusNZODAaiA0DCltAxZBiI2JaO5aoQvwWkW&#10;JUavkfDaiT1a9fCirEgCpko5WLtHZ6bi0heFpmj5Wt5msoO4M3+S3xaNRKaLbjAJWskZwyyyEkGt&#10;x/BqhroUkDdfDnBqjagZDaZ0wXCRaoWI7dZQ7kjoxdU5Q/dNMKARakk2+SV8dAjOJu4Cq55R1Vkp&#10;F3GegKeOr0jNW2yssVCuvty+xCP0Thur1qEKRt2UwWhHUdTaR25Ya968ZCjnbQ9TSFaGU6F1ba5a&#10;qjcU3UIIbh8JhCa5SJMVseQq9NQKhIb+UIBXAqppl+YpcnMF3w4DXkHaRFsBdfwQCnr9w9G0Y5St&#10;qrLz9K3DHA69wuYhoURU34if2T6ZymToarLalcRLBofZdrt9ZdwOVtk5RJMF2rCWtWa4emC4Qbjf&#10;8paSt6P9kivGcNVq+sNbaahGTdawhLY6kTeoqO98k95UkT7ATHMcED5dpbO06mhKUq/QywvK3aEa&#10;lnXbO10GUuiCgEUSjGzIVMnZC1Rym0wW20Gct8AMncaNtouvxGzMfGevi48LbGW3XbvMYdXfmFi/&#10;R8jSbdOBpi9dKgFv0mLkYlwB2ImK3uUMYZ6L9FpSkTeXIi74dyloY7BhVcA6r3CjkJXe1Fncamcw&#10;Me3DuWdgbEx0OmhNpeXIR3KzbYQRl5qb6E3R7mhtryXLZAAt9p7WhEoGCvvVWnNddCJQGSHczc9y&#10;+xMGZtzGxqqSiAvh5zj9TrKGSzY2PZS1UTjKysD0hj8gK1GGmQgYQAWkbI6yWMt05HAaz/ea4jHv&#10;ST6RxbZ3uilCFuRuE96DxGxdeCWFRHEE5RE4kGXrel5gbxst7ggWh8nCwIPsOVa63GQWraG7D+ZI&#10;kJSLurPg90zzW/v38Mmuw4i6iyQrILICliChB2w4CmgvWTpVvdY5b0xCL+iwIKrxLDkg2gWp6tJV&#10;vnypCyz7UVPwjXX9J8WEwRX53oqNzb/zYjMjpHXakUipdufq0FaAVO3yaFsH1Negx1FMl/Wnjn1y&#10;jJCuibRffO3V06++koJSJIptlqmUsrBthl2NzwGcwS10EJ3wHkWe0/XiklEynfJA8hptYtLOnPkc&#10;fGGnCs9BfQkIgyGVIudv6ZWYR1GAM4exRchpaxLVfBDCXk1I3TzJ11WVnTfAnVQl22437SKjO7Gk&#10;a2ACIKWfPyk9jUKryBWNJyzsh0A7+8SS2gwaZkjYKUXMjO0Qvj9tyhoBaR7tZerVh6ur+251wuIL&#10;MC3IViYvf3X61VdffO21fFrUtlgITeLeYlcxC+P8RtQKDR7QqPy4kKeJAMW30DACVA47WlFJ/kSh&#10;qNw7fzJzIPMoW+X1FP1BPtF1dgxCMhpJG5V9DVgt0Wr8A79aKB6yNIg0xGyRZ6BppMsxDc6sCFil&#10;t01RK8iWitzhxkSTWIjW1sHKG3Muc6DCA6D1kpLwNUZHOz6KPHOGnUM94bKveVuvogPE0Q+RsKOW&#10;qdb64F57An0J2My/YFq5XLyF8ys9k0gGwLnji92q9DNpif7TucIoDLw+odaKB3okNbZq8gkkw3YL&#10;8C5MtTiQzdJQBs4nOKrq+c6/qeCWekuNlJUiK1eI9fZMnJw/t5qCQWhuo7UWfdEyyJPRxIZG3nfs&#10;yE6tmKINDmqNPDgs610PPbTh3ntWbN60dMP6lZs2rdi04fa1qxesWP6juTd//As/ddZbz31T1HrW&#10;W84/95J3n/+eK8699L1nv/NiFMLveOe5733ve37iU7/6/e/f9fDDh5956omD+78796b3fOKjKYB9&#10;0w+M+dN7r3jfr3/7qu9f/4Nr5l7Tx3Xzr73xtusXr7l93V1r19+9ftWWNfc8cv/Wxx64f9uDDz3x&#10;aOTBKWeN/VLo1p2H9gW42v8mNa4HMVREZNWuLQ4maPNkVkMGXEkwHRRULWZX0/cLdbEy40HDZjuU&#10;aGUXIcdjz0DXaEUIQ50rZKWTCjFT94bqV5srqmEDqYpROFF3VlbwLNbllBTP4BTVPKhrenURg7kt&#10;JG5oxZIkJK40oi3Oct3xrKNtSXPnVLkksLA3aWN3EqUz++IqdhrMmUQ/kzHtMTRKM0quXS1RVDda&#10;/wnbk88XSpllh+TUw1AhKyGdbYTEhKBWiNbnkxdIQEC4Hwpo/7H9Ow/sSqeQ9tisy6gtdkZA32OY&#10;eA+Sr8AzeiAPeorIZnJxyK6PkHuq0GvAYXQo6B1xhr61VIcS5ZRRzyv5QzfCBnyD8GmuPSNcXVxD&#10;MXN+IAqDOYIMQ0YKlUNC5hHg91wmjKQrFaEEYZX+joI0HUcUM7c3ieo4TrnetmrYDA2hNI3y7T4i&#10;954DoLosrsg2R402OCEahIPquJbHGPpglFLPEpPcaHHzsTm22M/mZ4EoXy0t0zmQ9iqIb0e+PIMS&#10;YTmWTmBObJnMTdheSOqeAF3igglgOAjqKAFi3gFsaWg+jD1JKrcVnhF8I9Rc4hGFT3FbgzPAs9cO&#10;4VyuzmAbIHzA7YP5GZSXkMZCr9Grg4Gd1bLW46o8JJptW7CIbyefJFMbYleo2gaO+TmTAIg9bFwk&#10;AsyH2PTFZBBW2GZ/SuROTj9YUqllrX9Yb6ImMTtpvUEGjVaat7ML7tE2mI1EHVtyFnkUIzXJ5cgI&#10;Iexs6RvaBwjhN0zspGS2+w7ShsLICbXWhUi1IQ/miTc78a6wkB0q4+wFBdOqDBoCkEnCoGuarK8z&#10;ilQXn0lYVmqF+zdfHYtje7SyHjaspxQitlV6jHdIh72t1dczBNj53PWEsN67z6AfJ+SaDxXTulbA&#10;28j8oGM8kuU0AfdkleeEHMyV9xorcCakNDLQrvdRXsmNIzxjHcgn1z7HtBpphYp1neRMITNEp3u5&#10;WazkEr0QLUJu2ST/ZMWQYVY1OmBPGZIR9MsTdlr64dbqa3ngdR8LSFMtI6gYR0j2M3+oufRQnbhM&#10;taaaw5iSa6Np8xAo8obR/aWMa5lSwJIHBsnmKMmbIZ1wyxiNZ4v/O5jKN1gHXBs5dwEVK8AZwD9+&#10;K7dvjbrpvyrn7bvLDmKnLoE9O0vbZY1Kfm6lSd06hsiLMrNiggs1ayxPPo25uxWlEyQuW+OT5S5Z&#10;mAIqFxMBYfSWpg/aNobPmS31IPacL1ljl77mr20ZwnYsqQhl5/LV6nTA86galVvLMTyXjK3TQyk1&#10;TV96tH7IuOtnOVZ3pd7jw67MD0wPD80FX0lqKVeEKuIOcl33ZbmHQr5klNrdcaYZzO7myS8XeBNR&#10;eKj6dXPv2CLVvwICoVwY5UhqzXripUk7e/t1ZAdGM0hKEN0dmu60prpk/hglGIJuFj3gKhpY2exp&#10;R5YfvRXUq3akdltVa82JWMpRhXAga6jLQMc88kqVj1VBJmzGHCuuztR2NqS3G40a1MDXUfuqQxIx&#10;G4Y1NOBlGYFTZeuXQgRWzML7WTPYWulGWcn3GoG3tBVPpkEID9VugEaJDSlcPg347XLkifC9pMwk&#10;5Pyc6oRtXeNX5zBmMKGGRjk7y0qH9rg602JaUT2HlPgw/3zhlVdykDnUotYMQt4Wxeze40mH5f2D&#10;U+2wtPlNBicINnA0hjhDDyxXmb4yedSWKUAXw2TYS4jNguGithnth5K0zsBKjmmN83TmgK1DpTpz&#10;qNUt45bs31KDGkStjJRmKPqnZnAC8vPoxCu6UVuKntR4ib8q8wxpJ4o07dJGtUl15fiTkUlJcJas&#10;DEIsmhAVB80Fcge4ejAx6IVr1Rg5Nzg/jz2T0uKTeUPe7NA9l9Y4qXRNvWv+iUI4lcelSTkIL4Ou&#10;yu3aSohZBaxF8I4OvbCG+DZv0xW2Ub6SdCtjeVTaHojPjH8OxtXqWTAtwJrHGLLnsGLKxRBAFpmo&#10;CpjYV6u9c8txtnm9B8kM82dFCxUDk36LGAMr7bj42mfFPPEoaZjs4DDVNK/DJ2MefTzSaEyYvDl9&#10;jD46mCFnL0lTrIAKaTeZ1VDTdaxm0ueL5M0ZhPxz75FUdVLjGgPhJ/bufXz3bjyEH99254MPbnlg&#10;68b77l2+cWNQaxTCYVkXr1k9b+ni79143bs+cPnfpgb1nPMveMcVH3zb5UGtEq3nnX/WxRdfeMUV&#10;V/7sl75/yy2P7tlz9PRzdz+5/Wvf+9YF77r4zSHrnDnnnHvOlZ/5id+8+ju/9aNvf+ua3/rhLT+8&#10;bsH11y+8/obbrr9t5cIl65as2rJq/T0b7374vnsfuf/B7Y9sffzhx/fsiDY4j8d279i+b3eAa4jW&#10;QNZog49l/4vzQWtc1QOn9DSjXSjboL+OlM4iFkoll1BwzdnX/kH5Fjn+CoFmQbnx3Ej6FvkAbBSg&#10;zrQNLUHs3kae0mwFu5prN7DKUpCGaFU3uZpXEgw6nVEHqEeskq3hE5dYxrVe1t7tk53sAK7x2Ajq&#10;YI/sBtyd0vabdOMs78rmTXq10oAyxlky0ivo8JRdZhurn35+5S5OgZ9/HqBMN5HGQ40/CsJLRNRI&#10;Q4Yz4xy0Cfd18rns1gnWU2OcuPPw7sN79x7df+jk4RBlbMCn6fZUQknGLF8acqydJPnkehEVkSKU&#10;bZcLQ6tuhI0dZwxJd0rjj1ptUYOgOXmegIF7OUbZ3iTBava3eXrWk9q6TNKm9vhRLgsKgvQwcU6w&#10;fvrZl+PNU/4hB6x9kTQmoSFohO+FaM0jlqTKHYeiT08jAD+se74fVy2uUUnLCmVnOJAhGrs+afIm&#10;REYnW8W3tnagk6E0HVHdkOxStJlwjVlXsqtEWXnCapIN5kQIRlqtPDyeY5MKa5JC3gD6Aq6yoKum&#10;TZPHcoXBEkRtEz+T5zGdxG9MmLJwJUacPNRnMtqytRoLQ6GbxzkzaXtpJBwgakZqCbQzqqYZ1erk&#10;BXWZQspTNQQWvDFJSmrZ6rCSh4EJh3pZDOwpS9Ji+ISR2LNcvkAmmWq5O0k8CJB66tjphPDaW0Z+&#10;IFnR4nNSYJzIdF903AzN+SmKK1ZvzWppqxI+kydnBduUn0ExYR38PGF99bf6Qj3zdK2DgdMysaPH&#10;SV+04+sgOlhnEAeaks8xJIcttzlyWN5ZrVgbVd+NPqvGNHFTWpIkHWujuF3N5/AOhW2W5vWMlK7U&#10;UKoZBEm20v7Mw8HQjuSRM5O/Kuc2Az95UmpRNkO9gD20BJk18oksK+bXFN966QFv5VrLTTVnZ1xO&#10;iqeHxCqX43opBM4r4vPaNVeSCnwd3s6TEIA0GdbECcJAttnoXfpao1E+mbsSw5spX+N2AJoCeKvk&#10;LCapMgs85jysciEfi1Vbo3mNgvNXBXvNxOXwuva2DS9HyNmp055MerMeQp7bj9otgIKRQlaBZRNA&#10;Ph86HSZkrzKo1RyT6LcW6zKuwlEvNBOg44l4G0eGmj+1VJ5lhy9ywqtwrpoGQF4i1IRp689Lzjel&#10;1dxE8zi1Ah5/Qq7HdXK6KMpKrWJl0krhjp1Chrxpjh5qdZuJxMaab4dSeoGYkak4tl4S5V07wsQA&#10;1t6r0S08drEVdhL1iVob8hUGt0y046ZOp5XqpC1CcXemTTMEPUVV+hmlrMyh8RtjeOTM0oYNJScn&#10;eUuHTszv+Ofqz4wkmv4uFypH2tlVzULRJrcqEjAZFBaTynqH7ILsfFcAMTNLxFSGA5uK+QW0IYxr&#10;48wiWLEEchLJulpUws1OA8VeNqVvyISygEzygZE6cUEzQuNzzFajJGJsyfRBAPil7OYugLouhSsS&#10;vmYFa+VUESZo9uUwmak7hUu0LQh0YgN7cVf2weeC3qXy4MnrWRXko7Qbb5pZ+I06N5rKpHimYtr2&#10;gAkmLO7yAWKc7FoBzGXRdNhpZDhqedyaEdN5Q9XBxJ400lRwbPaY7R9WlqzIDiOeEIYl9sqN1WAJ&#10;LSswz9JQXJRanQtIybmHFw1uf+6llwO6yrohkRXF5JWTz+VI1Io6OLUazvN0x2l1aH/aGxbOtrC2&#10;+Lz2VwVKJRR7YLXzzYm0L04Lg+s0BCmtkDhHOxGt6S6TyJxEQy+T7C7zMKA0P5ueqDjcrg3geWPj&#10;cpymDCZx8oByRMgYMvVoreCl32xOIT8pYY2vkkWqKVsF/6scDsUa7BqAeuBEkGpOJ7M6z4OzIDWl&#10;Kp89dOLk3qMpPKRMd07Z5HGNZUo5dF3C9LMulqDNaZllAQDMeBmtAlqkwu0iM6nSyXPIph7OTZVP&#10;MCNyArEx/tTVeQJi5XxzWLkSmYXC1FKm3BhM9GGcnRwGkuiq5OvXXJhdlyZXQBTCyvOsPUPoOxOZ&#10;sAoTwCEHUqkoQK0aganJCICd0AC0fnXM43KwpGFygW2O8nQwWMXS5oQwrS2tl8NOsiFgNVxriloD&#10;XINap6LW7fc99li0wel2s+7uu9fedefSjetvX7N64aoVadN66+JFX/vmr5113psTrXPOOvstb3v7&#10;O6/4wHnveW8MhKloveiisy655F0f+9jP/OIv3rJ06e4Y0D331O13bf7UV3/+rAvP+9ug1siDf+7v&#10;/p3vXPP9792Qx3d+eOvV1y247sbbb7x58c1zl81dvHbxmjvXbLhnY3yY7n10azrfbN32UA2Ed+zf&#10;U8i6+8iB+jBF/RvU2tKIvoLfrGBVA+FksMLDp5y4fKyyat6j2dJIpQ/dS7dAok+kKZmWg1A1TUDM&#10;JBJjKpaLmIjKXFx8ukcdf8U5FpY0AqB6ubltqSrwJIUi2Bs09nJ9z6IfWFhSC5Cc5wWuTZ1OHZYh&#10;YAeCNW8KeLD5TYoS04MxwLW7bJVaDZQTvvRIlJLCNhAVNR41n+ptxXvKFLWwcNBZ5vWNhHIvtAem&#10;RWtyg027SnFnMNksszFrlhMcmImdD08m5WCNiIrf+ryd5QskqP8kFOP1WkrKqBCd5NMaOjQcqXC0&#10;6WrlTKFtR67dryYuzE/9MBUGN0OcAJ15Erd0nIrMrzejX6UixzwhCocO24kR6gUHNkoDxQHYrM1z&#10;VAMSXohKWZ1w1KQniEiAPYZlxLJu+Ucg2RiEVI7ZHGj4suikorDQSjaQUnb6RsaSSBXXlRbgmEmx&#10;azTi7LJoTWlZUTqgbiDeNuyx1vTF54taRUS1DhoK3rJAE9NIgGWt2snK/5iE9dAO+2dCpPGrgw9e&#10;avzqjEKmaBLBujufFw83dKuFdfFquUEluPGNSy4DqXmTOF4aIMHgIgzUiD49tTLhJVUGPfUcXF94&#10;7NJ31cfaLDRZgwzjG2Srk654Fv4WtZay6w1Y5FksJH2B1bNNdMRL6lRLv9dwhdlYpd8oqbUIbUoW&#10;tBxOIbrUSi7W6JVVBMJVKGcrXEcSPKPfmyEqL2GaAAw/U5k6JfgrEiWaJ2Ogla9OzoQbhBszczUw&#10;O6eQ52Ha8zap/ppjYQVpO4TSJpm6TLCSRYNTst2iuMKjmsoKIBXJDjRnge5gkqXkaCs+L5CuBJQh&#10;nYYIFTfyBNn+WZkuWbahxh8oXXw+NMzeGlzrurv14ioo7ekzpQvnWJfsXJq5R4NcJdb5nFZbFLEP&#10;wcvUdtJ1FSVUotJqR3O+FIEPCUC/FwBJUgnqlQM7/VoYHi2sLZcQpI0V2IV9FNyWrpzqPsiX5e4m&#10;xWz7kBHYuExlxUsj304JoRrae8sryABaDj3ydyUnpbLzc0L1psnk/RgNJcTUBZTxc6MZJdMq/8Gx&#10;PSrkvkDrkZYdCdYabRBKMhkG6qBiAqzbRGHRbzNWnZ881+6hl7LY2PTfEAg4TyiOKFJyYFunoJe1&#10;BdVFhoPQbmG/rmkqgZFRNN/HbOxNBypu9orJ1tWvH5InpnLauQQKvTP59KsvR5CSR1608Sz0V0Ev&#10;9bdUJXBqTTEIoTmvboKiwRYqPxV0lA+h8E/atmsdQEvj0y7Xs5wg6S1bwjCeItJ6PuXD6Wr++qsa&#10;Mg1xgVKFITWXbsLz3P3RtIINz9uTuenaM0lPmtIpEbfE1Dez65WfV8+sUswkdVMGXZR8P8FkE1Vu&#10;iyyDFc5kTJoaNm00m7q1wK3HIShiZNKRp3L13RdM0+vy1Y24VwFO2wzItLuRTW71XHEp08OHsuEK&#10;eTQoNQfRTjNiWkjUyi0NvwnOS6VOGBKVbHnINowpLwfpF5tl+7cblvOiZloAZuScCM478fwTcxyl&#10;JYuN2/mmCuTWIRYs1M2o31gpaA2Q4T+nNEczCK1SzjtleikkLIR5Ki/ygRav6pLVjEAejf97dhX0&#10;TlQfQAaoInhp/86OQLBiYHZdheyHwgE7FNkLMByyLytjWOtdZy+frOD21LOnTz8X7Pc8Wmi+Avxv&#10;EazvIV+gjXC1n5LbDD4YeHy7Cu1hBgSDnUfo1pa2Vtc9SZQZhF6gjlu1qz3xZknKEZJvlZpu+eSU&#10;OBhHZfMOrsIo3H0hl/XlPJ5/+ZWg1voD52cI1RS1lm49dDJ4MHMpYDuEbQ6vRa2hvoIdwNsZtDoJ&#10;V2aMQlgaRDcqOWXpb/2ZkHdTwsqRednaxxU6u30CJDkD4VLAycUD5j1HiexT8eM5ntJWvKfDp6vO&#10;zev1ZJKG5YljURE2FcbJTHTeM2rJgoQNf5ky65o156Ar467eQO6bb/QG4563Tpo5BNa1aiLy61k6&#10;qnthf4qjTJ9I1eL2Nsuy2GO2MLV12DP/5ADvlJtbmxc8Bivr5Qexh2XtF+XTDuovFdS690j6lx7d&#10;fejgtl2RB29Lz5tN99+3eev9tLq5445UtM5dvuyG2xYuWr1y8ZqV195686d++nNz3vq3UfOe/dZL&#10;Lnnb5e9/y6WXnX3JpXPe/o45F154zrvf/eHPf/4Xv/Ptjffee/TZp3edPHrt0kXv+8yVc845+01R&#10;61lnRx58+a/8xje+c90PfnDz1T+a+8Mfzr366rlX37johluX3HrL0luWb1y27u71m+7bnKLWh3c8&#10;+ujObXFj2rbnyVS0Pnlw786D+/YdT13r4b1HD6aiFXmwqJVkxzAVhA5FAJyAg5WISrMWm5V37eKY&#10;WUQRLKUUQ8s3pSeJOAf76lom2TVM+d3euPr5uoq0q8zxHh6SBlYl0xmDdFJrR6AzymLZnOqj0GDR&#10;TfeMICdrRBbWgNjmGpun6KwbqydCCDZOORAQ3bOxPjYOyCt0LjWxOiqs3C8bAYNaI1CZcrrNyCoZ&#10;aDUOMcQoUjV7PSisxHji4cKPEYBKDjR2TBhh+SVP2OYNvGRNk9w6evAk+ETbmOxhNW1qbpsQxLLA&#10;lLwm53LwwIn0T6tXVl1Jie26yzbfbFA7C2vARZaGuuEZ61fUxIVWsWxiwvazXv2k51EzWinaMKid&#10;TopeyjCX6snIUMErB0vKHJfd9BPCTTcg4Sn8ipJqxmJXfWZ+m9SALW01O0VWavkZZYd29DH8jSb8&#10;6AD8nQnWXDUVXdbOeAu+tNFe8/3lAQzRrMprgFLXH/vdG7urW5Or9DpSvltvYUJ8mTEv3BCXKgLk&#10;02JEFHI43AueW6Hnizfy5+JbcWzUxkTGlUeqQtRe4g3NgXL8ht3tSATsGRyC2DV8fqFmOczE5SUw&#10;OyaNFDslGjJOlBQAxtM/Q1eWIK3Nb/52lH22lhKr3oxGniSUbOdVdN3mF4io4D8dKyd2xfBDHu/9&#10;SHZGbrxGrywaKVgtL8qkMnQrUd+UQQmQvJObrr6pNlQ0X0DQyVJj+EtSXxBbWN42PIXx4E8dnlqP&#10;ar7Dm7ecZ23e1Cj2ihvzMXsd8PxVSMCWI7ZY2j6ceoCh6iffwWQoq5A9zuz7JHEy71k2RlIdTiav&#10;eE+x23ZYhHyiMvMa5YoLuc37cNWGkHVGx9HeCXjj3GsLpVneRCpMaWtkCzJRoynIIB7RrUHKyZiN&#10;izhRrIySGS5w41Qijq20eJ55Ur236y3oMY8CReIeq/7wHmszLeNIbxCGqHmWrgAzQWO9kSblQuL4&#10;4E808023dY0ty1c+LbJJo/OBWi3MG4yrpWt1kxqZvqPRbYw06BAI9NboCXqtSQO5ANJeOD9ntDxz&#10;VYlKi4pPPBNLKm7eCRMyCM1CInaYPIFBbu19MiVSc3H3xyZPvCcoBeSzX5g+6BV0ap1poiNYHW1X&#10;zcBiumvdgWkmM25NA4EM66EwGV9XvltsM0i/kf1kAZylcsbW6dT17hv6iFb4N4XXzJGYf/j5eVe2&#10;pRnJAg5jOnisfXLur5J3gGUlQ1F/h4qBm8f0u0a/t5Z0DpZCuRPAL6gVR2gWW5ur2a20CVNvsdFU&#10;pmqRMZ00ZTRHPJLUpLQmyU+On91n5NHIkrgqjizMtCp2UlGBP1vGe1v1lnT2knEwAhlZdTt7wSLW&#10;lLWI1LKa/rPcabWaPMq4dnJ6hEoqiKxKrpJnZ0mMgEvUGgQ4GcSUWmRlq/NQ4foU4YydwsSQbbrd&#10;lLMXc2tgs1+HEYwnxjEkk2uHmFqWaps07GPKy81gZLJOiNGKKkFi4DpRHzyeAE+1mkiptHDD5lys&#10;sHliSNa6chjFkCVdq6NUYzx8j4pIB3SE36pOk4JESNGiYuFM35YnCdSbOIC30G/VjwWsCjpGkWCR&#10;2IAhguEZBhZ465M8UDGgroNA/86TVOHWl6isW8/dOkwqNoM8ZU3rgQTz2balIZ/zAF5Z7Br8gmtU&#10;QBoGvNklUxqQBYSPKvs6EZ7QsLV3KiDKQwBVe6Azdln6ZqHTNrUB6qnEWuVgyVXQbwdNMhzk1evY&#10;U66V8bjWpn3xIp1qmE0Q5HS43H3bSBboTkwF8suvhHN+4ZVXcxZizuwC9rY5GcgKptt/LLWB6IRt&#10;zQr7GkAr0UohHrskX0GPHHEs1a1zWjrMd49mSghx36iDbfPSXqGi02Y+moSwghlkW+VwpnjQXdC/&#10;pa10W8o00vAJbXArhgOp+3q/dyJLW7us6hLEbzJjwvoBk9UhN7ni7cF0KVLN8+rUmYgKDHIT2h56&#10;0DtdSlwEsVtIfV1vQprW4FTGUZFfEQC3Jjs654J2WGgsZHJqCKex7VIOQTUmwuBUJwPac9gBq3Yo&#10;Pbb74P7dhw6ka+v2Pbsf3P74wzt23PHggylnveOBB2K/tHLL5mUbN8xdtjSoddn6tSs2rPvudddc&#10;/vGPzDnnzVvUnPWWt5x/6WUXvf+K8y57z7mBrG9/ex7nX/6+j//sz1x17TX3bXssGYsUtf76dT98&#10;e/TGf4v/zj733I//xJXf/PZvfufa7/3g5u9fM/dHNyy8/kfzfnTjbTfMXXbrgpULohBefceaLfff&#10;EZb1kScfe2LfkylqfXTn9u37dqbnTQyZ4sCUTq2hW/Mk0LSS4ObtbL6KMLioVUu6VDiLZIytpR2Q&#10;oISYJQRRI9drmid9TtVoXdqHiwatxgtQi2wLULO7UBkLcTqKGZocyizKHmny0uzpVETUwMitYhCD&#10;jRLa8I11TX923R1YYTFXSBW0C64kD6RrU6dQWLo3qaxLDQ0S07Il6cIsBCIKyWMqzmnBEvFcqyKt&#10;eq1UL4nM5J7NkdtHR7opnx9j4fSbtTuOlEt1reVL7WRTeoFNiEww3SmHr1LJvWy6ASfRBtczJn8Y&#10;lBh0UULVAAICJ6h1z5F9uw/t3Z9sDDpA+kD09lHUVA8VIhW3T5TYVTFNcQ9jkoMsCMnZeVm53JY0&#10;HzvydO64/KyBZ5YCLU8TLkgIGDeMNjxQqUTnbMnDd8pSVaHp0GBj0gN8TTexk0GwT2vbk38G6bWi&#10;0mHhFAZjo0XNVHsJcVfUNEiGYfCodrfySyn0jJIQkYQ3jcsmgfREQAH4Z2FiA8TSgBUY57et2mo9&#10;ZBIZjZlEGoQUxT8QfTS0SI308EwS4MHbw/JN/fcqGjd0ptqtEsQCYNmh4hAinqTtJAEqjGygpnst&#10;bUKqTuTqCzjD20OjFYGUVNFymXll2yQMJFwPG8m1rBEJH3+lX1RBhWl+ll8CTa5X0JqWm1ocNVDu&#10;AJYJhCKTqo3OMz9rRSZvP4K2vjnfm4mUjy2+Nc1Bsty1oixQVcco57Uxa5g7UgPwzMb0BSoTmcP9&#10;kpG0Qg83pvKQ/Se4i26HTONyGg0uc7+XputVK0fUnwCSqLCyzREcowM3OaJhT25xo/Yuer2hzEkT&#10;KBA+WszGN1aWKRvTc5Qy4v4SpnKOzXz54KI7e/3G0c3FbIjFqEBckW1+VTrOBQTTsiSA6klWO59W&#10;cpbCzQgEUzXXLidTNTI1ulk0aqDahEXzTe1h2yQaX2GGIgcP+T9MfXWicoElLrcIn4M3CzBaJpxZ&#10;yd2mJVHlLUcCK3g4uwmozJJC5qEC3TJmOQwu0MQ6di3NLVyhPnKG9m3SbcGI1jIt9COwefkcWXQW&#10;h7FEuMBOlnUTYhzYrGLa3vXwyTK9w/uKhGAukZkC7hEdoRx8XRhKsg3pr529J4Vw3rn38H5hEmsI&#10;HYOsXRzrbT11nELWm4xEQJepQuKskwNgqyiWspYJn0wcxO2ydk6VwmwJVSa82ZDSm5Z6Dj/5mi+Y&#10;T6FqnfvI9xQDN/Pi/J/EC80HNVVH3JVTaDbTLZtzt9OVyV+o2qK47sitR4BUnJqH95jJRtWldnKI&#10;sYsPVzbkbWAPcHdAPjapBN+J/rtbNRsCZc30g67MImwGrdOSw+jANmdaNJ6D6XLnK9gH5sC6yTbP&#10;Oyssbyd2p18NsQsGiF7Kr5KkfqXtT0hw976u3QAbqzXtEv6sMNKAynm8zUdmigxRlz6qdbLEpZjI&#10;IMok+/Qki09lZfne4ZVg57b/H2P/4XXXdV7n4mBRJyWS6pWSi2w5UmzLLbLjGtlxLMeSVUiKVQRJ&#10;kATRe+8gCBIsKETvIECwU3JJburNTbmJFcuWZMlFllXs/B+/+Txz7UMmvzEuxXHGNz4enG+fvdde&#10;e613vnO+86XFK+2UmlEFBErKaU4xPT5Jdp+PhoKqIq0HkRyS/va+K1oUafd+VY+ab5f1gYIqU1dq&#10;NNrgynSL3ypbbdFmQQSL3gD2YyU3kEAyOeF21skG5JkqBa5CAxiFMgcgPXFyvu75P/yDYLPE8PoM&#10;zfhMVlfYKUsxJQY7q2k11LPyzElwDMse4QxXVzqkGlIj0pwMFjzcnQGYC2hzVpP2EywqcQrxy/Xi&#10;QjQKG8u3zT5Q/hC8/eKL5VpzqExaAR6y6rZNaYOcIKO2P7WsFPQRTGvlGifmOBB3lfcudReCt1x0&#10;fslXqOIusBoVrU03FFf3QgrHbLoR5XOOD6gORIxutP2NBu/qmEM6WuCpWJVzKHaD4y39HovgtIq9&#10;kClHRa6lrdGigjwLPg+djPVPki/U2c7a8+iKzPp87Ikz8QYSrwEtbfODEhsPpzNn5wS2lcycaaBx&#10;XWJBRy1tVhL8OeClZdPcbJuXwrDbDUk2jIWpCSriGzrKWNf61EU64QL2RpvgOlZnhjUZk+ts9iVL&#10;j8w4pHCyCPW8ESEP8rpTB2fgacLlVokhIawbUpCuVn2Uk2lJ/Yg27LjI0zs6suasYEo7WXOZzHWV&#10;+qnCJb0EW3jhyNmgqeS0zp5mCdNjLcA1ZHL6sp7TXkj34M6koNZwrfuPHdl/5NDBcK2nTjzy+IEH&#10;9+3dvfexVLSmQevW3btDty5ety4GwvcsWxoTpkWrVt6zZOHHf+8TV7/77a+MMS+55FVXXHnFO995&#10;5Xvec9k110QbPOfKKy5/2zVXf+D9//hXfvm2++bv3rfv+IXzG3bv+thv/+Zrr37TKx9wzpxLL7/s&#10;oz//c5+67jPXf+H6m+76/M3zbvrC/Nuuu/1zEQnPW3LXglX3LV63eG1I4ofv37P/4d17H37k4L6H&#10;H9+bn/uOHkzPm/3HDtWKKXWt+SUDIiCBhS6bqjMQ9FpwaVbDoNYz4b50YyI400JT/B/DYTjYcvi5&#10;fZ1mFIKrbHRjbhUo2QejN+67pcswpXSHF7V26axkwvWRpaogE+pmKNvblV7iYlQJDqDYJLfSGjj/&#10;EiOTOx+otVv4OFptJ5J8SkrFDC6qobbO02LkxNmEFwSRJdO6c7MzjaJNBTltxdaaljpqTgq3hj45&#10;WuL4wyePlg+ZgtFBGBZ1gAcSt0FWW76LgTbXTigwuWjWo2V4EU2qYCgC2mziHZJYMGLRI6ePoSvW&#10;dDHQJRukurUR/iYQMe4ZZa7qok0PT+aixTPxka4JJ1u+bRXMDcfVmYwGUUjVXzEfiU44VJiePZbJ&#10;Ic/rMiIWSkAAnp8iPxHp6FwK3Qo6ze4eOJ1wNsCvBWZSEOUAJzRFPJRvz6U5YUaNVvXbrdartVL9&#10;pRtdVWOG2HWEHcmF4V/VWE300s43iLhauZe/alFo9VdejoK6oSJuo5TWQxItVVHGqzDDMDfRZ6Zl&#10;Gb+nhbIVH8IbWzTo/VKPN4qNiXUyxxhSD/LyCMyQmslZRCqKpsdMglrEmeY+mD+ao5blKNqXnCyU&#10;rbKoxJcq7qb8EyX7AT7jczQpFUkJw/uRlShqHbxcoXgxISfj+Tv4oM3kv2yrSAVBjl+eJMNo7Rak&#10;R2tWG+OaFJ9pHTntmHnmb/NTXKeCcXTg1BhzGhmQqpLF3kRYStIZOWEuEDxvg5ySwyS/uNF4bITc&#10;KPWUl70T7MM06nsBDy1WnzCk9eHyoppIVd5siWP7Zk3FaY1is85UC2oubPioix+Irc0Ktf6Q1QPh&#10;n/ea0LNZBqP8wtRCiwGYldzXx8v6Z/XDPjjVig+6WGWHiwCQNf0kDSupbB9oRCz65LN5Qc/i9vy8&#10;9X7coALy1nn6FA/sWnTXMx+5AOEHMXQTW8Sm4vbCG0Nzbv2A2S4FTTfU3ddknJX87bQ0YDNDpPYV&#10;QNhxYNA0w3PK6QpL5o7cqGb1mS3YjcweUqE44pTMhyYduAsaWXO9VghP5Rgka1rAnDfVQgOkEV0r&#10;ZWcBcYVvosGnm22ouPpiVxVFoU32+XTXrAUXK7pM4SuOa1FumVkwUYTS4pEknbx2RDjVltcOimTK&#10;LI04crVTWW+uyOdLArndazUlzquzq4S8T+VLNnjiRo7MV4D86+HcFEyXiIF1J90Bz3jO2dwHICcP&#10;C5Lg0UGaZyc1zDyDE7NHQsGFpaMxMhFS3AglLKhu2rTPNRGCuLqOyrqYci0lTvO/vqb2rbHHcwk1&#10;B8pj0iWrB2zu0lWudSLUUZs4ps1p4oq8Kgor4O984KkZ3lEkfXqQpOab0pryXBzhyGk20AQMLWJq&#10;CVJzWJLMDLVQbeTxXdz6VPLs52nquTW94qpFSivDhd5bv/qGRsr9knxhQDLajLAZDVcb9D4tHm6y&#10;z5/wq2YH0psQiQSLv402ygzrEU1E0U6ELHoAktK5NTOjZrL4x+4bKBBLM0ISjqwc+K09Y4Bt0lEI&#10;g80+5HbPFkOJ9zLAfJcTjKiPBEebe4ta/WV4NRnsZcN94fk/+IMnn4chlIWCgmr3l6CJynpHwnHo&#10;oYzrLJQd0NdYcahKeXzC4QG5tZhFatrmN613pSR7AiD5X7yLYgxkpWFwjeANnOJKBTSd7Hha3jl6&#10;27TMNf1mn/9S1Omp/xyIkZJgOuLIhVZnyqANvhr8Frxqvas+Seq0DVZ5BHTAUh4sYhqkIHWwvt8U&#10;IYxuEwfFdOhhhz6RYtQmK21UE+Qck/ZRHty7WVK3+Qiu3QGZlRznA5y8fC8FukK5ANf6CbeWtarg&#10;oNBjZ88ePBV4lbkN61uutPRvha4BX8GudWkGh6IQTgAG6J2T30yTcEscbk66CLO2wGQvuDak3vlp&#10;uyQuQBxPLk23MYABpbCTnaBUO1+ff9WiiQuoSLiDpRFzse6MX0U0VUvhIQOWXG1GhDV9oqqVv5Np&#10;U9Ovn5XPf3hO5c1FrYSSTcw3x5bVJwkqBYpgG7IvtVNSvVwhOE8Xwvpe/hOROud1JKWq6cKqnDgT&#10;NO9HJBw0m6+jMWkI22iG9d3KqhRtcNq0Hjh2JJ5Mjx46FKI1bVrjHrxx584YCKe0NQbCyzduWLh6&#10;1cJVqxatXnXngvm/+Ou/csWbX9k5KYbAr33LW65633vfdO21r3nnOy+55uo5b3j9q9529Vt+5Id/&#10;4bd+a+GadXuPHt13+uRdy5f+yM/89GWv+YF63rzhjVf8xj//+HU3X3/DbZ+78Y5QrDfPW3RHiNa5&#10;C26fv+LeJWsXx0B44/2b4x782KGBV0O0PnJo394jj+87djBFrWl7E3nwvuMB6kcTdEbrS/hr8aqG&#10;TEmQw7sWxLK2Tm3BqtkDsaSPiwWutZb1Vo6qgGxvtlmCZu9q5REM/gxuTMC3DWxjHXQaRbOzpSp3&#10;PxuGwTE/XSjrSl8PxhEF8r2egAVsBJEV9mQ5yDGPnjl1zJbTIjQK0qrAMYKUKmljT1V2tejM0WLV&#10;wFmJY6fsuNYI0vUjq2o29NgZPulB5LJGlp1+A1ITNnENH8UBezTo1vIkE96rb3YZy7ZwKHDtcsCI&#10;WczDuc1knFS9TsGrMU16wBLHq5fToMiQ0aIADltZUV6mrsn3E7vkcgw3GwTkY205mwPCIqYCDRPp&#10;M8fbNNUTs/hZIxPtT4gMpr25nfTMJoyqLeMDCZ+E1AqkI5pVSHl2mCflAwbHYLnSfe7xOQfcMoyx&#10;LA1gArhVN0Uy/K6MWqB3AlnrqFERmiGU0aqtbnKljXorlG300EIvhYgkJtDuUsFYQn6UeDFQ6jBF&#10;F7CdDqDol7B1QFbupt4/vcsjJs5hrQyEg9VJ2MLRxrvMWOEo6dIWQRmTSQ0N0xfNYEQI8if2Biy1&#10;mwQEvK7GVKpYE3BbT5jBH5XP9HcZDU4JpLxx4+4U6jd2J1EyStEKegGNRdpaJev941dUTFguURX3&#10;UCOXZa2SrRM1Z4WE3ri2C0h5BkbPUoKKx1DWtPCbUcLmKnMP7DRErYClqtDLueVjBTyNjEe0mqyK&#10;wM8ybxGdxbQkjDRZQVNjF25iRHYuQEgJpfJUTOOLkOrBMEwe3XFMOXEmFri2JQ+hdqFvUXcFHZNX&#10;sLXTUy8cUzYm7EalNBWJxUKmt9QGP5WNLPsaddqzxMTs64YeuCJ83XfKPQqe2wNJcT4TqTLmRC1j&#10;lJr1Kxzinqp2HsNC/yHgq5G0jzNPPQxe0yKqD1x8ZmXwGtgUdVs3UYNfsznEOjwsXeEzAY6cxi+t&#10;IMFnM5CVrJxmLSwX5KQKG1CL9DTsYKQ4vwkUycPh71qQZoYFtVsSEEdPIxFKRN4MVLM8zgryNcMH&#10;u715NRj35E0b8byoiJalFLLyNFklnoeU1bWINHfqBHbKrDNV+KsFAJh1C6gUnEfA0FOfEgSTLfsE&#10;hkmzk4KUTZV5xkejvFz3CwF/acNRvjH+xK0kW3DRJrORtFQ5vSG8J89lgtWfiF8q1u0a3me2CcoZ&#10;Rs1jyHOqKqoJSs2BeR67FzQ918lZywlH6dnkQYpyeUcyv01l7CbQEN9qbVlcdpwy5Lp5OV1ZDyPc&#10;6AJl+XRV63ys5TauaYhiaFiN/zlLIquQGY3urbOcyLgowTnZYdtxu2JT2G+agJwj1yu3bM1n5wBT&#10;pdIMVx4ypKZREt/qKWBuvVKsBB7RvJinBrVODPaY6rYhIHJQBcO6PSwJJgcBBmF0UhjrpA+s03WS&#10;AROHDBkX3z7g+ihjQePTyVOxg7Od0/NMWLvYms+TpObkmRjczVrZFbXm1b+avSaBm5a/klVGBfE0&#10;xdW1csh2FhUgEVqLwQQ8YgdMLvU9bqNd11KAdCdM04LlV3t1WSrpQjwqhEWwSnkr5wzXmmYwlD7G&#10;+0bM0hrX4JSQeOW6ymbVYqpCUROXFjZOwmZAB0WLw9OowA+o5hcVsBSz5FvKIed/yzeGRaTLS9Em&#10;Nj24TpTzVB48ECz6YQtcW9oKwteBqbAtUuEaBVd2ymoW7OO/lm4N/KMPqhZN1nWncQ7+oO0u07pW&#10;RziD9mxtkL12MJcGWqB0X4CdotlcRU4+SJg3BeQlqHOc8r0O4CQYNk0AlTjSEKNQrjTvjIasJjyq&#10;6UBWcC/MMIfSxggBcF2K+F7fr6x66tYziNJwhEkTI1HWA5g2NP4JqLXMdblWjptgOijZ1jVkDjIV&#10;FGGLV5OByFg8wxmrp7XOc9i+lW7NO/mnXkP+12Y5pCsGp+wEKlU7CaZJ1XQ2dEDzgdDEgENNmzKm&#10;GJGNfAAdseC4nxPMWINuBySQpA5AlJiap0ETjzEa8mZ7q5w7FchqK1EKLHNW+ati+jEvExlkz0Zg&#10;jO9WUzUMHGx1KnUDuujoU549XxFcRANSopl0KA2BQwY9S0+0wfuPHok2OO7B+44cfmjfvp0P79mx&#10;Z8/2PQ/teHhPqlsXr123YFUa3qy8e9ny+ctXXP+FWz/0Ux957Rte/4rU6CWXv+p1b3vb69/1rsve&#10;/ObL3/rWSyIPfs1rXvP2t7/vIx/+9U99av3OB46cPb9t797fvv6z11z77kt+gKLWOZfMefu73vFb&#10;n/jt627+3A23X3f97dfdFmHwgtvvWDj37sXz0vZmZYpwd27cvGtrGt48dnh/erQGrEYb/Oih/ZEE&#10;B6aGZU1+MVtjDISjEKZfqzRR2NS8H0thso/aBbtjAaVArTbLrrezGbu2CyvUZBdvU6ZOleRKirtK&#10;sYq+WhxF4NtAkwbiU1VYMWoSCv0rjK+VDddezyW7rj+QKiHoDJtghNDk2C+nqmDDtYvPYaH2XE7p&#10;WDKm6I3VjcRdzZYVUrgjJhBJmqwt3+XqH8hUcWA5pbYAJW52m2nqK4sO2icFPCzQqsiEE2yW5ab0&#10;4yGUH8G9ZEIBQ211IIvax8Vh6b5SGXYBp4l8WItCFANQ74jQ0cgv2QH7Bk2o1wAA//RJREFUTJCB&#10;yj9BSyLGNnDs5jfgXLi+WnrU9aH9aSeHsw6I1KvATFd9NLpQwWjMCGqbvs0Jm7SeSDBsDCFjPb0J&#10;xKpDHp1aqTmMYraWP81w48CUIU3iOZtEmMnEK5zqaFZRrG5JpEW/ZnDdYkGwQ19qWoFhZ2tETCWh&#10;3aS+NFeb+BkNF7WaTSfVLVRDcEsoJgFYINGYsjFcwzhIA1k4gIQjb7ALprKJbr2dzHab+GgyvoZM&#10;paoypMeDxyapZ0mkhpslbHO0AvVBuQyHD56aCsMgIl4I6QEfKEeUNR9tZFP44mrIJU13wkeRg29C&#10;pFOo1zKDedbyZQzLI9m0QzhaOsJQEncoZ3thD6igU8LCuVFs1nGbBZQEcJruwB7bh8OiA7JgUWp0&#10;Qvr440HQEKcQlIdaLW4djMsddW6XsamFryEyZNcUiHcAs7xnxSBfk0vOhTeyz2GRLo/qA5SrjaLK&#10;kOTciiUYPR/qVsm2aLkUa25Q7l113YJ8hEIN0ZqxncxjIBs7z5t9mIEHgT0TwLQFebHCe1E3k60D&#10;2LNtSO0pOdp2belzmofCcugoR6zZK2rNOMsdVcQBuW02xMnPAz4R9cPCTcVpqXXQXT2EOwLFKjrW&#10;jqHu+5WFN3FcjrHzs8mvIVmUOh6YnEY+iCxymcJ1igLMMSUpMGZUk9HkNULoWRjZx615qyLGktKA&#10;3tEhDO3GROfKjA1FQ4yyoASB06rcNcQehlVUHLjaOFyq5cnsWBah39UzLzKes2IEO2+VDyd1jrYL&#10;AwJQq/c3GjnltaqFXWqYqB6NUF6EjCOLMGx47Y5yXytNXKMotO4KU8qIEB9FaACAN67xz3CXbZNP&#10;SjlI6yi4EG1W8zx4wll6pfi/cDS/K5ViyyDVYgEC7xTFoVAjKenCpaQ5YMArrYaT2+HDUsBcXYn5&#10;NdAgYMzArGgEXD2U9iwmpUN7tn2K2U2wIm/5QzUjRa0AfulWrLymApbhg5WstwkmxDJVJQydrQ+v&#10;HkujdILJ2fLj4Wz33IUWdCjjEl3z+Ij9kFJ7br1fRbyciYvMaDRVnyEWiiczT0gG4XJss9NivMA2&#10;73iwDfRPOA/JWH22ukbpvp6vMMWcScJC12tvLqCbjuhauZZzLHppAT/y7OYCmqzsCFeM0Fvmv7K7&#10;sVa4NeeFdUj2pmwTGp6Vei2YrFZTPT8UaNVwrXQt1GmxoYBCl6PJraa8XON8py4UdGVrdepqhbPB&#10;Pw5PBav9pyb4pPfhPMoqVxPb9TPo6/k/+NLzf/iH4S15p8a/bbiqRVO536pytFWrCNZC2QlyCz2A&#10;M6efrJ/tU8E45YdrL1zarE49DSlrmSsSQ1EsdQl5a/luziqAkN6qOasyrrZsRSPdU6pLU8tcoR/P&#10;RCoYbgCWtXxsqbuiVtBgIFggSfjGAGYbtz6nlrhtZpogyGdGh1javQ41cqtMS/6Bh4WpQ7NtPS2d&#10;TSPltSw2HyjRWs+nEqSFPLKvg87slbZ97kCbQ34M2VP/rXz4VKyVnkjRWTYsKowKUEGto01rR5X3&#10;y1Y6pLRZTY9cqziRdo8iTf8pOH/UtRakFbjmrfC2MXTKnYNl1vyKdIXexJon8eo3Ud2rKVEn0IxW&#10;rZwYdj6Cb42VK9csO9qpOSp6DdOb8Oi0ENY/nasqMU3znyith70wQXNl2XlHYFNbM2Zbu9EIXymk&#10;LHen7vRsVtsstcl4lWUtiBJvc6vqtwTmzOpgTXZnfJXJ+SW+x/Gq1oCbguY6cWfBBSSfPX2YlG2E&#10;bSeDXVPUeuD40TgwBbI++viBvYcOCl8PAlkffDDYdfOuXYvXrb1r8dL5K1cvXLPm3uXL7l6y+JM3&#10;XPeeD1z7g/S8mfOa111+9dWvffvbL608+FWvmvO61wXEvv+nf+qTt96689G9R848sWr7tn/y27/5&#10;qmve+IMcMPLgD/6jH/u9z37q81+4/rrbPvu52z5727233rX4rruXzLtnybyl65au2LB81aZV63du&#10;im/wQ/seeezQfuTBEK1psHPs4MljEQYHpuba7X9LcRoVaIh1ozlhuc+L/c88OtSoOt7wltgL65wJ&#10;ENKvK3+eYSwf2ycnQ93skcqEkur87dEz+Ra6TUqfhqFFjWwE2Vwp8MyWWSys/i8dmxpoAgulpxr2&#10;ycgRmTVSrFCtxSddmmP8nUXZ6KdN3pC4FG22PqToopyVOIr9DPrCN4Na87Np4yKobjYwJPYQFwYM&#10;KynTxuyUyesnTkqESpY6yeZh4m+zSkTCuOOq1mM3Kl9UjZMbGMFEZmYkANnJstFqwgxsKPErBgMW&#10;llKbtKD8LkoBvVSvlbvZ6KERTLO8xprkfSe4TmVme6Cb2OvwwmKVV6m6z1QuNbf6PdTeaQhQm1lv&#10;IJWfzgezEua2i8PdcdWaJmjIOeT4AQN4MgVPn8UxWNIV9+ZoX0OKGnQ2ms/5exU2tRpV03CtVe6V&#10;U41os8kCgi3/t2FflXLGOiP0rD9WiaAZRzpLzA/WwuHC9wiwqrZzNOccKr6h/nIwicmkFwyqKj8b&#10;xWZl1GVpwO3lWp1Xdk0QIooMwTOgC8PNynedZsXAVEZ01nkaxDFCSg2cJeobtSRbURelOE6XbuIl&#10;OPG+INGUrOb2mTBSWjzVjhpcasEtdiow1m+WEShqHXysiaoxhXQm6wh3fc4/ZXiZ2LnpJpVIEyDQ&#10;4IlWRthSxnp7FrgWvTORWkRaDWTxW9sOi1eto5uMhUZBNY8ABPiZCbXm98L1XnVWGyQkSJVMMw2I&#10;SCKjaMEJRlk781ZPoIKc9qbyllUObQpJeV7zqpXqzagPJmf7fNa1a6rDL3RsAXPn3sRAqtInCmQJ&#10;FT9U6q9vsEGqj9XUFakFnAOvtvMzRGu82VSnk03g+RqwOW2Esfsqnqm3WT6QZpURBk+a6tq8Idbt&#10;2pVQG/t02112XQK8tdq2a8ikaq5MQJw5rMjsF8o634xbcXtnEdPDRc91bGQTvGqUGqQnxE7kUCg5&#10;geFvorCPyfgu76ZTcRTNlnbLOwn0LfEtaWmLYBcQnz7YWvXVZ2P81jurloF6CnpEPx/vtNyUkzkx&#10;ldKSzJMUqL61PIOWEVkARfKioDr6GhZtm98wz3UEdFHCDjfT4yLGqpCHJWbJKSAU4na7Jr/Uzrf2&#10;fq1DMSMzUIofa1oQBNXdqnqc6iAKwJrZkcYEpXRzySdLdHd1am6uVotoK1ivYIZZ5yeLqQymeQFi&#10;MGEhgKTpzuqK5RJRV+kVHCrM5dRnv5C4y4uqhKHY94EdJk8CNkSzLlNMEh8uzVc14y2wpyeFatgq&#10;q/1Fr4EB+wvw6q3NJedLW+FMGrGoNb21wWlQrAn2eraWywaeWTRh8DD1EFa77qJKt60EopjeVRPO&#10;z9Lm1RSMx9+ynT62ssThu2o+V1vXFgUwlypXRiJhNhkbZ2zVc9gmRs10G0rlZ5YOkIy8qBmN2qZK&#10;55pKMMvsNuTpua2z4KdUB83a8F+88CRmzuGWKP3LAJZ6za1vNZwIjYOXv5Ezn+Sm9Y99/gUxz0t1&#10;kqXvrPk3n26meCpRbt1v9L2E5UM+I3zNCXg3+TocpyjoQyvhpgxc9NufS1Hri3/8R0+/+OIkCwV9&#10;UO43eqXadRZcrYCcvG1Ob1RyQrOpBy66K++qehRhLepZpL+WjMqoQcUFBUCHhGUBp8wUsyVay7gU&#10;pgayBr4WiE7AlarXGfVqWSm1o9oRgfPt8gIP2eVixlrnn0Kx4qcTAiZY/bk00nux0uL8Htyesy1f&#10;Oju+bXKG2Lika8ehWDFgOBi13xWg6A1qoSgyYDXDjHyFt5XvNibXQBf0XvFsYbDwG6K7f0K1KabH&#10;UNDtcFN8ztcBXJHTRrtq/SnIv2xwzrya376frxAzS55bxJoPnDh//siZMyiEpdEBrrSlydfYYCa+&#10;PnkJr6nKDatb4FqwqzExOttC7SZayDpYrJzbXI27Vbbwt6qldaOh9xFcDQkYFcW2TmXyyQ6hK24D&#10;ouF6bGKgY9edPj+rGR5AF4kUwg/nMVkQ/tfY2nqkqQjKYLrV59UJFDw3gVRX4SEYmLjW1uWmKU6x&#10;Oicm/atUgD8JxRq+8RAOTKfyezBqyNXHDh3M69FDj+/Zvy9E665HHkEefP/O9dvjw7t9ydq1S9et&#10;W7JmzYKVK9L55ta77/qnv/XPrvxBGqtecslrr3nzNe973xXvefer3/62OW+6as4b3nDJG9/0xmuv&#10;/aXf+Z3bFy564LH9+4+duGfF8p/8lV967RuvnHPJK3s7veZ1r/mZj/3s71//6c/c+PvX3fqZm++8&#10;8ba7b56/7N57lt6zYOV9i1YvzGvV5tWbH9h2/yMP7H5sT8pZH3kcbXDAaoXB1rJGfQ6tCuwMzpnK&#10;WQtiIbcNRtnMdMOq2W+W9SP52+TTC2gn3yY2VzbaajBI5+QXhN/yh/oxkInJx5IgZ0aNojuWbHdQ&#10;iiKq43WL4jm3SRKV0g0QWQc1RGkxqlvXyHaTVaFIgNVW5+4kn1CwoIRRiYGkfDgGM6VNnSKyqiTY&#10;OIlN181vsExyXKOolWzfSH8WaVS92XwzV92wHpMSWuYAcenjgv62xAiYKtxCXg0BZUJKNNnJ06Bw&#10;PGV295kpCQ2C+UAjeGNfTH2KXRuLy7WiE7NuZwjAyv+UESUCqIyqgud2FyDI0O+BYde2Ydio6phi&#10;ARukSruDTo7BpnXN+qsH1kSKa2/0MMWgjKFIDNdWI3J7u2c7l8siIDagDNfapqbt4WHxXmOacW7V&#10;x+buTzQFJxbl55GTx44nV2IrReaGUmfU47XMqQOKu11LFuWxO9pEKhXHzhCCCYuajpQcMAalTIiy&#10;rpxAMXwheqP5El8NmDhyGMVEe/JRcDu5R14LdFMYY4i7Vq/xyp/bN8IUtamQRqhSc7UtnfqUippq&#10;19S7k79FO80xNbPRX8R0fq6OLkHp5Vu3m4mcQR1d4W7n0sTbaPDjlcpBKa7zLhRw5ndL2ojXC5MG&#10;1SONrAhqKPGaR/DWo7wwGQp4I7TN/CfrUc8COcZZ/bZ9KVEA8nUQdAgcqlcXsNnBKDsI3yv2HkVi&#10;k9dUoFdOPlORlrChW9PimK6wFvcCOylDYLZM7c0U7U9NNVVUtkco88HiVXxipywPs7R+Wi4LQ6en&#10;wIRw023LsvBWtGq5hD5o1ILOqLOSe+lZRyJpWjdaF2ouacrRgHttNpMT8IkrhhlewcOiTDoxMy23&#10;puMGMJg6pphigzdTXTkcaJyrJAo9VKZQVjmDXatAO6989lmjhBOjoNQFCrKoGLLJrMGeNQugYK8Z&#10;vRHOCs+sOoMfTiVtbkrBWGXMvaLi4U45FyUGP28GeAdv93Imgaga4N79KWUpkBvPeB7P+qWJsqpm&#10;N1ljqiXPCLL8IEnUHPLPtRSOsoN20CbgpN0mz+Rau5fv7WpQ5XPJ1ZbyqsgYmo4+72Op6ZZEeA2Q&#10;pqL1OdgzqLOqtU3cA2WF2UTwjuGoVyzQUoXOpqYfErnC2vBOq9NwjyvXqrEfzZk0XQcrdmXzEeBu&#10;dvEH+bi5GMQHCQxY2ILVqSaCMsXmHXrhXdVJEA9lPgrwnJK9tYzQxn3hA70p/fakA8wpWz88NarN&#10;iFUv8PSL+UZGqapm4uZpw636QL5uKPnLDPsBAk5xNXsfa6bLrwLdYVhg+gZJMwu7ZQisorY0n445&#10;st5NeYN4Tc13HnYHn5IFzaRXCMBx8OmQb6zgIqEFxlRUyD8nTqh+kA+bzcwsygqffATTTMt9nQuc&#10;fmafGeoy24pvU+GJtpxYZZShIpCu2qK8bkOghuLqFmNllMwLRbyRVh3LUpfx9EEI3YqNpfOqqfwc&#10;PwFboqlapSqoVFyJ+pSCqVmlKMG5LQNRUBot97qc+WTWKDBOJ3IlJM0v6CkN0B3nZvG5jjODn8fB&#10;REPWQtZpoKABA8+e+4MvhdhsxJ4um/ml5X5n0xBVNaywbdgHFDgUfdnXFPZLp9jWUkEqDlzTYslg&#10;6WAzuVkUoJJwgUih5cRNAJnWtQLqJjfZsqnB0gGuhVeiMox7CuqqEA62EhMWqQLhcoSUolR8OiNR&#10;S96gqqUQ1EuOKFpj4cSoz33piyLeTIAvPvlc2N0YudE3VX0vUlkhnypX711RIiBWmFpOsb/gSyz5&#10;Wdp8EKQXzp/I/HRgK3gukpxKZzHBmvS9JSnBwNCtQaShlyeGOe93wCE1db0qEs55Oj4zTTJoK5ir&#10;59/hKiXbjjhz+JuUtkItosCmbW6/SeRdhXAAbvhGSlsd5VgrCSwFxN74HAjfYI2dyrz31gZyRNyc&#10;KlANcuoHRbCrgxyyAUXhzPtZqqOoNcrboVDX56oD2o/V27p/zoRLlSmoBssoGYBzoeyCISsV9qVk&#10;sfoflKhGIQQioGXwsOcguG+/2Xa+YV5mrvgMPBVtcCBrpMJco/W0zvVzZuLjfhm18KlDp06m7U2w&#10;62MHDwa+Prh377aHHtz24IOxDg5qTafWNenUunHj6s2bV8VJeP26RWtW33jn3J/+xV+4NKzpK/13&#10;yate/cZ3vuutP/RDb3zve1//7nfT9uaNV736ne96z4c//Ikbbli0du2jBw89cvDgjXfP+6Gf+sil&#10;r37lA+YL3/Tmq37tN3/tczd+9vdv+NR1t3zmprk33H7PrfcuufvexXcvXrVg8aqFi1YtXLlp9fY9&#10;9+/euyeo9eEDj+07cjC+wWFZAepSEHkFrMq4ngp27UKjx13eTHlS6oFTAAzRPQUK3KOyK4rfWNbJ&#10;F7YBiRULze5kElowwM0yo0FdcaywMtOyzCWjn1hNP2GCWniP4SlqtpLQnDt79HT48EwGloMKOV4m&#10;MB4rvnkQallZZ53So0Wypn9ZZ3V2pf9NDlvq0pgDG30T4aPnTekIow1VgsTxycTrOCoKUkQEPTuI&#10;qXYWGVYBiUb5dqK3al9bXzS65gzBW/72WUqeRnM5yUBZr0GKckCssEbUzsyvQsyXqNVCoLaBKQRl&#10;Y1AuYQzdrkJlINnODQIAOSAQa2OasVZMxU6cvafHF5JJnht45SrkJPOkyHqpB25SHz2StWrW0gxO&#10;rNCLPdXHtqGP5w/Ga+cYSSFV03mi5fSCV+FG8qXQrdDU2eNrrttgOtB0NtPAjeKEwqFUnQWyqrps&#10;/0NyDc2Uc9qmWmw1WQEehiWG5gzyCMVqJGs4PgvOitu5ESo5k8BWlZSilGqwYVBLAzKqUDeQ8w3l&#10;y6WDnLEJzRoVrj4ngK1R4/Vyqv3zGZthtDSkekXR3nRlupBjI2lSJiFVhe0xWLU5pyEtVlfMfCP6&#10;WPm30q2gMsWQjfjFY8zGkpkN8hwQwJu0QAafL/JKIdNqT+XsIocIiVGq1oxGDoIUraV0gyG0ijWB&#10;F12OBt3Kk2KGa9RZJeJUkucBCel6StVQdBq38rD4LV+R76rTWBkGy6rBXdZnZjyTichMoFmxrYBw&#10;UXbaj5dRFzNHzUgxANzp9KQzDkXyJfpq0FoEUrJd11N7kBSQK4vonTIuFORoA+aN7skz1DwXJqTq&#10;qOT6w/tShVYZOCFVIFMxKIZhcDIslXAbW9MnRuXq4A8tnAa1Frh6fHZw9lkD+gJO+X9YxHJcLSz0&#10;xbTPm1Pyi/GpPJs7ItNVyq55t8ztWKk1qcEcbsHkcLMDq/NC5kAc1jLF3JrzT+ewAOzG8WN4p3xQ&#10;CKiE3YI0ar8R3PqNyV4F7GWprK1O04UlXX3YZRotQM05hzINcdHcZfNiWludOnH2RFnWrC3YlQeK&#10;j3rgScAvdmWhptA3IaPuXMkFTBpvc21IKFsBmEcPvb3qA1UJNTAbkmxHW1Cq820X2/x5bHWsdI0I&#10;cHB3gkZ2mSbRqiqqnJJyGCAZTxnAVY29SxPGsGpinzgb+zFnZrtkq+uhWr4S6CHA6dNt0XJPrFKL&#10;8oHMUm2ZbWPD+OcCndgN/MCrUlss2s1edYlzaWKsBpwmbONlppKPmb/DSiC3HjpxpIFYgTttusJk&#10;sWpSqauKWzbA1TNhQaioxC14bCsTjT9qi/qvYj9GrKi1CdPiulygilAsZDNcjuRQWU8SJM35fbiG&#10;mmN8L3XLpnFzpdVTcFvdNGvAW9aEi4LStOyodnepn8+r1UMklK0kj7pBaavC+wpYRjH2wIReGmMu&#10;AEYU3T2upkpmN+DATSLUZjIBQIK0XDInALw3tdHMIMrHDKO1wRTTdbmD+stBAJPl09A8x/2IYl0k&#10;aQ3Oyyd1KrIimYNrxMXlm43qApg3e25FrTnVAFcTcIwPoHpikl39sKFxWLg7tS6bZhqVjOgxX0Dv&#10;Gmlk3XOKM8sElqByi+Q1E6YmvAxfqmYTzEm0GfMaK2NHE52pA+rs0igb1FlW7AesCpI8FhEs2EeF&#10;qYLhsqn5q8DpUMEWVIJaBWDoWEu9imNHKiHAqkxjj8l5TuZV/fbMcIiBoLOi1i+mlwzddBKsthTW&#10;WuJUj1P+Ck9LWa/SXOAfUHn6Ugahxyz16oJvcxbA4QiVnVGgxAxRQJxlpUFwjK10Y38BMPbnVATL&#10;n5RtBtinJzmy5Of4mPpeGqyaxaBh7xDMjurZGRkbhjZ+t+FUeyjoWV6MD1D0woU5TQkkH9CuPh4d&#10;dF5VcJBDThRhpDWuOVEqYkOLg0ghUfXUBbVWsltyWViMHjonF8wQROdzhXd5u5tmXsrSsMg6jZhJ&#10;MvWo0qlrhQcHfGdY2zl3lBqrB+YJR6xbkXCY+li8mJKnpSrfQoQxqjuIqPLgBTv1X/N7MG1emAOf&#10;Q0qal1EyNZDHMBampnxM/Um93Ql95ExIxbNyrcRVeWIRBp/OoaJAPrP38KEDx4/l5579+yMSfmjf&#10;3h0PPRRtcIDrpvvvD2oN0bp4zZqFK1cuXrM6v9+3cvnv3/T593/oxy55RV407sGvv+Ka9157zbUf&#10;eM3b33nZm98ayJrX69793vd/9Geuu+OOjQ888OiRw9seeujXP/3Ja3742hSsvuJ/+dIf/dCP/MtP&#10;/8vP3Pjp3/vc737mxk99+vO/d8udN961YO7ce29bsPzeFeuXrdywYu3W9Tv37Nr1yO6djzz4yON7&#10;ow3GN/jU8UPpSXvqeKBp6NbIpFlwYymk/ZIVvykhppkNLW2fQEctKcpiWvqiG1tzqN0kpFI5Qgtd&#10;vAVkE3M0fbMgWrPyOn+GQsnU6chrthZiSvQi+W5WzMpn1vTOySY+K/YrKJry+hb9W+RMojGZrWkB&#10;yhkmeT9VvSeRT/lQyyBFrW09QuCSPSYJ4C/+UdJ+6bhl0Dk6WDDbm0DJT0Ne9gDjwlEaN6srC2qa&#10;yhf1CkInXFsXYsocNgdvKCYYbgEtAMktn3iCbRjyk8C6IUs3Hv0e7DcjomjqsfIt5RLkYtSXstvl&#10;1gxxrxwmgG20cCiq1GF/Mk6QLrbnLVCHc64PStWMJccaRgepEiJgWtjKVbR/+nkQRAJm+HwkK9GI&#10;QsEZdhArTGGrvYW0Bi1GjUiYVjeVO0o+t2JTkAl72Y5K5QpkdRgQXqqqxkIkv4fA2B4JhM5kT0mi&#10;U4fW7urjewefmRA5eFgYxj9xRaiICaoaDBXEFs9ntAtgKi2zMGxUAw71cmGDYunS5smAZDqlU1F+&#10;8rsuL8TcM7KICGNqRykcklq3v/FkzNvPG6yQ4bbKkQVwRjqVTkGdK5Yz9YC21tmFrpvwlL8l+87s&#10;6uNmPqWpQNqo1HbY087cGCLVGiP7CDRMN0oWQVnw2bmh/gJ03fvueBKCs56r6+6U5ooIlIdUr8FN&#10;bWAyzkbnY7b0f02OZPMaWNojcMCSqA2dJxk5vriBrKcRBseCOPeUPAIhY2hn5QkkUMzUFIQMlGgq&#10;qsSO2nLGSrIxJlKgF6cuS0T+CRRaKxeZK2+WGRn0h+xQjgxfgf7ZP1G62bxJc1ijb4oSaGo1SZQY&#10;m/rIQ6blbCUMEU7ngPUea6bDNWG0JnJWDC9ob0dtgTQuMn3T8F19PkxXJd9+HVm5zCIdxTon+d8m&#10;Mibyqj6ucFOdq4MmNbmWz7SaurcpYbH3orNa4S7esFblJZGBA3PQVL4lM6TuKeNx6+kpm3RaNrPm&#10;TC4YnmhGZlSRfxBs4B8PJkwXOQ4BEiTnrLumTDXy7PKrwmBerciopgbJt5BbMzzGFogr5hGQwzIR&#10;31uXm6sTcIYsTcSZPwHuVl9TcQQT3rWlS3T+CWyppKXkYRBswvpnX8yabw2LU72Bfu/7eNjdUiG1&#10;rMMs1TygrFUbHe3sHbWpE2Vxo12U4N4L1PM4VxftPapPcstBW+jRX9igSzwOuU3rKaz26gmMYRc0&#10;5ndtvRlGiVxyTKSuzFN7FX2+kOmiABJIU+IxGa2VOnYPBWZ735ldMSHLkRm30dSUmTBSD6aKXgKu&#10;hgqz1BhHsxyUJZoYg0DFbZF4sv1Co1A9FxmRH2jhUr0bam8+y8F1WcitLPncFKdXHeDKRu987qLR&#10;mAdEl0lSXG0INFnAyLWGZwtEJCfu4pw75XANfrVuZP2nLowurWC5TL/MNI3NCsixmQUzE3KQip2B&#10;51JK1PRp301wZTKCu5l5lSmaLJUCXdbYkQMtCcSfKKO14WVrd1VKqvCsREIUhJUR8k7taVQFKypR&#10;tsYzWIxtWQH5Dmwv0xyoOU3hLpNW/lZiqXWt4NVS1vnzklWgR6myFhKGDzytjY4IBaimYFXF71TV&#10;WXXrqQu5+4Fe/Z0/GWZOopjaL8XppqracmYl5Nr8Ek5uouvaIaV0ZaHKxEPmup5/9ktfxH5p4gwn&#10;7MrXtQDzGJwfzWAmpKfqOCBTBBTms+agQEp74QzM2fJUptagZKc/wQqrzORgKf2WvDMDU22oE6Ra&#10;OW59iOqN1Dg5Xxq+J3j1+BPnD53KypDlBZha5jJHw/vX8l36rwqMYTTV+vZLKwnONVa0mwtUtCt1&#10;5LNQqonHxAq+qmtrOxxRcSBrvwJMej6lpoxP/jcJghx/zrBZisqZGR+ZLtRivob6VVCrJky5tcJX&#10;RckOR95Rw82XCeithmWu5BYWu8rBng1kDbSj69HTFyExBtGBv1xGispVr6HZi+DnAuPaQeUbJylC&#10;TYNDvsnIjb6vtbTJ6jB0XEqFRa0jT9ONkwU9j+UsVZPfM+OLavIiuWWyKl8KjUw+Kc8qpcazpEuz&#10;CwJ9PgkcunA+zGqO0xHIK0Wt8Q0+cOzYI48DWe/HhOmhFrXGQDiodcHKlYtErbEODnC9c+GCX//E&#10;v7jmXT9Qz5vXXHnVW6/94auv/aFXv/1dc668Zs4br57zpmte/973/9jHfvG2hQt37X1s94H9izeu&#10;/9Cv/OJr33bNK0LWfOBVr3nVR3/hZz5942c++/nPfOqGT37+C9cFrAay3rN43vwldy9dvWjZ2iUp&#10;al27Zd3W3Tvuf+TBPRKt+48egms9BVINyRzImgLXwNfDp0+GcbW+N8GfHUQEq7a0TV+muHpWCpuw&#10;eKCIrD5NXjIBpjQeeJI6WBsaQa62IBlGIjeXI9u4qPuxtJI5S7Oz5PAExioNWHpU2rT6YlY+PQyr&#10;2eydiibX6cjq5wsF3X3tHKXWhRy8pCtnq1SPHmsizxaqkXE38kvMdEY9D1xTu6oQz1mZQ6jk9la3&#10;QMPQFjGiFq7LjniYIBUJTftDVK1alGtWXhQnfkCFReCVN5v97auQzIWegqWcAFmbkOFpxAPXQQVU&#10;JT1TQpR2xMo5+PNcTjLo2R1bQNhL4B45XIOTYTeVZZ3Cera0yRCLlqQUg1Vq2zy6AEb1l8npEUAY&#10;G7XfVzdaop8ERsl6iC2JwybcwuWzyck7nc3YYkn1RBrDWPcbUxltMGvoWs8MTp64GbgiOTbbEVkf&#10;pIt7zBB6mvSOQYarUZAJeButI5XdSuNMzBWTXLEo+E0cDmyjylq6b4AEa+F6dxxJ4rYGHAWo3q8h&#10;CHQ0AAatzUu9HDSXtaYif+LI9v+YgNwMTsuZiDCNnEZZddGU8x9QUcasExKsBZAYGFVmdQBmF0x5&#10;YDML/d7mFHrmTCol35VTtlTPC7Tcy1C+WYZB0U+/99ZD81pi3enaxE0e7bJDnQloGtvvBIMuFnl1&#10;jzQ5LILl1gzRe91leu1wbmXecrPKxlTLHVZ/gm2D2GnhnCa0EIYBq1Yn5kupqdO6kwsvPNZ5gRjd&#10;p5h9p5cJYGvJsTmLzr024ShYzUBpEFUjHxhsK64tI/TZBJ+oKuxSVlEG/+tYaUqUR4l0QHNYUdbl&#10;f2vzM+bwqKtv2C1Lo4BCvzFmclF6zqe0ajlSUgaauuXk6bQkqOjPPkROmNY35kw6DYZq2hwH2mAT&#10;fNDIPOOSuoW1qjpJ0+RbaoLFP5WAfZ4yZtcZ/rd5PWJfjF7IBpIljDoRDzzmp2jQR886+YGNi6lk&#10;sM2YgCEHdekaW654pLf8w2deCKGa1npISCqFmJ537Hx0NO0C5S0z49ZcTFeAVremol6HLa3FqD5N&#10;isKx1c5d3pX0KP0bXXByhu0mSrCLxkGXbKOU5miGOdDMnFxGiFRs13yUI5EIR7CdVU40a6UoD5dJ&#10;veogiHlGV9thFYGJrj1RdV7I9qo+QrjoDIHxxkJ8eNpRxJ6hZrSdn9j/uNGUGC9q7Uv85mLuT3NM&#10;oxagtayqkRFA5er6+OutNRZAchzm2urDN1ClugkzLyRWeiOaAOr600RbmdiuXSVmC1lNzTA9+nXO&#10;yVHxPhx9Ji+JPllMttp3u+wkwEitkwYcPINTby1JyOfgSJKON82tX0b2HX9vNWOfXMKYCiJMoLT8&#10;WNnUaLCnkCfBN9C3zWPsgtEEB9NvljEvQqvmyxqiGgTIGytcd8G0YZVJzFlE3cqmlu9Wfqx2yV61&#10;s5OR4x0KxwLXYbRTw1SQql1eLuTCoSjVHtruUWUiQYvRWsW0o+IUEPVU9F8a0ra1qc7Dw+ZXrEuE&#10;LyUw0tA5KxXXXJr7UamC5mLqvcRQJw60zTKpELMD3GXqbKP+VWs9U1/yC1jxYvpWhm4tcVosWu4X&#10;0kswWdldAniYtosXn/niF8uR9vPFn31VMwwQUEHQQsgGk0XC1mRSFFrVtC1qYT4rxGVYQLyQgtXK&#10;FjrNZLdtUgrkU74akGY30NEpB4CnVzBIMoylFi2jqFgatvoCppPmTPUHhnuQdyzzWQiK29MwGKof&#10;L8GeJk90qc0HgvvyYT2Z+MZ2LTKBkkfsTFqizAARdGbJW7WQQa2tKs1LE98KfYMN4ZMdWKBiRmB2&#10;pdacMhNKkGRG5XvzRYGmnjNK6RPBqDgPQ89G7RxgHORVGvXImYC7C1EIcwZSi17zZLk0oWQo1nwa&#10;yKqJbt2Y+o6lpBLHOr7WehdCuUWtsd49E+gSvW6iRjj0PPDJP02cODWlrESybfghARsAFUfPZCnB&#10;s7egsYR+x9eDkNWwVJfiUkldsjipjw08Nk/DY9Z1obIQ9/5hE9oFgpVIYbDwxtJHcEtNrpivmZRl&#10;XPPt1XCbafBO1+ra3EDnsRcLPg/vuu/okYf27t2zL699O/fs2frAA5t27ow2OP1aw68GtQa73rV4&#10;0d1Lllw/9/YPf+znX33lG14ZZF52+eve8o6r3/eBN7z7fa96+7suufKqOVe+6fK3vvNtP/4TH/ud&#10;31m6ZfO+48cfOnRw7vKl7/+5n7rsite98gHnzLnyjVf+0q/908/d9NkYCN8898a7F941f8k9i1Ys&#10;WLD8vkUrF6xcv3x1fJi2bwjXumX39gce3RPU+vjxtPM5dhiYekw3ZqjRLPp4bD6RFkGn0rFAHyxo&#10;KB2b4dhzZ4NmW98ohIigmsYeXVh7g8quTEunva1nLbbUijTf2aRs7n4+b/lr11CWs1FXo1GwYGys&#10;yMaCZjfMCxbEGj3A7RQPFzwPC99mB7mh+enONGlH+xVFet0gC1rMl6edA2ybhCSxWpAb3IIxECH+&#10;aKjDBh8AWf4zP+s42n2oQU8VsOq1eBkwdcMYbSSmY+JNmlPCj2eg1tpdDKTqdo6rRwEY9yjPO24E&#10;2C3aQ4JyMkGXdUEseW4qZuXrXWEQRplZYi8LicsIVdMI/ilF1sSBsSmyUmm3Kp/RfTVAL5zuL4Ym&#10;aqG75ZvkbsydOzUsWz2yzZDgD1sZyG6X4CCTIUFh4owEjsDp2AiDx2LgyUjKcQ0+x1uvzQ/tkXqv&#10;84s0ArFF8+LA2tQUJKqwqFhjJ1C6QgAFYJNgTw7EsnazYJI8xC4d+ZQdpuGtIVoucHh1BMemn1DN&#10;riRv7UXhJGmOYOa30ftujiOTNiPJccBR1pcWQ/InJkG4R8nBEztm8vCHTcx3hEtGTakTxEvqo4bn&#10;s3e5nA9UUonTHryYXKwLUhW2UXU8qW05Qrt9VAZMtsVMRENMIq3hQOuqrkRcaouLyh+Wnip9J2zm&#10;1siiDO8W+yLivVTjpYY77f9MzGc/hpAAxIslWkfdZlcAj++lGfuOqjwhN71nStYVZdV8OxLTp17g&#10;clrQy0g+hYFTFJiG8oxD7iBpCIGBk3+I4fuvCdOZk8p3c1Gdog3x+6gaxKPE9r5kPBOdBOOZCwAQ&#10;jnRDbqiadrSFXBdPX9lUiJdKLYo8+TqXkT6wvVNlrfnwMOxlXW0WwHC8haC2zDFN0CyDAM93Jle5&#10;LkQZhxmCZaxU6aOM4EKGhVuG6JkvRptHAWo9fmeQshOpX1pkAlTmiRhi8tDm1Y3P1pM8fcK5TG+y&#10;A/kkWT/SXk88pckT/K1TWjSF+JkTCD8zlRODMIeZWQsZBs/cmVYC3FsPnDAFSQTc1NhIEwyxyeCv&#10;fDrKcreepV5NANeucj501oL2eq0ebDCQj3XwzXhmd2jqYYrdVQizd5ghyh2389nkMM90aqkIC/hT&#10;eXzS8rQltdZlFAB05SyvLt6r/KEpKlivzKimhpWAym+zl3FWVIe+mNwKKQayMxjUUxrAA+KDQ+Eu&#10;far5PKgVY7ZyjJYzmEQAd9Vl0MosoeBg/l1MRimsOOQl1UnnCUYGqm+aaONoJkpMqfCBEv5jzM2+&#10;8bLypffLoA6FkWcCiuugeUBQ60h1STY2zOhiUl2umVkchjJo7jjQrWbMddYIo5v9LmLAbB+JQOTW&#10;Jg8UqbDRCYYj13bBBZYafvt1kYVJRDHKkdp14iz+i70jFQyPZjAm2Q1liWwDe4xeyDuzLZqCaWqb&#10;6zXn0kwQlAzVquR9Mp3U/gwHmf6hcwCPruo4fJNl2S0MPFPiNC+zD4RVROPtKDZxqomBoZF45etA&#10;1LgiXWhZ31AFD+9SIACuIgJ7R1swXG7Nq1ZTwHDRE4gUw+RIZwgxrPVeFhigF2gxYJ1xqmWwVWlb&#10;ko6rgD5VoNcBbPNSoQGooUcIuoMglQ+bcCkYcka3xjtWe1vga2pWKW+UBuyfYyw01L+UX/awA4JO&#10;LUwDO0GqIuqcSW2NrbbVr0jQBHC1Y0vox7wU7gJra1mUW1bV6kwkiGiZjwmVlf5axa27kuhdZgVg&#10;otkbAuMSrX0H5jOMpTWVwONz545Aog51rnOAgrgW1kJKjyLYoWfOtwfUFOJBqCb5wi+4HRWO5luK&#10;Wut/VII3ljRId4PA0e2GI3kBKtSrxvEXnM/6kMs0mxPnGrBoZdUVUQepBsHGCfnJ5xJ25itE+E8O&#10;3nRODpevLFNcepPLxo4ZAfFMJ8y4x5xpoliLJzsQxatWnDKyFQ+XR83UDGSlP3ua3T2BUZUJkrI0&#10;L1UVFo722QC1ns1fZU4zTDbM5QWGbEZETTJltEoU+sBDyp0LXsJtsoCn89uE0MiOlCP1PmHgZOls&#10;9ckZOAK7YmZTBZpLmV/pFJeGxTQMtyoROH7CTlZU2v5vRLM1EN5zYH+smO5/+OEIgwNWY8IUonX5&#10;po1L1qWWdQ3a4OXL7lm29FO33fxDH/mJS159+SuCzEtf84Y3vOPdV7z7fa95+7svedOb57z+yjmv&#10;v+J1737fBz76s7/5ues2PLDr4OkTuw/s+93bb73qR6695FWXvfIBL730Xe991+988hPX33r9Dbde&#10;f+tdtwS13nHf7fcuueeeRfMWrliwasPKtZvXrt+2Yd22DTseikL4od17H6HhzYm4Tx2bBMBZQ/XP&#10;tHohg3/4VLp0Un7QvLKaXiS+ERK3E6bBnKV0KlSnF0/gyUk2jGwAuoAZ0qU8+Yg2xemuUw1P2ZWm&#10;35qBnrZz9w/Sn2YxzfPVU15wW+EouEtdDZmXzskGMUj5faK6aiDGqE2iVCdhugnyqeJ0pOETfNAT&#10;xciGiHC03ByEXvEbeWiVft2NjIdIaTMUKkvLDCg7BITQQUFZWmnVyufi28GfaBrUbHTd9sWEZu7Z&#10;1fpdRYkOzrNPpT9hXsbNhGsdeW6cXF8fybJJ5q1rbGieXmcRYBIVOKikWghajrGhiZ9MRIUA9bwe&#10;LaJWYEyjHL9uwKGZ2AzH6akVkNkH8EBORuCK+/SEjXNDWc1zI8BLerQAlnJiqoIxZQk5oGa4Q0oi&#10;oHpUUavjz+D3nczD/C8aTmML5zA3VHL4TGopJW1KHbeXoFYfsrJW6yGnEcAQRIriSBwkxkroc9ym&#10;KQWN9A8E/AQv0QVXyDr8hxs4tvi2WEtyg4M0vM6fGzS34wjHHMSj2DIgwRMbFFZhWD7QyK8xdJlA&#10;IRZRQsO44lVw4ySt78wZtKHSwapY7VQk9jN8nBgV+MNnXkxYkEnFoeopVZucRlEGhcMqhjGfrLlM&#10;slAD7OM52OBeVCdwG/mCZOwiCAwb/tVQr3gIDyvRbD0FQiMSEriWzAfjyYdPF8KUqIqy7srKIxVH&#10;qJfmY2BpYD9aiYTp6V5YhfDRsyeSg0i8XgiKL7oNn0cArXKEaaDQVBKP4+eO5/aZnhsGy71GsSWl&#10;oeLk0BrRv5Ugqm6QdJIIJHCUFZXLGY2v2t5z5LBaTp/TYBqXtFeTMqkJ1D0OrDiIa9kMipZZVVJG&#10;4VWUZZ0tbqYwTIjYrraotXR0bd6KV1MAbH8gONhAVtUuLInRatIho5pM6dxixYGoMYmlsXYuWRqH&#10;25fJMyz9rafFHS2VRF5d83QtmsjJPJXi1Rd49jttRmUjtZEQhqh2TRBkXaIa3FWR39sciBZT5BHG&#10;4ybgDzxmRbUURTkGvdap6W2dbWfXELO0vN92tQqGR4KmEm4p2SplRqJnxBvDG7npACXZtVMevbvH&#10;2uJZUZKgQtuPVTAykWYaSmfNP5siwHaoFsc2x1QYUKVrt+AiyeKTChOKnP1lkuhPHsK1oM9sxBQa&#10;xUS81rIgR+qMDxx+WmYZyHwNzYWr6Es7b5+4SqXazWFA1s5nlw7mhqqHbk94kpO5kNXskuIS0Wyp&#10;+Saf31YdN8tWNNhU6cuKayaNvU22WiCgv2OkyCAr8zK2lhn6jrGYTGtgyr9TJwx0zGm0cMwu0CA9&#10;3csVHD3/7Mk8XK3klIQscE1oXuug7lY+rWRhMs5RoecPeQYVvas2IhTJyywnGsNy4D3P/GvPE72r&#10;Ws28wvxPkeoAmZp0EE43l8oOrrPGTFTVJwg6V1CanwJ4yEwCIcvdW+aawBjvWSnTGW2YE67IVrqP&#10;wD4n1nAo7zRur8klFJxx3cQ2I9AFpGWXFPRWNlz1eAbk2S+9eBEXm6ZauFhvAYGE6X7SOsxnlqxR&#10;LwbmH7mkZgcGUeGZPy+rPGTVqfJTE8dwlQ4t+5oOrljS2GSk1WEjaAdloCyrbU19gEpTBVOkljI/&#10;qxit0LI1rpUZ14a2fXGK+eWrdMQV/ohjsTiiY6ii5Qqne4S+qhMWvGUBD3jLUGDRJObiz4Xi8og9&#10;B7xymX5tbCNOHtceBOubQFNY2Zr+TB1eWlla1rRokDORFz18+nRQou6+iGTbLwcm0vMM78rLqkzI&#10;Qs+zYJ7zDysZtBheNFZSRGVcrFAcclXsDbYcRby0Sg18jc9W5lVGY5SgHn8Cxe8wWBItB+5lKPLn&#10;kMYcJ5baUOLnn64gOa1tUtcZVJioACw2B9CPfJl7KXaFyK5pcGhZ3yc3kLtVj2Z9iWBcmz/ooPSS&#10;CmKjPFbZS+9a266iVO5E6W3L7bTZjKqDIdgYg14hbr4lpyiWzjaP5XSrXpu3KM+ZGVayFGysb3Be&#10;TiPy2cYHsGqlQ602BpoKpEGbEG5UA/Oo5LQnPQAHl8JmaMi1OMsRsmvtlYE6dDrdWSmIta1QNmNa&#10;Lcknn4lg+PETx+LDlNLWWAdv3b07rW427NyxZdeuddu3r9y0afmGDcs2bFiybu2CVSvvWLLw45/5&#10;1BVvf/MP0qLmsiuvvvLd14Zovewtb7vkyqsvueqaS65689U/9KMf+eVfvW7e3XsOPX7swhPrH3zg&#10;Zz/xzy9Lz5tXrJKdM+eyyy/7sX/045/87Kc+d/N11930mZvvuPG2ebfcfs9t85fcG+C6ZNXiZWuW&#10;LF+/YsP2jRt3bNn20K77H3loz4G9jx06ENQaljUBU8tZ6TmmcNcWqZQK0wO9khKzzizHZ9AMt28N&#10;1h1sRWO7agkrS78UjRIRDABYqlSnWBpBG962MgIJT4yHnuzD5sQkSE2eLLSQ32jkJ9UA/GiCtjnI&#10;HN93XkKtjQCK3CpfMStJFqZ4tZdZ4W4l0C02I9ojmhnt7GVCbM9obWfJDbVPtE4xBTvkTE0MlzYp&#10;OyQla7871W6TzHggEPP0Q3FE8lteNx9rNGZoPlDiJG/zCINs4bvccoZQtmj/5dtDs9HNkrK5Siwb&#10;HFMKaDFYmxxQqpQ7VevIAsJ8voSSZi0Agz7XU+J8SHZHkmLqgzJLZNiDql1VyGT1JKf7pYo7Oz09&#10;si8GssYWBRZlwquVNVLa6ugl5obpUsVXKabjn6wZ3Zh6vXgn2o1A5oQhzb22ZDrFbKODYsuxur96&#10;17jXjkBNQTC3UMFF5FfFtXEeTF3TEMxz4kL62TgVySPAzAwTXZpPqnIfdK6SVHizUhkN9VpsVhMa&#10;/5a4MPFxXIUGsVYnMKmJfKAwWL59GBGVUis91Ri0EXnJpcaLDQ1VDeATa7xlDVv7JXIy5Lkb4uee&#10;5lC1vKrRaHGCnMwTR0+TiWjWvBjP5AUD0li8XFnn6sB1CgWhu617DEjuZbbBvbl56tbyvOslU/pd&#10;O1MD9yahOrX8RgZ5UhwQvCY8TcVU52QH34if33WjQR7c1qNVUIcYT+ye+5ggPqaaObEGvjD2Apiu&#10;AE54TFzqxT19O5yep6RJmOCtqBXit+1Mn08EGURRSGlUOnTFQ9bYvJgYu6RfS09h9qQ97WaUNNxL&#10;GZ/GgjyJHoqbVTBZjouZby6spA01F1o5dMFpFqyLhgRvgRPljggEmmS0mXM7OvauFfCEPgUEAumT&#10;l6n9eC2CmY0kbiTkwfA5TuC9FF8cWfVja0sqSz3LPVouWMbVVEifo1Sbx00gyZJOVO5RcWAlFbkF&#10;ukbXxpxBI08U1YO1lMWrpBWcdaV/LTHNGGItw/Kl+LOPc2NoESbVDdNKzhMROQZAuudJ8g7ii+nR&#10;5q7aOPeBIpmoEasJlN4+Ejqjtw3vWO3suXWSNPHReZK/UhBIqiiWCk8mTC9KUcDSkmmWa9fYCpHg&#10;FVsT7nNHzUWCUYJmIJ8pvG5/TCHPkF/kVFkZ5HvRQHW1GQSsbnnNXLhpCkrrWW2DhtJl5dzG+mC9&#10;ZXdwHrTRK6unSk8dciv2kukDm8+Y1pxNRW7T5MZE8ov56U40PRTD3cenuLKOIavJL80rdbt3B4/d&#10;KMnudtbRTYM9rh+oGNVUZle89D6MZHS4QyVB9tSLzwVukT23fq39JkKNNGgJWjCVk0ooXSpM9fr+&#10;OGwCoSbuMxqtxuxDmr0sTGD/V1hL3IJg9Ryt44pajWNRERpKKQcT+iIbNnGfuKuTZAKras6nynCb&#10;bYJtMpj1ms6XpjlK4HSLP7OZ1jYJOC0QyivZWK1ooYhK3xXz2CIlm++In/UZyZJyJnQUgTQxOQF5&#10;DhismK8Q9M5cpqm9VMmla8bY3BmH6mhycxNIZEp3cpK1kYieZQTAzxCAwzSoPR0kTlHVoZjF8zZ5&#10;KMZw4o1HAapRPXG7qBWRZtEKwlK7VNgGpa1uiPkFriH9ACzBL7aEgaZqsWRovBZb6g9kY06rIEc9&#10;4+Cu7Rhqaas0rGI9db8DuLYrjJSjDKrOTPVqUq8riC1xCGHWG1T4U0Tzkj5ZErhC1HKHlb72lWEZ&#10;pbyjMWwpa1CouAw/XS7tycwiu7y2S63Vv7mPoFzNmcrrVOKa85EpBZdFXB10Gh41r1yO8DXJmmH2&#10;20FoRWsI5xgyPfXii3kTo6m2bH0iV5cryigxzrCVF7Kw50tBrTnP42fDA+WpDE7MN+ZUgYSHzwC4&#10;MpHm1Dq4OQDLkSFaTz158biuS8fRwfJOhcTti+OAopitJxVSbI2IgabjCPxvfZvK/KbqFQ+opyJ9&#10;tt8pqQtclAonMjR5lqr/pvr2AnRr4DVTxBNDJG3SopA1FHO5+6GtJ8dDakQcy7oPHlB7QO7Etp/W&#10;CgNxy+zXbgeQ42wrZzt7gAU/3LC0vZGvH+p24TT5mJw8j27YWrjElOGlDcyJgyePP3786L6jh/Yf&#10;ORyR8M49D21+YFeA65YHdq3dtnXN1i1L16XtTUTCq+5euviWBff80m9//LIrX/vKzkmxGL7qLVe8&#10;631vfO/7L3/z2+Zc8aYUtV7+zve8+yM/+U9+53fvWbX68VOnDz9xZt6alR/61V+87MrXvyLRmg+8&#10;4crX/8qv//Knr//MZ2/87E1zb7zx9hu+cPdtYVnnL713/rL5Qa1wrVvXhWhdu23T9j0P7Hp0z8OP&#10;73v04P5DJ493vzx85kRSmyTIz0bdlJpJ6oTLatYpOkPUx4w75dIcxrWi1mZYXfSpa2/ZGHnKP0hT&#10;5ijSVQ4PbQnqneBke4eyYbD0NzJwH53i+/hIJ0xJuw6EUuV4WRNrrqj3hsti9ahEz8OGzvxF6Y7+&#10;NJjjFxwRnBXFsQ2+E38kdmGJHJ1m9YwR+QhHW+knS2Zy3bjQ7L40bGMLC5aaCUZWJya0MooTzrfz&#10;O3RH2zxy8JmHBwn+gYc9/gBObt5NtxeaJpJraC4kZvfqa2R/x5ukiltYZUygBlLaTe60TJqRZW2N&#10;qzA0DiMmc3uWzKyME2sl0QgHLGKZbpDaCvVvDdGslIMPaaDZmvPu/UUIpYgroyoNZd/CpxO/Zoie&#10;zLlx7e0Tk4pWGJWMWwpcdfLgTCboyFU3a9AGuQ47bop8kXdNYielfXygjVsL5widjWkEeMyK8jBl&#10;8nu2JccMrYj8Sk9ZdFR5JLF1Z0Lj1EaNFekVahZEVVhbDFz21WhM4JSlTokmoEJ0pKMVVViFi96p&#10;0U0EIZmcRpWQ/d1pVh5DIyUL23oyBo6DoA5iNy/D4tkQvI+MM2ckOEzzjfrYKjZrMuxtZWA7ztXF&#10;NUD0SVfoKHsvt4kU1gsc6vH8Ultjw2tAcum4nEniTu3HUfbCn3QAvcxKFr1GGODmsHppvbqCoojb&#10;k++vpjF/2wF5OXCNQACXZqljqUWgr08iN7SwvGcrLPT91sp67+rw5JVyvZkemdhBceM0rIGcLi3x&#10;OnTrhWfCqFN826leHNIUGJyqiTCel2o0ai074CV4NadRZzUeEC1PPDGWTZEw49Z25V0H8otgAFov&#10;I4AiAI99Rs/8FG17qduUtNSNPOPZIjp06ckjZL61+ZDNsbNKgEhZu8CxTOwuZWW9ypiJRoa/NEhy&#10;WIiX38tWzl+JbMVUOgn3KauNXFOBahlwXertKAjML7pbS4FOBeT5hZyCma8iXjyTLZcoO1r2dZxS&#10;nSmU3rHIa34zplDFyS1eEG0eS9kLw1W1MMsOabLBXZN8MSkzCrmnB7/C9Rb6jkvrCc8gPXy+JcQ+&#10;j1TAOtMsD3FpMs/I+LS4tMlTU2z6lpucFSnxiE1PK3+bcZDnCf5p90UF5Lq/jkW+W4Po1Jp5mvHi&#10;HO7tbjPe/M6+Y5ZZcyaODOxUDWtqYPQyqQFPl1l2YXZqNhRXKpQI3BEzUHnTpDaspm8SrVVh0Slk&#10;5rrW0yQaqEEgScG1u61T11PQiOjaxaqDzDI41qvWt9M3Nf+EsFmG1m3OUvnpUTVXjpzEqMBy3JyD&#10;0gl9gy+ey9gmuUn3F1gWdzqaHVp6w1LQI5OP1udP1ousR7fgfGMuVmKGGKMwrDumT+JMIdxSZFTl&#10;glsgX4nNgLHETkdOxctaRe7U0WCW+05Gw+Uuy1TdxQ0wSJQzAu2JkFsDWH0eh94gUnRDknJVDL0s&#10;cY84+ZkvvqjZtexcaC5BSH4+HeAh8swp1eiYij8p6FEilzAJqKZkt+Z/Gmc0lus+XnElwh9xqTMK&#10;fXvYacVKTGnvb2uORu1ok+kzjrH8E40eRFM5kxGn6azbsr7SVBi7DpHzrMjTFq+TYU2e/dJRBYpV&#10;VgJ5xHLihdY/ZlQtkDyf24H+lpYiGtx0AIU5wApxSiutpF4l2AQ7EdJncBLZ1p1HuNQmN1KjDDhO&#10;t2hlC6EhY9XrmofylplBKKXc0RB/2cJH19+WNxbx9ph1aQrDSUcMjXyVAVtTKWZ2UqHyffJZ/qlk&#10;+1C2trJXIrRFoL3k+NEGQxZ5yriGis8kBAkGvmqBNCBhmdW8UjnMV+BY9LQpAAbqyNkcMIOc1E9V&#10;zaGFZDfjjwXznPKQbAQA14w5st/zwN2KgnMyc3L0Sq4rTQZM53MXLgZSB9oWprZueNSyyprqX6x4&#10;QF8pMS3HhVKXqvUPmRZNZoBan3xa2ncIbl1D2TPUZ+baoqyI87VzRdSab8dFqg7GKoTZYJyUrSmt&#10;/ltcQSIhEtOaMBGbUlBOwqObE/cYZyoSDE3JZPb0b8Guk76/AoOcLerfqYa2/1q+N7/gb5zK5lHL&#10;zsG1gDp/+NTJfUcP7zmw77FDjz966GCsmLbufmDjzh3bH9y9Nah169bVWzYvWB03plUL16y8d1mK&#10;Wr/wkY/9/KWvf/UrotZLXvWGy950zRXvufbK91yLe/CbrknLmle/6z3v++mP/urvf3rppq0HT59+&#10;+PDBz91z17t/+sNzfgB5cLjYd1/7rt/95Cc+f9uNn//C52++46Zb77z5rgV3Llq5MEWtkQffu+Te&#10;pWuWbt21bcuu7Zvv3x558J79jz166MBjhx830ZBMSZBkiniPR3QarHjw+JHARaNbTKFptGWO0Fwm&#10;T1RGKbA2n2SxtpAY8DmFDpOFrJa2k6g7d9AsclzF6anTdGmtIBragogI9Nn5tB7B9SHnU/1t42aD&#10;yObagQGN0hrlTzlRGnOLqdjRJy6uJa881XCzxoJoZad2HYpzBhoB75FtndGeZIUbsDbwcl/JQk+Y&#10;aDZ9FNj4mSE8C6VmBxRlltTEUvg6xFEqD03YD3eKxtw1aeAaDXSgArRfdoMkoJTB4OQbrRayDoLO&#10;IKlJTUuIGShPe2KPPe0q1kozTjrP8r3Weg0YVhBITNNRVRtGUNIE9tADj7jWU6oljHx4zSQaNxSp&#10;ls6t1VaBa3PtlQXSETEeMLnpdGcZ/jHpS1G1XhBs/SdLldQfxe9CBtz9svg8vwSm5sa1frVb/kjn&#10;y7r0Fuf8C7eSDxYUVSFMxe+Yfir0RlLAeNoGg4Taky2nJXC1pZVwSIRqKxrORKBrhaejWg3trGyM&#10;WBMbYYrNMNMK2eMR+mp8DAbQblQemCROYVtnRREaoNHxLMADroC1wDMeBL7UucddLoFv/oVpM0nH&#10;mf/GbUwM71FpK1IqXmmhoJVsTqTpVElnELvL/TaC78k0LeI0JsRsol10XfkoD10ga4jBnjCDDBM7&#10;VJFdENrEz2scdbyN+HsavVhS9TIYZqlx1mUm1IaakumZWngE8YBYVbIdw5xnn+4+yBPd1xyQ2Ngb&#10;1NxTJdBHo1SMtFhrmeYIeoaF9xJcKGz73LWqubANsCdenWzY+gziDKyO9KWMVReBKbzDzW4WFhtM&#10;Q2ySOJDvAvyMxg8Q+CEhYzrgA17FOEeWUuY84ysmSoE/DEYFa2H0bT5LiAUDP0FQcgcaQdOpaCpH&#10;DPPJWmQ6Y+QX1BqIK4ZaW6VoVayYMzUx1CexFZJVQJhBq8SjzzUQq7rcGol5AlVfE/f7jSZEzD50&#10;iTDpgGw+jyH3lBtK1GGVVx2b4akGnVgo2BXPB7N+wlXNpL60d6pSfFn6Qd37SPJPhU+dPCVdubNj&#10;Lo1NRF1xJ5XLqbJYlsrRmsgKi0G96tc1LKY4PhkKcxzkqlyUxtjW7aYtZyaGjWdWfUcTWyRZrK4n&#10;sz8q7ZvfxPiqeQqV80N90AREEWZXuTZP9rFiMfdpTZxdw3+Kq6uMKBTvglDNf2ZjDBqp+6hFBYsS&#10;wNJc5DO0FLJPr21pyQxWmjFtXgO41ra9Owve2sMwvAogJiciGtxosWBw+0OrRdYybd7PnIhoi0Ik&#10;r8W0+KB8u+8PCO0VeVE8VmRV7NqayKQWHm0d3wydaV8IEqhLY5telMm+YUFEOwMlxI0lzBMN56HC&#10;uYJbFUAlSCEPtecg4Iy5DrqA5ut9v0+KrDs7UYtxIiN3Vox/qnI42ytqFNsrCP6Bc14soZrFUwS3&#10;cTPNS4bWhh0QraFbn3tC5Srq3+g87bwi4CHo7RM08CEQAB4oP9tCMrG3KmhAbDFnrWdqgzqG1zHv&#10;9loCP0MaqQ5hkkGL+mTyRw3UC9hmLCv42dMOatW5auShGuFbUgRjLCfB825/VxSanDacGZwEIKLg&#10;UxaxuEgGEofh/G+9fhCfhmyTcsvLqstqjOGB0w4zX1q8GnhfqXD/1wQByKUQRtSKbNhSREpMbZkj&#10;C1gfYzne+hi1AlGNsYx3BcDAckqFJx1ie3YyLCZHAKveXE4bsrQJiCG75feWpzIg3BeaZcCFCmgt&#10;l4VfpZIZGTBAaZhXCWIzXOELK8XNaFhGmu1gMJ15hw60T9EbNSbAtU3On+f4LS+Fvp5qTqP1PXom&#10;d4qBDa2KYvkcyQLG2eENas1BwlyeOJdVJd8Y0Fd7LW4HqDVdbbTPykKTpELgHxfWd8wi2FhWg2mB&#10;K9kF7ygpgQLaYkiJ0MGveoXclclmOv+UA2LSW6ZU8TCzv5R3pQuyskOfHPk1su+pr5F3usxYLaez&#10;+jRR0ZLap6pYIPejFj8YuKi1BdnNCU1cKyt7H4ahXma8Rpum6trzYdCptPgQFbRkN+QqDoFDZpy/&#10;Sn1sMhBxDw7RuvfwwVS0Prj3sW0P7t78wP1hWWMjbLPWzUs3pNXNivtWLJu/Yuldixb81qc/+a4f&#10;/5FLXvtKjVUvufQ1b3zL69/27rf+yAdf/673zokP0xuunHPVNa95z3s/8LM//3u3zt304MMHTp7c&#10;uPuBj33yE2947zt+EKL10ssv/dCHP/Spz34qqPWmO2666fYb595z+z2L7r5nUdyYFoZovW/5ghXr&#10;V2zasXnbAzt2PPRAWNbIg4Na06ZVl+AzB9AJp6ER3GZqWXPtQbNNp2V5pajVOlJ/TxjEjXZpTnKU&#10;va1Cl0Yn+M6jH07cg0O6SvJm1zBA11kkE4lMvxueJXAG30TPz2YdoaCLKNkccxN1+JKZBPV/9aho&#10;Xei0yY1Iwk1XbSfNJGtmUIWqkR/LX2cOdnbyHu0wWXFv8YbkAHFe/klydTRwJyMu1q1MKE5d1TZw&#10;qq3o1kfBnDchy4A0kh5Je6OL0wcyv1SNNlWTIvlrzp4oZJR+gU+q3Gtc2PS8uGjsBzJglUgxeiIH&#10;xDkZgVKs7hCWyXHjOgJoI4nD2h8Is2XCr1qMNoj3e4nIC5/42Oi8QjDXDHpptJ5MqQ9zpZyzkKZQ&#10;tvYk6D9PJwCaHHGnDEUZTv1XqV+1kCzYA50wxAvIIQQRNCYCwjaHVA+p4bDWHUmaWF9UvfeZI6eO&#10;5453YoyxdTAjkiyzIfcFdYZzyQsRJgHkHASDyCmenlArcR7oXcJZucdobxOPn5ybRY+Em/XnzPkn&#10;uBfJjALgjI9jiGKwaAcsgbEngLC9glT31fNm5CZKPPp+4SITviM/HWcy+5WknY5Gy9ZSkU15EO6P&#10;anCNmgXnvfa213PBJFYriIK8cpA1MSLazkEINKU4CrM9h0I7KCn4xmmqU1E26T9NdoDVvdc8EQa+&#10;XFcqSxF0OHlmgNZ4lM9Y/MxS7MxH1CA+LDs6pAduMeziuuglKMGTzEtIfACJFIpVljUzMKjMotPn&#10;c7sTLnfaD011EUifpjLhfda4WFUGDGMlxJWPOiADzU68oskdzryjIZQdCu0ZI8ewZG10CaIMdeLr&#10;cvCgTbm+UaRgPIcnSg5iipAFKgM4I5NnqJXpIWzIP2XWHaLh9tE6u/pz1rnXwgpADukSUmmjPS+u&#10;UZy84u1ixfzePihMUQg6/sn6RnBR3yn12vMBTD6TmzKY+RwkGaiIt4cwvhmu1i8Y2Rc3dpJMkK+u&#10;qoPIrTC43Xf6XAz5ui1qU3ybKuWRvrFOm26xrmYucRVUs+lL2ozSic6i1lvOaFILPUY5a5GzqbEa&#10;QbOacaOLDKfiTHINwngzp4M+LeprQlOUbtFm0kykq4DlXQ99hJXkTE9NMw7dXALwYoZcPb/QbvRQ&#10;AQ7pzgBKGaiPh7eyjjj22RCFU21+M1qAqaZjVCB7u0muFeJ6Q5F7+L1D/8wcs4RVq39BsrAQoTX/&#10;NOS1pCrkURmBLKUWbEMm68gNYeDega7KSo00kzOxCAvUTb9Z6UKX7ilITCk/huqkhEQXDGZL5SfT&#10;0of+Vpsl3pF+p6O7DkCKtoSdFnw2J94NsUUH7V+QumsdiTgTGNcICrLpKNxrw7xMs+4OFfFaaDYi&#10;zOp4izy7YArVBmrtn1e6heXKaFvVbgVF+DRTLYM36hi1hE3shKyPmNPQCChra+Xc8SnX00SGKnSS&#10;rU68qj/G9loQyKAJ85T+Wk45Th7NM3F4xJyocMMe5RwQjtb9qHa1RkotIuWmt0APSjN1qrJQCoYB&#10;C8bzWArL4HGjewKEf5OoTYUC5a9FrZ6z1DrPURsXvSzmN6Tst+cSyri26A8gHViRtpSnYwKaNY07&#10;UtxYtrO/K/AsTEW2WVrbpt8q76RGg1D0vwXFzXqpiJcATqcuJFjilxK22t9gO5zDtgpUuAgAqS5a&#10;WCvEtU5V2MngnLRDTEXClbLiGVSQNYlYtQ2yHtWeriQIahVkJ6HqE4U2pXCYMxPLWlkvbsDC3cLg&#10;CHFzGuC1QEHoTRrqcIbhY0PGisL4xo4VlOYTWegQisO1TqJi8SBuSdCkVueGBQ28VEibNSrgEeQv&#10;rLU76xNPTD1TOXghum7DT1KkGpfgjOr5cH5ZfLLaQ2jnp07CmcwcWW/hXBFy3RnHO6eS6+HCTO8d&#10;2PCck7cW3pwEQAhuCvpH31glsiraFdDqhQVrXBxcLXFp24yjZtMD0+aXyqnzC6iVqT9QZZ6WoNbe&#10;+F5eROQtVu7NgwQetaxMAsdFNnyy+S2FLYhFVN1JU3oWxbb/OxWR47Cf+T2xpqDfkX96WVYjvDEg&#10;GZkBt0cbZIjEJGyaqlHXwZtHz1DRGiumAzEQ3vfYrkcfCVjd+tDubQ89uOmBXet3bl+9Nah13fKN&#10;6xesWjF/+ZLb7p33S//8429+7zsvufzS/2+cecmll77mqrdc9b4PXP2BH778be+49Oq3XPJGilqv&#10;uPYDH/qnv3zn8vWPHTsdrnX++rUf/JWPverqK38Q1HrZ5Zf+9M/85Geu//SNEq1RCN921y13zr/j&#10;zvvuvGfxPfctuy+odeXGVeu2rt+2e2fcgx9+fG+A6/5jh4+cjhD6eLBrUWtEwsk+aryWQrtQr/xr&#10;C4xLeNqelwW3sRH5Qma5u3KNFtW3HIG2DRim+5apHQvqDIAMxUK8x6+YusQW2pWWIT89sFPT7cYi&#10;pi2UjtBxp99rsFgJ6yAVSxoYCssCSe/MFvrWxBqsALwF2LggJLzAUEouLp8Jo2IZJMFWw5TC4wK8&#10;etADuSnrzficVCxAGXAOaxTSqkIqQkt50d1R1JooQZPMUSAnxwtIKyNnkGSSvjrP0TlzxBborAwF&#10;mrw3jz60TN202KfNglssmnwY1kcORR52YhppDQKCUpEA1Lrp2uFjIP8KDq2hKrWiko2G8uPrpgjM&#10;yBicMIvVlJjO+rCPvgUGf0MOKnBF/M8daecbiQXOTX6s7qAizJChtGJvaRnAVYUw8jZbyDS+zNAd&#10;xw/s5AiFk2jIvI1pJxhDf1T2+9BPgb6jbpDYUQbGby9hMlwie429/FalEo8CwmGr1H9WVlczZ0gM&#10;jwb/WVCd90U4lnFOvjU5TrnWoosCmwKDzsxi/iozp8mv2ZXnk3f8QwIg8RWFiH5FbEUwei3eyL3I&#10;S58h7hrpmEk8P83bIc/TNTrGDPyvM02zABmM0o/0XCVZUCsaTjhXR9unZ3HQDXRxLkE7lFACtU4X&#10;W1Ld7IBaQdtUUnlrvevEUp4/curY8ckPqZCsAxJQhLuPrCnpFYfIHAqURcvs8+J2Ez52ecdlLVed&#10;ZSQfVuKeiConIA7ROliePDcoT99ocTSbbJD8PdvhFguZ38FvJW1RR3MB0gVqDpkS3G7gtKXCviR/&#10;CKYHnm/yy6wBJijwTsOOSE3shHaUiJOKKtrsQkoIOPzSmR5YFhVAjrWOLIapMWr8vC8sjBmH1Gu0&#10;NBdLAqjXsa4aMjJvw8WVwySx4joZjYB9MrkFkq4VvwzQyJS7EPP/k9LgnGpyPV3fkBmTx1H2rFKg&#10;pKg69rEoTUsuaSxja5bfCkwKCH3qebJGOmwyNusJkKORs7W5Jedf6hiPABUNLXPltJ0hTZvWrtl0&#10;DOs8sbXhcsle6DtdBnKc3CPW0uS/SP9ZzzklNWbpiZLG5shY9IoPrWUdygge0mpwKjO27hdVM7OX&#10;ZGXTLtU/N9nXgzvxnoiZcCDrczQDJ80qZGVxTmxjeDPqz5uY66tWfGn5QzNMHtuBWvv4kPRsra8G&#10;0aMHrwIEn4gxsG4iLZxpbQ7hU6F+lbckPX3Mmfa6pklOpraWPszwaXEzBrXG7ghSTm3F+RSOjo0y&#10;ONbAAOYDLJScCGmyXmCbQeRaSh5OphIzg3cWkD77pEKCgfUcaooN6wQLQ0oF4+nYjEA7rgm8m/hm&#10;+TWTm599BIJnpLJp0nPxBaBX4w0z5kOaVFBamKTgBfwzddEjG1I4WpxmjknBTlJ7xK5qCpyHw7FJ&#10;DTDQXXmaHePpy0gExU/bRgb8SOqyuPG7Pk8oiQhCXr5VTdkfngIgLn3IYYkK88Q5urecBwFWeUvw&#10;jH0OqFXyDQK5/zRe+jN5Ublebmij4rwePxmjk6zMT6a6MME5cTtKLuioiJNVu5D9LJ4v/ZvfjRms&#10;wZkUcLN8sZu+6yGADaa6rKmIPUt0RMUA1zCuDFGC+bPJ651OoBXZo/1FodOr+80l8IzE5sqgfahn&#10;tUoqZ2ayoGWGdP1MHaZ2vs8FcVnqCGq1ueuzZ/O6OKyVkOO2aHbA9WHtWcp0EvTC5PU0ynz6PlmD&#10;8n8tgdTkKY9JCoNfCNoS91LvWhelknMl3pQANGXGCOcd4xB8sFQOcyFVIPcy5VehjpU3J0WScBqw&#10;hh2xZGz4Yb2XRjkusFl9slC8lZXDH7dOQzRoTZfTYNeJhc77lHNapjvetD6UalUBOVD2ZfZGdU0K&#10;xdp9ORWtQFY12EdP5yZmhcyqgU5Y/jkDlfPMPIHL7bfPyUf7ZeLVzDOa7fQV2IZ6W4040NF0wsCr&#10;mqrxGPPYQ6vW9ZgutBSgCj4tLwbWWsHcoSf/0XzJRJz2M65lzJXmBqDse52TMjnoKB1xSnCbkOBb&#10;WrIMBeqpWn49cG/nUye6iQpGP92HakRRzUBmWxBXsxRMoEmuXHJfM4M6gGH2Y7UGF2tpKxp3vJGV&#10;+Ef2kEdl75FDUQg/8Ngju/c++sBjjwa1btn9wKqtW9Zs27Ji04bF61YvXps2rasWrlox9757f+7X&#10;fvm1b37TKzsnXf6qy6665o3ve/8V77s2FOslyIOvnnPV1e/88Ed+/l98YsnmXY+feuLgmVO3Lln4&#10;7o9+5NI3/EA9b6648vX/7Ld+/fM3X5+eN3EP/vwXbrjp9s8Htd513513LUj/m/kLglo3rFy9Zd39&#10;Dz/4yOP7Hjm0P0Rrri6Fu4Gs0QmHZW3aUpMbUWtSXIJV2uFIevd3PnkGjwTzZIyhXnmEmPkn61op&#10;lUnXnBr0gWwLq3zl+cymYiFWgmyAq3lES4lMyBmgjPRnN1Qms4xuiTWRD5FEE5CtqJkYqkHv0DvO&#10;lG3Tk0qYeBEEW7tidpajnUgPp/bcg2iimUHRbBg/EJRVJe5eZIjzv1NDOQD8IKyULteBsMrJLtkK&#10;YtsFh9S7UTU8YUGLeiQQsnhS0rixrHpCQ0ClsFIErebt5TRDXxQ6DQLj0ItqLtx/Yl9vFGtgR7D7&#10;Eh6Wo8gX6ZMkRawTbALEHCFzIMkLo/NRZOUIWwFoI5wGecTHESyVoxCCeh+J3kQ1g5g1QpqVLnNF&#10;zU93/KvADC6NTjjGS+mHEZuWFLvityxqhWAZplDY26ZUuMxY64FzAtI18BtWsY5khEpXQluROZmF&#10;wlf+BGxWN2PiNpMjDI5h4ihm0wgUmEq0Z3NL++zFBygUB/c06M5kRIszCztJWORVXlfqj+HKXxFF&#10;GfJ2iAxuZGysmnbqwoQ08yL5VpGhhBKleobp1lvmOPmrBKwlwHPazd20lcsIvlsTO2VbMjjAy8SU&#10;MRqwumyALm1ai6Aam/b05ITzeUSGlBynScnzyc7a2lFVAn8eZWZACzkC9a6TaL+ivsIqqpcphdIy&#10;yqGYgUCEDMUenrZmtjqyWvtXVJx1w6wWWELM1h4kOSWihMZJTV01BRAYz5fqJJwsg32G8hU4eOVU&#10;dRXmn9Q4IHPgMls2WZcvHj1V39YeizdU+08keXM0rcIt78Qkb8ddAbapnKFuBfTm1s+aYXgVYdWc&#10;kJk8L605GXlBkcUFU/sTRUOetp1g6utjzoIa1NlaJ0AdUL8Uk5zbAFcFJMwEidnYLA3bak8bebCV&#10;xjb8HGR4oWztW43maWIkmmWx6lQxv0AKI9kHNR2ddRgRtT1JCUAXrrFe9dyM9Vm7Zk1lpqKM0pjF&#10;gSx6fNgJn++qdqYq7siwC92domW/WfT83zYRpSKxtRLiVcJolppJCZ9TQqNBFQyC6qauyqUXeeZQ&#10;rksUuzItXWPzpjzwiQ64RGXXMaUQDg5/OxJ5o0lpYWq7MWU6ueXRQ6uA2dQhW0zOIcBVfVBltBZ6&#10;0CUSIovSR8HeRWBG7aDIyfa2+jwWVGM21jfbl7jYtbqJ/IxhmG2iR36h242DOfhDseVoKNgnfTYa&#10;fNjycrS1Vgh3JnibRqN12skGfsfGQo895Tz1mG3wpu2Q7dMt26GI0UUyIdyotRFCP5mDVETqVB+6&#10;qvK0fLW9BtpvGWZVxnVg7MiRrPtVuMvjKeeGjAtIEGcBYWozIPnfZ//ghUCvRholMGUaKT0zRY6/&#10;SZCbVYjF2MPssOyomXEJ/KLxYTrAJTRpwsRTskvgZDnVkQl6DWokweo5KlxUC+uKb9H1tE/ZC9rl&#10;S5m6jnfj8XGRcaksLdzYm1SXjFTsZ72KQcDi4iMlmH+qaW273bRqlzk2/HuZCSoN0yEia0iIq1QF&#10;K8BED4wKt/WDqQoOEqOXqSC2auEW4UsmYT3VLFJlzGSZJ7lKAyRKausFmDOpN03meKSU4BGGS8vl&#10;8U+5F2Fcc1aCcwlh7W9yyaBTL622TIhMPcL46lF0ioFQwYsfeLbq0chZ43x79mLA0cAdLSWt1Y4g&#10;hSpCG/C0MHWYGBX+Vf7ZHAEuOZOlcO2C83UWoscrK6j1RbTN1sGKiQYGybdUJFzY78rJ3IP5n9Il&#10;+UMTDWCWflFtdFs4qrsvSEdYBDTN4OfztV8q7yrpWq9joT5OQ7DuAkiAaJXSUwsfCE4Nk2h+G2g6&#10;A2slL00EDA6ykuN+OyhXm6tyqh0QClxjuXQ62Zms1Xnkqaxus9bTT2bmxFkmZxLpIoXHc9pgxhzJ&#10;k2c4Y76pXLPqWQ2E9X2ewWhv6tNpAZScBCWsmTfUDlmMC1LlgP1fvJVfarA7/KbLcIIbhzcSVKqQ&#10;lV/K8Y6MiC135dAdGtQIODPNDI2h5vwATCzC4wwEh+00ai6kWYpq0FuCrFRY42kAZ4nTUYhbHX9h&#10;MOkorcZmoojxCxsqNK8xIqJ2rIOPHga17t8XyPrQ/r1bHnxg466d0QYvWb9+xeZNgazLNqxbtmHt&#10;8o3r7lux9Ia5t73/Iz9+6eteSR4855LL3/imN7znPW/54Aev+ZEfvewd77jkLW+Zc9VVl731bT/8&#10;cz//8etu2PrIvuMXnrz/4IHfv2vuW3/shy993atfmWu9ZE563nzqM5+84abr0vPmljtuuvH2z99y&#10;582pZb0jdOuCO6MQXrJmcbjWtds2xITpkcf3Rx6MgfDhg/uPHXnk4IFHU936xJkYCAeuBHkeSWcj&#10;0hYYBpRftYdN5nFNqo5H35LHLBJimRDKgLOmZJ1KVqzNXasvyrZhfENggQY4asZsoskNU34DL5Gt&#10;JYn8KaBhxTfUgOwyl9m4h8Wi2wDcxVQm1/K5xkNq2KDF6pJK/J0YorYxg/kZzdMkIdnwZnUprqek&#10;SAWo7X8DifSEFrsNvFqBmX0CXotmP+ymxe3N1Jbxs86ETQsgBztKsDWIEUWk7HAZRskxsJOvgk+T&#10;ysR8M2wjv1d3VnmJyRi20bMxQcMjysZoD6gRdKmqss2NNQePYajUYLQpeYmFwYyBCixYqmOtd4To&#10;rWKknl7z2T1aQWxFlSU/xduEjEGYaafBMOpN0ni0Tfwa6DQiMZsIOQZaMPLL9T6T0EfUOtnJhLIO&#10;PxwyHBtMeZJG/4RBTSjYlBUnFUSYw3iJWqAGoyVdQfj1mdCQnEmrLHwaeU6JwMWPZSaUtWuXyzCN&#10;CQETbuZMdNktmrUXorRkCcYG00WDJk29NPMm3oshI2wgOD7ceyogCXGhazExXCNj4926+Mq+iioH&#10;0psSQLNSUnFFQAVHLmCQiyMNwU10imZAbJBLNOnwciubrehDpNwAdmiUGqr87CQJdE/sm0vW0lO/&#10;sdgdPNMoWSrGILVzT8A56rRHje7L+GfvCATOrP1MZoumpkD3ahCMfqTlp34JRUS5NdbETqK+YQpS&#10;/eFQmcrgUVmKSLiEHkRTbaIppET5PEnclUPXqwygMqVjsKvVkInA0ZwLR4BVg7yS7sMP6eRQjghc&#10;xdWDP2+6gSc0kR/8v5NW77F2sRrEXZuXmrwQGnFHOuAF+aY8QP4sPprr5Csm3f7oHztlQ7o+x2gA&#10;+rEvJoDBtCdsIgnfYKv4oCyii+GJRlxgNTXmt/pRFUhPrzGpBlxXxxFiP09EXj3hQGJYTSBHgEEC&#10;RB5zF4eRwqt2I48q2SLG31SXz1GJ06YGuFOWavchajLIW8nge+2Z2MNVuypi/pZLYwKntfhArXrM&#10;mJDqVSDPdt4ytplgqYfMKZW3rKax0FSGXI6oRlkyus3Edc3s2Y6PeYPInZXknJbxLul98LvCg4Ev&#10;Wn1qPW3L2ptWKw7JVceGJ7xrZfaN2qd2IK16ZWfhybVlV+nWprGmTFDduciT4nRlMXyfxC4a3lNW&#10;9Vmey8dhFM2auQPJlEucNjjSu+I6NpT8YXUolU1VOVUyXPP/pwMLK+Ut/SjRB3zCD0bRO9ygqKP9&#10;ewNRniIizx0Rh7DjIEM13mXygLsKC8mVVNQATDX9XWQ4HhwZ1NEJxk2qC0IhJacaj+ucW15FrU8+&#10;/9SzX8Id18nvlj2hdxmz5G0JfnKcUohlEVuLPihWMFIQAt5p05nMxrBprIgT8H1N9BLmNrgrqDW/&#10;lF4TqtUmkLZtgmRWA/3zyGtYrJRM7rD960Y8re3D2asrIXScWlPxnkF4/aJwJWRI81IJTD0F1LG1&#10;lLNW9nlSylvmzfaArKvLKMEF07aYcyhylbYqeNYFalzO1EC19KPxuRmoYQ3IxtrWiQX51RE43wCf&#10;QgOqlzGU0lcZhfDUHySDhotKpHa6PZcJDzSoQFc5J8F/S/9abyjDbNWoeLvSzsKttnItDYh4Nezl&#10;1M5UdSrApKC03khNuwA15UtVqioP1m6W9isa/cijkhEoPgRAPkd9qbLq4fOc88GW2Y6vhtZaTE0O&#10;TC1c9/y5I4Nmm8lL7YTSV+CfZr+5p1j4lgcOygMVp9sqCS9+gZgVfFV7m29HXBDXX9FcsHoEuhT9&#10;ns+9nnrPDtL16ePnwuTBtR6Kc5gNbApEa7ZUtjbWSgGlcVcKxVr4GkJVaXeWNT5fYTD2S+cyr5J8&#10;8eTRJ+dackqZkJS2Hj/3xJEzZ+nXmtNqqWp51PLLEqetRebeeHtgMnt5rS3mhPLhi7klGEZVslxp&#10;+0wn/BL6tS8OmmmTN1UX58NNMwy7bb8xo2NJLdeGDtuSZVXHo6lRqeAaUtWsOL9jSz3e4bAdOyXH&#10;Yz5JfDdTxTyIQjg5rTx4tfbytBWIv6xfU75RSTOsbCFutQctLu8CmjcPncJD+MDxo3v2792x58Gd&#10;D8c9+P5A1gDXZZs2rNqyKWB1zdbNyzesXbB6xW0L7v2XN173xne9dc6rX6mxauTBb3lLUOtbP/jB&#10;K3/oA5e/652XvP1tc9785ive/4Gf+vhv3XDP/EePHDv/wgsb9uz+1c988k3ojV/pgOl5c9llP/YT&#10;P/a5Gz77uRs/e8udN91y181z7/lCDIRvu/u2L9z9hciDl69bvnTtspWbVm+8f9uuR/Y8uO9Rcfi+&#10;vUcPB7iGTA5EzyVHtRtQGqlw2Feo5tMn64bVApK2NSrRykqnZXTpVgVaLCUp9QS+WozKsqX5SjrB&#10;5md2Dnoq2DRyFFBRB5iihQQQ7Zo42Kpuk2UOzc42BUj+qcFxkaQJQp7wgcTqCzr1zygkpu9uDkV8&#10;Zow+GJKxI3bdREjWLnAiMWP30YGzwCzfErrDLoL1PFTiJciBuqzxo8IYnRjYfeUNCDLcfsomtYKR&#10;YBQjUA1pGhxwRTJ11Vbl4IWa5WB7DgavSaF1XbOJn4neOnzkOLTbPZMgUtVQ24cg5RrFkJAYk6Ba&#10;ppGSUeOtFvcSP+Vne3LmEuATgNmNHgqqVQNOwKkCv3wgWGvgAZk0AFKYJInWsli647QWy9y8sV3t&#10;PXoVDuBob/s0C/fFC+JSYSdOmPVf0YcpKwDRXoyFS0jaL+R0/VSQBNs7JHVB1VkRM5VN1VW4Tq1T&#10;aTSVk/X6SqBvbOoNlfXKTwPc0FAJTfjSwCqbN9T8s3SQ881WQP29QLHTrI1wSyaTBbgIyHm5W5J4&#10;FRjfKZFYShb3GZxdIbWYD6oNuR0FgWaIuuvD9ZUWM2qXnNTq2WiY02CWpl2N1M0kTyBIdUyGKlgB&#10;oeo4EWx7fhw8fqi1cM7bhC94zFTDmUvIEtFHIHf5Al18+fP8bxGa+aNmc5jw0M51nTFilk0dZs7C&#10;e8jJgIc0U33i6XxFOaKZqr/wldDfyKyWTkR4Pb4V9S2dIpHfYMhHg6/r7cPcmHJW7YuLJP3X0nSF&#10;EDroJEDk9NpwqBoHQ/wuKfxhPYG124XtrDFSYWpBrA84w2tuhbkkyUBrUOUbpf1rUDT0wD6tyCia&#10;sIBPE41AXCvcrfhcHrvtN5kYaTOjmedTGbqJb2RAYPaQCiNgQQ+ikpwbdAH3YyCT1apceF4ULoIB&#10;BPxMNgbquSi4lAOYFlFROSg1Uh5DpgtWyQHjTZVjFs7RtXVoDYbnVhfqib1MZdDxKMNpM6M7XTnJ&#10;MQ+HjTBpHXmYwdVzT5sBHKge9XJbtpCvZARYNkcOzpyaKzP5R4kanmiHhciEueQq2rynS/RYf8w6&#10;oeHPCRecdLnjdvsQFVE7/dB3SBzlSWkrVJ7W0pI5z1l5sywo5wlRJjj3+c2CA4ffHaSHbcIuAvJI&#10;S7LuZdXqSmXKCSgyUmkW4JAXqDWrC5R/TgpmRqE7i8i/9Hy80qnLlEvWS0BiVtRNfkT99lQwWRKP&#10;axzWrwzyWJHUTbja4F5h+clIT9dEqjOzh5rV5k2jCvPW76pC1f1ueKpVQDf1PvE5knOewA8CwPaV&#10;hVwlJT2+YtYnVsKqBYE1h7PEcXjCq23OCOeZYpEhFaJcpY2pxhcVBM7gq1Se5udSkQo9WIRr4dEF&#10;px+eMHYzAsJRUg9QqaVVi8GSVUm6v7pcjmajJis5WYHL9nu79REkrYz1YGXtTaA3OdLMIJRsK24m&#10;dW4zR5321jyPfEd+V2WTSmMyBW0zU1HuTCPZ9rMtjstLz6pRg5oRwBmOUZpiaZumym3izwSvII/X&#10;FxAOTo/0CokeVXi5xorUHJ/44Y9uAgWoOaWcYWzhc3qoI1uXO5TVBOT5ivJJVrUQ6hdotGyw0Lc1&#10;pYFY7W1JzC/9VllopbMgnVFuCpyDnwzGg12zMenUD8Z6ydFot3xeXYLLvhbXCMBAFu11UhoTlt4+&#10;qEWSJVor8ZXl5qdF4CiQMaA9n0xQraGZbMJvW803BT9BqkkxSk2lIAggnYNXyiqvy/19+gVa0aR0&#10;GdskbZDk4SjJbDOX/MzlH9UxuFxoKehaKwH94Avrk/TkEZqppg4u7eva0par6KAVBhep5ucxNcCh&#10;DGlsA4DK/OMkVQXzE/b1QnZVCNTAV4pmwXHWtZ7nG3NKc6ydvRByfzIKtsWtc6tfXNVl/pc7aq3w&#10;zCFpMMWB5rTPISfRFj0ZiPKumB2Lh1uG2hpUiuDNq+Wm1hO5EB857iCLmUN9FbiW7xb0FxID5UNJ&#10;wwNfvBgHqhh5oWduEsVJUJZcWXLTOcONqWb35opSjwpqNXNjkyKniKz96FDUVEp7t+hChglTe/bw&#10;os426wt9X+JIFFoyPkwpag1q3fbQ7o27dqy/f/vyTRtWb920cvPArvOWLbpt4d2/8ru/efmVl7+C&#10;e/All1z6htdf8b73vOn91179Iz/02ve+59J3vH3OW99y6Tve9tYf/4lf/L1Pzlux+lju4tNP37d+&#10;7Yd++WP0vLnklanW177utT//sV+49fZbbrj5+lCscWNKOevc+XNDtM5bOG/xysUr169cti6dWjdt&#10;2b1z58Pxeoq51KNB46FYHzkI7xogGq4VH6bTJ9K+NY1bD50+kd+jGU6t1GTIRKIrBCxOaJabZvQy&#10;2kkiKm8Du7IOWmrSngoKipCiEVsYVdQlqCUo+f1witwC4SYVa5bgNHgssJEj5eWKX1GlWXN5RQNE&#10;c7GFmtaY1eKy6CjehkcS1dFPHPa1BOzY3d1acsCX79aGNeDMrrA5ZiPIbhj4zdqwsdt5UY36FtKl&#10;08eS9oNnYBcRUWfJDihqfFxus7JPWxFKD04d83p1JMtRnw7KpTFN2eYeENeiUSsyWErOeRAFtLYz&#10;XV19sm1F05pVuSCRt51ICn4kJ4F/wmaCoVmA3gisoZiDrNRqEq/OlGMEQJWAvpBV0mrGYTI8evxU&#10;8Ik0+lkuivhbvhH/LfThQ2XHV1vqliOEbShRRnxJH9cqh1s2Fohir6B6ouTNgIRhcnOacDMBiqjV&#10;guQR4RWwcUMRfjcXMLRVhKQiq0a6BnPDIUZop8pXpPqklN1zX3w+qBK5rJGovSUIHWbERRFaUwwZ&#10;/5IhavzAPFa4gShm0t8p7zB69EFSPU8J8QkrV5nGdYqy9+PLwlzGXM3taDAjUOShI2r33nmziH3l&#10;Scrxci/GbWqz+DaVaedbJb41BOqAmLAQ+3GlA7kFeMdFKR7jldOLCvpMjUzEzAu0kXEnEvJObbEr&#10;U6zDk7YrvJNUC8a8T+afoFtbd1dqq2BYbD8q/Rqfcdd8QotqfDpG2D3Rqtl3NMVRU1qish42pH4A&#10;sfRSYkXyZPpo0JLX6lYcm+zIInRkoEB9yC+bU8P+ivpevYtCXTZr4JQuhBuq+A4RfzKlVFgBXGFw&#10;uHVB001tQLV2BCm/h3W2dB9zSfiRK+oUQvwsrO3TxBPRenUTc1PZRXMBlJebNDyeF/8kXmKNzVTM&#10;745z1luPX5w8WizSCTODn2+RhhWlk9LqbJ+eGnzFmuCoft6sXwolAOHk1zga45OjJaHW9UR1a2fd&#10;gJFti9oUidMSfrJf4XWxegstJqmz96uYrTelOR2X5apC2C+aBh3r6miBVjmMxs5TAWR1B127cuY1&#10;Lcv/TnmiUYteEDgJgAcEDf70VMkw9lnIIE/JDtZwCHx8uWu1lQ8PszRTS2QxWmHLs5mkAI06z2W2&#10;qFJpx+mRYGKPcxahELZOpCR2F5YmAjItXY0B812dvK2JfEKGtBpC8OngN0fpYdkphAdjn7VpsMpb&#10;QyMzxX3ERl7V3A3JjhbaZJy5TJb34AF8AQqW8spIsjtA/9IxhV1swioCxapJrRqVLcxp5H+fTVMN&#10;Wk1Wf6v2Sr23aWiz0pbIgkLN+nldvNzNgbIjH0EhLoriofFRM2xHaDIyqXStpFnNMI5EU9KcXKeg&#10;VGrE8sh+xSzYsN/myBqb+LYYp11zUnZr/6ouTbxpfUdJ7BY4oKBGF602ux1ZW/GkAfV45KeCnXYg&#10;5wSGuh7+HHK+aiPlzfmWAa2HRpdxYBpMCDyXQJucF9Mmxx6teN0VM+sBYRV97aYaDINabV1Z6W/p&#10;n1moPyOBgGoygSJVYmxRq4a3YmBPu6zGCCqkIqCXpXbBpTIBOC1LArdXLYVXpSWrnq0wmBhVRiSn&#10;R4vd2moqt6xKGd4rwCHVbanyY/bKkFGfeVYcq1mRnU7FPjlboF251spIJbTqjUSF48S9AQtR9tKS&#10;V9rZppvAtpe1gS22GlxooTvcJi1UJPbghCfas2WVqIvDFZXOhfZLRy5NT2mArFa/TsIiYZh/8JG8&#10;aMFaIGub3+RCqry9+FzC1MBvgGWVutCWMqXFmRLOyYxnuoL4igprMKTHFTrh4i+OEOxqTxoHEA9n&#10;4TpfjUfxs8/W0ilwNKRrICvFq9gFl1yktDVMLLpaCNg8lfDDLcfNkYG+ttUp5Rt6ck6+pgyqhbaQ&#10;pSYbWkpelrWthAGl3i1uXgediwmapQmShkmZxEAR4GVoz9MTizuIXHB8de3I30eb49GiajQyKpRt&#10;fmKq02UoheZwni8jcoO0OZO802xHzZ/IGSBjwH46t9B64rHqwVPD8kGWchr6p2Wg+8iBkJ9M2bFT&#10;fOo7XD8q9eht7kQb0syV8rQtlA9ePXji+P5jx/cc2B/gmtfOR/Zs2rVzy+5deW3YuX39jm0pbV21&#10;ZePKLRsWrF35hYXzPv7p3/7Rn/nRd37wHW++9uqr3vvG1131mle//lWXv+6yS19z6SWXXwL4zI/X&#10;XnrN+9/1Qx/9yI/83E+//Sc++Jr3vONV73rnq97zrtdd+753fuQf/8bnrl+2eeeJJ5/ee+rkdffe&#10;/a6f+kdzXvOKeuM5cy699K3vevtv/s5v3zr31s9+/jO33XVrKNa7F85rLet9aXuzfOGqjatXb167&#10;dtvGNVs37Xj4wb2HHw+/GsY1r1S37jt2iHr3CIPPnAxkraswamEfG7nW7Md4Aucn3W6scc37+auD&#10;J47lp2IYJTGkA7JqsLjMgJD5UWVgLxWzEfMRMxlI5dWSsEZU5U+ar20gkuU1ScpmzSdUWZZVgSXe&#10;/QRGBI52BMnmNLXVcVd+GqPRGE3lM/JUZDdz/t1vCtsaENQrQu1xBEVUMFqDQTXRdErNbo6d0hSp&#10;LrU+XPCcBkyGX6PjSzaPOqNM8GPwcsQ3UzBRPOklt5SRsLUxnwQgOzEfMD1fEa/CziZcywzgiuwQ&#10;EbL00jIypsONnrHcxN0BEeYTHL/q0wLp6aLcFNXdtQiwtjRF1KYeZqV3rXHV+GoUktVXs3+SLyWc&#10;LQSa3h+cJMxwwmbNnzqwOYdA1qf18zBiY/PO6SXaC+yHohlth9pGApemsBP6NmWkHO2JVLQoKFca&#10;xpUwaDCoVrQOzw9GdfiOFlqMCtsJtebEEtDInNvC4Xlci+vcUz8Y4m+JuBqfTPAeGCnWnd04FPUi&#10;NxoRZULa9pDK24ma42+Frw2/uPs6aVk+qnTzZRJcxlYUNxrzlHEdvROHGJJbWVdkUeXIcOcygXBT&#10;u442V6j0VDgX85ja5AwtgKiVi01EntfUfUedpFL8PoOdPPJOdXDhRS9WS0bzKuyM2amJmCGJdNIy&#10;bkb5WLKBACe+2udoJE0oRE8Vq8SaYTR7uWRmZcnDIblEEN816tuZOaYbYBqdGyBwaCjDXC8tI5JH&#10;4ELQgtrgWm0JvYbDELO3GmMuKsgkTKyDLw+Z8Nempo5Gs3I9pWKtpkjqQN4+TGdxB1UZMehuKgWY&#10;fkjlgdaaWsNO+Agw1C2Z7kzrk1gNCABbUYlSYW50ywQGHDUjViuX/GKDU32AgjCl4jsVs0QLPEjn&#10;gUxsl1V4UJzpyuMD65wv1SYWgoXmXj+Ze93msQBOBz/njH1XCTf9afirSSVb+yXW8+mimgNCtt0j&#10;NzuWx0RPR00QnNgVCVcTW4oyZ9XHMH8+S6UVWVlfR1md4iB2k1bcdWC71LfczgsZOZfS4F3wC/Aq&#10;QGDRU/zit9T7AMrUUR2UaQcqQ5EzN+nAo9G8ibiCSunhy025eNdYq1fMu+FwTvYB2Yi6UP6EfGi7&#10;VTlEgBMLEavfyflUQc2JYaBF8oWMZ4X3nljzaGwBpnhq3c94mu19ef7Odim8WYBhjwB2Wx2MR7VO&#10;9eQV+HRtIYU0EbnIy2NGoLmR0JSfqRq1V4otYZ6voymv4hZRDT8bufV37IJTLZnovPBmok9zB6VY&#10;h5Yql1AR8hTTIhjOiXm99Clg71O1ziOgJJ4LFNPyPvPZ2mAzgD1OnYpHXmzqWGPDGNyDxHWereWj&#10;wmnT0+YlC5Wbu5+0PKO+pnntCfSyAjSVyb6jw6JJBJ+Imh24LKiHotM4CVnS5dwv9zJUA/ldx6Pp&#10;JmoSUfBpOqM21M2/kxoz0807DlotfAun4Y0Z/BKbvk+zBkxeRrlsIkC4zVGfPBSOCjBBp9XiVuYa&#10;TDHRSBDIbsT2Rj6D+mPaIEYXgyS2mm3MKQlKq4mAk6D3rzWrGfx2oK2UL40tcJvLFfFoI6MrUyVc&#10;LHLWMThi7MTw9jQZLzp6AgSCWWpQVE0oxr8yZ3C26d87cAGAoh7CErOAZ+chEL3sl8WlwFfpNEYg&#10;cAbAUlufKsDFKaWOcyiNoJL1rqFsmVUbxkojS7HCu2bRq81nnkER7EvAVfPenG0mLaTgRN2B2oCC&#10;uvLWcLcQsT1a+eSkE6blD05GsMotyaxwtfCww2huAkAnu0n3U0SvAaXnMhU5JnZW1s2G2q1XMCJh&#10;mtlknmd5LxkLOi2aBTmrIrZPqsbAE3ClrlXmNo5Ch06fhmuVwxyVq+WLNadKLr9O1oDYJgYghT0z&#10;aMzJtOlciE3/9XjwtOWvvQAgbuEr4w7KLd/drEM9fosw61WVV0a5KQHGNF+n1RWoNSJhXKeycerH&#10;ZS0rtLXfq+68EmK42dpnKTA+b9vc2pTx2MjF4cOmoB/sNEkyyBPkeo+0zFVFdNA47X9wgcJNuw2U&#10;nMRwrXmnmuHIg6MN3nf06KOHHn/s0MHoaQNW123fikh4184N9+/I73FjWrF5fYDronUr5y6+55Z7&#10;b7vx7ps/f9fNn77tM7974+/+0u987Gd+46c/9Esffu/P/PBbPvj2q9539evf8YbXvfuKaz/6ox/9&#10;rV/6ud/5tR/+hY9c8YG3XvbOqy5985Wvf/97rv3Zn/nk7XfseOzxc88+9+CRw//s+s9e8Z53zHnt&#10;D1DUetml7//gD//O73/yulgx3fS5L8y79a4F88K1Ll61OCxrgGte67duSM+bjTu3brx/+/2PPPTo&#10;wQMxZHpI1Bpbpr1HDgajpoFqmNUDx4+kbFWpcBRlSB0yaMlsZUwCVvFnYtASmTFo2qXwDomuYWRH&#10;ykCHAGIOs5sAVCthJkOm6Z/KxjQGqtpt7OVDxkkcI+UyFl+ss+w+Wi7RJY8sb+MwTImV6g32ww01&#10;fEIxSWKyLMRZCAQGElM5+da4mgGt1LbCNovo6IxiIDV2bqE1n29WtVRtU4Oe5KC2CiNL24p4QQXG&#10;MQWTJXLh4kpJFa5MFK6dCbXQMKId0b8QdMjSCFiHUwiISKkqoQYbobnkWb45/5vA0feJzAb9RYLf&#10;Gi1JuQoXCwMM+Jq6RmvavoUqA9kgc/vYSq0pUhZV5SQ8SV6oB9s6gmgPyNoeJMrhRvMertH2JLm0&#10;cOwZSULb0c4efTU1QpPJFtDRIXILh2gtFVakxO/xFrJh7ylp2wSIT+m6WTUXjVtfsmNlJ04EMJlV&#10;glRn3Wga6wh6Bwsk0MJoF6ijJ5N3ZJCrhrClrEfFY6s0ZZ7BP73RGaummYlfbRrR1Ez+vE7FEmUl&#10;Mzl4v6KpAeMeNLczKOtXyMCrep1krmCngsOh5xyYljxCb5Cw/xhQp+oA9d5MCVXxjeAz8jUhU5+J&#10;vDBf55wkLq+PUa2MxCoYtwpNW7wnJpFeILTS+7cjU245R+g089IGbRtg08xIom0nXsMv0YiBpr/z&#10;jJtBQBBrRqYMgMkswzhDRqsQLdbtw9VnqoXoxerWaTf5Mvy6y31xmULo4boExmbmF6vrA6RhtSix&#10;94gxbBMRY98pNaZButCl3GnvdRn+SglsX9HWrFMTUYkIpy61iK2gdr5RvD3V01YGz6MKMjcTxAQY&#10;zUVZA6thKTXdwS/Cp5FmudyZdtdx4H+rLQ+xb5+hkkiSNpOExLE1o8S4OYetpYQ9I5tTHFskRooK&#10;tjyDn9KAmf9w84kvIXmFtTXcGqE5qGyAoqG1buJGH2xYVhOOLN1ijKZ1CvmqKBk3pbiaDAUqm6Lf&#10;CbFkVg5LsK63Y+iazihNjf/2qFIJpNTdoAhBaDFLxHQ+B6gfC3HtbtW5Xf1OP+biLE8bN2BX8hyq&#10;y0WfCNOOk3RCJzBAuxZxR08dpyZZ6lLd7xAJF/m3uqFVr4XQ3tbUnmXjPtkVuHvKJAIvA8z+S23O&#10;ZBpU7z01wGys1i8QFnYOmECkRKKyqeY9u78okpqZkLlXDkzOKsemIzmZCRnYeVGwGhAImhJhJmaT&#10;UyJII2Boa0MTixPBQERR4hd6098h33RShJz0pvQmFmd2Z3/5dsybk4V1qdoWK3VD55xJ+cEHhmt9&#10;qf6WqY5OKmeeP/GpGVpfnoKqmttttU1fJ8hqBq2ac1jK5vIYK13BmmQP/DCL7R/qsGDaosv+haxR&#10;ZE8md0l1RtgxTn74RC9mpgYl25mJZtgLZ7Pg1uQC20moxbdtZY+mwwbmyLWaJmCp1KUp0uW+8ibO&#10;vQK53PHmeXODrCC18s5cQ/CCxA/xNmWohn9tFTmEwaMlDHezZigZDWR0wxdd6347CHZhJ0Fmh6HG&#10;8C77iB+lfGlQ0lxG/7e2WHTBwQRUcJtLy4be3Bb4E8KMiNQ+JsoEDP5bACh3qrFranHBXcUCgRjW&#10;LVIqiCRTAFJzYLk6aidrKEtDmpw/CRE9Yu31AjxTslpGF9aRLA+VtOLnQUSXPJO9LLoGLk3VswBv&#10;/XSydcovDvEzLtYhjeCHJC1Q4aaU9yz+uDCrEqp5BSUKI9PlFD1wEZnmvXzRRCBXYGtZrzRp/txP&#10;FucjcQWvOQ0qjwXHtSuqoK8y4EIwYN1TdNaBRBQ5RgCMndA5almDYyVXczlQrO3HkzdrFBx0eixF&#10;sAGxNXC2tQ3Q3YLQOVCjkpYzbN3xVcTciuQq1Ac4LIAU2l08ncxBruSZZ054CwOCA1Nztad6p0eX&#10;12FKjEIAPpZ72cyE7DBEvAWlsLUtSn6pLFgPYQW6DATmvcz+WXMd/JQ1R8540R2YW5WutYH74UW9&#10;xwH6g7YVKc1SPrKmyIkrGZ/VVaMHbiZjtN4ByvYzPHg+h8EzOKelLJ4mkKdDIVLwuX/fwzEu2r/v&#10;gUcf2bp7V8jVvNLwZtnG9VEIp+fNonVrFq5ZfdfSBeFa71x8z+J1S1dtXrlh+9p129fevfzuReuX&#10;rNiy+s7V9/3+fTd9av5N/2LeDR/7/G//7Kd/9Vdv+M1f/swv/6Nf+9DVP3bVpW+7dM5Vc15/7Zs/&#10;9Mu/eNuSJfuOn7rw3PPbHn74pz/+a6+96o1zXqGHDuLhy1/36n/8cx/9zI3xYfr8zXNvvuPeO+5Z&#10;eHdQ633LFty7dP4ifJiWbtyxOfLgrbt3bE7bm72PRCGcXj679z6yIwj20IHwq1arplQpYPVEXllu&#10;qsSwwoEb4eMKQquQuFmujnzWZZNk9LxtFsDtsJ6ubNjs0yrossUa+BKh5lumONV4FzFYW5mTTcyi&#10;39p9Q2GW/npsNv9a7U2D2mnhFq8qpWtkWa+I0R62/KoluGVo8yrXWsRIaevkSNw8Mc3QVbg1Ji7N&#10;CBRxzW3on9PoFlXNZI7pzgFSbZK4vEpxLLW1DEUpCxikJstbvBqtXSMhLVt0Hm6HT+NgjWHgW1L7&#10;F44I+V97kMx4D3fZEb6zglNhm//tVj17EUyHx9DppwRFf8pjcLGjJemQUmMTmu81TtVtmGi+mU7u&#10;jrGyNM45mpS28+oE2NAPS6kNrF4aKtOAnLQpBm8lJFhhdoVkjYRq/FslG3n9/K9SutCq4gEuIQeP&#10;ijihZ02DY9Ya1Np+pKg6qSkK+cbgwztFSYFTi+BKfWZxjoOvCdNU00V5s+Lwgp8o3OpgJKYVRk5F&#10;v04eS+NkYomby35rZ1qM5F3jOOUkpU+l9PW7IikwijAr9+X44wFBXsgxK/Am+lT93qNhbNbBjE2u&#10;sSlDN6x6R3zP15UCUs4glaTSTFVz1lKLmtCHz3iA/mu/Ll9dj5kWWE7VhoDSo2eOG/sWTcnA+yip&#10;eATydermS1XCA32rAGc0fEJ7Yp3/HQc+zwUygLzjM5KD6+tmRmamSrATaVcVqDktpkb3XXF10WMx&#10;TEUTTbv4hHJYziqbA4Fd3deAXsepbUbpqm0sPz2UQNf2IQOhNb/AemJuwtaRzZoV1kLzum7UeYhh&#10;V+JeBNsSa0WALXCtLJB36lBdKOLnM1fxbaqlGdID5BXlJAc8LqYiBnVMRrPWqfC+iYBZwoXRkEg0&#10;mpdAzl8xi1gkEQLQyRwiyCRLXZE6u5Afd6qT0HmxzUK42PPP5GfOJ+fAXXYdgDo218AglB1tq+r8&#10;MvMOkDICVvVQxVcekwek7kpjoa4WdJw8v/T4dutJGIcdlJpYhQky4eF2jpxKWW9bKHW/GICBXcNc&#10;pyJYEhwt43evgZT2dptDEUgU0zbZ1N+76Fk8jFkX80o3pj74OfLAitPj3z1ON6ZZYbMLfkVGNinN&#10;VAE5nz7evmvUkPv4qIAg2SHIZEtl2xrVboyPnDmt47r3VYUxQHvbTQ3DLR78UqA6HYh8VB3PSLmW&#10;YRegmsCifWhLaoWa3StNNo38JutVPZkyo3LM4JxqO+nkSbvOJEfIOOSnmCr1ZYpvBa4JPnVdqieQ&#10;DM+w5FGqKvfbDDJ4ZhDFfFGOYBmOHxAu1o5kNHgf3s6dMwWK3MT8L9InlwKnECL2VP1oFcEKr68S&#10;zJ4jzDMl/ZhkAUMxyXFVtk89b0rzFiU218bJABTJ4nGqvil3nWyFgcdw/vcWmPi2yY1iAeuuXXlG&#10;qy1d3IC7crysGIBShdPN2fU8eyuLusnijYLbkW0fuuJRQ6FyzRLQVnjZYl0htEdOCFcyuVSnL6SU&#10;NWpqvFez1YbZYK0p6TBsmYZ3JmdFWa9RHDx2VWzmEHtryoordBpeXN5QvkV9H2i5euNmOuQzk3eG&#10;ZdXpmnaVNOmxb2WLEwtN69vaesO+A2KcqiNrg5z/DRz1u8Bj5shwFe7n4VH5DBinsKUCaepXJVrl&#10;2AYz1wLXUqye8DONgYWCSH/NrZD4IJZQJJwvqjXPUCNrFluhaFWlTSLkukKekSMQJ2ObhGcvFZSB&#10;qS8BV/jVNG7NQaganTWSGYAwjVHkk0vGSpY+T8WpXX9qxyvSVqVvCqZ6ipw5z6zFq+V1A8FCbbY2&#10;s3rj2hvRiScQmo6vOOOinz2HqDivo6fRDLfONuccrjUOT9En41E8muUmNUCbmwzLHGXKYb2Bi+n1&#10;0ua5Cn3JHyAe9p1sVGHPyBOo101FbMtc8zr79NPHgomf0DaJZAZkcV+liXsoPbJeGFWp9tHRKRvl&#10;N9kIi1pT68xphGv1f0GVIGRIUbS4p+JLCRzVq4la2VZO15y6Lsz59px8i6qrEc9NNaeSMcJerM9S&#10;J6sMPvOgeZGZSL21rAHJ1axbz22/AR2YchrpAROaMS1MddY9vPfwwRCtoSXT9iZuTFEFB7Ku27Ft&#10;/c5tsWLKL6u3xEZ47T0rls1dNH/uorvvXblw5aZV67at2f7glnXb163csvLgiUMnL6Tz6qFHju87&#10;dO74mecvHn3+/GMXT2w9sXvBA/fdsOQzH/vUT77np9/4+ndfctk7Lr/mx9/zWzdev3rHzvv37rtl&#10;wfwPfPQnX/WmK165pHXOnDe95epf/I1f+eyN119/yw233nnLvAXz5qVH66J77l0yf+HKRUvWLFux&#10;YdWG7Rs37Ni09cGdOx7e/fCBvRTrhmU9GEy+L+RqbIRTyJpLzuWD3oGXJ0WncNQpVkEf4vZQqXDR&#10;6ZA0MPi4NCVt5iLF7SgszNJcTrIR9ujOKiEQZeChk0drpZhX1YYTX0ED1UJWOu+5SQQnk3Bl/uDp&#10;Z3BA2FfwmVyDjWGtU+Ulu9gSl+hmE0wP64jEN6iV8iILa+QtTgADlG0YoYxdTwvVDAL4pfiBrxju&#10;OKzLxjFIgEpVFVE3+VqsOOmE2bCLyQs8KpotZs61G0SCA1NFWXKgRXoluJKDz9/qlYLFq+hrRhwR&#10;2TTWL/Zjk5C31JEYaaWcxjhtxYQI3go7+9UDCw2SEMmfkXFhKiLPhrn8lc0h2yGz7/QgXFpj/UkS&#10;LElFnRs+NxOT5lZNGNeUAZvusE5t0x2KoIoMe72jkSNxm0MUuK6DTrvdXBSgRmKXvf/JlNMnR2iB&#10;axDsqejJTdzmKyiGcftsuFYdV6FpRVPW3pMJ1kGX6wUZKiYkeWEhWT1yGOHMPRFUbV0aMReTG6Yj&#10;Cy+nJNMCNjO70XpRQrHK0pqmYQYaRjenLhyt3waUmglpok8TCiWaBt1En5sBYsWi8n4lAZrI7znk&#10;/Htu/dtKNJ1sjaJa0oyOK98LVLB9ZeEx+BljZ2CwBZxcdSZAR6nPJgOl06Z/DoYsaMw3TlyrBlGy&#10;YcUnE0oBE9oRhAmJJy2ZslB/+pBNJevGT6N8sRF5U2A+raM1ZX1KzGGR7yjqNo1iKaCl170X4xws&#10;BwUf2nfHSyYn0qixZzgT1nohpw6fOgpWDzhpIatzGG0zdfh4obuSQIfm6+pPJkfKsuDP9BYercKS&#10;TCkX2ilnAm40g1GbMBy/c6qeP3YsOLKI6GQIR+H0RI5Vh4I1QKBUm2BPiQDm3rA+9qIaLLouEZoX&#10;DJRUdFQBbCwdLaE3TdPkWhMEkIeQzF3ZeOeJpxNqZ60Irs4E425ykoqi08pFDA/RzRoykI/Da2k6&#10;PlhZLKMiVkQgb4nutwrtnFjBs8oORtUKSSDrLN/XiZR/be3fSABJIKMAyhRlTIYKoDFxHYDqG9z1&#10;GbpM0KUfW9dzQCka/uGiB4B0eiOYZwtweuR/m4hpas8FAVTfye+LxbAHZB0QIbtocAen9kujCVOK&#10;HTIgoyGTmoX29Kr1sWv4uE3Oc91i3V553tOoSREsxaV6/PJC2Y4WwwWBy2yS11VXJC/VXCLRtQJM&#10;1SSsEGtY03WpVNM7usW6A+b4jFv+qY5NVpyN/Y4enkGVJNfw7DlFGSrMarZmiLthrhYzpHTmwJco&#10;DOfAPIAoRqmgdJZNKzZjbXQrVxw7zqHJaHhOd/x8rMphlywZZlcSYgM7zaphBggpHCC3m6+DHHa7&#10;r+lxh4tvJ0CNIoNvnEmFK2uqMsuNFdQ65dOHAD7vw4rrxDYSARosTQqsMXTlHknoWOHsY+5qb35E&#10;hfDIKtaXiC4bTSLoG9woq7go1+Wmj0uwByHX3wx7YbYvPl+kWokilOYULVch3Duiwa+yYetLBfPK&#10;uSNiGpF2jzag7FDqWhBLWJ6f9NRNGSrR0UjUMuwzdRX7ciOTici1Vrn0eKh+USsnb+6jZ676moNX&#10;hSHly26eSDWfB3RJD1b6i6xXBa/H4Rd4tamGMRDm2S99se08K+TMB2oGVLLNBplJBOvLoxy6MtKB&#10;KehiKnJr51uLH5WX8ioJBwJUXTwZViWeSSwByel9tLdoKMpa746yR5u4TkazmvtgRhvsM7x1wZ9I&#10;aIMDy5fSbxZRrqhV9pWv9pdKf6ulhUq0ac2sV4vGuu3QA79aVawz3/bmBiQCPUhdLI2kcCe/YhrY&#10;AF9T+2qTm74vGC7tnK7sScOFK85qA2DUmhfUGg4yKC+vE08AUfkpvstpzMmlhoEtam3pcIY7lDct&#10;bTJZ5YXtNEOmoUi63kjVAOPDxC1J+92aSkVZAXfaf6UoWYrVxkGc0yjSzT02jWEfJz2Zng9zTb1r&#10;3u9fFTGebCcoi6o1T4LKQ9LsmZQQdsLp/Su9XkJfWQKpFE6G3APKdS/B5IrpiooEgk7TviXfUp2A&#10;dTIDtebNcK2Dbh1mwjRuiZqcQs2Txw6dPH7g2BEg66ED4VrjwxSiNYWsmx7YGbC6djt0a7jWoNYl&#10;G9bGiumOxfPvXblo+cZVa7at27Bj45YHtq7KRx7clnj9qRefPnHh5JHzJ5/7V3/wJ1/9yjf+9lvf&#10;/t53//Z73/lvf/HlL/7ff3jq+VMPH39gxa7Fn7zrt37+Ez/xgY+958d+5UM/8/Ff+JFf+IlXv+ON&#10;c177yu7Bl77q8mt//Ed+81/+zmduvP4GUWsqWuctuCtE69zQrSsWzl+xYNWmNas2r924c3O41gce&#10;ezjC4ADXPfsf23fk4MEYL52KV0dAyOmD+YWghyUgOJDS1jRfdfnoCpX9KXysUBbSsnZz0WzY4pWq&#10;V4NX+pK1et4olpqERrRV5Db7G2Dc1i/dRAt+EhQWABSvNlcnpDRJ70aSdypd63Kc93PL6MRjfx0X&#10;PlY6khcWb2MNhVjOc87GEDiq+4JaF9b37v2TtZ3GpJOCpYVPII02PBw9JzVdUOlXn3qTo6cTlZoR&#10;Hyo7OQS2Cqub2vB6SHrMXxI9AAIVlfEtpkj1RSTRTj5Y8NbMvdCRDViNGTFQgc2sfY5xKpfTUG+W&#10;3qNJ45CHEWi2sI1yPkRolbQR/RenlQ8BRajbLFLqCYiLOE+dV2wvBBXfRpGlyFTMGucRvQHgkZiG&#10;hAk/rEHrDCETgzaMmCF5d1b451l5avXV7ujwToB80UK7pHabB9wSThG21jG/CXJKesykzKj1IQKX&#10;U1V/O6prclMs8nxKMp9XwUCTBY1IZnFMj+xkIM7I78W9jY28arBQ3ixj00i9NbficECj1F+S+oCB&#10;xj2NZf3SRpwiiuElM26EXBxEx0B93IJBahU/TEmfIblU9QdYlXDIUyDhM+ToFW02u0TYanxWBdoo&#10;/TWk4LkgYp6i8E4kNzaOUPYJToY8bqmYwer3cUZFDAc1ZrsB9EvdbjBfhW0rxUp1aKKcZkOcxgMA&#10;oP9XaJ07peKX6+qtmWHg4uoC9ZHQkb8VEMqAmXVCDCyeB5JNqLVlmdUJn3+Gafxy4SuJG010jj9x&#10;MjrMvPBhAl8NjUBRCgmOyoYlfoNabYQYL4phKTSUgbxDM3CnH6jVFXJoDrVGAyHz1MxwtfoFwbbF&#10;86LQkfIwSdFnpPOtKoAmR3J/C706PSr66O3LKOXDPAXSbq1S7kxoTEy8YtPsacLwhyZoIt3KLtBY&#10;U50IMDWPbb6iLtP6DxehcZ64YaWq2UXevrjDjgvBf3S2+TDuQRRnJsRJEjPF/7S/UgCc6CUxAJXP&#10;mSFZ8CFveZ/UQPNoDfHzv8rXkcM0CO70Th4zRS7ZsBD+tLRV3NVhN7XHX/FQ+3iaREhrQRQZ2Z54&#10;DFlgmcAz7YDZimEkRibLp7g6YR9w6imqUq7D8JBPW4qf2Us6g4Y0TDbmxnjp0Y1ov+24yELCwU5e&#10;3E743H2i+dw15TOJ9tjvlKkzIG5SGbH6D1GIodrI5eKlIpeRifDM0Y9kHEo1m87j8ruSsOAXNApZ&#10;Z0C3OmFX+9GKOcNolVDEwwxp6U12n2Tlslul8nn0wHvySa4dtGmdGggEDUtMaJ+jh2qFkcVUBeSl&#10;bQtci5xzsRVPdQWe0GlwFDAGO5+kaA0nyBQ7mbsdt0yJpB4zJ6EvkUB3eZlSEiJOj4vPfjGSQIbF&#10;pDMnOel7K1KwxHRIhAZALdfKh+XA3SPsjqMV8IxuHduK/6SqqMPe5R3ddeGruUImmO3caMiXFYO/&#10;BWq2fBHL2WYuClxL07Uol8AboMK4DRG1CQ6gqT693C9cixnn9MiJQtjs/0vVxRMWJcfRatWir26v&#10;M22wXVVGD5iZxLf0IATssEOrWRcTxjuLSbLjoxnYyMIg7q2Zkx68gQ9JjIJaq4zNy+5E5BdyEMkJ&#10;8mtVERfW9p0hZhZk1qmoqCfwZwgzZdGSK8nP/Ovzf/iHM99ggSIK4cIZLxmcVtBhACyUFb1TK5dx&#10;o+kOnyleraoWKNufwmaLIlGeQk1P8lqgljgZhBIdq0xbGb4aHcHJCWu9fJHacJ9twxgQaUXCpVul&#10;PUPyJTjMgAA+X5K1WrBaIrAYLYeK75FVpllCn546yAxcyu02CdIUQHWyVR1Tv2pn1/K0+gfxe4Cr&#10;3V/1ClaZXOAa1BrStYWiqeZ1oDjhnGe1weeeSs+ePLyB1lFhPHf64lNzWtQK/hTmDo2yLDkss4ZM&#10;QkFQYu/ZNHz8IaOW99MLyFHrtfHSWDj4s2wtN9gmvIjFU7kK/Q1N3BlTnj15gnYlLvuqOJ6bqtgA&#10;MBlU2dLnfLilsNUYD7BqXaVkSDE9yBNAO/X8LZvKjGl7G/M9h3HEpcWoGldyFS2dBdCidE/ApOs0&#10;/xt8C8oaBsLnYmuJU1mAazq1Ig8+sDdca4Br3IM3Ws4arlXgGrp16+ptm+9bvTyo9e7lC5ZuWLFu&#10;x/rNu8LHbrhv9cIH9z+EI8jzSROcOnr+9B//h3//9b/6y+/+/d//w//6X3l9+/vf/dpf/8WXv/7l&#10;//qV//qfvvyf/t1/+7/+9X/+w9NfPLlsz/J/9Ls/9s6fePWrr7nkkh+gpvXVb3jdT3z0Jz994/W3&#10;3jX31jtvi0L4rvl3Llh638IVi+YvW3D30vsWrFq8fsem9Ts279jzQF4P7n3kof2PPXpw/76jB7Oj&#10;03z15LEUtbYRa36WtyxqzU/BXvNVGKZllPJmFn2An+k6KTuqW4NpLYlheMu9mMqlGL11DmVx20Qn&#10;5GEFyRAsRLcYSDRgbeDeoL/huz24WbuzSGUdVA2Y7CyMVg5Yo2P2OUouSbXKrJ4/R29oltFA1nxA&#10;KMsS2dVcLQQpUqwCCPX0lmiOedrmG/EbuhEWl71seIQzZ74XkTPnVgMGAUw/bO4Tww/kTKp3WHZH&#10;onRYQBU5wEWLKESVBpTVWFpeCOHpO3Bl5TYbYbeSsLqyhKcyn4Xc8r2mytr2xuBeomzq4VFznTa3&#10;aAhCSCoyn3iwYTI0O7GC2AKhcmJEbxN51YEqdlUSXHYCtuHMhVxLAtZggzgq1ZqIsLvSoFpBNmzq&#10;aTQ4aE56Uq9BsTaOT2RcbEzFb4JRI/VsgdGoQKtq8gGwVJ3eHrzEH9ERRS1s5Fps3wlWSrzxTcu9&#10;OvfyqnPvlMzmrESqranulRI8FVwpRJSTdD9GWpkBj42QTXcKaPOKR6hsDPFlgvVWXULhEsjqtjLB&#10;QrCHQvrGi0WqTSL0dSbePP3dNqcmRGAgCx2nQApOtX/YgS3Eyv9OXD3MRslYswC2XrAZVbJ+TR61&#10;btMqUArCZwrYfkub1DcGbb5AZQRAiMDdpIZoJ0E2jznzx0LZwm9Ng3NKeNU0NQORa42uD6liPFsv&#10;chV2LpUlq70NE7LK2N44UwaDHy5R2VDeU6VDstRxKUfbyeQRCMdLjWL7juYOol5OZ9oJXUdTEAY4&#10;z3hOScm0JjcAsCEHtXbAfBav4TOEMRsP++RZXUK1M8Gsa2x7lSCyWwGWDM0ruGU0WlWbiY2l7XMJ&#10;60MHoQ32/JOzuxiNrhA9zrr4IXf21sErK1LbX0P+WPBWFORQOIcdZ1EKa3IJyaLWjLkqx/EMDm0e&#10;q4drsssg8k7zj31ahTeMm0OXjbg2uVnGAa7D/mpqDZVntgx8G1kl/TRbkTL+gawnzh07FV8P0ltq&#10;d6MBJheGyBnlSxJtThVVBi1edWLQrysP8lh8CgkyklhfphAuG9np3FyUz7kv9SntQq11MLV/XN0Q&#10;c1bTjlcc3YMkrmeotYA8GTQLNHh/tiR2aQL5e8vysTozdd2m4l303sZCo4hRLzdgKpZdUP1ny6/6&#10;rM3SkY37i5S6RIiRQK3ZT7vO81B02RTX+SIZ5K6KwL4YxlRmRUBuUiL/vEwNl8uthbXlx0owvNHg&#10;RjhMuzF3W8+/0oBHk95mY4WIqcNCcmVPFKZKToMOSTa9ixsTSlq3ZoENtN4s1reujzf7TwWchZed&#10;q+zOiom6uPVC+kIhTFUt67YFQXZoN0EzcjQUC+AsUCKaWu7Q2vJ1Vfc0CZ61SyBd1DoR1D65ft1k&#10;Vz4eZx2e63I0vL4Ylp7qEBL7aDc2YHemq8Lg9kk8sRjyvlT8SCl6RS0AoftRdBnHTkNXmt4K4m3u&#10;GyxXipVKS8nSjEnaxjz7xTQ+CaZFcVb2uE1cGYcSCWqzi1qDJepFkqN1Je/B6yfsvCreQ6A72fmC&#10;FRESG37bp7TCRn5WvYjkezL3MpHUbb312NTfYvNhnONwjUMlyAQjEVUSwOc12N1nnoqnl9sxdyRz&#10;XpjKX1Xr93LUWvhXK1baq8YtWQ1z5cHlYANDdBIOyH9R1AOLBsSwpLMkrZRpXHkTGMDkid4RCXOQ&#10;CxcOnz6dFqYBZgPoWvCobha+rV1wimZzkIp7C1yDjKxBRbU6TGRx4YGlfMkYSfDl50G2kqWwpoV/&#10;wXuBhdasFrKCGPt7QGOwaGBkz7afnyGp/BJ7YQt6g1oTRmqvK/MpKs6ZA5Vn7W3yjXWNKiDP/1IA&#10;HEnsy6yAe73Iki+mB1uysZnJZVzj5oWWuBWg6pZrVJT4+YXg1QqBz1x8+vgTQbC59rDT8Kn0a62L&#10;MVmHF1JMXBrTtIF+zepmQYaiVojyMqK1mfJ/YVxnrW6i+z2j5/BgYq1uBdzigkX5a/l0vtG7Ah8t&#10;oE2VLA2R4p+UamlvvHkFWjP3ecCWViXqxIxPLLxtf/qIZgRhSlWfSusDuTspdQ/m5PsqEBW1tlcn&#10;pO6sGjv8ajIlh9PVhvY2PH4Qhua/0+omryBYm0GfyCt0a+o/dz/2yLYHH4iBcNyYglo33L89SHX5&#10;pvUrNm8Ijg18XbB62Z2L5y9cvXT1ljXrd2zc/mCQ7Yal65cfPXPsmRcznueOBTU//8x/+e///W++&#10;/Xd//w9BrKLW733n63/zzT/75le/9pdf+9a3/+Yf/uHv837++/4/fP9f/dc/XvvQkn/x2Z//8M+/&#10;/Zq3v/byV/1/tb55zetf+wu//Iu33DX3lju/cMe9d8VA+M575945/840vLlv5aJA1rxWbFq9dtum&#10;+x95MO7B+AbTqfWxw7FcSmvW40ceP3GE7qxAylDTGZwT6VL7uDbCg6nGrm0UBuRmCW4jX0x2p3QW&#10;kCO/uNAPFUfZ0Zav5MPFhMBalUV1hw+4rXV+C1bd43VN6J40tR0j2Zmkhl4UOUgOVanVMKVIUZB1&#10;tjnzHBYlUkIWJM3ujkqau8FnMhQ3uskNcOIBkf5aQEuefqq7GDxD92nSve5AtcgvJUVMcw66g4BP&#10;oZHlMcBadYm1vzPHzwlXqMlVlGZpLFjAQ1iWmEbVqAv9pDa0a4g1YKOSariAGPyNEDCsRZSBp4uf&#10;uSPmoRlDHXqaOQOkwfWJV0u+5adxWzmTcj7inMk1CiQjbTuFvNHww5AnlDdipmKwsFbIOtie8gy1&#10;4WlX2LTYOf90QgSKu0RNumHZGybkQB1EbBrJWBnp8o5hNErFXGmsm+pTQstKO7ICYu2OE+9NRZik&#10;k5kkhqcZbaukMsiEXA285DyJ2ATzTYIMONqovdkKg9ERpnS/n7AroW3zDlNcYjpAo9EAEvXYbK6S&#10;5GojR8a9LhSYAzUTkaFrXxClwoSPqs6IOxt0cli8r4gmqxsvBz6Dr09olAUrYsPV6f7iHgyecZAb&#10;J/VotSirTj6fL2FSNGURSwss+wKsNgwdSE9tZC7QhjE1syH4NlIn1OtkVl9qQt1cyRCUOsK1vG5X&#10;G4gjq6bLmxUJt96SWWSVYB7kGlY1O5DPKPHlkdRoRA35U+czJTLNWh7WhAJZHuG3bkazVEKI9wo1&#10;SfqQXzB4BURpBpvX8Qh4tR8DtQ6IOGq2TRsVbMNEFQ+0BHdwts6c5hcqNq7fNdLE3ALKukiC5GaV&#10;MUOHJq1kCp8JVgLQZS1LBzCs0FoPZN4vyNcVjPF0jSonBjqtaXOLWotRUUBoryVfMfh52deXFC5m&#10;/bjXWTwrEpnBgwISY/fq51nxkM88mfbptOOuyWduk2a/+FrJD2faADgzAlij2YJF5+1EsdyRJpuq&#10;eW45cbBu1ofWQudv4WyTv5B770qlzrNpRDCq1C5rVAtfm6RQUNAMRa4U6O5SRvd149pz1EBZtKIU&#10;v12UyMNmfW4lp+nRPmVlHblTzXG4/g9qvXrg5uOmnqukZlrn4txuIxkePUAvS9bwTGrT3d7Z3jUH&#10;hJ8YlenLVXlwkx05jifAy6V+lHZnzMtNNRubq3C/SzBG9qR4telInyMSQDw4w9cXkOleXHxV6Qqy&#10;piEzEcA7J1kKnEXs3WQATQzNFCuztbQ4rZOHodblFXn2cO4FTNbGqYpcK12hrcqVVaFa650+CzU9&#10;6u+zbXd4/zobhZpKCKUc3U3kZkfLmWGxSz7CtkkosCbXxo5JM8X129eLbjgXFJznzUJHgWLrfbJ0&#10;gwCF6zWfJzspqWveM0lqctPsucyfcrxC924Wfd/8S09YQZlZvLhdJPPe1GSzb62Kd9mkfHcmvhW2&#10;wRN4ehZYyka2yDP/GsiqiMy0tRtoxUcGML3jYFSMCR321g8Hzeaf2DEd9oLPWjTVv7d/KJBjax7n&#10;UE8TnyNRjWcyqj250blGVHtesvlcKsmD9AyxBlXetaUKDvCVHrGZMBZ5NeBEHlxb6c4HaQ8UImV0&#10;WUjZkjjCqTEPoaYCp8NU1e+X37VlAYyowuPMLVItGVOCLYgu88ouMmiv4hfrcA2OVLCD1BRD3Vjt&#10;gEQ4Plwo6k5ZPXq12BBVsrDcpsLageWEeSWWNSKe9KGegIJbIdiMXJ2xpsF7KUYNHCvVOUOqLUwF&#10;K14AshY0IrZvS5epw2pPJmZAMuSjrUz+Ntdy9Ey2MwS2MweiDEJOIKPXjFKReQnb1IpO386bMrEp&#10;TW85K0CsvXaKb/PO8XNpVjR4Xc4TEA7AtDHssydzzhKt6doaKAtqrYLZsl3yJZZ6kmwI+JzGa3RJ&#10;BVU/h44XK6eg2ck+qw5MkrSIhEuZikVjNgVrDP4OCEzprT/FyaYZGDKgaRvaMnWmTEb0mb2RgucS&#10;v1CdwZalYSsr17pqJEj6vyY5SMKZRKGvbtMP/at+oDmVGoLVIphppzC4R56I1jPBpU1Q4XxlfebR&#10;qExPpulLXjHRPZqK1gNHDuXnQ/v3PvDow/ENTs+bvPJLYOrSDWsXr1sdrjUgNgbC965YfOeS+YvW&#10;Lgtq3bBz07YHd6zcvDqMa/bv5IDPPnXu6LmTL/zxH/3Jn/3Zd773vULTYNe/+bu//epffv1Pv/6V&#10;v/jLr33ve9/p+/3vO9/9u//4X//93sMPLF931yc/9xsf/ugPv/Etr7vsVZde8v+PXi+95E1vveaX&#10;fuNXPn/7LdffcuPnv3DTTXNvmndf6lrvunfxPfeGaF29ZPG65YvWLl+5ed3WB++//+EH48C069E9&#10;eT126PF9XmMkvklIJyMQOFqW9TBK6eTsTx2LB/fZdHDNSjGYapq1ssnh/CZrahJRSMlCqe8fKbH4&#10;tqnDdJBH1UEVIKKpUaKTz8i1Ep2PfL8l+0ZL0kc6GcjkNDRU4GfkUZqi2wzxUyhfi/LHOoh8har9&#10;6pM5EwGzhVKZY2NfbAa35oQcWRRh3RR/Lsg0Izgq2Qb+mW1vhjhtSGAwbU1OhXa5qIb4MwAmfOLl&#10;xfbMubopJjOgJ27oNU6kXP17J56zLNMsoHFYCPQrTxJLw4SzWZaqMrYTNhAElx/glBQ0+mplZjWf&#10;JPtDYF7IhpdPjrIT9Ie1/Gm8DoHwdNLSaPZAMnp7CqvKrxruj58arpCllsU1rzzyFyi+IAeIuuoD&#10;SWESXYt0P+IWFAE2CqyyyPYkhHeKhAGuOVU9SySyaoqrzNillqKXwvhZ9JCpVWFkA6NichGIaXiE&#10;7igFJqA+ZdylFKaYBrRW26fKAZo5toQPM4zKn5q8r/JWHrICV7vR4iHE86JUuEXaI0wnKRCHXknO&#10;0UVDHCKBWVJxgOTmC8qgOlaMMP86qHUfsVEdqntQ7cSs0CshoBSCYt2EZei1hiYQWZr8MywNMw0N&#10;BeFddJjjW+CuEfBLARFKtuC8c7twOj+9EaUj6DZhdVPZ6SZQ+kRHykgyZXYVw9loEJhD11oNnnKG&#10;tr0h5s5YtS63s4IvFXUDAmNfSVKppk2USupaTENjUI0zljJCnaKEIslq4d1a1k5XHt6cWnEy82fZ&#10;mTLJpFp8ZMgmOOYGuDmZgdCy/pcxyx+m06/1dYxY/e2bQW6iJCNP4YPwvvOQ1+TU5SqB1rd61CkP&#10;ZdWijSup7JqsmLrajOVU7OFtFZ9EcqLNnpzhwGYEgnZ2LSaZzXyv60zESt5fMJJb9pOxfkC3Ynyv&#10;lwGR9wxixUC4HsIKZbnext/Fcq5F0c/Tx0V4n1wPNbFKMGjYe/E5pofdhnjqO73LrM4GP7Ol2lfT&#10;Ink8WVJA8ixluXD7tZhJnCWn6oVTfKVonAc/YXq7yFSqUHK+m0XHx8ksZT14IbYbFzfzeuDSUdif&#10;W2yytb5TRb/ceh9kaOccvP2lmoxAS2zOKA5zTph0an0qzW+y3lpS7uJjeUiX6z6GfZaDVLVLbQtA&#10;QnZ9TXWUdWEB5DsHaiShdT/7GmRXQZfcrMm76pj4mXQGOh2daZu3da1r6qeJVEej3W7GgAiKHM/i&#10;wNYNuWUTJGQnAmOPPGC7TOMDnJwyGgFrUzvlml6c0LJ+7x5qQl/AGKupRypTglRGcTgyVrna1Pko&#10;48xhkZKlg4hFHz4Xw0+4k9yUOrRtEBG9dkZEwR46kpXNPNJcSvcEV56WaCqd4Na4tRFy1Nspn5+2&#10;A9OdBkUvyUbM1XrXar2BgVbXZJ73YSHJv+avnra9ainQdseoYC2PYYtOy+VA3AHMWNKV1+LWkStl&#10;SXeGJAxuAOaC/1ItazXDTRkw/0P8+K91isnfglrpKwtYVb47WPrWi5VrLeXbD8jZVrzzbDS93dAt&#10;bGEfJDJBw1jaX7A6cdR8ewXPwfYOjtxDKrk069KaBNhv0j/ZkAKBFv11IYUTfu6ZEzQBAZ8nwAsK&#10;OGprksCE0q1T/E/I6jtt/OmaENld8KqwwkrRbB8679iMtMreAtSCNxSwUynsy0ySwLdg47aHURbb&#10;AWwNZjM10gngqUJcnkqhUD1uCx0HVSuDOISuMKhaLmnXNClsEaUGHNaHSZZV6aty14xDYWdQ2NMv&#10;0KfXOlgucFgHB6ziW5QLHORlgWheYM54gtiqp6i10t92ePFCOJl0vgkWyzuxBW5HVkZ7uEahJQ4q&#10;5BVbpnPcjoDYk+fRBkMOP/vcmScDBHKBdIW1xU64VuGloLaOwWN0VMZi6zwSDDjT+N3qmK1TfSq3&#10;JLWvZj5ov1vGVXA4kbc4QZNj0Mwp8sucVrYfu9OCFppFuBiJ5mBuB0n7VCTEZ6fOrhWdow22gH6G&#10;P8ednrrXVLSg9gDYmY8lZ1DCXXDLaYig7MSjnRfGTufOBnqBZNCYicbVIed+kDOm6y4VAiczpjzV&#10;tGk9dubMwRP0aD104tiBo4ejoQ0nmVe0wZsf2BmA2tcaDITXLd2wfvUWSluXbVhz97KFty+8e+Hq&#10;Jau3rt28a2u41mUbV+x8ZBc44bl0IqKZ+7/+D//xa9/4q+///YxQ/ftvfuuv/+ybX/vTr/3pX/31&#10;N/9+IloH3fr9737lz//kj//Ni09cPLHnsV0rVi+87qZP/dpv/ZMPfvjd17z9DS+nXi973eXv/dFr&#10;f/23P37zHbfdcNuNv//5z90YhfB9d8295/Y77rtz3pJ7w7Ku2bZh6YZg7A1bdu/c/djDjxyk92wg&#10;a6p2Y8W0/+hhJMFnqf+Jk3CI1mDXNmvlf/n91MEkUNNZ9wnush2QKYhnr6ImCmem+jGMtR6JZmtZ&#10;CdYrJFZ9nWARaVM1RX1lq8P2aZTs69ovwgRFDEEjxu7FGI22IankfLI+6uQx8nZTitEVUPrIDmMA&#10;1MZY7I5T1NLUddfNUqD+KxWGQ1fzTPIpFNqZSmQzcIMBHtf1YSy7TZ167cAhT1V6kOAm51AMLyB/&#10;6TSINZXq9WOSSG2yV6POodBr9D8DhMQBuFbCYzRSNLYgnivykRmwwtae8hXC5Zd8LFSVkevoMNlQ&#10;0nI4hkgiKIkxHgQgSh3qJbSbEtZ1xmouKA6Encb39LMNkqnXaIVt3D5Fbv262m8avI4UeL2XCHaF&#10;Je1BnzAUEiCBcpKGlMNVHcoRygCjqevI5E9kLKMZDnC9MDnT9C4Y7rNh56+CDWi/TPYEVRKxGis4&#10;oZJHLkeKsxcR/HB3YCY4jM2hEOgYKEiuWkJmToScuqWq9cLl7je2c/sfQmIroOBgxbF2TYDtAXOW&#10;m5WQLKVfSx72eABM8OqZE2ZMhoeWd6qToWwwv0uVkyJpoFngVMCj5o1HoMMI3/JMGwgBhgeqJEzn&#10;X00HEFg0km6oin2xV2flNujOb2nQhr6rU7doduT+i2Bb5SsT2C8i4BauVDwpQKV1al5ABW1+Rd2c&#10;eWtogQ1TPXnb3hgYVaTAIDdpRZAt0eGCMJIFOe0MewbwiPx8sevsVWGnWHfIpwv4h40QPGc21xMp&#10;uZwga+5RYVLyKeIiRY8DjLW0UlzhelI+mQdEeA/uTa6hd2SCdkh7hgzSSL3RMDjKVltd2UhFCX5q&#10;/wPdJ03dGzEDFdQmpIlU5KxDVjr66HYpEGxghNap1YnneovwFa+U5Cgt02guqatBh7ewwSUUqNAQ&#10;X0/L7AWZRWMCVMfe+kngpYF4kxHtyST8G+tYTjvrRlX0AvhMoQA/UgP2Qe2igbtB3eCcMFH00CmX&#10;eoTRGJkcR6SeTzyTL3KEE0Go+3DWtTYY9Y1CUDJQ+Z3S1qo3J/XE2DisE5HAZ9EoG1/wk9llxcog&#10;0mecpymkJulY8Wg4nLOgsTOoVednxrn/NNq5Md+sxtRMmOmtJ0K0wcKeC08lBZaMZ3g/ilAGszdj&#10;1JueGN5CBVovxgIzej/cGcZ+ZG+tQbe6zkN2aXCtBGl0aQKKzwoKXOXMJIJau2Epb2mmtbna4nbF&#10;FMNmf+h1Z6hMHCsYq08E1Zggn/aGmP6qVuqMcLFoVuOnAhWsVzQSiAVj7hcCgVlut8sdrbNJ3bIU&#10;dyjcIOpFRDghQILZ40pFwgjHaOw59FmlakcM4ELdBUQAz2nAlI682JRQlqedtoDRaaa9hZTx807z&#10;1M0LFwBn9AxgGg7xpR7ELcD+sQ1IKmDm90G869jkdsC+LH+bde/ZF18IEiYJrgFBvUK8R+38OWyT&#10;5NZkhsdITvuaw5KhqOkuUFNelJCmHWUmPFyQFtlw2e+QOrkXRaQ525ZrNpgpSrT2eCgl3VtLwJIN&#10;N7lJ0yNHm82FdJ5xnekJ1L/srcYeVp8RlZE7pmXR0zHuCoNFCSGpjWEB1eDK5YhuN45DrgsvFSG3&#10;Ov9AAP61yTV6XuQD/d/BBlvaYItX9qm8WaZaMYLNWmedMjSmzaulm8VpFdy2pnLW4kSeT6ugQMeB&#10;/V5SC1ObKe/aZpwteCzUH2NraNFqR7TKgqY460Y0S2GmtZkQuTrUVmE7fRG+Ry1wpeGNqM//Bfu0&#10;W0rL+gTA8tjSlpHyFpf2QmQQgaAiYQSzaJVfJnhuwWbdqiCZRaT1Iq4sWREy1bbqlvki+S0+D4M4&#10;NaYJ77X/eOSceTBzXxLS59wSVAeWh1jOJQOwM0nmVNlbkrrA1ROFaJWrfamIdCpAHZ8srYqsN5fH&#10;vUx1K6C/ZKxaXI7WHEBPsXex7HY7xPZ2yjKrrlZLnFn4zBdfrHR5ZBFG+11SAjOPr9Z/T3a1ZH3K&#10;4xeaNsPUN3tXaG7blsclaZ18kbYegSqsTTapF2Z5jZc0c8rf4iecupfTpw6dTIgTrvX4wbQqPZFY&#10;J46RJwLt7n9kT+TBed3/8EMhWnFjun/H+u1b127bsmrL5hUbNywL6bp25dxF996+aN6yDSviwxSi&#10;dcPOjUGtjx567OLzSQJdPHTqyNmnz//f/+3//au/+VvVwfz3d9/77tf/5i+/8o0//8pf/Nnffvtb&#10;LydaIx/+zne//d+//P/84b9+7uIzp48c37/rwW3L1yxavGL+7fNu/MQnf+0ff/T9V7/l1Ze96pJL&#10;Lpvzmisu+8hHP/x7n/m9W+649ZY7b7v+thtvuevOufPn3TH/jrsX3T1/+YJl61eu3bZh+aY1Qa2b&#10;H9gRkfCe/XsfDnA9eODRw48/cuhAFMJW/pw8cOJoPIRDsVa7K4g91urWuDSx9lEdygpYr2BWJXJa&#10;GB01cJ9+2oPbRIPSmthpZlqD9zCKsMtW/5aiUwqbIQoM++BksqYMLKd2MXsDHb1Ue0Yn3G2mctwe&#10;fCAK5UDdhwoUreanJ3s54Vk2V0eBTFfWzRoGsisTZ7DW2yc9+SqEmtbchidhVpd35afKoll5Rssv&#10;DXEm1tdMbcuQ3FyH836P36W/8YEjBgfSn0WGhKTaZpazKrWFKHGkw1EbCnLY8BrkId2M+AqWj4xm&#10;7R+nrVRRZUU4lg4ajkzAySa6+erEfIZrAUtY7Z9LhhLgCnmYXQf58Vka2zT6LJCmYPvZkIfJMVOf&#10;Ceqe+uiUrCjLVGFzoYKX1sjYOFgZWzGq6dUhEk6Akh3dyN7B0dgT76KSD4J2NZzoM1tBWlTcEe4O&#10;l6c7R0iE7R6J1mXWusCsMBR3AjWwvUnchjuN8vNPmfwRXzQ1M4vmmZlqCEt2je6y5kHYNW3/q4Mf&#10;068hRbnfYiSoaaKcwZN3PEd8PyJ+OfC0ukmHVTkxrlFMNQN1BIUTrpsRrSZc8DmDxwhf93yW2WiB&#10;BiasRJDyV/P62qEBC50/gFKxX9vc92wJDeuGKq3NHZxuem538hR5plQSKmrl8s3itwqAY3rwGRcx&#10;I4Frz6MG+AwNYF/I08EML9GKW7UNPHgcxLpJYWCmTbcA1NRF4I2nLcG11SSVilFiZ81Bfap0XP7T&#10;5hO2FQFKFWA4ewf4h9+2shoNKvOnUDPnk1QLmmGpZqAUgFY9thFndpYwSMOQhqg6kahZqpxzNRoF&#10;mYXr0ZG2NUuHaxB3qvVKVjT8baGgWb9aj/KETkpUlMmFxAKMMK7ZTHUNGJ1+2256iN7FIbZsabck&#10;BagelrxAvqKC866xSVZ2wW+KgcB3koeQHYC+mxZPIy1am4CIqmDi6RBJ2hF0SEgo+h2rlrqMmpAj&#10;E5jq0ou9LaZNPSew/KSuRU6bXEVrH5ilRa2WZTYdQy4A1fHziW0wzs2t4SsyrlmLXggngAVRM3fN&#10;flYN68CyF1QMXwzWDSsK2O4mTRY4ryoJbgqSP69rete0wryZ1KWZIDC/t2zceke+FzJezMbRspXj&#10;2HjJhwuq84nsO7GH8RwCn3Rsgs0zfUlesotzd43KUOvHC1QQXPmMMxWrUzDDyA6rrwfFOP4vu15/&#10;dsUrmG+Sbipa6d5hBlDL5TK00+ZesGcN/HD2niHJ9lMZ4lilRtlAo/ppmUPzwpaQTPXV5r+G6HRU&#10;6qZHaMTnJhkFn4y/dxZjiBbENsuDtHuqa+1drripYYlrO+mbapJ78k1l9sPdg/I+RlBCLK90VOd2&#10;tuRjM0lF54ZaYst/FEe43XSTwuxtls30YhmfRBpGPtX1DI9ly4wZc7UDU38+dctJSWduoIrP7kbw&#10;8ExmhZNWIcxIHgE+4T/9p5l4jUVsrCEjWmYHtDrUk6FiSB413wteDQ2omW12z8Qq5KQoEDUqzotC&#10;OSw2+cPKG2v+XLhV7DotX2UXCdcFtAiJmyBAe2zU5HMN5aCAiNgJla+zbhYx4jZi555qgyVXQa0F&#10;5FNts86aZORBzvXEKTRoaavPwshoGOdn8owJ1jPUgFq1HVsMnxe4EtQVfZQsDXhps5LiVc2EKBAt&#10;DdteofXmLU4rVDt9AV+iko0FqNXlqjQGuVRn22GE3ZUnF0CiEqXaVtwU1Bo8FTPdvDD4leqUEQU3&#10;2VEG8S3tZDyxWbebYYOkzrQUYOErSaJx7zwl/2T0vPGXBi3BawWZ+atckS0G+LxfOvjSXGaIUyMc&#10;IHQ+QCsZBcat1FX5TLPWHKpBeP2DcjviO5Vi16DWlLCGZbV5bK4dHJ4/0Tb8yTkWFqe4OaSoxsej&#10;72073zAzJocrICifVPEMuM+3xtAovwRnwsGCMOvOjFtUwPrkllSRd5MN/TlqecXJgazB1pQ4PxsT&#10;JjIHM61vEbXZERD5GbIgtpq1UVJZ38yqkKUHThwrR6eyFGV5pc59uopj7TIHZuZQJoFyHDEqRmTp&#10;5iRkDSoA3GrFlA0A3p+K1nT6SZlryjiPHU0Va31Eg2MPHDtMb5i9j+56ZE+41m0P7Q7LGhOmNL8R&#10;tW5esWldIOuqzRvuWnLfbffdNX/FwpUbV23cuWnHQzvXblu3fuem5FkTlp17OjPvzPN/+KUv/9mf&#10;f/vvvjuB1v/1N9/59p//5V98+Wt/+md/8efRA/8fqPVvvvWX/+m//F8v/EEWvhMHDj6yYeuapSvv&#10;W7Nh2fb7N63dsPSetH79zC9/+Kfe8Y73vO6Nb37NP/1nv3T9LdfffMfNN99xS+jWm++ae/ei+YtW&#10;LFq2dvmydSuWbVi5fufmDTvjILU1nVojDI5COBRrvJEDWfNLKlqDRVOOEtI1tkyJ12tO6K5GvbEU&#10;qw5VLXzlHXZxyk2Hwx6rj6QlXVWhXsPH5qYEtQ52i5WlGdnaIzmbz2Wpkjgq4cAehg7kAt32VBap&#10;A5xWN/dRq9raibQ8mFWLtp2kfMUtZKAXE3sSdOxVcmsjxVXLJeYJ5rFYYqKh6qJPNDmUSM0OAvNa&#10;4hVwntR1fmnu2ZSnNFf3dTfU5lk5lDtfTrK7mkiAUInVfGQNzf4OB53qr8qkNf9aJS3gs6F83jTs&#10;HmRacanx6KzUDaefjHw+U5DTM3czBki0HqzlW0JfVWRCTVKhFnEZjWWxj0K0RBZ3DfHYOBkFqLIZ&#10;VvcFQp9PsFj+pPBSID1qsSoY9ksbUldrRzAE2hS4lsAk8YyXiZ0JnsdxtKXO+RM/fPHZLz1Po1ps&#10;SHEfRWRrT8uSk0Srk9VksZNBCatEt3Z/xzaTdurIHak6y3XlZPKBhjJTCjahOV7iqROeMa4T+0Rs&#10;1/jGDMvUtr72v+O2kvjM3WxtdlFrYWHolGcC+ZCADpaveDvjA8c4heZFs7n2YEUqYLUCnmAAeCB3&#10;Kk1iZp2Nex8rMzM4e+rZL72gfQVVharyak5DDKG1Ug2iKz7kbjLxKmYzMHJW0Oi1xUiKV0dhbblf&#10;db/ygRqQFrWOiTpRfJOm8QmaEhFRDRUc0Ch8JrylDkMva4czIn5zGbVLydlm5AOSg8BbA+zjYzMJ&#10;qKqKxplLF+tZLXss1zr6avIsmNqoELTQsXNSMAMEYuo6bzOZ7YeMyrTUq5jz+MxPm36kDkUvttV6&#10;zjSwkxEnavOs/HE0GMSjdCt3Wc18q2qViBP8OdplMuEkOwkVGZIpSLbIynmo2n5YCJTiTxpIdAb2&#10;ODmfrH5egi2vfPxfsi9mZFCkV6PRNa0QuuuVA8JKYqw5pKFkXqw3q/dSGRIsUgwoPWec+ZrEUShB&#10;c7IpRTW6ELf9qXMbwMnKkNETSFMKS1/coFl83cgsqMfOyRw6dTRQ/6S9u2G5dU4uJAvpmjwXyhF0&#10;sBG+Jqhg8PMtedMllJptk5JjyTXZwepanzb3C3QWPPWJEPKrUwthuZuRCgLh2ej4oqe6wMOBMqsy&#10;dVItRZarLmg30QBR3CVXdzTr0m3U3EXSQUC/kNbTI2Gh0U42o/yvxK/V46o5qpfpQ1qhRxu3iDO5&#10;IyDPekT16zKSNdgzozFxWboTmc4z0VDGqbJSNrISqr12EoXTmlDdhMlWyzeGqIS0SBMrs02zAlEX&#10;VZRTCLIScSn5cfvrrlElUTlShcoinAYAKjAJybKnW7bArtq9rOWUFjkrytA+o89Ot28Xaii7iRMe&#10;FGtW+zwOjdrr057Hp/S7Qi1axXA+A5bP8s5j36+TxfSgcRpSss2ZFtmSa54qmGTybRE0CkMcLjj/&#10;UILqszLyRlOUMgWhsSyMBgFtST0422yCuUYGxy0sh20VW4u0PSXJUoPkaJvFP6zzL5UKa3QqPYAA&#10;WDKzzEFLAIiTO9RD6JvJYMCmETSezOEtilp9MVu6jVrgmpEs4rL0vQJdYBg6Nfj/yb6LMNLasc69&#10;cuzNIrl+wgA7GWRWI/l8IV5BMKJ5JyB2ckUCKXQ3D3uvWw24vcW0BlFAVlNp585a89xOOT3nHk3t&#10;cWry2yDDu2ZTidqVgaUlJ8uoFSgGDZVpTI1r9b0ylgA2eqNgqgTPp4yW3ymLlVn1qx2ojFIIv8mC&#10;GMwy65DS3jba2YKDYONSl4v30jHRCo1I7c5qS9GUPeYm0qgmItsZas0p1eA3tHDAZCloMlkvoXpS&#10;Ca2FHJphG6tWzRvoi0Y3AFLlcJvWtO4yUE6RMFi0CDbuUxHV5g/lY9NwIecGcs5YBWP3n+AvNfql&#10;ojUmT1bPtca4XGnRoi+gIm5SQktSA2DGp1AIF6kXUjYBQHKxfYFtrFq3pN6PssbWo148dfHJNG6N&#10;SDi/nJBKtQyX/AE0saJnvQSlsP2TvoY+uzdY24kOeo+Jn1OxqzLx/C9FtnzF0J1D6Ouo1FrzPOHt&#10;p5L3nfG82TSPXmp1pupXcxoljfnetGPBnieYWRPjiPuZB8zLQn9pd5rhBsHGquHwyROHThxP1pnX&#10;qeOH4x4cHvLxfUGtoVu3PfQgBsL379j64K6g1rVbN6/ctD5uTEGty9avvn3B3XMX3oM8ePOaTWkt&#10;80CauK7es39PaISUSJ1/Fi3cv/73/+5r3/jmd7///VlR6zf+9q//9Btf/ZOv/s8//8ZXv/f9Uew6&#10;Ydd/+PpffOXf/oc/ePbFxHwnHzvw8KLl992zcG7o1i07NmzZvnbD5uXLV91zw82f+JWP/8zP/tI/&#10;/r3P/u6td9w09565UQXfNu8Lt8SPacG8+YvnL129dNHqpUvWr9i4a+vGXenZs2MGWfcdPbT3yMGw&#10;rHuPHspPDJmOH03BUjKUaMaiFqaolXKI+gGitYZlJU/mE16+kVintSuTg0LLCIsey4rjudW7ljUl&#10;eYQqeXrYYlTs+zXir5tfN1G2CtwaOE5s9IazDk8gWwux2tALvYwf0AGvULYVIBzcDtf98yZB2QOG&#10;CBnYyeeH7HPK77qRu9S2SI+Flb/11agF6GWJS1fkIlUJt0H6DQxjlVQ36fxhN11RKwoKHkb0xt1I&#10;SlIN3FiapaBi+L5QZ0tI4X5vvnD0pWwRF5ngRrF6t4yTn3ECNU0t9MXqox8YDQmrmKIkL5p28EzF&#10;3jPUOiwQSep7ViBnYvrzeJAEflTByz8xdKPJZMHtLP/dgG9cVOnWYc4MVeVdGIVPCSKJj+uYL7Ma&#10;Rvep5xJEJqINfytza5OGnkxBXQdhdIOY2p1lKSjZzjqeuJC0OntqPzy4C4uQG9d6RzT3UrLuljzQ&#10;aQawZWBDUWwUUi7aZAQpXsN6q+hJrOqQWdtJmriC9JBVQwzyjkbQqgS1SJ3SB6pkRbDNJkBC2j/G&#10;aJKgPEhA4WI1Y0CO+lI2IWLoQBAT8XZIG7zBhFJtdCGOtXjSvj6l4DQuYuLpt2T1neR/8d7LSaTB&#10;mdcQSIU5DYdg2mFBe85H8AaPITmwM+xBxbTlUUuUBWlkmtVdNsikeI+pIhvDs2mappC1debNvzQd&#10;mxel4IqZCz+ktdvUBEDbBomybWHArOgefacAtAaCpqgM32fP+CReGDL4dkUO41o73LYJFU4jlq47&#10;q2hEDOODaZqJBEpMiQtdxIe5R/Q16ZDiT9tutNODk4vSx8VxVqDh0lHWblSfTpgWTUrG1vcrKjGD&#10;YH5keriI+Juk6FrUUyKDpiWvyJZnvKWnRt4tvOzEG9mfPiMWttHXumvpDLR0srE150YMb2qcmZAc&#10;Y8sER80yEnHHRahX02TUoKaQ1TUhY8gqBL/9VKQi2AIr7h10nLO9KnE1xiVa8cGCKpxaknb56v0C&#10;s7kas77ZaRwlfG3txTZdXUclCHZQZEBIXLaorxO4lNq0wnM7GL0+dy74HKrTTOQ58KeWwuYQp+fR&#10;iu6qJKr0jrFFD8JF+bfUu2rNdS6nMaxxgG0V7bvsaFo7nH5d4b3XJdnG3uEGx2ZUmyh3B84ZDQvP&#10;l9sH7xevzvY+kcwQ+rK7NWMyiXQKYpWQlMHjMelNL7itHGPa2vxMl8HaAQrSnMMs4/4JIzl7TMr9&#10;dqr3QqILDd4o6OoiNgO3xbemCOu91GzvyDLnz5thLweYaLC7PONW2M8iDLtYOl3pMt/e2orOjc7t&#10;1uJWOc/lD4PlYX7m+tZzHsOSd+jUFSDk5wdzOGqRrPXwPI+czZJIUZWAkKY7ZsmRuE+Jhkp4TJo0&#10;OzB2qOHD1GtpbAMImexdytzQ7Qb4zaOacRv15/WIEcMoix3QTkYHLq4IB+LHYOllqJidqw01tCwB&#10;8xTx9nnR9om8VXMBGVL5aoq2zP5AAntiNblUnKxVZwu4WJpq3H2RCm3mjJo7WfGUIqbhSJ2BELil&#10;1rT2SFHM1jmJcsLqOqcuJAW9rRfNT3yDn40zLTSseRMQRCn6wbX6sOiANbiZijpFNDmrgFsLJN3H&#10;S67SQ1T8Vr1qfi/vmhOrnrbuSoEk7cUKKhHsBcTmnRkfWyg7THamrja5rlrG9CpA5ueoAp0BPPhC&#10;2MuMHggZryOqQ4sAE+vyRWIZEgQKDBUG1xoaDobb0Xsn8s9GmbuZO547GyyWM89dyyCnPNWCXkyO&#10;IJYLMnPtRXnCVH6HDUYnDFJt59gcSu4XyKoDU+6R9lSdMMXS1o2W5rTLKeM2JQIgjStLnlMXJYTL&#10;kpANlIdqOUM8uTzP/rJVpj2tyIPDtR7PyQUoczYImpH+no+zTlqqhalABpnzsy0vGLimyVLnlsLy&#10;4qtbKAtqHZkMhNfDhylPghMx0JFsSk3ASgUP1UF1C6ZerGSwugZuvU9s4ZBTAeUzd/3pp3LA1GHG&#10;QygZi5Lvx23N6qhR01umPiL+HDy1rNEGB7WqEz4W/HboxNGDJ47tP3zwsWhoHz+w58D+oNYtux+I&#10;D9OOhx9KUeuqzRuDV1dsXLd8w9ol61bNXXj33EX3LFi1aNXm1dt2b9+ya+u67eseP34wErgYCEck&#10;nPDxP/6X//xXf/MtW95otvT97ykP/upXvv5nf/nXfzlzD56KWr/3P/7nf/mjf/38U8+l7uX4zt3b&#10;7lk0b9Gyu9dtWrlx65r1m1es27hszfqFC5bcMXfeTZ+76fdvu+vmufd84fa7b7vtrlvunD/3tnm3&#10;3rXgrnCty9cuj3vwkvUrNz+wfcuDO/MKy/rg/keDV8OvRgwcl+ADJ8Cr+44e3n/syKFTOOJmqcrl&#10;p6KVti4KRfLYB7UOYXC9E7rT0GbG3U5NUcEbaUXsZyyiGJWr55UZs365g1qZYGq/eo/8a2vxmz2d&#10;0WLdm7N3igmFJfU2UO2pXnQwnNl+EqDX5S+H5emVh8kJtDTFPQmi2NMDtU4FckQDxPSE8iOcJUa0&#10;8LJ5aCsu+JhGhc1f4oGhZgZV5DB7qNoZk9uh1WkG12242coghOHXPz3MqrmGPpm8TNPzOR84MQmK&#10;IZ+e2NGCtMZYxqNVUxMW9OBloQ1zX1KygS3RplJoRwg7FZ4Zf/MthtewTPlZbNZgpdlra5IheRJY&#10;a8Ta5h/ZjQjHoxAu8uEcJPcqnW24TKQ7eKS6dlE+V+xR1xCuxaYmhNHUquEpMihrEu0cDRvSp4Os&#10;ol6GmTmRi1YumJOptYx4qWQI8vVutHmZa3+2NR5uaVgylpPP9zpJSJc0Ti0x3q/OecpKDfrFPTXL&#10;IzgTGDka0LXEdJztNHsHKeGmhUOpzkzDc0X3VLTN1QxrLDTMmTKqvTWFHzMuNFfHZVJ5yGjXsLTu&#10;HQ1VIYJkz8bdt4VssURZVsYTRxYCaG1pSzwOaa73brS9EaaiMzesRzrbTEe1vi0N7azLPyVSKQx+&#10;9ot59Pi9w0hBqa2Yhj7cBqf1keLb9Qrm5LnvWflP2ASVK0IVjzMQ7qN5APNmPikkRtRKLGv9akP/&#10;US3sUtPKXu5d0g3xL00eDfcdVoA2Te0v1QcqwnyuQXbBWIvfiv+F0BUFJHMRKx2Uqyqx67NdTWCh&#10;FwWrTVg4z8ebzQoZoEea0UpvHhwMY7G3TSIG79yg1oreifbKh4tzjMvt0KADWTNT8ldZnAmpEyUH&#10;kvXxT4BbaSXsgbyWuT9GoxB0hlrBjYaG/aKmlmrtW9+pPpJSu/gJ9ylw9aM+TdKp/i7DsWm4so8E&#10;36hH6JdaSJlMSgsKMPudFOlMAOczkznvC02p3VUFSlVqIahrAuM5NRnGTKgzIb/0SSyYkV9qZdpY&#10;SSCoxfb52cLd1lPMJAP6dXHXEvm5SbHs90F2w+qq1eQjs6ULaZdEwie2pC68bdPNeljRBA7A5tGE&#10;6KR15P854GGpY9uxnu5T35yLfmbA3brmNuGipoaMWGnG2YOMMsg8LxfbOsNpc2y2l1s2Wdbb4nLY&#10;VktWK3+dumjmhgYz9FDy5EP87P5LOqDi82b3uhcII9mYsPobrCzlFbzZDud+mKdDeq14NQ9jH5CS&#10;/AjZUnxBuzjeYUprtZi91TsLu6jNEtcuSAZPcvLocXhgS9D5r037oprJtp4jFNWXVW7aZYC9aL7s&#10;CssgM9Q17RtCkk5pt1okzTX4KMwuWmYl6TI4SkhGFlvEpRhqUlnP8jtFsGbqY24aHEL82RxZEwdg&#10;V5L41HTwvdYejzJaHXSrcXCUhpq0/Oos7m3CRSZmcKf5p2A2CZ5a8lKFDjaTZtCKcvgngW1ENVUI&#10;51/Z4ulBin1p8/v9QLnQZhMMb+B7DWYKAhucj4JhvtSzLcDu7XMzpdNh3zQRCUXcv7UqG+AqvZRt&#10;C4AUkgmnm6TzXni+ieaE7iXYCh2FA0wSW/VwUS30ZZWwWwqAQrumXH6ZbcbNcDSffOrF5xJc2SAD&#10;UcbgYCwkzBcFreAvayfOugFDFVr2WYPcFhjWYKmAQokyBahhZXm1GPNCNh3qWqmJhckcf0KmYMop&#10;OAKB0EAYcc2sUyPdaERkNQkCKOaYaRuD9dHZs0dPZ+UBwJN60Hgp+Lx2CQM6SZvPgFKhH1paK3Xj&#10;G2xn1+zaaQKUkcEKON+iDjlnAv9ZZDeKPUWbMo4IejM+IMFzmQngu8Dd/HkRdVXKJV3FpX6j7XPz&#10;v8N72WJSxkFY2jEnHXDhwhy4Y6tJpbxHr6FhxCyArOq62vFBsary5aVuOymHYlFoYm2jgL5PpLCG&#10;nEG+puLvYFSZ1dHLiCNrHUwqQhgZaBrQO1kQQw1zn1hD0S3Xk3pWmFqz34qEp+LpUc9ARpn9hucE&#10;tQPWoCjsu81XuUR97IVwgzHFxQmgNdmHz0RXMGTi+WTvHMSyrXTSDit1rXFjOnj8WDyK8nO/bVpj&#10;HRyu9YFHH9m6e/emB3bt2PNg1MKpa40D04qN65euX7N03er5K5bMW3Lf/OULl61fvn7b+s33b163&#10;ff2GHRsOnzpCvd8LGfZzL/zRl/77//zTb3/nuy1qzY9vfffvvvqX3/jTr33lz//iz779nb/93+XB&#10;/+tvvvVX/+k//7vnvpgl4MSJM0c2b19/35K7lq9euHXHhk3b1q7buHzD5hXrNy1buPTOuXffcuNt&#10;191+9615pZD1drFret4sWLZgxbrlK9atWLJu+bLNa9bfv2X9/Vu3PrTrwbRpPXSgqDU1q/n52JHH&#10;g1cxEz56+GCgu92TUw0Y3vVwwPzpREsJlSRXGUzyrK0HoAbyLD7D1sYAtLInUbcwaiFKuiZfy/wJ&#10;9e29UK8y2H4yEayDgCJCUjmxsdU1WgJzGmWy3hkzzUiV7tDldQ1bA2zyBCLFrPKz77PrYETeirgE&#10;xMmMUhTRrLO7soopNnX66UHFzKx0p/awthmoZ2O1xyp+4QaFsu0Up4zK7PtLYsumt7t9mm4kSmgK&#10;udIa4mZJQqv4YGKnk8mFyzQaJSf2hfgyPpvFWOD5ySy04MrcZ1kR3HQkZEYkXYbWFhrKuoSI5UKB&#10;fCr3hKxE57MArhqt7sReOIRMKaCi1trVtMS0QCJ7/IzpFbBZs2cjTb5Oj8qqScXngByNjgkLdA/S&#10;MlTYYGTGQImycpzEfEDWhP621mTYs9OH16pwutRBN90aRGdAgk9az+OiYQEts66X0HiIO0skASZn&#10;TCb4iu8xnTnkK4orWmw5hZV8MhdCl+NT9DqGkXjpzsJtag8DKHVYLG/WI3SGGRrJ2f/D2tc6cglf&#10;p4w+w15oGtJSeoq0hfeCuFZIA5jMYFZHV22hc2OEm4U9zExwzlDG5giYl7a3yqBKIH4lLfU3tlWJ&#10;PyWEW6tpIWh+DzSKTYjsUyRqg251jhXXtVdH1NSZ+Wgmm1kQ+5EZKdcHbzxcqcl/lfQgB+QD5WQA&#10;eyekDgKZTcveguqZ4241qT2hH/P78ZRjUUNIdXdejarzSVkXI35dvhuZmYoa1U2uY8CkBtnhDI+c&#10;PhZQ3bpWwDYpFULnwbg6IFVgVtrnZJBpBMxoAUX/p6xFaIkxBG5D0TC3YP4k5hFIg3Akrmud3Ur+&#10;Pt3ODaZZEgEBq9LRox7VacDo1WqupE0xRge2H+i9cDEZRkcKvMlH9BYMn+RMfLIJCLDhDFuqOlQt&#10;A+1kFyjZWMWg9XLx82zYR/JrWlErHEW+m1+SksiUBruKizpDiupnyD/n1pSZuSd0BLkLteyqDBsc&#10;a/7iyfDzrBIcgacSk57RIqvrKqtlS0l1+q0UMF8qs8r2NJ59trOcEnIeJRtlmGVix+yqjKIEIyQk&#10;IzlsYKqvHsuvDwUPCI+/9bquhBmiuqeC0nM+2St5NGRZ868Xq9Gwv4jtNCkLh/Wa6jNzJiwawnIl&#10;Br0LYCHnhmi2estRjVJYDqNFqYUg0AcKwXABp6kr2LxG6jrZDFn4EA6oWHZWiJcmPyGnIknVUdPR&#10;ymeXF1ZFc5EuOyqZ5TmLyRHa2PZJDrbe8t2yW0jSYlq+SBbO2vXKTa25YPd386X/isC1PCob6IBA&#10;xcmkVDpWfR4nnhaxAN5450np+ruLhhyvnLk560lHUEhf9OiWxzRuTDKEG8M8qcgTnnCW7/DutMuO&#10;Lf1ESiwycDCEu1GZoZ8njULr+BptgP/tAphFD4EbLeXtyaeJbn4xwUqdTo2CgWeJiqWRSpCWS6we&#10;u1sAn9ceydaSPciwzC33Yy6DQzXRiXlPRMupEUuP7uxirQiwsK6CSgEwfGa52bxKt4J4YcwI3WfS&#10;ZStmB9fabyG5IMqlBKxqbYXNudi2KixWp1gMQ1aoSHpVWj4WyBrXMTHhYKSqX6XnKllIFOYgQKYc&#10;pjkRz+f9nHnif9+HIKnVcG9HWet8DLQ8GUFxktDRvOopW7tgqjpjAmxnl2S4sEGSQqz9b+121XhW&#10;Ow3XyrlZ5lqBcVvphNvUfRc9qQZDPO9ie35hAEU0I5/Ls9YmF0NAWvFpDhjYgiZZb6QAV/p96nVc&#10;ShP1hN3UiuTHgD8fUKqLraB3BiChHsOLhq0FfGbBx9VpOD8JI8v0kiCop3FSCYLYjEPAasBUfgGj&#10;ii4DfYNaa9rUz1dCPBPnArkt/a1xbwpcKzxGGv3EE3ln8pq6SF2roT+QteOYg3agJYKRBI9yYeng&#10;w6ezYYCPqxMu9nX06a5jq5tnWt1K+a9uTMW0bb+D9rq+VZL7EamX+87PaIC1QYoIhIekwLgK4ZoV&#10;85mpeVER7MghyWjlZuShmglKO/mk9UWtTR+KdZ0KTIssE6X4aQP75PkjgLEnkvEqtO5QyJJn7U76&#10;k4c/eGbfkcOPHTqYAtdHDuzf/RjWwdsf2r3r0Yc37bp/3Y5tadYaT6adex6MFdPKzXHlBbXOW7Lg&#10;zsX3LF23bMWGFeu3r89r2fplm3dtToR94dkL59J1/cKZP/53//arf/GN73//Jffgb3zrr7/2za9/&#10;5Wt/+o2//Nr3/3d58N///d9/45tf/bf/4Y+fe/HiuSdPHjy6f9nqhfcumrtq/dIdD2xZv2XV2o3L&#10;V61fsmzV/Hn33Xb9LZ/J65Y7brrlzptvv+e2uxfOu/O+O9KmddmapWs2rlm9ac2KzWsWb1i5avvG&#10;dTu3bH94N5D1KMLg+APvP34kr6ETPnIwpa151NPkNu2VkEynD9ApkHy51nJuWWSRdiSKyopjJjtR&#10;i94wrfZkR+lG2FqOLBmiAoT7prXIeDXvIFilR4s/UewkltIAiWZcpUFORJOMVQYCPzcqFsTuiMnm&#10;Uvs6AdSqfUyoswmhJnJTn4FGd/eKfotX21Vy7NmJJ+wjV/viURJTYFygaADRiI28rH4AM5jUWIdo&#10;uOSqWecW7Shzmr7UxHDpi1Gc0+zjLFXZ7yoWFb2kLx8y2jYyLWwWi7YgDU1RqUivdEiam/dlJ0ap&#10;BUFKRGXPmHSVePoF1Ly4trbrAFcxbGmLSI16WdBL01WQVsDgVxPONtRoQDzRcYOdKKZqPGqch8cs&#10;OEFVG4umxeQjdgG026fBSIugZ5IvglpRxA2yQjFt9u/QGsGrNNgsUM9POD3T/20NJxpBC9Admj3D&#10;tUIQiwbJBZ2lg+CvrK+isqbt9WfCC2RGUrWvj/Lp1mAz+FVpmolIBSxlBVWUIQwZrhuteR71aTrx&#10;0lKIeF3sp5Q60xhKsLLqZhYMlTKYFRdA1PRLI6r0n2ybUSMug6p8L21LiKtQ6ataH7K3zhb/dmZj&#10;27KiARo9eNuQqAQe7kp09KlcVr9TPmMoT6UrJKGKx7rdSuAPH+NyyK1trqhyeEcPZR04KofKnzh5&#10;+L1sdt2kmxMxGYQEtBFVH72C9vxTboF3HFxqVI08eCRoLB1XojnmfxkV6UqczJsEKcnWYNRAgWfK&#10;pwnFRJXJiJOhNKtzzrBDCU40IHZBsWvSLA0KsVqJEIOCNLCNjw9pgvytYAAxXr2IpE9DtV2I4v1J&#10;21C1GdWY59NS05QQZubPZQOFzVNmD9HauL/ZE1djJoPzASxdiOUkYb3qve6jav8Vnk0pI/xsseRV&#10;fyvExXzL+l7uiHObxxwB8Ci4ULo8KhJJkCnRHPSa06zpvKE0LqIOZO3N7a3PaWT2Bnx26RDhqx2I&#10;BtvcjaeqIZOoFRIvMECs3pXhovkRrNqgjikoqGxb6xoSKL0vAEVTfqZp+FcUBxeZOeZ9hrpVgwzA&#10;VZf9mng5yFaPV8Q7Jqr07GRB1BtdUXoX5K75U4KAKZG/7cMraG/rL9bktheemT+1+467altkkT4r&#10;unZrYJCLqNltPbcmOrm/yDuHJ1nbnikvmk2JoYIu4KQkeJShglpfJkNtRhV4b76glZOejI/nSKD4&#10;yMhsV8Fh1xn8/J/tTtoFsH/YjEmX01xO5TCdUQ61N9QqG7lEdrcACQ2WAFR5vw4XuXEp2kT4qmli&#10;T2YQklNesni+E9Itm8w47IXKo/5tRnViWUfuW9RKKtwW37gWl/J1ZEwGOb17bvLnY8UgfphWDJHq&#10;YIP9q/5+oU0Eh7xWdS5OziPFA+OaQaDFYFwVxITqpXHNyJv6XHC/3J1Zl1p9qgBtMm2B8JQ0iiEL&#10;pVuV8hJc+YeDhxx4UhBYeSONFYy0Vbq5wD4TZeLZvECPE+dJtBYwbF1eCKcwnwqDJSH0NMqXFilp&#10;MhRALjKcBE2FTALFQULydSYjmjVuwW2+gkocTOygVfvS9IQ0YqmRfDh0a2tTIx42bzK0r4XEejeE&#10;4msxGiVmGU9aaUpOwD2Outm6fo7e9W7NRJKAYdbJMLTECcNsBfsliVywMd5FgZ1lWevZW9ZUoMHl&#10;VOkK65a0uKi1yKKC4VbGVlfck5Q4BLorPx54Xh6ecM7ATAYORtq71uYvkzY7x1commcffJsvGjmI&#10;4Q5dq5dmJQYwpmrJ1rKBiE6PZ0M3phQ2wPLw6dMpWLXRKxJUGMrJRyptZfIqQqwgN7Rq+9aUyBRq&#10;jp4ywYbjTQcKRfHoqYMgNxjb9jxpwpTVIB6ZqRvKTgFYy5uHT2WTBZHlGuFaq06WKR1uVyVqW1ka&#10;animLQ56DO37cla6J4FD8eRFTNKoUPscsDuaZu8cnk/NfzQrAH9L7yNQayhWWu9kBVEt3GdGgApk&#10;DcrN99KDpzZLLzVoZe7msQnyTOKkVEmFB41HZ1mKCgyIg20zWx+wHMr+sfx5nth8OPXNKdM9ZqFw&#10;X0lUlFLPM1/GNXTrgaNH4ki098ihPfupaLXhzf07Htq97aEH4h68bvvWTbt2bEm/1hgIbw7juWbx&#10;mhXzFt9358K771sZq97lMRAOal28ZvGD+x5MUBKi9UQq8Z48++//8//zzb/66zRoLaf6vb//+6//&#10;9TejDf7yV/7HX/3VN/5hZivcf/3ed/70z//7v/o3X3zm+YTPJx7Z9+B9S+fdt+TO1euXbtm+bsPW&#10;1avXL1u6asHCZfd8Yd7NN37huhtu/exNt99w0x03zlt457wFd96z+J75S2PFtDBWTKu3rFu8YcWi&#10;9ctXb9+46cGdDx14bO+Rxx87GnI12uCjEQYjhz51XLXwkW7hmdZOaOQiefKbkW2ii70NEQXLbn4P&#10;+5GXatJavAAD2NiEqco/SKA2s2WlQdZBvJ2Kgc1sAR6yUvu3Y8txZcxSxSKivwgxGbtdePXCvxnA&#10;GC34bIbhvhuaRYqA+EkJU2Wf7GoFh6RjJ5LT/YC8+IxzywdahOm+OMrGGjfXvbB53KyJwfxVBYvi&#10;2NpZaPT7yTsjpNaGvki1ULmn0a26OKqCwPHmCKabwgdXTNGnHXfc9Ruv1J4kIUiOXDluTsBqfoIb&#10;CjuHB0atQZC3eXpwYipdyUmrlW2qz2MOQD6ME4wDZsihRV9cV0M0A45Rp9QAtHBXREf8Wi4FcSPt&#10;6e1NgrwzRoiJ21CFNXzRWwWRsImPTDNJYEknADPYfiA0OAp0jPmZ4Ht8HULBkpBaAffyxx0xjmnW&#10;oLJG7z6O06wGWEND+4iLhsys+XVl4dAsTqFKahENQtf4SwP6/uwvVSkr2Z3NB2YFl0CszI0mVmtj&#10;EmJW4F8BXmW0vZUFzI3vtQUaXjtSzVURwz5VlCuI0qKGpJ5mJIkwcMvjqovnSzEZ3Q5TrhmXng/o&#10;QlRhPGJ7aGEL9opC/SUn2eqsOhuVL9WiCewR+RaRa6F1RYy9kA5XxZOB6Nggj/pYHXqeCeTwUE8x&#10;W/J7ZHLyP4oMh0HRmH46QkUcDnDlINFylw4y8mP889TbsaOV2DqUKBCw+VDVgywdk8tx0y79QHPS&#10;LmsDCk6PVZYpOm1WYlooUvjXDjEF2DVb6vznCKN6k5S5j2H+lmxCE0yMXphnaFVeJRJDOweq5fMZ&#10;yVZN98gcdjDqsqx+aeebjDHZAU/DgkynZSZbvIhgTpxdToxhM96TzMnA6II6uKFmKPJd+SX5qYF1&#10;/VtKTMUVpAWLQrvQkTWQ9CuMKXfdyQZi8QEZqpZRZw43OFXON8PS6c2M5cl1bnQkmS1TL2LZeGaU&#10;KJQ2LUej+M2Dg3NbIhn9mXA2si63kFgCuUmHLiOd/3xX7lrgsSmeiZFmhK2MUJfhpRV55qcdp5Rd&#10;VAmCzexIibIgm7StjsBHeyDePjsgtJfaLGlYLSrLxyrZyHdFwV7JSeYn9QutAwyhlyRvC1jkgcnr&#10;RUgCjBztqaoO6EZQiCva5PM9AkD3f3+CKpvnrLLyDB8pIBm6ErWa/dnNKK8SgDmOcmLzF9bENow2&#10;NaCaQzTYpBKFlKP/M7qGzAcvkwSKjow86ZnAbH88epUhqJkXkxfBUppO3hmWRS3MKMzJX3WL7Daa&#10;k2nepP23e85Op4kjtTzEkpwhhaVKP1go0WPCy2E5znLK32ri2FSFkviWL9UfWyOZ5mXIGnM+zeeC&#10;u7S07UZjdyXqCasybXRqlspySvOnrQaihtNCeq3yE9aa8BLrRh6cSV7IRDQb/ClbUy1u6xWnrAS5&#10;e+etPkMGro1jGyFXfSpPQJitRLnKozJ4VDn5RSVR0Yu1y4afJ3KG8jF4lmagEmqKDCFse4OwZBsF&#10;epQ7tiZTpMoHKm4KC2IOd3yvMb+sYMwdPbK+sgn/EkPSvxeJb5obibp7IQ07Z+1CAiytJ9JHqn0B&#10;asM7NfLp/Mm/wj/rtxrl4AzU9X7xNJnYHXm3MQgEnNy4VgKrXB3uPyCrinuRB9drl0rXuMzGAncq&#10;zsx5gjuszMxQS2NmrRiGQR0rBgceUsAMZAXmleTjrknO5ZdW5zr3hv60quyC8NxxWXdg8wzCkK1u&#10;/fZUwtqySqcft1XlMARkub1Zuaj1qAT8OZQFpFCVEI2aHAWyBbUWnCNyhuOM/jzTT9+mJxOfU3BL&#10;Ea/1oZKR0LmlNiEI63k0MaAZlnCt+a5g10wwOUV/x5QY1JpBm4NwF5g+vabi1yLVob320CVqh9+S&#10;BPcEpqlxLZ5GvozCO9MxSwMS55nkOjQs+m+8gp9JIe+4QkQdzwSR5p288k/hVNFJ26KmQm3NoshS&#10;1BdKh2H8hGsUXKmAozz0Eq0H6P0ouWRmfSjvc7Ob9enfQhieOX0ovViBvucPnz2XsngF6zDXtr4F&#10;90cHG+gfcWyEwfkZyBpC8qH9e4taNz2wc+tDD6zbsXXVlk2rt25ev2Nr3JhS2ppXRMILV6+49d47&#10;71wEai3dumTtklWbVh88fig95ROLJNmc9PB/+5Mvf+vbL7kEf+e73/nqN7/25T/78pe/8icRA/8f&#10;8uC//tY3//N/+zdf/IOnz188fezkwe27Ns1ffMei5XeHYt24dfWGLavXblyRFjh3L5gbvHrrnTdG&#10;G/yFu2+5ae7nv0A5653pdnPXffxctGrx2u0bVm9bv3LrunW7tu7a9/D+44f2HT/06OEDB09Rtrrv&#10;yKHHjhyMLVOwawpZ1e4zb8zBkOFLUSsSlKk1az0PWvCNGxvaYFGrWX9XwGFdYyyoGd3oIs1DmFtZ&#10;DJylZKZQUjNDKQUfiG3dGYz4s77U+t+Fhg21qdz8tCqVoFO3AD7MXputsWGruy/S5SDhqa9jc7Hd&#10;dcofvoROh/cg/SrqVaNWx7bsA7Y1zuuiD3tvHwh6weX4PWzj4BreNoAz2mPnDt4QBg9+tZGfkSXY&#10;su/PTq+xYDmT5vKt70IXZ81S47DKd0cyOO/U44eccRaamUbLbZjdOhncJHQnP8zmfUoS+q8tbhzp&#10;+UJr+Cg10kVNDffLgiae030RJFMD0tqctuirYWJjU7b8+gnbCIG4MDdRgDHieOugGkfmZ6xKUkqU&#10;WZQvovHDi89Gffo0afIGT9Xl+qJVRsssAVcyTpUytiqYrIqzgsx0WccBY+IY6aRy8tQR96VYpGcu&#10;2EMBKx2E92wVm0Xgxkm2jpAaNXgd7h1KBobBFZhcGWcLrRuZFfYM/CPwCybMm61X1Ai6yQ7ArZTI&#10;/0bA1s4XeENXjGiEmAZtClJG0YCbrWLSCA0So2DSMmPwc0WhEp5h3bHQiKExBrzBPPldq14cuZQN&#10;q1ywyeeoeQNpNJPinIE1LVNXi6ZWMvt4MvkHas39FXDSynI0YsnNAr2I0ICCUaPkz7NU5he4slHZ&#10;OCBWGa1cpmhZ5aG3u6LEzPyuCTzdBs11WOmrGMPJyfi0pM3gvjQsgSkeQsxGtx48nCghrhib24Fg&#10;Fda0OKrzrd5FDesLh9Rv1/EY/A9TJ5RtVqIgLVglN70UK3DRFE+O3FrfGQvaCro+/kLflpEz65ii&#10;rZMUWji32wdlJFZaQdpR7b322UxYcOLwqaMtzZXHVqRtRB405fkwN5IYOv90EMugW+GCBHKCHBCC&#10;Kwzbbp4pjL6Q16p+r4w/D45EweQxYwKu8gQrIEqsFZbbuae+bk3AoSL2GuFjp4natQgRvrQtcoPR&#10;1NppLALXnElyHthfB93WQFYmnep3amgHemzSobPCxUoIZ9mnXxSszhrV1WlK4rgIq1OlubST0GRN&#10;haZjRjVL0gN2lSNLpU9Pwb8zoQz2qRPhx85GcY3daIXBKgKAKOwd7mJ8si2Rpx2Q+TbNBI45crig&#10;XxJtI5vW2zfSDc3J6qTIBtqdlLRs1hAFmQLC3peBY7tmlqZO+V/z0eqDSMKW4W9OIcPbwlQZVL6x&#10;T1wRNQXYZpRmuTmzACyD3uhmQ56IoiGInV7Wk+FQM7wZ3oxAoXVRq6aJCUHPJs/u/DfpYJtQ5KCq&#10;t5pb8c4yDla6soAA9owQXB/MEZgKh6KUcOsMNzetUYV60aEdc7XvBudWyMlQGKwSWGVmHe+HDBX8&#10;puVn5ak9pk2AgGfFjYRADaiGysOdy8iq/mFK0hh2Qp1YtISGpb9Or4LkL7I1gV95l0YjQBSLUetC&#10;UqFpQWCiYuu/2gYCT0EYxdxT/6qoUqNd9ImUdBlaF91ZGkYUVCK34bfJBWjVAq2KVIu7iBuTTKFu&#10;C3ebUoIJyGs5gZ5ZjbEAuNaw/J6fck70gKkqSoup1Dny6LWhDjJgVK8EqP2ufvsMLcMSC1lBradB&#10;zpXjNujKV7ewK9fVoTjRigBzN2La4mQKViuUBcJJlhaU0hhGzyHaqYwqVr1jlQq3GlaI2JQBfFuh&#10;rMPlZdqeswcv+9rLZwDVIZbQlgzn6sgy2MUHje55rAfV+mKL1eM3TcOHWZB5377HBupmB3BdFuha&#10;QQphWYxWzbD9V4Hcw1VX5fMAroK+YleJyWdPPZkJ/PSJ8+E45bco2EYqXAZUipVxK5R1HPTKFbvm&#10;n0LtKkvmrDIbA7jyDh1x9PcNlKVfq4pc8K48Z7JEnGjHYqhkFcq2IjaQdyb6bT+fKoHRANuINq/4&#10;Lweyckn2lu0HImsG1nJ8iNZC5SfoJ8Ys5E15V+lTSNpwqnwm72d2RgDQHJuM/EzGIMsKfXo2SyR4&#10;mKfd1jVSgj7tBKBmktpehUy8JJ5flF7qKWcFuAas5nsPnkZRnSEL7zrLAWSKP37i+IFjR/MzzW9C&#10;t6ba89FDcQ8+8ODex7bv2b3h/u2hW1ds2rBi0/oA1zXRBm/ZuHj96tVbNi1dv37BqmVzF9x9z9L5&#10;S9YuzWvlxpXLNyzf8sDWE2dPxD04QUD22hf/+I++8rWvf+d7L7kE/823v/XnX//z//GV//GVr/7p&#10;t//u2/9Hz5s//9qf/Nt/98ULT0V0ePjR/XvWbFh+76Lbl61esHn7um07N6zfsnrluiX3LZl32103&#10;XndzfJhuvOu+uQLX22696+a7F827Z8k99y6+d8GKBenEs2zjynU7Nq2NrfGeXQ8eeOzhQ/vzQiF8&#10;4khewa7hDA+fwjmZXY25ng5AKfHNZjNYaNdfFlza9IUXbWc/V/PCjIYjrgIjJd9txrSW2cqpQRF7&#10;D8rhcq2sIAkW7RObYw6Ji88YSUoVfaOGitxY5RxsXRYnDKkM8atkl3LBbu2qkupc0txq/7DOFlSO&#10;2azcM2wVLuBzSIko0eHEptCcBHz/iTZizqspK2aCdkKtpXRmCWypG6IWxUX19QFiVbHcVF9jhQYN&#10;Ba79p9KVDc50oDE+GEaOxIsEkZPfYJV+homZ9gzR0B5n5TpHgxbzvpynItgWpdhY0sCIO2tQlX3d&#10;YmCGsXtzT9IYdCiuRV8wAILDeln1VK2vs+OuRwaQAPAscKLAzDYDIEz4RgHGJCZPvtneoZyGyvDR&#10;8dLuAk89abFfacMGuDUj5TVIP0qqnH71DinByDSr31KHq8PLObRuStjf+EO2tt4ngFX6YQqxZBHh&#10;r6zRBcoaRqsTHtis9KMN6GxG0tiuCd0Gr5lpiezLLOXPxYHcL9FgwQAT9ehp6nLzZr2OdF3KvWv/&#10;FYhcovOSmXRvTzVp6mSI+0vYMuCifaNDIsiiCE7GWNy+RJDSuWpIbGsaEQY/n3yHNbf4AD/zNKj1&#10;6WfIFOhvPGP7W30qfgOECH2dqwC/Wq3o3zP8Vzue4zZNDs9yrUyb1k5PqK+q2nNhKYM00ssn7Gvt&#10;gntrFC07/2sW7SyqVoL0gVOx8X0OQq0gTzcNGGYBMXGwjwDlgqOS2dBTuNtHwzTEkBvk0jQ91iV4&#10;TDlkriGEe+H2RmYm5OcMk/R2NHHjM0hRuuqAOtzwE05JjW6luQGNGWc2iPyjs0JxJkXUtGpU9Osa&#10;Bb+krrg5rCowwXj5xRsNE0XecOo11Y+V7p6EmlnVj+VlOWtTeOCNJoMqDC4f6Jdm5UGv2PnTcfa6&#10;WDD/f6T9h9dl13XdiRYymEGCCWIAsyiSIimJokRKVJaYQRIgEhGrgMo55wIKORaAyjkAKABViNST&#10;O9hWu0cnB0VLliXbyuo/5M3fb+5zC3Y/i3qjOe4ofvi+e889Z5999l5zzbnm6prWVZfCBB9zTUTb&#10;FJFEQ9crXVJJh5XpdWGpNruXNoQDzKgW1cM/d25U9lzVBvizA5K7nBmSJTEgJybV5EQsKnYxLzq1&#10;koLaY3XRyIbP1R10PoNp67Q0fHFoWpMDCnWyBkaiSbkKi6E3rvL4TFqfNdbwWBxRom9SkmERuBYZ&#10;NiWH5MdFtYC/K2phvwBp6szUHMqosYdCscZ1CHZyT7uhgKxEm12vLLU1fTAcs9s1lFtQLA0irT2+&#10;icLuiV2XPA3WK2+HxfNonSzWqMHS1OCt+6OMnD5/SDbq6OsmNVQVzFgfAc5TXAr4n/j8sWh7PqL0&#10;aY/OpeWdrfKtBiT/eeBEUCh9iZQ/INTsaXcNbzhB5cUkVY0+q3ysE5Wr9s1cTj4eUbEZK9ZAFzdM&#10;sFsdwDvxbEMNPhGt47uAgh4kbsatSkVuoGy4aJa72fIBadJ6FlZqK5s6bCZVYwImCx0tYU2RPOrf&#10;HM1ZSjrASS4PJqnO9uFDRxdTs2mF4pbVnE4mJXah8GxT99dKQGv/K7swVGAlbLVfSrNrctOj9GlU&#10;2KZbR/gumhcWIjZ/AYrGYJILOcpV5wJTWQrAC0rsO8G9/lvDp7xSQcbgV2bvK2+jfc5QU4K+2j+i&#10;zDPsawuqS0Qz/Z49gAEN1X+F2QnIB3elsnqg1vZE1KvJE6jpJhAayCreK3bNAcN/EiXiegPYq06z&#10;mLAj3AihMDUXXh+s5mh8BCDehvcNqRAAWHS/rVO1xAlCMgLdejKNpjj8KV80ag/JgQ6fIX5ZkF8O&#10;ufC1MD4X2xRD/jP6ZzhqZ2DxZ4B6ZrKOpMNpyW/sosFXRyFcJrkv+kXh/cttaqajUVCupajV6lwM&#10;foOtWsKaV0L9Sazb4kogsVpuPY9eAZ0FtdZeF9oZsyUUuEGt+hjz8hqnoktwvi7KwzSYuu7aHgWF&#10;BYIhLZb4zX9GnBzUuv94oqCsJFC+oNbgwwC/IRIuyNSEqWSxo8wZUGcM5s4KhaYX3gYnJ1rmVABc&#10;8rcNYev4ZIvYAWXtvKoI2SwCPK3daDJe+XbkwRKwmYU56Zg14wOmZDxjUWmxXOvohVMCPQNNya+p&#10;F+T4yTkllwbUQQHS9bexPjfMhcMmV8zOvDOwvo16w6nCuJ48sT/qbcne1hmTFzn9bIjW4FV9iYJa&#10;8WRK/5tA1sf2PJVy1vS8ufuRh6IKDl5df9f2dXdtW7Njy+ptm1dsWb/h7u0rNm24Y8Xi25csWLBq&#10;ceTBW3ZuiTx4w10bHn3q0YTX2eoOnjycgOx//N1/8ad//ud//w+jqDVlq//xP/95fJiCWv/kP/y3&#10;PW/+/u//9t/93v/2z/7Hl59+9ujho/seeHjninWLlq1esHHbmnse2L7jnk2VBy9ZOf/WO2+88bbv&#10;3zz3ujuX3D4vFa0rFixcfufS1YuXrFkSyLpqy5oVvtbdtTlWTPftenjXwb2BrI/ueyo/RCEcyJq9&#10;P6g1G0ZaUwavsjimCdDJwMiTGYrQnrRjtY9lpMJN1u4/dtjucEDWwN2KalxwMSfoVt2sLffF3mvV&#10;ogAkLO6n5SnC7zScjMCY52rg2LH6k2ymQu91DUssg6wmiuqUHLwdxruZ9Ru7MUch3N2oex6ZWnGa&#10;qIlkebO5rf2zTkOC1Ozs5KrPulYVdOFuFjJKbiQ8maj2vG4wXRTaNHCLe/19kqODVAxIo4EQhoRs&#10;/Dlgd2UjPGLrwptRS+M5S0RQUDSLmyUTCOU7sC6v2l2oSZt+mdHAUmg2+BUX9UkpMO46QslHkr5q&#10;p6tDM+gseKvmGaFXIWtP0jQz1F9p54YvRUGGC4NGsF4L5bDorgjQvH7uAncTZ1qzxURa8r1j++di&#10;m0EYni61RYWiLGFbZNi4vNG2ydHyaYS/8lfc2b5KqHrazZFznoZcjZuZM0b8qArR+A0/ZExTwD+B&#10;Sz98+cXXqCrM4Bem9jj8p81vm4xoL80GqYRusG2I66gRQg5KNF9ULwYuFTm+JZcm3IWNqfi2/wlv&#10;CXIehBs3SJk0wPLVbGOe1aTBLt1HFGt+ZMrCVFaHjK3j05vVn0u4IfHVwBaLIJlVu/JAupZrLXqs&#10;AWyuWoahqIk7SACtHrgAVf8Vq85cAQaBjEeuyBOFMLRtrrF1sK1gJOUxerfCTAISguVsMFPqzNAT&#10;SieAs2pVqW9hbZ/NyUylWDF67LZpUcgA6yIXrfavJuTOillAX9Racn4AA5sMdUp3quTqYvfFPRpz&#10;IzcityApmDzaR/OidlerHoSO0vXWOvJzUza5rkMnjkSnIDYj8UGfUtGvAGPceh4fKVxAyNTpp3Ri&#10;swwZB5oY6Wialw8pEHEGLFu42FsMeRvgNwhbGb/xp0LiPAgoF0zPcU+t2eaL8rMlxEpzhyETKQzT&#10;eYhQ9OBpbSHJFBbVrqh1W22thH4/1f/DGNsiqEwjj+Ek7ugj6UNNY6ESv1rvkhSoEVq8l154Nelv&#10;0hY+pzytSKY16BIbV0GA6rLlr7HRknTtYz6aQvdKuUCp3Qm0d/mtAjbFh8n9HzWFOsTwLT7P8b2h&#10;dgKrJYHEoH+CKa2/erbRIsacWJ+4kpBdJ60JB3nmQRZ8Pv+CFa3MQJtwulu1yzcQPTl0uqrQ+FSD&#10;Ayo8aS7axfwFc6B1abJ8YNjpd10ds31UcffbOWz5PbFW0xz+pzZa6O9qvz85U/T84Qa0kC3cYrGl&#10;fANGfUwPFch9PHN13TUYHJ61yhDqwIQwClrVHJ+aYXYKErg2Z57lUllAxIrZrYCdcuCBfD6n7rMK&#10;apBEiqVNrJ9O3FLYkw+2C6vFILijZ5SAvnDaqpQz1Kozqg2eONIRYzBKgplCzUREAxj4aPfxLM7n&#10;hLv26vjY+swSX7X/qbY2v8yMSh1WYi0ceqvosa8yYW0JbSukyhAYX/HtRWLCVCRmru15+vL4T51v&#10;FN9accNJuunQS3mmTCSIsl1tzuHA8aM+s2QE6otJdmAiZmE7zXEfk2ceVlItcx0EOIiraKpMIHgP&#10;DbCleUORhx4YASNiOnAaTWhUC4+XUzffLgXC8AavRiGcB6dmv9XElrgyIUVRK2pn6Eeuq2xk+d6B&#10;orUxgyBVG5zxyZ/QjaZ+EsYVf92ZLrfI1nnFZB75Ncu1KoC3oW7/CsbDNUrUOrrXCLcsDQVD1Uy4&#10;jsGoU3VaknDO2cJjc4aTbLvnDHEaRhF6gKsQ53P3uR3OZ/OwlK5kZah/stlVWvhwi3Hu7XNBKVBz&#10;FsWolRDn/S++9prYlYFKyG3SJykweFoKoZ8J453BF+7pflzlaU4M46tXX63xUn2kzrz6al5tSAuI&#10;ffnlEpkt8VUknDUTSFUKurmMIlJNhgGYrXH18qE28705hwGYA81kWREJqxMeqDXvo9eQvDD4cNIo&#10;F1L3CwrksDMGUkK65q+F10GqKoEpZ23pbWhV2FTl3baQAfT6FRD9in7tyaN+uvc+39ui3hwqxaVH&#10;NZ6CT/c2oyjO5MjP0RX4RFVmnN8cCa4g9UX2q/R90j+0D6rFlspvocWQdsjIIw+WZT114OTJFLJG&#10;HlxVcChWbZ/wks5/BhXn/u09Gr4x/kOpSD6+5/DhkK5P7N/36O6nYsUU76WwrDseegBJ8D13r92+&#10;Nah19fYtyzevX7llQ/q1hmi9bu4t1869adm65WFZt9+3dfPdG7bdu+3g8YNJG2cbPpr1/KXn/9X/&#10;+b//57/8y1nx6l8jD/7Tf4c8+Pf+gp43o9i1jOtf/tVf/G//xz9/7bdfOPXMkX37n9h61/olK+al&#10;582GLaviHpyi1k3b16Zra1DrTXOvy2vuwlvuWDz3ziV5zVu0csGyNUuWrl2yeM2SoOgQrSu3ro0b&#10;0z2PPfjEwT27jx188vD+MK57jh4MUg3szI6IJ9ORg8GfsVzKICAgCUB9Jug0HCzuwVkTeYkDs55O&#10;jsFIZPG07BqnCqgvrTXwHC8nmbupfTYEZlclVdxQrHl07ZdFXWtTp72hpaqal5IhhDvt9l87pSz0&#10;2sCQYzMQJ3drQ1f2JHkG9rkCVwsULa/1BdKbDJCa8pihweKcBmElEgWZrHHdHdkg9T1rrNy9sFle&#10;QekZvXaIVmvrImYjOCjC6b9u7aywSQCTs/c8DR3Imal+txfO5MKaj8sgGa2OA870zEgieyZNJcqK&#10;jIsdkNsR45InbY+QfqDfxlilo3ModX0Mvp1mRgPMxvqW/RDbifTA7eUBNAWlbFUehjCodiATBaEs&#10;sF9Rq0YdoQM8TMAPX1mhpg0DiTVNGRTW4o8CQJ0hvZlusHe5gaNBWEEpGYRZGNH7q3h1aGgb9BTq&#10;57AJUoenTo2UR3MIykrLQxa95Lt4WE6hliwabCCrnA+DHJI1cmWtHGvU7kQFevHXqYtGO3bKw9tX&#10;TW9eJ5sQzv6oJYXEFdVFUx/ryBPQ45fjOxU6GsbxsIw80Yz6KHjoDWo6STea8mlcxehqM6of4Wyn&#10;dAB40vh+RvujuuQ3Ul5F+FX8Yp/mDJf4JeDurZe3TxQLRrVcFm6zVz1k/IR3fFEBQ842VYuRcUqn&#10;tE0i+Zei8WadxMZUzBJqDNvPEiyDkyETREMUPtXWFzkyWYl8ljLC4cNBGJ1C/dEemclj1cPoX5Jv&#10;V31A+qmYPFzorMOqGRnSB7mugFh9fYnCU6sM0ms/z2GH0xNmUQI2J2TnDV2doFhpqDOVJ7RsuCLk&#10;ei81xRC/XJqXqAOHSbNKudkBEcusQatVppRNMhMG6msbGHlvbvrkK1NYmOyAfC+Ysx/MN3ZKNMNS&#10;3UTBj0kTOuJIiFE5OcsVsu5Z3VqxsWlE5n8Xoubj2gWnAt1efu+4U/ScjMJHJsOb9+TalU8rqqcX&#10;9IuJKxLKAyZDt0awnZdMFw9OKS/TH2ROU8KKOVkhbtp9Yd00fKr4Xih9bhbvFDg176NnNVuPLmu4&#10;JLiYAG6rstZSbqSuXFj6xBEx5zLt2El1vROV4ufmqioPbtqoCThRK92w8l2taK3tQtm/1G+X2YPl&#10;U3vSLSPf1T3IsyrX6kLk+Dc3ZzbBR17P6j6q/DC5LZTQ606qRhRs34pug/UCgxo1cYu7g5f2DKAd&#10;GUATFj3DVgzlzEtNc0O7QppMLJZW5VHOmS/KQFUoWxPHPqRdLVWUMNO6bqvnYhYBQk7HvgXU54NZ&#10;lp7sZJUUJbISuiSGSSSTzLUpV9AaI2YNvI8hm6Buz+LV0ZmG1G2DSS7zdc6I7MtcI5fZPbQ6ha5L&#10;DWm677jptIaIR6DAtZn6Ge8q3dIC/mYAWZ9VBQJTi3jFgaTyBTMlCTlyzvCwrRwwiK6VLteSS4PE&#10;UziqMo4SlRfC7iilLNMFts+ZHDh5PP7AoxOE5EGFuDWFqVyRYi7NkMIojPPxT626hIG08LgwqQFe&#10;XsGoGflwhvFnSuIgsTQI1pLFhnDV5XVMVN4ho02cnw9qcQK5OuTr3mugnf8CREM2vhbUlC4sdUon&#10;Puy/LeAsHd2iZSlW/qQ50wuHT2Wdx4TPBFPmQyJGW+N4tDLkAEVaSQGS88OkaLOi9fnSvKOqs9C3&#10;5sBCRBS5w2DJu1DhavFUvX+HRZO/x55Wj9iWznVwirp7rxVODxI4v6nYMPeOUM1LkLnBt6IfgSu2&#10;DpbRs/Vuj5bjB3meCdoi32HDl9oLA8pg8gLxWllqS9WKyUF8han57KwDrYEuv2znVGyTnguwynYP&#10;EqwFUgjIlnmWudVYGBicV0jUKluDZivmnTyrgND1ggJCI+GOlCAreUaMvq9zTtQSyqY1hcs9laYK&#10;cpQKmhX6RuQNewvAsy1P0CkuSjDC1SWDTqFbZVmrHy7pmjPLKZqrg031nnHbkB8oFZgBZmpZn8Na&#10;SgZVw+HkY1QIc18tgh3crL8pZI0FNtWtNePOUuKdcNqNxWJKhrXWESZWHpVK3/CrrWUlH8CpMqz5&#10;OeNbPhr7LD4FnYgb05HDj8c9+KknH3pyV3q0BrUGsm5/8L7N9+5csx2WNTrh9XdvW2un1kVrVwa1&#10;3rrojjVb1m66a+OO+7Zv2L4+/x59+ig2G2eCk4+//Ds//Ld/8Ad//bd/O5MBRx78h5EH/8G//YM/&#10;/v2//Kv/8n/TB2f8Lwj2z//Tn/6L3/2dMy8+ffT4/l1PPbxh84qlK+5YvX5Jilq37FgXbfC6zatW&#10;rV965+Jbb553/dwFNy/SgWkpquCFS8Oyrl6yfP2yZSmy3bZu7Y6NG+/ZctdD9zy294knD+7ZdXDP&#10;4wfhWuPDVPvfcK0Hjh9ORJ5dxxIUG3a11vf48fSwVV8xCjZYOnknBQPm3WngWchqtUCFTIDYJkq7&#10;4KIYgTMne1eXc0TCeb/ppdZ+ZM1Sm1ppPqnTPIFZYvpgF8CUhGxiOyuUJhYUsLmLA6fZe8aXssF0&#10;xScvaL7WXR9qwsiPLa27fsN3d4JB3PX37MGqa7oyNunrVsrDWUBiDMEv+zMOllNOfRSCTgLaCrcK&#10;8zJKJFCldidbhdYatciNlHONIgvVJKAkvrTKRGeoj0XjWoIkWReD+8IGEvDqYC12HfoxerLxJ7xh&#10;p7CgclbFk8VjlOER0OuqQlKAsKP4syn8Bp3FzwnvqhAjkhjKNI9TxyDZsJ4SH7QGrAYkTR80PR84&#10;IczmmNVU54QbDQyQMxE+BtCMvISPBphV/JaynjmU2MHPqK6FykT2DhQBaLFfonDH1tK1qdY0116i&#10;QLiom8gwvBlM8oj+h7hxSBwnjSjY8qBC3zJUmeeGeuQUmL1TPeeEWomzTe5wmYIitNP52cpMvbKC&#10;CW2BW22wMJuo1yK6UtCUY/VUG0M3fdMx5HufS9flw3sOH0jonDC6hE9Bpu9BqgqphdC3xL5JhKpG&#10;Jb6KY5Gsq+CV5ZCGkusOPUvnGx1ZCsV1W01c2DTTibjODErQTJA8VbsiMVedmZa+q36XFSyMgeUr&#10;mi0GNu5UwuqMLRibrmKE7xnPdiIlpJ5UEgrpVWEYj/pEjIRF1Yl+9UzDOex5q+ktAhQ2dIYXFXAX&#10;LPqFZ+aBzSMADTtMoXuZTdCEZW26p/rhwh473MBvH41BcdrqUChOl5fawwawkYnotytQB3SVJFS9&#10;OckchlFcn5ECpAGNnn82Lln0ax25lTo8gV3Lmbe5wix/kU/NipNrypVbgEnvVPDpU8+SmAU202kI&#10;76c+W6yco4xQiYopPNfwRnXc1iqfnTMDBDrmWiFUekBLni6koNYMTlpbPf1C7h2+zRae0IUI2EMZ&#10;QmSW+BL3qjNKViRa528ha9ldJy2/IVnj79FhtcK8ZWwi2Jnawp9Z6tUejyF1EErRTyz91AfFvOog&#10;eViUhIKm4Ugk1Uqg4Nxnqpyeom7zgy31dyVkh4pGhhMAAP/0SURBVOJZsAWOOxdPgWWQ7MtNTkVB&#10;gDKZB5wINUt01+eKlj04Y5h31tDB77Lj9xgoFuE2qJMcowWLu7ZzXnjfVGxVlIpgRxjd55Q/ncOT&#10;/OdsozehyYJQlM7y67binktupQ/4kHafjKKtpB+3ibzGMHFs/QUjoJayrdHNwAozlIWziFWF0SWu&#10;kNXTQzNJ75awdk/Tl9g9keywu8/oUN3FBD9e1gQSbe5rw3kBqNl6VCpFyarne1nJzaL6jSNOaLJs&#10;VphqdmaAwFrgttqwkU+4xAalSnZl9U3u8ESYS2oshITQDrp160DOlrhIEjVBV1BrC57L0kNtGY1P&#10;DC3UgjW9JBrK8nkfG4PZ8QELSQxcyqMWRpqI5wTIUwgpQzkefuZkhHilNMXzAMVKW4HQwyosuVQK&#10;TftXahRtHpkyxRJuAjPmjEWeAi1fM8SLIdNU59mQr1WsPSw+OCouC8bCGU7dawuGqYDtDwBjY8LA&#10;QvAIqq5YgSaLAbtYv71MA8lS/pqXIe7k84oBVcpo1R63w+LoN2N7WEm+IDf630wItmAVSfbogAr5&#10;J5gH/uXW5M3DlulMmFWqSWXvODKFmZ5DKV/UAVafFrhWdZiHN3F4zQJ9FhDoFavL6zKxc5z+qeOf&#10;/6QMWL6Xb0nL0mejeLJpy+iCQ+BaMyTAl6Rr8SQE3tNZ5XLtjBLdUqOiVd7cC6wtUwBja1brc9QK&#10;WK8X8rK9ZNvrNV/RF9wpIm2/RaRqqSkqawtiwV9CThrh5M0xas5f55wo4LQzrHZK/LYcd4feByxn&#10;lqtNX12+skdsSyKqdem3C3QOKdyyWhpzC1yB2ngppTkSV95qXW5tG8NKjscyO6+TfZDi5JTZLK9b&#10;DBnmM5/NBKX8leVykMjYjtl4t+A2n5KYTfeak4GvqBqyDWSfBnLw2HTGdypIuHMhpVL3nwhY4ks7&#10;CKqguRx7tzJk+2EUs80kA3EykDVtS+PGtGv/vkd2PxXUuvPRh9PwZuv990QhnNLWNdu2pFPr2h2b&#10;12zbtGrz+vkrl3z/thvnLp2/Zuu6TXdt2nbP1nVb1973yL0lK/DJjDz4X/yLP/z3/+Fv/27Ig4NR&#10;/+N/+Yvf/5M//Ne/93/9wR//3l/99X/VqfXv/v5vf/+P/vUPf+fs088eOXj4qQcf2bl4+bwFS25d&#10;t2nF9rs3btqGNjg+TEtW3HnzvOuiEJ6/5PZlaxYvXb1oxbqlazatyr8LV8xftHrRkrVL125btymK&#10;5ft3hGh94IlHHgW47oVxPbI/G3P4hCTO9x8/nEAkC2K2uuwlYVkNN8PeZPMDSdohcNiTmhEA0gBZ&#10;bThWrDjhVQJW8UMBGFk6t3BKRJQEt1krhHlLnrotGd9TC5FDmdx6Kf8ZUBdB/2xN7NbimQwuEV5F&#10;8nPEvgKViqz4d+rG2ce+eX29BFsRp1iXFSRpb2SlBYHG6I3sx3FIolu2Vz5fYIBGoCh3ho4qn2t0&#10;gvrUgqL8teW1JRuBl3QWTf0wbcSqKSpU7ikZ+g9qwgaDEA5hn+RA8mShfmeHG/JFwGouFoZKkscN&#10;tQ3oIHzsXKLUpGjBJbKiKTRpaqcd1aF0bXhUpo4G8Q5XpbzljqbBlyo07NPXlPC6aFBiSkbL1nyc&#10;j54xJQEmQgaMkXMz3cBXv5BF3H4w6roZf2I+60wKyymcNm4uDsxL9d1QIdZ9Z1LwEgE07Kvy03Eb&#10;iX8RILfG9xAKN3IqDundH+hCANCANWMiH4VitoalTgbgnIDcppGi4pxn7gWB5mjtwFzVwTiBJtpI&#10;0Ihlvf2h6NED6rpk/NSSB2ADSRkAmIWOSGqF0KOHUHFprsW7VhzbR2PYn3TEMv0qqWhDi14jVXwR&#10;tU5iVxCUZktCVoCrwlFcbcu1hl9FnGnfl1gllZ8RBfGb0Syn3iRT254eigTWxNeVERrifKWDNqUc&#10;IoU+bjnmLB4t8dX/bNltMVjOJ5dT1Colq+B5IhVBdPxGT12rPVkcuI+g1qar+jgIZRum91bCbMPg&#10;5Q7SUUnpu8i8ZcbNHeQ21RK55dY19EL9bq1v3eDy76HjR9R4h18lm5OR8a88Gs+Fp3151B+Ga82N&#10;wK4WB+yswMBXAWo7i4yXoW3r9zpXzQYO904GoeLVTkLBQ1vLwM3OaPAcViqsNmPMyRwKunJM7+KK&#10;5j7qt9R6BBax5jtMaYFay5UxSwVgxt+t0CuvOxzO8obZM17PuVnaawK3A8RO0wD86e0o/M50CvZg&#10;StC+VceyZm3qPu3dRKOuExV4nqmi+re31UvgQiwaotGXATrj0JF0qgzit+/3iWsyC5AvX0pigtnr&#10;elX+mdKYkH4CuQJIVtqparRM6VjSJ+e8rrcqyYewxQHMQxH5etdGWKxK/hrUurnwqby42KEeTNod&#10;Yq0Iqpi/SUAXh9etfmQzRw7UlTZjGC3VsfySdUMpEKy+vZRGjWVTYKMT7+gJ3MphiwBBIG3KUpRo&#10;k+0hH+3N7Z01Bcadmq3M4OeRsU1xShl7uu9ygXhY1PuqbCdCzUILOn+Ye22MwWtqYNv0a9sFuWyS&#10;nHK43Lj1WW3yKHXXAnt7uZsjMAcxNBHewUEst5SpGmOLaFJrd0RFWJrTVKwkxT15TXWh7vNYcqyB&#10;aELWwxYrKnnlB+PMjDOy2M7bZpFM7sNyGxQ9m+AWLRv6NXSF6toIzHI5rV/o+JSfr4mXXUCHNg2u&#10;ldT/EKy5I4PHBtgbXtABLQR4Q2oLxSooVRR98NRxSofEpSlYZX+cHJKM2WBHQfieBuBQeGkI51Ng&#10;cxCRAiCtQLQot1W+VbEWsYul+XcScstVULxqX4Nau/ssID/G/mN8Xc/WYA+kJxIm9iuWU9cJJ5Hf&#10;0//Cmk+TF3Sjkc1ikiTUDz+cf3OZQfL4Qk2zzuPbfrYtQjW/jUr2xR++FrY2T6jfiBq29kVtQlNJ&#10;belWXaY8ef8zhJmAENjVetEKrQmkLVEU4TOAAdI550wSLo2uOeazHMZ2hOoSAetbk2FTACY1uMyc&#10;niSz46/xUupvR50tGBsDJGWPQFwYYys3W+mKt26tgEXFZRBbtTv4ZKFZ5b6BgdBaKHvR8EIBKmVF&#10;uhvg+swze48eDRdY0jUXdY6Fln+e9XCpz3Dxf3vw9Ouoa7Wr6uuZ6+HZVQvfIulAUFXOlLMGfNp/&#10;CVzX3kSBqYdPZVXSpNQCV12/QLA0vFH3mz/VKHjUMXs/zD9R5vpMRgcoa58o62xzL5HvJs3AdLe5&#10;rRO0TsJ5c34o79pb2/rYwxRwS47jz0Rzp7Jh1dkHFylRRg9sOWtc4xEY5+OjrY6pglxmBy7FrrVr&#10;yhCHoc7P+44eeerg/v1HD4VuvfexR7fdf9+2B+7fct+QB6/eujmvlLNu3Ll9zfag1nW3L51/9S3X&#10;3bF84arNa7bs3BrUunXnlif3PxmWNX3kU7z0zNnT//x//V//5M/+4h/+YRCqf/8Pf/8n/+k//h6o&#10;9V//+z/9o7/9u3McLPLgv/7P/8e/+V/OvhT12IE9+x5Pn5s7F99y56KbIw9GGLwxkHXR0pULFi2f&#10;d+Nt11x703cWLr9j/vI7Fq1auG7LmtUbV4ZljTPT4tWLw7Wu3bZ++wN33/vYgw8+8cj9KWrdv/ux&#10;vU/uOrBnb+TBJ4/Q9ubY4cDXfccO7YuBcFrgRCes09KhE4mfqCxlHSRxa3YWEd3wJfMHVnPcmHze&#10;9GRj+cv6ouiXEtnudvUzIJnnhmRujKas7ElgThKBTSPlDcFUeXVNnMSfLNkkn9p31EKURJA1/yjk&#10;K53imj4Ug/1IcU7hmQzA0HYSR3LCAJ4ZvcBGa1cDQk8NeI2QCNPz2ZZZSg5UKMXRBLHnun0U+E0y&#10;S9tI2lB+BrZrnJOldoqW+LhN6th9Y01J0IAZTJkxgmlaHQ7pWj9VRTT6SWqEYuQjdByEwIhjbPml&#10;1z9jPsxXkQxlh2D5q5ket1i/fkeVG2qGouRAfmh3EzZpCbpCbmuTKiobVIBxKnekdATJcnsScihU&#10;WGqGJWwpnPN+FQnbFOfp5zKezi6vAtBV++W+GrdBPjiRpi2wbYRAbiVpywXVZ2vkI7RKtlRvMOqD&#10;opyMVfP+8gwNhQkBzwK9AloiQSxzO0NiRO2679gQEvJq9kGJkaYwKM0yvEbNPtEdEDi15srb6vJl&#10;BqRQHxhZtFAIGhGyCQib0OQMdcauWLfREoMsNJqCmEYzbqLsXqOfkOMDvG+WZOYNUzSO5FWApAic&#10;kylqtR8sdByWSC/D7Reclygj9h2NYfHWKvVqBywkoPAALZ0VyZdyMZuTNSSOHW2JQbZiUO6TCXCn&#10;llmGIXIuNiuA6V+d3oObzZHbhsSQnU+RBRDGgHCEmk2K0acxPTlGZWbv8hBcdF518Av8ZsIBDHgn&#10;uyP5TzTq8pzWP3srnxNL9zKDWiHnA7yzyuUhSkMsO3y2pxEUunUN9U96NtPnpaxdJFCKVPOpoNZW&#10;vUrUMzGkiJVJ2wC2E8Bs2kjl6CkyZl2LRXNFU00UJ6lOuKbEmVpc40yqWpemjl79pZ594bRFkhDm&#10;DiMCgQblOUIxamLrrPaHktkkE8csPaWA3+wJGa76NpeU6xHqmFLdbNWkXd/kh7m/hVUtBW+Cpiix&#10;49zetq3uzi/JHUzNZq2vbk0a/7Zel8V/ElMMP9iRp8hVBCP5gOsoVsjn7OIbpy8lOdIR6MRzhsBh&#10;5meqJ0RH/glVRfNiing5+YonO25Ng1Y5MltOMw5mBFrwD1027Aaz07WfXwKVpzEINdDkIBnMId89&#10;t8F1PRz5lMwuk0fqFzB5Qnuc56vpP3MlQ7GSu98Z3pXNsaokpFICklw+RzwjgMzRCKqVzGOzrpx1&#10;ulmk3rLydBeGd9XJj4+PjBI7Y0vQvTt239GTCQW+Vam5fVDxUX2XodWcX/qRJIgbJXkHep/62Yy2&#10;uxjPfrOTXQZbmFr+0+UF4lpNVpqEs+lkWOpiZUaVx7kJlyZV65phNa8sjkYeiYV2H07lFD6RzeYY&#10;D7A/NtjoQ9SFXfmYbCpJVcBq7YigGZ+nAcxArYJzq1iT+8BXjOlkHp8nWmrUclYeIrXc5oBMYYw6&#10;anMcXoh6sagRK8eNJk64Ir4t+TyLi0g3GPAQa6VsO/0OJ2wj2KuJ0fPP7j9xLCriluaWcijRapxD&#10;qOZk7nDRS3KydAUftpJTsDqo18SBZWtzRbDNT0t48EGQmLAz688o4OQEKBADBJZL040WIFfW2px7&#10;tJ8zp2IAsJs7wUzegCB2YrBSDgp9Nbkx2ZxmyLaNDGkW2u6ydVopTJ15wYrrUHoqJ4a3C/1IsWjb&#10;rk5+S7lkoJMsYF/oYL3pBY2SZ3CManRbzZs17dy4Gc+I59EHAX9aoAfYTnrC+2sDdkS/g8KR1DVh&#10;YU0swI+iVp9EZNUSs8ppdTyGFLX4NgAnODP/6jKTz4IPK8MG0BWEI1gA3NLSRbpYSTOuvf2huDdU&#10;Hy1eT2ZWw27OuEC/7kwqVPeIWgtl8zhQklmavY5CgsfSh97lthQCDFsb/MKcCo6Hu9LrAKczDNSa&#10;+/Hq7/xOoCbI05f4mO/LvxxoanVTu+BoEnSOghEOsLZGFA9h8i6Q+2ig6cIawGP7mWZNZFPPVC2c&#10;f+slhUYXmzKO1kmTP03q5RcjZ3/mpRfzV5rW5Mbkqc4aEQSb7R9dX8hYnsasjLlteWwyHa2yaKG5&#10;ulMTXe281JG1UFbhdcTDugoHsqLzPgnLavOboweOHX7q4N4Hn0AeHMgKar33njXbty7duG75pvWr&#10;tmwKat20c8fqbRsXr11x3dybvnndd25dNDduTCs3rdq4Y9NdD9x94NhBKzTwoswKm543/+kv/3om&#10;Av7Lv/nrf//nf/YHf/LHcQ/+T//5L/7rotb/+z/82R/983/1z5597uihw7sffvT+zdvWLlt1Z+pa&#10;Iw/esHX12o3L8wrRGnnw9bd899qbvzt/2dwb516/cOX8tVtWL1u3dN6SuTff+YMla5csW788ROvO&#10;h+97+KnHHnji4SiEn9i/O1zrniMHnjq8b9/xQ9l34yGcWpFDMRRJju3kMbDrsQRP6IvUKxIEJ4zW&#10;YJ2UZFerScJK5EFWUuQzbdVt883j1IJ+bC3ItQy9fldPU93xS6DsRNTKqt3kWUUUY4pPnnWVXU0M&#10;SUnC4UXUI/fVMKvitFGKI5FVpZOVDEhtSwhYOoLHUsmckaqfRLbdlgzNSyI1xkIUzaot6NWK5vU1&#10;tDCEsBndEScyNu+Z1Nc2kpWnqjSxRHH3P0TLusjUl6IWpgXh3YGs5yQOGBgJw5swaTEOQVioc2xb&#10;NYwDNrryP4nncqVJB4S+rkFFNd4ZxppeGm4OoekEGIYfrDHBiJOErM3BIwsPYM7kMQVAfOBFwWGC&#10;Wg2MZNtkbiUG3UfbEaF/5UZYYsQ1UiCqgy4Ypgq3kSxgwvSOlCrP+NO50VI0qitj72xzGtShQ82l&#10;csatkQ+SYshmDzyD8ppCEFqbUINtT0XD5Y65YfTkxTIqXYliBQ/VhGOZW/KKZHl81/TvJSybOlvQ&#10;x5iRAd218NW4cMQ6TEvNlju77IIzY7M1uzaILBopMu+3E5NJIxTHltW3Wx1PqMV1PB1QfFo6V7jY&#10;IBWaZbRa4T4KwgE2pRY1Zz6JZxINPMHnErNhWlCkmyhBUenlcyubySqAb/WdVXMt0AUjkcggLqwx&#10;TItyaZYLJlQ0W/a4r8L1ktgzUDHlm0rJ1oubkWzYWr5iyrNYOpiHQuIo76lNUWPZzr3+kpLCDGPu&#10;15SV0EIp2Iwg0rJk7lonA8QaETN1oWYKhnyai6o3mJ5bpWSDP6OIlmW1OjGk64kj+U1+CDeLczLP&#10;SC48ECjpuWTNOWYGU4QPC9rhZQDbJKYSgBZ22kfHdaBWVRL42BrDthlJN9g1xaDAuMLa6a+tbu16&#10;1XFW9SrGeJoODi+cqTDBN4BndJrp+gOegRMDf5I9JJNyJk5Cp2t0ZyVFazVdPUZLT9szgHUVIKA1&#10;cM0kZG/RaXW8/meUOO1dmdlSh9tcbL6UNaGNcIoko11KSoVHg/QKNTiMW0esHW7boWSSBzcx5BVh&#10;4FTgNNKR0ozNIfYxrAK8O1Qzg6hdJjayu0D7SKtzYQWb8kQmj6R9LD9pYYLdqmlkBVfc6VcIN6u8&#10;cNdT8StncvBEtkt6PFbXw19dIkb2gUzf4MMF1TwLPhpur07ySlrMrbRZTilQbl+b0E4tylxyLe5t&#10;vqBJWGdXc7vyb6qW+GUTxJ6SbNVo1qJLk8YTZlpZKCbpUGdj1ufKMZp3RpZMW2O1A62Qh+UbWyqP&#10;ZI2CWS6ohu12NimZh1IXuCsZa1p2CLuKUaeKGAA8p8rAEjl0g+ANJmKmceMpIFoQpgZwWt1mpWjI&#10;xvh9HD4U9rKnURFTpdQF2L3S2aEmpKc2uA0ykAcS8Ra1TlotxfnajzcJ3mwOFzKZ6DYh0oc9CwXr&#10;vDW3+c/R2hcJaJOAKKoK0SuX7ZYnJs95DnWScdcIqxoLNUzyUR2OQeCrRM4iQNWhJcxZePMnYnjn&#10;gDEDouUSy37j82Esa5/ZbxG9j8LRRIBorY3PLQcbN7GrSr9LRKRSUqJPnS3wr8FhY3hqbSR+i7HZ&#10;TJ2Khv3kC3qeM0Tt9BhSiJYN0n42qmAthSvYhlCVDysnnB+CBfAQavVi4A+Fr6DWakgRykZPasPV&#10;kLcsmpr19IRVg5f7rSIVHFg8LETkNWg8vy5v7jUCblumezZOtxQq1hi1+vZZQ1pMuSQ/S1nbMzaF&#10;Cah8JSeqUFDNa7+ZKmqp4kQq/HTaguw7diyQEoqVpjC1j84HpRKBvgkqQtUOPhbQJAodcmjzCNaT&#10;yo6GyHw68DVjNUpQO1yYKOH2lL4tKcwMfQUKk4/1BmWEKcEFtYJXnwMb078H7J3bx/mjEI71UbAl&#10;Ol7cerkB6oEFuJKr+diLP/xhxdYW7Abuo0UuG9kbkDNrO5xiVH7GiBgH4IBYmPSXXjrz2mtNSxSj&#10;Axrbtmiqa8U5SqQKaGzXVknU4tKcZM2Z4KbpNfzKi7/9Q7THYWUVWtRIKbLhdpFicqgHzno6WZm1&#10;FxPdbjJqzXOM+5H75x3KnQhq7QXC4touiUvWk2nvsSPJroV1jBvTA0/senDXrp2PPLLt/vs333vP&#10;2h3blm1cF3lwbIRXbN6wOvLgrRtDtH77hu995au//NXvfO17N37vpttvWLJ8wdYdm5/c/fjxeAmm&#10;ocuxQ6/+9mt/+Md/8jd/M3reBKP+xV/+l3//Z3/6+3/8B3/8J3/8V3/1X8mD/+Ef/v73//D/+mf/&#10;wysnTh3Yt3/Xzvt2rFy7eNGy21esWbB+88rg1aUr5y9ZeWeI1tvuvOHqG74ZA+E7ltx2+6Jblq1d&#10;smLD8vCr85ff+a3rvjVv2bxFa5ZsvmfrXQ/f++CTjz745COP738qROvDe3YFsqbtTYTB2Wa0Dj6a&#10;nwPUs7OGKAj4wU9iNB+DixNLwIS05DW/aeBSyQq+TfbFYsXR4tzkaMj5p1WYqGlRD9zgcsRV/l7E&#10;qBoBJTkZo2ppqrlyAZKjGD4T7MeuyN2lXNZH0WYTn2OjbQa9LhHdkJocrcpoyI1s8ZKP2MxGgDph&#10;vMa4/RZ260kYrId+s4+VNMvKTvZ6kAaqrRosZj8rx+hXs/qXoOCsjN6Mt0Z4JBgYSKDoMQdpSNeo&#10;vUPX6MS4h/CCeJpCl2ISvsI70kw5V9Qoobtdfs62Hcgajzi8H12sTUPYere9KyeD2Z4zSjZjl8av&#10;lVASVlLIV5jH22ob05iy7sFFsM0yyJAEvFWGVOYtRBYzJ+PTeJerq5Gj/j295NKVFiNBEY97IVnX&#10;biV1/+qMyhtsYZp8Wfbvkd0oLG8k2lf7vtYRtJjEgi7uiAxMB9nSrGfxxZlgAFPaKHnQenLLMR4/&#10;QvgLfKWyd4YEivB7QCggAQYAcqipubkOozhZI5NciEagsjQ+QfS9tLdQY9wxRQd4YJPOb9Rv+0QY&#10;spCIeTpl+Wj+hY6FGWQBGvJOpWtDyltGq/AsP5TRCoznzWcI/WGVC3tqmDRVgHcGFsRWTgmYnDT5&#10;AFfR+Aw3KpRF/t2KNWGSNZneFLCuLE0WovIeIszmoSiEq8W3D3LqpiDhJdWpPS6Ry7SXa6UuaJR8&#10;I/0YPZnrgjZRsvneEpLo8+vj1Z400TOri544SQCquonM1aTwuL/Cj1DfGCzlVbKdB1liNkWqmcAh&#10;WmVyqAlnbufkbbfzQnuZkswaUmF7LCv8HgY/PLx133ESstDZYAwAVuGrSYfBQmNGjWsR+NPFkPnJ&#10;E9oGsxJo3N/RLsik2+v8kExJ8PE8FJHoP5cIGH0d1aF+e3MTLB0N2RnbIR8YZZYihyYQubl2tweS&#10;KdBgSe+9zsdJiTr5md4mDbti1LCXFMPzSlWjxNb4NwPujeAWHI3qYfRVZpaqBRj1CCRBlAOgEI7k&#10;0iY3PfNpbliJPXGnfSKqnfHB5zEkC1kiuqDaS6hGY1pIm/gbmGGWajT8YM/iltnqJmPVikRNUFC1&#10;MMJmG7Vbg2itrsdkE2iqKMucJpaHCeYOn8rva+gwOFuX31YNMNruziZoxMNdHFpBahkIB6+m2gRc&#10;53CfFLh9NRGsnHCwdmGdEcJ9wMWu6mDtXSTM4OCCnLF9C0FpAUB2rPAGm0ZQKw2rB0XPfHMWZaUi&#10;n4g+OYs25kBotpv+M0+BC5QFn89gF2SrlQGcpo5leHC4StcAqYaFBAZSi/2h+N/Fh62tHXTqtWu9&#10;TFLkFLjmwjPgWSf7lPXNpSjrVFQshEI48zZteyHiRiLY4AGylKVMW6ZzoUhJKmUvBVpVGjaoJqSx&#10;VCfFk6bMuHxTMMplFQ2p2WYK7Tt+xBUeZW8DjAlas1lUSd59sETlzFsRqs3ugBMBnlzUyA43B9FR&#10;VSc/vHz016CrCvV0AWwY7UBsWgbF+32o4fzZQKfWRzX3KoAsVqyV5rSoohpol8S8Rx2vofiobuX4&#10;fItV3D2OL9BRXxMIzKeAKgURobL7Q95c1nGU7J6u5ln4VGRY4koAWTRbmJc4tuWs/X2BSdHsTIqM&#10;oRceUZS8xlZqMhxC61tLoADCGB1RfJv/9GzLDNOPs71FC/MExpkGmhgBCwspAdVTP1vTHPWvheHL&#10;f+Y9+U/oZSPqYYwsHQqeT0FlTix642JgUCuU6YDHOkJlxHgk05MG/2QALZZd4QhTCHk0JccxPc2W&#10;muyhnkEi9lmrm/xcH6b6/fpoA1AzFDB82vRqsjuUz+18U/wpMAQkFuUFYYWJLYQsN1tHXhEy7ym0&#10;lOxNBM6gTeJq4OEc8GEAIbkKyFUQtgR3sWJw40zEW4DXgk9xaY/ofJr8nEb1rbxzQWxQa9TFdRV+&#10;/pV0B3m52DjXYNmu5al+URXF5VqDGPPZXH+uB7r5VFaidpQlB2Dv1lhAcT8yyqrPcSfLaTchMbIj&#10;ZsUG4IF8p8S8c1RfMpo7g4KGr1cFG2NMm1BBCG2uIlzrU4cO5fXEgQOP790befAjTz2VH+566MFN&#10;9+ysQnjl1k0rtmxMp9Zlm9YtWrdqyfpV37np2s996afe/cF3vfuKy997xeXvueJdH/nYh7/45S9+&#10;/Ztfv2Pe3NWrV++8556s0v/u3/zeX//1kAFHD/wnf/Znf/DHf/hvfu/f/tG//6O/fZ1FU+TBf/M3&#10;f/m//5+/m5zO0aN7dj3x4F33bFq+ev7iZXPXrF+autaV6xavWJsWOPMXLJt709xrr77x27fP/8Gd&#10;y+beuWzeqo0rVm1aEa41LOsNc6+/af5Nty25fc22dXc/fG+0wQ/vfvyhpx57bN+Te48eiB44LOvB&#10;UxF6HT9o17vEi3lVKUoVx8S1FrKKDbIvZuaxueaxCXalOZjUa62butyPfJ6meW3MJeDUMm5i3hp4&#10;tf971jhb76qLOAW2sVl2mArKhPLBHF97RnYdm2eweXT1nGlNK6yS8xkIueRA4y1lS9RAusHA5hVD&#10;usi2h8eQYEnnFqed0xs3dJhegFUVnrzBQqDRzjQ/FLJCr2nwUPApnqyTR+MeaxGn1wzTopISvBFl&#10;lgMxlm3yuxRZbVHNjCL9bVpdouCcWmnsoF57T7IXbj2JrsU6VzXd0B23JHaHqwHZFC2VuOYb8bgi&#10;nssayiNWpr1oqqwa4aMJBTBz8+uTuWWrLllJAVeJ9QNEAUgJ+gnaTNI3hOI0xK6tB+7P3Sa7azZ6&#10;LhDVSMOiRIsP+41EhC2UmgKXAp7in6JWm69CUZrXgKriNdxKakDakjn4LhMQA97k5xI1U56e/yzL&#10;nScosRcsh51FG5oTShqL9C7nP1FX0viEEWuk2OF1/NuYgcigLSUUrmcNNCKnHHcEZ17yEGEWADRb&#10;UdSahyhmGKlOd2IAxmi1YpUjqFW35HKtnBIGyJXypkyUljz5U0RrwtRas/CQnjALk39t2HgmlrY9&#10;JYErAWueLx+ccY8aVnbO91HFKkYSuJCgN9eMhmXMQ6E3qPVC6E6tTJ66uU5eU8B4Kl3VKUzARoWn&#10;xboNbdtVomDGlqFpH3LUgQINegdH0fLIzoBYRpJCVpkpUfCjSLLTAwGF+ZoQp2RwCgjzRbVHNstD&#10;yXGLSyvXzC9bUxc0W1GowHVIhZmxuoJ3PGvE1cnThYJrHA1IsyPDUAFoLdsGHBL3M7EHbLa9ZL4R&#10;Pm34SFVCD2wgK4EbthDO35CkMPSvztYgqT5k41NdCZtTUGgHkhxF75O2wmmpUZzq2T5lLk1RLRaN&#10;j1VL9rteR0TqxS1Fzl3KkImm2MHb7VfPuG6IVhq3Wikd16spl5SDDGZ+1KhPJP/Arjr9tI/FWP8x&#10;hUqOta65LTEYqcBpe6KTlgJU6jVq0QltJQ7vymP2Klsh+cdJNzRIUbYbZQ7coJq6Sw6TgjSDmV9m&#10;hOl5I/fIAjvK855JOoYHOQn3k2ymBK9yrV2QTRoOZ4GxWFEJjyVYq6m9j9RlSDuXcWWSeKVM++Yf&#10;M7aZSNg0uApNuTCW3Jr99qxYvlya+Op6a2d71Teo882s3BASjz3F30iliuG9iVUVNbfYZHE3UE41&#10;a5pbW35zCIaWgk9aEuQlAzkJU8damlmtQ0SWGvb0GgdMWwaIqMtRTiBTqFlasSVlgc/LVo1dBsh6&#10;IgqIg6BW1ignJKOh2BKpbc6z2QfvpsJ1t0sGR0GQC7X1sXykin1wlBiP6DQRbPPvlEpNXrUtLu2+&#10;zDYxOvY1OgLuOqkGgy38Y/dviq2ZdHIfyKmAlFGs1KhCWylemnRAQqrY4ufKzntdREfsTW7ro/ee&#10;1koTB1ufnjaknNg8xqTZKMW3/mACwn2WKVqFsOtDyeHBiCqBJpvQky8XKucBYmwKMiFlE5Tto2Oj&#10;IEBXCUChPoDTqsvh7TSMnaywhTKFYyPjoMJWnlyy14AQ5oMIX/k0Merk0moiBoq74tgevHjPwBV3&#10;G9EdH5EkBLnUkEkyEBdbR1iQIq7O92o7BHAtcoGzDSOtjtoCVA26EkVLpxU0DnpWzIxZD5ioVDPM&#10;djDqxLWqvCgtZCkQmRRl2KpqS+ROOFmYWmei+CcX9jclEYyz72gafCbyzzaaMk8oQyl0mvGUffVG&#10;ZCpy5kwJMdSh2NkGwOs8nIMEr1Hpma8eiD0KVkCiB7Scc7INqpdQRbs2egWBBuJlVJENi2OVH+de&#10;vBwK98jT+BDlr3MAtVafYoflvyf1Perr6YyRrG7qSDVPIjPEBLKSGL7YWttC2R6qv/FQuCvRXjas&#10;tD1X6UKLeTSeT/VSCmY+DkzlK/pSoxsdAr+0ejbP9jP7ThwvrNVJ2Cff24CT9XOnk/MIu53kQTMQ&#10;tHi1GB3HLZl0n4QMxNAtNMZtYolkhpmJZkHq1yxOPpnDRpyNz5WC7z2Hj4Ja9+9/+KmnHtm9+6En&#10;n3xg164dDz4QyBqF8Nrt21Zv2xKdcIjWRetWz1ux5NbFC37xa7/2tvdeft5F5885b87sfxdceOEb&#10;3vjGd7/vfT/xkz/5m9/4+vKly/bt2vO7/8O//Mv/FLfgv/x3v/97//Jf/S//0z//n//l7/7LP/j9&#10;3/u7v/2b17sH/8c//9N/+bu/k9t66PCTDz+yc/O2NUtX3pHX+k0r1m1eEeAayLpw6W1zF9x4w61X&#10;f+e6q26PgfDK+UvXLFq9ccWKDcsWx4RpzeI7ls0L17pw9aK129ff/fB9KWp9ZM+uWDHt2v9UIOuB&#10;E4eDWqsQzquxuMWEJ4NFTai3CUSLHhUa+czkP6PiIyNAOoofWsI63NimUnud2ViAuu+S66qTfoN1&#10;O63RazvotH3hvHFW+Q+BftnXmrlPcE5zf2JcKKYXX3s1qdMpHT42m6KvAjCVJOCB1Nl3X6nUDcbY&#10;GqraR5WMzWFLBZvXZJHtRtuIodLlboSetjYkRbODWM6kqtNJUjODgWyQUYTQnd4NknXc/OiA8YVY&#10;+Fs2J43u8XnMJ8+JJAfK7R7WgHWQBtwjxrAQosRRtgHxCUNXaE2wIh+FU6sHISIhHQtLIKVJcto8&#10;vWqfoUoFPJdIITBVeGbpI1gonyKP0NR1wzKRXj5SyqKXrw9NiSPIqET8eQW7Ph0lqsCyDiXlWid+&#10;e+hFK+k0bTxGu7x6J4lD0fwCOL+BbHBX6NbOE6NhKBRYCG1jevza9jAfGs+FvXkubfTioU24rFoY&#10;N1dDmWos4R+q66s1S760AXoxAKOh32xOtfDDHX24gs1Ow8EcGKyESTtkdF4R0OesJh9go//0Vons&#10;edjA+nFuaPmrJj7G/FSpmPkcVLw/eJUcHGM4lasB87TVxRKTIMxMSmGe9Y0Dnys6tbkIDyl9bgzQ&#10;nz4WbpzqSsZBV2rcZSejpgZhDemGMq2PD8/gaIcLq6BSgwdnBG3KxQsVBDZMA4qZLejK5PfR7hiO&#10;UnbHiuGakWDnplkAmLCnlW+lxHu23N/Tub/hLk7GRiiO6EXFPiP1UAWR5jfjzmKPPMThfrVVZ+Mj&#10;kuSjhyfopeh0tFBqpVy2m+EkbNpFDXZrvOtqFtlwfkDVQrOoZAoKYGoxPXyMNBHVUJfqYhMHz2W3&#10;OpbCPwXMLR1sioQlpT947zCk6X134rHeqgMvA4nKoG2T+nPJuqiUncw8ZabDzKGYOrFieWIaR0Nm&#10;aK6ispkQVCILbnA8lTykRFSzAL00XZ8a0a9CR92eU8mv4ZZYyBPutClqnW5B8F5Y61qFjRJ63csg&#10;D/Mb0fugiDsUVQoUemUBb+lp80fmqsji9VmoaobpKmBrIWUCdENerj0EoFVI5Pv6yptrud+tQWRL&#10;is3YFNrTt3EVmBJR5sB1zXIftSjvM2Iuw57h9GwD89e6loB+eNpzqN7l5tFmz0hGg9Z6ioGFtSOF&#10;0R2TAYe1ll6uU/owyx3jwJlrDdBVrp2Zp/f0qeTSFA+zPx4Ru/bxDLbMb6oXbW6i3mlT3MW8zfJV&#10;mwO0NlNRujs++yyLtqcUsBoHILxkM/GME8QhtV6v+rSCHVhck84uF16yOh2gcvMLhfdpywdszi+h&#10;shleNDiiVrbL+uH5XIDba2DBAcF1RTuFLkV6OjPJBp8TeZVwLmE+9nRHgIcodXBtEDIF8YArrZVa&#10;XqRPb3PoHjOUqXoZnpfJ+2M8cZ2QbZEw3SxztVJw6IT72Rw5X2F+33cCAk3rm/0k9Tm6JcGemeJv&#10;ranpYHGvPRFUxkJzWWEI3ddnv1twrk4FgWxBHa0mGtMWqWqJxcNaCUyGI+zglfLKXoj2eQwbqikR&#10;KojN70sYomsV9gjMIuEMABmKa5iqyTi3jlnkTHXfbag/bUOqgsV45VRrstUrLYLgSzNQotZSXMXM&#10;7dGIG47Fgy0kLBsZyJoXalvVqbKmZPqGIVNVzbRiyZqGGW2pMmcCpGXe6ZWCOT1gHT3x94mMNiAI&#10;abFEq+TwaLGDCLlFqnVgsnCgpbMiWCjAUrj5rkBN8TkYuCeG5pY+QPzcVqjBnME75WNblVmyvYBL&#10;h7/BeTZrMLhWzH4jPYCFLp6qSRX8KlWfOPJSE4q+4BzrOYlzEQxXjVuALYSELLSqFH316bMxW3lF&#10;1THC49yCdL5JOSikaJuUBrIOmBpsnXMV+FaFi0x3cvctxrOiVT3t6EiLiRHev5pN5ToDXOvDVAQ7&#10;Kkg5LL12AlzzgyfAcFCbKr5vDx+YXo9WTXL55Rb+lixG9m0uIaGYg55ob6LOvZECGwSlIhbp9dFC&#10;ijimrXSc9KrkZaWlp/k6wCpF87iipQZ99+GwrIeeOHgwqDVg9a6HH7774YcjD773UQyZNu68a+WW&#10;TUGt+SFtb5auX7Ny0/pbFs//1M//zKVvfdM5wPrf/HTenAvf/MZ3vP99V37yJ37+i7+87PYlW9Zs&#10;3L5169133XX/fffu2bXrn73y6n/8kz+ddb35u7/729/7/X/92z88E9vj3Xse2W6b1mDUtL1Zt3F5&#10;IOvaTcsXL09T1ltvuv3737v+21ffeM38pXMXrbhz8eqF8RAOfL1z2R38vHZxIOuabWu33rcDhXDc&#10;g/fseiSo9cDucK2pa80r+kaKEvPCAqSolUbPKH8sXpq551vij9TtuLoFsCsqYjIISCkgWtFv57Z2&#10;/M2BkTvsGu1qrkNAxTByXKnGJONryYecfAEkS0wOOIkTyLTls22iM7OjtKdL1mtW525UBiVD0Ju/&#10;FiG3W2O3nLbb6SlZQ8KRq1ueoCxYq/qWfHZAqXN5Yk4jl5ARy8nIgbC/5iumTusVLCHSa0zpe3T+&#10;KEggNc4uJUU5kJgokVxAU/gzIGQIRSCru6yqsNp4GMobIVlUqTKtMPV1gJbIvsYbSUmwow+eeQCw&#10;RufC41JM5K0FTkQq3VEa60xfQVWqROUZa/DK4lps2TrM0XWD889xMq9Ky0hpQohRzlflHkF/av/i&#10;T5PZFXwlhFAlW0UlAzJ0bkOoJk6rGGlA1uqROoYdT+sw4Xslr8hlqLsbXQ1GrGlPVAOUasuLWgEA&#10;R5+h92Oway2Iph56UHOlOBrw5YO0KVbACYyHjpjhrt7x0pWsQtEyTXCI2yEbjKoZzqE+q1pxCCPJ&#10;Z1vhOWBDp19lzDODXMlhmjGIRpK0pmVFo+3BCeRTbfjWDkCjK4wMj0DdO0Xw0WCxA1hMnkvL0Qpu&#10;CRBzX2Ri06GB6FCIy6yWgckj0zsyZYiYNjOKvmVvntvEmQ+f1baI1IlkcBetNfX9lSyqZizyIZqX&#10;fKbO2TxIp/0YeRLqRMYSEdovjZY8Ftl62gVC/TlqwES9B4+lGuKYjXnKLrZ+lZ99gnjliUh1a7nK&#10;w6fC0JYPpznQRPmiqWb+aJ09IGufwTwRJqRKW+mxBGJUBH6yHlQ85kr3Z+HyNLeJRwtlMz7oadWv&#10;CjxICSVLSJ4RVp95W1jSvMmk8ZZLn7oBOVsyqgXeOGNz2ucs03h4K1utP/OIjCcZv3RK+FKWTXKO&#10;Q01qBYSrTZlkK8l5bCt17qLBhaspbYLJOx6YhwgF0OKCgzJZxubsq3G7wPinmZTe64lrtc8w3W6y&#10;PnD+qrLx6xZyDw7THMfQq5cI6iJpTa9VIUJT7RXYR8xukAqhc6bcIMIEVNyDsmNbsWDSXO0QBtfC&#10;YLZKa4lsvsY5TJLL7r7VF9R6nZMZ9aVDqVui28RoE6yNW0oHsSvZo4W1fQgoJsvozlKk18OPjRUY&#10;ybFlAhLgtXDTs30qZOiCM51bJ4DZiqkOooDWjW+4cOdbCghnjznJMk2DpQEL8tFieL/wVmxxeOUV&#10;Y3cbyVzKIlysUAWbbjOdN4p36stlOpu+hkndQtNZDMlvZk1NTJ0go3AbbWaH2vVqo3q0LhrC0VE5&#10;wsA695pdrVobZfgoZ6jqhKS5ulyOU8BMXVvCmwp0+WpawoxMXDuXjrWa7bjevxOfCS5qzFkAkKA3&#10;EWzaZ/SXHNkurLk6S0lJhVCgZPNSuJlTbdNaJnYkfbrgKxLuom3rUZMd9TLIAXPaeb70htDL+oWU&#10;wuJnaSKV+moGf2Bdmdt6PUw1qAMrAlyf2X8sDuoZZDxfqAVDWwedkH9zdfWPyL+Tgh19cjOMnaKN&#10;oHpdZb8nhjYpMEBa2dHOdkVD7d4EltYSWaxlEx0UoBJUGUNcbV8MEqGSNqwYHWVDfcnMexXwq0J0&#10;W+ZId5vy4JkVDHtrJKJnP4jK+JbGnJPrL7WmsJTinVBrQZUJUCsjrdduRkbaDK6y97poqLBFf2Ah&#10;qzrY2lOhLZW6rOlshajKRaVnpjLGQtCJJx9dbRALKAgPgsULakKVM1lyfWqbYQlha7phAE71w8Dd&#10;aImDOVEL+/H2kqX0Wklj/YQ1P4LC7Qn0SgO4crSQzxKtSbuDePviesV3p+xO2uLNjEbFs+1qQ72n&#10;rGwuHN1uT96XNzojxhk+9yLdVXtMe9m8QL/WQkrNfl98JnmCfJPuRPm+/PVYamGFiM1qmL3wfuj9&#10;mxPqb4YWWYwKsRtbZKlXvX8ra1YAnCauMrctYs55k66A6jyb7wpQ1NEXirUWzLgiTZmGfEVzGNUG&#10;dHTynyi54aCxVLaqm2xEKfIKAGr5A8gharQbMo2Da2jWUXb6tsLbPjohVzVuBhgn27HnSKyDD+4+&#10;eOjxffvue/zxex599N5HH6Oo9QGKWlPLunrrllVb06l12/JNG1ZsXp/XNbff/M4Pv//8iy7876LW&#10;/OGSiy66/J1v+8CVl33wyvd/+KOf+uznf/E3f/nXvvXVb17z3QUL5+/cvPn5I6f+5Pf++O/+6q/z&#10;+pM/+oP/+X/6/6RX8769Dz366M6Nm1bcMf/G2+ddd+fCm1asWbh89cJV6xffsejmW++4/pobv33V&#10;td+4bf5NKXBdsHzektWLUte6ZPXCeDKt3LhszZbVa7au2XDXxsqD79v18ENPPhqRcFDrnqMHnjq0&#10;j843iIRxFDRCYtdxRzeraklhUKuclbGIxfetQ8gPETnofWUesd7Ow4qNhmN45QHw6B89UZrSIIWX&#10;yodKWjbnp+aBXE7v5nTr0ZOUVcs9rWZy2pMwLSAsq0ZItYmzhY2neVNFVubOTdwqDJNDFruyZAuE&#10;YOlrOn+uWK70Ar+ZKWnFabzN6E3FaUU7w7HjnCi0thZCHcwYCYw04Wix4uw4BQy0n5lkwwNaTNK+&#10;5u8LmXo7yuvOYh2GsXSxGQfD7jLbulxIt07q7oFb8Nd9OUsDoYxoPwh8ENEjiy8l61XjFB0f6UT5&#10;tvANtqRoqoGC4ZoU6/CmyhONN5LYA7KrfFSCpJI85heQBMucEEmLV6kYHFE14e9gb2xliZCyCY7e&#10;Xybe0IGrCoaoQcrYbHSJMulr65A1PZ5hV5nSekhIrbwOotN3FKb0mLwioVibOubMJZ2IC0sjlzkB&#10;k8e3TBeo1hppeQqngQ52mPEyLdtpRsIH6DVBzUSWMBURWifmrgW3YRBX6nwgujJvTXzWy59A+5jJ&#10;M6RaToZwXDuZTviEYraYkseWRPXMxXiMEq/GZ07yAWKZ6vKu4hMCRJ4IL1wKPQTCxCFPYJVhHy4s&#10;wIBG4QNw0qe+bVQGSe69Q0jcR8Y6Z++X1E0hCi8Hqg8CX6pZSGad0HockPTKMPsZWjWfKbNFoz0M&#10;qI8bV3NgadXC3byIYkU4JRWNv1urrMw4eOb0cNhqXgNm0tY7yIPpo5vPBslAojY10+kKcsacSVM6&#10;tRt6NWGB+0zIPQSZ5H1IME39dXtpfcC5ZELhUXGNf7jCDQsFixKTRz9+IEkoaiOtM0+U72X2BrHa&#10;DJPq3LgBdOUqeRgJKNs3yOkX+jfPVw1yFDkL761v7w0aeKw9V5R6dhcowOssKgeultvW0NiVm2LI&#10;hoKFMhqQ9r0sbvGme2KWQFf04YTBiqYnr+SEk/ErSDDViinfZXdcqMv83EZB6D7qhuWLXk3Y+0WG&#10;E+9QFqiuD6rpyslE2MZTaXKEidf0U/OzlFziERB4nCbJBL4KMlnqu+TOtpI8O1Un+ZzK17UflTBe&#10;0jISTZB8xgQIbfqML1Vqoca1peAT12e37XpJSEp3P0IxwWqmf/vItbUg3/W561hOMvfRhYJ+3QWN&#10;5E10hrMmE3FTz595oppjljHpslMY1pP3UR0VDbNdrB/vVkWKk0eJbEhlUxXrdkstuMovXUBqMjIq&#10;d2y8qaygx6+Vw+C3EceGazXyJtOdH1gYBbrmTbhZZc67luY+WpzcApChOumG2DM0zztyMa3Dbzpg&#10;1GZPpePTDtKtk0gStm3U6yIwkdoiWT8WzCmfq55laLsKHW2OABppxROAR0fShLvljal+0lNXEMW8&#10;4otyVmq+EoimDjDAtXd/mgZOPNvDNBAiLzmiJkCs9VOoc7FHmhSwee50QbP4VuTWwCP/akkV4TqB&#10;VjEhYsZ6uurjmpj84EmEh7TQTHMN2IUkR4yUcli7dVR3XY60WLpTpSs5q6vIdnI5Accq0lGQLCHc&#10;oSvzKZjk7thoVE7SMUyUTvgnDIEujgAbY6SBPC0ApqWFyBPKKtFU3Fvz8M6kv/kUpIi8SEFs8RgQ&#10;VEq8KFGtXzYCGMtyoSIFCJUAJedAGnPSqjTnkLcFLLTC0fJU4PSgKGF3afxZ+k02jqLWjO3AVpK0&#10;VaSmrLKtZRgQJa4tcC2eBNwGW/kS8tm2Bxco2OMctuTqaIKqPLtKAYhitdBE0c/znvxb5j9RXK6u&#10;P7cqGFmBGaL8DFYCnWVWexovxHA3xjS6N8HQhgVJaAeYZ3wEaODboryIilvs2ipfa19DCmYWFbcX&#10;rEJqetq1TPKduepQVjlURl44/UJE0bSzmROTq7M/fA0lcLvIoAqGZVUqHFAaYje5rtFgyqzA6FWT&#10;i883eYXKvk0SMHYaL7XhLDmJ/Ivcl8zEiXz9mVzG2XyLePXZNJ4JCm9ZbG5e3JDNDeQjoB1tlrJM&#10;wLuWIlf8PUj5sqwdI+a0AB3jZnXSJehLtypSTTYIzcMspzJIfynBHpZFxOEuu6tpEyZXB0+cSKXy&#10;viNHnzxw4LE9e8K13v3wI/c99tg9jzyycefO7REJ30uz1lgxrd62eeHaVYvWrrx92aJf+c43Lnjb&#10;G1+vDf5/wtfzLrnkDe+94j0f/8RHPvf5D/3kZ6/48U988NOf+shnP/Ppn/vCL/3KL//ghuuXzZ//&#10;1H0PPrd73+ndTx558qHHHt5+z47VWzYu3LB+8eJFt15/3Tduvjn49uaVaxYuW3HH8pXzb59/463z&#10;brj6+m9+/8arFkYGvHze4lULAlaXr18aljXy4FS3btixYfPOLXnteHDnvY8/FOAaA+HH9z315KG9&#10;Qa35NzrhQ6eOpvkNiVWbELRBWWm35npr/AtUMxOcKU7pPL2YmMQzB6bqE6aVmgIDazky41NcF6TK&#10;YStKyZpLstZoO6g14LY9uJgn3sGuQeXMMzeErG2Ng1N87u+B45E0B0eR/3PrAtbyyE1NyStn4oHU&#10;sb1bqes++yLJOXykOL2cTy3puuSZ/iT373ZoH3YjWixqwzFaMzbKacaWTKiBVKYq4kmS6papu4+j&#10;KtBFRDqS6+c4VQaWFJqS4KG4m6yPCgkKsfKzzbuqDjXIkzRoyNIIz6+Dxyjg6UYyQluJkTr9jNy/&#10;7I1sA05CUovwSHklGgvxnqDT3yQ3QQea8thqH4amriFs6dlZ5Nd2L27wXL6YFhiAUDNd5uMcM1qM&#10;YK9y+GSa9WUvJIBO9Jk3ExkPiTJ8ReWUJS4m5STZhNwstE8D3RFhz8LcWUBTWZppcgLK0kFQJQrU&#10;1QkPBXiDPw1LiZJDYQW+ypYD4SqwpHiVvANavg6v92LYvXbwEz8Fp0WHVl/WDpTfzo2YQt5BF5w4&#10;HT4ts7cAfqDo/EAJ6+R1USRA6lr4XX0yWjvue8+2gEc2yblR49xCnWFLMzSTxavEdo1unTMtxxoi&#10;iM75GUytY2opCJKA5GiqKs/elv2VnG4ftEYteTGMlDfzLCReeem3X9PXhyi5LH2DfupU1e/1ZnE+&#10;HaiaSZrc8VOI1eWpxO0jVB0keU4DYKABT34o0ha1Tq5F7Y8qoVqeQcWppNmk0u9z18kzE7ebs4Cb&#10;SjqjIwaUfYG+tUFN7bZajCfOSVKPE06ZYmLBYmAqGqw9C1LlKcC0Cc9qdX1cV9CpEJeJVHVrjpbf&#10;NA0ks8rvU8KaA9pSm0c7v4nDVg2N+mZV3K0yBQX1SSx+UyecE8OYp6MK78dcErUq+uBLfWUYOZqL&#10;yQyc2NsJLXHPrajVwFoLdJ+C3MdmuCAPRUq1yRWg9t+CikJcSDCWnVZk6GPUfzNtshfUyVZbpkEg&#10;d6hDfbs0DUthUXEOfswhzTjzexeiAd2bBVCEoiKmaky4LNd/ECMPSKH4DHBWuw77ioCIHolt6WnP&#10;TyS+s3mej9PYPFdjFcC4EZOJdJcRYnQqWuljnFdTFc2J6NUfjQmD40lSViAaZH8xb0u2sYuGS83w&#10;+ipUc11FwtD9paUcHlkSePLSM7HCODj+o8yBzIs3tEM0Vu9JOdzbyo12lVBd38rbnjk3pXLxDF33&#10;QXKpWTd8ASkFBiRDp37pPlxIQ4tmixnq8TM4W0vluztrLDxyyjOuteu2+DZX2iZVBYeW/4hywWY+&#10;4/mhklEyuSYj+rbu0X08XeRbhgoIbMl9/qTShMOiER01C+6h5vjcdxBm90GLJM0UQw8407jCKREq&#10;U5IGTHo6ti+pnqPhBf63bXlS/lDimiLezMnMgSQXSOKjSqXeqmsj6QBcWphOYPgaGk162gzCVIo5&#10;LHPRuGk4IsGDLbCXQ9ze57oo0dEgpVIUaj8SGMKQqwTP4MbAm/q8BHXwIHtDq5RBFjQVpjIZfLrB&#10;xqLZoQJj1R2GkVKvo5W6M2FGF4tI3YYsiLWCD3gj4YQQt1Gl5YqDe7T2siMsqhzEODI66wTLMEsb&#10;DoAqbC441PLXLqmlSYYmtoZDzz+fkafeMmpQCiFVDj5Lp8y+VAEMqtCGnegK6Xvije6fwMCl+mTd&#10;Akrp0CvtWVPiQbOhyH3p2RdBrdCP9m0R452U1J1RoJS2QtRZTxvzpzRizStca3AsFGjZYLuTigyZ&#10;MxMOAtfEh/zkcxlkWNa2bEWmGhMm/ZB0RdJgSNvqGXovXJfq01EoaZQT4NXmNQZIlkRti5nKbIF+&#10;NqmpILfInDLMOAmr0o0FUstZy3FWSCsNGZr9bE41JggZlnL+5bHnUAUbwtfcD+dkA1k+jIIXhXCt&#10;ivGwsvizjk2kXkar1a4Royi5yuHyqGVom1eg6FZn4Bk5rvgTBrmQNUcLZIVirm+w/OqByaSLh1DC&#10;3TJrK60lSMsa89AqGa+hczvSmkiYJUh4Z6cjXY+BNJQRlzoebtelBNW440jsuFttnAZWx/Yfy+t4&#10;GNeHn3zq/l27glfveujh7Q8+uPORh+9//LHtD9wf1JqeN0s2rF2weuWdq5bfMH/u53/lF0Strytp&#10;/X/C1gsuuOjyy9/34z/xsc//1Ac//Zm3X/mhd330o+/8yEc++vnPfuEXf+Fr3/7mzbfdsmL58pVL&#10;F8+fe9PNP7jq+1f/xne+9cvfu+pXrv7ub1z1rV/55te/csP131q54s4NG5YvXHxrXrfOve6mW6/5&#10;/g3f+sGt31+0/I55i25ZsPyOuYtvu3Pp3DuDYNcsXr151aadmzbfsyUGwpvv3Xb/4w/hwxTUuv+p&#10;tL1Jp9bIgyM2S0fKdOXRPWiiJQdjY2l7lbQ1E3dlQc1bV3GxpRkX1sfaZ3cNqmeaOT8KX2E4bZlt&#10;8aoA0iojSFd2qSEkLgE+u19lxfMeRUeDomRje/rk3qPpK5sGs7jVudlb0z+Vs5qgbTGeSdB2A1OF&#10;a9lbVcrgZ3dNfmbdHEVNrLAsvlUwEgGXduAE5J9twjkKxhgiGWAYtu6LFmVZSqqPrghhaNgmfq9k&#10;F0PaeGVmtNCoiN0XKrtGR3xpk9ZjP6Amja4hBjRklFtX08xCxYeKnzEUybnlziaRJk/1fBx0gjdw&#10;vJQYTJDRRHUxjxkBoBcKWAPTRjxTaKVgTIyaDcm9CkMLZdvlqbjeRFEG0DNNGtEVIXLiHkBgkGQ1&#10;t4NrBckz8fI2KQt6wwL8lM/BVmUGdrttkhtgb2jimNMfiPTK1PghKd460zQ69AdAEYOsrUWDVDHq&#10;qJs1u8HYNgAVatYuG5Vmizwd6kGnNHRresJX6SAGCiwxfFAG0Z2gv3OgIr0en2hPjFGS2Y+Dr9oP&#10;uTfduwnDQw5F16jit4atuUEerbVYzXzTJrFqt1YDqpuNU2WJFyoY5XYqvBzMXjGncxtxIwx5J/bk&#10;M1yW1Y9Ev8Szb/RZq88+RENTZ2KIUDgp/NS75oeg1niDQzQ1328LHx8HJNZJhaBWmArq5CdHsVlz&#10;NMWoCffbDRWXGozEh9qzsbVPtPeuQe2g5pKYR6SdqW6Ohmqu8kjd1Dt0RtjnDI0yCHlSSiHWikmt&#10;xJA5BMTG1alZA+XNZI5ygw6H9rTI2T6lcUaJEqSdilAOH8XQ8sQxOrWCVxvs4tIkwJMEq/X3qHX0&#10;MWFSmeHCSzkDldPIiTWExTYPwMPjaRtneilVP5xz4FlG3z5AVGx4Z7zHlLCww41ku8pzAG3J7QpK&#10;ZfNkVsdDl7flecTRp9LK3Jes5/rcjJo0shWsWigpAunLgoqi4UJLKioDifMNeYoujPoUMJOLVfpL&#10;URDIR6MgqgY6YjlmUGsNwyaQxp9EfcdhsEerqua/Mu2pj+185tGWY2fRKE6z6LfZn9qkdW4oV2EH&#10;NPalyL8KzE65yS3M7JjlKiVmZ89gO053KShWlJ/HKboPb5N3clCcW2s3sA1rA6Fhr8C1N/3kGj6K&#10;LZtc6NQFrJq04vy1fM+r8hbzAs0VsnTUBaor4Wy9Ek4zPj1zF8+hP+9oiAnL8uGVVQrX5EiJVm+Z&#10;85OU1jPRqdFxTYtykrwmOFT1m8P1nrL5do+rqtM0MRgsE9uMDEkEEHsM7UbPW8gfFzSe0DZb7rJP&#10;lFKbg9EynT7GDKArYU+yWNSwgWGcAO2sJMcbWpM554aUYJgx33zmtNUl9toZTlSTvZygesoKNTll&#10;QY1bYau7VZzhoCNQJ4pO1E2vR5qg1gSUZHrijalBY0ZSojUwGD8/Ko8o8c3D0rRFy4sm0jUcz6H0&#10;whXCSUUS/Bj9EyxNcXIdcYnK6ugTLNcxqcSXnIg4trrQoymOO5WdCyKq1FnljaCRgBzae+JrDbzx&#10;ya2XUrMqHBwl3UiRd+fqfspMMAUwUgbjDpK5aIjVFAYdWYzwG8mjrcWtp6wYdGU50goky7VOWY8y&#10;XjDVpMMGMiedcfY1WiQoSSXMa83aeM0IW1GGzkDjZuVKD52SPoEbB4tSMiklBpeoRtViSXqv8BJG&#10;VZcbYKXsFN0vGAonJ4rmYhjUckgACFprday2bxWaojQucivRWkFyQV2+sZRmGEgo2bSKDU2Ia/HL&#10;Oe1mGQaMtIjUsSKULe1EIA2llxuUuoyMbVY8DX0ULatJZvyrC5DA52WNtN8rPyyAD2+ROqaoBalo&#10;LX2opVN4R8TDefW0e/59BVGmH02slTqSLQ8uTdiS0nLaPQ3xbcBqxiF35OXA1/z8/Et0Tp1TOovh&#10;gMw9G9QasjTDKnwF/mZ8Y01UirWGTG3U01RH6w1aFFoNcFGo1kpNLGFKzKnbQ3YUvpo2IA9h+1aI&#10;ViQQEYVy8CQqwrPnkvbDQae6MllYqGTNnyyiUKphG6KCcnj2DGsfsNwSvhfVIrchb8gdknRO+81U&#10;975InkCzpXZ2RrAxvLAH+58Rrw9TTbH2HDkcvJp/d8cE6cDBR/fsDdG648EHt9x339b706/1ga33&#10;37tx591rtm2NPHjp+nUBrt+99Qcf/anPnHfpRf8o13renAsueMO733vlZ37y4z/1hR/7xI+/66Mf&#10;e+MVP/aW93/gXR/9yKd+7ou/8u1v3RDguWbVLQvu/OXf+tVPf+ajP3bF2z74/rd/8hM/9tlPf+hn&#10;f+bHv/iFT37tq1+ZN/eGpUvvuGP+TXcsuPmGH3z36mu/8Z1rvnrzbdfOW3DzLXOvv2PJ7YtXzl+8&#10;auGytUtXblyxfvv6rfduW79jY5q1br3/7jRrTVHrY/ueeOLA7t2H96MQ9l9EaES0A+qQLDeWbS+N&#10;QkHXoCaVGVtyOUxfhBmKUrA1t8MyhQEteVe94KpqaUp+CN0ajFoxMPuxlQYuK2poQbbBaSgf8oTU&#10;2Kmkqxwj6b1qUfKAJfkXujWSFTEMu4VAmpXUnXXsW82yVyZUh4DiVdWYnJLuNSh8aoNMuCCnVBJv&#10;tkkT4gxbxREEtKqnqeIuyq7CcD7s/XTmTCqOgSXMRXcNZ+WG1FKlkU0fHTXF8I0Ue7Sxx0wyTkee&#10;zaAgPKOkMhYiNOefqCXhb+OesRN38/a0yydY6NWMdRbxYYVVQmOCUsQ65dkUAHuB8u0BDNJiZeSG&#10;wLK2tAmsG5Wy6pEJht4ZQY+0Ul1qGjyFHmlR6yhLsymoQVVbX0LzJuSiKlXOqthyZLINzqa6tSqx&#10;3REFQgT6Oo7MyguVwhZE1TSCCLJU28Q8YFrbOuopRu/VlaoiEAE0TiXETCRzAVXYUuIIhiEAbXA5&#10;pSoMWwefCXEqCDHpYHw/3UcoEcpordYbiFGNYr/XE/A0nNKtfOb2DV5UTslTKiZvRqO0v/YzUCKl&#10;yJTd5qrRUhp0DvasUMGztcROsFoCqnFS51JnYxIETXaUljfDPUQZPU5eg7XAXIfSzTKuDW6IC22T&#10;WCovk6caxTKK8q4E7qYDCP0ruM2bn0vdo0Axk62Bcq2keLNERJMOhfo+IBUKMiA+gK189p0Tl9sZ&#10;xWyXDhLDDNW36mUECMnl5d+Y3LTCuWdV1FHgVPgKamoCwkcpI0/2ymehMMYWxBQxakIGiG2Za71b&#10;7albMpC3de41v5B35uGiOsMjZyRNFZFpKvMfxnWGWkFi2ompocUCWpxDe8wmLEoGWkuJdzFfYQNh&#10;0IuQ2yQdz5onP+CrV51WTCxrVZpkPGcprYybKoCQqwq8IWyHMXKHS7tXbu6hyAsVa+RiSbGJDE01&#10;MrfLeqljlxWUXcwHexV9OjIUPT2ejppgs56AWi2LGPW6Tb6cPpvNi3UG3DUxcp3hyARqDqznEKUi&#10;bDH1ZNLfKKGLhmFE6tXNDljOtlK1MBw1RugK+J1ULUcvleo4k+0aKgmBnzXDEKe9vxQ5x1jrxJHY&#10;g01pUCQ56mxbiz7Vrrd+UrWCyRHrkIvnrUY2WZDQnyrfjo+DPwBnn7IWezOR2ud2TGayuv2IBb3n&#10;+kK5I9ShbUBlHenEaWqyzBJyzO5oQdrkplXjV4XL/iXi0ucstsNFvAnuiZLrUBrIEV+xoNbKQ8gI&#10;m9o+lgcBfUEy6Sft5hoQ8mqWlH51Gd0m2qwCY1FS8q2maehUFQVYcpy/slNI/3adbOJyFif0Z680&#10;CEQ/vCk5WMVH3ZWYLa3DdCfqcM1eQtzWoME6DsK5V6rpbmWoRZuyrFbbNYlvv5MTqeUmP1VtCxFL&#10;p99UqN8EOieTOEpLvPqEFQPM7GTRkWqTw79qozgZpMgBJGDFFzPD26Wm1jDKGOFsrJOE7queMUhS&#10;BAuL4LNAOJeTzzkfOZmHOg9d9dhVCI/IEGm3YYwvqWxvE3l2A3LXMU4jG0pOo8xzvivfmK8D1J3O&#10;xkpfmde9IELH5Qw6zVJMEx9wUSK0BvZQvhTTvvLiDyMCVf4qpSGQAfoCxqh9ndyVZW69CoxmbWgC&#10;Lq1Al1MSeojrRjlkqT6AH7Wpzx02tpxZRgOytO0tSQb0tXlKeUtJ8tb0ilqBuNC5AN1gP8tNq93t&#10;DwE4oNaA22eR+Eq6JswG0FoCauUj9hn4RUk0enDyQWRDyhXnK1C2Ar9zTCo6RzmnwJgn0UZN5fCb&#10;KdCnBiFxcaZtV5GpjlLN4VIGCdzxgbPVL6noVII6Ou3XUjGqAzPsscOlBIOolfegeTYRkIlXD+Gc&#10;Ya4uOZT85tmzNMIJaoUl74OUFxcZSgfR9tnkEjK+LSu1XaoaCWniDmJniXmOkWmAYkXEnJ0PQh9B&#10;syLm9lONQjgIuRdcJXA1zZUH65gMMM7H6+IbKf/+E1HzY4ykGjnUOYkr1Q6geZ8x8kB5RfFMcmLI&#10;hoHsM67VbA0YpmbW+S5bLWVJBf0OWlX2v6mInHBE26FYw4DHCTp49cmDB2Mg/OTBeAgffPCJJ9um&#10;dcu9oNaNd9+9Gry6MZB12cb1C9euvWPl8t+85jvv/tiV/7g8eM6c8+dcdOlb3/fBD376J6/8zGff&#10;/bFPvO2DH774ne+54G2Xv+mK9338Cz/zteuuXbRmzYa77/rB/Ds//6Uvvuu9l19y6YUXnH/eRRee&#10;f8nFF172tkuu/MDln/70lb/4C5//+te+cvXVX7vuum/lddV3fvO713z99jtunHvnTbfcfv2di29P&#10;XWvatK5YvzwVrUGtW3ZuWbd9/Ya7ttzz2APp0ZpXTJj2Hju479jBvccOiV0PZgdiX2QLH0481quQ&#10;eBbOWaBlDQZKEq29eSxt2dqsW9W5sp1wsFLrZPXyy64IhU9V5w4hrjt0fYNNhiHBLc3ul7ZfERUa&#10;xpcA3bws3qOVWbpyBdaiOOKRaxUWu9SMNhyBkSJGw+sW65KWq0TZdGNLcTirOgd6aUPrWDDcldfN&#10;wzy3Wd5sJ27GnMnYrgyOi1qN3WF+isPF5wxjfshHQjgUiRUXGb0R1k9Qdmh4GsFEXJ1z69maRuVk&#10;3Bel8jSy783KYYsee56FcAWuBdiNem0zQAuTYleLGI2GwxohOxyWpA1QirU4E4v0+pt+S0sxSbSf&#10;INFecFVoUUyYfwVIhMXWdBElN8bKzyVaZRqRe4FaKShNHBbemJ4QATmgYkNeSuMME62KIZXAXjgJ&#10;TQcaGY0lCOlKqFYdN5GKerSI/bCSqtmPwQfb2OgCOnynyhg0T9F7N6Eg8GePXLGc0aRVx/XWsqpq&#10;sv/VMNN6OevxyPrrHAZxUW4nFx4nqsIehmvSGDeKKpfYGtrEx0WtPSsJfwxy855S4gBaTX2NNXEB&#10;RQhNb0/urCEp5Hadn/Oemdi4xxx3CgYmVg0k+1kw/ytX6heej/FGEyU+R8S1Ucu37Yd8aZIO/fah&#10;uSWTjXgv598y3RdeevFFqVdMiUa9LjeipFwJIgl5J6GZi5ynsltUZyX88+ZccvMsr3tCmWOpIRxc&#10;qDbOufBAAvNQRdSDS7du05YbUxsJ8xFRutK+qLx9K/xPPp8VBmKK4sBh2TUgpVylOkPHtrMdLzHf&#10;TGqJyv/nUssqjRlL4eeflSILMZhXYZJ5GYruOH6b2Shz5XYINpgY/qeI156rg0dl3DSy5ggB2AUM&#10;sqaVxA85aPGS1878b48oSSEgEDcLu6Ch3/Ym1sxsoosFimMBVLqSkc/30kXJm9Uc0FE0Lyh1e++g&#10;zUXyLT09kP5qxw6XkbZ61uwnDCRdNDJWWee7WGUuZfrlQgobehUuO08fTOdhqHiGok9K2cUmAkoz&#10;Smn6CFi+axfcthSyI2h5M1vaul9UKjIc8ruCUV9tmXGYYbpGhdTSqbUlyu2o3Lmk1Y1ygOnxdwGs&#10;FqBthPEOwMWgE2+YbzFbVJeQF7ALKAvm5DuA+MgNDrK3xG+TStLFKlqdGx0ZGFc7MJfI1QSreR/W&#10;1VFT4ArQVGMfOmZOLNynsl5GcirNVTiD5KoZlhpf4Vo01Qy7jLTshXPji4Z/BL/PooErIVEvKWlZ&#10;PsjJplZzXXZOjoSyZUSRVg5iecqaEQmg87TEjslgy9amaNnQY35uP7m+UAb5qOpVwUI0EmdTGYJ7&#10;t7kGN4tJ7VJnhLH/eobs0U2vN4RoYNCcKX+iToEJ2QxXJkMHsyqJVhe7ETArLNokrUzfR4MfKb4u&#10;mCBJ1YsTxqu9Jb0YKJI6qXt203CNGTj5WmFTscI7i77yb/vrgFrbEYPQCyVn4m1aqsBrDfAsIOSL&#10;5Kux/C3DNily8YiBqYozrY64/JCQHrUwrhYUyj6LWl5rhrD62eWpzBrtdqRzudeejKgV6MgPrIc8&#10;d1RdvXy2qYfm3O1bw+VQe2nfUQP7lrmCjRvSByxo3gOHWaZUTXWDRvWrqsE1soYjlWDLpM2AgKAC&#10;OlIqWUyYgL8INv+ZEZOJLSHHaVuGZpmoSIdGKr6sH8zKDIop+YkrEB5L9ehBWxuIOEtS+FmmNxY8&#10;k9VLCb+OarXNA5Y7aNjqSmzaLyf3CMRefm7mR9vMAkOR+xI3YIS+vKFltMFowVxQ60y/gWMzsHgm&#10;wf2AdPKfNPg87dfV8rcC3an6VBx7zhJ19PvRXKbFsS3DLFXrPULuGplxizSLwIWNuYnwmngehRCm&#10;LJbCz9KccNHj0aPOdNCTypvLstaROKg1fmDHT+eUzs6JUIH2p06CHPFZ1heOZQfXF2MpjN/ShFpz&#10;ruW+Oz86IvZfpY5WJTDJiSi2C3EzFXJYdcJ0sjnxXHrqkLlRA0wOo7W5syxFjhO5sxNrKMj3n6CT&#10;b6F1kXcmlr1VbA10MltgHhim+Izpzr18OtWzlvaaNqjqILOKFFRZu/BylP9l6RzGyNzjTt9MlFDe&#10;bcqUbMTeI0ciDw5qTafWh3fvfnDXEzsfeTQewiFaN9y9c9M996S0dc22bUs2xIFp06J1a+YuX3bb&#10;koU//Su/eOk73vKP+TDxt/POu+RNQarv++Snf+yTkQd/9JL3vO/id12R11s/+KGP/+wXv3frreu2&#10;b998z84wrp/6mZ+66JJL/p8HvOTi8972tkvf/a63fOyj7/3Sz3/2l3/5C7/261/6ztVfu2XuDfMW&#10;3HLzbdctWDpv0cqF9L9Zu2TN5tVrt65dtXn1+h2bN92zPRWtTxzYQ8Ob44d2A1lBrbyokmInqIzW&#10;pcQ9A54TnVjT4dOCwjroavhCGkAdz3RMfkjzpFmdwMkcR5VCC1f6flQHiVafPx3dS75CBw66tOWd&#10;rG4s+ggkqg0ewmBlJ64mreIYIl71upkz8DyVx4RFb9penRWK3+xhrZhlM5MO7ZZGqApjQMJSppdK&#10;qn3Hj+49dhhfRLlK2/C048Ig9Fzrybk2jU0WfBTesJEQvfmniSDlVEv1lOMtk9zhzflkBIq73OEI&#10;cGvJ0I8XJGfjz19LZ5UIgp7y9LqJNoE9ZYUZInxopVvd7XQD1tTXXdnOsWJvt5CW6Vou5fbfzCjE&#10;DliIvW1i59jadRMhvjQsG+yrUIrd2pK8GdmIHdSUsy9HCqKrOwguKZCruREEuPa6zFIl0YomjR90&#10;wqwg9kxisoS8edWL2NsXQJsELTFoRdSM/2BmsCMq1VY1ci6B8NGoUZMYWKAMAk019TFuxwXiv9Hs&#10;JwL4ofWinDJZZANQEJS0TKPnDq9f5PEFk1WEZnDqZc0TVPvf6oFF3a3qBPhp4dg5wEyzyFCKr0SN&#10;clyhBQ0bRi4JTFtsyZHT2NDGsE5sq4wGxQFKlLOCBqn/Sour60iUCx/Fty++kEYjdvMDcIriisYJ&#10;BBuMlvkshrHDDbospqhVtZXTZ2lNxCB/lROju6mYGbKlsogaRGX8E8GffeWlF/GcPNtqQ7MYIwKu&#10;G1NvWYNFh52Z0HvXi+qwF6/2CWViTya0hawdwzbjVcvXKFDYpgVubkcOlTeXFG1KjlMVEguhQ2MC&#10;Bk69kNOIehBGXYcqwFImjKkrxi3/ClnpaFI1ga2nS7TSjgXwZgV1cVQLs1G8m90TLRtqG5HL88zy&#10;Kaepic190NY4QDdlkJ1RXYjAipENU/A5uvJoICySVy47iEqpP7lrjNCqZeg5q1w9xxAWWTVf01Mt&#10;IJxSdawbXa8yUFkrYMt1jQpkLdusWPd4jinJnMtUJ6zQt/ms4nxvtKk06vlxyk05n8t+qj3RP+cb&#10;M98QrYyycI6cvpqzTkLCb3vh2FG5ma9C2dbGI4IVwSpwrT4cdwCyS60VdOKRodAm0DwgOl4eB29H&#10;HFPDDzNR6UPD9LBEGZ2kfT4KcVuAMJJWvTRnoJvCaAUMZEVka3dQsjPZEWDgWXYmJDmQec4nGKxZ&#10;yKauzIU1VzXAcH/QAZiFztQb202zcq3vlbfXKXByTuqabAYHTYo9vcbJU6lo+TrvQTvQXADegdOC&#10;M4wJehBkOFP3piZBmJ+uQqxdLEQUiJaIM6ULaOwm2LQjt8NyAxEvIlKeTVZjXhzQUlX2cdcZYSdZ&#10;YxNwY18rsAyITWIXey32erYe165CTfMgtRdObFCHfIVRzQmWRq4AyoW6dR9kz0sR01ghIiOeCGbR&#10;hFqxy+6R21fZ6Scwnvhb1SV0PWntpWsygX71un0Vg3W7d3Ca1847zQS13N1y1qbb8FkYlbpgwtpT&#10;wSuqmBW92BjWaLn9QmVcz5kP9dvLnarvHfCyfEN5Tox2Wu1FRJ3cTRZD+hryRYmuRb/eaPyHVDuC&#10;ZOokVDCjmpTgRMnu04n6zAhYiHGufeCArC3sGlJKCmUH39gzF2VYy6okWBIVIqq1XYJDxjzEQKI4&#10;6dzuUIZV5OuDAgKZInmjUwnISszCwdMuKEZrwv5qMGdEaHXILbnMpZXlKqMYfivYJLgJoIgdT2sh&#10;gTYTwxmHlIFLUWKP2kZQdOHMDLJ2YrSkLtBmJrKlcvXVV601BRyaQYDqqwUP7ODzSTEkogMo5geg&#10;tSLZCpUB4W2ZI5dbrWJdkfF/9qIC4wPHgF0R9z7z7MFTYfXIdOTgVb8W1kE78wbY2qIknIdF14Wv&#10;tJB9ccDv8vPNd6CxPQ3QC7DXBLgVwoDS4Nhom4dXmW8L8dsrbdqi9kvJONCnB3+mTOnnUQhrIDwR&#10;rdxCnJPavpXuqRTOwpTW+rUdZs2gkI0Q3I9i16lmFZTb8lelydQrw9QjTnj+8DM0ICpeLSU9Mx8W&#10;LWPRFMF3xqXJjGqjRbbDuHj6PSrqXOSYyj4eKd7tf1Lg6wwrJwwqrt8SRe0j32DKAb5eM2uMm0Wt&#10;JfHRoMcgq6/dhw/v2n/gsb1748N0zyOP7njwoTS8CWpdu33H2h07iloXb1i3cN2a+atW3rp0yY3z&#10;53348586/w0X/wjUet6FF7zpsnd/7JPv+PAnPvCpz1125Ucvfc/75lz65vPfevnbP/yxn/jyL151&#10;y62L161btHbNb1393Q984mMXXHDBf++AKZ698MLz3vGON3zkI+/50pd/6uprv3XbPLjWW++4Mah1&#10;6erFy9YsiY3wum3rlq1ftmTd8o07t0UefO9jD+3avzuOwfGfzCt1ofvTX1snpOZ327+LnUCHzzon&#10;SZzCc3aFbUpJecmZTJUskWk6nKVtGLj52FSlUNSqfQtEazJbGLsjPODruoBKwFpJOIlkyCb4dZ1+&#10;uUFuV/bm0uJcH8JsfuT8cnrNa4pdp27v7nAm5NiNSu2CzYTi2S9TaFfdiIQ8qT7nOUkNpcgqnZCx&#10;Eeh0N5qgY0lO4gkgymRG0uAe1JHIKUhVUDFxXGyTxZDsFszzbkXV+zW4H+03i8QGNhMkTGv9INkK&#10;WRuLKCwsQVGnDYE6LSWAVdTmVRWm5tbqILVhpm9nzhmSq9bvySNFrZpXoKPtQIj+C+NlbzBxUaLW&#10;TPM540qFhdPOOjlOlYYVgDWANtMsUtVDlcq6olaA6yi7As0OI1O+kbAjgQjx+klEs6UdigZnoGWG&#10;9jP+nIbhSO/RLM6bcUdtQ6J3fHwmEIL2nTIYfNCytIJDkLaXhry8hZ0EfJr9dMCLyRuCN2TsSY5Y&#10;Tcw2K1d2AKmUnukVWwSVfyGWU8gwWYkaBANxrTOEnmUG6hDb0Ep1d41GqozQRgtYpU5eUM0J24W1&#10;dcsCUYyaK1+E/Hw5uyM9YEeE3YYK7TviXfazSt8Fe2163FR9sWK9QyYtQD6eC+euNcZqQWnJEBeQ&#10;QYA/by+iqfnzeHB6Sh3M3l/SB7LrpjxKj5eZ1K91Kkv2ep9JRautPvnS8s8ozIE9JJuIJmtLNgFU&#10;AJsZhD6AAxuMrESTMhTbF+h6WOg7Nf+MnnkrLXMHBwJYFdYyDRhYWy49n0ATN6agViCKzVqZJIbR&#10;jHDLJsWxurt1oRASFHUcURMbIWseAXW2R3MhTQD5UFP1anqCDIXABv4wGt0A1LbAAUmKlCQ5x4M2&#10;81syv8Nka4FracM+OLUxe90kJ6AvCZx5pUibR1Ktr85Aio07OEOiX52q8LXcIChIfbUzZPSFyiBD&#10;lMXhlggvibPgBFjckXRwJgAtBFHc+jE3hqwjrYlAqmLUHHmqFZ9Ur/YOaV5pAJJJUV/lSJMLQsd4&#10;NAAjmy3KKxiVJUX06Hvi/5zfBKiwlZD48LM+1Oecor380Cx14EPN29yKWvekMGw4zNzuRGLBGXyd&#10;yttkHit48UkfCaymSMhHaCNcKrtJh6YnRrqkBsU+OGJau17bBtMFpDaK6rGnAnJzQJUycXNn3n4j&#10;7WhvM6cBCYJOhk7RPmI+rSQC8lkJ1SoOSDZllWimYFo0QG69ESRnlYxmw2WmTY76tA23TKaiXxAm&#10;bZ9C3hJCEHgMSy0WZECyC1SWgnTsw2r7FPaBQ/5DSoVkMSPcZ028WoVI70j33/ypPcxm27oOF2xw&#10;w5UdprGG5+Myyaa5HFHVbBm8bLmkvRYVTdaTpudt9krRpbaOrHZDGajV7D8j0PgncRF3GQAf1Sie&#10;duzvYnhDGuB0oqPyiiU2c43ERfJ4cm7EtBiOCnIaRfN1SogbdBVNJWZrw8IiUlf1M0EOCbMtLoXy&#10;STitjI5KsR6kWEjNF+JhqEgVrbR+0eG26M5mnlZCcf4jDdGV1siBx82aL6Vt9gKVS/TbbeQhRwIu&#10;lWhFylsMUvlkpcLlnE1/YGAmjm206QtMGAotPUGCUAAXAa7Fqw1WBY0APCra7Omav5ZWLYfZusje&#10;tcKKClGhvoazMcpTmTDew1mRZWbcOs7NS+YC+xsfColWvYWLzPlSPWUzbvCIQJi+RvscER0AUqST&#10;AU8JHkBJB9kgaq4ufU293VLEZxOZ4ylTJq88UPMUBucUrFbBW2vfSFzxGLKNKhgq4hfYI7S7+VRk&#10;qrS6qdJ4aJ5RYlc6XiBd7Crs4gyH9ljYmQMGptI+hrpcVc2p8daiqRfYk6y3LpLgeDLVezm9cINa&#10;Tz8XJ7A5GW7yIgPlg84LPkumB4fE6CmXZPdU5UA+MKaLyv5XMU+OYYKgPAO5Ts6GJjwD6+fIOdSB&#10;k6eCWuFaHZRSssOZqoBZ7N7TKDsq4c589dQp4e2o5Z2RcSvpzp5qobZUcqlqq3i5JU5ohJT2s9Gj&#10;WWh6IK07rG49kH0xT6wZiCQ59h2NFW0i7GfCsqbbTXTCIVof3bPnoSeffPCJEK2PBLVuvf+B1du2&#10;+9q24e67l2/evGzTxoVr19y2bOkPFi74xvXfv/zKH5tz/j/qwwTVeuF5b778ze//6Ns//MmPfP5n&#10;33rlxy+47N35zRve+4EPf/anvvibX/3+vHnzVqy4aeGCn/31X33Hj13xI4ydIjg+f85b3/aGL/zs&#10;52669br5i25ftPSOeQtvXbTszpXrlq9cv3zVhhUhWldsXLF667ot9+7Yet/d6Xbz+P7dTxzcm1rW&#10;4NW8KrXl9XyeAbaHJsOy+MpStp9NHWjOpQmbzWpeoNWtLXDtenfiNNIFpy+LVFTZOX6e1aBWMluG&#10;3d2BWukq5wk2yI1LzqwKYY6fXIZ4so/caPDVOudhNC8q1s0oH0880fY5LfYAHJpbtTvrOUERsjRr&#10;KtwsR9hqmrPyG5wta5Q3ZWSHFqirbVmgoR2yaYF7OTihtXaFuORubeTY6pTiZ1WdDKnvbyENnFte&#10;zdFOqBXmtmLj/LLG8TXig0u0utjIfoii2fOmwIs75WelEAk0BaVttNjzIezAHNiiOMR4RC04c1pd&#10;WWwzmdw0D+2eDR1UDN/Cs2F8SkQ+sY52JTH0r5EJ75mgnWC7vRayBRKEGWHnKvKlSIJrCRO+rgLR&#10;mp1iwQLbQ5wU6AK8lwrQs3RcYOuOrPebxMzniN9BVpTnhHaof48fqSRVnydwTj4+ZeWRCPoeBjYx&#10;3+x2l53wzIls5If7A4GaKLc96yr3wEy1PA+KLNGycSojqcsL+K3qwfxggNX4mMC3UXu+TvdR0tXl&#10;W5xjxlWWopUzr7K03EKde9CLGo+2nZWwk+EtDZUjtCNrRrWBo7/RMMYHpFiioSEWRDN0BywkrOxT&#10;tv94qvLg53OEM6++mFdj2QZ2ZSSch071iZVq9mHii8pXE47PLrBMTjWZGhcxpavHC/3FL8UeJi/Q&#10;IOTpqFFQfq5HGocaAm9C/8L4Dq8AhlumgYqVVwDaoellMVG4G0Bu/ihnhftLLI46aBlA9d6MPCFm&#10;PJ+oCCjDz3ygrtW2pTWMlb0sGQuKQHp60ocOJjNupSMFUF+lvDotgcFmdtpb1dJNRAfMh5ezRQJH&#10;gQrKmF09QggneCVfg0UZ5euMTGC22ah4qHKc4li9i4Zc3wdttBUttykDKbhqNx36EjFJCv4nzzPl&#10;1ojtM3UBVBaND0rQys9gs4GsmocqcG37q2plOzcESBACUw6R1ZKhHtoWTjgfUQ9M99eeVTG8XY4x&#10;cO7w9pEseC5WFxBWDMwUaufVcqSuaRpWjzK8kfuz76XmUlMV+pRGCaUMaq2op2tF3pOUU0G+onf7&#10;PE+67ta7jqk+HKGGlLR4L+fAtwv2ignrRMUUpQKlzWMVqbbMmGkDv9qaAqeHmQgQFPXD7QmMTnhi&#10;kl2x7f9ssG62iC3JtnODhOzl1MtA8CldqVJ67G7TfHCFKRQca2ZdiIaiVQRb4T3Pu7qebNxt12ne&#10;NmE9raQ1Ic8Kw36dkKNgtWSjfxpV6FUIGyHU34hjlrNtaJqS13HOEG6JvyFdHcaZTGxorKZVmjqF&#10;kr1N8OUysSqcbKvHymDdTRE+5xATOPHVdN+Hkzl3VrTf0nQLoWuZBjI3ZQ89aKkagXFFi8Vg/N7C&#10;KLOinLC0IfWWFRWblBx+GaqmCcnQS1PjRkgjTQeuGMWczcILJKhHlQ1rNF7kDMbQ7aV1RvkgVjrP&#10;0t4pKMI8PmFbGZ3izxKqNfKNA1Di7cFDClnzJ1P/4hblpsWf6GyffTZhtmdLDTCT0HBLuRnrntEU&#10;UWW5335XqzpztBgOtWuoyBl2DjSuaWv+c7jSNHDF5QjbmlqoNIKtCj0Bp3AjZ4XeswCk5akD7k5Q&#10;ZQr/ACMBGoVS1ejmzZN+E6DV8eTCBbGAlEhFqkK1s04xLWc1epQ0Jz6+sWrE3n1Z8WFiJBrM28BQ&#10;cIyhHMWBeSG15eTzlIEJ/c/cdABeYFqgZgoqD50CsilvHtiq+DyXoBk1dJ0kNgphyzOBZpG15hWL&#10;phzEEk5gcK2A7S1MMiIXWxUqJJ9saolMUwDZIEoF1/MISOiIKe3WgLqi2ty+2CyR12CqwKPm3xde&#10;fiW0qmzqSH90ItGIKHffgtMWuMbFek4I1SZ+UFELBWukFLx3jAayp1JfCteqgNb5TcxBqK27UgXf&#10;nK63rekQBL25wlmtrG2LBPTKqfWG7lWZ+CmdjadWAWquv6Qr3J23HEis4ZPTCB+m/OwMTqkbtHjJ&#10;aArHfThz/R1TOO52vLXEuTC1T1pc15o20HUp/xbBnsgtac+bQNaogveEaN23f9f+/Y/v3RcD4WiD&#10;Y7+0/u671+64a+POe6IQXn/X3Su3bg1wvX3F8puXLL558cIvfe03Lnn7m39UUWvo0TdedPn733bl&#10;j7/lg5+4/KOffsMVHz7vsvdc8p4PvPF9H/rI53/6K9/69i2LFt2+ZMnXr7v2p3/hy2+9/B0/Sm/M&#10;3y99w8Wf/+mfvO6Gq2++7frg1aUrFy5btWjlumWBrOu3rtl6z6a129au274xqHXHQ/c/tvepx/bv&#10;3nVo7+6jB5OePBCHjOz6yZqbphoNYCRSiImzHxAmAuEkKs3JWZBgioW1mLVPRb7/koHj8Ys5Vts3&#10;CSmrVXDpVOXLf3JwPq5M17mH5CNfh9C3Fk0QStjWUZCch4SYBuWJjyK7gjuBPbJHthIas0Z8RFfC&#10;wtbmxZAwxTOhpwpfLX5gX+xiau1fqH52xwJ1VaYgz2Y6qcZpX1mQZx5yNEieElxHO4toltC2MRyz&#10;+2j3P1CrdGUPnlrcRMP5jSPZVhzloACoTUub6OXbDeLpL+IuS346K6D/1rFjNKsk/m5u2O8t3M2Z&#10;NCLvX5vBBdrRwzNjgmdjoyUZuVx1AogEi+ghBWOEv3nNriWXz8kMj0QCGvRLAnVonNZ/yq5UQpaB&#10;kr1kDEt+iletNT1jI3upuZgzBbjWEkb9cCsV4X9K4xgLQjJYnofGzwx3ououTaMKd1QSTp5ARdcE&#10;hUSfRNsQmFPzlQl1j6ZBpVbKHlcqLPYomV9ZtbpBvXn9eUSiBsQ9LBEVdp2eYeVkjd46S+tEimBV&#10;Pqd/ZdCy1rH3zzIjdQ+G5eY+DnEgE0AbLXjR4v8OeNlU+MwaeA4+lveYtuCKKg43SuOLenML8vND&#10;Dbq80uGmY9w/ELvzf1THdbpWJKz4La19zuw7dnjf8XjJmC0KdHwl+3rl8W05Vk6D9xe1ioVaWTd4&#10;JMWrWO8yaW1NVADgBC4VVkEpYGNQQIbd5wZfMJnvbSAOI02szAuyV7lgSWkebZta9Z4OpOqcGQbp&#10;2YyyXzxDsMisG4WvFgXIO6kHJr9TnXBklmVZq8W1Nu/5szLYPeEmBSw4xK8oZB2PdggZqwMyGZLI&#10;sO0eFCKU2tRHJ/ikgvah5hWn5ecKQQs+QzPmBEB04Bxkw1V+Fj/3xAJxUUw4yJWnlrQcwNuxrUA9&#10;hw1J61MD1mq2S8jdR5iVJE906xubZiqIai1rnxpJv6rch62aqoFKo/M2HNesz+zdZ9WaHR8l5GR6&#10;lMvsbfLR4FBdWJS/gn4LWXtF4HwVwn128pSZWbDh1kixAT+aSqj6d5b1yH9a0WCRs4kt9pTWryIn&#10;bjtTL1DrmuIB86Q9Dhfb3cF00pAKl5/0CKzDJH2GGQFPeqsPmrtpiXXurJOcTE2upSmPjFLrh/EZ&#10;tgt373tORlBatt8koOWszXfUWCs/2Mk2IBYyP/PwbNQcyAVHlabDzgow41rNSqjIfV3HMpd0x39K&#10;BU6fGkL9Lu9F5vkT5fTVKo8FqhkunBTIr515Drch1BwBq7DflUTNDIEtV6FUvvspm3jbrkqT+kuy&#10;daSlTOlONcDD974+be7LFruS/eHpVuvBaVR23qyiMmxniArz/KyqgqAFmGdckTOEoVWX6ztVuChl&#10;b85ikm+IY0fjsZlO+HWJfuPtGiPV6cdgZpDPDUv8UnLuVG1IO8sWjlJYFWrRttATpSFTZZyWRBJN&#10;FYkRmNGcMxYARCnwSYXHMD2Z2KDWvtoaJ5eTTgTBCUxvpbB2MQR5ShWChYrfSnKqcKySbkiIiQYJ&#10;81rTWE8g4nO1qYPbL47o3UwUdPD40SyzUn+g1rJ2DeCL3LAL4qVnrxQlokihRFnW4n+CRjF8HZXx&#10;kBe4yjCPQrAi1cK5IsnyqzoeVypMVSo8VtuTFrIKvcohez5UU0pjIvGlvwtyXFuTZHa1c+yLZ4No&#10;oOiE1rkio9ZR52zdMsdXedsMHedDFxUBS/DRoP0cySC9s6++duaVV8t4V99qI1MrLp+VaE3lJ/zi&#10;6cMZBCS4qJpNZHATO0oQkJJ2uZWhVZk81mwG6+aVd+b9Rb+jurXEYbF9qWangYNDSqX4P/mFEH75&#10;U8WtPSbTppAQ0SuIVPY101jXqIh+Pf/8JsWrz7/8SsXDr6eU29C0I2/TJnyngtLnFEC3og/V9WBZ&#10;kwnj7PHyRUNrWbCTiQfe1lViP4TEyV5kgDjRomSlBTlmsF8TKq1u7cSC/o7GwLRE/7WoGi14gCL5&#10;BlI+XH/vXMXGRa304Hn22b1Hkz/jl1VdZ+h5nTiRf0kMeJGgVj27Ooil9fOcNzHQx0nhBLmNCbum&#10;2wpKBp21OIfYL8U6OPLgEK2P7dn7yO7d9z722N1BrfeDWjdjxfTAurvuDmoNgl28ceMdK1fetmzZ&#10;dXfM/dTP/8yci/+7at4JfJ4355K3XvqeK9/xkU+98X0fvfg9Hwp8Pf+y91787g+84YorP/GFn/vK&#10;N6+6ft4d198x7xe+/rWPf+Yzb3jzm/4pqPUNb7zki1/66WtvuOaWuTcuWT5/5Zql85fMnVDr2i13&#10;b0yz1vU7Nm3auX3HQw88Eium/bsfP7Bnf+pAIkZ6Jt5XR7MfHA06DWK0Mw117aj8R7mjNaIAVwX6&#10;wNRKNcg30yiIFE5WSV4jxyEWlSytmBA9Blw6i0trXHO0yJJH6bxLDAd0S5CYHcbC+nXhG16PYtjU&#10;UXvQ/GIt19txx1o1TzWykzxgVrSi8kVUk3U/NSqynZUJGfcPdVDj18IbULrhSIlKumlD3XA0oSy7&#10;Zo7QiDbgE5cgOwH2N408Bu2pmLPk0lAxnUq9VhhOOsT2sSoE8qsVZBodZjc1RwAUgevzGyVpLTwe&#10;ZBoEmmeloEgaqkJQi/GIyWqVqbhIhNOoOkGwisFKXtl3Ce7R6Aa45hXys0SooRiY3BiFwKviQMM+&#10;1HqRzzW4AXK0TmkqoGoYR9Wl9AgSshpgOiDtriE3kv0yVTFTjWuicMr22gOGkB1o10YmKJTaZDIV&#10;HVUdQ4VJtYEVQ3cYqhIECE5qZsM9pWRr+oi3iRFrFRO5CawmQlmU9B4sgeDT9PDw1x3hi0H5cxF/&#10;hsuCzHldC8p+V+lZL+GcLI28skWMz6V5Q5Anie1oR2kR3ui52LhFrYWLVYn31arOelN7HxVBVVTP&#10;REVBXc/nAVw1ki2HQKA/0zb7ninFYJWUAXdQFtpaEwR+O5FxDo6LjINZPrD8ZCZta0FzPi/9MHvq&#10;S7kLKdJ2uYD6SE8LJp46xoIEUJnlx0axRLdwQYOQB4Yx7SeTmBLsMMxVWdfcuMG91ZhDxa1PtUY1&#10;BvokFPAVA58Xa03+K6VJrYWjPYnPYxUBSI7l/ZiTfkULfrIZB9GxRGToiG5JNFCTrLK9evKS8/xb&#10;iNhz49KUB7/4WniJDClR7CBaM4UzdSmJdHnR2YXl5TT6Uty5WiE5Wfvox4vQN6ipT0S+3SLSoAKF&#10;pnxdVsvcejQUaW+jWQs8swJvbr168lFdOXMtKgau486QZE+kIq5Xr0bK1NHgIZ0tkmpbyvCDGAHh&#10;dfCSsJ2ouQqnx9ua85IG5JfwsQMDD4Nx8xdlSwCuAtQS8vqLWkfdx3BaLgrwuj6gBC6Mb2Tcc5jW&#10;mUG5e5lqekWP3PQkaIo0yIwMtjAAmLGd5BimMKhZrXAaQTJgG0BOy1YIq2HtaybCIuFhYUiuDfBj&#10;XXdRXCezvk1oPrtb5Y43w1WmDnsna1x9M3fcOnxKqc2T0hqncL3oHR5buXW+N1LwosQmVnqDwGB1&#10;S5LqZ9V66cWi1mbxKujIlXaGuF9wkkILRjJrZrXW+KuRppHy9cgTRtWbaiDzZJlbWpxOV5SgNxFW&#10;MJ8j2+6VBQTGNcfJSSINYK0QySBbaJoJ6S9OUeReWa6lVVnrZFbZoHX4Zx9xRWqeDuDBLmlBEP1+&#10;0T0Ni4dmsRWZN/HXM8mUTvl087w+CExXprSNYQRIxDygKUVGcKHKjDtdWUjb8XsyGuhe7w6ODG1G&#10;HXu2cJ6Y5QCZiO/lJMEAVRGbYUdd3CLeLEQRfKbgsHWJxjMJUyPyb5tAClZzhJn+cfCiqnbzS6Ij&#10;pbZ0YbBHKG/WQbOq0XJ9xY051QrWChplICAbKciqBxKNMAmbJ1aNQwmwLTr1G1NpmRMu1jV+I0LT&#10;+tQi/EkY3HbTjIwOT1lpmx1ovwklk2BFueiBhUr/cqVgDUZDxK4w2B+0lhySPTkSSN3+MCS7QnrY&#10;DpFkvqg6voaprX8Ewwt5qhB8RkiJRNZrbMdRyLZBBuKU22aZYfjgZpOS1oX41BnwC8WltTuuFRMS&#10;/ZQbVHqd5ShxTp7fUjuDZizwK0oPkAuWCaIJag3YK+XYV6Bge8McOBFNbygQ3InDNQaythtqoaMw&#10;FQkxUm0Jucqeg5jKL+K5206fvgqJlZcD7+Ev5XID9KpjLeecuW0TAaZKcGyBFVDO8te+E7QpEh4O&#10;TLU1PhMH8JeefYFLy53Nvy1ePfU8Ry5G7b8t+eRQXK+crXgY1NqJlQSDcBysKOE5esX2N7gBOwWh&#10;OrnZ+gAHzafv8LOj7Q30aeHoZGDV+cpdhA4mqwSY9C5aRQ2ULebp2ajM1oF2asc0TmmqgY7ket/x&#10;tFnvyaAWrsNw7kSV2dxg0yEt/225cw7uE0hWIxOdi51smkvA5j9b15qLSrud3M7Ig8OyWtR66PF9&#10;+x7dvSfYNXWtOx6KPPj+LffxWn/3zmWbNq/YEqJ1y6INGxesXRvU+lvfv/q9H//wnAt+pDz4/DmX&#10;XHbpez/0pvd//E3v/9hF7/nQJVdcecE7fyz/vuX9H/n4z/zsr377O9+56eavX3/dT33lF9/zwQ9e&#10;cNFF/xTU+va3v/U3f+vXfnDL9bfPv2X+4rmLl89PXeuGresCXNdsWrXpro3rd2yIgXCKWsO1PrR7&#10;V16P7nsq2uCqTcJDZpWM9Xwga5BkHImyOGa5KfyzKR/EYB6DVrfKZFK4X3VHkWrgK/kV7eb62Pt4&#10;I77lneYXve+kPMuC5uty8PzS/s5oDuHerQpACqIDk2tKNiH630y6AA4F0jDlplzHvmEgE04YMAmf&#10;GbF+khrRzg2n07rVmXAlNnLnwyKiWVtFR0Ncao97knBNxrvbwdQR90x0YhknLsRIIhGGzUhk9toI&#10;YRjYzGR1FF1QrwVJyHnq8Wu1pMUzbVyJdovPgkZmGE+xE3uwhr2k27Oz5rTjThS2vPWHhOwa3jTB&#10;TJZh5nxofabfRY1Qy2sJDXUVnpU+gjPtTonIM2GHPeUTqaDOel0bUsvhoCJndT6NFMtzFmVNeXpo&#10;zPxc0526xTRIChOVV7lcRYwERsqAo/SL7pd4S48T4c3QJKOCM54mpLOqCnOaZscNRIZuuUFYz2QC&#10;hOLt1rZlUxGxu/6QrQjyacmfEI7qHf+V6LAWsdFkGy3ku7QFAkAiCJfyxcXEMkVSDJNwruioky2/&#10;7FDksEGtwau4enB80iJFL71HTXkQ6aoa7ZAaxJe5BfWJbAfRWuaBPod6TrZuWUeTpl1kCMVsLQOr&#10;dg7FL1WR6uIyYfHpxXe3nsN1Y8pXB00JNXk5LCIKq9EEimEUYzRCsw2mrtIAZq/GoXkDBXgtHquv&#10;uCWRTIDhvZkNr7ZDAwc2OVLYxgOVm4Vyfhi0hmgKtOBZG6WnqsRH0xfmf2dyA8c2nS5oB/CIozx+&#10;2XvzEZM8VWrdLI9ObzP+AX5eW2kSNC2tFA/Q5hSFrd1Zp+a34gpyBwbTWnOhvuauTY9A8ENsckam&#10;Y5QaottEW5E1sOBHThJitoSkuJebSO5magWkAHuwW8T6th6NH2xZdyyF2+sViQe28AofWDpiZUSY&#10;rpSx06BzqQ8sY/7imZfSIVkStZCgIKq0UtY6M0FjkJs+4wyxm7IQl4pQ4KIJndSv8s6y0ELZIZMW&#10;Z/qyqpPTmzJ0CBMCVs1AdRgLA3q9pBgK2+QqzRQANnqN9Q2CYi0EssqASY5DbxYKtYiwYU2cQfsX&#10;teYuY0ytiV1GhvdbVevgsATlT+1aZA6iJf3cRzMyZBDkjS0vN5mSN9PYFqLYCnYpuG4odX/AgU/1&#10;AVBWJaoZUqYuyS+H2osd18jaaNlw0w3m+8Ci/blSnYxDRqD5wXoEDB8sDahzDkmWnQ5eioigXRlN&#10;knY9MbfF5j4yU0MaM+YY0owzwyV7aHP8lKkETqkrLRuBxlGmGlv9ziLDOzFOZ38kD9tWyUmvZDm1&#10;g1ekXggB1Hd0MhcZ1uiewGBi40ndmnfG+C0pLW14ZlmP1jFl77b/TecAqWGmsd6zrh5Qly6GeRvi&#10;1dKtxcDNasmmWsMM/ODGNWJBj6YZshk0bfZGhKBtxGhUq/2Vi78AiTiqwMxAuqWGqcIzYuEcyF8X&#10;ZYncil0baJFHcyMIeCCISkhTxtLYhhYmsmGQMQWxjaDwTzXFb/lbVkIibaMporXSgH1BpdqeA924&#10;9VBDx8HN5dvz1eFgIx7uO4t+S181qBt06/TLJv76VyBrtKlskRZvy1EnwmHRwEI2lpxZkfLQEcvR&#10;HGTocgdMKsEIvvCH15+ziHRAVmyoUPSEJBsthSqj84TtiTrseEStZo4q352oWulQi9R65pWCPoPd&#10;ETxWsV9NjwrwADUt97U0tAZA0rwoWKe+PgCijm0xKpalKgHrgIVSz66thWoz/J+f48NktSNIL61K&#10;Ax1TwmrLmTxKeTP1ruEqod8EQftD3UWOih0U3K9GM6NvamNm0CmOwUO4WuxdrlU0y5tr8ytlCMgM&#10;mCraKmsKnZkEigITJVQUMJt5GYC2bHaRaslYDmUhrrCZPqbPvKDl8jOZNlmsgN9padNGtcD1M6NF&#10;MA67Wk+VfSRhEfAcrjVHJwEjq+n3JaHVVjSZ8RT18sC0a5OIHHDoHVLxG+L0dJB9ufK8WrIM7vVp&#10;aV/djFEhuNWzANf8UJ49v0x+oqRZft9chVNKwcOwfRIkOycyuHLcoFNGwd9bLhs0RXYkv3x9v91m&#10;LMiaT72SWsJq7+BQi0EOSKCLXfNv8OqThw7uPXok2DhS4X1Hjz+x/0DwalBruNb7H9+1/cGHNt93&#10;f+hWSlu371ixeevi9RvvXLN2wdr181cHtS7/yte/9pYr3vmj5MEpar1gzkVvufDy91/8nivf8oGP&#10;X/TOD8x50zvmvPEdl17xofd84tOf/cVf+rXvfu9r1173W9dc/Ykv/MybL788H/iRqDWeTFe8793f&#10;/u63rr/p2htu/v5Nt103f/HtS1cvWrd59aIVdy5bs3jTjo0b79q46e4t2x+8Z8dD9z3wxKMPPPnY&#10;4/v37Dl6KC+7qxE05IeohfefOGbF7/FR+m//0izWWWTt2gSMrBokT2l91dGi5O6PJsiz3l9yrVLu&#10;JA6FB1CLWo9WDNN1jSxmbQmMg8PHshqq7y0epq5VkfBYlJVkNH3lfgbhhqDF3asuSgGHAtf4Bg99&#10;78CubR2pyjHUazcw9t3J9E+Y+nQawOaYxRvZmWqHa+J5UnC5N5MGtstLpXH6rKAeLD0FdSBx14JS&#10;coQTX7r/+NHsJZUDNb2KcjhnO3VwbeYbCNR4aNg+ESi4GTOMBagI6kSwFrYVNljHmyBVJhaQLJrl&#10;WsxhD2+n+nkMopUeiQR5wsizr6WUgoC7/IYyQpPrk91iM/SvL6ktcVGexJh1tLDj40aTpX1meP5s&#10;Gp/gFpMXMbryM4tpYWhDX8crmLx+hYUiDeMJIQexXbs1AocMlSbT1NrD5tYUQ5ZSU5oL1q18sZmI&#10;CUxyzoQOubcNZMcliB6pLCXgLkgGcqu3LJnTeLojU1jSIt62z+nx85oJULm5NNQlfsUBKJMEbo0I&#10;RuIaJrYD2MJpUJ9XXVkacDfcna0y/dMgWvuRZi5y64NXZ+7QflzmTY0c03VqRFSqpKg1b8DoCHw1&#10;GNTCGD5iq/EygSZZrBpSpNMgpgXqU6Mp/9Pasyk3xO3AdphyKcK44tIJLqrxU+ve5EJ1mDXa4UZk&#10;BxkFh1bntsqu1aqilP3HDu1PJ5U+NZiUxJMcBrWcczFbczcE92JaS+9mzXK5zKIFn1+ARPNxjjn3&#10;jigHWoD7W5WyALK1wUxaJNlT5xWqCmlE3IHiPGHUQa3Ka9WBG8Qk/VTjOpqCGh3SpbDIsOY6tcmV&#10;SQvHCxDyfoE9WkcK4iqVqjuUiwzvyRSNwKGsslLhFvhBmsW0iTxXXGeorrfQffSFFtbqlhy4+OJr&#10;qTUatal90IpPpm46rHsNyksw9j3CSEBU0wRoNLRNchws+Jya0Io5h9YXsKTSu+C5D04rcqcJM8s3&#10;QeoOxazVm2W8a4Su/Nu6ZUsVSHuZIZpZoMvJq9X0wTQtxcSTCeTpHktWiFmTI4dPHK0avEtQrc4z&#10;RKX6eeLQeCfdk4ZMFSk4vYe1O1g3v68SVXUuy46GN0yAbl7TnIfPoWBSf+mKUPKzVcfNibRnLJfs&#10;qLJNiDO5L3X6nQjhmj9xI+R7pUZZjsaz/GwCQbn96kE4Hx894GIf5MmqoFxr73vTebmirslVkXAC&#10;kP+VkYtLp5KKZg8L10VuSIeKhfgTz44Maq4LsQDL+yTT5dlshtSzaoGDJaPD1W+0NmhFKz78J1Pk&#10;gq1jV7a2wzHbbju6Cnrl8Cto8vhAxPy1Kfuu/51+TmwzC7CvpumlJeUnCQAMWvKDDXK8NJDY5GpR&#10;AM+zbFqtS64KKY7G8y5i9AQSFcBDElypI5MItejU9Sen11qMcyJhhawJaQoIMXkh5rGC0TUk8fZU&#10;Kgk27jaRr04g1NC64BZvYfMm4mFcCSTQtNuEcVWTb3ZJBEupqg1a6lvJE9RvMYM5EppabHBpxbFF&#10;+70iGc4RqFQKJ4I19NIACb5BA8Weg2svlF1RHGcYFASH2U48DJElYFV3kvdpC6VRP6xexrpW+r7U&#10;1FeIy00vTHX/GhkERLOmJ5SdTjh8gsRQr9a+BTFG7Amxqc0vGE8boeYCYgeTW5mWGfTjffml519J&#10;1QzGOqXH7XhyzvIK1Gp33BKVQbND/SufXMI81Z7tjZJms8E1oLPTFGaWca0Zbfk5Nc/PH8wpZfzJ&#10;VkABKl9lYkjmc/KFToPJtGq05J/dSfkrNbSi1ipbc+GiVg6S8xyUMvrW4SOdQ7Xks4RlFbI5eStv&#10;O5PRAAdsizSL3UCqgZZqhqXluS4Uu8G0eX8Zr8J4JsBzlCVnAuRKRfUvzFH6jIR9qk5GjSBAfTZw&#10;FDNe9dPlkYMPoaHT4SddWHWsyskFOlMw/TK1zqQ9EBiAUaE3tbF2M7YRjrXUcPr4HVNM6zgOb1gp&#10;NRJReWFsXRg8tZPN1QZkhmulE0/ifunWCJgRZOeskknKz5kWNXlq616tt8tTF1ntOx4wFn+5wean&#10;KWszVflgK4/z8cf3HXji4EEJ91P7j5+IQjhc6yO798SK6f7HHw/XGm3w9gcf3PbAg6u37Vi+Zeuy&#10;zVvmrlg1b+WquctX3rhg4U9++ecvuexH9bwJvrz4jRde9p43/diHL37PBy545/vPe+t75rz1XXPe&#10;eNml7/7gRz73M7/6ne9968abvn799V/+2teu+IlPXvCGS38kZM0bLrjwgs987ieu+t43b7j52ptu&#10;vX7ewtsWL1+wbPXiEK2LVy5YtX752i1rNt69acu928O1bnvgnof3PBGRcPDq7qOHAlMPnDqWtjdp&#10;1pqfrQ0AxLZEzWiYHQW61eWv6cAsSV28MGdOkfCJ7K+W+PMsQcDWVEOuu4lVVzpVwWYZUzJd+ztI&#10;1yyshWFdg/ItOY2C25L2rT3O8+9aNq3R+ql0EyLuUc+c7w1eFXMej2Qx21K/AvjqDgEYVmWUtFx+&#10;SKI3u2n2TnuNtkskhRwNYvyZA1opR1K/TJFBgPoxN1Q3JwqKjNhGi0VqxpQLSoG2cJSAPj/HtyZ7&#10;rV+nkNjtjaQgQzc6DCkcwmw2H6+QVXUoyKFp9RJx6gCTQhsuU2691XAOA6R20SiX61ewf7/026+d&#10;fe2VYt2KCUfAZzf5oBf8VJQahgJtvNsdvdfrlRI8Zb+Rfxs8jACAMKtgCaggXpq5iZhhxUNS5Sdi&#10;VCvumo8n2AoYSCiZn8MI6b7DkVUuwWNXAyyzYQNMvU8m3SDYDJAwWhOBWhtIlVWoJKx4kthlYhGr&#10;AuVVI5khka08Ehg/mcFU/AlkLXUJUjVY71XD82htIilk+n8QF8RnMgCmmRPoNmhGLwQnD/lWc5TE&#10;Gdk7ZfVF1yMtouaz6X9ynAWozswyrtlsssoZ5wmWCJiMaFXlMUVzVqEB7SpB41YxNlF+PptzbueS&#10;8pPa3jLCsxAzH28mm+wpzzVUBiSDnbG0E4QpLVLtORsdMtWLq73p3MFCHTlPfjnDn43tiHF9m9AR&#10;YF+Km6mS/8wmAoLloTN5wdnKrTWah0az5HtSDI4iXgJl6OVnQeYFnL1HcMhmnfylgF+ewfIqgpg2&#10;oC6k7AzJZ8E5nBUFh5i+agXU6tCA1YNJtdB5mLxVq9w7zegURQliExapNMuzQ1+uzsyKxIphZpJU&#10;QKkfR0+ra9HU64WfZyjC4HjANpWNDEuEwfKu1qsb3Gu3Ri9QcitpEHL8yMHjR2aovtM4q+X+o1Qm&#10;U/ApJOus81kjgTXYb4QzPuZDFFCRP6dUBJsBCUnYxXAgAfsY9QGfrH0ZTPu48qlp1SLhqLfCLCkz&#10;cF1RYq5uhpcKLFt3UMp0FDHKIfd+DfZMIzQuxMWkiSFlt7bOmvT5A3sARBNipjurLsea8RYBFiE3&#10;f9clrs8az1QfYcqUIIf1WbWwFleqnPnQShTW+iDwXLhFEvY4sJHBd1bLY3uqdd5qvi83Kwy5i8yJ&#10;pGn6zHYwKXn1PUOqqk9SjaCddcPGqRxXeH4WGa3geAZzDu5BfSTLhvlC2pPbUQH58E9u4W4p9DYE&#10;9lXU2n3BQ430UxGgxO/z2W5aTzFbPE1nlGE2nYpAGv7chZeDtKQ5w9i9iQzscPMe+t5s4oWdBbd5&#10;G1kPnbSbuu1z3X+7clYz1btWcdZIB3v+fXM3CPLsosEylnlahy2lmXRjFRY67z4imrSDTsihdkD1&#10;tZcmUkUf22IrAPDAe1YJqvtLdNq0tX0iIXWL9MR1oDJXRXHXmGZEVsSusUqqPFgip94xRcWir+HK&#10;0V/maKWLiqNG0p9mOShaW+3V3BlLolRz5XJq5bR7tTdM6a+eWGcvOT6k1Fxd/UTQ0IHSZSMmL+iE&#10;lNDa+CGPCvmKd7rS0o51omfFYzlhKnITWFYt3BcslJc5BL1mGHMyObdjmbFRM0Hjg/PFqPBkLUaj&#10;IZBOSP14cwQ5coWWPUjHIX+dBNv0BM0RwHVWokozPov9TQg5z1CyF1wD7tVAy8pehyiGPo58hyWM&#10;TvU7/sAJNEcgXd+aO1jZ9jsVtqByzd154ZVXWxoa/45cfruYFpHyG/vcAA45Jm8ovQl3Wm1zyVJq&#10;VmMiAyJVe9wqSzsYga6pCa0keOat20pM4RvHqZqVclGKNCFp65vbN7SQVeMlGNGmURifkNV8MM9p&#10;plzWClTBOduDJ7O25ErB2zmxQ6cSY2eE9eh1nJHNmqTIFkmvnZOj6BcP4TKitUfK0YMMC0fzL19g&#10;X91ecwYlr1xVQGP00wHK+bIQu30SBv/Zhr9CF53EhnJAfplHrhmF3M78AMGbFcGUTGv8yNYPzi2o&#10;dbJCfoE+rnG4qlYbijVHO3s2v6xrVnh5EgY2EZpE1U6dWqiZkNByKYwT3kvhZvO023J31LUWteaS&#10;d+0/+OTBQwGrKXANao1IOHTrQ08+Fch6z6OPbbzn3qDW+DDlh/wbyLpo/YZA1tuWrZi7YuVVt9zy&#10;oZ/89AWX/v9orPpfwc7zL7jwbe98x4c+ccWP/+RbPvix89/+3jlvvnzOmy6/4O3vedsHPvqJL/z8&#10;r33v6t+87rpfv+Z7n//VX778I1emRc4/BbW+8c2XfumXvnTV1d+68Zbr5s6/ZcmKBUtXLlq6atHq&#10;DSsCWaMQXr1lzeZ7tt710D13PXzfPY88ENSautbdRw48eWh/xMBPHTmw93ichJNJSiMcgKu5MSyL&#10;8sznYcvoVc1Sa1/kHFNBRQjDvUcOHzgWPwwyUhEJZ6ExWcLzXGFGdR0TaoWNIQHhAX0Dyxz5MP3H&#10;80FbaGRagh5zH6lJlg+fquRHalAXxyHj6b7SRF1+H6+/JjjzMh7NEQC9Ta9yadnOjbOFgpnANnkf&#10;BYoVA2NnX7VYWLi82NXc0cuYtRKp6iACO80eZRuo4JIwbO9ERK1VJxLNj3w2EX8xNlvg4GMRETVo&#10;kLkisC5qzW+anDYPGuSWLQSHm6KF1jo2kcxpSLYUuGrDWMFVk9DQEXnPq7/z28q25WYnY1VjXKwv&#10;S7e2Igt7j1Q0pauqLMfIxzsm9abqWFVtaJQjwDatniNnVAvLzaQ2jz7CiDIYaeZRO1Ypl1TJJmgm&#10;XY0QtJJItkb0pbWitUiykVAdX8Y4lxZAj0copk7Ps4WxrI6oJce0GCHGyhvqjFKV5uzqNOwtj0Q4&#10;XnMavwWOJRg+Z5ufA1GKxhtGG3hxWJwSvUziy5HOGKxCb2sGCtoBzWekicSOAWmtbTvXIVbAzFBr&#10;TtvS08aU2MNOhHbHUwll5tUgt6H9qyDwfGgBgssaMtp81hhCPaRSxhKq/IxRLV9XQa/TiTEBGY6u&#10;htyCAm8l5Q1zK9szzGWS195znE+jwOl2V+E5IuN+dgbLnRt8NTGTZYeBqVoWYUw9CiyzFLTH0jCJ&#10;Yd7SHQSFAoXTOUIyGhplVWI99PncytqkWYTZ1UB8bp2tpeDNT+Xu9Pkqak12PPk4Y3rDernuiALU&#10;wZ46rQIzsAGQZr1fXgM8KNIGMEhwYWKZE6vMW4Go4UumOn81BQAHW9SKWdGkCrY767PpeRMExTRj&#10;iHQzmjpIMZOfq8mWJayB9sh6GVtTKgCMPuOywWbQsIg/HtjDg1nYgOeqzULiEHEco7iuuiWHST+B&#10;zc5pXHPCOgOhPak2QfjK9Q4vX4GW5DO3AIBndolRmuyU+rAXd80k37muALPwwFUvF/O4YjAPu8aC&#10;pqztLM9pbhF5cJ67VILYaJ3iT4cI690pz2hprh93ydUNjt+gIDBBkG3OklE9pY6cSj9YIbfesC39&#10;gMw0i+fzbidbYVXLF90pgBPNlAG65MP1JBusezM1hTSdh94USsfxBoey0ySs1eNeaZILNKd13HLj&#10;evlxzw5qRQHrIPPXqeeNy5FicpyZBJOtbiDrgeRYVzM5/2l57FPZxku96T09jSGyXWYMyaZxWJfE&#10;jiqwXJ8/UxusAyXSZ6Rrs5yuWrXXpvpAc7VBtHbZbM1LUwDdwSswzsebpnSgmMO5xd1lmuGyAtYZ&#10;UncrZcDGD/XFGB7IdK7C9bT6DtBgnvFqH4ZPRK2Sbb0r1d+HkVsZJx7zyDwOyK8y7K2TMkBqJlRT&#10;OjIm+48fjrcQx9RNbcqFjedIvrELYLlHnnflvhQilZws/T5UvkZZfqTuR0QODYEa3Ba1gojsyqEO&#10;k1i6tKGC2wLmytYIrqCLRGVllWD5ZCzJm9SDBvhnblcHk6rkCpjFOWRnBFpDblNlHP1m7E3YiLEq&#10;FUM1a7n5K+eDiUzqV1kbCSld/PnGRGXxpmk/z+bvyugWu9ZJeCYTLXtZlTUBkgywRBf+OCcyB7Ii&#10;NceKrA8ZqVS5lF08fifYXx1yvp362KmDY2lJqZHC9RaXJlfbsypyxkqX9jCWNGZ8pgY8JWnE3vjC&#10;NsXADQXrJjbG/AWvZm5iqHXPv5Oh7CKCXsmzvICUsm7BqHm1bUzHpGfVmsrcdN2MU0E6jJEB6hRC&#10;PzOdYWYL3kDiOzAkYLgKWfk86yhxAqqmVaGrKDTfLh9bfhtEPfrfDBqcaWbKwyBfqOW3gNEyFRUJ&#10;ywNzMu1249vynnzFmcCrAK7QsIfpEJsLqYQ4Q0p2QLgrYaOafe+Ro/uOZosHgc8JRVmXZJvEcKKH&#10;cqBnhjA4DY7yGRC8WHHU7Gaw0EZnsqLnhurVw6llqx0FHwOcr3r/cnzTGJlYqJOr2p0Jzcssu+Rh&#10;A6AYfQyoSREgfh7OotP+ezzffvYsamzB6ky93O63TVo7O9PwDSlFjh9mtV7B+44f3XM0oBR5cDsU&#10;5ThlyfPDnqNHs+3tOZJ/T+w9eiyGTOl88/BTu+959NH7d+3adM+963bcFfuldXftTGnr8s1bF63f&#10;uGTDpkDWGxYu+spV377sivf+yBY16VFz8WXveu/HP/2+T372knd/cM5b3j3nDW+fc/6lwa7v/njk&#10;wb/ya1df86vXXPOLV33z41/8qYve8dbzfmQTnQiIzzvvx95/xa9//TeuvuHqW+64Zf6SeeFaFy6f&#10;v2TVovVb1q7fujby4NS17khF64P33v3I/fc/8ejDu5947ACo9YlD+584uH/XQfrftFwkRa0HYy9E&#10;sUfdmIanLqmy3IgTQj6XoS6+ZPhaU6rDs08g6AufujpOt3igBuuiXx7vFsqPmmogK7mM2uUpJ24J&#10;R9cR0wr5ujrgwdsrmh+rM/UYhv4ueWP7aRKr4Wa3Q64F9wIQOHnNxKlKSlQukYUNzwAHoreQkeWp&#10;PYcPJD5wMwZsVJ3YdHIxUjWo4iKpOTFegp6oW03JA2ks6GJiK0WmNmYWyrNDD/fzck3ATjZFinip&#10;bi0m6cbfJGj1Qi6pdbWxdNC8fpg0QnYNVFPpKnYVTWlRY7jGmZeBHJB1EvG2JYaMa6ojksFthQ/I&#10;rdRi9ULFkHQppAr0OKGMyYIW/hEmyumNiC21jqez02cohgas0NShI/op0pjpb5UHE2zBMzjgbc8o&#10;BUpwmarLmBwSJtoapwLFQTX4pQQ0k4Nl7lQ1e68f5CYdCr24EFGQCFa1m21mEoMW5jUgduSzCkGh&#10;t81pfnng2KGg1rxtcuXhPI2WOkOI/Jjqr3NpKseecD/5FMGJif8Eqc/xcxF+28x2+oFwhuIaV48G&#10;asWQqBWmFjVWdhUlEoaa+y8JT5gljQBs6FzNL1tXhoB8ujpprryHy2zlYQbB6tkRf3smw7u4UxHb&#10;qk5FfZKb9cilSW5gCWZ1dyvEWptd7MFUaYg8O9U+C2VZHYHjjfVTeld/1LQ5fRautVJqgEpINpST&#10;TQ3oglv4pBm1kM+IVj28VOGZ4EaothomTU1ZiG7zpz5EToDEK2lSxbpkiRccMrBNWqymTbRc6lkV&#10;5EM6BaFlQ8XTCCJOUW7EuppLM54+CwAkrjTLkQJR9eqMSd2D4dxUDruMCA8U0II/Q5NG03v8cNty&#10;5lAKDXiCRhGj6u7Mh16XQoZcOw8yT9nwTJ5w1ItnIrtIj6KknKyCNgdhnE17Z6E7t2lyMR3aE2UI&#10;OZN+o0/uKFY3kWdBu9dYSfAMwHtARN35pc2fhxrc5ZThquNXFZWOBpIE7HNE0RO6kygbpllIo+FU&#10;g99ajVnaH54KHTh6GR6iwidLJIB2QyLeVZrpymmzFjVvJaHdtJpSWD6eZz85C/MF9JU5zbB7awQ2&#10;UxsS8yCw7kNmzNamWN0lxcZRvsgwVkdgreas9B2klCPbMgfQmNPIoxd5dk4puZjc9wPHDgPvlSWX&#10;4ezKieMauX6gtZkai5lTUz002KzV/aV41XVMnYKZO0h+PLrpi1PrL7YeYK1WQ10kQT5Exuh0uuWN&#10;lAGLIaDdmdPOTPaOGm8jH+H+hajETz0dot6FlOexeRAzTeybZPcErpPLMQkXbr3sqDIcrbO8cU1n&#10;dD+1hJ5BzjNbVXAXnC7F2T1peap89yjtW4gonN5IojztAG/083zWJTfrMGujWqfulRkW6hgTUqPR&#10;IzZoy/cjOCGdiFZLR3cyX67M7c3DJOnZ9pK7xVjuZK2syykqNtslNNAaMiuDJUhLKAHlMAJO4SLY&#10;hpeVVvCl2BEBPBIaJUIOSilzW9DbyklxLHcQ/nBWwjrIRiJzvk4kLKML2EuTGNPcms60vGuE6JSD&#10;DunySAEU6xK3DGHt6ItpIyJbPLCSSxQ39suliXvt7gPmSX/j+hXnDVn/Na+icyGFuIk2E/vJdvCC&#10;0bWmV5TOECViDBbVFoj5QMvGxDaWy5KOtMC1fK9ca0i49uM5J9Im/nSE2++nVKcaN1CJ/lhllXlZ&#10;AAyaSsQbBBFgkjNP/WpOIO/sCoCaJvwtGlquggYzAFQgq09TEyhIUFsjYNACAqe6VawU+TG2poLA&#10;WiirBzZxP0osyxTaxZTON5l4uM/yHgEn1aT60eotnKUVk6owlHTulRRF0CsGLg7Hm1dZcr2UcKUN&#10;pMwHtU0Gr1n4CaSSwqwoujWrELmjxQ7vobzUFrt+KZRn9LmQnWDJrNttJ5sTeKGQNU9W5MEnn8sm&#10;mOMgVz5yCh8sISHdbov5KcxORhXfqRNzmqrpl7Xo1oPaNoeLh1BNCqSoNW8rSqS+VLbzuKXA+aBH&#10;GEC0Q5YrzL10itjjxDf0amc9iCvi7c0wrKmgH1eewlpTQeitc67Fq5EHR7cdX+aTZyBg6RdccyYH&#10;tHXJE8tK2qNZGeaZKmh72xxDaGoVK4eNw9Ox/AbsGjo3qDVFrUGtAav51x8Opah158N0ak3bm6DW&#10;Ndt3rN2+IyZMcWPKz2ncOm/Fyu/eduvP/cavveGyt/1oXvSCiy5734fe/xOfe+8nPnPxO98355K3&#10;AVkvuHTOGy67/KOf/PLXvnXtHXd+b+5tX/r21z/0+c/MufjCH31Aur/O+dgnP37V979zzQ1X33jb&#10;DQts1rpk5aJ0al2xbvmyNUvWb123YfuGux+6575HH7x/1yMP7961a/+edGqNJDhc666D+3Yd2Lvn&#10;yEGMbZPcTdLdpTn3Ij9kIUAwrD9Q7si+Y3Fv8q81hT6F/TLLpSB26kydZZqUTFNNLBm6IFBQYZLS&#10;z1IKL+kK0drUoysdSDJ/xZiX3jPVkFs33/eY9KqWg4Ws5UBmy0YKUGsT9ieTiE0Nls71ElCgWQvK&#10;2tp0fvvHttVNwUy2RilWeMLivfyc35yzMDEuaXSbPak1QoZu6sH0xYVxNWZtaD4lWWFNXS45wlQ5&#10;zM9DJmQ3V3csYoWRV64OWVWta7QSLMfKLZzABa0vFaTU9OZWWsLXDgFEhFy7gUIZsBKPjQsb2Y/a&#10;MI/QSjm3/2oRMXRtnAEOUWnWXblhkJ5MnG0270KvhuxVn+aljBky0PiAYNose/tMhGM8lfhs0Bd2&#10;eTFGp96vRXcllnmxUGCSZLlUUVaSU8fyFUZRltgZZAufRCaWZVbG7GE5B4ZX4A1ldC41zlkhTraX&#10;hnEh5AaolZg7Z5IbmjfQSj5IT0gPfm48V5DJbDGcAl4a/XA+U+fe9vFj/Aebip9wit9yXTO42wi+&#10;g+k1Dj0buK6eQKJE5o/mrg0yOkolD/3XMlcxfLFlrjSnlyq7BlITanWKKgU3FifnUqJyAhXcNZ4R&#10;A+uydvn42bjjYjhsqM3FRvR+ZGaD1NN+DlqYa2nnksJC5vxwkBZde+bFutWc11e5ysyTWqqetgw4&#10;vruVyHZu+L3crJ52jm8wBGkckXA9yUo5ZigS+/LmYECZsTHCzsMmAtATgny4WYosuEYDCyQVlRik&#10;GvB5WLWZHSulpwU/uogBGNTEAhoDXBMTl++ykSnrg/ddsbpxVUuFMbaF/Rh4vggqSKl0pUA9qoN0&#10;LiGnI2qFRS9qzW+Klms7REU3yuRRhVh42XvRha7rQGsflJVSD9lFoKmcotYuvHnG8ckzr1QgKjOP&#10;7jcPyNR/hVuQtILYVT3q5GrbUypq9dbIFavfZmzzn2m2RFDLEzRNieQLlHxbwdhsS+4R+YLhIs7J&#10;FHVMlPsoVSgW9fFH26LCpSsYE2niPzvZeJ0OYmmWSsVKJc0+gwDaKjgOHD88uQpL4NcMOU+KGTHl&#10;Em2x4xFG/otlTZw8jBI6o2b5mgrpBzKUPc6TJZFrIejkKozxm3ZQlQdDSjfHp8ykt4PCjemXue/B&#10;UUqIc+9axM6p9opYGMnn9qkBu9pNmodXG+FuT0OsO0Ot3TRbvt5zbj6o357MprZ5LIx8UZcUs6u9&#10;F6DWnJVlMhUIONnMD3pFjL8LSJcju0O139IoJJ6lJqsk6gNeiyZmiOdWJUhGFXSUzJSGXpVU+BHB&#10;JJopKlH7IAgwUM3ksdVdz43YCvZsFt5HgH3diWhSEnxi2DCLHFo3S5Me0BF1TPkNvQNHJohz6BOd&#10;r3O251HK4AztWFsq1DTYRwaxIWGVJnbNazee0Wt3oNzCPPXAmi2JMaBq8IalwBXRYrgZezqW+bSN&#10;H3+yFNYoyy4sLd9TO2rF4+SBSs4lM2RUchG8VTcL/1SUYuQmDat4u1ZYcg8BjTR90ZpEhENGfhKI&#10;gTnlG4jc+p6qcG2BnvPJKNGNMwAvYx5op4gXctKoD5iQ5be/AboL73OoFj3WACVEa4LVSqzLtbbE&#10;rCFlyxLF82HC+Q3siMfBJNlrJJS1gLNRaz5SLXR+GMdsdDr5ueZkJFrLt7dang+mihXKLbgx2tVc&#10;ixOp35W/8tV6Lxsu8liZj+B25LryfglGaEkoQOtXi0LbTiV4Na1iQgrCuD4Lm6hUeOC46nj7fm26&#10;lFVbv5lTKtqiitPyzP5c5ySdseBF4fOowgXizlTZiITxjqKnjFZHErZCX0hav2t8r9MS9zI8GtAq&#10;B6z6J6TL+DAJZfPCnCl4Ex4b4CpdnPvLt3B8b33vOJOZ9BnnNsdGL4gKKAqVnM0RbcXLtZV6Ls4u&#10;NC3jGrgIiKXoNMC1WHdwYnTvsdPRoFJlwwT3jKNoVnTuRCy4LVDxXpLpKeNfPcPgtU+fjm45L9rg&#10;5vg6QjGIgNXnT1BsXYxdxlzOdnJRq2RiylflbEkkVB4cTjWl1WFT828uP8ORctb8gA/T8WMhWp86&#10;lKLW/Slqffipp9LzBuvg++9fkz43GzYu2bhp2ebNG3bCuK7csiVtb66+/daPf/6z5/1okHneeZe8&#10;6S0/9sH3feLTl33oE8iDL3xjilLnnHfpBW9918d/9ktX3XTbii1b5q9d85XvfOsDn/vUnPP/SaD1&#10;oksv/tkvf/G6m6+75sarb5t/a1Bret4sXrFwxdplazav3rBt/YZtG1ZuWr31vrt2aMV0365H0vPm&#10;qUP78wrXmtLWiIT3HedF49ZsM+kl43qEiW66KRDVKdugK1omyVj+qm9pro76CuU0SqS4uTylujf3&#10;901hzFT+KnXhXftLM4Im/LKgU3ttOq1thGv+LKnbJcxczijaBsRO7cKc6MQHLPTkzxAXtcapISOC&#10;ZBEs1sHWqjUX24yJuUlir4Y47mTMpRpLVpskRVD+ij2+cFTAoLNOQo3s4vbEa0zT3ycsaOUVI+Nu&#10;qk54pDnzy0D0qI/2Hj106ESQIfDPFvBsnwpKRy5fgB2RD8RUShnTXKRpZl72oU2IQNGaBTa5NK1W&#10;UCvJHwq89e8tUdbYPQsuqMlGOIfDGik2k1I4B1nlEyqIGOKxJrwrcM3l57QnZpjRI98ftkcFYLBu&#10;GYwcUFYBQJLwRRNgyqVai9UYK4t+B0pXKhz2oaEaT5gjrxZxFg0XUZdtI5iTrZWq4peKjYEuOfnE&#10;Qw2pK5Cj4efk0JMTrt1l0VohgXEngWx5XQXSoNYZXSx7Vg5TmTT9OUc7eCoDTcAVDNiHptbogPCG&#10;MhMz/NzzeqU606oU6AmXSC92lUGNOY23HoRsb0O7RKgAtwtOY6+8eVaPOvP5HLH7hN9auNvRaGjF&#10;8aOaizT6xeQLBlogcKdMN4FpsJOCc2d+3oxbzw9fxReqeQGfF+Exp1c+CmxmA+ScT8WB5Wb74Hi2&#10;o2FVQRSzq7StzYGIpzNR5ScD7MO1ope2KwyOQdZFM2cGAIDPgdCzBRRnbnzcC/Rk8qTjw2STVW1d&#10;hDdAONM0/U/lu8RbVhPgVoJUTAdjA308w/hq3pk5E/ZVkaTVrfpd12GIUeo8NJUDuyvFxBw284K3&#10;UxNeOXhlpcUSOVvqYxNkyyG3zeb0CrjFUbYKCHMNBIWZeJ32naI8ZdLpXia0pw+jTumFE1M5QPWW&#10;FFnU1XmqBmxyAXFK6A56QYG9e2K5uqJWTtKUE/OnFeYMTs2TBimngpR1o348zewwf8QYBTbtals5&#10;pbeJj/td5C+sbqXlNQDYIcUYubZAXuA4h+GlpDjCi0KdMXXHbeaC2yFWadox55OFyLMazx2Mn2s7&#10;S9bTWbJIZwjsNYWeevbIDVbYXC90IFNdo1yCuIlkPCdtfOstjePZdLL4d+Ft4aUCYx+N9PBsl1eL&#10;WpMFyGuWo+lMiE44w5XTlkgE4ZBFFRP2ueOsaqzgSmX6iQtv4qzq6GZh+A3EPkUKsRTuytPXeI/b&#10;H7uP7d+MtkmVUjyiF6DF28XwgZrYR3VrmKH3KT1K4rLoVLFDDdUYIm8liTaj9uHzF2QCdG/uzMen&#10;kG9KwLl12nUm1Uw1+WflATiBozCA0HPOfV+HfFfRegTkYl3rWpVNRYNtsfhI8p6ooMmIAYpYvUnB&#10;59HjBJp3qJy46cjhXil+7jZqHxr7zw2nfdaBZmQKcZuwm8UYfmrsAspwOKYl6CgdxiWgHUjaAgIf&#10;rnJqD9Mgqk1NqDOsHrUewho7hZipgYWQVQQIwif8sCKRiKuBdyv1ZtJifWcEMGoVM1Yv4A8PZkMm&#10;KvnkzzyqJIW1NU5BaULEksBtctuyr4mT4DgiVe2yLTotbpTnGG661LXaADmQtSVmsuJE7GOFFB1V&#10;pdyTLwBmxa4MWCFbhlrjSapbJ40D4Lbw0pMfJKqAbVLeCkAgHk0WVBM6CtxOJ8OFgFSQhmh8EuuW&#10;t+Q+Ftufo1IkV9ooSPxJb6GstFn5WzjJ5TPUVcLX6FiVouLtQeap3bX6FIhYKrU4s8LdcwJmxb2l&#10;NyvWBey1nUebu1qGWgq0paDYOAl0HcYohAnUi4phIqdqWFhAo2tJxEz+QbQK4sarqDUSX4pUe79k&#10;oc1xUIvbJqMgR3hXesnuP063Hl0AMkQRlQBf8X/Sxgl8OzVP8uZyNPhLZc9zKrwMkMWRyBrR8KvC&#10;VF5leENmnqjQORDx+efztgDIHIIZnDfI06oNJr+S43IomwIVMRfAdKydalDtvcGdNEX/DM3UOsln&#10;kusXu2LaFI6UKtbg6hw/KSVPKajVClv9mXIbPAElDczm3IPi1WZlOlEqXKmaH4hrXXUGQshKIWte&#10;wbF55fdhWR/ds+9Rm7XGh2njvfdGIRx58JINGxatXx/UmmatW+67b9G6dT9YtPCr113zno9+aM6P&#10;VPOef/5Fl73j8is/9t6Pf+pN7/vwealoPf9iUOuFb7jkXe/7wq/+5tzlq7Y++OCyLZt/9qu/8eb3&#10;vvOfiFovf9c7vvHdb15307VX3/C92xfcOnfhbXcuuePOJfOiEF6xfvnS1UuWh3Fdv3zrfTu23n/X&#10;zkcffOipx1PU+sSBvYGsj+3fs/f44ciDnzy8P7zrU4cPZD8I3WrJUzNVmOmxPSjebpKsq5XwL0sz&#10;+vCZ8VXnGfJ9u9SYZMJcOzOyhe/IPGKLZQqw+acuynllZUkobJkKv+zvS7F2IhVemoMhIZfj5Lua&#10;ixoyida1Wr3DXpI21rCO5QEo1Ondb9Kr6ZKuO/3Sxv2KE6BHpv0vyyjCM6Ocbu3scLgIAkfRZFqJ&#10;pLGtuzJkl1a07aXRLQTfPH+ubWC1PRkHR5Km27YTBPYTMg7YxvagiUWroTClzG9G4ZOou+YlT+P5&#10;kYqLNCsiZqp9YiNyoII58pIAoiD6rDSUbBlhUT3kRumRYRoJ/Mh/Jg7OyxW2twY/1SLqDpEFwIRH&#10;U/RJcNMcvxY43Iu8WgYmHFJIOYlX83NLy1o6aI0Ze1UWL/txJ0htVepwveo4+128os+cnTBUj8C7&#10;zqv11QzGSJ1kQ8/BwMi7Ft9aK5sd1ABIn8wcIWEimIF+MLmPzVYod3TQAP/1eTKVnrnRC5+0iFNV&#10;rSaZLdImFwuHrFWP8uaclV1G7LJo3E9EiI491MTkR5ptOAxb4lo7oxag6oKLQRcEyNTdRH5+dMj0&#10;ZHpDmX4WFVsGLLQWxLaCa6gim8V4KUBUu5RyTQaXjc65HPNBZECm9LmQSTJHKFsFLEjYfIfyMLhf&#10;otWC2J6SmZ1R/FxlnbICplMjXQjArDbyQuDVPKcZ5+A96+4C54JaO2NncXbudTix3C9TS7XRZiji&#10;wNQfykrlcehXtJ9tVc0pDkRmOWrLDYlOPxuzIhzIbZQihG6leiaSMktyLqDWlLZqmJSHSHbITp61&#10;LIKAmmxsdYWFkctaQQWjifkKgx2NesBAYRUNmgcJvkotPbZGeVEvejL1C8eL1cVLrFHpjpDUVVnN&#10;DDtz1dxQ8y81WyqZ48LLOIvn6YoExngumqMkqniQm78Q4Ek+WwyZoR7hqc1X+kSbHVAebw8qwLbV&#10;mG3+eeQklD6tnr3pZENMCZUl46sVmXsyukyNOmSwbp/o2aTqvCru6r32FpNDqTdVfu7HXZZ5T3Es&#10;58xkY6Cm065fMdX4ur8SD8hNCSes2KwRNIOmMCSHDTYDpevjlc+KwBF01H/Lyl4bBbGmDRJbWm90&#10;+DA1OZz2XFpHlYcPzoB5bD2IhNMBi7TI2DVcTPJFlWAUtUaNklOiAH6sfgwjDluKdVtXGeAkN9uB&#10;HbPCh5cV2CwhWYOxGpurCmoVitcDidIMs04jJVc82a2nmRFkBal8OZ1thexe/jOsdSFxXzQjGI1P&#10;S6vWs5BzmKq+WXu7ZvZZIJ2qQpgcU1vjnk7uoHZTpkfF264hg9ZWF4aeH0KVclYCP9YEW7YmMMiq&#10;O8q2JboLPvsMNv1ao7KsNgjmyRNBxtq5lFHKUx/ISqVrQw5pzyrFao0B9YoGDXrZ3jytSjBnmq3W&#10;XG2xerl9v5TyH7PGmtUR6FoIY4OAWVLY4hEF2xaDZCHqonTwePYjoh31gyA3bUROI0AVk0haTuCn&#10;/DnbdwM2PDXbsnXUsor6aLVl2Cw7V+5B2eOwoZmQoUn2nrMhk1bSLLNcUfAqNki59bGKUFVrDD+M&#10;NvuRhlglYxtxFR9ODpRoaINapwpPbHUV7mWttjGMxsUFdXWTymEb3uc/palbh8LzYg4OWNuK01pJ&#10;FWXkCIBMc6Cluy3azBnGBvzVWgfNoKN4iViRUx00qbwapZ58F6i4QKYZgcGlM3oZT95mJWp+305X&#10;3CYUiE3E26bbTEpR9+QrPvSnYVNn7WFz8r5hiG8B/5jaRs5NoXKxYqW/VbYaD9dbGKRav6iWp7bf&#10;io7E0PV1GmoU3RLWgsziUtMfnVp8qkDP2tdy76DFqoULO/ND3W3bKGjWJUhCFW/hmDDh+Juf0zn1&#10;uRwqBbqB9MnOZEGomx0jNpjnwT9TWkj7GHDvqTlpJ9MeyvUHtg4YBJgDtS0qxGawe4p99RA+nE/G&#10;bjtYNzMYyMrbsI0aJbxg7paP1iq6wwdYbalqbqRJgmL6Eq3hnZ00Dr1ZokrzdcTiRFE72PMGvjei&#10;X2t2OaUQv8k/ta6V3lP4Tfd57oMBgp0cxvp706hoJ0K31oEpYDVca8jVjnXg675jR6PqDnzdtW9/&#10;fJhS1JqK1miDA1k37ty57q6712zfvnTjxsUBrhtT1Lph7vJlNy1a+JVvfO3N73z7jyBGzzvv4re+&#10;4z0f/fgHP/3Z1LW++X0fufAt77CrzXlz3vi2yz/0ia9846p009n+yMO3rVz+gc9/+oI3/ChjJ78v&#10;nsQf+tiVX7vqa9+99jvfve478xbNvX3BbXktXL5w2Zply9YuW7xqycqNcWNat+2+u+566L57H384&#10;qDWQtTA1zW9ixXTgZMp9D8ZSOE7CQa37jh8JC2rviky+oHrcbrsCwiBphl6ClILSJtJaVt5kwVRf&#10;XmmE4HPYA1Ru1FIZFx2gAgkFbZ9YZczzkX/SxI9H2neSF3Q1nwktXOOc5XrNZdKjiR99Berq3tRv&#10;0YhRmuRt7ceq/WgC0tKF4dZjFB57jJesgCJ0NrU/Ns7+XMYpC0cXrzYjqQjQaE9xmjFcz8f0oYlh&#10;IEeeXgCqoUBtD5AkVB7c1RyFzNTcjKoe8peqs2zg2Q7piIukR4gFdQyyc6zhpr8kCmzDGGnzQJ2E&#10;OMpEdbuBv5Vtm8VY0nQoDOXKCPGTUBdyUCo5KvG4xuqaBlozFIDyGt7CgAQRKeNfkJ9ApLLMMq5w&#10;XOLJmh5VF1dsmV9aaQa3TEaAvDgLPROv/W/BDzUWJj5IcEapoRhb+ErcH2TYtooBnxJ0ikgRCgIk&#10;5F0VGLfzpFkGMDCTRE2dTXoYGYtsn38ZK9fULhKIqLYtUpU4AsKZ6SC8zrW0a2sCXzEPveBzznuP&#10;HFRRPAq6NEkmpo9xDi1SoSJh5gsAGqA3rjVgJQEPry4n0xyBHhj5LvrNSk9BPoRgTxRV4GEaRUH1&#10;yHCPcq/O28yEUpENB8sa5ThpRJQ5LNofRk0NvLI75ivydTXWmsAnEeoAwDL2k8wYKizHFKXjyNX5&#10;0Hpswx0oi84ikyDGtQJsI0sOS5m0DTlac0gayB/qz8T4CIfG0Sz4lIf3UcUYZvBgwA/1w9TxhlHJ&#10;/FdvySCL5Ke+L8zPEikZ2ywd+48e1jMcLrR5KI3WMlueeTYsX+r6LAF4ml+eeuZ5jK9VC/PKGypj&#10;7sQrNutoMyZnIgh/OctLb6UrZDIjUWd1neGs+vgUu9r+FPQVpBS2zZk8Subykab5JMkZ6paJOpco&#10;2W1k2VxMJwbw2IrfaQIk3GGiknVySkxPliSnHVb6oOX3xVEFbENxqs5THNiaf9hyyt0ncT5EmRZQ&#10;llA2CVhGbhDRxULkcc4mxw/eKw701tj1ytas9SUqBO23+0EWZx2STDbJgooWAOqcMCmVgbGdCZW2&#10;Nj8yyF6t6emvSwVsUwbtGuoaVZaVq6Z6eRQLkA44VyuLN5h84CgqEYSQNi0aYYZLHj57NtfYpc+C&#10;SQSWrYUbBSZdgs6V1yrb6crv8Tnz6qtZgsw65TWlIRB05FZ6i11jB8JknC3BqKmBraSSQfDc2nGa&#10;W+Md4VljzjBpx2zpwjjlMR09iFzl96nsyG3KiWXE6kjHfB4MrTU4Xf2aSpulFcZmalFJF5N8F9qH&#10;rF32j3GjmbT3k3Kh2nXXK/aCJnkJGCKuzuqU3w8rJkjsBAwW+7SRCVmJphIKC6mgsb32JLgY5RI9&#10;8xYfYrNsrjynl35deeUJrWCeO6jlXv/1vlDkwiJJMrFLIjfala2bIAnuvLlLoi4Gw6W8q33Hrcf0&#10;MtlSm+nOK/lrmiMkbgmE0AiDwGmY0wKBOFWxUItLrYQiDNPqkqRJI7RWlhq2JTAAycBGxscI/x5z&#10;5RXKScbm33JLjdLVDdnQYfRoRSdi0x01zPll+vFkYLOwu+nk92mdWLzXCKdCOckkJHXActFaT153&#10;jGqDE5BwdYZARGJF+BNKhyWOfnX/sbhewbcRWSWDoC6msVylucX50o82N2k3TdW/UqOkbnsaDSxV&#10;+WLEk4PHzk2CF+RWflJgNtgRdbalTzjsrOB2Gn+q5EqxFOcj7hvCZmA5s7els2Jduv6oN8zHqWgd&#10;vTm4OzK3nHYdj+o+BUkLCUw2Ib3us+0K5tEV5wxF10TF4tinUwg6rI9LuqrmLe3pR/LVqI5rHDND&#10;rRXeNglSNJci3tRR5v2FxB2QcpB1KSpILrvbvq/tspPjBKbaZhaKFVXwqczJTCR62CAPtgWO/Xuo&#10;a60Hcgc2mL/wtS9LUAHSc2x5Gs0tLGv0tzldALri5sqABYqQrrm2nE1Y1umXsKBBrQWugbL5oYZd&#10;Ghz3tiFCIC63WWv+mrOnIY++sm17U1zaCYHrEkpdqVpfxda0q2m3XG2fKHPtaYTatQsO8nSvk+5M&#10;TtwSaPkWHgmVqxkO/LuGdTDHtEcrzDAtmI4fz4yh0y6o9Zji4SNPHsCH6aEnn7z7kUfSqXXjPfes&#10;vytWTDvW7UhR66alG9YvWb9u3vLlty5dcvOiBT/1S79w6Vvf9I+i1vMuuOgNV3z4xz/9c7/wuV/6&#10;tU9+4Uvv+dinLnrTqIM9741ve/+nPvurV129aee9Wx+4/1s3/eAdV74vvk3/FH3wBRed/+nPf+pb&#10;3/tm5MFBrTffcdNNd9x024LbAllXbVi1euPq5etWrI4n045N2+6/+x7rWh966jGI1oP79hw5kOrW&#10;3TS8iXXwUfHq4YPJ8VvXKmJMWvEYj7HRsys15TrVqMyQaoUlVYZ39akhExuACUvXZXY1IFxrSu3Z&#10;zY7uzUqqQg6nDTPU/KCBHMtW3jwKGMh66khMpgr5qFlGfZ5ORIxKEr2xUTehRsPFAIXH2J/YQjpB&#10;Q/4laTJhWjGnAXR0UyS/y7yVkhrFYORrz0mIJVpH2YO0qtqn7HkG3AgCjXfHXi5mJjXbmrGi8VIQ&#10;uYTsSW3IQXr1BD0qei3uZGyEs/imAMm8srIlgwzcX834ukkEHoM84VS1AyGAGAo9zn/KXhPGNYxg&#10;fKBrLJFN/G2Hz4Qm4l52X8PWCB8IuXSrJx1gnMQIB2OAD3W9yscJVkQLUMFyR93IGxIVW0JcWE5Z&#10;eiqBacBb6D7I5Fws+i5q45Wx4V7LUNRAqCGv9FeOGZ+PvMoPN66tjpHOivleKV8qrIzkSpFR3KhF&#10;p6igOreSqIOxmSgaraGikFfnrMvU6LSk+JaQovPK8Ks8FVMug5CnJtQHeehnT+07evDQySPlZIon&#10;g1r5Ujm6F1958aX0rdUtVhmko12TzJbIRq5v7Zzp/P6VzFEnUrFQvtpCXHiJhol1mU7Btg/OqOSc&#10;4D0km3E80XOTFwUn0ErKqnstUnANTyHqG2g2zJpC0tovIcAurer5l+qkWLrsmTE6lcmlXJqIaQxX&#10;5Nnwzkk+8jWtu5ueIPMUUH+guJkPqidD2KdQeXD7mbRaZzWpMfVVMkczefMQZNc4qouDc5gHpE8c&#10;PatPhOchMmPVMpjGnif/fyaTPzI2jNZIgohaQ73m59O5WMAqItXKWSsY7hpiZsRewZn1r70SxvWY&#10;9HvXKCX6JJJSLC3oYqIKPIbYuGgtZYTgf8N67xqDmUmVWuVEMLVKkob1GYRrHfCyQ9H0k4riVkQL&#10;YLDePVoYWSjofKM3FUR0StltAGt+YRQ0Oj2U6WpPbc8hlyChka1ECe6bc2lHouZ6WDwHSV7t9NDb&#10;O71jQ3LUnEIJOrttaW3Vyxkkqsw2t2/WrbTZh1FTqpjCSrbWnQJ3zUBxEHAgJ+Nq2dtNuidRb75R&#10;QTIsWReoXHXtwU12hOjG2bhYfcaHd0CSSuijF7PfXj6yGs3V3XEY4d5lENpk6jvQu3iGU5JszzXu&#10;P3oo3XS1gmsB/KjI4Hxcq/uY9E6x1MuF4q+rPDg5xy5i1hKz7uUM8TFWDgNY5V6wRORLW1lt+hUY&#10;bFXnZB2kkHuskKPLF41Vi+25L4Lhcq1dLSd+m3nOOEjpI5bmTvVtKGIKtkldWZGrAZJbdpbQBA+6&#10;rDl5OGBnURecbuI1SKMgwkKJpPOefyX7+HPPJo1r8XzRqXkx3m8315SARYgBN04DsGivJmuDHGo2&#10;nixoQw49KFZLA4ZEYgiGzWqZAqaQFVaZ/NeopI2/QHX43qa6YwybsWa3mxw3Wwe/Z5A8VEhu0CDM&#10;JvK63VstwhoYrX6BazkAq0ZBCIXWiYiStS9MShzVMldVwaMsuXwjhNUEkCpGrYa2VGH51VZ7QhXO&#10;SFd/aBShdxTNOCwKs1LXeisiqIx8kpXGdfnPAp4ep61oWypP3Sb5ep5QMvUTZRpam3yEglXpJQJI&#10;znB4IAF3K9+zUQX2POXD8G3CXHMgSa+LRdsolIpKSjGVuZYVK0Ht3ACblIzF4/2VV7w78rF8u+dj&#10;3aaonis61/hnQmuFWB32XhSCU6+XYNhUQjCqcTJyYoC0+tPxp5pvGSoD1JWVeRzLTeuiPJ2GxBuh&#10;r2x26ijjS58tPuLtQQFW2VpoWlFxK58rI1cPDJYuBwsU9G35odRoUHG/MVDIXr4DLuaz8a+t+8+4&#10;XlMbNR/Ot1N3GpXu0CRDUMkMW8U5xL2Je2nHGk60ZklBrfSgsVUNwt4Uuz5DgSvaYAjYel9FVMLt&#10;KHZlxLyWOSMlQ+hsD9lMfYYpNc2oZ6McoGOP9BfFq9FNJdmTu85cpHUv5rHxv4LwxDYJbN2Ld7JO&#10;aQMmYsY6X3ngWPaP3mZujO/vM2ZDmhNRwCDclfOEEW1lcEehiu2cVRTC2AhnEiTHgDOTYoapZdPQ&#10;zU/aA2cPcm2rXvkW5QRgY6qupcIz4larY850ID1dg1qPHdt96NCTBw88smfPA088EXlwuNa1O7Zv&#10;umdn/l2xefOqrZsDWeevWnnH8mW3L11y2+KFP/mln7voTT+iseolb7rsUz/7ld+69gdX3T7vi1/9&#10;xjs//Inz3xR6Nlxr/Jje9L4f//SXfvNr81esXrBy1c//+q++5R0/irmdEO1bL3vrL/36L131/W9/&#10;/wfXXHvztTfefuMNt90wd9HcJaFY169ctXH1ik2rV29dv+WeHQ88/vCDTz6aotaHntr1xMG9jx/Y&#10;G7z65OEDuw/DtUYkzCtqGVVzmkmw6kWKE8FwCzlqI5xXPPTyFOnS1qeOZMGUI8CB06JEnqIu/S0p&#10;aURe8pOYxm6lJvn4Zcvoy3+y5k41913IjMmGfMWlHEqki3jvcipASM6NzjGDaC0EbZRsf5GhGLG8&#10;3iVmUgvnTNQOjZpPfWKQ0baTimCAmKwbnvt01zWurpjK+i6sQQcfpcSouW3fyRBZsoKWqcpebYSI&#10;eApo7Q/JNi+fwO7bPazI8HUSXFBKi11zpyynGcY8liLnwYGLKNQxTg1+YAC78U+yJUibxiuG7yob&#10;65mByCrabyjcAYNHH8uzESPlZFqFpYiXpjK5zJx2EVeOFpVpK+sMUCosBF5i8Wqtb8Gn6kqLuNrM&#10;Q2Cc8J2eBFJt5A4SVCXLYJuQnHntSWRaAHhya4RBWuyMdq9P67EBWK3kSTL51HOnzr6cOQDDibVm&#10;z0Fmrxxdqc4in4LYxs2N16svtYTJ+2g2p1GpCkbFZurGC+ckJWD2Sh7y2YQWGvPkVAObq2puj58X&#10;rPWtSLilXBmrAVNbMWWBlqhV6G6OPz+HZMurMKO/b7hTwJksrIth1976+iapB4LSwJMJlv/M+Til&#10;CesrRMxnfVgSbVBKFyDhVffJhVsYFqlSQw1YJVQd1Zq+EOYO6iCY6sUfxjoCCygHh+er+vY6IRmu&#10;wa+6JoCTE6vVJ4YHTRKPiar4tmxq7b4qpTZAh2/nZFTSFmwY9VIz2e5Nrh6WeYtG/GAFjZQ099wc&#10;xlSYp3vK4VzjeKexdW5W288M+6VwuQGQU94hYJWESOYSkJV5Nc5nMKWY98jqAwxy7RRBEH8zpa1z&#10;RvZp9e8obiyig+sDNwZSnquVnaY987PG4Don+5hb6gmmEh54sVjmjJs7tZGsEKPxMach9ZTBqUjY&#10;gkkAQyFZyyYtNRz+wKWOJTb9LkWSfRbye0XXALbX4weSC8xSptAQidSAx9nChccn9ky60yUwOioG&#10;MI3iIPRCOjl9VMezOSmBzcGhq+emV1o8+T+nIpeHvQ+jMAnk38xL13PTnfV95UHzYSGhU+Dd6k3S&#10;VZS28p8TFOcgnXgZH3CmoCi/7LhpSQDFV6RqEW+vgknOqyZ5KGWY8OEYM71zelncIk0PBi7abH1j&#10;n6883R0fOcyxmeavJCurzq0zXHzIZIy7/Lr2DvjX8pC8M8MyVRoTT/eOtD7cvaBpqa6ToM286qgM&#10;kH6GREZ+aLlB8w6zXFjGcFijm0/pRpmbohVT3lmPqN4j7kgzbqpwWXtznGQuiqtfD+cMG6wjiCLa&#10;+dbfCF/p60bi0gKKgsnmE7vZ5UY0ddKoQ0VuU289Q/5tWMLdkft1TzRiGRlwVgbDIatD3RPHPjsp&#10;hM3jN0/EPOlmwb6ALchw26qtumRp91mDGfZlEgddf5pSqemuKFr8nEcveFW4XqFZMae1b6hSKWQ9&#10;nsogCLQJrSGZ5D1ASgu7JAm6U0DxxagpLVKHmyPEXUIj0WnGEBPT0q0KsEdlkLqwjH+QPwn3olAQ&#10;pkYnCgpGeSd3QbK33sXhHhLwDGNUpXNmW5LvgxvMYcHAdDEV3SmtOkZTUCLzioRlQQqNqNqVmeTa&#10;pRlZWGAgICSqPTahL6pXsxmOGoKqMtdEfZhRoRAkx5rO5LlkfYBfDsrovwPdTawb4lAj0rxzFnP2&#10;zM0+wIoJKWmjVfHwyCa0H4xES2uJ2/43MWoo4gPHsrCDUT3OGaCy6uXCJZEbwLUXWyBd8CZNXcKz&#10;RblkMXSTKi+NHBVa0vYuhangUvMaMxxevjTIKAiohXvjqvU9FRNl4wB453sDiCJHbV0r0M9TalVt&#10;ZcyCcKjH4tjqakNSFiEHrIZiVcwL44qSF04VrnXfsQg5E8/gw5QTjmDYhq4cQZyYJxH4Wtl2LXXn&#10;tCtxTteSX0yi1KmDQkv6xxYs3UFOxecwUbW/D6DN2yi5lowOdKwTUuGlhd3Uo/Y4ebM6jcbrDL0t&#10;Zbk8/ZRjSszoRBW8/8SxSHNnqLWtqLRBY7aVIo8quMppCo5lgDOCbaiT66x43XQ+T7WCeCSXlUOU&#10;4geZ6yrck2lGSuxKuWMg694jh546dDCvnExshB/dE3nw4zsfeaSodePOu9ffBdG6fNPGoNY7V66Y&#10;v3LlvGVL71yx7PNf/tLFb37DP0aNnnf+Ze/64C/+1jW3LV+3bNuOX7nm2ss/kDrYYRF8/sWXvPP9&#10;V/7Mz3/5t7511S/+2q9/4GMfueQNPwID97vSF+eK97/3a9/62rU/uPbmeTf/4PYb5y68/fYFt9+x&#10;5M5FKxeHa122ZnnkwZvu2rLjgZ33Pvrww089GXnwI7ufeHz/7l0H8Q0uUs0r8uCwrMGoFc80j6tr&#10;QoqK6e5dEq/C3bFoelvPka6FmponjaSRhplgxbGO6LkCSICsKxhrqlVIVvEGSLhok115EOZdE3mk&#10;a79ZsNq/ltptFDL9hhNojlahCDmqrtdCSp8Kkx2zg6jZaLKKh1/NM6gpGCMEC6pOUWJjO+VwAyEX&#10;xXWTdg9WukbyWI0KAmYyggPiev718S+N5t6GHKXYu7ogYo5p95r216JlHTuUbGW3zs+Wxar3czdl&#10;A5bwZNfU8MMtFmzQEMrIjOJSijnjwxRs0/pbv7FeIITLFgECKhKJRgHVmwi0YzvPf/Z+lZp2uxUD&#10;S6Q0gK6rU2KaajKN0Z8NPCtorKWkkJKovdyRRa1IKFGEZvxdi/NDB6faOeIeyoYRQzaFn7M68+qL&#10;eqsE7eRGw6nmPVkoI/W3mU2iomdOn8E1xO9VVTjEivwgb4MqtTny5vibNWiOvAmLfHtFZbAiskkD&#10;rUHTNdKFdyoNYnUxoNe5Jz0iP5yTQdhDHwgsfFQ408skL7FcjUPaF5TBJLzmJpLAbvkWOX7Vd5UN&#10;lzHjqbF+rLmhnG3uV1Me7lv0zSt0POesozdy8xSNdBPgNqwkwYGMEFsamB/rGGuV1NhXdMTVFQkI&#10;dexJM+ipKmOhCnOoZCJsowrHUphqAMfz0hRAwXb+bcqmj22aVeTgKZJsJV7MacB70SFrNRzIiopP&#10;a5mpI86w/gozVrxHnSdDlKXm1AuvYPPIlw7RxDBNyfm0WpjQ37RLF8CcQJNH9d8KKDoS9IgwWPG5&#10;U5eyVd19KXPNzJHWSybC0mUmZx9VRQFVGYx4GtbR9p69U961IevwlzDVcs7clHrYlkGdUeId/4mv&#10;Zo1VO1rJKKQccAjghwTayyFSTMRPP5JayAxpAANSnXnzQX0pBKDbU9lacw0jQyFzXnn2IDl7zoUZ&#10;VKVOS03X9rJtUeEWyjZh0QxIutSE52weLfNEgS6IwkkChgF01WlJ8rwYLC+rfLnLPNfWmlZFbGUv&#10;FWutkOyjVJ02uNdKZjlMUDosBzN2GEe35J4BNF1lKoeq0eCo3g45Z+DNTCBdlGVnmt5cFpB+sCtz&#10;4XoDenY00Q4gxNWSRcyFt2S+mLAjwIMjzB7pXTH22CwKJHKQ7jUocZT/FPzXPTufnTzkSqGDpRWM&#10;0C6oW0B3k/ynLYWyzCrHGEm3if4dzXU7gKPdTjB8bkfN9miQphqlSVLo62k37244raggBDMj5Jtc&#10;w1ntvUGOgA2Bm5BCbWtHbq5RAr+nmpNXzc4ErtqW6zIFwFbYPVccmJlfG94GGIxk8gipWWgGGSac&#10;pFXHkBayoyJXhXZVM1Opdu0b+CLDCa0ixlSHY7QCvB3R2QJsf8W3C9dZQCyUsEuqRVUqkEu3euHe&#10;RBdA+Tc1SvFZoHTZZGhCKWuFDKtqo9W2BSPKwp/WcAsiwfx7G0/SszCvyUM4FpvEFf6ezKB57eqB&#10;u8HZFh68wWmQCuevM4q1tAEfHL7iRMt5cnGQeSl1iYPRxQBpOJ4QdCkepsrMm5Kne1RCqaFL2F9N&#10;jRB61HwioG04l9EulM3F0n4Z4FrkRkmjERqoBk7P3xe/5bNEUKM4keir0WAjugpuOz5CHn7OVRci&#10;UkEKBkvhRolE6kiruS2PMjsBoaPpg4ESkeyqm4WQMxOBZnCGKnN60QDWlVfyJrMadmTfkcOeIQWu&#10;ZARMQ8yoeODMi6kgAKowREEo2kT35E1PAKNKAQY0Gq8OwXN9pNj3ZeZqMwRTONVpApKH5zC2yRW9&#10;yjLCXxboal0EHs75p5tuLZryRUMvrZPw6x2hhNO6E5sayIVMkBVIaPMeZMDFq+FX44QM3RoNrPWu&#10;tHgN1xoa9jmA9+kXk47Hf7jUawCwMmP0v3MM3LlJUbeXdy20y0UCODGzppQ0lCZgNX/N3MWzN1AW&#10;OW5uT/5Eva+McNXSM+W0YgA4TO/uBBIE3zUBDgQNarWy9MjeY1HFQNIqj66UF4+oZg7E9zho0XRn&#10;ZrLsn5i7en91ItpzibyXGYiZQtgckve+AgOSNJKuuROtbMmDuv/40aDWPUfCsu5Pf5f8sGvf3gee&#10;ePyBxx+766EH191917od29ds27py65aVWzav2Lxp/qqg1uXzli65ZdH8T3/xCxf94zjzvPPfdcXH&#10;vv6929dvf3j9Xfd+/fs3vOmyFLWO/11wwYVvePNbP/ChD3/qM5/5xCc/+bbLLvuntGnNhy+85KKP&#10;f/Ij3/jO17973feuu+m662+5LuWsdyyOFdOdi1YsXrF+BfLgTWu23rP97ofuu/uRh+7btQuuNZ1v&#10;DuyNgTCmtcpmUAgbQ+SVpTZ7g9UUI3EIxYqACrzqvyOJxc8+wObh+MHVLQ0GtWIqqpHNyLZav1l3&#10;hbEhFS8VmirG4zjdirKtJuw25mYjaRq4B3EDqLQJOrTo11oRrHpdiIuBiRH7r2rDwYJmrbTOU+k8&#10;PZYsPPDEZGU5pssccQaenPivUK8FZFVuJCgV2nmNeSdB+ThJzkfRF0uwGWuM8tqky3WN6+16Kni2&#10;InQaRt1f2KswQJ6qnkqxAupGmSi0hiEgitNayNYZqPhf0wU8+pODcHev+negVrEl5KSqzpCbMdPE&#10;xlYwOfb40AuiMmXJqt0E8MBI4mNF0aaHzHa3d8KsOnTw0pBaDX/LtTpowY0wiqU3CdQQfEKsleos&#10;DzD0zxR5EmAVP/QIoMQxEwpZgwrgmtKCJVfUlD94XhKg3EW+5YUEAYAKXEPgfuGOhvFJqVdurqCr&#10;EMhvlPR2EVcSz7dnTPYdPdTazsLXRpNNUhijtPLT7pSgJlAEVAN+S4BD8TPQXfQuumaCccIZGVMJ&#10;4IHGbU1t+HQQcOC2rXUwMM/aqtz68iT5YN7POy0s7HOngKe11gMWjoF1cEqpDZ5kOmHG01EdLUPF&#10;CTM9pCw0EonejuYyGqzzUDew1lLVp6OTFjjUln2GQe33U93ESCplYbG7g3Sxn3L1llqhpos42xpF&#10;i7F5xgdMtQiQSI43T30jM8iDHBO1hvNvfiSQ1c496CdFgCR6Itdsr0VVBvRNpVOo1rUNoOWmSFHJ&#10;QocFSuBL6emzVlPn58MnjhxN+1jEwJrcKgkOcAViCQkcIvImjYy5OgVssHyZYziuJYJ3BdDQqFi3&#10;nFgZY8efjhr9z8KzLgg1NmvqpIJ8KfohvK9bUqXsWkzzkUybYNrcCJsSMWnrOp4vDQ40bZHsbSb5&#10;MRsmHy84KXAFJY7Ot5yngKQUJdNAbNw8Tv8KVHNWFMIR0FtOnzd4acwuqLNG6oU0PaBZPMlG4U0G&#10;MKkTn3fSKznJejKF/TP/heS+cyD/mRKDZIVMOdnXV149/wJ4gOWsRa1rYFkWD2T6BXW0b4rAe9ws&#10;00OoYdv5Viuvqq+Zyd44JhsNnxTtN1PTtE53T+bzULdW9jJs20WVPO/Vv7B6mKQQqSb/WJbyXLPu&#10;PnelBPEqm3p3d/ck82JVM8+794L7m2Tr2YgVMVfPyY+t/JxJkvUmltQWtVI239pjn2ivjq+bnvc8&#10;lU0f0Mhab+pSx3xX73tzZFSseNg+yB2TpgLVArgs43JXpUMxMxkQ8Rtv8Dc8tj1yWdk8LPnSeCKW&#10;06aAn/yCvhjubrViymg0c9oFRBzuEq1jfIarRbw5prtnE2pUmPckm11qOiCTh5mpSRWQflTtElvW&#10;3aDJiKwhJP4yH9RxlDyvC5r/OVruNaQhHqC4iZnQBLpJwxQHUZlpXrJGaCx9VRvJsmZJsW3PJCsr&#10;tGuyPgRPcF3+bXfTepo6LJKr3TssQG1+EC8S9s2iLJrn2XtvREGTjneoi3kPbLbNEbSQtN19y/cS&#10;R1GB0tiv8KEquRlV20z9iAnjwNc/tcOf9RdFcYWpbVgN8pwurficJmQCcnhXYYiOOXj5lvBsrFXJ&#10;sdxDMfYgMPKlwu+aAMuOAoqADMBL0WmgXbbLF16m/SGlZ8qSi1dBg2iGsws8Fwa4xK9kY8HzAIqF&#10;0IVtMNhBdNqmwMyFgaPXaG8Q6EPe+OSu/XsDecYlTDph8fPomjsbWCEoUmdE134p1KVFzmWwp7uJ&#10;CtqLxV5Y0pjWpNr5gtEE1UPzPBTLwreylYyYrr/obYeEGGyM9JWC29HBtEeQdGXy4CocytOK0979&#10;vDkff/6lNNGV+JUgDfhU3wvXGnnw02ey4ITWDlgLWz7Y1xKtwbT597kXq3yGbi18bU1sTmaOwVBD&#10;HC2qJgtsuuim6VMyLlSu4tMbpJrXqdwPDWODZrWThRkPrKWgVH61aQB75IjdMxzxx0ttFZ2LGcRZ&#10;TS1lrtoZx7D3iQMHgl0L1svNMr9lhDP6cLbDkwqUm2fGpqyjL07wdkjqDBkWO8O+hXQUqKBdMafp&#10;VaxVZJVvgYwdLUbhWklmML2OHwhePXxoz+GDj+/d88hTT+585KH7H3/s7ocf3HD3Xau3bVmxOQ5M&#10;65ZtXD9/deTBS4Na569YdvOd8z735Z+74NJ/1DwpXOvl7//qVbeu3/bYHUvWf+5nfiFI9b/hZi+8&#10;6KI3v+Utl1566fn/tIrWfPyyd779y7/05auuuer7N15zy7ybb5530+2L5kYevGjFogXLF4RuXbFu&#10;5dqt67fdd/c9jzxw3+Pp1PrEQ08+/uBTjz++b/ej+3bHgSnYhj5vp45jymcEWQbAOpCx9VrbA6DN&#10;2tpmX/mBanvhVu1wnUt4DmUJPnA8ufA0gGEBosuiIemk2CH2NdVdF5xRSFNGsfnRvPPl3/7hiz98&#10;zdhibCQmg4eKCeovNgwGAfmK3NDgqPJOItjJy4eFDD5HhTCsnWdCrJ8nP9tVXpn5E/Amz4dDOs4o&#10;M6aXAiEdegbz3NiCwzaSGLlq/XhZPSfr/K7XLqZdT0c2y8V6IGr3gM7VvCFLeUTO3Yr0cKJAogzG&#10;LIhxuIicjCPlrKZax3IpzTETmSnzdosNr8J2mN4AVtQMPw+GmnBca1yrmGTAQgtb/8OePSSU4nnS&#10;+d6yeiYT3zSQ6hbb0LPRtneQYJ3/lH+Y4cm6qoaeGqhpNM4ZQ6fud2zYg/hV9NigMEFGqv74gec6&#10;u1fO/FR+KY2W7cEmmTqRyAkjoSwh1qLHIA2cew1NClMrM/Y34Ek+q5VxRv5wfMUxbJQJp/8BdzwR&#10;atSAglXo2XZuMKKqYm2UTXbGquvD94hWkxMzbKOUrHIVRQNoPcPWToPxOE/tT0n0DJ8nHpYMKQLy&#10;xHwZH2u6FIHjGVZP0bKjhvUk+K3taTVsUSvQa2BUcemxp7FHLjbgjqTjkY1GA8Cm0HzQfdN7xgHL&#10;FLWZrb5iw4Wl/NjrAtmKitF/jnlFiRcYYwbFGbphGlz+VimHa/jIXjk96vdIzSQiWzvuQjuIhTQN&#10;7qWVnMzPVTBGWBs1oykDYuKyeT3JEixjWVCaa0Ep8gGydVqFZ9DAD3WfPpvYMezu8XCqTzuS+Y38&#10;3jNBrfwejErbm7whczsjCXJOZSwdg9QGT0XdRa0+zojelQ9MlXWmY4y2kc5WfV0SO3DL55HHjUJN&#10;LnPUBgeZ5EzyJ4lEHq4WoosuwJzGwSNtVBJvaN0rKAhvieQPZbguSuQp+DmtX6z3pqjbFIw5i6mA&#10;2TLUplcmDq3VrUN13Iuq7LZaSmlDfglq7V1QREDjNBXFzDrWQx8lZZyV67fDjfZI4y4DIGVNe2Jd&#10;uAp1dOQOwMDHKO85eOzwgWOHNJcOZOWLvGSAX7cSqQziHxOpjBvcrJJ+FCKWuRan+UFUyjMiOueJ&#10;+kb3KQEbdG4x3lTfwZI4GyVzjmOdFJG299g5kN9tceA9c2E5pQxdG4oODGxipXiP8UxicSgsxpZa&#10;rzumgbSwc6aa6vGRkQBVlMuqQuUFO2a32i7jPlmBCqwMng/pA/lVVl0k5akdiARA9e8zZwfRKs9v&#10;AstmM4TUPFBY8rIjDEtn4orMVZYmx3wadms0SCBy1Rb/W+/qKQlclTxYRK3KI3I/EEvTtY0ZWlOa&#10;wEBVhc+v+3g7V3WhbiiSk7TMvrKgmuTxyzywhetKw6rjKJoa0u58+/5jh6nMrEJEljVHyD1qZ2PO&#10;1upfxDVWl0zSMyJPqchRullvi2ax9Wrq0z1Sz62RUWfUSIyWzrNoFpmAYVWO2dg1+k96jRp1I/E1&#10;SJNGQxwHR2rnAinWiisp5sRBt8Dv+cTP4dMsnXMd7qsVvBlkDBpgg2wbofQ3/5mPn33t1ZaGDiAn&#10;CigTNlRsyAF04sW3HEebvsGopvrn4a/ZyFx0CjhMp9NMwgSTET/n8uU8hqquNCMfVHMbTpJAbvCu&#10;dQMZnG3BWNnU8gT5Uzgz2dEKa19s7SXWuHKqPY1AX2Bn4Sulm6Yalcvmh/wJvfFQFLYObuh1J8SL&#10;mRBNWZ9/LpWPJZPR3MmK11jryQMHAvBaFis4ZzIULfc8i/mtpoQoLgIswav5KB06vF/cdwprU845&#10;EXhQuO3c04Y39E+x1e3UW7V645a2lj4tfV2CVAQ7+omWJC+vW4XwKJ21zLOi136KkZTazXmqmkYg&#10;3VMqBFUnm3/hcotOy7i2tDU/h5LlB0TCaWNOO5wSs8efA37HIjfwNf1ag1VSBjM8x4CdE42W32fS&#10;U5l99gXKXPM8CFyDUQtTOwXzJ+xYk7qwcpUnZ1IpRFGchyHj1WltUkdB9mDP+RlrJV18qZiVfe5T&#10;x72ceuq0h6r3ZvC0kNe5K1Yk15Q4ExF+OFE+QckLPKJmZVw3ieEqeEAbPFSs3OYJZpP5iClZFMKq&#10;EVCc7z10MLmQB594PHg1qHXnww9tuGtHUOvyTRuWrF+7dN2aZevXLli1YuGqlQtWrpi7ZNEXf+Ur&#10;l7zlH3djmnPhxW/9/Be/eu0Plv30z/3WRZe89Z/itPQj3/P+D38AyPqDa2+a+4M4MP3g9h/cvvD2&#10;eUvuWLhi0fylCxauWLhm05rIg+95+P4Hn3i07sGP7nny4T1PBLI+cWjfbhTCsKyxDt4dJ+HRA636&#10;KHaLiLjIvqfqNUCUfPnwEKIXjvrJPF1BquUSA2uDu/LKWlNNbFZkE6hAERWPaPrdwLLs2nSxTKDk&#10;jNpLkrXZzs/EzjRRuwLU0l8zpGRMiaYlHiT5bH3qWwM50ofJDqq9Yc+jXoJYqvRgGQn8ga1xLUCt&#10;VZ0SYkyMqcyZSlUJHUy1Sn1Uo4WrxAy1sskN+0rVjLizaL80+Nsm/Egojicr0cDwvjczrbCZ9Bvt&#10;aklA5j8rvq1guOQDw9iWMMMIqgHljGUduf/kHQgahPclDdxyhg1s8/rmDqgkZP82JhC/ETGDf0aj&#10;hRPJao/rHS7KTfZzSg1J7WVnMGr1TsfBoBxQlxCkOMS0elkg0bJMb7k+5JfTPm3iX1sRRaEDJJsg&#10;T8AE90itLOxW5gzcKT6uFC5WcNgAV0AySIYEx5UiV6IJJwM5BjuHTsx4CA1kuBRL1FQS8razr7yc&#10;P1WM5NzjxBLAZUAiBYzhCibMsGqgkdrPCF+rRSRqMWtQnpnmNN4L8JvWwfBgp18Eo/J74m80pSBt&#10;Bc+lpg00B+HDBPBG51AxOKEoCNonGWsAj45fzPM6BrdytexEzqResmU5TL5A2yrny3DhhtVxK7wP&#10;7srJ6ACUSTgyI0LWtvwhGtaTg2eBbjFSSUVTjREbEDeenmAAkzY3wttdLxae/ean6o1k0cEIPUf6&#10;yadySNBlSJwnkJ+OvB5RfldpNNMuXFqbeTYhkopcauRqMVVA7sgUuAoY6k4EsC+GoQdGQlLlo16R&#10;pdoErzrWGsWWLa+Qvn/tpOoASroObjaotbLqModOKtY3pBxdH+J7zyqUvDLI2UeP6QTiUqFaOWt+&#10;yLpqTkRZo6rsskYioqFm9/wRA7dewI6FXvtoyZsImwlWvDcDq024wHmm9YgElJMkh1IT3p6lbTZj&#10;SsicoGpqp4S9bYqXCr8bc4+72aWsqR+XI8ZZmwAeFmL9Z2jWku+dVACMeRMQByIFFaYWHhdO926O&#10;x1bj68n0yPkmxwvSQ6QNzGvzqtagyioPsIphgfm7LMush85JZqao1bwASDUDmHluKSnzh9St3ZWa&#10;7mG4vFhB1Eiu+fxy41wHFAVoE9C1GhPa2jXzeOLr45gMiWzzff4JUbFlvYXKVZqAYfLX+CA0i8E5&#10;e7aVGxTU1WWtS2uf2aKvku1ivz6hLPjVR2QiaYB37hEu8LYctI1qWZS45KklqVnsJLvJZbigifnN&#10;s+SK3El1eVHTWGWBlxYNF3MpZ1WBQD6VhKNptbHTafDuxJ4Wij4UhejdrXwzAq7s4KaiWE94YA1a&#10;WKNsjOybedymItXTmeSsUU5IKFlvH49wjRVUE4zvKqYaaueaaY0sQK0oSnc30UCeZeKcuQvVR7j9&#10;6QXFnRIrEsO0FlRUFjwW8T+Qvmnrnue0RKj/QrYWc4EohixHsjlK+4VmeMV7ACGZA1jWRM469CKH&#10;FBymEx7JrMLIcnclxPLXhuWRGwSsimlxLUExN6rQ25+2nyV7YmwWpQZKTKjdjCKMUcJvsADNWqdK&#10;wELTSnlnZFjhcfWullASild0VnK+gA1tsIpIWlJFcZmY/NiRvNq0tpTjzDOFpE/Qx1QCmlmnlHJw&#10;j/CWEp6lQMt/QowNNMUsbR1vyVtHDxKVzKlmn+Uwi1FL3vavpa8z8jlhe+ecqywTYiCyDWoN35hv&#10;D/zOO90yUNviPqvAM3ADV15PpsFhWVPvZoeleYqeEoOGdFlG16eJ0et3AYZlOGfVsKOedpx2vkLH&#10;o8njd9acxsNW0oxtUEEpwmmBVZv6lDznnXwRuLfXyNeBSBFaVxhc3TLsqz5Es38n+zFQd78Fc1xq&#10;WZM+SIFnNFD0vwk6BceeOXvm5VeeTtVrKl2f0/RXXXG9iCMznrPnyOHdRw4xw+SIS6Bz8/K0ZMbE&#10;5DC3/MWzRxIo+B4Y1IFUoUMDWQWK4NgAVLTB+jMNsnRW1DrRsKWeSSH4Le2f64NHzXRRKxMIw1hq&#10;fMXrVhI7WG2xU4aWJIFdj6l0jVGYtdogbXQpRM94+p2E97PXKFmiHNahB0X0NBQS8Cgm8xGkuvvw&#10;od2HD4ZxjeL8iX17Iw9++KknAlnvf/zRrffdu/6u7Su3Rhi8cenGdcs3rFu6fu3C0K3Llgayzluy&#10;6Ne/9Y23vuuc4ve/gzbPu+jiN73pze+46OLUrGLC9P/yf+dfcP7nfuZz37nue0GtKWpNt5tb5986&#10;b8mddy6dv3TNsqVrli5ZvXTDtg0b79p876MPPoAJ0+PxYaKudc+TFLUePRjUGpFwfINjyJQa16DW&#10;tu4Q5w+9XBbovCeIqGNbZrKstWmhkXMy7afNXQ1yxV3sTAw7RYnsZ8p0/SWbStO9DWgKiroDlSw1&#10;gDP3WbHZ8DAgPFV6x3rBl07Z3HMBsbafnEDCRFJcRpmmVJHFxlhVUdDQA09ufpVqlLMVM3TtU4QZ&#10;uCt0aXBcTOKmSIxSgWt+JpKgHoYMItyptgFVpGfbS/DRfNtAoe6L1Mmw67TaZER4eWeTc55zu6oS&#10;CBZwqrEc7OVMiSdHmg0yrVmUSHml1Z7hXZEoQU+m0t1T9prLaZTZS1B+yfacT5kLqDOEmkxfjbEa&#10;5mYrVbakBy8p7anzTW0Vh+ovxyFGqVxN+AEwy2sm//Or+d6OKgNLUH460uUMeGRaeSVAsZUoJbhl&#10;Rw2Fn24dWkmJxs0tZQz7SrD7YhaTWjENMhlZck5TTVq/tKRrMVXg6yhBtLk8nBhTCLdSuBrTN63F&#10;IqKya06ZZEVlICsowUpDDfWYKroxiZnbbgepcBtyiJqy+VFM2DOUTCb462cFBvYcstdR4k5Qay42&#10;19U2Kvm6iMmzSYR1H/rtUTvqo5RcOAfMcQrmG9qWUrbLYntpDipY0MWfILiEIlJPfKSAIZdp1kNG&#10;V4YWxC6LNT286q4NB1XejmxLVbIFJI0U+1yPaW/B/MTzVCZzToIhUpW1iAZPUs77wsPYuQpIGF47&#10;tdeq9S6vEkS53qJ3iSORT/t/TFr0vGFyRvVGAyrKgnL3p/nDVNHsWvzvHGCWZgyzdpms6QCmutUJ&#10;Q6OU8tjj2suvDnG1kMZ1qfk1zietjNKiQ2LQkRkV7ODV2PxMZFGnFpNNslS9QNvkpgDsaP17mJM1&#10;/g2xmSSR2tpCspZbF+EUmmZedQyrHSiA71/7vBw8cRh19EhnIA3orCgEnWADSK+3o0+iCzjqjyTj&#10;xilZwd7UW1OZyGtjfGVHGZ5iz6SLWxfYXCNLB4Uh525omWHYfl12qu/wmGOuMvI+tl1PTByAb+sa&#10;ZRKBkj9LTCetJssmQtNmdkzWOES2b5XtBOoHqiUbMqqOddzpWtrVgAWhGmwBXnEOo43IhQeHSwZL&#10;U2Lgo40va83A6NBDlx3JWIuEtaRiR0gWuN7gmSrBS8kj91pmZ9snEZypFRAIs2LyCbW20rVTbrYy&#10;u26zkgvz9GXADSSAvyW1br4eR8kVGl3Pv9mNwA+efVOKcpXeNb50KGlh2IpXIQYty+wcy43DmNpJ&#10;WCFG00bV/1tCYo8rB9bbYe33zNPYQXbEqj0e2xmLhrPIjzCABaiJE1yuWZpE41qF1T2xPszS++Va&#10;sVm2jU23TnIrIA3zCKM0nSRF4Vz9BUxPtK9bbxmLTKZN8h155yi5ggsldvK5AAMkNCW/r5yn+XTp&#10;+syiTqc+HVTvExgwtYCmswx7A3W9DIbNzyT45PipNUVBJmoNHA2CtbOLXQNFXIWpU9EcnsBUvCOj&#10;o0NEC+ssFQyO1V/QjIAZcEYJ92DlPO0dOGmSGw3CLmr3SohYmFoJZ21EYDJVIw8psgVcLvjcghIG&#10;jaBGoj8lhPG7oYluXdaSX0tgTyHVeIO0HtWq9eydOm7ml1TGQmAOLrGq4IIriiLBq8CQvlrD2VGt&#10;lXHBcH8TMNYi2/yp/LYuu1zgrP2hqto8QTTUzAAOrm4YNRFoSc9qK0XvGXCg4mH6AxXJFyTPgAn1&#10;jGnvEtFrCVUBc0tzM0odjXxw5n4UXNoy15aV9ue+H/XrMwihZfL4oVRlB6c+Qe28WurVtrp8ir44&#10;zhll5zo2tV+rwM0fQLyVDZdTBW3a9LS1tcJyge7UDocGrU9nEHJpmdVSrGfOBsEGmgYDRzn8AuLh&#10;3FDAdn6oV1PtfoNs58Qmd9eBfTNnHRlzKpKr/o0euD8AWWsUTI+ckwGrBZPpjkNrnKEK1ofaQWnb&#10;4oLy6uabsJFBtSGN7PNUxUpqob7JXLxUdeuGcTaeGOdZJiBfmurWNpilyU+xOz+gdg5wwmNJxcUE&#10;wKj8Nls2+Pc+kyVdMxezOmTqZAKlkDXlrCEVn9i/9/E9ux/bszsi4YeefOK+xx7ZuPOuoNa81m7f&#10;umLLxlVbNq3ctGHputVxD567dPEdSxd/7ervvvPK9/+/RKH//3784ksvjjz4O9d+5/rbbrxt/m3h&#10;Wm9bePv8ZQsWLFu4QvfgFLWu37o+CuG7H77/PonWx/Y9lZ43Tx0+EKRKa9bjRxLryLWmqFUTJjnP&#10;/CYQKMsZNMgLETkcjdTH2iRSp326JkUHsN91dgg80LhOBrNqt0YxTwlPwgvB0v+Xtj9x3i1Ls/Og&#10;aruxUQhJdlgOBMJgBhmDGMIOW8ZCYAxGGMuSuts9VXXX0DXP85w1Zs05VU735r037805K7Oysqpl&#10;CPgH+MdYz/Ps88siAggRQMQXv/jud7/hnH322ftd71rvekt5hkjde3QPEtxSJnrtIsZwrALlPi3V&#10;A3qVUuVotV8nVZZ7cL1APDx2UKB1uQmaoTkHkuwCJr3nT8/VMoUWweMUl/yDrJuldIqF2OaV65S/&#10;10umMt2rt7UhNVWpRgAWTVnMsAkZzIs3vjEnRL1jELBst6tqmJAAl1v94lrdkslPh5nZmxXvvfLL&#10;FI9Y2tZ9Iei+v9hy6lRM6pcIpoUJGSS7qcFxeCDcKO4C/iVMNbaDTKjer9wBw35lweW7Jv8muJlj&#10;RBnxVOW7lZgtaRoNQ/laEhMEUlbyUCgY+ycAoLhUbAzA43hgtCg3DQ+8OTbA3EFw0RDWDUN19wII&#10;LrHtB4pf7S+KLs7v12rYTEfsUCxreRMuoh0+aGtRVoIM97DH669tjdoashNZLmAJ7I3qlrXtsrY1&#10;KkIqpOAUZvIpgBdjoE68Af97Dl0v92t95hZ028b+ioi8KGePxI399RKDDYzaCW2P0GChoVVGy0rs&#10;L54lC1/M0RR1deE2zwk3T0nzqTqj7vd0vQfkBN4grtfqU63ykdHWkidYwhPeeTCYEF16VrazErWF&#10;0S8sEc5UiWulZOvqjBJFY3DME8CJ147o8DKetfxS5g0EgjBsMcpF0GlZBFmESvxG5Bn7WqoFpFSJ&#10;3bk19mZO32MAosPXQS9zdxtiKuO32M/653gk4mlpLk4qQSyAX46lgYpQ7VdEm+QXWhzKblww4OV7&#10;6xM2CyvNjfL9cmTib/mtC2sxkp37heuAuIr2DyAXBNL805mQ13ELmgRUPZDUfyqKHgW0UFKZiepW&#10;KNzJm+vNO2k6wAy3tnBXOMcvXGAaNmBBcOqCe+sgNZw2AfkGs96niDP3ndYGk8UgPOJTXVAuMR8/&#10;hfSel2UdVwm0da2wrPvpqEtTP1wRzysK95TmimQsevfe2VHtymJCofnCPu5sT7qMBGCL/I6WqzmL&#10;LDAAqaiSGmQEcIfeucSDYYpTSLDjqSu15rQciQZyAE6o0d3O1ivGge9HERpoMc3VFCKexcoT2d1n&#10;jxwor2yK+H7/7sDSLrFDWalhShRnsmzPIkgRYVpQnXDXtnOiVr1k3XqiHxlYVbsV6y6tLNfq3V2u&#10;qhvZxNNJCptZONk619slvCiAF1UCTbfi9XqveFOkLSRkisyvaJP5cxX9HkmLfYlh+y3vcnuFhjIi&#10;VxmkIKIJuYPfRl/mUbEuT36rry8zyrzJSR6xtK5MiSvIzrLn4n8W9l1l1tgzVcCoR/ZyaXlKM3UJ&#10;dkPpl8v+cq1arJ/7ryqf94YFFeFh0r4nOQLcpdE6I9AgMxvLTVw5PgAzt4wmXvVozROk1qmFE2A5&#10;VCogsQUtaL6sB+EXy5ZKDKzbDZ5zbr6Ycdjo1fGM+yGx3tjeaAZjdAvaQVxi12MOZCODxSTTNq6Y&#10;TskuIE03YIoB8wG2JJUDcGphYtLKKY1xFMIcnnUcK2qtNlBPU5p5qtmWR1V0eQNoK3kN/2wLs4Mu&#10;uHdPULyfZTZiPHOyUuGYYNHoXsiacniwcOH6tokIasSox5bp0FHpYJPR7mTjove7QtC17gP8BLSw&#10;19F9itf1kRUAv6PRTcCsm+bIzCV0MNdMBHuIYjvNGIQAYTYI6IFBm3DaymIPsZzmdse2Lpv2LAX+&#10;DN3cuj9MjkNKQtdD58rGw6UBTI4JU78STJWDtSmxUJbQEXUDAuYbw6RQa9zsPphwt3NMCtE/Y5ib&#10;J7T/GVkIUBd/TqOOI5R4Ox21YuPcp+rpOlK0L8w2Caw7RLZS1RkpwZEeNlhP40pzdzucFjjDogNu&#10;41qHTodRR6UGXOcbPOwKZN1zhN87L3hXxclvvuvZ+/fmhFRSpHxDml6ebwJJtAK7V8r8xi/ocbrr&#10;4XTc/6LXdRZWzutz60VtA1WzHHUIbyOqRnVwRAtXaatdg/BkgmglBVL7IHI8x9Z4wwFq9WGtLJxq&#10;TVbpLstl4CNJrmlvcwyyK+s6vcIKgFxitv4CfhAP02+KctYyKCRfbb0znDY1wmo+58D0yFM/H9c6&#10;yPrdn/74mz98+BsPf3+o9Yvf+uYeX/72t7740DemE37fxz7ygU9+fKWtv/fuP/k7/7O/+89pofT/&#10;KTr9f/X+v/mv/2v/6Pf+0R/92R+/+wPvec9f/Nl7Pvhn7//YXwy1fvxzn/zcVz//xW986XNf+8KX&#10;v/W1b3zvW9+dQvjJx37y5OOPPPvk2rQ+eefW6NPxq8Ou+TANtU6GjcR36iP1UVaxkhV2LbMcgsWI&#10;v0JKlgzvEG5sdz4Eutxa3P8kiWs54212WL5CtHg5uab0UUfk1h5ZiNPmSsL1BBz53ZeEA5TuF82e&#10;Yg8oCBT3Htf+k4htRzGks2SU/DSwsLXYQx0M4MhvHJjiV8tlhCFlHmB43DzY2GIVCkPDRWfzOzWc&#10;nF11oSz9fJB09ZWyhVIIkGieQZI1k9X+2Vwtqr4JNQRp6F195cTiBSVtnIMxHKpDWgTsPqr2bIV5&#10;FH+SivLyEdNvT932L49kfrqWkhKJaRpLdaeANefNV53E8CXwFiOx+y7Q2WkOvQThrLS5ye6TzNbu&#10;xXD/4EZCQDd7Ckot8qQarYx44WnIcM6x0wP/Ysl4AU9srUcbgDfxYRuJXMSMfcGQxtan2Ayazmpk&#10;aSJZO01o2xf36wLvcXpKAHZG03QNooK+jhJ49Yqv75Jp0bHTXC3Z4OIOYHNvAZMT0phpjaAkdqKG&#10;pCZQ2QVWbZSCxJTqVgIssbpgIE+pHbNfsnWME0HycDncpGPcQxOm49XEi0LWpWasvNVnsp5Ste7o&#10;rJXCaggEO72hDlfnSpVZEWSvaOTGKhaqlrK97Z1T49wbB8ikNezrrhQJGMnBfZ3GkqU5SgeAvUn0&#10;pHrVBfe0nYiqjV9lptWyYrgi4HpDbpjh2hXZmxeVHjHkTZ4FqerV20Psqm+w8BsHncpcZT+uYj8O&#10;KWgkEiP25XSM0bu7+xRiZvnYvFg2OGUcdvxSrJU5kIiBFEpzKBIQyi7Mup88eP+VErJ1T4ZqmqDD&#10;TqeebW2M5GyxCjh1F69CL0n2JnndcbZQ7J3dlaSEWIoPD0k7zasANW5wtivALauX42a3GoA5oYPA&#10;YJiTyaIzXW2lw2G4Gjjg+69dka14eCnbpRZuLTrL97Aad+Q3QX/r9i7uzuvShhGPdl6XHptLjx+s&#10;9atKTI9tWF8bDr+uHQmIC4CRhnMvoAjZeaiWhOTay9MbrwP5kbY62bJ0FseSR7t1f7wx7gwb/Pi0&#10;cmFXWg1ot+8Z6I1rjWyEbvVu2lSZ9xKaYWlYEoVx1xFiajFMgc2gi4L21D03QqGNzD5+kwHs0kPx&#10;hYvOVWC3wnLp9dzI16ZybWxPtx53FjSf7sjcZe1EO2yMDGyu21za1YS61Kqg5bQNt3kVY9+28tZf&#10;/vqX89S5eoeabTFXMjAzqRogFrhVfaZGDDLYGY/DD5+8ZMoC8Xk0Jr6AF3BFvG0HHUy/dpDdF1fN&#10;S/+rmsPbSl6ay7dV2uXlBeo4VNqnjjGhiTChtOaOuUxZGgruF8ekKacEo9WDlTB9eL9i8UKHfXrk&#10;xNPuC5XVqOs2N+fZkW4byEl+RZygZLr8F6nYq83vUOtG71RUZf8LzCAobT6IeVSWWWYVcN2EYTH3&#10;dwufTKAvLw9VcP0vECLAAPelvnRhmAawPCAYc07Vzxn5mL6V6/oxXJp1E1HuwBVyA8DnJiFWfwdk&#10;LthDJ1zwcxlEYaMQV2xXDr4f3u+tNcVcXeJvyYCrwrPM8lTMHpruxP/OQBStyvGObWryolhxnS/J&#10;9cevKqXGdijvpaS81IUKZdFKXP69YKQLs+3NdcGp72jjk58rnUtlAoE5F2G4NrNzaQm8yX8UTwIR&#10;YY8HJawjXV2rOHkjrH5bJCY8tqemQGYDuweOOTldUajJd8o5Ax0ttQPvgHRErQPhJREIPv25EP4u&#10;1tBZTUBDxSp1gZ1X+E0WOxy7V/a2jUCIlOnhiR/O006tzRawpZWoSlwZFlp+bjyloPdPyj+Jr6AD&#10;Qa1+NnYwwF+57PBnP/EOrH1lSwFX5JWxvnMGFqPSQSdp8bqWDrg9oL/pGMfBVHvzLLcypTrVrUOn&#10;q2V9ab1Rf7HoaFXBI7158fmXN/ibb5vnO5I33kVR66sIynO7iiW/SPM3V6oa/vzFr9+eHNd2OMBa&#10;0OlR+dJOprSKk573d7V6Ank7Gad14SkWTj8ojZqaPcOiz71Ir1QgKwN3uOZppve/OFDtAjvcyzrs&#10;tAfH4WAdcQAzJlc82Qe5b+1n49WtSExpih2ikmh2V9NTh36wOZJZ0W4NxtIbw3JjI3/yxOOzYlqr&#10;mId+9INv//iH+/v1h7+3utbPPfT1iYS//O2HPvf1r31+auEvfeFDn/7kBz/xsT95/3v/V//wf/dX&#10;/9W//v8L5e8/F6r9nd/5nf/hv/1v/cmf/ckfv/dPQ61//uH3/cUnPjTg+skvfPorD33tC1//8he+&#10;8eWvfvsb3/7h9370xHyYnhjR+sTtZ+YevGatQ63DrqtlRSF8/96S0Hsy9lVX4SV32QK1tqMFjgIS&#10;iFaq+V2wEAOTi91t3G1zyi9Rwakmcm/ungdaZDwrLVl7FZKOhQtEOfA5JP69akR45jUP8RsDTFB7&#10;FeztS+qmU3o4iyDvNIrHChOvB1WmO5j1wasWqCkRY+wilQE6pXT/jw8W7krRVO5VTQTFKpQ9ZYfm&#10;ek9t2wW6IIJu6v12VCTviZkI8bd3Rj6DWg2bSu72MB1wohAxvKWVVyx7ofoRCxbXGTsuQ28QAK1q&#10;hLpbiSb1pKhlZfeecY/UANs0ZcFfaXKzzhx8eWhlnCR6oXqIGGScdhWkTK0yYkDwqg3JC1CLb/iv&#10;hWvb6Q+zBCa54mniBrRheD+qSBS5FWoXPMWvxl/FWkjQwSfvAN6ilykpWOo/F+jICQezLeGDYt0T&#10;s7YLKdaJAYoDPeTVTjD+KgOhoCD/XOn1yyNJUK1rfUGT0qk992R4/sGk5T4ffH1lW/gwzML60Tsv&#10;3L/9/J2h1mHaHQPujoJhg9TVWb11xUDFTKrUCB/hi+jKY5NDDH7wjCGMM5Lb5QPKCglgmQwECQr3&#10;5ohWry8z1pCCgLt4dwENKQY8GNXNSnYF+xt2mMZjYwYhQMwkhodglO4Gtcq87RU5K6bWgtHq96CA&#10;Xrh3+/6dwTwEsVhfVqNoksjA6xK0W8tnsLj3AFcsDe1xYdRMZVgc3smMSI9HH7EU6LrZjXzMdbnj&#10;kjsqDRDjHV5FYOn9RS7poqduepOAVwVFSgksbVV9uvaGrAbmONIvBbOBtS41TD85nJOAENXUW7gV&#10;zIdPZHUqQ+B/d/oxyVkxVQUa/Ng7XcGYbHtxzxNXb+L1660Ae7Oj5I2paQ2vyy3vMN76y9+4bpTb&#10;OvWTnZREH5qLDTgNt209hbupa+kWh4HYtNCsJNaslqRIKrxbY/87SHZjfSSDunMZC73QfIO5K7WP&#10;yM2GbOUSNzEEb0y/31q1jq/sDcsauDqT0NzByWWYhnPmq5AX82z0QuBUp9cWK2zcJDcduX0KpGdJ&#10;oZm4B0OtT6/e5VQoYObcLbBvm9Rl29mArqD66Jk9hZPbChUfAF9fX7xqMbRrYalCFRpN/8L93UoL&#10;72qmA0G1QpJd1jjAgE2QdQ/4NEpbWX+qoPGicwc15RQonT1uYxXaDD22R5RVDBu7mGsHXUu2qe49&#10;hh2k1GV6DR16jwSXYWy22xoNDFZyJBvtVKnezmUYQaeYL5rW95VseLSDOoQ/ewR+clpqJ4lP4YJe&#10;I4XtOyB2Y8sbzAjAHB6WMolEkngvnBlAPHstYHarIqtI9U1Xh1yVYDXUutd7Tzeg6U5WY2v+y8Oe&#10;g7FwtGWEzsmKttjIyEb5i8kl/BLzOI5PpVJcBXsR57uxLdXPMg0C2+5HAPju5X2PewFCVmVBFknq&#10;vURaXysNMu8KtTqYfW2XwDPFX5cWKWhitxGftHXcAJ0zbcMROFH1qn+v12gQdAB1nW8WbydwpfpJ&#10;OGRTD2L+gNAiXvVlYyARBg/ZbrmgXU00Zty7ORRMN4iimQZOToROr7/9a7/W9odCvoEFpZdC6OrI&#10;RAoHyiI/Vh4sz2y4xbd5GxIWdoEUpmGMklTtqmLF2zIPoQpfe/1GxDuwFFpLvxpw9SfOpyTAAFE3&#10;b6uMc8BMw1dscVJf3qiRu3yH/8zf+PiVVKHKV4WlT6ZgwARciqVzLTbHECZl3T910gHLLWxGJAzo&#10;2E40rugE1QfnXyV4+55BXJvN8kM78rn/hG8Z1dx/PKpdC/yZ6G2725b4HKBusxV8ggRWvr47azWr&#10;OAxTzqlUdpdpqMqWrQC3yWnFgEll8dwd+judRzXTzYEJDyN/TlobJfB+K/fgYc5+Pc22rV8RRTdR&#10;aTSjIfAa3oxozVJYP+FJgsdjb5fcx3etKcQdZ7s3339504BMQeZMujG9/KKqd1xVl3IwSXMUvC+9&#10;getvEHRq4XQIQ6F7UMh6cafqEG5wrDmMi7bNtymdAGZOWgpvmOqbyijrgsXFsI0VwDXyVj6aMxeO&#10;1vlm/GoIdi9SyIo4m66M611r4S8Q+ky4U81cV6i0GVmKo2FGLA6tShqmnErJG1ImL76Aano+TE88&#10;3uPHTzw2unVuTN/68Q/zEF5F65e+9c0vfPPrw66f/fpXx7W+96Mf/vOPfPD33/0n/+1/63/wO7/7&#10;L/5zgc7/r9/01/7Gf+3v/f2/93t/+gd/9N4/+fMPvve9H3n/Bz/5kQ996qMf/vTHPvGFT33lW18b&#10;ZP3Stwawv/6tH31/ROtY1sHUp+7dnhvT/g6Fzj14PVoxYRrzxh58/+m7z633D/ZxGgIlcUlrTWzK&#10;Lr5bKH8Flh4MwQCuBVtgVAEnEOKUAdiZpngFPCky2SpfYQk7xGEXy0fytrYK89zsuxIvXLhr8+BI&#10;phvRZHWKKayYrJWts04ltWePj8vdPwGcds/jbsQ+50aCyBv0RLGRtPm/FuUEw8aCqEaJdGdJ9WCy&#10;H7aT0J1oLfGwUthTQactbS1Y8id0a4yKTJcL4e/HGw0OyXAqkHxIWrV2Gx+ysLS44FckaescC4tV&#10;6LZ4pTMtePWSLWVArH8UkjacQBxoNVpw8boWwLOiak72KvnLwzCQnwBSvxbZJLHlRr4wYhfuWD7a&#10;t4PBd8+GqjIW6RdJmUvxdQw2Jj0WvhrSkGYWlBKmqxGiTmzveesvl56A9tkrv6zFi+QYlaJHXYbe&#10;G8XgZIGLn6ihhbc8kEmqhHqqRa4rxFqiapJyzo7pHVxXW66pidDiSu0T7EKXnTwL/zUO7anbz0hT&#10;n+rKoqgdua1QiLYlqE/kWtbASE6ZtB01T+CFPyqeyfZxPXTZ/kvIR5VU8b2lX0c/5rQk6gq1NnOI&#10;/j33iQ/Ny4A8gUAWBwp9EZEGSjsS89noPzNVlpLFdLfPjqjMgEc+nAxC7TEhvi6vHZr92lOxlLz3&#10;O4mSHfN+dEdY3JlI4UYwbLKDxIELApcgTnij1IlY5Ak+v7kLXM/5r1YGJq38qhwFuZLmm2gTeJww&#10;ODcpfWLk8C3l9V4AsXT3dcCh0EJ80zFMwrIwKREMc49COKsYijmtv9oxvEl7KiZMCmGO07VCJA//&#10;czC8iYPIVeMegHoljjAqb2/DRpVqMgWmawcgsBfY2CkEJ6GiOu+mhnpPUlcW9iUuSM5dggb8OTbV&#10;666qE0I1Hamw89SCBlPjpZkMxw+MdUzGnq4/G1Jn75nPJYVpXWuF4Ra3fblkMiF+K9jyR1aynbXd&#10;BeqMcDeIecAZyKHSv/Ke1jtcIm0msJepq7+HsyuNNHW8zm30vTSdmnMSvcfpnuqFAIKqIoYOvfNg&#10;HCllhMkOb4CrS1ZydyTEZI5ILXHLUNdqw55uosaZ6taX7q8DFqTrUKu63L6kZVDwT0FmVHMoUU0N&#10;px/e5gQtj7zyFLB2ZtNO5S0bx1nST2awTS3xi9LiBV3c+LQ0MzFRe20sbZeJMGFBmyJbOjedxFQu&#10;dNcxgJ/BwIefTPiTjXb74BUGoLHsTg/QmqY5y0tbzO61cmGsIfKlJTUSFu1hDhqDqy7fTYaiUeXA&#10;mOpcsqCmzOo4a/DqUmZbf8ppIjjilqeyncyaJghqW7jH8dPWcQrZi/x/87zDhtotj3CdS5HMTnxs&#10;M7SqSw1NyEgdgmZdHBjzzJOWGUlUvwN2GbG0pO64l0NE+bV9oRlnvt9FG4FGlUdHG4zMh2SBK8YN&#10;9Xrqg7z3iU7VxJbXph4n9CKFtS2POP7YvlwuQTcASccZ+mhMmzP3Prwzf4k507hWFZF8v0E4yl4q&#10;XemIQ1ZIV0jxKk1ubC1BdZguxxpKQeGCsScDgYgLowpRgHCDElFB6XIFjYccovULIGKom+6yzq5j&#10;auVapIv78N5L20PR4ioNBd4XpYdXA9sGmWgn9+L4vfngzPoIPvawrFCFotNDRQDCJy3G1RWqLIaw&#10;gxnZRqmnkMQkEQPelQpaTxg8ljXVQP8bN9ZZJ9W+KXPdi7bS3PKr8ZKAdtdCTfVl6juujsOGJtzV&#10;HHZFwWtPEwfzeALfemFleksjbkGWGtx7bFcrbbsdnJ9W/8wZ9SRAfjlUkYyA9LZyNcJzgxDjCgZ+&#10;cdAaftiHxZ7iteG7Gr7kzNRhn4pZNcAohHUg6qfHiO4UmJYvzrRyJ24K4+rs6oWA16Vv7fVAJLwJ&#10;bMHq+t+8MfulN7dyvr4L9OCV3W47EdGvTx68si8Evg6y7m3vioyOaKVIWumvY7dxAQePCFXHPHUB&#10;QDnKuN5HFameCtiJHH7z67f+2T/jlPzfm1rZQC8DrXh4f21dwzwuvVFOonyM5eO7D7neGV5d0vCh&#10;WXvbiGD3npuOr8+/OqqaBjk6M3HVu8DmokxHmTnokHCZMk01cTl5JovFSR9a2op24qUX6Nf63K1H&#10;nn5yXOvPnvz5T34+A+GW3CTBAAD/9ElEQVQfr//N6NbPP/SNz33z61MIf+U73/r0V7/88S98/uNf&#10;/Pz7P/7RPf5idOtfvO/f/Qf/4V/5G3/t/2tA+s/xBf/i7/yd/9G/9b/+3/9H//RPfn9Fre9+/3ve&#10;+9EPvP/jH/rgpz76ic9/6tNf+uyXHvrqIOuXvv2Nrz/87e8/+pOI1qHWCaieeO6ZZx7cHWQdDNMc&#10;eKWt24CRIdGxRqKgnelCjIQLpJABrkitEmAPBiSvlwo4Kcy41i1zodw22ghD6w8Ju40+9SI6Bnps&#10;G8HLHtWg3iSDJZrwA2DnQHpngpAdCDQYP+mtkp+tOXKrcAtStcdQbHkpZq9+d2zSHW0daFyk2GNI&#10;f9bB7/QxY4XdcNF06yWiycOCbjMQ2Ci23K45LL28pupB9J/wGIVE0S8c5+XfUDY9upXwSIuOm3hi&#10;H9kgnByk1PGhRq+6VoJaQxP2UdW2Dtc76spopXyD21CNL2H2OCSz3fJsNiNRQEVQ8k7Al4Qs+lcv&#10;X2Gq1AdRiKfGbnrB1IL+xKipKAGBRpDVSXJ4yRFj9va34EweUmJz0Qbu0JR3rovsFLn75xtvv7nn&#10;C1N2miNa7WxRK4LXJnvWW3imXFt2CS45NsVaeWnmQ+PvMj44ihlQOiABHrLy+GEoO++YvaBcWZuX&#10;vAQ3Tp7i5ZfJkb/03P27kxCX7L9hOENccuxhsJsrjj4z+HeZXUGGmIkHh2h0DIa0/ZqiOIoYD5cV&#10;PVL4+1uGmZxU+sabB1mVF55faF7+6Cq+SnJChVKAJAhNPadutBvb2LYlOGTCB7QWmsh7+H5DbQ7P&#10;60Unw2ZLtlIUxEpQkBTAvzrNG3WYPW+mBS/91HGEupGVWk1KMXZE3z7lXn7sdpGdY+pey00ehsXM&#10;PUGdRjuelJErpHfzs3vwl39J1Vw5hRvU6gFzdeR8Os6ABIkDuWJOX+7UQoaIfaG+aw5z9RA1siUB&#10;JBXgWv2ZA93igxJSefZWkjc1Sg21ikwIxcqjRba0RGwMb92/swPjxlc+qlw8ldBB9edmVJa88Ukm&#10;XY5DYAxchyS/UGsyV1608HsAT8gEwFBFvGVkC2MrjyfOoqFo3IJeCc/lj0qxbb7Bi4pvOevXNh6/&#10;JsNiDo7+sTva5JHMQ9PQVluwQEWndOlpFPSLyuDJj4RFTRzwu1zoihdMAJE7kHg8M8GsHMO1X6n4&#10;UP3IPrXGVJsw12Jo3bUk/O7i3Rob3sN1n7IRrj6bhaKefSHkrWcqTpaXVtnubnhKdkHCL6+mBp3w&#10;EHIOww3dbtJJWloYyzdRlyGurtOSaI2ZcKUnToI19U1OPIcMrGYVINf2emQdUk/cL/BypiHsfFY3&#10;o8lMaMSyOWb3JpJf9IeTa2VMpIu9EADF7qMLo2bgL1L1Rut4RlCHYJNTtbZ06blTXK9MtEGVNwhI&#10;G+wErlafzs8lSUsr7Dh3gjYDU6PLiWQXzCqd+VluAi6G566nVtn+Ut6JTJ6M+nr/FqI8nDJdW1BB&#10;m25WBr7wQp4ccFRn1UD1HVC4DlVFAwKlp67kaiiunCxKK0Ij1Bm7sm6IrKttZM3bBM8n+cWGjoBR&#10;soTvgWmXVq1+SiQmjjV0kRPmriwu8rmOwcZOSU4SuIHoiJm36S+HvnkI8YOwEyMci0sFSCtSHXC6&#10;q0oOKcEbr4+aGvUKat2JrCh0ZOYBopSq7ptzjdLKBDpnpeMW4nKotY2ILo62NcbmlQomt3PpFA22&#10;7A31Sim03jfYpoQ4PwC2UDxWwwxXURlrYCd46/4cATBbss8NiDFuSeAKg4deN6hWveW6Y/7yl2/9&#10;5V/Os1djJEtJ44q1w1QWB5zbwWTjFAzTPQcAVvMbkLBcV+uzodruvgUDPjyewt0Em5ovcDUjNqFw&#10;db0aSBkaHHuZ35IX5UCS/IqqZzyccK1uZaQ9vF1W9KSogqf9ZB+hB8reg50QV5YKTQawwRSjHlqV&#10;oYaI9jhpHmMrIJDtflTAz7cNXsbSy7pT6SoNHglPS9HEto1MNldWX56a1Tq2QNVK3h4rImt9w7ED&#10;rofKxi/mNFyFL+Wnd9VAsPsVPIkGWQGlmzO/+uVfDjlu5aSefAObHhgmUutjNMMWvu7vkO27BKv2&#10;AtLRl0a076BW8hA7+hyQPRltpg4KvSpavSo78xXyvv1/+i9fr4pVHfm+KpY16UKGwwOW9drZeO32&#10;4+qie7bG1eGWRN0XcmA7HjM3QE0pdRj2SqjVRlPXe/+1idfhqXsldB2m9dogMD4pDe+lBNYXdY62&#10;4ZZGREOtt+8Pv4FdBa63V9T68CM/ffjRn1HU+oPvTyFMRet3vrUnX/vudz755S9++LOf/sjnPvue&#10;j374w3Ztfe/HP/Kf/uHv/+1/+7//rn/h/wf+wP/vkeu//Ff/yv/yf/sf/eM/+Ce//yd/8Ocfeu/7&#10;P/oXI1o/um43n/34hz/zsY9/4VNog7/70Be/841VtP5w7sFPP/HzO888dff2jIKfvX9nSuAlqm8j&#10;cHpxIoTRreShzWezf7tRLT+XNNdlFOGEUuoJ05dgprSGdR8NLaFYedmtwuai2AupjzXcRFq8xX1B&#10;mFrHOnSnWjxJ8Wzo33pDEantwtxBtxOkTz5KWnPt7WQRpOlJFrTt/RRCUHNySllIh8/uUcZpqWjK&#10;OFf6kjSIRPWvFk8cC+KbvmeWUrTeoR+2puUcquWpZYLNiGtcefrIHQPJIterPrMCm93Y1OSYqZ3A&#10;mCg2B8hAyHbuHQZUleLhQroAqplpOGEqJ9+xbzFYBByChcJj9s07JjE8OR0pETCbNiZkcdCsyxJF&#10;93M3ndwN/fVWOfWlprrlwYo1D4mkmvRUEir0CmJZpzeaTnbISwNruusiuxVnzn5shW0RTGB+AbEB&#10;PV12CU89SAI+DyMJqDgBSla1MBypkYG9HDDdpUpz39BZg411PeUnrp7vJ/62Wq/pRBCA6QgqjJ0g&#10;rtFL2xk97C8Xd3NY72Iz/S/OhGmnY6C2Hh1Uve6/6OzH1dE4NHGpxrYeITl+bE7lJzlTL5ZSTwgQ&#10;TYCku6sd0vq/9gaH4cT68nA7wR78pbBiUnFA0ylgT2md7rud/lHJXgXhzHP7u1zyBw1CbM8bituQ&#10;WqN4LsqOdupKlMBg2s069JlwdGrwSkN4XUCtnWNXvLs1/jDSw9jOWXp1FdoRrsXFPisAIPoMJvXO&#10;jsGmIJZ/n2QTXQFhyK20L91TmgOp7W72CpXldhpVsKvGv4Xss5KWVFFwbrwbhPAIzxc6gMzPnfhg&#10;P7kkAbbffKkxKwtUf7jHabbkIHSn+CuWIxKalzKDON0xG+ppjVYpRAWfFnd19eMYu1u9oY5IMown&#10;M8/gXAmgU7fcgKfJFGUdeXbzx7LVw7Vu7S35BZ5h+kGHchXEGMFUuGjBj4bV27KPgmMTfhel728e&#10;lssQysKwqWwnKZZyJBveFi4uq7R5u8POMcDmxDARZvvTcjfqqK25sNkVakxvq7NW2IilGo2Emjdi&#10;2nQlUK+WkQ9aCOr4lWZaN+bJY7K/qI42Kt00C3Ko3M6s/nRqlTZkr9lyvbvm1LXWPjdfAF2a1BtD&#10;HjaeoNZf/0pCG66PBVbt7uZAHUT3mIXBXvcYkCw1q1vzF6wPKMYo6sqTXfYrW3OWL1vtOqUuZo3Z&#10;Aux2e3g8u9pYo3jQaethG/quO5k+N8ENYJLdThyg/tJsnBm0QFquDd6hJwsT7ySEbo2NeyxhlEZ3&#10;KwCrCjWulh+3qljjgLa8TtS7gojP64Fc6vOqtjV3AATtp0sqsfYi1D+qh6HW09p6IYeZYvZTN7Vq&#10;ztF9KEfa6k2Jh58F3KK2i8G2QNTevOAravNYe1OBZnQUpIwzjC0kA0WPzRfn0zkzW3g20tx4KFR+&#10;fHK14i7LdIO7ODKmlWC2s/q9rVEzyQhjKgMMpRPFGNVwFlNJwHIkHk8ZK7jHdLmCEM1Qpcuqxgwg&#10;gWqEQNJCO2XSLuFPzZlQQSr9Va16dVjZ4ZHZxzXq2JfIOgBW7WvAaAQaLXPlp/crKZ8tyuPbFlQv&#10;ltbLN1Uq7OgALVJKaiYPpxfqq9rFd07tAgCBCTuQHj6ww4spVfXKg/jztCeFLex6OTnRA4PWQs42&#10;rRnUlGDYXcObUVmqEN5wqXF9x25XrSxD7WRgXY2rgM8UTEarHrScYRL4WTH2KSUV40BXBj63PtSG&#10;EwVydaH5P3EFN/E2VlofXy673Ix5GsM3kjWArd2X7zlM7M5lh7GWnML+MNopnRWlS+/VtkfjtPrZ&#10;+l8pde+8AN2yozqoeM/tJ2qJKAO4t+2fsy5K3Drt92tvva15p1kDzYFD+FDTWgvZMxbw2a+MBbUX&#10;6/4JSR6j68hjs7QvHxbtnw4dWt9V51khjI1wCmE64pLl3NK0AV+kEWoFr67MdbWvD159/V2Df3j2&#10;6jlGBoIHcl+oLXlX61ppi3rcjQ9wFUbLrVenWwnvHgONQERvdQ2BuWZphvdKhcU7YXUFeyd9a2LS&#10;6/Orb1MWyftaGGqMj2VfZx28J/tfMgThWMdunkzph7OTjkqV0QbZMrjexo1+cLpkgFw5VPOz60X+&#10;4nwann/67p2RjVOBDrX+/PatodY1a91j2uAh1T2+/J1vTyQ8T6Zpgz/+pc8PuH7os595z0c/sr/v&#10;/+TH//QjH/yTD33gH/7BP/mrf/Nf+f8rcP0Xfvd3/9Z/57/1D//z/+N/8ad/+Afv/sMPf+qjH/3M&#10;x0exfvKLnx5qnRXTp7/yuQmDv/b9b3/zR98bZF2b1h/9/NEV69aUlSY3K1Sb+SeFQM9PJLzXLWZo&#10;n4Oc3D28pHWMZS64xqlEzIN2Ot/AoXEnGwFEP0oLGLeZnsw3L+u5pYTTlmAHMihld2+Tu6eQtfKh&#10;Y9vji3jNgd/GCqKPFcudiiBiICFN+wS0mDHNTcKSTDxeHQioTkxzwpRjAaXqcsUA6F60wQQ6zok+&#10;D4AUwkQbb//qV//sNwh01Qp2zMZAdGIs/iapLNujvJYwWu0cDpY5vpD8Jj5AwImUTn4YCG1BqYHg&#10;sYjEHOW4mFIws8GPJjWqAAkX+nBGyZZkEiK10glr2aKI0RiRePowvWzwVDAmu7JyLyhrsw0gaNGt&#10;jAdxWJGov26VrGnyIn7IHOO2nU4yv8Kgwo4iD0J8A+Ukdq7LvJKirN/di9pQnW4H8WAL1EIIb9Aq&#10;BkmYFChK2nL8ggfcJpMWW2IExuNQYQ8G4zELoa71oCOc2GIVqosbaT+j13Le/qhUhiODAexSzi/c&#10;LwCSVsVAeAWugNLztuEbsGtIdRGGQUah9pGhEgoblEd/qSgDIVyNLkCzJG6Oob9pBYmdmHNVakx7&#10;wQCEOdDijOcJMZvthdSGladeNJ3whkU7Yn76pC3oM3xKnbsKpQ8qr53c8dl7t0Oqhz9RzGyyQwHt&#10;5cPJ7FU14F2GyZlEx9W8wczOfnfX166/J6USE3LRpASvTRVJSJIvMbSUb2yFsVv4SeJcQspweIL2&#10;WFwDVmyQu+k6o9COhd+LYo9+GAqRZkhUwkviBWlkFGsVYyKmeum9x4I98hT8nOxK8mB5mKvwfhdf&#10;ezCgoNAIgIS3LQkC5KYQ2tI7V68X71YYCfHGVRxrZoHl9zQD46J3YMEJF4paRhPX+vfVlZHHKSX/&#10;LhHQbRvzxiHZNzI1Zrh0K4z+MV3ibGYp6yW7R4IPY6SYTL/HglhUxywX+TCVRGv92SGF7Td6V2Hq&#10;paaxeRhLgcC1SgeXl9QWF/o9U0uq7VDohzPXPofuOJtFdl7Nd7qWUQsqgGpsEOJ2uHoTHDc5lAsZ&#10;Mm9ternZCBZynA+B2apVveKFP7n0givuaJ2QTqcWtC2a5DEg0obcFFXhHt2yM/MYgKsz98rSEPUv&#10;FaAu/NN1L/CsCmkHAMhxwPVwFs9w6bf4bwC3GQ0MoC89nYoTKNVUk4RUCYitGHKqGQLdINgd4dYB&#10;Kw5aH47cmqSe6cvhk/HGHeeVR2DP3YFt293jJivd/HSXrzCBb7vz0vMtWSkXur57jJ9XNb2fQ3Fd&#10;V+Fr5nTfeQtbR0qlwE3jJathVf9ujb3xdd9SvGunEsRSEeXfL72y0II+Mbyis90ZIvl5dg0WomuJ&#10;ZlQFjfLeIq5LApqstBdDUzgY+crmMEa7U66a5cwlyOJekGRAqwoj6jzxPapcVnvedwqVl9Ggzvas&#10;NljoSfmaPy3fV2xgQpnxsQSJn3CoEdxWwBnDOZIqZmx/K9wjih5tIxdXvK0r+KrAQIwVuN6cnZg2&#10;cwQJYe02vfqo2I7/UIbJ3AgqY1VHJknbc99GjH3DPcZw7p1VaYpPqP6rwhPaQ6kj+NY0ASZGfn9G&#10;nqMQYlAjSIJeMaV69tLddOrT/q5U0iAfaHpIv97vP8EmtsDRxgnRJfDpELCnIVMdaJwAtMzsqMSW&#10;6Gh2+ayJY/xveg5LEaccBgcKyTy20OkvfjFImfIZSjPNrbwocuKXtmoB/DhssaujWs8YhQ/kocA7&#10;Mm3QbytqxdXJ3wJkWWK5h0Qo1tB8c/2EBIev7WuBi8Pq+PCP2ARn/vKtgV7OcTDVcduDFg+ShZow&#10;7ZhhDfdDv4Va34B9fBMWM2vlUGtE8XDivqR0Sa7FgDjlu7NQyooo/6TMk2oV2z/rwio9KQym4Q01&#10;rrRpnSHTEJ+Il8erW692M0K3TjNsNx3oyT0Bte7I1t9J4IrxUu0xehJHvBMYmoXkFJ1ijATQ7SNg&#10;VzhVOdjjYXXZC5dmwMxpxT+Xz5hGW9xFCoy5SLGsTBrbkJh+GMkG+5wV8sp2B1Bvv/jS86YQgqbJ&#10;mCntVbd8KpWPKByitbpZhQGH1z0161pOOwXJDyVJ32PNWp+8ExV5d5zko8889aMnHvv2T340lvWr&#10;3/vOOt8MtT70o4e/+O2HeDz0zU98+Yuf+MqXwKuf+uSHPvdZ/n720+/75Mf/6Z+/++/+/b/3N/7W&#10;v/6u3/n/C+M6E6a//W/+G//+P/j7v/cnf/hHf/Ynf/qB9wy1Dqnu70c+84mPfeHTn/3aF776nW98&#10;4+HvfOvHD3/3kR//9MnHR7Q+8szPh1cHVlfROoXwYCos64vg850v3Gl5o1JKtretyBMBLWkVVqKt&#10;AhQ5LOLX1a3F1BwhRY+C1fk0pFrcDCPuAWXZ90jeclOLll9lo7eqtt1Cx5k+v6Am+LnO7/sSahFt&#10;xmNcCJe15X5FIwtVwy1DaDdqyTZUd8RTCsI/1b+RoV9sJ31arlqVMnxXD1KnZLaqT0Mx6GKKURNB&#10;58mMpuTJ84aAVcRSI0fCWRKZlMzRKEL2AEJD7R8U67Z2lNjm9d3dObAwRiAzTymlRDlkgkiJ/KQF&#10;ArQhXs7IVPc+fsIR2drUdDaO3yoAXaAabWlpoObhIakWG1v40nNrffT8FIlQgqXAw4RFoob1Vcby&#10;gGMxhDX04fX9c1FdomJHlVcytolfqhyXmJgHnkNUMYnDpY9sZHpay9qy0ho5UMcFGIznTs/MG9Fg&#10;GCmZWaWtQjuUpYe+O90mqJ7a62SynRgU2lWpe7UUHo9q2GTkNOi+xPzES5cr8lArvQdo34pAOnJ1&#10;Vkw4CT+wz6Sxe2SRhV7SrXZG2Uek2Qmygw1Nm80TxY2zcIRl8huOkVLsnAo6utrs7Hj/sWxFZb3Z&#10;OHSxiJlTtkTN3pUxSDIkju1CwFi1fVVuq6A4y6H3nvIF0Y8n/saZczEZwfrelrqvEtwi9cKvUCuU&#10;iMcpIYYiPSYtHlIo++D2g7vNuvI7oZqGhXLB02OTWc0bLDGV2FfN9QaVIHaWO6IMbufK4WyXFe3J&#10;ZCAFsMB6mZrNBOpXlyd63lPLhkcECwiX3K4Br3euYt2OuVQLFYAw9qYwjghfhbx2Siak5HykB9Gx&#10;b0aZKdOrbGm19PBJTsBR6S0lHGI1DwW9jzCMdmwqJrPmwk4ekipABbIVml3JxYUMBatwUAAnD2Y/&#10;TSaI5B3gvMkTa6p/HjRaSIwBnEuTUthlGVaTObDhBLA1DjbCtMmpFNaiaC56ENEHXy4GY9feBn0A&#10;/IEoXEQO0sxRzmGXK8FZsqIEPUfKFC1xz5TrNFnB1lipBVgFw7aWO9Yr/M/ubzqRIXIhSqKM2nlf&#10;st2BvCQeSPhIvQMmbaCqsgDnWG9edQFkWIhKwWk1yyVCPb/LlTp47IhBZqDdKle/li6uaR0KNQOu&#10;rPChQS2ay8VETcO4WpTe8rghtUxgrpgkOFz6UIducMyCHazlVZPJF6/u8YvtC4pa3doOWHXekhZM&#10;zCJPjq3XCvu701vVWxg32mZSQPW49Zzl3eLDGdFxB5GR6UptN0+4Ls8PsE951MbKHiSCPbMdGnzb&#10;EKbZznkGxCTRwkJSjbgSeEEdK++F5mTVKBoEnnLry4B9F2438ran5RB1WmLOVJGBfn65lWQdVuhw&#10;s3NZT+80libEwy1N3MLm7KhGIYNwWg2hEbt0pwSBJamPAta0taymDKpOjVGyRUQBqgAtUFDwtm/A&#10;YfQq6fQKes+SENF6wwvtPssWz91EzWSuS/VqXl6GIESDFZw4gE+IaTfN+K1qJuNdMkDaOhnrCJd4&#10;sYJZH/kTdOiI+eQ49WTK22Ux8MLyvJ0cB87IKhVIv9q9+kN8luVIs4/9DbkxFCK6PSgBsG4zaH1T&#10;G8iAkIKE0DuxpV91wLM64eArCu2ZtlYKe3nTAA6PRa0E5ioegXBJrFNZ745AQjzouL/wq+gRLNNQ&#10;tbuR2RDROQbeBfgarnZdVegrBPCSgUEGDk09QImX0VBYC3aNbb74WA6SH71+Qvyy5qv4uYYzuToF&#10;0njtAt1DItUtCuM5nkhy8nqhUGnzmqnq9ryhO1pU6NCr7e1RsApklDq/+fovf/nmnHhVAg8x7rET&#10;XF3o+MmBvSHGPUoEnCro1UgqRVbMDP60BBfcThnq6eO6izLsmuKaR9Li/brQjA06kvbWgwnLV16+&#10;fWGKEn6xMtSpf++9tBscfnWPYdQb+LrhipXdI8Q7rLcHhKov7uARCdMFh5MacL3/8iu3X1gI+tq7&#10;mNzEl7/CJ8oa3AyEo1iHV8Gullz/tivSWFAMfq3xLd9T+5k9D75W8hrXGqalAtYMUHSrF4CLBMS3&#10;JlhGdComylPnrjRydcO6x4D4wKppgBfvoB2HpJ3PFXSrtc6DtcyYoX84QH3AyHBYeZy8/giM0Qak&#10;tj9yBe2qmbLeb2sCdOvBvWfu3UEefOf26lqHWr//6M8mEv76D76fSHhmwvRr/cbXVuD6+W9989Nf&#10;/9qHPve593/6U3/+iY//0Yc++Hvvf++ffewj7/nIh/7TP/nDv/sf/vu/+9f+yv8/gOt/9a/+lf/F&#10;/+rv/5M//P13f+DP3/OBP3vfRz7wwU98eA5MH/jEBz88xvVLn/3cN7/89R98Zw1ah1dHsa7bzRr5&#10;DKmuhHVAaMAVZP5gzVrHst57+vkVAm1XIBmWnMM7kzvfm9bUGrpufNUGbiWspptagRACpyiC81+S&#10;t5WkjmSgR+6EhZhDUFdMKc7g5a824zf5nn9u6Jd0NW6QbITJsfx4ufkUdHsdnHx1kwdSGtq++eu3&#10;dWOCgxK+HrdAlJ+WVIXx2Cl11sWy4siDgTGwH6cjBZFWqd9y8OwiV1vFjoHoQf8b9u/jRZHypw6u&#10;qlV5JCEm3BkA2E5MQaZaKXLSLwzkgFrzSrnS8JAwkpw58p/OBObFiUXiYEtyhw1AtoqriYqE3wsR&#10;DPqrRk6LC/ql560fZGBVTMW1ivHm66Cdoy47Czjkik8kV5gboRQV4EduOmR0MODYVLiFIxHaxCXG&#10;6CaGEW32T0BLzN7rQFCiVdH+xfURclkalD7TjqnHEYfWbZHSKz39xfZ7ccWCvybATlPoYqAmYnfQ&#10;zk8HuS8VFjGiSGnH4ObHxkNqNoOWCqUiEyoaNNJNzVXrmtALuOvIcQWBqpRn1E6uAfQrb3PT/7Ph&#10;KsYtTXNXTcFmtWFc1+iIjXcAwy3rRVEipvM6jIpdW1a6trjZbAilvPrBHFi482qGxPaox06SCmQt&#10;mgQYEKNDjIjnmQzQXKtdTEpqJ6eLMCG67Q1e04JsZY2sElz0yi+5ux0E+Q3YGzFtnPypXay4V8ol&#10;T1Qi+6rX1MNbSoTfO0oZylJsYb87XfqCCGzvjF0MWiTI1/rlPGLnYmOu863uvXGAOKWGWXcWrqm+&#10;X92PcuDcTaGdoKnfj7/LAeoirjI70KoKxRW0g9hFvIIWb4SjNbg6kcgFkUSIay0+DrUOXrLYeufO&#10;UyTtYpRaSwF30KkUOEX1cfvoEfAe2+8ehjDP5HAm7VvrqQvry/cvgF7WbIpQUi3x3kckDGygvFMu&#10;keJDDX4uiIjYO6TanOzWq8Qg/W2o1RnC2A5M7kddu/B3YV0V/yQulc9PVMLz7lBurqaiOLnFakwd&#10;a6bCYH5F8R5vs0ZXKM6vdO8zsbW+j8kUz5jjM2GRjkNTaGA2CRo/6IrBDXtTcyG8PA7GKCAwKqvx&#10;CVc2OOp5Va/OwWed0Bxr9yGtJhRMIh7lzi1zKE38pVUCk/Pd4gPtSUEXadkly/Aw29W3a/Sw61Dr&#10;61Y/tg3tv5RGq6U3V+LaMloVfXLb4rk9lcSX4WoMTUbwkeP1cGwUubXDOW7owKSWoKRSUv1k99xe&#10;jzA+ltX9rvWQ++ho9XV2WEvqOU6vYVKeVXu017N9uLOUNopjb00zkUFCk++kVF4B9n6IxVkpiqlA&#10;s2YjY9m/grVXUSvLDqz7Gs5XiXpUxyqV9MulhFWitcaHOcDtFW52kepBKfKlcaTa/PC2sqhVPA4y&#10;1Y4lTBtqunkI6SkK3WWKtd43jI76P//6V78eXDQp0L5TGgU1luq2eT4tvtL5abMrbG9vYdp7Et8m&#10;dqW0crzZMh3iQNDR4jfIUmLvcKbXTnbObPiLTJssY4CdiJYFqOHSLUQYNb22FMby3QfghfH0sGSr&#10;2hMFdIB8tJPiNABexrMSsBGM+1TDu0912EE4ccFhC28wpB/c9FYzvIATehBQWpqM3zKwBzUJPiN4&#10;Q5sEnyiBt/Ij662L4QXFwVT5AOV0o2wVgeu+sBD3an5J0KsIlmUZhkan5cpNgf38r3Jo8aod6Ule&#10;WHcKspCIBsWEfneaM5rVRgdgYrsdDJ9iO6tGDlpfXBHOO1cTUL5HnfDK9xb9+tlMmOT2YtdDWGwl&#10;1H+u9zHspdZHQJ4QNTDydJQZ7B9TveidHRZR9CGEoYUZUnEpZrfD+R5htGUaZo8TJMwvHt8iKFMk&#10;ri8z/kPF8KIpcC/kCTRFKkxJ6pS9oFn50iHPG0PgYcmBVUEsxOwOOMiqEbF9X2mHQ5zGl+QhvDHd&#10;RKQp3DxUb0Cm1aSogi+rKPEndPYQ7B4SrbCv6JuBiwtGN+Ig9ZS6sKzkLajovdIJzOlIzopavcwk&#10;JPbPOTmJiiGmh0UrWF07nPGrQ613lQfv73N4bZ0uQ3vDUgWJ+70GIPXdtJsilbYyQRPx+4WgYnMt&#10;iMVToAlrW6H0M6BC/el7dwZZf/7crXGtP3v6yR///PEB10HWb/6Qzjdf+s63PvfQNz77za996Tvf&#10;/sp3v/uZr3/9A5/57Hs/+cl3f+xj7/vUp9798Y/96Uc//J6PfXhS4f/DH/3Bv/O//vv/2t/+W/+/&#10;BK6/8zt//W/+K//Tf//f+Sd/9Ad//N53/+n73vPnH3rfIOvHPvuJD3/qYx/+9Mc/+9XPf/6hr3zp&#10;u9/4xg++u1Y3jz6LV/Cjt55+/PbTT9699cyDO+vOOpZ1f5+8d+fpofQX4Fo3FNT0PhhDwkJpJszl&#10;W3OCq6IAHmn/q+PcUsVUM7oNF3dSFAG4PSgL2Hkc5xYLamG3RfwXK2x7m5A6+2Jd+2Fiq03aZy2F&#10;PWWQ5XRlYrdGUCVb2bpRC43RyV5bEXfVZ1q7ZZwUK0JgahDvAxnGMPMOnoPRlWQ9NnTDY132bzlX&#10;vvyEEXZWJPt4zKJ2fz6o8goO7fh8DmbExtjMzXBZ4AdLtjTz9l14gBfX9HKttyaYTC4LTkPndrUh&#10;6XyvgrFTsFRWu5y05Yt9M8KzSJXibFy12KEJUm+IL6NwlWag1nt5HRGoWZtKECbjepMXl6SFcrxw&#10;znHI2EfszHGKFfV9KcoU5ENfH59kjo3KUngbAGTVm1WOEV1ZbnpQfUWhcMXKYituHN9FKByJvYDG&#10;CI8O8v0ziil6s4jTAPqXb/2zX0/FnR8G2EZOtbHVsET/DKu8MkfNs5Fqja3UxwMQsLG6sqX2caVW&#10;Jy8wsLuP6ZsjET/iWCgjmPMX1v7xAV4g+gx1sQYMDp9poFZbEVjoDcsbW8peukO3DPI1mio7z09p&#10;KOODzPvXbyuhecN+RdQDUxXm1+ZrdRhs50O6+si98HkDvv/Kr6s5UyxO3w5dVR1tXLhLFji14kMs&#10;31UjUKTut/ElOXuluzPURtgWw6Zw99xoRfxcaHlX2Vfk8SVWCiKbwD26auaSSsOT98SpnnscP5vS&#10;TNLjfFWR60YsgQO5ntML9wgNZFcmreek+EWESUg3DalP2y1QijJXy02BNHW2BEsc41MSScuIzSXY&#10;OQD6TR7sL4I3Wg1K9zRniNLOfXoUy03sMTyc5pWPq45LQhV+Y0GqHSaOOdMJEIUozGEpVtACPmF6&#10;zFjuuFdUHFABLghkIrGGmAXosVMjdp/WFHkw2CbMkHsTnLzrZLcJhKFKij1PJdHdGmyuFqNb762/&#10;fFvMT7JAhKnRgFhOEEKkfu0FzM90N4hXYzJVeCb63fdfnzoT5qYa3FZDqEzDIYceP2a8J0GgWwGX&#10;1YJ2chP6LZPHKSvh7nC5zW1HuHhXFjQ87bs1zJhcXtamVJjzLN1Q1htA4BMT71Xu5T13TrIgkzR0&#10;qKXU0PXgBNYdQRU3h1S6J67yFPB7NZF5W8htQlPjZS7xWAXuL6RAr7xM2y0ZV1QhJxvLTANOsIuB&#10;LSMqN+Zbim8Kffk5bJCXINBJ+5RzH5e41o2Y/JKSrV1kW2yxnp/FDubG1j4jK3Ojp38VQ0QC4uSJ&#10;TEawHzWkN9ZoAGYBJykAb2HQqVmqHeSls2DLa9kR81OkutvcSpCtOVuU+K1wMmoO6fdNla3A+ztx&#10;R1f8YtenC5sgnOqVboq8l0StLGKA8IsXjevD6w5p4UWxYs6yiowVJK84Dlxqdz300lLi7wCn2rGw&#10;kkibX0Sf3fLYIyg4og2PqHUz+v/2f/2//l9+/etdUOlT9jgKoNaRgUIb4g18Q1564bkHz1+otVId&#10;flH9IAQDPqbzW9qD2DsWFHzVykmQgykapkra9vKGxdtrSYpFkBTo3u8qdFTQ+K1SkLlLQzxcBNga&#10;lRsTzKRI0lXOSYtemsOQfAJZxfpW47qfQNYLWziAx0FmILQ3DBXra31qR8N7EKdXHR/SXwFqeGyg&#10;SK7y9KSxkwrNPmKGO/GObdeFyFCnHoC6XUzLKaSg9mvnkg3g3DfHu0Si7p9daC2Uj+nxxqp2OLlA&#10;lRrwjEgwwYcBVXjzRrsSyAi5YE5qUDtxbusftcaJ1MmGCkol3xuiPtWLp21nE2lwPRjsk+cXgWsM&#10;FH/em7v6kM8X9zukN4oy4PfmylNXYmmzGZ2KT7kp/xTJp1Q9atk1sx2eV5/sj1IoK4cveyykCtNZ&#10;RL3tw042WoJllQQcFYLu+4ddx7WuPLX/ioDNTknUmsEyJa93XtwqhJBYiHsUwr0/b6cIf5XVyym8&#10;9a4RbgvmFs3nnKQgHvXvpj42SIJpMyt4IwVlf/Hr9WiiY08dewdZgaA1/1nySUDbG8K94f4MmdIJ&#10;M9xWRQMvdQ+eb7WAdvmJ1wdQ93jupZcHWe+8/MqtF17Y870+nfCG6a5q7HrexLjKoELb7mHRLHw3&#10;tk9mSpiRXps6Mm2KPPP88888f48Zr8KB9AY5IXi/vWFdfR+79czjt55d85vHnn16pa3ffeSnX334&#10;eyNa95hO+Ivf/hYK4e98+3Pf/ObHv/ylT3zlKx/+whfe/+lPf/jzn//zT37ivZ/4xPs++YkPfPoT&#10;s2j6vfe+59/7j/9X/+rf/lu/+1/9l/+/x66/8y/+C3/tb/4r/94/+A/+6R//wZ+87z1/9sH37e/7&#10;PvoXH/rkR9ftZvZLn//6l7/6vYe+9vC3v/uzH0K0PoUqeH1ZB1kfeebJodZxrc9tuX/x+acngYZu&#10;ff7ZF+4/dffObAZmQ3VrY/IiY+KtS/hYstAQKjUFXrsoNNb/g0TUdi/WixK3MZlk02syJGVqFnwy&#10;8pHnREubZhMvQX8JHWezLmrdxIX/2Ty0ypTMohmEk63fgr5iY9RuXk32ntNOhr32sodpwSJAiQIt&#10;Ei39z68sWbjteUBxZO/iNpyBNiFnB//Kfe1tzEpqrkhiknPfzmFZL7U3NxGn+X7C+qI3gSv78ct6&#10;mWJKdEX8ocF8d+4v8LpccwMAMLFzIWKP3/dHz1ore5xycJeJ57zZ5jcO28tLSIdDJBLZyOtEGsXX&#10;+ASkgxySVBy27OWJDMxeH+K3Dig3ys+TnDaM22luM65Lp5Vjx31ERfeWaWwhiRrxriT6JxLKuVd+&#10;e88jfE7V3EX3AermSkVJpF6mBr4ETFarJiF2lESeklpHVyxDuy9Mj1rzlVF8a2K5yYBc3BrXcDUt&#10;WyVdjRcdTDP9clzks4KsQJqtTls6Xnhwa5Xt9++pJKSp5vbmnIFhAqV/Y0gayb1tMVOUV1SbxB16&#10;BB1N6+h4z1SFnNIA5yRbGxPtrBc/yX2dYuywgdNG4/Q3kMH/6r/8Tf6oEaQxn95BnNrp7LLY1Hgu&#10;pHrqe22JQXx51QHuUyd7Qq8RlcAUP9Me1ok0D8AqcokanU728Mxwa3ef9l2whSpad2ss2K0HjHL0&#10;eY1QxyWjSKJhPz2kWrcnH5NEgojMrZx6SOPUotU6giiIsIFZ6WRBLKagrglHqqqrmfWNOgaHWvMQ&#10;BjBT7KCq9rS68RIL6rwvCN9bKMjvCL2YaXV0OG2f9ADXEmxTi5QNYm8Aapy/ITUIuaSS5JXi/JMs&#10;AwfGUpZF4nvwktUpx6qKgmOrW6cfY5GpEeJmndqzLAOOilISZjfL1azrHLMA26xcWg+iSa/Ushsy&#10;WovtgCWZWmc565N8iS0iNaDvnZsnm6h78tzEw3YBlZ2z8SxLvRlAHxsBfIMFFS2zKRqcfu8Y7O0u&#10;iHkO1BHBn8oIJnDw1Sfx5+/8cz+aVY81F7xBBcQpqViB6C5KswLT+xFy10LhryvYkS3fN2xBoI5U&#10;JrxCAHW2gEOySw/mVorhsFeQbON1FkweFadAa27hl553od5wbQKjTNldo0IByBpOtuYlx2+EwRdQ&#10;5Ic2wd7x8kWOQfZBEewMILeAHN9gqi5FrSvJ47qMmZk5Coa6MwDAXeJUtCqfMQcHOQ9il3EVoLIF&#10;75A0FBhngmnQXCR4PQWNJbjszsrI2x06VN6j5ihWsEhReBYFymUS1rLEVdXi3NtKcmp9y4W1gPC/&#10;jsYlrziy+UTd2vyQjybJ4nrSyLe79Q1NDJf3IZxDwmMRrIPDxtwc0wRimN7JUp56DX7dfunlyEyx&#10;KZ6/mqCAP731oAHVjsKp6jSzB2IH6ce9QXy1ybayCHKdQ0TDBhGt1l4S/IDTfL6P1PW9EGj3XejO&#10;VYIky/6uEHdYdbyU/7XxZ9GwYfirnQJTenh1zSzIUSJUJhZqSksMRLoAnOy+QQR7IcbFY6ctJVAT&#10;SDMpuPXPxPDgJUFONN25viLYHYYAde+xswYrDJQjLWooKJ1GD5dKcemitUXRa+nMch1+BkHZBzUe&#10;KFI01EpoLR5rVd8x7BuElOQoNwGC38hPMnw6JOFpWlMh6FCr2BiCdNcL+nEjMCehtbGJgRTvSVBl&#10;Z4WoO/K2DODR4oqExzfu0UU3YWEK45ob0sK05xE557kT60uLkz1MFuyKMJKeOFWscmnIevPQsfIR&#10;y6uqFJcswCb2SjoI0SuQhMMMs+yD6X4l0gBcGQnVfiZwtA/OLen2eHjb6qQb7VLueNbewg8WvetU&#10;/IvlzrYvy14CKdEMe2kA22qPuTqnElhCVYtcLh/ianjswTpw6RrK0EP1cj/unSA7G7tYZowGmFY6&#10;2P8CTV95YzeRVax8dncTL+7vvnColcpV+dV9+Qyx0Q8Dhg9ktSx2c3sdBDbxmAzkmyRK9853jYbe&#10;KNt8CS8lKlqFptUEDzHqZgQspHWPmuFY1lDrjmOoNbyaUvetv/xnv/zLv9RFiYY/XOD5HdvMt1hk&#10;79yY6quEutgaV7de9gxU1/3iPnV73zxt8IsvPjv/q53qbNNefW0INs0wzW/MZHRsW3PzeUJsvKSO&#10;N4xOUSYJVDhvTJ+9f3+41FlLKfNN8gPtq3bh8xN+8u78ilbaemeM62PPPjO6dW5Ma3vztRky/eDh&#10;Pb728ODr9z77zW9+8itfHmr95Fe/8tEvffGDn/vcX3z2s3u871OfnE74jz74/t9/73v+sz/+w//o&#10;P/8//tv//r/zV//1f/V3/qXf/edoaPP//C3/0l/5l/5bf+e/8+/+g//gP/+j3/+zD7//jz/wZ+/5&#10;0Pvf+9G/+IsRrZ//1Ke+/LnPfu2LX/z2178KZP3Rj37+yFrdjGh94vYzA6uP3X7653dvb3efLvHZ&#10;F2e38vztl+4/8+DegOtT00LffW79aYdaB1mf91Y8td1HN8KqavBBy2nBKi1wKaNnOaY8YBbE24QM&#10;NxUjGb3lw8SKfOWYh10pnxY0sqFu1b7s9epcl4AtWeyCJGyfTt8/YK2AtoyL0hr0LTM6B2EWLC6c&#10;MpqpVPXYJIYEiv84mGVnELJaNLsgclvsanjmnkKR4WEhDKdYp+z0a1fxKyqNyDU5CuOkILBtHqXl&#10;dtmElxFrQVY8JC3cleVrP4bosEZxK8jePD2brRoodsJW5CK+TiVYm65R7KQ7u7HP6aCQFCwZCiMn&#10;K/AqBHGHywEYwCatcRg2ASpYUaJV217FeCIK7JFQdsne9M0p8Yp1CC7VAJM73/M3BvvxPdLeFjxM&#10;hKoDlqQrnrf79aKQags5F2P9l/ZtePoTvZkzgmO8sVYqrCzMIjqkKulUDjf+O03xLayXgSms1C//&#10;8u23/8u/3FWe3jVBmtSHVJhIjwjYUI9kYe2gTSIuX26bBzry0SFjzTMMbcmn4jZMk/d4ttShBUaH&#10;UNXFKiZqh4qpBv0DUMTNF2obfJePa7QjGTGygwFwEhYUDnLtLudYSWyigc3AnRf2KoZoe4j8Cdqq&#10;E7YU07ruiZOVZ4edqEqVAWu++RN14JSQOdbT3CPat0DXO2eYeEBxO51C3nIDHv8boLjSXMnVkw05&#10;RmUy3pM073IApJUmetFfGR+SdfYsPUEdHok0LByXZBQ2m15o8u4sLDxnOydbmmWlUTLR7WFp3pGX&#10;V8gK4ITloLYzY2cOwOaNrQ+SBnVtzdeKZEdWrosydxbhScPHOjBVg8qUGyxPqY5k0YxV5XOhtVIV&#10;N3F2YbcP7taNRlw3hRJZxYjSMzjJvuWiJqpQqKrW0gYRY3QcOmSBzSEGNcH2/fiUJnKGpmMErLZ4&#10;h7dnNl4kPAsjFmWm/FxjAV1d5W0K2yBuv3iPPJTlzVGXZ+XJMsefayFdr5EdjzihXkHUV2OOpSMa&#10;7zn5CKZ9JDkX0XRbiaRmposMVk+6ADJFozSbumYHJOQtN43BSzWjIhe640ApfQG2PO71pASkeBBv&#10;vz7MM23tBJmxrBnzSnKuNJ2Gq+w7sr6RwFcrphOT7CoMtY5iDbLSJUgmcETrPZZuXof9GwGLoIOr&#10;4JFgEWcKtWoX3M7h2x2ZIKsk4YQPOIefPJ242iIXRMK0OZF0NX+qucPVzbsdcw+FEghJ0pJcrktQ&#10;wVQikCkwe4UXNKtQC4WOCW1zG5956efBztwLvm6QrQbMhI81qkRVeDWytPzFi6/vPewj5R3aMlJB&#10;k9i1Q098HT0/3WSPSsuRAZu54yvSpgKiBC7fo0p8ixJea1bZIAFACn52H5AtWVH4SSdYJPDpmVQm&#10;tHth5zU+J9iPzNX09406tCySYuCh1rc3IHFuC4nf/M2WtfCPTk6LeytwvVyIen7sMH6x5aKbGsTL&#10;i7WIN/tGIGQRdcnQ7gvyTS5KSYrYYREVc8WXezJ04TbvXIT3oEeqXnWE0soV+BpwDfng+6owNWAZ&#10;F4V/D5WWlGAQR3mEWGNCAMIckqEYr4iWFf3zDYe5/50Qb2hWhS04bfHeuJ+KyFDPyqwOTwJNtWIW&#10;imtoLKKuDiLPp6Fo/Tiz1dV4SeAtG4HnbQ5YjjOP0C+KXEywwK478bEs1dMO0kR7An2J9llCMz3u&#10;IUfKP8OuXFYx8A19Rx7hIkI8Owb8iKIFkEdsePTPOXjh3gROM4RAJSs+sl70eBQHMkOVAVeExBJ1&#10;Fa8OHPlE/ramFWqke0BZSx0NAb54oVYyCK+8jDry/vMjnKiMVfsd/cshzeMWcLhxo83pnu/vIOuN&#10;SBjobt9UASFZhoaXCli9gkHCUonKVKlPTnKMPPjVUcd7D6dci1ckrhZ4KrqmVnSDsLrTgdJLGLyx&#10;2l2wkd/2Or7q1xa4Lg+yUYWSDegGRPfZ3XrSs5gZ7W7tbX45Y77psc5Ge8M+uLrWOpqCSFfaynyC&#10;wX97bVER1kpsJq+lZpWxHmcFsn3jN7/ZP/cijOhLuJntx3Ym9aoJmlJoeyD1YWuhOOSjVSmcKlNa&#10;IRNZsrjb15gJkfnTg1+8Mbp18HVHMrpV4LoR/MVeHB+b9Ne+O5QIKxXgxSyaSNV77Tf63TkSrXef&#10;hVTEr8+eSLCve5C/sYvsbgkNip5/4rm5Ft2KdP3pkz//7k9/8q0f/ehbP/rht348f6aHv/b973/2&#10;m5MKf+OTX/nKR77w+YHVD3zmM6Nbxa6f+eMP/cW7P/rhP/7QB/74g+//ow++7z/94z/4e//Jf/zf&#10;+5//3b/23/ib/8Jf+Zfe9c9t0jTjpX/xd3/3r/1rf+N//O/+T/+3/9k//Ed/+Ht/9L73/MUn1h72&#10;wx/+zCc+8YXPfPGbX/nSt77+pe984/NzDP7Bd7710x/MLvgnTz3+w58/+uitpx4XtT59/87S5wNm&#10;t196/taKGBdMLyHNPx8848nW+Iccj8XuTpS4VhJOrZKmGzZTSZQuEK8jjhnTUeLbeNj/csUIQ7ZO&#10;pVlqL9x/ra51e9g4TxqIrVSJjP7SSLugxAp6DmeHi48C295Rr1mffNpYZzOAfIXWNegSMbconh43&#10;ZZKbUD5IGf1Y7Eu57PbmYbbFDWirxL1rCh/jWpmQ295B6RpQcZpSPfkYG6rqbn+w8Tv8gwWN0FO1&#10;RA9X/HZnkRLGBWdqF7f9L5+6/Wn9NkTyXIXt05V4OWiWShr3EO5csSOBhTEfVPb1BgprUabZGJCN&#10;XAxTHGmRz70FBOoJd02zPt6qhNFxOuEbuqNuFsVDF+znGIxCCL4pgctC0wKzntgJEL4O/mGFTJKu&#10;Y2wWSOVQEsGCvm7lWgMPaoxx9zm66CSI2lRcHkUb/BualOyAdXSy2TjxRrm0tRt1MWJwGtRO68QL&#10;2SI0Or0WU8BCnNKuXUPIwdEgUxXRVy13c4A9D8ds0t42jbTNkjGratvF+nGtDvuOf1NafSadimEV&#10;RjbaIjJMAsM/QhJvoVnkcySHUhOcBJwacAJrZ3UGoQTWu0yS2FJkZgqS18okLxiilMsWHdBE1BaC&#10;nYwFMeYxKQAnViWeXA0ADEiG8dKGiO+shUyYgdvHUHLfUNhaHmRhHHBaf7IqTncA180I8ynwAB70&#10;qaJzZzXTIGgtY3lKCq8Y2qPCGAYYeUYMvHdCf6ugmYE5UWvIhMT92Izta/W+3utlEK7qXJR71GGa&#10;awgp7X/1s+XIh7dH36GUNmkSCrUSEqvhyMDw9ng5leooFzYsUmqgfSXrKWlFVhtkn3cHGVsTN1+k&#10;FuSVfG+iAKSY+bGb/7J7s9QflGO6TWmiNMlYhSkuTRtcHi2KrOj8ZJpOM8kamfTl/Ffn7uXeogdv&#10;VkJqSZZnH9ARbQ1I95xrZP5RJxiqSZsDhy/iTkTSAiTw1FppQykoGuiGVb+cd8g0UV95KBIlje0p&#10;wUXfLqA1r+TcU42yZsLHztp+vFefpPBVmaBoNFIwtZnRDavpp5QD9yMhBxwm1a3ea7v3x12HatDe&#10;76y9d3Kr2oumOUDLKvOp7BjdukLW7IX2dzjt7suLnu9HdZILW8CtYD7+M+AqyCdnUTnlzUgKQnQW&#10;qNmbBQibgVFzp9hbYwjAVe2gVAWLLihqTR8EFqIaQp8k7bhvCl/lAKzEcUUyz0hR/Z7vKrfOlGYK&#10;95qQOjojh7faHxaQ/Xrsrs9xTSNj6MlqSp/zecXqiYGTu5sJ2vdbRr5LXCJ4wtdhIRvSWHF95Vki&#10;88tZVHFTJY48OVbSpmXZfRIWlZfc9WrGNgJlwfZQZHsPx37bxixG9SzOxG5tdwpVHgnAm4vpQudo&#10;ugtqctVEO8wf6o1l9gJFfEQZKgJdEV1RUzrhtMGGSfxQGZ+aOe/NLoCsNinCbGgEMX5J2xYG63jP&#10;1SdN4FwlytodAQstKyN4kPKt3aNBL/A1Z53TeNOy1dMT4eo/z42f4eU2DpG83lE3kO/GMHkYdRIk&#10;VKy2J4XCjeb1gdLYLqaJb8kPZmFlaSioTyCt5JhjKHiLVCRct16RrLGQ9bcKg3VLkn8aHq6ErRpa&#10;1MJ64a6cLdSK29OLtG/R04hdNf7Wz4LAdbUFUnaZdmD9UNfiImMR+tlWB7BwLqif6rGDrE8paNnK&#10;RMjkWFaknVRK4qKE7DQ3YDWepg/20M0HfajSTnyMol6r+JUxBv0mn45o3aOPhIbylx3XCmDxEjD4&#10;inizlc1+KbD6wquL7hYZgl33oqWtekHRIhW/X2yNlQEDXJ0tDtp5Ja5174+zpcMq9ZjZAo9t/i3H&#10;KfEj9NU66yr3HXGK0BfKl8fKVodUB19PXesQnPbCVKsmJ2Yo+OxNNay5mF1lv0fMnFxXSI9X0zyE&#10;6fyzER91ORKVMWWeUb8a3br/Qovrk+HvCOuJhN/6Z/+sN+zMtyLIkUJ1nrGApP6lA8r1kB/X79hv&#10;CAPnwLSfYwZvu6IEjsY2Nrp9gz43ImQEw6tZRYe9Trs7jAHXfcOYUtnaWUs5UezgCoLNXliyl7ST&#10;xL2FbbifWV6I1n/J3eOQtvsBDvbBaHcA8+bEIOtT9+48cfvWY7eefeSZ+RjdWoHr9x8dgfnI9x5Z&#10;jesPvvp9SNcvfec7Uwt/+qtf+eAg62c/M9L1Q0Otn/3cgOsffugv3vPxj773Eyt2/cSff+Kjf/CB&#10;P9/jP3v3H/0v/tP/5L/77/5P/vp/42/+S3/9r77rX/7d/+fwVUz7O/+V3/2rf+Ov/xv//f/uv/Mf&#10;/r3/3T/6P/z+u/+LP3nfuz/wsQ9+6NMf+9BnPvHZr37x89/48hce+so3fzjp8ne/89MfDq9+79Gf&#10;2OHmsZ9MG/zsk4899/SPn3r853dv3VpsPZnTmjHep651D3TCa2f64oMphJGRvLZRxeTtlV01l5LN&#10;Ep27SAUN4c+9ydWBNjnqqE3I2eeGUbVLIftiJJubR07ClbbGbdLthi12axZqJajULdNUrrK52l0Q&#10;Ho/6UuI89p5SX+XPFBRtor++CwQpZ9nb9gzLGNzLlxxddQrOTEDWiIJiGo/nlLAil7Lv9itDGqDW&#10;dVryv9gv2RUMzpCfBV9Llu/JVQmDvquKx+3K+DeoYlWgmHBrK5eeiuncdEe8QbAQC8vQKxjek7sv&#10;3hW4klHel1jWQsMVg13VkhV2Xt0vin5kegmUZZlAfUELgQqrtuHm8Ro1ukX6GFouFKs9j89PwD2e&#10;yh7uRLcnDpMfFki8883sr1ox71YaFhrXmiFKZPLOFKmw15fYZQPzm8muAI27vkrUKKUDC+2i2NQH&#10;hCm2OScrTReMTJLENnN11MwABtS6heTXdNwN4hY/7ThxH6Vccys+uY+9v7rQSNddLyFW+fJSDETk&#10;1hSRhSm0Nad+vJf2JRNrFQZRXHf6A2V4MxoWdprLp5mWsnY9xtANbiXE/pomKLYRZiJtYk9oLRYN&#10;yibnLh9RvCvqSCwXrGXyXJ5JzM+4nSsUBp5BO7+9JKVaOFvgZKMiroB02ovp9KKCBVeBHGDMccm6&#10;cJd0tJfSgs9CVTiWqADTQwOB8Y1lEKKSmsClD2rhs5G5ndPy6fp7guB+Om0tsJaWmIRoBk9oKfcT&#10;Xk1kpY1DNJ1BG3MGOpr+lpr0WOPawxCQvqyAanAOB8k/s167UfMeGyfeI11JJmInxSmnXP2tIxRu&#10;ITUs4ZJeXdIVklO+vcbFx1hbpvrGbu0o+Xfwo4z8CYJXV6q3r0CW1Ni1yCx6OwUO0e9V0QMO9Zpe&#10;dEsOxaLHfbycVCAzOqgUGzjKj9PezJyLaaNcbZktmgjcx8gaaSsy8iGZTOZRB2jtc/I75mu4CjJ1&#10;YVGPXHX3oWGpuz7IQcAQU3STOlTiKFNXjXddfM9SoxNs4hRBS8ZXnhTk6hjOVrM48ECyaT6mRCh9&#10;T7JzA1bl2i3nv195w1ZJUtaUQ1OOvozeQMKsbo53GnWSN5uFFPdSJ+QjFNVT1/rcC6uiRBTTZOA+&#10;WjscXyEXSV5pOxdStaZrA3Vu7QPUmbrilmznj0q5nIjpAEB7UDbgusd2xukzLw9CglqXCHZMNl+X&#10;Pn9LF+irqJgkXQKZGlBpV95fBVO1l2MwLyVURKsFOJwCfnWXn8VuqxT+lC63q+7NzeRmRQQs1+gy&#10;MkwZGyZUaGAuA0ICtmBntDkmwMDnGQZbb7DSbQDgq9HaZoVuc1RGtLc2/pu6W2nDri6wB5nrb8eq&#10;sjdsPg+1rt61XJgqrRLo5stOYhQsHVFpjn4nRb2l41zRYz5GiEgPFXlZMSGHobqErSo4F5tXybqH&#10;wU0NQer23b5MdMQylcx+Bn4np78X7ULkPPdC7LOR21c6wOS1gYEDm/wN2CPqg2RLNemRoxElx3FV&#10;IiTrWPBjISumtVW3ij+z57lhJs3V6sq5k1qR7ZrNLGCeFo8asQsQmlQ9lGas6XBFgwYstDDVQlnw&#10;FV/uYBIH6k5cXLfHVd4v30iX2sx7FQNb0LcDsOwfSbmuP5wvoEuLXepmBdV2msEcO5Yl5XB9DXe+&#10;Yeyr3q3glvPdmkCUexrDnoK4ckMyFtCqUqkYStFO5VdAyqo6IV3H0mlJewMvwXh2qUlRnHK44e0U&#10;omcP/lfaWV1rrlqY4Nq3ZY9xh64nMH829TzlsjKfEHWX3JXrtaD9eeGi3kXY7QYC94QuqVdHmTCt&#10;4l7+5ipc2aqy09OeRyKdc4SerfrSN+/FjQAITvaYglDMtzQ9ljulEnXlnK/sRkDuW2vW0a2DrJoY&#10;83yo9e5LW6UZHPTMqI53iykPvjrlANFFtn7nza8jdtj8edc4VXD81Z115aZ76BP1q7W1NTdwrKLC&#10;q/hlkVOhcrVOx3bFxTxpwl1YXVM+jXuf3bHuvy599sR79kfeJKNIFZy5a/NgN/nuSathg6NjVl+Y&#10;mTAaYDIZWAfb/2YKYbCrOFkMDLmcvVMewlyD3fYWlDP5NHY33XVSa82YVpldiYoEOPhXSMjl3DWi&#10;9fH1a33m6UeefXp066PPPvOzp596+NFHv/eznz0E3frjMa4P/fCHX/3+9z/30Dc/9uUvffwrX/r0&#10;17/+sS9/+ZNf/eqHv/D5P/3YR//0Yx+ZsfCff/LjEwy/+2Mf+eOPfHCPf/Le9/zv/uCf/Hv/yf/m&#10;f/z3/97f+ff+5//m//Tf/q//W//mv/pv/u2//m/8rb/2b/ytv/Jf/9f2+Bv/7f/mf+t/9Hf+7n/4&#10;9/7jf/yPfm+WSx/+i/d+/MPv+8SHPvjpj37085+cEvgzX/viN77/7a9//9vDq1MC7/HwYz9dU9bx&#10;qz/eY77BTz722O1nJgwecH16GfQhVVXBS7tOlzvz3jsLGsZxbd3Jmnwd2y73YG4Je3ZdcNGKBRNX&#10;KYTNxplzPeTkUg+4LCLi3epc4lB5sFCT7dzKCqhOoKz0AtutBWZYIqEWNssYKQqwMZEcZJWpqOhL&#10;3fjLu8+l4HZXz7CUoLOyBHt8U2LXxnCjZWKXVeyKKmb74oKb8atDj/DA6IQ38QYnbsqE3NhOKd0x&#10;UbTU9kTPVO2Tz458QAElsUObEHm/AikY18VIsmE3HObsiNqGt5U+jwyPilZ8/MU8aTJFFEiLDYJp&#10;SHDRiRKJ64by9qrs8lAtKMz6XymUdGh2/0SQalmvEj5qMjOtoSirpqni2NCFmuGj8kIppxsnmQh0&#10;fSgJiw5FVl0jYws4QyIkThkiAmEwfLsg3FASqrNcQJn4lbNiDzPFUaJH7ZqPP4fNeJkt+fq677qF&#10;HB7J0TZcForEMSJUs86Q/Doy2vEARpx2gtWMF7ehvK9qk9P4LBo7XzJZGlWsNCeg2YPB1ganEO2K&#10;+OEtQ61Vge5q7msX1O5SZpV8UkKAAZpwzI9xD8q/BV0VbG9iL2I7SiQha4F4GYcA56H7JP1QBlbl&#10;ZQWdwMCiUwheEgQJhqEE5bL2ETIp06ufStfjMbNfoe9FbXIAzPxi9bdd3L4tzKm9treeIr1Y1m75&#10;MjuXLBYp4C9+hToaPz8TEN4X9bzht/ArslYtrEJ1qKK45nnRcLoAHU3Jhuxu9S5mwsNSGurlBNM9&#10;KHRk2uNfEhyqeTIXFBJS2TwnmJlqKcvgIoTVMccugjya/DGocxjafLCS0/60v+VUfIOKywJUWAv3&#10;K5QNol+ZqWMD1jnGvhqR78CgKDueDoyA2O4Xdbc+BYROue4XCEmQYYAN0jWSUMwPCirqPTwMcSQT&#10;m/4ojhJygFq2XO2y4lpJCiAZFdBa3bqJgY6GN8s36p90MVFmBByNrbSSS6cSBAJqHgdHnwl71iJW&#10;qH1F24xDK1tJiuArw+JkOxx1om557Fak1oSo5kj+HMtaVHvSXcNwWYirvpS7cpmy7nFSV0JWYSqa&#10;4ar3lQCsVNVCaM2Wua/z07oWYX8lzIYohueK5/vLB5ENe6jKOuylfJwaNsKX9J21iz3xTOCO+RRI&#10;e3H9Uam2IBxNjLTUjpTD4xA+rTG01NllBMxwjNb0E3YQWmPD7VVnbGdkapkDKgq63hyhDftEezkk&#10;IcS+bh8hB9ld11UrdyjFLznYGd2kC4OsXfcqfVjwKep7aaKSYoB91rElhFAqrOCfSZKs4DQGP1Uk&#10;Mt4TZlMZMYAKDb6QgMWqRAYZLon3wWAE8Ka56eT3wtoUKWY2qXrr/rhWooUcK3QjQ9dgQVOcPGuv&#10;FBl+ELiLi+6MfxASX7CQ8GNjsgw+Ih3xzGBVmLbhKsUfV6Za5LC1fhDY7CVmERNCm5JO5H+64Njh&#10;5nQk6g2mJ6ATYFwjCfuhLFoWmIX0lB9TA7m4l4pcUSvQV6veHckSZB1SbVEvMUvaYOGcBasnTSzs&#10;hAMU0elwbhXlVcpbQNjxaMBJjwlZzaMFWOlvil/mnt/PXL34XvumGKKriaVs2HfeeKN6UpC3kaVO&#10;Kpit5mr9UVGleRVAa+qlzW7XucdrcTmJFufryQIbIcVqggaG8Ng75SaA9goDLUhRHIlexMhqP1Q5&#10;q0XIYlGBnL4YMJA0UrH8UFJ0Ye20e+AaFKxaM8SaRpJFGwIXtVOKhl3sHXBNJCyjC01qO1whq51s&#10;QK2vJfQ7rWgspUHZi0B3b0MDf2S3R1sr9Wpl6c568sDFOTyPEz5YSQycbFhinLrOG6AYUq3GVeZ2&#10;VUV4+8NEvoQL1xTdkbE7hiyXRigOf062MCAa9AsYZpc7QAsAfIl/3nRnHaC9aYGzr9oH+Z5BXLuf&#10;JsDeE6p/rTFGIUwW5DIHHjgcnlyB6+yRhhhNFZBRQEWtM5PaAy5G4DMtLsqEAWubplZ8aHyQBnhX&#10;dNB8oGXwADZZpvuYOOf2ZHU4Sm5Ux7vq0q3+1965GQBShWu9eg1NLSy8TCZuQyo1/SjgnTqnkhj5&#10;OHcy97xeBd3J3Zzamp1sSqmaevtuwq3LzvrB7DHguscKXB9/7tZPn3ryB4899p2f/vTbP/nxt3/8&#10;42/84Ad7fPV739vj8w89BHb9ypc/841vpBz+0Oc/+/7PfPq9n/rkuNY5DO/Jn3/iE3/y0Q///gfe&#10;+4///E//yfve80/f955//Ofv/od/8of/yR/9wX/0+//4P/jP/uF/8I/+4T/4p//oP/4v/sn/+vf/&#10;8f/2j//g3Z/8yAe/+NmPfPnzn/rGVz7/nW986htf/MxDX/7Cd77+pe899JWHv/2dR368+tWRqwOr&#10;I1QffvxngNWfPzZJ8OPPPbvnjw6y7vmdZ595cFfUen/VdC++STXpiNZ7ixE3WXdvT7Oxy7Fx8067&#10;PemO13oLRAkY5BAyosdHbsl7S2Wqq1n8vUh9mc5t2/uLA7AxOvWoEph5rxt3sui4W9AFh38SORHP&#10;7dIMTisupTayDS85xypMSlumRdmNPYHEyo+jXrdx3rggWHZ42kPHOVwQjmoQ4v528SGcoZepNGmT&#10;wKHu2FAmS46lL2I7AUMiGI6ALdW9dS3Nzx6ADVtTGLWPNkG5GgIkbqP8icjDQBb8YDxhvGu5I8VR&#10;WOxk70G7kY2DrkX5WKC/Ut26upq3i79jXSp7s8aJODI4YbFWfR0UCkoF7wgt/kRB3e6YwLW+O8Ou&#10;MEJkx/V1lABJgnUgq2FcZMVRZE2VVHCmVeyOHzQ4NaklVfSIX9ingXAVrWoIT5XX4jliqaMZO7u4&#10;4qjC6/NfMCTKsdoV1MkcJ/pohLgpeICrPSm0lcpAQULJKWLfHZvHecqbKQG1hhO+69chIkAvcl/T&#10;z23/MGCXPJVwnGAu96kUyIub6Wh/g1p3BfEUFbhivLQEP95L5v4toNXK62iSA36l3s3CcI0O93K5&#10;d2quc8aqzMusobPaOprny61kPA+UZji2fi2ysvIVjLzUKJAsDraOIAjqTEZw9Q+noaGr5dBVRDd0&#10;RzTBjb8CPK04L7m+pOih32WTgAd5egc5TkxvuXJnDYl0amurCibyDtcdgqio2pB335lYUU+UQ6QH&#10;5NIEGuxC1mXjvNc5BhAdNa7BZm8rRL87nZPEOfJgbli3J9I6FyEGBFIeLIjakHJ46qt1Kq6jVUuK&#10;BG+E2MFggShn79HVn/awZgQkvsAqQziaPMEHMm+dbByJkbRVeUwVYTzS1lMymoIjAeQC7q0/iNt1&#10;Kt7WdsoZdBl9x7mNWNw7y7pWOZ8TKLMmM/f4XbX9ZdnSuZyg2QtaPf8ONex3pckwpLlRuu4ndtgz&#10;jxn6tez58IcBGCewdQSZTv+WFVMuwVQ06DnXAAqGWQYv6SybwpFA62sdqa5ghGXQ+c8loHZatq1p&#10;adbvRihLj99rVoQZOKPd2reef44fEh7v+EUR8GaiKa6v6a3dU4DVk9pTI7NHrrng1clqvK04i5qr&#10;yXzudLZZDAoKI8m/lEUVB7L4ZLjdAsvCqMh88DhIXJKLnBE+1SibHE+2JwZ8vYuW+8PPH73Gfje0&#10;Ri09iWNWwta3ai6UGSP96Cp3OcoyA4rouONCd8oRESQHucvVbrPu8qlAhux1+aIYuMV2p9lOtL97&#10;fyvqqf+sfvKk5wSNGi7ubZts49AUvhFgMHTkOrUGUJV968GdrXI3C1c+fzfuCehBtnHoYL/7K2FL&#10;tUsuDkzmNTJkoF6kc57VTDYxZhyygSAtvkVGUpFs6W9LQ71S5t91bKrGuOTm4TktpAziAl9tgdM+&#10;YjOSWumgo+4Oojg5KfjlW9ldnF5sj3CgSVsAcLUD+5QiaiLY0HIpjCkEn70/GplTSAwcuALq6Ccc&#10;4YlIWBsbLqLrzKI7uRyYAFU/WMn0totdsF6G5lUQm6lz+92AnCwlpynOBO0k4JSE5LCvVi512Tn8&#10;kOV7Bx2EHm80zBGhY3RNmvDIdQIqQvA/mJQ7MaWewmCifVu20q3nhQdTRwYLd6gZVhEuSkdFpMdG&#10;3uiB9x6dn5mNB3ubGyqeVB2d+SggdoWTtS2NU6WKWN8pIdmWdxBNfwOoMatX+0+qKatSBPReTV+H&#10;ueK6s8jKY9nLh+VtnYridW/wauBryLMAiapUldWZ+u4SPPdgtWmUtk4PvO6mAFflwUOq+2eVrodr&#10;tXcrqPWChWYuuoKAuNv3Hzz3gMvBCXK5Y1NJEDQUgl7g/ZHvcmrkTcKur7y5GqLfrJ52uG8A9bkX&#10;NoXggf3fJPQ4IiGrBmmD5tAV68xEy9bBXbHeke7qXbwJk+vQ3vkubI1GjU4ascY+w9n0U6X56lyX&#10;9pzi0mFczZ030BdetQBvw6R78KkslduF/OXjpzbXNqpwsPv77P251+r9K2mmTvi1nisSXpHhDDP/&#10;y1d+9ZZNbgDoz4/FfYm2OmHU4atXQPlA2Z1wpPyOCtpWsTHZaPtT7YHuf/fnm1QwC4G0B7CPaGqQ&#10;S5RPTNDspN8uIO2lW5McvDTN8P0n7wFcH7t9a57Djz/77E+e/PmA6/cf+dn3H3lk8NUC1x9ky7TH&#10;57/9ra9873tfe/jhL3/nO59/6JuzaBrp+uEvfO4TX/ny5775jY988fPTDI9u/b33/9kffvgDf/rR&#10;D7374x/+/Q++7/c/9L4//OgH/+lfvPf3PvS+P/nER/7s0x9/96c+9r7PfeoTX//KJ7/5lU8/9LUv&#10;ff/bX/7+t7/43W9++eFvf/NH3x9Y/c7PfjSY+sMnoFV//ORjP33653vs+U+ffuKJO89iv3QL+6Xh&#10;1XlsjGXdY9Tia79+a2a5t1e/NJz56kvTBt9agme3qIy62Qoa52aFZfZIwfoSDRKkrG7aI23Rr4Gq&#10;YJK9cIQSfW6VlimGIV0dOxomDKxKri75N6qT9jNhWr+ZgBVYNUbitGdgSVUOat+5qlJZ9U7ErxwF&#10;tqE17ibTud0Ci3krXU1K7Y5lD95Ozya66bEAQpXyfndc6/65pO/I553FqnNNPm3O2EQB8l95syYx&#10;pai3hehBZWwk7bNfyQVEi07gpVFajo6WDsJ6LdRGQFg0Ji22E1FVa2y9CKNumReaglNF2Wu3DFmF&#10;dEGH7GoXNLpNhgflEicjR0SSWF8Z4ieiltMTBYWkHMiJuffxey+tr2bYFXI4DCDYqPtrWmVlePbG&#10;CKOGN+CLhnOmxVUkXNuMYnQQ41tRmmizzXGAh+NFKafURQlCj4IffmIDpX8JMvLMybe2lIuVJUO9&#10;U46fYEUmysPD1Sa620kCcI1hLtTORjUJtxJEKo2Ty0qbHA7Z8JGfyz2yzDqGithUpBI/zjHUcY0P&#10;mXWzhk9mIuAwBwLv4WSDb7AUlg2iSPnLP5yOxEz1UJlpIH692kXRBbxQfFGMweS107lVQtxsAarV&#10;ZuNVAsSeJ/GtxphBPgrtnXVpICjTimwv5MksTQZ8jUC11rGCMmnma1Ayw2BIWRx9ZoPPLaAE9zBa&#10;uTdjWSQkViUL5GuiduQH/1Q1qp9Q1BDvWfemnaZKS4mRdOZJJJhgXUdORENdfGKkQ3XGlrXQenQv&#10;DmOX3zE65MIpMz4zpwt9I+h15mA+LOHzwlyjbtquMNRSc/u23HrqeBxbCM8z9cqL9ESR2lIvbScS&#10;cfXRzHuJ8UDSBim+F1lHLiAxruJYmkDGpFl1eQTPp3jes9uhsoUlvFTNLg+pd7GKd7I2i0pNaTHH&#10;7AYZ8LgQSNbT5ZRZoJJLyI/ZNQQN56zaWf26NGG8Uyuhw62uAb/qIHdUkZa7InsEsx2faiv63cP+&#10;kdxUvr7XEwybnqt7NskCciXLYG63Mt93Em2Vs3bpU4Of9irMzElAV1iOj4A/GkL2lCs0OA2Wb+4p&#10;ZyA7fuXKCYNjGkm+X8anoE2IehwiLb6tvHkrJ3m9F17bxc0Tnl/cjZ8hgtEFaRfQkbYxgr2EtWeg&#10;9pxTViTiFSTb0iIgan3wyrrpmE0YkONu/cX6/9munOXC8nIZue2z24VnoNXCcmsAxlnXvcNKaJ1q&#10;+gKLdFI84QS2YztpC3uqXypKAuUUniZn4z+5WMy3XbItNZm9WyZqeSo+c94Iy6AlW1V1LAyThwRp&#10;gI7Mm2zXthCA2IDdHO9MbH4ooCC1XfbktPUmVcpNdBrwVoTCo/ydFchquyg+qmqJUbpaLklHM0rn&#10;4Wq8EWAZtOtYphtIat98o6Z6rXteLCi73Y9srALRcZKEGYskF1UuhQ0vB6o56Et8pZWrXAheRwxj&#10;j+Cxiuu8oFp/hNxXqWq/K/4kmY6Omu95+bmVbqIP3ypUfSzE7D5IN9e5T++/yODDi+5HAclLHQrC&#10;1aYCnPjOq6nMjm0f2bkA1HMDJjUP2XOphTHILJXfHL7prdLciPwUPANT5X4J8wTnZ/LsdWjS0a1a&#10;vzJVLBuuIDYAHDIcDZsnE+zISy+tTrXy0d68AACEZi5gNjy1Ztl37hsih3MSqodlPUEGXxfDOyC2&#10;hDkmshzGTQGnOlUcd+9N8JzY+2Daw8RKZR+x4Q5jh4cjF1Btyyl1ueFPmpLYdBN161szr31zWGbl&#10;loFPhNncApQoSplCV5oaIKEAcW2GgupuZYOxa6J0WFkRim9+/fUZx+7g171mEAkv30lTdSda89Ub&#10;IjRhGpRbqHV6VUtGV9qKyFbZcI/BRRhX60VB4Hr/VsLasUkyv3j7+fu37m/igc/llvWdkiMMtTbb&#10;OwD1tuBnGqNKse6xJ/stylzlWoOse31147uaeycS3ReXVxri2DqwtR2WuFaue2f1sUJLMh3dX7oO&#10;bbl45V0qb3Vqlm4eXLFMFPaVYbL6tC41ca1aMw+Crr4R1Bqg1dEYKnXfOMyjaROcsvByaGe3/au3&#10;Xtg9QH6Fr/K6DqzeAzPMIniJ0nXf+dXrv/71i1tEbAA7OI330jhlnwzH7juHpdMPpxCOBMbzWsMu&#10;VkZ2WVJBm8fZQycMoM2JeGNyUKl5qP+qpcv60EtKyDqidXh1nN7+Ytj14Pmf31mD0wdohicVfuaZ&#10;Hz3+2A8ff2wI9oePP/7Qj380cvVzDz30+W89tCdzaZpmeE1x1s11Za5/8bnPfvTLX/jEV7/8qa99&#10;5eNf/uKff+rjf/bJj/35Jz/6gc9+8kNf+MzHvvKF937mE3/08Q+/59Mff//nPw1S/cZXPvvtb3zy&#10;m1/9BI+vfXEy4B8//BA1qz/85k9+sL+jWL//2E+TAQ+1rnh1eHUYdQ1m9/epe6tKujuudY/Hnntm&#10;LsHPvvD8M6tWun+HstXXX3nu5XkID6zef+6Vl55et5vd8Oi0V1oMj3331VdvmVZg896FtqD8NE6c&#10;da1ec+Ndx9ZqpKSrAQUDm0akfgdcp4pso00jlAfJjalApa1Uc9FfjoL1m94PR7ezMtFVy4wINVFq&#10;3UtFrfzzJkG4b67IfodRapMcng8d7aukX2BHaFhmFH2gFUFtV8PhbN7bmMenbbfjCcbINOne/mTY&#10;Qco8KuyoExMjaVGYYTIZVjKL4djDm12RQcA1m7GwgZtu5awzXr+Hd6VIIw1w0e0Nrad6kF+vnI+s&#10;OT3rTjPV6NBFjXJBRe2vTXObThLhltJBIeu8l6IWiXELMgpt8WdSq1xJbaA6JjZt567mjjnqr+P3&#10;SOBq4CLsIwLIucjk6FYg61rgGH9kIFRRq/n1g4EzVkmsGJKhQBeu74ZbYwleHmqrm/6WF8Ix5haa&#10;phWkDiofncO12qEEpoXdPZ0zgabyV36OGPSqpouRM8S/yU0k1oUTMCNTMafVdBeNY0XrEQkXbSMU&#10;RClg9awev/GZBSgxJEJijMfyz9SyIqYlQ+PDpym64/VdqV0g4OISE8oQaCh92kKeKrWDOU9gvQsB&#10;xtt7JAzBirFYko26B1+NN3cM3KqywcXZiUi9d7h2uvUQ0XI6r7787PN3x6f5hWgRFetaIxQNKGs6&#10;rYEdPoNPNDIFPXqC1VWGYRbgGteSvCCGJl3Frwv40T5EAZXKkQvyZGmCRT6F89Il2BOkJrlJuOif&#10;OkbhSpmXdJtqdMn19LaSGo3SO7WUotbNeSCocoMbmMT9JXalafOl2j2AytOp5cli6M35Y/qlT+Yi&#10;Y6rZzSOkH9ltkqSCoXA5gre56B0iQg1CrawGKDY9OmXv6LnzTwbG6UcRUwKqfxjsjX01DnDVaZaF&#10;6xSeseUboPOGfVt3E2tLXqyiOCwJzFk4dGRMRKHoV4PBVl0CAndpkC3krwO/feBNU1dztapPFWGa&#10;xWM+OLwTDjhzTqeTK5fETbRR1bd8cT9D2qKn9ADNMDbjx5wm7yU+QtXi/bsW0IKr+aBNtmgqnhyA&#10;FZiooCTRZSLIgtOtYSspbjR1LsZGimavqgTr3H4rc5dEP7pVxvUdp/pN0WFIZRTMCjqXUE0THVcR&#10;xA6PSv7Kob2IUbKnl5gti9gUSs0ogmV3G2ot1W7iCUuO4JnpY3Aj7l80UWdWePynBV2bl0kfibXL&#10;kIK6j9MmZFseKOK3acatfvuJlixube8atk77w5H01I1p/9UalUDJ6ZpyQb5I6ftJHJ+yAhYWgwEt&#10;psAb4K5dlAVjzFWT3ZHzPNrjLGHdCrAYI0AL/tem3mWWaoLdWVZkPJhiC8hnYp1EjOhrf4GykLRs&#10;6NKtenDMkmr12yapB4T4HpYIgF/kah3v4vpgOE6rUhwQYuTiOeEY1YJSRam5TiIRz6jKz2TnoP09&#10;DDOYHt2t6aWz4+J3haw4D60LzksDD3fvPLhfy9xCnRZkP2UDGHlFuEGRqr5HN7CnikSSBbHol8Dw&#10;tcGwOANSBibiNcUcwcOQLmwu1eUxA4k3jFHHQFz7smx86sLK/6q27a6ZXrRy1tDssFNYqGxIUK2r&#10;D18qI5ow2NLZDTgaVNaro4jGAClts6AOU9+dNV1epCgXsO2fKISV8k4yGbOKPtRSQVTENrdD0Sov&#10;Wvll7kQ0Rj5676X7gf1B1h155+vNy3ltSQdjp5W1irimpr44xdn8gMbAvZ5iMR7V3p9ZJeMndPnC&#10;ArZ3kDv+NbDRogXZ9tL00dd77nJREax8I61fNi1nPMl7Qsu358IzfK7cl0G7IG6MN+98da9vqUFq&#10;6xXZyYLRYl8Tsh1U7+FpkTD+s3wNYFWUy2HcqIX7IatVGRZMi1TgxohSVTrW95c7/s2Brds8obDW&#10;xjm9EhPrk82KY/I0cCdapEz3mA/v6ugqTBooxluRubJfLuu74tn2CLgmca7Yl3MQlCLdVke64xOO&#10;47+cHhh1MuJeIK6/yhFYbvomgtsh5lfmlD2b2U0s3XROB15+cajJXqwvPr1moct8vP6GTVnXSmeJ&#10;NL42GDwESx60SlerW/cTQ7O2BoJljQc+V0Kp8CauFWXH/suEU9vPuXm2Luz8N/lOryGnNY1zZFyH&#10;UXniLTGb6Wfu3xsx/fPnbq9DzP7+7Kknh1p/9MTjK3P95o9+CN368PeHWmfRxPMffP8r3//egOsn&#10;vvaVD3/x8/v76W987ZNf/8qefPALn/vQF6f4/eoXv/Otr3z/u5/+xlc//OXPv/dzn/rAFz/70a99&#10;abTqV3/wva/+8Ptf/P53vvTwd7/yg+99+Qff/eoP98r3vvXTH333kR8Pso5i/d6jP/3uoz/53iM/&#10;+cmTjz/y7FP2trk9nvPZB4PWO9S7jzzz1F5/9PYzo1vXl3WmwU/dn0h4Ra1jVl+6PQLnpQfPzj1Y&#10;rhXgKvvNxZ0tm1yrWYO9/vJpvWvGaLefZldrdsKuxkImuyjbo509SAYFkVIlAJ6brtWtGPexH+xL&#10;arB08LCdlrpeKNe3mryFpj/7NZgHtcTXeq2CxZZcOfJnc+faiugFAIl2DrB646kTcLWCgtTvEKlZ&#10;aja59vL665D0cl9B5hQ57A4ntWikrlhr32NumHRjy5mwnPM1VuPNssfgVexe3ZncI8kNi3Ao+ct0&#10;gSAPN1QMTg33zf5aqSWDSrhAFJJ7sMWcdVKdLBC0oFhxsY46N2K45WUXZcI0Tnw4TwgVwhoVYi8c&#10;Pox4if7axxcnHSwavNSdBVEomJaujyBqEQL4QbC6cIGOiLHEIrGGqHK4YCSnaQt4CATJ5359/1yg&#10;04YtzgTeLJaVnAGFbkz0HLZ+Xku9oJRRKXwm8u/D0b3DpdykDMQqL9oUR62mwb20W2Ja2ZWB2F9t&#10;MnBePRj8sgzahpHM0vLhoKYsMczxF1uv6cVLa/lzPLTICGTjadbM/o0MI+/fK8rpT+EucaQ5FCYk&#10;e6SMJYdnHkQlqvE0RxuSvGGD0XNWNCi52sEgrTyoFVgbw3lYi1qbHAnoEfSWgJBsj100/tsNa2hI&#10;6Jl3mjk+itj1NZm1rOWp6vkP+Va75uMcK2lGAbM7Lohx9FfIgZkDFSORIiKKwDFk34J80hDh26ZE&#10;yQi/nNgRCahBfOtMUT7vZ/QOopPlI7OgUZnc8sszgprVGdrRnV34M/Gho8pv2TQFh9LNE6tkQS/A&#10;ANX4e+KnoMf5UdMuw9tBsj3HcU3xtkP32mu/osZ4UHCQlZKH5QvWCJcuR0uTUe5YPkKOjns8AhOR&#10;mw05FqeCjZ2QnWP65yym9FOlmpcjv5pvqZuADbYRblrZ5a0a2wrekNOXtjPCPtJf1gGvSKNxvJfO&#10;RUEYz3V/cWWfTEtXbxJh3aEeAN0+TOVYLohc4rRZLlnmpzpNpKr7u0h9KZiuSHOydFh1CvKuzMwY&#10;b3MZaG301GU6cYEq7HTe7ubdyY5glHWvUJZJIkMI+AeMmXw0KgVg1HnbnIXrhqcjyhVnbhzsKNYp&#10;WzpEwFAVukWkrFc3twD3IKbBUWRxmCTp0CY4dCVWWr291ksvbu1Cg8D0677OmFqw3WyctsLiGuT9&#10;ldvsSFhsjXRLDc+cphxE5akiqzPmpRK8TViF+OZLG3XStfLq1deU7ZW2AmCAQ9B/7rD5hiqWy560&#10;5FIIzaUh5+J0wjiK1IbCAUHdat5Qul7yfhjXbUDe+AyFWSpUu0FliX00vVCLcqHZRJUaODURSle2&#10;3PFXprezqwhl58LCa5p7LTGnmdLWcYhXDzlz0yy//t3PUa6vESOvyM16WbmCoVPjBEwo7StzRPsH&#10;zOh/xh6t7a0LuA1drsrSSknlbAl1+lQRy+aSWBQVOhvZCGfFCOQRdGAqTZAAeCOJW9ULOK5Nkbvm&#10;4Xhfc1kNdY7nramoBK5FSlcjmRL94ltbttItBpgNfnbfWXy1VguS8AQqvAezQA57qFX2m/jHwwYk&#10;bCj2bZAN9qQ5QfVV9rmzhghV9jnA2ac2l/D4hP/gawnnpHx3qI7zQa0jlm7dp4OLWQDQ0fDS/so6&#10;cKimrd9cB1or/gjsdzyLyZ+8e2fle/kYZahr4RhdT/fPShSlOmShcZml9pLWJKJWsXQNXU7R+E2u&#10;qlHa6Zu3StzOYO57hhJ3bJCEORjVPMYOJmAHuZ/wSz1Zhon2vJJJXIXfGKUPIIQeE/DvEp9+Qk6S&#10;/ZwQ3a5L9FI6nVT7ucteC2RICavAcu9RyYwTUpZLQta1A/ylNPUCPwpN/YsZUm5Jwdpa2hwmUm3z&#10;fp18hD+X1Dltc6jbDMgw7VZg0azP6y8TcQh6vxTCspu4B9skluTFoN+eo6O2L2tNboCcojlUusjU&#10;j8AY3IE5E+h9ZwfQk4RPkb6ZAGq1mc2MalbsN2gKiG30gfXyrtPuVoA7SMOL1MWOJqolkQSs1aoV&#10;43rEIOnn1nLnlcHxeTUNeWLXhOeyTsX4/Y7tXUqJcmTcnJ+dFZis7AtO1pW2XgiWodkHh4SPt5ND&#10;hiRafXI3M4IHi9FLTlDsCgF7cjaldrozm4u7Faua25eMXLWpLAbItcAZJl9DpPHJOk0jmt/j6Xt3&#10;nrp7d6j10Wee/vHPn9jj4cce+e7PfvrdR376nZ/+ZMB1vOtcmr7xox8OtX7moW984utf3d/PfmvK&#10;4Yf65+e+/dAXvvOtL373W9/44cPf+NHDn/32Nz/90NdHq37+Ow/tv778/e9+79GffetnPxle/e5j&#10;j/zgiUe/9chPvvPIT779yI9Ht35bVfAqV8e1fn/A9ZEfh1oHWZ+6N9Q6yDp+eNbHzz02rvUOXOvj&#10;d2+Nbp2wZ17BY1n3GMt6a5D1hedDrU8+f+/pB/d3IcZv777afI3lRp49gLol4623uPGWOTNXtPeY&#10;0mO19cYeZQ/kK+sZaq3CMCExqM8yob1OwkytL6j1dIJlh7AvM2UVmzDPv7YEFRp965wBrsXQtoXg&#10;rnZD3fUlQVgJTa9AXh3jPpaY6lpBMubOx2mkx7tZqeFUQadLwQKt3d4S1bSpX2oiyB/Z+8Oa2iYb&#10;UQe7y47HhNNmDg5VF71sgt8UHcGHtUaLRYi9+Fr6lBSya3jDIakS3E1LYj64AktjOEjAZxNjxXjU&#10;jEW2FG3joYpZhczSXlx0tdokjQ1zpdKG5JDMhkqqCu0cUIWefSCJCEUISuxOrDNt6t1UZ6HWEzEY&#10;Gl71aa+tj5GM2ZDebre0WCOdFkZsOh1GZW9WxgaBAAy4aJao0UqhYoDlxIh0VUIS5spQZVV6U2xm&#10;0aPdgA6fY/xUmtz8KCQzfrC/1pcL6V0UxAmOKx6u6EtmIIfnQGNunBbnk6qE68sEeBmBxNjBeFyg&#10;V8uKNS640cAXPWFcLkpC5N/Hvkj8D3ZKA2zq/YTOkRUygXnkEElHvTYg/WLXBdDV65J46LGPHPH8&#10;ryJVrhRfBXhQ130qpRMPw6zmH4OpiQZOh+oU2oXlDHFmsXP0jXHm1ELznUTnEYDytKf6bv8MskoA&#10;khDZ1DIdgONOfjP7VG0njUctZ7WaUVjONQpIMwKHDBQ/zN4cO5bF38addcpVTdD81/t3mzTXdx/U&#10;3BgqFbbQhE4TrGPm7Cjksz2yZDLDZSkd77S1rAkUCnHLEVzQAnkwAJLMQrBfsaK2MfH5VBdP3jka&#10;8BdkcFz0tmZONz5EpJzejlNdykSDPlD3FctSgCB36jwBtZ5KzqShFrvuFXsvYYkEC6qlmWiNo90r&#10;yBasB74JZJvbXALt8UqZScEBsRLw0+7Fq7/rGBxigbVM4xC5Vw8wHLOwg1JpbCIjHCiINQWjUF+E&#10;2WJ40mSlD5SV5mIdORxdnJLc8aRswVpl6dDOq++kuPdQygB7chl49jxfV+F+FDZSi3vDektGsbRB&#10;hmqqEbq7bJGSgSpUcb1CReKLvn6Yxm096VfbF66MEos52OkqAWABEZwLWe/dWUHmS8P8mhpQisws&#10;0hp6TxKJMOG5vja5RYsL7ZbrAffv1s+r3IYYGrQjVwwzqVjDJfEUgdeONQ4c3pXNl6/qxkk62/Wq&#10;XkNp4inh2SY4wlO4skzlPiXajxiUsa/DjZsRHuktUMyuik3I5lgRY7bURYzmQwsIq9axXJO8j4k/&#10;9so5JO0XSzf7UNIi/Qt8pbssG0qJuXQ6CezRjMAqn/oIKdl2avdZq17Bgao2XtrJyg+XmEZaZS9o&#10;GGklV6JltHiVAnUAZlK4ceI/DV1MT9vSswgkbHbTXPT805LL7rg9QfN5lctCPEqMH878ZMZZzcSr&#10;p70N6Dd9hFENi4C92cxD4TyHERSxexm34iKb37iAHLBaOxlFlQBIkhFWgTqrmyQ2r4YK5lOKufLf&#10;ShXs0dohRsIQpgt/I8Gn6OUynkWauy+/cD6k3wiDm3ItrFKGtczsR6XuzUKvG+30yqFTpyOHlJvl&#10;yDsRFKfE6jDA2OpuFo1heuVlwvI9huq3KQ+jirH3OvWrzmq5KOBTpaT53EqTAJCkNPc6PVfUoB5j&#10;5ITKDX5XgSt4uFb+i7SX5buVdOrBq2j0GP3gC0Nho6BD9HG6hFZBKfg/3Hgs8a4OWgOq06FMdrkr&#10;hspAmHJWPXEpKJ28NkskQeDIzD2gUoddB8dCrR7S0GmdWvfE76GHCwZOVgXrzwS/unHoUgKjZCXz&#10;Ru5tyZL1eQZhpgE2YQH03furfZXuBjrtL+kGMbw+uGqnbdl6M87ofv3d87pPaonaE9TCa0xFv5yt&#10;ITNz+c2OpxGO0dUOiSid3MSLLwy18tZ0wucyCFx7kbF4c90jaM26NyTKTUssD44MWCWwRsyW2AZr&#10;q7V9sCny+m6AN6cNlgjmtzeHhn9GZiI8/sUw7fb1dWSd+hR34sosAVEWu6JPNm0T3Z9XsFpnwDZ5&#10;mqoISHqhAeDw0AM7t5iy3G+YeiXHPxIF1h2uxC/f3OjfejAxD6j1RnKMr9fg6yT4cLZkRJ69f29E&#10;69W+dRZNdHD18cSo1x8/QbHrw48+Mg52CHbAdRB02HWQ9Qvf+fbXf/SDrzz8vW/++IdrlvPl733n&#10;6z98+AePP/rdR36yF7+0t/3g+9/8yY8e+umPv7fOOo8/+vATT3z7EZ785Oknf/Tk48Oue/zk6Z8/&#10;OoB659ajt54edl1d67DrXnni7q2n7t16inYFK2GFTX129aUP7o5iffLec08OZt+/8/Qy3CDV+08v&#10;TbtVcsnjkScv7vFgrwy7bsArJNbSmf5GiYSZQMsvkNFI8IBVmssc24DE9WFmtiiTGBZ3FbxackOx&#10;6A7JBtb2grscVlpEclfb7tKXS60z60xW8VB+cBJ+ylTQWdF9Z0ibzgqQP3uInBd86P7qlmPaD/kH&#10;fpsa99mpj+0nZmMLsUlZ1lw76EzLoT/BafpMoJBaJpVvFUEkJsnaUgzTAmdBAnnBFjtdEIjSqiaK&#10;vhtoufXgLjxAxWbahBB2GIgUVCHMA9edZL/sWYxcCjRilKAp4d2u4P278TAYw7xIDBrfIkcETiAr&#10;rNexQR64PZK2/O6eYEYym67n7yyYqA5KPANsML4nIr+UfsTZKeKOY9ONVy2uvDR+RLx6UcQO13A+&#10;ERs6zDfQf+bkEf0SAO4RHXfVl8olWiKYIpQQU7/TmxGg146x4IKkMrLq045NRVosI2n0wPZHQUkY&#10;GAvR3VRGRQFVurYnl6WTRhT6rVvwA7M32nAPemaKflfOqhJen8/LT2sjYzxESuL+K4vJBmPQvu4c&#10;ddMl8g4RMVuOl4loysgsyFoWIw4hilXYdlIGYtQmzGGlPBjOKMmcuut3CCtGlW8Avh64mx5YcNhQ&#10;NPI48YrxKi+PGFG0BiPRXzEzqQ1lihCS3BFSfHqAOTI+T4AdCh2GcUHowHg/ZL4AHv6ZZXYuMlNJ&#10;wVLGmNlttT6oVgXL8AOiZFHKIgVBJf3QmVvUynW3BaLNJ6uVNQVzDfKhuRI7kM6ocBepsK1liQup&#10;8VZmTH04MLWazHPrLUAHuFb7KgY+VuHVqAOHcIV5MJiaM9mcbC/jU1QVA7FmTzJVZqFIh7Jb9Qba&#10;HfA5QYf+Rmr+pXZP0ooC5gGJzW2yPB3YQnY12Jri7HbGlNjvZMz7ZkDyyHOFJFvZmIHHgYlIXWql&#10;ioaDQltSzHlxKVvVNyVyZN0Segg3bhbFw5C6Vwui7Pov0ngHJs45+mRkoponpaq4ZNtw4NkaWS28&#10;0zka6W6id4Crt0DItloGiM1L/Q78thadGWLGJ4V/qtojs+x1segw1YqxtciqfOAcZJNfJorv8a6E&#10;oBMEcgvs+kKXeblzEuqm9p5q8Uw8As8W/r/gPTcIN6D3NaMkgQy3f5JB0PL77Ha60ZLC49MmPWmr&#10;4LlSSZ2BuSk4wnoaLSsKRJ++FKkL/HZ90TG99zuD9AuULfU6tGE747bUZLEnjbJDIz9CLUN65gsy&#10;uRmRRqGHkDeCHZUUxZRK1iAAqjxDox2z3jarQx7qhmi6SjBIMbSZ7tgk/cZgk6ut8bWI12SfrcjN&#10;1nFzteLtYVuEsW30RxDEnr5iJE/pDC8iRVpcpZK/u0lCFMTPmXo7bTPLREe7uTpBUTLV7VKzEajE&#10;zL0VhDbgujxpitlLpQlWVx8ELJTq3Gwkn1v5LuPgVQ6vPksVm4z65Wwc0XcEZcBCZq8dmCq/pGjf&#10;fD2ZVrA6inH0j/CBFovuR+nkOfinZ28Y2PQNMuA2zRsyIFjO3VotK/AgkIC0uFOom2gnuDdo0YQA&#10;OCbzIDrKfQ8P3Hvm94kNjWhn8GNIYx8ZO9137j1VPwp4AHU0ZeXgqa4kLJS3AH8apY9uHXYdIpBS&#10;2hUHIC2qj4CFuPLvviGldGLpnak0HQAydrEfzR02GAkFcryXwOp5r6ggA2AXTHY5CAghVwFpoI+4&#10;OnvVQjZQ+61WVFMYuMdUuNYeygNHj0GMMSsQcVCcPIEkvDrJGqByKuj93YDsyxV8McEcfAhba6bm&#10;db/YZkUlW2aPjtekCXC3hDsFm5a2YtpkYeolDN5P8F+rgJ3Q9R7NcqjoHEqsFWocpMQAszoFcjLj&#10;CNgQLNdU6CRYZeR3djv3QQaRvFQoKHe3wGY7NaT12hkMrJAV36JXX7v9wlbmWlrKx44f9hoNcp8W&#10;PnaEQYkJEoa73gC+y1aonBszZscqg5otU5ZZDROvSMkKUMOfYIzGkediRYHfJhAUK61j1Svvb4bA&#10;nI+s6b5cCThWQAOHFZE+tytqZenlD8QMwM8K/HPgKGWoYukSANVYq08+JcXMURMtjJodmRReJhXg&#10;DknhsDlttTRCxA13eFW0xiRrboWa9uub3Ps7QcIe61z69L3bT9977tFnnvrJz59YjesKXAdfR8Du&#10;yQjYOQx/6yc//voPf7Ang6lfffj73/7pT74DJfuzh37y4ymKB19/+MRjDz/x2MDqHt/48Y++/chP&#10;B1N/9PMnfvDEYOrPv/fY4w8/8fhQ60+ffnJ4dX/pvvPcs0889+zPnnnq4Sce/eaPf/C9x376xJ1b&#10;k0kMpj79/J1hVPnhlbDelXd9fo+nnr/7xL3bTz5/57klOHd7LLm4sOOVUa+Utt4ZnNtOaXYAVy1q&#10;jPfPGQtzXTYNkFVAv9c+9+qNdJRCJkfR52BrVLIz1NrenKGfqVP0SO21xklWDf1yWQyGGg8AtLjr&#10;m4qbdnyvpuEhwOAr2rZUH6OJTNmC9Eyc77cqF1kmm0WKJOg+SF+vsRAs9GqGwXKyssvTLOqiCD5z&#10;14oKqsPZBrbXYVA1XUzYuQPIoedgV0W8pDyVEBMgCncjMeSiSRZuWERBm2BJZ9ksGYTl8gH2WBcg&#10;Vz79xw+lxvgchgFj3mRsATZIAKkeS1tfnWoogoLyp7q0W2Cm3+m2WE4nCJSRIwD+agVkyKjrprxH&#10;+kMgt7jOmiXie2nPQ/cBLA2RyXNf5JWQD6I4JHwDJDhTu1AUkr72FhCizxboyx/y5TuFRHFChQOY&#10;Re+HlYWpgMzk2CTEqGjaz1kJzNmlR2pfYTBPE3Z2kQodpVuJEQkiybMAroQixwc4he2OUNzYLkWy&#10;UC87tmQaMGg2gzpU25iX3zxWWxEauVyOWT3g8PVJPe+9+DpeoLXwBbRLLiU3Da6bOCBGjzhtDDdc&#10;MhvlKQh5LzjH7dMIq6rd+WpOeyE9A7tTaltyYQZRRZYlSiSCOGVzEzG97/Quyo0GDHBZv1YnbFaI&#10;YxP92gAjp1CBa7hiIfgi/is74DELUQIztUi5aG11hl53gOuxrYqSoq67pMmeDJLtsW+wj+sNQj7i&#10;QGl8Hul1g46hU27qS9NueMdJSevhwhWhGqJItpCBdn9x9FFIzHQVCiZk9VwgHps2e8+K0uNafX17&#10;ExV3qRZXHj8T6QDY5smrv5zqZJk73rA7wnTVTSOiM7zXlAC+dl6MEt6hp463yeD8Ed5oq7sTD7VS&#10;JkArRV2FkGCQoIkqxG1YabrjAK/l6iT8gFTkfgzttDT1XyE3zYHUd3hHeB/B6FaacU1FSnBrKckN&#10;frW6iQ6NHT01safamXs/CYllhEAdEl4yeBffSw5lI7w5FhguF+OpwYiWjACsen25mnLjJ/0n7WwT&#10;F3hsGRI2Jg1g0b4q8znQdPfFVpKmem2x9oC/cnkMuanihnDOyp5BVm+ybEuJ2q11rdXAS/Y4JltI&#10;+3DIkuQs3Z6LuO6Iz73clYgTO6aHv1qPZvB7bkma7oqysjZsYCvTjdU3DcqM2ghvvdqiOjC/22fe&#10;wkN0VaIKgM3EuR/p9GHRYzJO4MREiWxtnfg2QdtZLcoHk7v6cS0G28ojJBU5qFVuCowqcXfjidj3&#10;nyyw5VcL2OzhyeUwMKOiYX+fef45aW3XN/Nx2fuVOFPzyfp/ZSiQte+M1sIg4Gry9OAx7STsDA+f&#10;MdngtqSFmgQtqcNSEU9vVYXwjpByPgOG7gLqI47qYcs+pLGJYzd3Agy6CYxlXdQRsk2rSZRPkAm/&#10;F+Gp5xBg1aTJgYjvpKiIb7kWN4mVvI6SRaCmvj+NzxEmRLSOcTXVe6pawvxXRIGyFPgqzpQ3U9Is&#10;VE4eHCz3jiPVDvns+SqY6v124jAGho+F7wFP3nChe2IU7fc3bVCoLscHJbj/3b0GDesBDMPU1SZw&#10;azyGUdPevyDwl7/5DZdVzfN+lKY1FEwSbkFaIKyNUaNBI90x7ZQJiaWHKLJbWmAI1yle04EpKCto&#10;34/u4KVtawoKV0mloSxfTOPi/NkOZWii2Momt5lCG0TdiKst8+Hq0BNb65y0nBKzWI2Ka9CrWiYJ&#10;0AolRePtSKpDTqlHjbGESqXdLV+NQ0mBqEtjm4NLgf3Cy9nzvrFWrgIc4etSJ4qWAX7k3OvnEkDb&#10;Y6E19khqbjX45f12JMr76miGGWrVtbLcpGaO2Pa3JMoBqwEuZJIZ8Z5GRIzkxny/pWAYgBZwVcG6&#10;lU1UqDNTkDXUOkMmJdZDmvwdVDwC3tGfVO2CPuIU9yX+HLPiXdaa4qu0Rx7KnaoyUQydIFFF3tGq&#10;1cEid74gK6PAGW5do4nrvlcxcMpmW9cItZMin4eNcyhJ9UGB5SijaQA0B5pIeA9ygRRb0nklIykn&#10;btXbFkbbQ1l400SRtp76XJ3wLkBc9pnHkMsmgSpePx5OzPiKiTF2kptFz6DunPK2ZXeWEXG3CMpi&#10;ljsa887tnzz185W2Drs+8vRTo16nHH7s2Wd+up6ujz36vUd+9p3JhkWq33lkPWl+vl6vP3j8sUef&#10;fXp9X/fiw6NSn/r5D8GoPH748yd+8vQqUZ/96TNP/WC07eOzWXrmkVs8Vp46xa/P13z12RsC9idP&#10;P6FL8L3pJdaVZ4nDbQwDrkLZOxNOjHp96t6dvWFP1s9mwHUjjIrY8g/0sdsDcCkgZ7Gki77BFCR7&#10;ycgbaalFniL6Wq4VP2HQgqAu3ayuv+pMct/J1P4sixdRebkrhVErVAAQujxVujDOswSbU0sNQ758&#10;ruAszVZEGDeT/hSjso2lUUGKrJqFsGBL7Rb3eQCujF4xxsQ2+6+wK/qfpX+QiC9qoSH4oUavgwRX&#10;sxoef2NTpySqy4OmGXNusBfeQNbyZ7nPbQMYan3zNzO+I+pl7WOLTRNF3Lb/ReAnd2SrxtPsrnTs&#10;qaE6sIHTJERgm6SwDfwmJBjRdMl6B1kBrquEOVAB35RtrmyH6TOvmDKETGuNfecF1ThCBJOnGamd&#10;bIRY4MZ3EGnBpc0kZd72EYSabP/4giyOTFRWKFzh3NHNGnYLt+iXAHVZV4zj60MPjOxnQ3RiS6TC&#10;Ek1w17i8WDu9YCvTJlPIxOXV9hCgwDPz6yGKeksEV6Ld6Kp6XK9EMpS2ar2jN3LpVezorEU5GZBT&#10;e6ajcoh32G/oBc/kLdPgwIH/KKNqsebG/PIbSx/gGXuD2EOViLHFSDnBgCTp+Fq6x6Md4yrVIN8O&#10;hDDu1yoz7yt6ZsReBjxkTeUPaZtBl46jtDS4t6OpvRDFn3ykbEXBt3ppg6GrpBNHGfm6BaxVFEf4&#10;F20bPh7B9qYWOQsRjpahdtqwz2rgxGrtuhxBthDv+j2AHznzI/4830/SJByIqPjMbciokLNT1Ilh&#10;XxBx0YaIIQW0iDMljUfRh69Aa5tp4XzkxP8PdcIHwQaBVNqjXA24Vq0aTFKLS78oIcGiRoh3ET75&#10;nV1iTIZsLJnEYPdC6Yy1Lx5wrdg7TDtFfbg9SqqTCuNtORJ5Wq9uIVz3wvDbESr763Esif1UujI4&#10;kt4nFeKwMG3KODjIhLkiIixbcdjCQm+WDWCejsGEHSuPh4dN8U2tL7EmsRG+suUstrRKZiZyNha3&#10;urKigz2aKvGBlwCSczFfcNaHkjJMDMEJqk4r6lUTILreN2fvFFLyFBBpb7S7Rq0eXWVjPiaJtwxp&#10;PmB57rgaVoX69mKthlITeEMdj67u07PSChejHI///NWqhOXLtKkGtpSesuLppWdxZnWzp/2Pg4OP&#10;VHUKNzbvFhFA5Y0I7Uzt3EMjk4lfAKLLLM//f8kyiyH1K1K+C3c6z2pSJKy3duLFDZGmNULZC1Rn&#10;Y65RojlK+eF44y7N9lP2uHz+Eyidal6GsYdYfVV8cKStP6XtNNxi5JmfDyZCwbW+mk8rMEF3B6wq&#10;2hydBYzR0fMKQOtHIkK2qZ4pb2rCmQBXB+k4VXdbthswvG1ay3oIOM22mHVN4ArUpIX4OJ/RzuSU&#10;pRwXt9DzDzkVowQ4z4uhlLeUHXdHyMpNKoek+oeZdXU6yagDvZhC6oRlDkEaxCSDMeM57EBRz5XG&#10;9jjPCR3NkGKHUVWtOQiyrqJNTqcYAwoOt56qS3AwJktyktSnWzvbOrcbNhY3iKttMaBorWypQCKB&#10;G22XOQ4FXMcLkMNIqWSGAnYHpKpEMQKzWjxrZ9AG75XcdxbIcSnRsi0gOd77BWy6/iac1tBo2INV&#10;DsOkpp/1jaNbj1QqRjfGYlOlZhZY2yADFOZdhqlHYqn1FK1DrCbDd0rOKV6K73mDasmgQWY9g3P7&#10;NkWjwAG6kOx0ZkEqRx0JLEdy8hfGTta5vOPQdtR8LrOnknlHa40bDyGibGQmSZrCqF4GtYq7lLWf&#10;Dlu4V2wlcTHM40AcKKFdJScGH3i1ZKoEcF3BKgZgAs7NQK/IqmTBUJoQaaz7C6S2QjbG3/JRvIWp&#10;et2gvYorULrifT9AN3MifwWm9wJQNxW8vk3J7gVixUoMI05Ao/Tu3+9aQBefGlR0wsKul28/WLzE&#10;zw18ekV0afKBNhjX3ldexr9qKGN4mAt0LhxEPWLbA1mFk+NaL5pxHWOZRvS/waT3t7qh7iC6wOi5&#10;Ba4kKo4qmAFK0CwUOZWuO5oJPu22Cvql4pZiXIBrPUJl+UJKmAlPIeyRrI+oht1Ogv2T/jwDHiQ/&#10;jj3ari7riyXO4n5ocSbfSy+tvPvpe+uXePJefkn18fQ1Xusdz8I5rQsWbC2qg3e4VvMHo87xEN5f&#10;1lzc0lAI35rp7iyFt7WoFv7xk0+MYn3q7nNP3BpkvfX0vbszGabkdYzr7IWfeHyYdmB1j8duPztA&#10;Oyr1J089CXx94rEB1x89OaT65M/G0D791HcffeRnzz6zx4+f2v8+/qMnf/74vur2ylNvPXH3uT15&#10;9Llnf37vuaHQAdTRrQO3T9y5jQD4+Tu9OFy9lXrJG4yjtsnhj/dgsHZr3xyYBmL3dwWZ41cB7Wy6&#10;WwiwU97yjW1yjs0VM5tNQKZra6KmTryoUuFTUKG7g4smcTYQZftBKiwphbq9sxeqpDrr8n4OkGkS&#10;1PoK3JgqXcgpjhoG3ZiSf7gMHZ+6Fg5zkCz3mwbEH25aKitwemjX1N0XmnFpUYDNThlTvhf6p6Gh&#10;ZQCnFyjIORFI221l0hgburtrIsUGQNyskUA+w1XbluY8NSH15xS0s5esb40b58HYWudRrGtyNMid&#10;bPIkX4P6V/PSWEf3uUMORMKcJh8wIWNazjeAWg/jym7KR9QFsfVebvtRkUaTy7/QXoJOM79a4u2Q&#10;FUcheYidd9xrtG9NylvfRdQs4m1yBIa8dCi1MA9XZ7UuB+ovwsC+SBOalL37toVrBiKSrnqTmMLX&#10;gsgwLnRkNuGgVrEoOWMk1pmOGFW01p/MxY3NqSRnKGitaKcCzetlis0ItxGhfj8dAmMgTdWjfken&#10;dPbR0gcMVz2B/CAFgVEBySnHsobkE7LuIMdz7n+zOd37LxgJ+FybXA8ADxhpPQk6kafC4Mu5CtOg&#10;an1hmUzSc4RSf5AeN6TxYKqC6gU39zRf6UpZpUkZIW5bMS2RGDFaHTDhsld2z+fF6vEQ5ZR3IGVg&#10;et40OUcSBthN1LVoPniCdiD0QX9gGcVIV2OmcyF2V1ZuHeTejx4jMb/hDEJT4vhFBUWAQ6EL2V1g&#10;1cEw8mzwV3iciMZJWm9ORu8zl/ID8+dgUxtAawt3q+6CUuTsCNww1SJnuwTtOwsxEQcK8ALV4Fvr&#10;lsutDLLeXsccZteybyvUX53VEp3bOwaTgGRRRnAd5oa6rJ3F1kxCcMk6e2amIed/+9GhAjyfqKO2&#10;yBaMCvCIwUbbL868AWzpUEw0nEoE10ynk37pC4W3dg0AIBbNqPZMchafwlwCsli72SLoChM+7Hql&#10;W+4slFgDC+0FgqbajxOadwytbIotgY42mIEiaw3Z+ABF9NzGHEGBaNkWUWvKCOqcG647L6zPDVr9&#10;Zu+uxa3Z45ssi34UxhP/KRWGYZZtnlPdMB4I00HTNe2inas3Fkgc1O0uwJDeZDPjvsomdC4iQDyc&#10;amFt5QjEnTBjAhYmRn3IdqjvCBBE+JHq+5IxaTCiV8IIt6rarqINntnM/hfIOhJy3OkTt5+ds8Zi&#10;D2wCFMU0kqUGSkhZNmw/8NcWIqMIKJU8MzBgSaKYzP/tmg7jirjXXl/2scsCt42VW9sF3ySR5ttq&#10;xU9aULcI77h3UKtKVIoYpaQycQECCVkJHRc3ThM4YaF8oBxjEo/LEG4/ioeZi3/iI5nhUgNHtIUv&#10;tNZQCbg0B55P5xiOY8i0WIj2BBb+kJ7YV81rg3EAaZhuZmMFxOqbKHBFPj387xou22ltOUhyJJ7x&#10;A61u9New2M9TO6EmVIcSP0RhWQSFWoOjsXYlkkj2+U8TT7WkJssjMXhcIa+Kx931dDEVU5FnL3NU&#10;tsg7GtISmlTdb8Kx8Co1TU5Xl98qg5SDuW6zJhx8bgrS/zKg0jrEIDl73l0pCuhUt+rQ63FaTllW&#10;dz96yNKhwaC7IgVrsvblgILkrOGxWgoJjU4E7onjBhzQTWEHCiUWHUYAiWA6Qyg+b3YAQuLnUR3G&#10;UeCFbdkxW/GuxPliYDsRoODLNwhLJPt6znCH11XPaoYHM9xcDUVjjwx0ZO+gUZ+FzTf5hYNXzwmi&#10;6QW8WH452WB+vwlCKXlTBQ2UsBZUi2ZmBYETqhCbPpo2OjfLb7GgJURQ56pwjuO9HJjoLbT/BXV3&#10;vvat6S47cbsU45H4yjWOa33j17+hIyk2XVuFFsUhgUy12mcBQS9iYKRm+JDSU/nGyu4AQLA4jcP2&#10;VdmLHHX6Z4uK6zfbFwL6qiIWOWave4HBWsyAY+E1Mzyy8+2dl3D5xcTYL8csSS5NQhR33nfRB1Yr&#10;4M6zga5gNeWwHZCA9XGtQJoMnPR9lYiTjMZCapJdanBD2CQb/CqfSysDVKY5GQcFmS4ugmvd7Dy9&#10;W/fE56t3TaxL1mpahauHslcFesr48sWZJD3z/LpRL5PKhCiTF23NPBZpU58tSZu9WDL9uD7yapd2&#10;P7MvfpH2zc8//fw9MPDz4yp3MeB706DrJ/z8tpDHbz0zfvWZqXBvP7tXZob2xO1Vmd4Z7zqM+sgz&#10;Tz926xk65dxaA9U7Px+4vX1rDOoA7UjXPfbkkWen+H3miZXL8oY7j9zaP59+9NatQdannr/32HO3&#10;9+I+PqJ1LOsw6nrwBGJ/fue509Xmwb168yyPiDE9Eprd2PanscYVWwJF9sjurWYmbeZfgKhJoKmy&#10;b7TBFBJ7k+8qxJ9vurxsEsFXulLkilgorYxS4cNmAIA5Rs0r4qJ0s1K9vb8tE4CR9S4ol3WHIhA7&#10;Jm/+bA2aT90ereO7N3wPyyhL2FWBQ0jnFwZKT/LSrjb7Z4vmO3lfvBNYi6tlrYkcWWQbyt2YiVMH&#10;og+BR8hO0IhJmZIOtJaV3HPlN5W8phNWKsxEMmmK6oYSmm3/ysvbTvQfXsB0ROnuLmyoUCI0h6Cc&#10;zOhhrxNCRZVEpJQdj/IKy1lgs25jDxZNVmxZs3JNWWawBEfRzjG4fqndjkbamhMYtliR6TD3i6nU&#10;LvoCEqN9Lq4gPrAwK0uhhVlqitC++gT4Sp7bUNi5wTZ87K/8LBivPpnG/YuGY2kKTy/5JU0v0s3u&#10;dwnmwIov5CAFBaF+bAxeDdlT7BhjHctBE9uY5SShFM8s9EegKzwG8QJXBB6XXJZjqz2JMTQXN7cn&#10;pV9E4dXawTDbpiXC0Cty2qXGGrX9dORiDIYrQXIYEkD1BrkGe+QO0tA0UnUxW+M+i4EKzTNsUShP&#10;slOmKNp0rBeF6xL7p/suYb1Qc6N6f+B8j/2WB8ZVXuRqNgGfT0xupUoMxeoVjBqzI0ekLULbFKJZ&#10;peFsGYqUirJ/BK9Rah5MpM3hk+lNMgiz9rkUCnL7R9yVhfltbt/kBQLpHQbY/mpxcfGr8OQWVSIf&#10;eMVMRB65m/DOIgoFI4pJhXDjv75fv/U8AAaXWqclZ5pt0mU8a9ZgWJpsha1uNN8uZSBrKglWrofL&#10;Z1HfGkehHY3pLTHUuSdW3NBJi92TApp2HfulaYaHWkNi3CbrOYmM076I2aqfAm8weTh8Bwwqw16b&#10;7EB1v/vnxs2MyRSz3BdGt7xZEvJ0tU2/3cW6YBvBJS2jNjh44NXEQium2n5oij4ap9qNsi1F6vH5&#10;qTl2GGHIJvb83qgvAM+TCwMPXGLR7uUu9xUoe3YypX1/574BqSKxEmX5VXW/V5PbKk2sUGC2ByZD&#10;8nSFpQYsby3reF2sAt79SiV8LfipVfe/qxyzPBXxIR51So6ZzDHVXlnSYSFYxTUmwmqpxSSXxtTu&#10;VaPBrr6A3Epv1g2ABIg0vQmecAvWwf/178kw7IbwXAyjVezzViODt10/0UHMBk/Uetes0/2ZBg/N&#10;+hjCJ9gV28e363926XX3PVcXn6MAZ7S9LrKOp21VElm5OMYttdH+N862qhYzKUde0elfu9ip8DSx&#10;oiP6KdRnf18YLcaDUruzKPalrc+ZtR7f0QqyKE2UDMDozl67XuJddEbVEgkd0d0fu0yk6qbflpLF&#10;dWmLA9KGBSovz6N7Z7ewZ1poM/KbXRVqHgJ5/8xGmHvw8pADtx+Ojv8lva5NvQkLZlTO3nuy1ez+&#10;QA4WrCbpTgeXQuIqlZAihtB2gpp3TiKRpxEbMflNfD2YBt3sZYgQnpglhPc28IC2yZ6NDZoRsFMO&#10;gJmEu7y3InacgU1YoCpv4zPVOBTHNb0JSMqI9YoxWOx6jtx8oXHFKXGycAkUOpS1bmdPP/8crrwv&#10;vDAqyFzDmH8E3rYOQbHYKVdVezhevGq5AV2xwTmMDCWRcEsi6qhXm7gYce2/di7pfp0V2dJazbjp&#10;9IuVsyIMxttJisvKVeV4l2dnUb0Cb1AD1kckSjC23ZP1xaCAU4yz4x9MGPqwevHI+liWtVZW3Ke2&#10;vDp2rLBIVjZ6TRjnwDsPtJyiMvDkQJ1NZTEugm+EFzmHOh3o8c3BlmlHaC6YFax122w+hlJiFu6g&#10;QVPE2MdUmYSIPYG2jMC47nWsmAaVh3p8czxfGuloRX2M4J8wT16A/au3s8tNgqqWG3rv4FKxMf8l&#10;zI756/0wybX88WoGXCNpAVMmEfJJ0luXcty45frLnApbOVJqXO3gWhXrVrM9uC6+nrB5vzIc63Em&#10;ZkYzmxOVxkmLEl9BIXwQ5iWGDkA34qUrgKaeTwrSXfg+srzFngejZaJPmx1pUpAxBOygrFZP+yzu&#10;WBa1IlWvSla74EDyTn7IlhSIL5puwbQp4+L9U6EyOLM0z+b3AOFQq9Cfa0lm5R3qWFm599iFUa06&#10;EE54VysnUPwQwRJkzUF7eHXi2wFCuuCAnJdBp356S1LYdXj1mXt3fz469PazMbFDuXh58+TuYOqT&#10;d58bvByC3ZOnxsTevvXYrWfHwULAPvP0EOzjz+0Nd565f38Y9cl91d07j9269fN7K1KdlxL/HFL9&#10;6cjYp54ccB1eXZ3qvnYPqeAH0/ruCWwq9CmZntpqW99fbwzrWFBWsI5PD5y0o5rSbIGHSHHVt6XQ&#10;nq9lbjkIMjRmWfaiTsLMY4TT5gu6vfe1Fa+SDieHjYzWOxDxj3JHgoB2iyPZZ8nWYU/DNJ2QRkja&#10;O0tz8OoKdmdurdwFDWTKOGGN0Mpoi4jpAO1kY1xiTMnbXFYwXnLLAba1Ou/J3kAvbDlYHYYVvVsG&#10;UKHFVv8IirBr6HqHZ79QGvbsaLfubw6YOWMkTaDUMgeSFvRuUzjRbBbq1fETJeTTsBO0afUafJ3a&#10;EhdN9pUkWPuvEv/lmyNYbsRsFxJYw657WDFpIlrnCQeB9hgjNkODQc0ZZhhLoe0hr0nGVMsWW6Su&#10;z6SA8LSd1CzHZncz6z8kwOlGAPY4BV12O5BPSxe6x05NjtrM96nEY79HI3oC0BO8BgJlwJKt6nZj&#10;IFsQU/FhpGtnEb4KLyVb7bErVZTpHkCMS0KUir5TASjyCYcjQtZPmPi7V6qlBFXm26z0tOz7Du8U&#10;2uXla+ErXVWU2tY9da8XuR4Mf5xpgb77wpS9SekcVQSoI1dv8JI/urlBzRvHMI7uFMoC/k2OENWt&#10;cKvSL1v4IAs3CtkVT0a7bQ+mZSWUqy+tyHPfNvb1XD7Bc8Lm8Zxc8csUGnmzVIyMK2ZClC9ehrTi&#10;9p0CdLpxDDnywElR8hUe6Sd06nXBkJYIrsKNyMy49tBxGbqAi/iLKhJehV6yTAATNBpcBSMvqhwQ&#10;tYCSXsS0Js7jxxpUj9kZGEs/Ii7AqcYYM2GkjBzw6UIs3ktUzBzo0Q9dtN6mmTr/4898PFq97gcU&#10;idtPaXFk/iDr6FauyFu7F7YNb7Ogg848mSx6JPRcbO1qANwNhnGyR7EMSVhgJC+XFpeQ9IDGLpDI&#10;bTPEsH4Rm2bjLrPMxhr8XukGQlisldF4R6lZPYXgMF+iVqRjLXucZvhpoYh6bDo0ehFl+zEnzw6q&#10;Vl44HpP5iuTcB7H/ManETXFoHOBrgC3Vq+ceD1xdyTvigqq7M+BpYck/bAdQpoz7dAPiircz1UwL&#10;/NZ32veIvztas3KgRyaDu8OebLUk3TN4pihxR8WXKKWpwrazwBFA3tVUAlm2repVyWYH4OLfALJG&#10;xXuXvAhat/QlVdiD28R84ilxtzdP1j5ULcqmpgZ3xSMRE3aFeU79K062wJXGnsr8KC0p8RG/nZta&#10;fweDcaK2aJxDgoPlzS1cFd/G1yWbChByTV3eO/7CaE5fIyjvCMSrZ1s0lSzDxjrgBs0GuofkD/Eu&#10;ey5RL4JJRVLZzFRJuNHDfccJmQj2SL699/NTOHQ0+cSrvXCnAJ7ETonU/P5aiztTz0nGsH5cA/YH&#10;S0lUxslGjMbVkG+NSYCmrfCRq+mT3cfBb2i8naVcHRzOkGdHjb70C7xnD41pSJm9kLwrW39CSlh9&#10;OY+lGPblNxHRVd9xQKxiXRyYRIxuW4j2AWyS0sRInjWt4FWGo1Lucsj9Ht61Y85Aq9BiD3NGBAx1&#10;HE2U0Q/FHHgWBEvqn62fsveM2jF+tFCt1T5IM5Xisw+mI8BEZ3ihdqnU0B1iQ47U71Hjyqm5WZ/6&#10;TEKjbGgOPsQm1+pH3r/fqmPNZJUxTzgt+c7drcEHGlsuvJSJVa4soYpg2Ll01bWmE6aUr0CXVAus&#10;GxhBXLA2llW6ijDpOSK009vV3ranYA3F0Bg4Cs0UIJAKCbVmJd3JjkwGR4hNghIDMoEOYkuNfmrh&#10;ieaWHAFIz0rDLeNo+spzVSJkDhEnXtI6U5gObN+//9xUCWDOkgKwx4TK1HyODt2ND2SF8Nex2cK9&#10;pUeF9+80Ih1eAx+99tavApDZNUky72IBVtPSZql7yGHViOWbcABOYyu1eVP+ehhNYrCxCNjoWnXc&#10;8OpQU6shXZSA8eJSYGNWTFW6Wk+Kn/OeWOC6F+lQY07B1MaOFk70pdn6vr4VlcN412lhpPcvMNo6&#10;RrS7cbL+ttT8jVnRq3NO2sjuv55FP7AVlmFKJ6ybDp60+kRRK+t5rsZgsk9Koi1V3YQjB4BFE5XW&#10;b4Bjz2U+1sSboL25mQQxaKFj/+QWBQ6Rm2mYUsMjIsdZi0XE9R2Cu6FHDGBlM5BjSFux/hHEv/6a&#10;0HSqWtrelLnZ0oPMw3LQmhfv54YVh1ePOdNceQcv7zz31N0784IjLDBLBMh/+eXB10FWPkuFA2Zl&#10;w65Dwo/fArs++uyzI1T3o/vfDebTz4/afX4I9rHbt/eeAdfB1L3h6fv3pjp+7Llb42OHbIeikQTP&#10;gemF+8OuM17ax3cf0q24nsvz6MP33zIGV+TNY/2QWRRyqd6dZiYGNLvUgASs5Cr2X9ovmbMpjyAF&#10;ik/S3sayoivVbrk8IbK/q++LZST7FDGZu0uuhkhWMjda9yPHkHav5bwHAses7m9cmQ8WTZYPbm8q&#10;DfYiulObFmyZqDmEXQ2t9TdDaaIRmhfcuzzxwkGlHe7iwR6rUBDq8JGTd9Q1Qbm4bQDcFW7W+ghD&#10;yjPMkraRUMWn8a/pz0NTEKDUE/XQGuXCU4AgB/BCsClOsFQuf2TUIrn0cv1ojlBtMOultl/ELPcX&#10;65wBgjWKQhZLlHAoSlxDj6PSdlY0WqNH6lwPRzrtGe6CECMQOFdNTk3GCLButKDargCuFjZZAHNM&#10;RPbZwYByz0YnFwYWg5m/J2DdtaiS+YZmb4+8srkH1MHm+eUiQ74tKB5tZZr5VLVZ9UcoCbiVqxTh&#10;2L9OdERQaMJCpV99I0lD1KHXth9v0MJkhqa24iC49Oy0rkWai4PXEAXkFRpdG9XwqGByYd8eO3fD&#10;vhNC7XfjoBqoiNmiK4NXwsGdYBRBLaBixqIZCyhvGNcBm3GhVrNs4d6TFeuiE86aOHvS9KWVq90w&#10;7YFD4YqmLwFLlcangQcNIXUtvtqTSlyTFEjC6leVcTjwSTwv9pOMrd+mbBUjFjS6bqUsgmkiJT37&#10;zpRwWNQPYwy72+FcIAK+2t44b8uqUCSpX5GnBtK+0fRCFNcR12u349TflVjBfFNSeeAcyYJMg3+F&#10;Ma+Oqca+xuv8l2bCO7DKX+FXoVDgt4daI6jfwa7CDxngcQuIcgNgad0rlFWEz/hD+BA7mk+5GmNq&#10;tkTWqVLDPao8XM8bOuJYDiAkg0dKTWCdLWt19ZwBQuPXUh6Zx6pBrZZvU8sERBmWSgFtFIwDcyke&#10;/4tslwYhFm7Ir1bOavmfETk+rkT85oK54v3i+RLatODAVGG5U9f2pJe3FkKMCzgJe2hVpavNIY35&#10;HisS+1SQNbqVxcHDOOJV80FMOf1gHQpGPqDL4GgIHI9aqqIch5cYLlR8tQgS96mceEW5qGxIsC7e&#10;2Na89cDWLOZGjwqgO6ub4ubUQq1lP/fTbHbH75r4svxON3vJuD0Qkx/USrFDllGcbFL2OfyxZJG+&#10;8SyC/QDRcaoH6lsSj3PSVh631zCkCS9tn/FLg713PzpGXBYRnCxSRP1eWSE05LwSd1NRVnXa7+qF&#10;17ewsK1Yv8DW37odQDVtJJa7uUxQrCA3ITqoBvWQe3emCXlxiUmk8gzSiK21q6E3jEKqowuFzIGx&#10;qUSrKuud7PIdZltYh0sDWYnNzEGckoW+l8wcBK3jAPDy2+rM7WRD1m/Uq5niTU7qpUe0rCTS3jam&#10;oRcXmV5E+8PHzT7sGNSC0QvX3kjU6pc5sucZneRuuLUEvXq34oo086H9VwLOvbhTrnSTuBSen8ik&#10;IiOG1Hpgcmpq8k3OkguQ9D6a9o1JWi2T9XxQ5ddVCOOVEmEuQ4coY7+O6lAFh17NLFBCR6hyUSuX&#10;uDzv3pkz9p7vm/v17h3m+QubwzIKlwyVIk9L8BY3Pnl3wecYy01RxKjEnOtkI1yEM9gPcfqnnrYD&#10;qNR5/7t3VviqKuqIbGELHTfgjbStRqdzVGb0cNldSKbviaTLzFN/eWMjTJ8bC/f22ZSYWgof3+OK&#10;b01V7LFZBB5bdF1wvkg4pm3PdSfGz3VvsO0TITTFQUrHU1tskdxduWhqY+4ScU6B5hSa4yzukoS0&#10;grLi25Htz4ON5eGPuVFspIkbpDQ4XRFmU7Jx2m2ceg2wwzThqEdfRKG9iTT+hu7B+TZLrlLyKhN7&#10;d7Wsw+EKtuURSYzuktU+J9ksFJS9UntyHcM+vtAahNywhNvBXMTDu17SihoU7+9zu+6yvipnuXZk&#10;AWxXiyOXzXKQCQhuw72SoqDlSNfd+/bIoWB13z8krDIZy97LcPiw1ptjtkR69f7Ly0VyW3HY0+rS&#10;fnaJD972Lr4IqTGFo8BukSdK4GpZqV9FSSzUfGUGXChIRT5xcbHPyYz3NqucwdD0ULGc2oGjMthy&#10;Wc4BnOn3Z+yE8dJmAxOINdF6XEsoNxxX0SO38ZnxiVEBEpusMloWcGtlbDrntdsPxtJQZgChrMOw&#10;x/mOAkG4yy2nQTmVx5dkZbsUlwdo6p2TYqEWxhbZov0onTZ8uOeDrE/fvfPbWSKJaN5MNSklsoN5&#10;4L3B0f2VUH32cdHpkbm//PJuquHVaYMfvX1r7PETd1aqevvJu3efGda9d8f+q0Dc4dtVt9LDZr+7&#10;JsvYRG0pWS9WmrioDcbypzqN8jdm2ccPj5t96VlmAwnRc4n1OiobxHwSo6b3tjL7JKL23EY1ag8s&#10;vajFDsO+jLitWTETpoCTWGT3dsHc7p/w2O7/rVkj/ZnT77Slgmt9kxoAKjEiM6/FWmd5b/iUJ4pv&#10;RSZVM54s14xSaCVnQvG0n3kwQEKyljxiPW+SbBmC87rwkjDUN0DemjYDZJbdlAHmmHfw5XH9NjyW&#10;dEumokZm9dTYvPWXv37rn/3GWAeIXiGNNUK/FRTKgmZusQNIA7yQgg3MPGt4ONQ6F5yhVnYUTGvp&#10;ZCD1avSpE5Whc40TTuStD9Mrd1/gfMmvu9XBGpGGj2iqmEoG2KIv4yeJIHFRkXRkVCGXqf0B10VR&#10;z0dyIj87/Y3gFk7yPl2ivU/I9V79h/adyWuNUwHSRrRV2oCg+qfqWX4ofjLKBQsoI7wVW9ZVZc8l&#10;2CvinVUMPEZbYA9mnRtJ2HWQfsA1HM7fYzp677kHd7Asen2vH1PfyXSlVQHViyoWpT1z7/aYmYR2&#10;Hj8BJTBGqBAP3CiFWtOXxma80+Vlrjya3+79DZoDiDlqVZFlCoJbA7FjvPUvBcvZSwP5326uZOTG&#10;GclKDdDlBnndAaRqFwp3X2il5dg/Oi3Nw1bjtLxt1S0HzJTCwlr4cUxx5ephLAcXzyn4Q0JW7tlV&#10;V2oee+ZqF4hLeRnY+M0Iz3Zp3lw2ane9aQWdn9V/Rg1dnkxBPihBm3zsIKm/dWx3JG8urYPp1Gk4&#10;EadUY6eyAKeaDjCw7yfSdSIdf+COSqh52NQuWWrtMgWh1lTK+5sH8sWNHyumHbnEoIUP3hRhpwSo&#10;3SNC993Ik34gD951LEFQZ47VE+rHRgFnIDZxbDOz4mrnknXLR5YJQkYorokOUEStMvcOoXn3jn1i&#10;vKCpl4UcnFqK1hRuGwHBj6ZBV/F8CX5DzKXeWJMFcsr4tQ66MgK7j/ZtKBcgoCRaLVg9BYe6AJy1&#10;0eUUgWv3e9AXxCVqDa/ezIEovu1NoDJveZnVUWGY8WRoJ3xqzE1SuHxtBnbpeXiP2GMJ0TtX4fJ1&#10;SyWLmPwcc1Y6rZx84UU9lZ57destN5eQwMVQWOt2IIGJVFtGy4qG4UD7hLURqNLn8nWz7Pu1XPJ4&#10;RK2sHi4CrnWaV1nT2+KvtFj7bvMI9k09u/aO1nB2JbuAZCaPbr2xZDq4gMFshixytvy1MrnSZ4Fq&#10;aq3RPmwy7GD2VS9OkZH3u5EuiY9rVeF7yjtUsaIBIbd/W7nYz7Id1VKKn9UFoFBFP5lIKv5tAZiE&#10;AQ0eNWTaJCS0WIQWP5mP8clQKETvjuiebUgNJEgBN3/KYrDdbCmGaZc61o/gFRI0dGcdobqHbh1b&#10;VyGHd4nHi47W3vCaHOF7TLtbv2fOXZ6Tq7BzXPnJ3nbR9TBsVQ8VKrDpLEiuA8ruHQMVFYyyUvAT&#10;wL/BjH3DQaEmBU666uSt9g3k4o3T2D1FgPxWxVYWSZ2AJIpvsQpcnNSoqfxW5mKYo9W3soCUDZsR&#10;Bt0nHaMcCUzrGn70aKZgQGLmKDtgvjwicVctMe3g09iUPcY63H151qSDiIj1VN4S32atVJxWQAWF&#10;Kw2QqHVf3oQpj8/pKCNPkSEyxz14DBBtRLARnpyNePtCrUpB6Zf5q9Gtk2ES9g91X5F/rrwxt8dR&#10;6RIMq/KjqrHOjsT8oqkxavsIg6yP7E4TBaW/HmVadXei8QUDC/u3Fy9y6xzNz15JTNvbQgLpVoWk&#10;saYkuRlTfohOOGQLSRYPaR/HVDDqN+9Sn49JOFdhswilYT2BZFPHuMapwrterP7+ayL8PJl9M712&#10;Yu8qzIx52uhV0RkuVR7MI2HzlJ6TT08Bjrm3DVr3/sGEUGspJ4x863hq1mk4s+rZQykf+kcXaDMC&#10;3Fm5Eyv3DbIOi8msAlaHNweYj0g4vO3B7PUNHXw4Z40v92Gwxs2+9PLrb43i+nXA9V2aXKHdBZ3b&#10;HzUdc3DZZh7AyyqhJevPA272CLjBqJvfNUeylQ4gdi/25axW2gv3/fsGhDpvv02/k1Ftg44abTHo&#10;kq4WtTL6sn90WxWXZm+FNfZeH5jcVONoPW0bMeF5qwEX1ykNdFxzXk1yv2Mj9XY7snhU8lozY1Os&#10;pzGTe5AyFpf3y7VabQzTKL8PXh2y3Z02N6bphDfjp55fkmCDvnuvFkabwRsxwOoDGNqJhEeQPn57&#10;vV5vTxs8dDqmeo+N0njU1a8+trJYCNUHCIanfN6NhKPScz+79fQwqhkmmNXB1DWzGXadPDhmNeOi&#10;QdYOTySve4RE6w7b0t/l/jGb3hs8R+KVzMpoWkWSiXtM9U6z3JVIxQVZN9cFKjaJgfA8IH9mtSr+&#10;3e7l+TTsSWjZ3mu0wSx5mSAnRxYs8hW0ZLzU4pUE9zUc0sie+JfK7JbpyEbis00P0k4seTZlRstB&#10;Gky3YRwXIvHaY8QzkbQJVwKNaVMNU7Qu4A4kK7+AA9Hyqq9doVrE4yL2hkUGhSMgUh1K9sDiXwSV&#10;b3B5+hsTpnYFQzfTYKZyAyGiZTbLHV5hnxs/OxbqFEthU1yrbVNdwzic6tYrFszNCJg6PqF60QZZ&#10;nJMXIqHesrOEFxbHFkGqBK7ebKHbNB5E/zGfQTJPs3YagMxKsHLIKHwXi+ZaoShuRjvHMh6uLN1j&#10;prK8/x27Qn2YBK7FgkEaflpxZiJeQnacV3ibxipw5h284nPGmQo00vkcQxaspJyXRd6pefDHEGXQ&#10;UevRuy/Nu3gYD0JyeHUJDojf4Apq1a1U20WqNDuS6YQDizs1TcGWM4ABvMxLVrBkkiizHAKUHd6C&#10;b/x1LiV51DFcGbzo3rD5sJNN3LuUjVVbuacKbJAE74Z6a+shoXbjU37ByPJyJR0u2tx/+803frXR&#10;2Iu7Na4aWpmBrJtSOxMuG9HKrwL59pfrG79NGHqcb5ohcDX1D8h71rvAqIhMUFPIxkJUe6ZRXO7g&#10;zV//Svdg8gjhnD3hUyrZwoHdFKVpnHKbvXfxyxXJW33KwXS5O/cz6/whQN1NHqTEwVUcuwsHOPSi&#10;IEI+MgG/9lSubihISUBTewkW07/5mzP/TzbncqVK/dhU30Mefq5X9e1QjXx8hpB0WrRGwi7v1s2l&#10;gVhLplFdigEUGkiqx+TvWuAQZvJij6VspEcA5ye1pKJhL9YoyK+FN+6rymg4pPxERc7S5tm90vA2&#10;eSdg1aaRUC6n1QQUB4pEwso021iO7XFJDJhXAFpdr4ITm6L8kFckhCPBKwZueTwi4bM8mm4zsL76&#10;snC3Qnah0QDC4cWtTcDedirkd0HtHmn4yLqdeYklxyl1h1usRz3To7kRJ7wvrJsuM8fJ06It/GMt&#10;Tb4rDMvW63Ims5LCnSVt8On1evOjG8YtDmqzwZx7g0LikiZCPl6h51Zrst2VuF9cx9J+n+6mZzvQ&#10;LXY0Fya9A3hz/teNScIf6g8lizdasqYbHwEvKJdjPyrR/cp+4tl7Q63Heyz5NLeYTXE3YV7/1aYE&#10;Xay5s3B0YxNkxJIMeC0ULkmGi8lVsdavzupHy15u9uu0VE4/thsJALZmPHhsZxqfVkgtkwHXhM9i&#10;OV9LjcpN7ERKopFArO+xLe5KIlxvBuLGTSnrtYftK+vn9zypHHN8w6swqFPVYsvE2mvBJBGLxkL3&#10;ciPLFQXrGpSlbmGyr1dGeCj3aOlrnqe0iqy3Dj0wTjdlh9HLShmZq2PJVA4TL+0Vv5wFMAgaYFbB&#10;DqlbFGF6mkwEKXW6B8/Ihziq9ITloPDYKCNMWKuLWXY1BRmdqPZ6cY4JI2gJda0aJV7y40hC8w5c&#10;ZWjzY+LFtQ7u7lPUYSnttugRG+TEgATPB7UuBwGtpfKW0rnwvAVWPGJcM69K2CzLSjwmkAO1gmq8&#10;l0OztZ+pvM6iVtojUR5piB76ODpblIBvoBDUrZOJVI2xtayRtFC7Ilvi2IWRMC7wjZFtNuCUORN3&#10;WZnZp5YVWprjSPx2+WJQSBZg3L0UMIGZ9ukAcvayuouZJT/Xdwspt4P0oDTywMtOhyGStT5OLpbm&#10;RtEZn1vcTjJuay/pObADVY1cd8EqOPZ59KHUP+7OiuYdZN2jF9NsJzUdOALyyBfmsRxnLs6UsZwF&#10;sRhyTNLT9xbtkFcSOJxSTbNLby1NEGFrpgmUK/6qcnBLGTxqd8cOmELR8ZR2bVX4DZeLIBmovNB9&#10;aWi4w9DZfndYSdk59cYxrkecOxgliowKvvPCpvdmF7h3/X5+8au3a0L7rghlHJKoSuVCKitPkcu8&#10;oWeuLT2XsQC+4+7DG/ZiaD7ICgDrTLAL5vVVS4ZUUTZffX7i9xAV/HImb0DZjc5ArMAViybKXMGu&#10;XPJdANIVqoLxjzabkvI7vhRnMC7Ypgs9e8qsIN2WVt7f/J1VydKe2F7PALl9XJyMTXH2aLs/lb8y&#10;jksjlU/Cd1cFApkYfeGa4uNXZ8Xki8uUgEu5BjzW03Vf/mpuxqh/72GYNIA91Kqi+M5EvyNXqYBV&#10;CQCyvT/FLwktbt2VufpBTIx3zC89eFrLJVrXjN2dJcOLELA2uYVrPSyrpO5yQjlOWdFBOpOFW3J1&#10;47A82S7iqeB1Ku8KXhZN3Fcb+f2iwJ49ko3K3m5+CRUC+04HsFSlYhVNDlid6/dV7xC1RpgQiDYF&#10;nHQQJYkISzZMCK165CLmI/wvuqL5XzlhgF2HWkvZGmGnoKMw1eQFwUeY9qhx0K0R8dQ47iqwRFnk&#10;vkVwIP3L/up2ezwJVvWad5FFC6SQ2zZgQhxJl/gX1/HoRtFEJlUxoUDiSNalRhmE2th6XhrSiJCJ&#10;cpQZK3RkKW9nCuRkpE5mbucl0lM5CbuLAJsCV0iJbHiFx4dgMaiF3z6lTSear/Ti8CEoka4dFIho&#10;LRbB1gk9l2DevU94ZJVgDFheLMSC/UTPTxAvPxlCI797OZfe0OY7l82KfWoYZpGculyQ7Q5ey1BQ&#10;Iqj1mAwVAaMj9Qnhi5EozlKEMjsG2b9QhHYpJAg6x+oAkwUiGrfWC9S6Di6kOVYON9COxe5hIwk0&#10;kQ2rNIP2TMNJsxlpydpaZNWj+BYiZRhVdK1tjLZJ7/RKMWzFPMlYfGN45S9wE9kQpQwHfs+EibBs&#10;57I7KHoWMmTnPhyy/41rlYSnvHauZsRkxf2ZNlNqCGf4WygF7VmVmT4Io72UFRiHuqEvBDnUK6YP&#10;R+trCOshwQdSNVo6gzJR6B3tdmBOqjzPw9AnUlVH9GvUa/PGbefW3wKiUnSnKMbR2tjoAFfbBiqR&#10;4L5YtP3s/dt3tgvLmnI8lA3DUznmUIhmYUAduxl3bAPSew4fu6o8ecIbpnTXZcNYBifUSlh8kDm8&#10;7hinC6ijgdz8zNwIwCm2r2VRtqUWF3AvcPnsRNLAZqxCDH2VXuvUitVQRdrcYjoPvfY2Ur10BJNO&#10;BFy5C1SWelEoUu0qDGYo6UQMLDV3hAAB3aEaY1kY3Ur+PBjuKQcHMFmVRBG/8EY9retY6Xztl+QP&#10;DXmTe7wjzhwwprlxXX/GnlEQDp+8oxXTgl1NCpThytZoQxEsDBleOcFjOWteKXYaDUjbShuHIkmw&#10;hDQyJYt6JcCAea0Pb3NoGU3RJcy5ZJ3j/rnrMn3B7ft3aB96Aey6Vux31befriGtIZtO5AV03+ny&#10;7e/WdpbQSwNcKu0s4C5WynRr1so7GVVuSbXc+4YNJkkcFAGnu3XNjfeRdfWD25mpz/lOKNwbwSqH&#10;ROBLLkxUZnk/pse76NtiqnPpYJp1N0Zf5YX3ejOT1UOdfAmaUgy1+3I3Oa7pUsQJSkk4MhRHaWyx&#10;qyrrzRYW2JKtzh/z4PaiO1Qq+N+Zg2Gv1cJIZ++9+OIrExaKfJSzotjMUPcmDUHQcp0+idHG/Kis&#10;U0mU5UzD3FXWboC6pN01C8mIUui4tqWYclacmZ7bBcKWMrNJa6COOfCLt9eZY1ldHK1YOrL82DZU&#10;CY85kXoabS2acvveHLA2H67/UtUpG3mAmX65QxQWQ+LpCvElZLJBq8DGlLEJR3cuV7N6/Dp53J0F&#10;8MmAi6ncOE7L0KIUgMGiu+c3vSnYycAiuYQ5xO10R7hk7ik7BjbujV7FQaW9isScZmAtDs9ePqDr&#10;YcWd3WDq4mrBJ35aV/Mem+tihjTjnOdm7kqZoj6pF9cqtwG8f8d5hK9CG3Vj1mXeM2s0iJCEk7HK&#10;kfO7ELMyLcBOAFzMXxyu+PZ1IOuA0+x5qS4kHA2S7QDAS7N6UdgY72qd46uvSKhKR62hpqjE7if0&#10;yDjtcIj2dWxBuQn6PX7X4LGaNu1mNCn/FuT51WNPLgQiFOCqv1RntHg1heamPR68km16QUGVDWdV&#10;loiEHsQOB7boFLsBZ0toWVk7e26gdIWssfo81AlvyjGlJ6J8sHFGNbN5GNoC6mtDE3BtqB1kMFEc&#10;6Z4s+zBQ8PTzW2fqmArPV9ueSNcU1PvnCmIDrimBq5hNsHlyhcg8qdNEsD3ApQnuKmZTJmPT618k&#10;wULZ5bBk0bZukztIKlxvnsONS/X/NmrFk4na8snotp7PjQlqm/PpY0yL68MV9fK91j0mG6aZquCQ&#10;cxDB5tNFia15NWTNl3tw5OqwNY5KAxh+Vp6TM6cjaEWtAGM+iIo4wTD9jhiF+eKWm8nsl/XIGVwa&#10;QMC5u3RjMTj0K24tWsWefruptBVbc/ARjBKwQNkSNpWwDk8q5QXl53+V/iEFctXeaN994NIE0Xpn&#10;YHLrb4CWmk/bMUXwrhtNZKxpqnXfQt+70wFbAi8XpYFvx86LoqdgeTBYO5Z12FKFPfmPEaoz+PWm&#10;emG+UNoXT51rDxsrzqmhJf4YBzut8nPg5xVllfxebLdtT3M2z4jDsKhY7f6h0DlZuzlXxtwN7NLv&#10;kmpgQTfzq4R1xzmnfpQt5VZzY6qG1rw+ygolPSefF38Ij2qfblPd+i0dO/hTvxEKHXCtkUw4Nivg&#10;1L82t8AWcmtEjkrFr9nrJUeJvOVT+geSXHSX3bnQtQhIf/KsW7vzjCkqpbTGJoSZxxJqHwbD7h2H&#10;PWCjdaHPmpI+49veCNeODpZfZF22LqICFaLGwjhZkXrZG38A4C3Mi3rFjJEyoanWf/XLjJRTHRdu&#10;RnNFNu47d+SrOpsiUdSBR/HlacEGdqVgyaeS2hwqsDSrpPL+Wd53mxmEzHFYOUaySi4BRXtzmrRd&#10;1vIXRGBKlNsaO4wdvHskVU9V/x7kr0zdcV5ub6hj151YlvCXg7HuXwslIQpBWy1MhkNcr1Wd4ZeL&#10;ynSDIxYi0YBh1XLS0PJvXgU5ZCgbnwUHQlb5WwV78LeLiqj/HPRFRmvMDclJvPtKEW0GrQDm6NM8&#10;YHYYSG3f2OCcpjKnjlEybWFWVFuC26ykFBOeWl+urOMQFCfcFFDZn2bp2yJCaSsgDVYKt9f8k/cc&#10;u5S8uAudNzhdER2JplACidXEBQWg4HPhsgN46AtG8hgUoVE0cBG1br+Xjm62O+Fh27zEVOEibLZM&#10;DkW9yeO0OsjhuHCWwxk2Md8izBOXVnus1bBgsiME5Yof2pi50J4XvbVUc1R1TIuXZQc2gDuLZh35&#10;HWA/tzyfRWBmiImDJZx8pFNwt7OAV48Jv7IPI1cZJYJ1mMyjyg6p1hfnwC2cjTfDyTJYGtphm5Lg&#10;mkbwTpjQ+kBhkmEoYyiG3F+6aKrSlJwvGOV/d78AsN8g7N4/fSV+/pCxwWbR3flfAnrto806wZ/s&#10;s8mzLXEEoJ4C0QgcUz98ucC4m537nXl4nMyNGglYCTrx/0BvT9pLGS1TOu8umcNmF5Zm1BySE9kT&#10;hO40rWUqcmCGyGXNvBZkGcSTSQOwONoEsCOLTKlPWiQDDwiDp0Sgkr8WMtvaQNd7Dgci4HEdI3w/&#10;a+Dp2wl2JYuhgHaJpB0VCOescjzxXoD5LO9zc1SBw4tgJMOy41+m44YODc5124YnzQgn0AX5MyuO&#10;NwEiGu6X442no1VO1xTYo1VpVQSsOly4B3uogaUyekz40w+2n4O7vjmGpMUlHIGmJKHS3qs6diHa&#10;ONADtvJXVTniUqa3/OqQpwytq01anv1oVHwZLuUYpxe3OdMsbZC3qDlHIXUB1+PmhbEiizxbOYho&#10;F0sNbYSSKEgUoQANbCNk3a0RGTgwufresnWlXbjEl9GuKxIbkANOmLFhyXLy9iD97rUt0dKVA64L&#10;zKY425Nl2BcXhUOOxEAuEZkYejQMrkB30ERsjuogaF6afL2CGlHEKU0aMoRutX4SaovQ3Ey38WQq&#10;TWDe6JA1VpGD0sI6HtJtQh+7OWDz1/LsZloDvq8ikqFrINnYJGAGMFwmV07u1n2wIMr0Bx4BkflW&#10;TLgvuwibP2LKmYhheuzLbepj+fcRw5MOYOO2G4KFY7QsupC5C/6p6a0EmpQ6gkoBXsOLzo6qNFLt&#10;IeH+rqJkD0Rkx7toOjWAmVlL9GsJhitGLdjbJTN2Jcxmtvhfm2nF3jKTv3xlBivghTepVQQRuIZc&#10;XOuNKDKBMahkl0AOjGs06yx7qGY7tG9T7ArcXeCdL4zLtTbO+qrAnBvr7qQmwfvlX/4mclVCBaYE&#10;7S6pDcvZSOzqYqVvThAjS2HGzTK96X4vbJXvCfpheThUMJbQY77dPlsqBKNgm7Xiw5xrj6/nxrTH&#10;HStgGR87gwZToeLALxWd7q4PPWF9dJldSenR/EZXXehWkIt0o01G34IFHOOq6YzOVSZo9s8B7/3X&#10;DmDCz6k4SROIyZVUQCVSWHqjs7ig5el/8/J2/3WLheYddpVfxDF4gHFfu58DWmv7tP6uqIj3zS8p&#10;J95x6sN098VJ2F55VzbNcqSwoCHVGNHOmZGVo+9/yVho6tVH9l+bH2hQMfuhYHUfz40qBzAH+qL4&#10;BauASTq1/uIldeoU0FZMK17dK/vf6iqH2eAD6+nq1W1a99P7LX2GGHqcprKPUh4s4wxnjfhTmncH&#10;E20bd7rnpYtuvfjCikhXawoXen/5bKZ7WuIrZ8MvJgxGCYyFEhmd7JqA1ntl+vKBc7ta7bMbjTHP&#10;mzebqZDSr249XaNXCmIFvfdFsEys7MIiXUe0+imNv13oh1SFkSiTx7JuUab3dOX+NuMBLhJRDd8+&#10;/+RKXrdqn9zhfhTdRbXppLJ09wrihuGxX7Nrc2mSUCuO4TKo7hxRB7umRDniVc5930yT7iVfNWSq&#10;aIpWY/Kx+uZV50ASsSxyZkVoRX4Li4ZU2wj3htP2htpIUOuW1xbuvWFLKrl2UkRUkpxH3neWa7bK&#10;s60KdFkH2XG5xKdUgNIaFoWrhw3VNYHM7d+JS83BY4PcE8vqwIQpeUSAtYWkL8g2V0w+XiDywNrR&#10;ROMmJyG44qX2v1B9ce1vJTvpQ5PBzCXlZQs3aKjFDui9kmC4l5to5nicQActAp4OUx0Xoa1VNLZe&#10;sCkFm+KR1AI+DSiLJtszshaEp9rGSbRnqL1P7awX4lRyQ2tEEdeOSnIgjxDelvLQbRV6BMnosdTn&#10;klkhk7WVDrG62sbvyWkg79yFCI+FCoABKetE3cJmBjkX0yArhy1ZPdSqb/C62tj9QsvQ0rpWt47Z&#10;EHhrOrW/NwTRylmnl04DWWUjTU1fnN3CHatYCb4XkaNWXVNEQmpqF/fOSAzKzMSxxfeMjEwLXBmi&#10;NYYlgFHJliQGt0/RPIbA6mDXGQVh3mWrM/gRdebPwUGZZbCzhaS3V42kxg4VMGZwfFklVc24ubTT&#10;53yTNIeTc1faT28kFSakNIb+3Zc8R/IeQo+guUY+pxxRBxonrVMRh0CtIHZN2RoPh3/aSr2+uPwO&#10;MYr0uMwVV7bWvppFlfLIRw3i9OqQWUEX4YujKu9NFL5Tg+UL15kcibu2bydzuL4mYAkbw5Tm2GNx&#10;eZc1PlO0uQVqC/W0xyjPy/LslU1CppnsdHCx4sN+MXgfQWEYfeCfnkZA6P0XgSa02xJXuume0rst&#10;11pqvfbSsw9WqbVFG1uvNAXYKU3TaNXx1OkVH6ZZIF5HGF9Op+M/4MH6dh3OhCIbCjOJz9P/4/Kt&#10;PUpLJzAz1krReNdSZuk8uZGFQ3XOMEJavRDdMjhH+a4mGNObwDebLjoP3SiHrZFmAKsypTwVmn2b&#10;INJ6V5Ko/sqqmXJRslyv5Bu6tQvyu3HQBrNZbFqKWt3myDBqmkg4yFJjUw0OG4NQylVMwSj0dabR&#10;+xSkh0I4CzSnIqwjjxx0TW0oXTllDnvx5UP4P6BtkqJ3dytuRtMcJKTGcuvAD2rNsqiU7n5d1nc3&#10;VIqPCRCgqUufzRNucj6FQq8jXlhrWTXMtBW5+1x0667R/m77M/THSaFdIzcmUCsOC6TGOv4lttR/&#10;wru2ou6fLUrdRMxkTc4r266oIcItyJr9VamWUGKC0m3Ere0nuSlqJVmj8KpkREIq+Tq2KrKNb+GI&#10;tvU8DLP4W2gKs7QnKWYLnaucFBbm2M+stsPZRn5WArQQlwB3DbmESO07jnkK4VkHE/wszbEHhRjb&#10;AXmEV+cnTLWUaXp01xUT7YBtQLqlgOJhk+yH7Q/BEuoo1HJmAqd3bM3SAz51kMIkUjpukaRaLeoY&#10;69pKzOaT0HtrFKoBFU8By6qyqwC3t9m50F7EdMtVloKOSL5fjbLSjpJ/qc1sFokmZ3fbbpp1My7t&#10;0kUnJf3LN5A6q4tOklYcVXGNSRn+maC3k5qr6B67ZBx/vWTEq8Ge/XN06B7rkYFNjK5CQkQuq9wj&#10;uHRfZSNiOrf3upJaQoiheo7hcJLcznuuohU9bUZWN3WqlaeV+8CB1Q4XdGEUtRKpyrgsggWj+nfR&#10;ckrjXJowH8WI+JcwZ+O3VqZrfL6/42CxcbEOc58ywoc9AlvyTxyPDJ6zDkbbtTs0xceeR7S6HO3c&#10;aUIBkrzSNPs2SmGpevvVgIY88As/pyrwrvl6+6lqxyPyylgbQmhQYgxq37nHhqvaaSSyry24XZz8&#10;1l4BrEpFxsTqTcBl2l12gWRwipZDlbkiTtYkyZ+mZhXV9NVGdeQwxYOhOYCYlOwN1yq/Sr1eRGu/&#10;NV3xtKW1HdU/CXyB2ZVIOHvhHfZwmZZOaIDRFQ8JYlyMWW8/yhPa3oBmCS0uSllH7oUNnDhWTGNr&#10;X5+Mbjfjcn+vvitGOHelGwQ7XGp7VdhUVOa7fgPiGsyOnQ9kRkCrEB6XFW24OUeVaTJ08hk2ZaW3&#10;ig5PvULCA1swm+jIAaY4X4E13/9Oa5ZX75A5w9t2j6NOoYCzJsKQ4OPHSx44QAw3emjTBgHaWJ0u&#10;gDrnCWtphtuMx2jq5ZdoM3PnuWHXgcadWrWv+owxv5dRmOUS2HJsJ5TsduVjguetS1OBIdgq163D&#10;VresGVU0/f7uZkj9m+svX7j+VyqT0Q9rFcCDUgFdozaksLLohMOWCYZNC72A5YAiGcxpl3d3Eb/c&#10;fVnXSreYVrQo/PJ/T04MjF8ebtkgMgJls7hkuAd7QUOboVZibvZRlUtog3d4WCBQWMK6sDorQiJ+&#10;xd/dlaI1mX1QSLaJS92BWoKrTz4QdDTOsNk8mUhl/ebXy2alHwb6WiwRJ7klD2gqaj3SYsh2Ft+Q&#10;J0jsqtzYp/ZD0lzicF24NrZ7McOnPtVOZkER0cBFEqb9G2c72WHFlpgYV7JlTMkmBCA/rjBEFaFW&#10;4BzZJuLCUsVtQqXPQSBtFUftmcNeLTRBbvt704bUIgp8cVAa58cruyIiUjRICK6u2N56fZxf1C05&#10;hwz/AhWqlRI5q9M7tYWHbY6nOmrY04STCl5P+XxtOMfvN50hjb+wsm01LrGLm4eBCDYl3rZ/QmHa&#10;nzBpMcNcaGgpl700bMW5sY2CrirvijVraAGflnUtQyHrDmS1hboOPWT39w1W86a+rj/K1ULDRikD&#10;orrXoPUVcGY3fwx4iPYM++qVqhcOjBP8jIho1Y87bJwt4+VOM5LTo7JjFn6gedZDmDtCMGb9nu72&#10;i8/WxoZ63QOAsXPsg4RumzZAlyWDUeCf4NhSrn3DohCgMlmJ/bURiEpa0QU2ueNaT2HY6WBJPJp2&#10;YD8R0BJCaHM6E7VFis/fwf5U1bHgJGE2lqfY8KhhyyNRT28NAzPxF9P6v/oYb1kwbNIVDG02VXz2&#10;vNk7k8kxLf1IYZM6gkoJTiXtybOI5CNOCyX32b0TC1YlxzBphF+VFZU1AFoI/7jikJwvTkZ7Mg60&#10;ToWIg3eNgbwuPWApqjO9rlH4wcmlpRRHkG7bNydG9b6W67hkeOIKUHpCx0HWSRabBkOt9KL0hqWL&#10;iQTs3YnA7eO6W3gzbczYrRfWlhPq7OJ7WXWHOrb58rUbUq2MKWelLdY8C+l/U1bFxaFS5xRlVlYL&#10;FDvm36qiZxWKz6lKmdqziXVn+zwuwnZEtbfFijkB8OujYad/oSMoE/563ZJvhAZmYYZUmZ9jzOJR&#10;1ak6PVw/4wBDxeAfZZCyf7QhGZx2ZOqqcpoDCdhOIW73TulOuqqQuZbCgnZDttqt1w/pywrXRIG0&#10;vrsNiLkb6P1GmNpO6yysQGGCAe0krKyITkrDUilK5MBuHKErx5UlRtjM1dm8eHssAR1HqDRBsckK&#10;w8RgkGGkk9Uss8Oi+vL95+4/l2ilOnwAUv72FVCU/fGWqViAgsmpjxV07MjbCNJIuyyj0dj4I1jQ&#10;cfqiYaFkezGpcLfYjc//KcNmnaTgttThAcCXx97ZOEx/5BEdchZFq1/1piAhYpJl125mjemM2ggW&#10;iOP9q+QkgSVBy5FHsa2gYqAeYQn30+urJFd2X7vXNkvLDptUguAF7GkCvAfp6XW9nhM7ImEY1/21&#10;yd/RhWH8IeER3ecDrpX1WaK1L2wS1naBO938e9FFEVQoTroVKMV6CBIbftjMgfXK3PUCElhvcKOF&#10;ck1FtYHeZJB3ORAIWGKAjELhg8sFuLeBreZow4vFsdL6kJJpeja+8hpOWv3P2ixyhJ5UAaZkSx+Z&#10;wSZMvZ24HN5WSdsMmQiukrwSMqn1Kwtv8p2h3pCOelkHx7XDqDhODmlXB2+OlMbP3ts+i5Tagiai&#10;rDhnRc5TaFOlRfh3NctdVE+jVAFqtamGmurJcQ+GCSDglAxPdClP9tpt0CaGLBBI9qckQp6nrlxR&#10;ZqvCEACbclEC8v1vrS5TWYoUqh8EtSqBJJLfuUuKHjHzDnLPKVfUB1jP2uNfxeXuuagVrpV/Auln&#10;eryHbVBe2+8udKd40LJKuA00JrBoGh1BjGnpGp8PVtpy14XY5qvr0i43BDiXZp5Yk2QOK9qpFcnu&#10;b2l3E5OScZAtP4S2RZexoLVFjaQ0ZD0NX5C+WrNacWW0p3g1ZSt4NcgqKXjKU6tQfe5FWVbslIBd&#10;2DINfNHMBa/fOy9E6i5yWIpkb+Os97Z9cFLh/deA61DxoGjQV051NPLuLBo+T0W7otb9xenmteUa&#10;QK2TbtIDl0NUtUtB6ZymdccpUZHlL+B280bUWt8a7Hmta82hq+LViFCe8LWURB+q9pdvvkFXD8ym&#10;6e9kz5VB1qVA6M66XA5SVQh9iMHNpCytRVbqk89Do2ryKCBMwT2KZT2a5ZTp/qTBElbdU28zCezm&#10;QuG1XkT9lh160L7nh1YpaZoB5jdZGQS9s1NaeslKVyvOxdvsUi5kZRAVsq+yeWmeJYn56aUQctnu&#10;aD0YVMSiVipao4JRZax4FZsymv4tx7z/wtRX0W8tyCiVtsJ2/zXEK9e6oaYLKylGSjuQ9frZrVB6&#10;7lEgJM3oPV874KtIXc9n7y7zCLNZBleH7tLEqzdgR0zM419DCj2Weu5arzul+4T3ITH3RRJOBlBQ&#10;hVomiHUURJZVhHAmCYZrFdlO81n7VrzdVESIUal3TXZSd6wExrn+aLUnBvZXWD68FhCwLnAJRYD9&#10;Lz6wShCPIvDq8fSjHMgU8sHSZZRDU5VKtqMA9oz1rwwlIUX0kTIhc880rYXgBWlzYJC0dp44IsPI&#10;w9BvuDd07YkoijbLG1/d2bmgczzbivRtshQTbSrFeOZ6+aqimTqSq/BhEMytoNpdGpuKLOnToqJq&#10;igQDqEkHe6IZQ3SXKO7Ikg2LpbKPUYcEqTFoL4b/40MivZFeG24S1ojSOU3BeWgfmktYm8dscT/b&#10;qs6Halkp8Ov9vhkAJh97sGsvhqWJWV/GAXhCtdAFtK3dOyqLrQC14q7YyEjgCkFhXGXYwKhqWVPY&#10;mgsACqoEPp1a/BQfJM6rs+XanL695R4pnVAT5NOkqqcrQZIGQvo67O9q3W8PrixCEo0czeE25mSc&#10;Oh/aPEkN6hE7GIJT7XmlGOqxAQbz1Ma1wjtRX5dxKzfdGXOZmeBrJC2Z/uEr9JAU6N548BDgHsKT&#10;FP70bIszDLx2BxGflTtHemC3RvP95zahkSblx0Cmhe8ZOxmlWXJ5XKYR+uahdRxHLpTVt1Wv29He&#10;1Bw6eaKCE4iaErr4zxjF6/LRUuKZ7f4MZgJaxAiHyg6aXsCYqU49cyH4WfGaAzdYlOkt1cZdYxcE&#10;p72R+jUzXRnQ/da1JT0wMk6xJWehhrMptEezTqaFwsXbQ61rrnv+S6Wopx9SVZ/JzbIpulciWvNb&#10;Dpq2OgXbGBOfHG+nq2eSCYgSXhaDsXaBXQNOZdyukua1ZgW1RpJ7EZn/4cA6SHm/yK9y/DmvlpLg&#10;MHZ14iebb64PXK9AzjlC1QQ2BWGRTPoBGkeCYZ2hMz/QKFICA+Q042rDgrPVcqOhNjX/bW5zHNd2&#10;o9G5t2lpO+sD7Ln0WzY1CEzpSl6gyQY41P2IbM59dMKdTklGprHYRiEftnZeVsBDC2kGfuR6bCmM&#10;Q+xi+uEQXM0r7Z5T0csYmw8h26lYSHaM8VtFu7mUvh9EmsMwygsEEY5kPbcuP4KrHh6P3HJhUG2m&#10;z8r+VJGh43QX66RmWtXLeJKZdY3KMUvgenGAZmfO0nTqljfxMM3uNtz76Sx9cOC6SCz/coxkSluP&#10;O9qCZtx/3A0VUjKwDuZx+2MzdQolMwmrm+TCaKq+qXLFvGFxDh5jsKwvvbziiF8u9njx+dcXMQZg&#10;0LU9M19WyCuYK/XwyGvJCJQ9UVQM2Ba4JhuGPDeZ4sgQzNxkt8/BX3pL8Kr8XvyqBCyAVoxxXgkn&#10;l7A7gt5US3mGmRewq5AWISibqNdtj3aIrN/2vtinNutW4qRFMOFNM+QV1EZw+6b5qv7l55rS+5VE&#10;xd3mDu/J+kHkWnvlpB10MVS4fJgIpBeW466KYJj7TgUZ4ajgalxrysEEfXYfRT4mPgejJkU+cdFN&#10;Ga3kM62GBMyFYR0GomJuq+MPp5k26XVbBvqQ7KWHxYnoXr376tpVUgG78B7XGIWKgAJoJAruggbH&#10;o0cCo2hc5lZv29q04jVIXagAAfRIPsL2IhyYfXcUWaAzokhBrTvoVIK0fjAtSie9mxHUa5Af+3hY&#10;FApN+ndwQ6xI3TU/rX4evo17nzwauLRCSy2pE5+HXeUtX5tWFtSqOdPeUPEO+Fw4TcqjAsw8qK5z&#10;7Ab8LSyK0liMinZaFhSoHBnZ6/tCSOY1f1Eey8Oeq/7KcuvoisE1DyjSrImMg48rbUMKiepjjXNu&#10;P9jA7lKuw8uUJqOUq2s9pGuNcDKRwqvpwTr60Kt2n13zmxGtPSRad6e89C4QsDa8G2KchCmlo/HJ&#10;8gQom2m2e5TA4c/Oath1LDMXQKV4PXz630sezRA0jSyMnuh3Dmm/huU/ZsVcm8Hg3653zX5JYIkA&#10;uJrpSLO9DRxytbKl7RLVp9j2pqLew84uJDzChLRFhv4FOYu9L8it9rgboKPFBStA66+gub2PyJ40&#10;jDp+nIeVvO5IhqyqzBYg+RGaAzE10Rg8/+Cptbda+oFuSLuoQM2xrNgyWRVge9VDAu/bnt4SsFL7&#10;F8e4ogE+HaggV7FQ3yEhYLCKFfE9RsGsHYmEU5Vs7U5VCA3LK3gInUoD73bLwbk9OlrvGaemwmlu&#10;HgS0ZKGGP/e1fIMIRES9jfCsNboX7NcpriA3uTUFGzcAsKuM0tzt0KSNbxyVWJUUdpLVC+EYf0DD&#10;0ivFd1YtYCz7jhWBEWo+RqyAuTu03sWXVuQWZFUtrMhHCM2s85qqZwa+xnyKvUGY6WTad+OB69QS&#10;lbofhWJtxXdfFwZYitlurVwNXZC7yMXfss66EKOtgixyez6xrFii8Nr1Wsyj8JUZJUed6QUjJh8F&#10;iDVuKCUMN3h5yaZzM0een5Ptv4hyTpvpU5eyqAJZFI00AkiIurezwKJkVEiEXSEraCcl8xFyc5Cc&#10;S0YLm/lZE3PdBaI2oBKvslx2mZLQBLZjD+ihau/HYQOiKNu9wrr4JQ1IbULL98uXur+adKenhVxQ&#10;pV/yPxx5xZM9qXUnGNh0gPazRqvoky3VUy18w0RB0UjH2YqwzplaB41Yg3jRYNY8ReLGqFdiRGFV&#10;iMWPMD4LndPvkci3DlzJIu+BTMhVhZJXYgjKX8WuhVBl90k9+A0kF+ozoX7Bzr15eOBHFcbG61Uc&#10;jkMviJ3GLbKjUKmBjdD13qwzIeYfZSUibBdVMyvGjy3+8+wQRd+/OzhkAASHKQZY0L9fZEPNW9LE&#10;E/dLuNHEDdE5Zqde0Dfe3mafXxRZg41PXjJRlLWqoir77VUmT3hcAwzdicRaQVDJf5DeqYE8iria&#10;CYmBr+KuhOuJVCtwRe6uRg5h7crI31rkwZU99cMmgPpnl5tEkiJwxke9boWv5YNu1JKV0kEMOnVF&#10;SnUKTVZAtsJewTaJpS6U/0IHfrosLg061RzHtuNBALzQ/8b3yxkoh8+p7QgRj4jE0k47MVZANVPi&#10;qZ/AFfkJPzv/IQWWjVh3jTrqo65vffMWZtKi+DA1dlEfWFBGbHbRq26ty3F3wZBqzrRmQBiczJ8i&#10;ij02oFFzj1sD5p9VLkFjxu+1QXKo0cnXBJWh82SXnyKiogSR24GpdVVrVwFR5lTISq7TWG0pwqyA&#10;Sd7FuO5gNsKpKrqLlRLIuEpEX2phMhGbG3mGO5MP5kfWa3riFAfqvJ0mVlkpAxi0kCu215dlC/a2&#10;xRv/VSUGiQ6GYE39WANsL9nukStnRyYuqYi353I9p7CitMgGPAjKBNYz2ZQlpL320ScJWHagEobb&#10;L3JFmN7JHLwLnJy8wYW3+gX2FG+ug8wHnwYFd2CIpBRyx50eqjkXNNy8pn7ncjNJLrdq96Z2KL62&#10;GlEDksxFCZxc0GJ+AIpNSyMohKPuBTY9Mi1lpmD1rlCjmyQ10ObG17XIHjY6LWvItE6tL76x8PLF&#10;u4qEl/jAtHKlVdNjW5habGAZM3lbNGKnLLn8Ndn/xVp5eRDjaebkTbG5gadG5bhuysTGKFEtt6bX&#10;JYEcgcdlsQOYOT7De4P+SW7KSHDzAW7J8h5/J/nrWnE2gptEPBui4Qq0rRkT5fEM9bY5Jr8G8vZ8&#10;OilX9nfqpTEJIw3hss8KzP3IWVyznZ03Ay1jjFfGT94AMNg/IAdFm4QTCtzEYATGe3GWLjSe0LZz&#10;yO0k/RVF9ytqi7hhU0kUP2T4dONbXpxgUT2DrCNxtZ1Iu8eyGq5A8zKvsBQeHBhpiX4QpeSaax7H&#10;Jns3XszwYlFVlgTeQAO5TbWHhuiK/GlnqrlutI1uYTTRoJKOkoTDqXS5wfCL9LT8PRjSmrtdZaXU&#10;oDskZnbfDHPS3GXozoYmNh+hxBT6alG9obsY58SlsNmHw8zSiQL+QVMqpXHQfeXei1u+kMgS0cm4&#10;DssJCNcasH4lyLmDmnF7bNYViIqYHAToqENA2t6yh6h176QJakwsyJa60zEuYHuaethPFLedii5t&#10;jbmP1GpVdy4krjtrC1a3BWMNtX9eROuuO3LfHoPcA6XzLh5S1QAYanNwSU8mTIb5qpC5jwhbKkBf&#10;e2MGRqNtQa1U9wo4rVw9dacDlgdeKujd142ZVFKLNjiUm6O0CtjIzy6MnkwH315Es7kNZsCi4V8N&#10;JqFQld+zm46DaynsXMLQDMOOgqkgdYPBWQrtYu/FOzibw0EnFa4KtNMLsttLl2O798pkq/hiaRB1&#10;RMiRw9hHXbxrFlCWdL6679/kOzD1eJFRrIt1uwmnGNdi9MyZqt6umlkx8IMn7k5IvO9/lTY2d+lD&#10;ZfJvK6mmTdj/UqudoHQ1AMsLbt3sv/JPa8XfD+0GxjZjyUJdcFmOr+47gtipCkcOU/u6e9ukDrIN&#10;sfcRHlwyZnrVgOdl4UpM7GRhBSW3awa9S0BiCRnALL+mUka3jGTRRXPRg+UNBwEqARLLwRDyous+&#10;CcJKVgCW2rhLq1K82u193eEsEzccXQX6EpW8n7fpnic4hPKN0DsK4VG1dE4LcHIYLZHJfsqZVT9c&#10;ssNzR1eGNsZ8JLntbDb5ILa00SnbVOKBy5K6/iJ3VFrD8ZdXE6+espD2RfMCB7rzttO0hggy4Boa&#10;DKwW64iLxtT9atrg00FHzRVJ0Dhn960IUpPB7HbW5ulP8yZcsUTrGTE2/mOOTS7NBGFokGjMWB9k&#10;a/Ah1PSUNRYCgFkaqluDssw+u+O8yRZX0aEBgxG/5uwOF6UvsLs20rjJ40a6Lort2/ZzljBNIQwH&#10;VbwVOLwxiQ21SuwQ3oUeA66/VQx8MXXEfPv+9HVIGW2WCPeY2FWF6mnc2osCEvuaylJ6JLR+CYJu&#10;VONRD8A7TWvvFZcLvQ70TbAXIEfarbi0AE65r5yMMZyVWpiCFnSqBLuxPAEXmejZHQREKSuUw+qG&#10;d+el5TLBrkQ9B9axXTySlZnELoqH1cFqZXRIfn19KaqMdblBOEJf3l8MigeSBlTwOcLyChe9mrCj&#10;3XepJLoQ9aUcAB7u1T0VvFQ9KvWQV5G5EyYiDnPvAtaFXNVUh68AqChFX9jHN703gBzYaflDa4HS&#10;PRYr0hQkKBiZsIFdv7slBXQ/AstZYMyJ1KwSvYPdaMiAWAsaDEgvumNQUaxM9HJa7qj8Qm66eBhp&#10;T9a35enMNE2OBFARJJyOPhAg6mmTqjoJVUUeRpoKQ6YKttVgs/1o+LMkSMRjEe3xyAWjBgmYSySb&#10;fgX824sUYIsbnRVErpfHleD52EfHeZLKqRwubrCsnOH41hAWDVM/PLx8uM4Or9qCyA60GZtp6pPP&#10;9sYw9rjRNmVgF1x8mGPsga9KwZHuh5bBM5c5TcIE5dDKTJKbumxyUrXY0aistZRuk5qBaXk67cxr&#10;S3w4StzLN4KI+vcUx59a3NQTlbLXSrc+sVtIpYXnoL4jDE+28pQCYOhubIGsYu3hdIW52l5joYdK&#10;ECoXfvE6bvDrv4xUYVRYDcAGXPvO7pTn12wTg4az0tpeBeRM/xLNC4/X4NXxK82wOA0owpykqRj7&#10;lwfJDtWa01/TAVR0V87avV/7aL5H7C3Q9ausJZH+siAiozVlUxapLkON3CMFgUkclSmmAPZf3MVC&#10;4txxNyaX0RF3jdQiQMvUFRl/ylzzCLQHAQlxsvCQwKWzr6T2Qttx5tzpu+sTo+WI22/hGwxGXbXU&#10;isheHmS9vdPfCBPhvLJaKmXw8H5lt+FU94pY1/4udMcpY2jZ1Oy+JWNuWn3K6uvJcoobt+4VQcEl&#10;iJFu1MJ7ssPmn2KzfJsWL9VBZ+vVYHYkpFeKgTIVzlW4kuZs9NwCOk7JmOkLxZpAXsl8KFoJsB9T&#10;FJ+CV1UncYlZl1Q6vDqLmed2Ferf1tafrdSlWMnWEWEUS3qm0K9TBsgiYBcf60EQbWnjAj5PQeYY&#10;cjUzbXIQ4H7ZFK76WM+RGIBw1FYu+wkDJLvjUIcpHS3lo6YPJkPJIRHmMKoF0hp3yTEgTr4sRYkx&#10;SO+CBu0ZiduQpqqCC6gpq+IjXcUXADPYL+DQiKiB88SSa1+C56vev8kw46iAx4Z/VNsS+aRJVEt4&#10;ycK90CRzxeT0KKaORuzqcopQFigxOCAbud8VtR7HHKyksmKqQ8/su652MkHW4VIaAg9STVFsEmTQ&#10;ZsB1D9sCc/pmFrB69vnxwdEFCuWpqmPAaqCp4kpElHaE2RvCblZuHufaTHM1sqXcUnQKZWhHj1hW&#10;MG3SUWnhRLXDSiDkGEqwIZ8Fvu7c96md3YyOPdR9Cjha6xr42MtkeNMvP+CoYND+BXEZTJlIPwh2&#10;ncD4uQcvvgsUZ2NSzabB3xascrilKBxfYXqFrL/4BVThVQe7J1VFDnMDvrm0fIQjuMhS/qnt8K21&#10;Hnn7V6JWHJuUnju+dgHOwvcCk6DWO7v5udhLk/CLV3vYLsn8nMDYQGiLqmtTSzugF3YtGbtpr1Fp&#10;WzEb0uar8C4aODynvIuqO/aiw8sOu64wmgkrJyAJUW5JspEsVGjt0tmjQN437/3aOC11t/WUOuMJ&#10;hoda13xV71+EB5HPyL4F5wr35QM1VUqTfIx8/Sc6Yb28t0Zo7Y2Owt/Vzs7c4V7MvmJ3/gAw2Syb&#10;PpFWVDQrml3Qw/S9Qa2VCleureSd9tydIGDyaPdTgpEsVF6FLVbQXVv5XTVia78WEYX3jwJdt2RC&#10;XhHLqJVf/Ar176FbSwgpfkBQakAsJiSyyZ048ZUUKxshJ25qzTAxtocYOnIv+MrNaUGISZZXJ+1e&#10;dsAEykGzGxCrxeAzd5w39Knr+JH8bbNsq2txbxdnd7n8DCqF303oOYJXt1SZmKTnEBYU5kd3PPlU&#10;mSFGqRtVmFgo0jLtJUuk0XxscEy1nuOmIbVoKsLQDYgsqag1VucU/r0TB+RclXRNnwzT5ASIxdYC&#10;EppVmHWWHjxdAU/LU/2NVJmeXnNGUdaR3iim1PQy/o75STFSCWObbPRCXqm43JNB16VzXy5BBCGw&#10;kA7Yk38PvdHqsgNgqLmLtWH2sKHzKoQq1c6b3pr6dGn2lz6EE4/xTkiVQGkxq6rdo3y+oGwqR16M&#10;xYpwCObl2hKQK/IOJR5PmiN6BHXszZBI88T6NYbGi+8TfZXfYdLWVoRpoxeRlOnEq4tj4mBj1RCW&#10;HydYIo/q1dMSK3RHGrpwraLB9fYYUIlG7nSsIFWxDOe2tpAv/uKtN9789ah7/aXj9o9RJNj1YhH5&#10;FOD2sqQaQ4XN8tW/Vy0oE9XjP0FJ+jRkEYvRN8G4Fi+8tDs040oRLFw9DdlBTVVue5dp/8skt+rY&#10;qUhEIkmoFap0kx1NrF4DySfsFLqkzIdO3CBEvFTXut9VdK3mXFVkJYiWFue7A4DfJca5V0GBOTj9&#10;n9Xu7iqj1j4S8WbCKREHPOuwZYUq/TNJ1vxyxjnLKJElUWvKjaxK9p0C3Ui/nFHRbphKa8qJxums&#10;s/6ZUv2ZRWESk3bRBBDS8fVxbbhsCXP44dDscOO+R1enY7TjbG+61numgPgMoLc8zLmpq9Qr6m7c&#10;xBd/4CBAD5XlEbiDuvvgMDf+Yh4uGdfo9LytfpLUjA2lkiEweWL5TBCEl27Gk9SMUt4SEEqs2yw8&#10;WlWvUXwAKjlzoJGez6iFzVko0jmWNvu2N38zf5TF8cDUG35Vny3u+pu7uFxPyayQ9qg5egUdy7e1&#10;pV3iaahV2wKP3PwOSRDRmnT6TnAG0S9yC7MhSu8z/pricF1YxmWVVwJ6Ka4PUs3gdxPV0taBMV/n&#10;QetFa0zsFo5g2GJFtMdeJmbsyUDJaUet7+N56a1GFw28rnInd+B5qcrhCsa2ZU7mAgXyMYdIybSM&#10;aM0RAIFOHjhkWWguB+YFaPVPBe9BzhZpd2XLSph/gS/dK/tOqEuFzbVWKse0k1KIe8qS0cQO0cGw&#10;4ZLoDU5KqO1gH8nfay/i9/Fg4jXuwS0+ezPV1E4VHDf0ZLq9O27ZJWpTCSDN7B+KvpEUKGpFxtJK&#10;Ij6RsLVUQVbi1aK4CgvjrGg6+AKy56ILdGo9pFgDq7JzIIq9IZgBqWhxJmJynttqwUwBbWNLTdoq&#10;zBhAYYIKC6Rz1l7J7x35WHeKV4FESSsqyiw3Ee8sawr04TcNmlSYteu4B3v8VJ1kAmJvgk5h+3Xy&#10;1CCrSXlC351UZivGnxclcGHOztrgBCAdy9qjc6+0pFAqkZqMIt+P/63YXpzMkEYzEHkaxZUBL4y5&#10;3DTthSHcTUmntygCzOoZf/H228MCY7n2thpzEJXFQ0opKYQ8jS1BN1NJwApQYhoR6ndyOwTVpGfE&#10;aRYw13VGzy2GQt3fOw3hikgNPjf++uwA2zbhYR1HVsV83gA8wIv8aui3Bjn71J7Mi5Tc3IDlTnOA&#10;aJZLQ4m49mxxmBpx9DgNYG7cv0yRHIIqDyQO+yqO272wizvnVPvWatcE+4K9YtpY2EF3AaCjVGfS&#10;WiE3eDBpbg7SRzkrTZgium6jktUvp9BWM7//xTbpImm3AgA4AWg7HaGZwH5wcpCYx8pUNzesmIXp&#10;PT5MFn7uzTT+YeZsxr723IMXbj3/4F3RyhDoViQ3vjfGU5ySDj0hxhk9DV6nF5dZfl0jXNAm9lA2&#10;SuXnNZXu/KcNDqNHT7/2NgrhLG2pn55llumN6M3E60FlP4uB8EYWxtVmLX1tGPi39MlMYklXlhtG&#10;ZPSvNcFeDxqTUig72UMY+MWhwftzDx6arcuOFbaJ4HUz1r6o4kBzJPZfMo00Ne+tsRQWeRPEOxWg&#10;jve/Yl0er712S/iKUOH+BBV3EwlIx3OETRpLc8ne8SWyVdy63r1aBPMNB7Wecu3lihZgpXLh8DIl&#10;HmRlnzApRTuyl8nudHsfMz054TBVCRjgn6gV0K6X/d7ZAVzsMRmmbABP2cMxykfq4/FTMeveUK0R&#10;Q6fSrOes1wW44xLntzQ7Nb2tjwTC2gnSdWddg/VVbQUS0IKI/U+5rwW6LRaodC7OR5xzEJryRRlU&#10;EpbkR4daU4ZvKib8NoEHelR3V2UFI7l1f7tIoqOLe9TQT9RNhlVhkj2yKGkgD1T3LQ0MwMxvrAOT&#10;5m97m7lY+7bBzLisA13kV5dWZGRu+sEGA4KmR1SjY6qXBlgO5Qvng6DOEjgpynCd5X8Jgxsu92DO&#10;jsgjd8dfgqmqlhSB8MG4o2wb2VqMNkLFi8nCKsqkpV4tPR1E2RoqzjxVu2UKOv2tAyRrZoQwhwa7&#10;4QVu01oLzo+9pz4lNOcUppohHsYgoU5rijn6bBcXZFIGGfVROA5IVk29H0VRZgWalM7QC0ZEq+pU&#10;HpwvEVBHjiuqBILUnAsyQgenAmNoWPkrXZoFFWkIQReX4jTQu/cvpu977BtB2eROrQxCGQeBjbGa&#10;pUrNn4rAiyEk9wooPYCrKSI9XTfI44rfWsULU1SwCi2A6ADPWxpaYD456DU7mTdfX5wNAPDYau1z&#10;d9BLcSCEj41bmiQ3zhwKyQjlT2w9VhD37OcP6F2ALgDeSA7KxsFamArBYhxPmVYxlhrg117YDbUl&#10;1GYeOZalq9zhjTJN3W1Oh7y+gctZGWIAFIum72V6yx2l2t14WqcNRupTTKSSGiu1LWofMNjrNnq9&#10;U6TbZxeyb7hgmA3cHWTSAXuSdhf8T1KmacCXa29T9oQ4L7Ko+6gw3Zoru/ji5fPGL349b3x7CO00&#10;T1E30GUHJq+VrSs3rM0zj8ZBSImF9R6d4Dl3jxb9sK65F/4EclTEvknFZbWP6410dt+mcP0INfdm&#10;qEhrqoWsehHXiVRfYo+Eye9FkQxh+9glILEbnb4Z3rCINplah8MUl4qKuYk280/drE8ie/sgSlrS&#10;CnbKBagwH+xIjG7csyDUVkqAvq7zBfOQVhiB9mDIkGpe/MmqmGUq1n0UM/B9+f27z9y9vR9tpxDN&#10;AgIREtvCalO6tTHJQIcn8KaotfEMska277ChrZRpCEER2Nf/KQDQzFy2wvmDia7Kl2maHF6TZVZr&#10;q/WYoADKFJ3wcWZKNjLU+mDmzN2tWA3bwRi96CWqZL1lL1Bp2YqRDXJZnhBshvA2iTlNODfmCA00&#10;Fm6274P15SK7ocJcVZEr6lE3LHZy0ds0oAUDTOxlNFU9J4UwUMqayfFXiGtKgkuTbdXeZuKGBBkL&#10;F0wXm8uQocos5kCKVncBDIdKayLaymHBF6tlxTjQStRSXSWqdn/lGr3vsbATmt1tAqy+I0kwvPhn&#10;JbXL9z3QjDpdFQ2f8kGg1sm9ScayUtJAr84gGP4bb6DhVJxFnFaPd5swYYwc3tuWV9lU3pkyB8YA&#10;Cr7AgdYNIW29sBzZLtFm2aLVU1wX1LQ+GXzJbSVLycFgNcWo/aiBmYbDEwlfJH+pn+4CE6C2IXBU&#10;rU/miRP1MMzDwLGXwG+kDYRS0iE4LRdWGahoiC1vbN1mth3Mig6vsC257/W2LjesDDFnDlVr1sqN&#10;sCROmAeK4kBWGt3TMmPBv3gBujtmJSwQr2uqHeXwXtemFPIm7Aq1Rpi9emZOJ9QaVT6sdWoGq60b&#10;Uyc9hmmcvTMiyfbm09RTDnbRSyZMMXaQhDcFgEwGCF7HB7jIE+mKehErRSm9q9M+8wGlG3hE0Dvu&#10;VzZyGRCehF0jxlBlv/7aGJ0NFEclZ8v8GZR1KVir55kGv/KLlf7S94U3YI4IXbkv2THjpEMTk+VJ&#10;kStfdYsqAuDtTiLgF79+u+rLBeGr06yCtL+hEh19cY2V+9Vk92rYG2JX0EqpcNCUcZhP0uo9ayDk&#10;sIP/CY/3fujToGb86vDqhMERivsvLIVzI8rwiRPkRQ4DQgjPp3HOvshfWr+OHXnt9dszcHr+/rt2&#10;1YeYIxt39B1EpGvdVpHvvjI5DSWspS7EA7CL8op4DuWUG+96FaMuFqex7A1exSJ4qFV0XsMVXb+2&#10;N7DEIIKtH5rs+RnQ7ab2aKoqNShrGuykCmKGb3jdmtUy4h5MJ1J1MnbBlFjghBxGHYvLd0KUn0Ev&#10;S6dE9oYHRqM73HIxkNhzYUh90bA1m31x1Q5HR85B7ueo/Kb4eF5Y9F+t5PUMhVZgu+oeD3mmS6EN&#10;NVpGJMy8qYBvk2MFqtfXm+QfvZgQAw+v4mBxPNw3bxbDjWAcnTXvb1yaAtvc+d7z5VqQQJhqInd1&#10;BKXcpU7005Y2mbE0LA2grSmnMFITC5JhmEIFjM01uPiCb1mAvIv2bdWslpHdvHrj7bfnD5yROk6k&#10;17pgHm4pXvW66PeW1bat+TuNxZUwXdW2rRHmNSN/LGcNXYvMOZfr0ne+CZu32j7z/HqckGc1HGcn&#10;FkfBAV7kkpDbEN8qIN0I70PAitVJsJUhO2SjHbdJ42E1TpoDrCLXfbl2EXO4E+dpJLcs6ot3xcTv&#10;yqGy02MkA9MrRJeaMCBYXBtqPQWugroNrHQrsWlb1AGcVwGbcmviFQOaoCBsxn6xRGy4IluI+Gfa&#10;/4g5wX6kz6NcRs0h4dZg+ZQfG7KfOgq2JdjUd5pVpDomm6DTrwF9HRQ01LkK8KjPXGh4FaAW1XGE&#10;RuG82fQtTTutIlNq9U5wD3S0NtgKOmJH3Sl4GEsRaSGOsuXJRf5c0DQVItWq1IxtEhpVq6bW0DgV&#10;MZRL8frRIhIWlDuwYlD3EZlD+jcY5zlFy+Pw606J/ztT/7okybEk3WJ4dgp/kPxmZm/0tarvjW7c&#10;sefw8Ampay33BERSCoXsrMgIDw93U1M1tdybBbr24JWK/1LKvJLm8jVJxQKuQOLpwIVVfhGSvEHW&#10;KvqGWhP38pr/i2Ls2J7UnjQvQZeOQrU67aMWdoh2OQOcQ5gjmtT0chd++XPlgpucuiIFMA4+3NXt&#10;iyhh3V2mldx2+mmf7Odhgz48bIhljwA+pheW4KaieUJThhtDHyCKfajdpCoyrFtPNEKtRMWrynRp&#10;1gJq3S/yMMx5NN7hWDEGcaGIUXk2KM5wn4aTmaYCWg6Xq9M4ZkuxasmGidHhulfPfytmC+iFwfrW&#10;KgPm0aPyNtqf6rsNTjZgIYSdwMZkZ9XcKy0CASiiqHr2zWpDPjyDWv0l1oUWEctTEI7TtaI40pnD&#10;vPV1ZnK1hVGspp/Qm/nQyexdsL3p55VaKWAK4OSblqRXWVPmZUdLDNyIXRhPhisbM2agPW9T1A/I&#10;aXlFFXoS+tAy5CdA8RQQqqaGe+ewtF1ZeRJQAU0HqVIEBZQSWDuqjTYP10OJ6r3j3DQ0glTcpe1Q&#10;oESkzodTvTbR6WKS8Z8Bb3zIwshRR72aImGSd7PoubUJqaPYA/MrCcGH+Th7afEtGc40PoLYmjlR&#10;/6KBOe2Cfv7GAm4nIaUij0pyMj7S15ro6H9eczjcByHrZOoiGwGrDxlIOISlKWsuOfY+QPWBRfKm&#10;LDMYA8fOMAl+uN5dWGpZA4JoGVAkLKSSlhJ3Gr9tQLZWkExxoSPZCmy2tYz/Wql8GP4U+iYNkPKl&#10;vsbCb/bW3Vay5xlWq6+pqIT/VQjK9Mup0QrYrQ/tdKTGvsxo8PRm4ybaNCU/IRSnPubmXxAqw51+&#10;njnQ2xfv5mo7f6Ccn7T5qXDG1+7gvpoirHk1QXVCOLff6XapT6GGrhYBEhPGWxA+mc3fq2AGyZu6&#10;NsovZQur8w9QqTaSOa9qV1wn3Qp0dPyRFHl/tW07HJ3ubmqySruD1Q08jqYPyyvG7fgzh36FtWUN&#10;LpnMVygtCbcvFEcxK6mug2apB5KkiOb0iyFJWlbxZMmrBBYnj9/e/WrTLwVARp7cNJUaKdG6BGlb&#10;uOJd9f71Uc8VrxsM3pah/+1nbFywdBp/vuURoFvtaCFugagqQohNwt1Ve33YjdNoxjQB3UDo0xHd&#10;OpfN+e/Q6jOiaD/lrsYwvZvFTO5KCZIH2wxc03gCaPevK7uLhwsA72NgMPyc9mjoeDyIy05E2IOJ&#10;LnCLyKeGNxYsIEjen/h5hks0CwDBKep56gzUoIuihe7RzljtxH/QxuXnrYoUS4rWNuepWRvgr2Ur&#10;MefQ4BqLClyphfT4YkW6ZkYjwwbXusYJqZqXsHlnvrY9G6WFlPtlCH/fWOvXmp7A+QlHX757N1i4&#10;/01Gyi3TC0ovxjNulWTuNFZDukNRIQy8tM40QesI1WHsUamkBmCGTznrB5II9IzdWc3n6FdZX1TE&#10;/omlndGw1PEOb+6wWDRNAWRdq613Vus7SDXUqjCA9jAgmf3sdu7Cak6TQnjTopkxNAwNPe9j7je9&#10;ekS24NWjlk5gPNb7lxVMHjOk+t/sfykireGNgCpmLw7q+seQBTkweI/EIOu5E6VJSAw050iM6f+0&#10;d44iP1m2XVtrjJuVVgpnzIrtVlyz1mNQnH1x4DwwJjVXUmoP+eZ0WzsNwcQkKChMg1F4pro4hTC5&#10;H27Vrz//9de+q4lrO9kBubk0rU5jgZcWZM7a+O0AbfrhNOhf12gLwTb9o1Qmw+AJPvnfTJv+ybVS&#10;QkAXVmzoarelTTEFCehMZFC7qJ2/GSbmNLU0Lo75OSvuJcPnokOleIKHoIhHQLa0eY/g1tvdiW1w&#10;0pNvZFpbycO5dqdxbc3at/z2v/9pcSwBwRIfNrY0qIjQWo5T7HQ76FidT0ltKVi81DlgVGTn6UH2&#10;v0RgZgRZobSJk0yGVa7ody8goluCsfLfmWzJCmt42l+P46Lrqf4fj3QJ7XmXx0Huz1cryQbKxs2K&#10;69D30rGJpwBK9lDQbnLfpqxY3bgYzHiRwlGZZMqDOT1rg70i8ZglrFXZ4dupMalZ8DVdwN6GRHV0&#10;8U0kl7slcZsdpTWlpMmxItxWobvGXAEtvDEaINQg7So4LJyKLRTZcnzP9pepYbee2mwmHxe23lPc&#10;4o3e95qGjEUnBx/nI/+JE6b8JHWP+xYKz6T4olir0MvORB6JjxHHf/5kdxa6RIybtbmfvekWFp4Q&#10;B38/yqc3VlwawVwEgqD0FLYFHk4zG4PXWK/QS4wWw2VwJhd3fIninUKt0JWU6lHZKH4gPGI8JRZK&#10;QCR7Sz9GYZJPlvv6KcFFMRjnDEzVEkZm2GeTSMKW98DXwg7QzkgnxbdF2/t9vCtiztwmrW7dS6o5&#10;kefxspIFJTC1EeXPahQBn/Guv//vnxzT5pyBItoUG9SCgk5qX9y4jN7Ecot7tqRss5wnx/unDzyM&#10;i8sPF7cbp/HVsSctNIzqr9g7jiXmoTBaTinxar0Ez1dzAsckLPsrHkw4T9MWOGNLNvpOck2hrwpV&#10;ut04vEcuiwESUttuX0+992JTcSkbYH/l4rBDtE6ZquV5I8/E+If2OzcjViFnplknpQFOnjIC4e0H&#10;ORmMqVI0wfkcbnO7/fHtq5fPr70dOmNFo+lUhKvQh71Tx9Eg5eDTNMk1rQVlefu4hOvxc4rwhcfU&#10;mtryh4NvxDAMq+ZCV+daMioxQJjaRYn8NTqWJe532gvzlHFFTFTaxuw+Ht1yfj/A6bxtnZkUeCuu&#10;LsUm1LH6TsycwVgZhwhVcMWfGCNZ0cdfwYLSzg1ObyLqAap3X1Bxe6eYgWYYj5a7BFOqb5FVDykE&#10;e5UCV3TKiO3EKvjkBTYmj5BgodLTUWG7F1KXTIPd4sqATW/RqgfPfGgKrMVKqRinThtMeohyVjhM&#10;pPtSrJDwTTm7gn+2Cw5L37KWCCKUztpTCtRKBDy7e67itOpZ6dCyJID8KvxN75aX2Svr4I2GUPNA&#10;tU31GVOzXJj8soDcRKF3H8ZPHUGuTiykKuQpgqCh8S/frve4ac3jQKaHFrrfh2QaybESbgbhG11D&#10;qOIRF235qgaVR6n95WA2Np1HXi9yDy8J+3ubC6jCto5NtDejMMeWKrfmAsmxpZiqaURoqPE/riHz&#10;zuEo7d3+uEdxyxYcooV58fw0JyEoXwx+dnpWP2kMFkw1ICEYDmshnkoNZyZxBxSWU0jlPxEnpztL&#10;vJpUjbhLHRx9TfVh2idbCY1y2TKQC9Vm3CxA+37BiaGLhZT2KaShIIEBuGvHfDABu5tVuhrtLGuG&#10;FIvuOMdzmPw1tK0p+L3WQGFXMZROMtSQ7+BDmapVb3EvVLRVorWzneXK6WrDs+bN4k3IvdPexjXE&#10;tDuZ5RTRZSWO9tgC2sqDa4EDW4MwbVsJDY2SCouI2CXFYFDiV35M+WsXLlEpubXhzVXY3iJUckqc&#10;7q5l0UrmLt4VloK2Gic351V3d7jRGQh7cLIPoVNNbXYa2dAQ3IqPLFttThK6PxTCEI8i0ippXVSx&#10;200uClIFb+85HdWEEVRgEgggZBVRbyYP7S92pXEGFzIGcjhCeEyz1kGGaTbHqQ5PimBtswTEtYYW&#10;mACqNNovzuecLWBUI01GpjxFCPb7WshgLwwTG1wPhHPC6qgDqCqcaa5jb1ioVFDDcSrmK8bZ7rW7&#10;X2CcMdWOBqgBFcKR7jyxGv7ECaN+pccsMlgdgxc1bWLAGwP3BpRwFYaYtcMN4Fxp9IZiz+MfULK8&#10;iax9HsIOJUQcgKRh3UlrtIV2VJ8kQHPQ1JpMnm1KN2UUsZOyMDd5sLLMeqt8f23mA9BoTSyHUm8s&#10;hUha4kJEsj6iVopXd+csteUPkwfbpQZjrr2wdcYj6rCynS3T6ErPEU9fHNs45upU856kziuahaOX&#10;Rr4lrMFXC+5PNTw6GdCO+gdtuFlHpEPVVFi0/e3P35Mfj3aeFdOubliFOepsUOSNodagDtz30Jo/&#10;JRuZGXstJ7SHZ+88DJxlZWejtweY0meQOZqT8wDvue3yg7Ito2muIDm/f9NFiQRMqLXnczc7nTCz&#10;2ff5w4fHd/+7VCKyDdJOOw7JM2qikHKlovE5r2wdTG4j3HyxSUMy3Q+q51ExTgXXbfRwpf7zD/y0&#10;Eh5bC46zNE/RZP30+Vj4wjprK50w6t5pxe+UgqMuc0chJqj7vUY4kZZWhugvonIbPYwPsIUTqK9r&#10;2rYrOhbBefxucVenVHXN/lX17MjM+u54K8kDUSBBguYXWvKMOiaFecqQztIgdqKCd8mLY+dgNaD0&#10;JnllE5BY+AwBGkoWz4H02kTNYYNm96pjpKdBISiMBGTRidtg0iwrCrjGEjNibf/uZ2mhg1Ve+7Hj&#10;BwNraWuunRw/dWWm4YVbGwH+6e3HeuXNJ3MLBw3fFq7VTRfVDSNzvJ0P+51uHBkYAWvwOJyQ629B&#10;vBAUqtCunrmVyngYjI4BsEgVZiByz7I69vv9MqHgEEtRPqbBTOn1H5bfJoqCmFLJtiiKbE4+nBV3&#10;5VASFZaAmUBNyvSGwiBb9MOnznPKWJyK4sdCswsE67ITvyffpYw8tw/DkTiBpBmJbfZ+mrr9vIYc&#10;D7tpqW97MFiCTrtOPnnoYlgjO+/hg5JmcgSUtOoC5cUyANrcmAhJ/w6aUSeC7gR4RNJoOEEy+xk/&#10;JvodkkezHRl43pSlQeZ6qvjg0MKKQG4HXx8jwscYlUcNm6Nx+oIWV0WnlIsBZ+qiGVAEn6Ap/QRb&#10;bjOnwyUeVhD+M9QqY8ajuhOIdG3OJ+Ll9ine3u1WcEt1q2APf6MqVyPbI67vU0NBYFxistuKim2A&#10;SVCePVJdakStgNLIKPhGZee8vONU21rFB7aE+t6kUsQr1FyHG6CgdZheAhiMb5QuDsCDwJW+C+YD&#10;MBxtz92mXKz4AVrSgzXFLcWQsp25PQZewpMcgfMwUQB0FrQVt8Y8gvZaemtJ16iUvqMHwP680G0Q&#10;7p2SjS3RpHisSrCE2DrJ3axNxQ1Ufx4X1/DC7R+RArtAHJ2SjcOtITfoedcFdzdutOF4sweZhu73&#10;22LH9/96fik4gZc+uSfU7KdKdicfao1fDW/vfLSkamSs/ExxjRcdC2ZuRv7h8eXiF0e+qWLZcEoK&#10;5bg6IZvdQ2pLXhI5DCQMKgkSGfCooVYY9cuyyqzmJ+dMwIpp40ACYnWtYgBiaCCu+T7WPRMoLLzT&#10;2//1RwZITQauUds2OUza1ZR3w1yKPZTVLxttbreAVg1ONS/n6ljfNrDgUm2WBcOhfWGefPKxCmMl&#10;3OIjmUkNeay+dZjd69RYsGREC6pY0zikF/BhV2Uq278tRjDJnrL3UeHa2KZ/SjYM/a4iaWOy0ZgZ&#10;rwiKJILiBfK8Z3/RrmzzZ9HFzm3JphT+re19Fxduwks5MS1DbdpHUCdBLQMBC4c2TZlh7hhcVy4h&#10;VVcdXvE7rVbUu9l5IRcM8/77c0xJULSSu9cRl6cP0fu+nW4xFLqbE0fuK4hl/SyzXyWUcUKvBcB6&#10;GhvSKI5l1pFAz7ffEyvCqdbX+mTUsNoaQTNIaSC7I3ME0OWYC1x3THWOlK0tXJnUMyp1MzBRlVpo&#10;2lgQusgNQEIMI2ggNNi58DKF8zl5v9Tp4TS2A1Cp/KwrwaWopo+Z8IYuOJfemPYZx2cUzRpmohpk&#10;QBcpyotPks45IuFFdwsgF3gj7jWMjwEakQY+FKpYlweoSeIniwuLg/5LOJqUd59/aIDFcvnl8lRC&#10;flrDucccjtF3rlM0uLFWvdw4YUh+QIlSwb1fvoyvolOrGDVWNuAabNGMl1eMJUW/c8Ya6xZUHlza&#10;tQxA2gnG9rCooKF89ToKcAak5clOofVmRXPDsPkAcgknPhb3CxB13KL3wrE0OpGAvSfJ4FCqLWQQ&#10;4imGJdPx5+hW0yh12cnGaVngPRfAGZWJwM4xnShPIYq5zKfPe/w3+KOXqU+BU/UFh6z3kpCVd7Rl&#10;Rmb87TdI0BrEjIv+wdsJHawo14pbCeIRypHIg3zy5qsN2GpC1SgcLia9nOsKaj9MjvzTjrA/x/U3&#10;pngl0eiqtRTe3Po0YD2ouQ6uUds65UooMyOBWz7/VZbG42G06+jsr3YERM8Ot42DdK8FFKGY321r&#10;gno0p6DyZqucVRePehYAa4zMX50Ov7hAHSvj4NzskWZTZorLm73NY1NQDqTC/WSx6sRoAL1StL1K&#10;z9Qhyq9TzGxH4PUCri8w98OeS8fx2druHgAyT1sunYguoCyC5YrM2YA5LaMFBCpDPbNHNWwqVoid&#10;uJ2EFtUJBFyZrKdB87F0J4Fn4eheW+4rn1PQz8p1BQbUGMRqrjbVPca6X4u/kRbbFcq+Qcx7VCsC&#10;DJi3zR+WQnAOqn2haX2feop4qpmCOuj+9edRyKTbYZWn8GZRu3qGxe6kCXZusrKspyAlk8cUTdHf&#10;tahoWRWyaJVAVHvM02te5rG+73f2g0LtuBoBQ1HC0S5OUKQtU3nHQpOtL7tTVSm0nCl4jlrh3M5K&#10;4cyMZPZkQMgW85wqXCN4wPYuXF1r6kFMONzkQrbsMbvGQqWDc9B56uRhCB6Jcbgdi7iKpzeGmBZC&#10;qHJu7Dow1ZHS4nMmCVv7rcDkwpne2SALWTcgr6bk0S1wehWQ9gbB8U8nwzTQH//WZZnTqYsdqZbq&#10;OSUNEOgePhP5nELNwnoq3yRedgK1G11gt/hPXsIWFHaVFAwQURGfATCIxa8WkRPgwecJ0jN54fWs&#10;RLSENTaFtPz2B0o2I62MgvFQDTzk2iLNZXkYpXHjB5a3xsl2ITsw49rzKnLGraSRZwYqbizHEWoN&#10;WemfNGRCRhkiYnubw9JfZfnosGCLYqkV6C7BpFwQAc1xgiFoBi3DbzBcYFQVkiiBZ8K0MwSy2qdk&#10;tkxVAgP/0AljBlsl8P4wo2AlkX9TTCfQlwAEnGuug8HV92VbIfatZEM060OxC6EOU1RPMH3JE0JD&#10;5XkEi7vwCcCI6k6r54cM9RCnCQ5T9gImvfVYYqK3pCx2UT5gY0HwZGPk7xfxM1yNrf0wNuakLDXM&#10;FLWmgTdC7awQn0sD8kWC1VArrJotUoV2zKsAjxWbh4F5ZBaW8jAiJAnCHekpM+shXt1J4g1rqkV8&#10;ckDsfJV3PvD5BxJzFwhxmnVlcPb5UgA7f2v2TjfjAGc/qzHu2TFv0sPOz5B/jgBikoPcUmIz0xjh&#10;shUUnMevkl9gKSCb0Nqyc8jZe4eNx6tzTC1AKwHN7jjdqYWdGdKi790jZjZtYo1vn1Eyk4yTQaqK&#10;O0s5IvjOwewSfbOk5sglmVTisFu7HGSeAoSgP21AdpsYFkC+6QkraS8crbfNg2WlBNcPf6EFCJjf&#10;Pp8WuNKYSiC6RbJ+y+jDhWowsaXPEGx/fMeWdErB1eNIs++1E65zD1MC6QGBO+Wsv33/dQuLM5lU&#10;msuaCSNMtve/6fbLa6hDpvB1c/t54EFbvkVjClX+hs0l4PRGojbH7lbMB6tpcmCWfb2G2BvA/dM4&#10;eZE26x5jKBYF5pmWzSWh507tqHj4yM5p42x5tnUT7ob6KvFKMG+7I8bQalU+dvZQVZ1aJaHULRdg&#10;SlRu/G9NE/ksVScJrYF222UqoLiZ1lscsWjHtrdL6wCAR6gquEBkrqrIfYTLLHu7M3n96d2KgOog&#10;GjeYinhrRZ4LzcMKXL0EndIM7eJga5FgudypmSoyJOSIKTn2H+SOzQvrmhEMtkw0Zq8AIzoUURjb&#10;axlzYiTricoaUD2bG3/KaneBZGv8bWJjMkRib50ysi9ms1b4qrPduSjCPykWXh7nfBGZbjGwRW3E&#10;fuzUBnKVMhGBiJyVfRFyECQsa8CzTDBDoOjWv/jn9YdhTnC7tIr2H37vxtASXOPkg1ezFtOESUeu&#10;vmh7IuVsKz1bsHop1rq/mlmgawYBJ7emIEoy1ozAWBwqDZWIAhZsgdnPqvCQ71bJeMyWMpolqA7I&#10;RasuqEskfEgO5YfV5e7rjDYh/UbxLYgdmkhhF7ZcPK8/EMAVkxqx60PwvA+Afi9pud+DA2lug8r6&#10;NoPna76qNSki2JWaTww8yDonYUDy/nBE5Uf0fQHUGF0Ej8ANVJMQMzf4P+rlWjlYH2e+4+RW0g6E&#10;Y7uVRu/C7KSsXYsaYG8iIAVQKixvbPvDjJ0OF23XHzyodP01Qh5gxDqBOD9CVVBqkeoGFpOnfJsy&#10;A8DB3gAA//RJREFUZJplEp1yvoRvFwx/e/ORAteMmrJiotwSbde3ca2cAQyhYlfJT7BiADqh/1D1&#10;rmpDb4fc6k61Trbbz5xvPv484nG888pHEeIGOytDzZkKqClowVgYWp+kVG1q6XGKJ/XSYED/bifv&#10;OxH3V6Nnaw8L5Si/N6B4wGc3TCo80j8OEHwY4lU+Hi0cc8usRXVcvx8qGdIb75OloGQCwTl7WsRL&#10;w8zH/WhrBwXxPkJ7HwczhfuDuFJ54NKj7VYVvKzJPK92DyJa4dnpQrbnAQkBw2K+5CSl4vQUh4QK&#10;HjS41Hx21T+T5bpiA0uOTSaNzMym6NQkQCruTesEvEBrL6u39Gi3GYm1fIvjtzXSZvMfqJU12mLR&#10;gau//n//935HlC/mrEigPrelCfZIs1LbG3PP/D4GTK3372/g1cTn+2VzSeE0ZQmh8Y2kWT37lRGv&#10;AFnT5Oh6ghxIgcpxYyrYqpqi0F96wcoZVmoaFO1nivcybeQ4HD090FEIx7axc5ze8cSLJQ4VYuHt&#10;VApWwhN9goQtuai0/ixhls6TFXOBazW8umgLhyjWOp3HyNe6521r3MF3zD//7//vsQI+TWKBr/sr&#10;qzTBRbYcINyXcD5klxEYsXUY9ZCZIpyDYGvtU3MaG8zm4mCwSMI4P4xN5gWIBjqne7uiaDCzgmG4&#10;QR9JqhosjUPbNqIglK6OQNR6KmGueP7srNYXcS9OnFqwuMibuNmKzYBrSGlXPc0tCFAYQM8Vweos&#10;TCIJC+a4ItV6YCcs+Enkw7GbbivvwBywFQQfo22MRaG3Um6MRN0aIqOqEwsKAn4U0+6fUo0eZoxI&#10;94hLo2XEk4RKS6n89p8/FzatsBNJcP1mieBjIxnDSGl0E+pgrZA0mq/PhAZacY+WNOe4i34vUZkF&#10;WhQQxoKmwNz5S7BQb0wZJOWm6wnJSRoQs6tFblcwPDKzqteK+gB4UvdG2P6V9bHgruhWS+a6L4AE&#10;X/pJYnjz/iveJyIKGAPUgLdqa/PNejBIBgIgFxAT26V1UqUiUywXs8vRQAv3S4JgWxkxSfSRzmVa&#10;lDIsPeKdUvDdo1fvnl5N7Pf8toLzHbAYVFjyqPOvvURPtAk181O1j/K66Pk0OegD8ESn6yp0+qMY&#10;6G8VlXAehLOiMh4sQ5pSAKU/HHk6tQotyIm0yDRQVUuqnBQwKBMgNMQaehQi0EVHgONGw4cR9zJn&#10;hKyn1he27ape07dLoqa1ZqweIDnUGpmjUJ/RQBrqL9qYn3+Nfn9FuE+VQZdWEici7oqu0c0Gmegf&#10;RmaWRwwGUmscwtw6o9Rh6PrisHdQr2tzFPWWkGnqaN7QwxYUVIphBw9EhY2dYMBmjKmQ7KJ5Zq5S&#10;anvQe1MaAlbi9DawBfFSl6Hkx+qV7ZtU78vp4eGUpMJElR2kdWBSIM2LjIn3rpSH33gMaUqIpDW4&#10;dwdR/a9YZzNLqxfNL/BpxWymM9KS1BF3c7g5QP+heqIo2BnBKFRuRWJpcrHNtueo7nXnkicXOh5z&#10;qepdXdAEuuzpVi4cC+IAKsmLm867Nkg2ATKx4qKK8dhxVz5dVXle/C5bwk4xLmu9j+00NibQayzO&#10;POZ6bXyYe3baB3yStOYq/9LcW/ik6ffRylIqKWrtXynwGcsHwuTxmdJnwJ6y+VWlYkWZ0SBSGhPc&#10;dnW2wRjZWFMke7+pmOBo28Gu1PASNm+fsUcgz3Unkwl5/UKvUMsogi0PUWWhVKggmKeEtbpizR0l&#10;JPdynWcjOGWZOk3sBEwqwdKHRV0zEQMTnADkPrRTly/uGzdXRbND42hWjY4s+YFIH2Lcs5m5SQ1j&#10;2M3DdTEK0cW70rmcEMfqF7gat/qOrvfpYlr0hvLJ8CLGRYbl5KmjMVQMnSiI+6sfqqzybhlsZOzI&#10;IlILHcF7jOfg6MSDeduawg5ogVrVAwP7Bz5BrZsehIvy0gT/ola4FgJLbjGXA1CRL4mJ8QKJ0ou3&#10;twqBD1WADlA8GCNRgIlgHaRCbuoHV48wKRxgR6AFf7t/NdblTwibP249PyVgg1iDTL/95z81udmf&#10;9NI0aDms43WyOB8UWhZVkW0oxo6+GqDib4Rppc5PwMLYNRSUfgzwbP3qvn3Vm4DVEOAYwa/fMBNW&#10;V8yFeG67EWYoABcGmYRk5BEkwFTdHwm0cobTQ8SUCqQLEs5Dz/q/OQlXGSshIawFGFf1Gq14OFi/&#10;d9H1gvlISpCdkBUpYvJSq1Xp3ZriVwfpilQFybCpdGT9xAdO2er3IwweLqWR6qC7gJYchOWy+DmZ&#10;HcCNKSum5JRqlEF9A6gx3XDBf/11ZoNS4QTDg5F1m93r2x8zngYTBxH/RqpWqFbHCGL8FQviUKsz&#10;/lS0b4DwIL1+Rd5mWwCJiMTJkLppg+/ruEbVWMlkGF+0S0p7jVw7U6/svGw3TM7guAQDAgWo44cp&#10;SYVcBdXwPABCOCbRQMkeKshnWL91edHn+/cfv6Dw1gGYm7dvT95wMbBNjcw3mCTAk4mEyvQD3AYy&#10;AlYekyDIupnn81Y5R9ntM0rG8z2DEJZ0ZYQvWS897goleHCHE2iVAyurJLDkf2WD0R8Cn2y1qq8j&#10;ai56h4gwK2F1Aig2kHamwNKlM/XvvqtqWyQEZhl2pUbJFDQSrc47B5k36RlpfBIiP49X/GMdI/T9&#10;OqcE8he1Muzh/6yeyrxC1tHOFM4W8bBKGDlMFln7nbJrArZhJBQdicrIDuqSVxHvya7p0pRiZJ+R&#10;H6DfaSlPg2w73RkiGJtyAqZCrmT/p2/UJ6j6IGGsPEGyQv8978IWhUPwkusNSD8yEce2IeIXulWN&#10;Wd7CgbohN91TYbqIXUTOXh1AN3wijVaPkEVRimZPP4/qc6rjCicAFXaq2+9NoGa6cExZ6gronCGW&#10;LTUbf0v62bFN2ip9yrJo//SHkzOlLweQbMWvx5pFOwlECQuw7cFL0NAZ2IlQ04CskjziD5tM2D9D&#10;SKasLkRX4xZDPSxh9sl6hCb52+fN5U+kyo6rbBtJuXlrgglKhorSNCkhAlaKFoo4vRyvVypaQfCt&#10;plZyrYd8y40TeCB9IbAUkPN1K9U+ClLDoMK4jTORnElr8yOHuyYcNO0VJxAWIvYSmZQ+KFNjEB8H&#10;RVfJYeMJ/6R5qTtdmV8i4dr8ANFV/EalWiesyXDGVNCeUHmdWB8Qazmw8kumCQADI4Wo/Ytwlr00&#10;she7LoIUYOSchLBTZbV5Hz05nZZx9RApdSlgQUDwbIwojKRMFAQVHj6KRP20wKgYWpLaYMJQE8hM&#10;RihIFgb0hdHo++eh1pfPb1+9e9uleZIw84bXgiK9x2W/Y7BZtYg4uSlHJ3kAuQ7JY4+j1nU8Qv5K&#10;bkiVOPPBDknyVICNhKmq0wfvIbSbkweWRGKbYmCKeoZNtqi8cgFShYCTZV4mgOyBxdBrUXpPtBO+&#10;wRfSW+6LyhRI/Deq0VPHFJudis1VUVF5n+ggVqoHUSvV7Dsy3bD5Q/I1Jm62QcCfg/wTzd6rMEvC&#10;bDSTommwvI37FCBhMyGoIPWnPFi/Iua/T/2+VxMmpkrEy+lCYaJHYnD7LIWme+XpXWcd5MqfJ/a2&#10;Yn9lnO/ebqqLzKXXplPQ0SqbZb7XHr9CCO475ZSmWdu2AC0KIg5hqJQACbQX7ppAvytJSAGehl6t&#10;M/ukWYCj3QUiXpdmWnkr94ULNe0yo+O5lO33KtA2aV3izkPnisctuLOXJKPDxW1SRUnOy2p8BBdC&#10;d5t4OS1VBzhFlYJvJdGtmhFQUE0tT6gVLIR+mPRQf1jGc8HMKjwTkTLZTBC0dnFdlCWzfO13qif6&#10;8zpdk03juRC4Uq/eqp4AZzuyJdNH8Ruwd6Ka1uGrrRxRW0fjVsMJuUSkT5tLbXnxlhm/mc0Rter3&#10;VubaSuyDyR2fslFHfCQ8ZidyA9Kd+ChXGVVmqVfBcqSkaAiQfA2KmMFXdCUtZVviKnEKa7VrR3Ju&#10;Im122YYQuKhYpm8BSQrgqc0h6Hdb9EZgkmIEItN7+76E6+zNzprZcSqa3bwlNjDsyRezD6PB3oND&#10;qx6gdcyKBWtHDSdGsjLWXobTD4L6DOoKdMOucjbaHal29lmm1nfANRHfvi6GQCoVCs64lIA2T0pF&#10;gka2M6yR/RNdgM2oHcUN5LALOYPERu6AAzP5DEGi+i1mDQAFm5yIdDaYtv/RsZnuDGbPiV1htoxF&#10;J+eMG4skC7tCEqpNTS7rSJL5pX5N9BvLKvyDbRaJ5UEjganfihVJE3+N/TtdWMa1QkjolWOgy5WC&#10;WocnKcVEtVs8L2Ik0V/FKRhVoLVI2AjfOP/219kxd1Z4nSJKQkMLs/VhadmteB62ElYHNtozXH2F&#10;mRoUWX2afLpaXIZIEdz+aondf719A5N0fEMhq3cEqmFFpMJUzj/D3spc+z34uvyCgR86YU2qiP9j&#10;qoZadwJ4UFnwqDx7F8KY1L0mGq8i1V4DruHwp49LptPaJ7p17CvVsCLefUx/pm18v6+oVRn2whLq&#10;bOOrfzBvEcUK6jur/M+qIi1ZnAnThLUXqQKXR9quondoJNS6n/tArq28aedZqOFcmpKzxrICa0Xk&#10;xPfMsATWuxPR5SE96V+ckXFP1g5KyDpKUz2qJbJV4cbXiagvavWOMoir+nUqw/JfEFuBaycDUPSq&#10;oTTN5YBUDydApgrkplaEFYoVDThHHiW2De308T3f35orYqFhdhKukWBwwnHDTKjwDO9JeCDqYKoZ&#10;KaYypGi8qzKGuO7GZBUIr3Dx/YLO2bRCPG0CXeUBJMasuToKFtEpl8ZTdDXDm20rZwcfnmatFvhp&#10;4mrNqjYAuCLZ0cHfL+ojb5dmhgwftb6MLW7XPpDksbyWgI18I8JpVsMqWI5u1sdeLF11Lus7+QJO&#10;gMXxlCnCBnMtLtzpZwLkKU7hP/E6srWpHq17WWaMmKpiTmh2Fziz+6fWet9VWXKITuMTmCKf8OPU&#10;36YlvIHBM79g/YDBlu6I+/x6riKh3/XuRuQLlSMF6yAgSobKlC2D6fJNxjF3WRO05B1VCxsEyzdi&#10;CYi7EhScBpuCQA6V5pPw/XS8JEH+/XdgJ0HedVXlujQqxCrJMlp0RMv122y9iqlgpAiWilnpL9VH&#10;xgQP95H9viOU5iCNN+3Dp5WKwTxXCGeUbxvG3Syv67Tvs8jTYKWB3QkwyI5wNBcATHBCqwxZDqI6&#10;iJ1cTMQz0h0G+oaShu8WoFp7tkkLYNOgkjSHMDLhXOTAEOx+GrkiOAx4UBArNhPsUU7ZV6cXra5v&#10;/6sarXOAfxtkxc/mOHmCWtXFYeFoREidEiXZxkmRBumEd/lqwEgYFV2xkhA8fXrx/u3EbEY8mlob&#10;I1Y9Lm8mN2J3Fs0w0QrWDwbxpIaoEXp45wy1DgNDzc3GdnWqDBRDYbFlqBi1sG4x9aSJyZQ4/Tj0&#10;tThbmXEAxsOqC40hNGzdTsxALcp3PIlxV+qMAk3HkULP7sLVQRwLE+JRvabKJrjmgE5LPeB7bISt&#10;KljbZEh4fve0Taykqwz27wEc3TrU+vy2zhmBRhl1CltKn1u3RjxN4qb9hWX5PFCTHSY2jkWkxNRC&#10;X5MX6CHLIwSqc0zZWkFdHAiT9/lS9MBlYegnbBUlD0UzWSngJhKlmM40cgpewnEAcoJBAteXsvi7&#10;ymGfHZrTaqCVrBeYtENVyNo5OIAQhh2qYmzIWM1+VxqdlRSrjcu+3mb8eR2bm7qh/ShWy5jJBHFM&#10;gUrsZSR/JkkBV3QBS4KoXaSo1f6xMKLOf2NBUEGC+Uj1avlMipG7KdxPA386FVOAR6UrIb7QKNuh&#10;MOSm38t3bzQ05jGvZCD75YyOqpttPUxzwUag+8PfwFWtOwW3Opw9Fp/K3VXgC18tCq2++ujJvZBg&#10;ZJC1muSdg8ZyANr5GC3VMtnw23lrI22FLSfVeKy2lh7Ck8kJTOqnIzAgYPJTDN+0Ia3wyzIUp1t1&#10;JHA6i/yurdPmOZqfbROVdY+RRBJciqqxNbFLIswSZcQ1JEc02dpol2vbbWrc9lfeNeoykiqklN60&#10;DPTuzdJt2SwJBuDKYKJIazINKCggiY/8vvng/OFQQcrd/aHEknpHNsX9RWhQ5acKFJoR2CUI8/DK&#10;E1pegrtdoLEBKTOLLFQbmQQhD6JGl8QQolMJVWtoOaWel12LrsLL6tIeVkzrhtIDsnUJByMrd04d&#10;FsjH1X5fisD4tnFKsZyNkGIT4CsacvMyiX7Rw5tHSxctJ3YMRyrOksWtMNgywmJyaYmihWEP2kNg&#10;lFA/G1CQ5KfFR1beZuykyHnVeTZBTdtMDPbtI1h3MflPn8mNErYNo06LW5S7i90Jv9reB94+qLUU&#10;tjjW0k0NOBf/XMkrnNjCg/Exuu+ogNXAEtNK8S1IQ+ovtjBWbJezf4oFlVsiasqNaWaie0mMT4tB&#10;j5ydofxz+mFb4Px0GoQSnqEDxeLUtisEzEX+odYCgH2pERE0wAKbKNxDwBq7Fiqva8viHDTPNqEZ&#10;dkXBi5mQiXvVwrNKGiOKTlgfH+FZ1VK2kGBWY5ikxPKQqykrReyglfyiYnp2GrTG/LjHQSfeLxTK&#10;Drj2jStn3f8CGe4xKxLuw2hLtXG1CFFEdwCzkGqPj0zsTIyVMwB36ZQjXwhrXefVbocNb5SCk5WI&#10;8OtWhlqlhef/PKkFJXj731goBk0IuT8ZF6o6b1z6QXNOgKMQ3liFTp8/48k0lnVaaMbz+5RESxAw&#10;kpB8g0tY2CaH1pboUex6MPD3H8CvdmGxFBDASS3lVX4f1MrJ4WOERzMayDHs8xOGAkWy+9sku1gY&#10;S2bmoAVNqmcvTOa+orarkaWJ0RuyZOhJf2F380oWrwr/pNHFZvtlRb1PvEwPKFvnyIJScg+3n1K3&#10;MzFnnGeq3X2MUoErFpXLBVdAqdldhr2tqks4RmAV01rMQ+qIOGYDhZ45oUIQK+FBP8muyaebC2GK&#10;nxa9nqqzFkmA+lJzD9bxmrY5xnFx/ea3tCyCaqZu/l9Pz69tdpST085WNA7mWXJhF9WK+ah99ZkH&#10;2eLue1ZSTN5iBWV1si1lI3RfUQ0bHUeb0OO9JFvIgqs6JWTLbN7lrLnTngHu0d8uZDz57UNAa73a&#10;WDQtqS+/kJUZdQtOPLJfV9hMxgTqrxWE/jedJ8xw8tquV4i4/Wnw6ZcH6JJUGVCBoa3mecJja/eZ&#10;/dbic2vqqW0zOuWybCfFOtvk7qYFitCUZZCg/Kg/zbkqXiIEVGJHrguwXcauFjimDA/YM9uasij6&#10;2mAR/LDPn6pRzzyrCdxrI1WM7zObKTAlvXoMk9n7K9kqrhInkIAwzkhmZo8Bdn0CVnOHdBG4lIt1&#10;Jiak20rZwuVaH8PLX52mtfG9QO79Ej+sUe12ykMorayreC5GqG8pT78PEwZZ3LsAQrAKSYiMbT43&#10;yfA0LwVJ3sabcq12aKRcEHGd1Nagy/mKyNgCfcE2eK+wtaFQi6hhjKpFraeQF0pvEvTr6QKhhBLy&#10;qJQPGlnU4u1YKMahqJ6iynryAalOHCC5nKJYQ0abfBy/k0NZkxo3TDdaMoolWMH2Mw6HokoBYVhO&#10;KTXRtrWFKTmPDq12IyvcupCyS+DkgZ3C/pjShIjH9EVqrhFWcY0icT8zr7ZCeAUzKn4xBJoHzvP+&#10;dX87+Kr0Wgb4cDuAtyPRtOwtmsXWMqZUNKexVu2o9w0lLXMlHjpNIEtYEPRHp8fLCU1NRvDtOXWJ&#10;AAdWL+964Df3Ov/VScdfv38+ZA7JjqYQITiJEsIO1wGX7sPtUDpofE/cPC6LtIIpIcvFaZVMNSZA&#10;XX4+RSWgy9lVyE7qwVTXcO9Hq9C5CqdT5HasNdWqmvdu5DeY+n5TngdxZHLhy/c9nu8GYMyY1FsV&#10;s7Q3FMs8D/kICXacgaIFT0K7xd/UFafcFk6nBnJIu1MAoSAlBb0+EQg3lIsLS1pYBPD8bfE0oMg7&#10;olE5eZB8v+KfdzkVWJJEw+/0UQwJDiHpiVETlaKgvoaocg/Vm3tH7VKWyz0+wKFyHP7Tiow+DXEZ&#10;iIM9TACdYm8iaUsrhXb12uWp7HU7IdnD2boJU36AFoCEUU0qoa1IlTiW5iA5pfiZC7zZN9NeSeJJ&#10;GCWLbalpdT1fIbEMzvcW2+EGCyW6SQ8DTMi6cIKOUAs9OTEFw/sYy4gYDDDWOllectNpqlpySSZo&#10;bBa9e0Q1L/bgLPKH1RRPIrgtFVWaoGJdT57XUGu5ocTDW7h+/c8oEdIu6Zxx0mKsbLBUo3ILhfa3&#10;2Vk7w5lpTfUj9GWgAAAtVhI1cDW6rQJBuad4zD5vhLF5t6hVdp3SXJLLOQ6WZ9SCPhFvS0T15GSa&#10;XMmtBdjSNDaG5szcdHXUZW8l6E4icmOITvi4GHDrq5EG9zphyNui+qaCtPyvuwYb37wb8DGq8cFp&#10;27OFdCOwCgjuVxibijBtdZXUnaYv2cL3U71SGAxklQJF9vVkJJn51Uf4vSpuiMeKjqoqkh1FB4uC&#10;tL4Vx5eYXPlIyAR9VITaKiJGYee2S0BcrXcm2Mw+NE37BW+Ug63+a1VO+wp0KD8/berCwRLl9hm7&#10;1G6tsHWqmuFY1nD1A4wd2Hm5uEGLNUrBqGVU1m+/U8wpdrqkK/DPzDVAqyix2reQalx0OYiHvJk1&#10;hHUm1xU+eYTERuNFVpGrSBSHcwiDUQsHBOK9rnEso6HKhoxqFXM7w4XElOw5gSNOgv3bboYzOX/P&#10;LSg4jurN+/d7BUSDshHF8avhix329QeIJThJfJiQB49S5httZLoPG+Tb81LxcPAnvHA0usb2Qw0M&#10;lwauqIU1Z4KXBq7f4sEBHESa8EbSfpdbnrfr8zMuzR8+/PvpLeJt7XWBmj6tUF+es67CRBRAYmnV&#10;ew4ARVhfMXDkOXCaxrOzypuyA8oaimhWrDAuFMehsTVPAeb6vLXr7z8H2IMRtjRhGry78/Rp4Vz4&#10;nApevYKh3/0rHIbzHO7z+8OY81huY9Gv1LUy6F5S6tPLmh6eMyvwfawCRaTG0LDT5SIS/kzXndnt&#10;8L+8r2nNUOubXUP5DzXK63dUJWoaVyTpJkViurkZB6HB3w4PvxuJ/I22MRVYWw1Lr50BVyc99yB1&#10;eJ5dUOemH7ol4GeVA7H2gdj6zSQw5qpdL0JNUoi22ypZYtwTQZeCumRYvwR7qhFt0jOUNT7WUOoa&#10;CANHl7OZrmBRQs9JDzYs5Xx9PmyvQnEKylVTHtvOVXgcgWsqR3lp5BBcGi5Zzpvox6ov0nKDYCmW&#10;OBUOqB2A37E9Ie1TOLqNREEIUXULMV55xKNcVAUVLrLorHaEU2iqiUK5GdzGlDeThbpyfzL6R0fh&#10;7bCjfYsjQeSlecG0vEnCglTFEfTypeiWzcsiQWTaHDg9jFpkHOgFed6t2qANSY9dGQiMyGkd32C7&#10;XZkBaQ+AeTbtuoWscGrbagg26wIao+mgw96gkkd5DJUYC4PqDGRvGxjpoqImzNmJJVrJXtsdVyY8&#10;mQ1KHoXQqFitbwEMm0ogSjOyPEpaWBc2qif310x9IYsul8X1mldmKpKJ4GLJE+8qOrG7YaBPG4Ld&#10;lr+XRSZS325sJQXiBktMHG2VRqN9XdjM0A3Iqq54PPOuolKoRJ6YdhSBeaXEuPjc2mGSaj2jbYNU&#10;IKvQHSojlqy4X1ekIw/uhhL1DkEtitr0UynqyVMQi53MdyKP/a+thux0GmmgrWtQSlMKqAOJI+PU&#10;nbNVi9VtggQG2D7JrBrCCibVx37fXZ40gMh1R+53apPQMpHtbnAKauGlsXBjKdjTQRCDp7efBKhY&#10;xqbAlWT/aa0J5Ts96tpvUEFU9ZH+GUjpNMbk4BMnz7L4r9keAAwihGOKUDM+guBd6fm92tTDyZ/g&#10;D+LrtI7EyYlswsHAFdpZYocokapOj99BJKCoSMxEVwOk4A1Rew+Oj/y6vK6G/DhyNc1yqMqPxHJT&#10;lIfxpbJ/55fahIA6VgsHcLXRIrqAU57dJagYPH++mQyu+/RhcM5JAhtjR5zN8POL/0Skq8gKHRrh&#10;0VYhFcIVLjpdKYCc/nP/+/W36ERgTKrLNgi7PtoSyeaoUWEflm/eE+TstUj16wSi8v/AvIsrmE60&#10;TsUd7VYUq+v+/P3T2w9PcHEWNwq/tymsud+bF09v4A9lXM9Jqvs1FcVEavQi+uKHXb44bJwbAHWL&#10;px2z5K6jH6G29rfkbki0M9TmrfS7ptvWIioO69xD5jDosqds7lxnBXhwjwfXkfFkPkjuMarIenln&#10;f146QzbbHQ0F8vsmTOS8Wk1cjvaKnbOA5cO64FjySt7QxY3yfsUUx5e7azHPSEoumUwaChr5av4c&#10;uMJBwLV3W4YbRz433HpPGBlFhkYuI9y+++Cw9KlWxYhYley+LixHt5Jo58yfB6tSaNOjRfcgOG27&#10;dD58znMXUyqsosQlFxOm4yhbQQH3sZnTq9VV8vx4npcySAsQG+xlHtRKtODW+RDNJsB2eWS4zIhR&#10;YgDPfNqnPRYZqMtMufalDpEY2IfdVYsEhPXGaKfpgCKEo16UZgfnbNOK8zgfaH2I3yZwqLW7tkmo&#10;j65yXAmAHc2tgR1TaMpQQFab9cM7YH9i0uFePrVF3NMVqIuQW/ZLrygD5pWNRQWuZrXSLnGDhq6d&#10;Zma7VBv5+WuRYFcFmMN/2Deaf2fb3QgsVOBCdtrq1AggRVZhzp3bylPhe91WhMFEaNESBW+LGayo&#10;Oi6V8CI0hqFtYf+EiG/LXeZ2cNQf17zn6D/dxAdZsS/CAeF0E3S9BRUXZRWHrJ/ixBHAUdo0jobl&#10;lQLOgtXEz4QxPTIxHEa2bbuycEpVC+ArK81vdjAP3i8cImqVHiT2gyseWlt0etxGN8O5HHHIDZ79&#10;umIh63pw4jU+hGv98d3TmACbx+TSUskVRBekDu4+0H3G+bcwcNatCHQB+epBuK7Cv72ZLnfRVz0v&#10;+FLb9RFlXZeZ6OL8gQcXM6nZOoZJ0s7BKtOsasLkdF2ydiwAEqZVfoiwWXG1qGS1kHSsXa/aRZhA&#10;gABtmlhJRdBNemBwabWy1yUn8C/ioKaygjVxAXB97w9WTPy/STLj4n+9eWMXEmpNOabQVJAC2qoC&#10;McPaVMGpPoHWUrg2quESgq8bgSHknbD1mwTYTmAYV01tCLCpO72i8ci5rJgUUWvIBBk5jHNIOyCr&#10;Eutd+C4kUXEFsQA9TxUjYjCzo2qd2qblD5Gf/LMFnwESjItQoh68qlIXW51IXuS7vvaBr7+trBkQ&#10;OJHwyl/p6TroJby0XHOahHnw0rhF9yMOa6VrBbR12gXm0enU/kshmXGqw6sYMkmW7nuHk48jcTTx&#10;Rk0AI4N3VAdlnngeUs/6mKUQTsDNlQei/sHilkyyIpcnOVynQdZ027ucgWcLkd0CSQMjvcBPnBTU&#10;bfNVHkg9Bp+36LyKZ5dCVf6unnqp1QrJXM6Df/crouyOrVl9jbfcN402aaRAQc5n6nierDvXc0j5&#10;cSoFntV2gh7XBMNdnRfIX5mQY/FahQOaloGlrf720GNYtjcT4pN+a1nkJIknSKsgD9ZW+miVJR4b&#10;9kQ1UdBFfi1JRLfl/K6heWsfLKuJt3q0hplp95IPrarU1RDOF4r1xXykDB7RT3pX9zkN98LJMufd&#10;+pJhJmWqxTohlBVfhE1tWkmhbo6WrPw2gxS/G//2EtwjXadS12wWLXvSMYPTnBv1Qlx1CYU8rhIw&#10;x2RyXcFdH0JnKQMV3W2+FgXRdinaUruYxmIpAgRMbq/acYZk2Oz1DGN91yORL9pgmpa+HdJslYaI&#10;BffCjlYeen9uVa1ei9oqxjyn5UvlW6gRSC6ahPY8KmW5Mt2JJit6/ukob9mubFFYuGyps7ov9F3C&#10;jHFN0q0KFAnjAIrq5fQmqQ2ppEdfbUneYq/JdI2o9nDtSlWg4cbEUCQMJsrU0bRI94Al7F5AqpZm&#10;UZ2Yeq1DqYe0MkpO8h9Fffn9So+I0FCUCUQBlv5JpiMB/mq0zk/Z8oB0xrCG1IKT67ZSo0uKn78B&#10;gIlITnTICEi0EqHadvLb2JKTX/AqBK6yi/wEZttsgyi5wr/Tf1Kub69o9vDhTyNk5OoTrOJze4S4&#10;3R1RkJ5JcuN5zHLmXTgY/j4ySQp7lfZSMTiV14SIwAOzEpQFEtoG3hzMYuKT8tDNCAzm6e0cdjfH&#10;vl4e9aiC4Y2dDOAK5LJ2toTgsojRR+OoPJj85Vy0SDFfXu/TLJ260bXtFf9AGMrPNBmYJDT5QE7J&#10;VmJBwfdf/tpSzPg0XJ9GCo1hRo0PiR0UWcYtzbYlpoT+k2IOi44WBtma/QnZvv86wDOSB7hyiCDq&#10;62B+EgnvioTui5NOdfcgfXfT8mwzLDqK7QRKN+RUHDsHpFGOUWLFcLxkR+UPVb8raDeID08OeCNA&#10;9eHtkdyFNCukHxWZW7za48b89M95zOXu5EKDgmAnSxWO2fLep51yglg+TK2j3TKQO5qnw3RnjSUT&#10;26M+qBuzzYdim/cKovO/kn7klU6lLmclS4ksM7ilapTESkgjaeuWuz1QaT0YnNsdZ6N0CM8jXTm1&#10;nRQ+QLv56JlYOa5yDePJN2nvZ35KjMrylSVbDPPe13M4qp8caM40YWMwodf7YJJZWMoOXJdgBRpY&#10;0KXXsGQA5qFJ1bBzdTg55+RHtmhHiCc3EWBDL/vc6LzNs8wQmelzVLmikLMAEg25jUAtcDAt0r07&#10;ZfmUQSK7lY99n9I73+CmlnftAmxN/hSqkIFdUniygqpA4zmTK5crd4oiEdqOMPoaK2ZB7MbQ2005&#10;OmlEp5DnYH5QlFgk4GnoCgZ3lAdSTuMpvUnuyKPqFOV9sYRHcbsnE+QIuD72xM5zsco2aGSuFfCf&#10;KtZTtQtpjMaQ+EF1z+mbJcGFCwbCMYX04Dc35WIzq5YAq0g6paM5uJCSEE5yRYVwPXIgGOx5I997&#10;S7pUpSFUpjEEeZnTyvHrbJbtdmvUCvFTMBzRCu0paVGVLO8bkxSrxK1VdRWVejSMYIy/4U1CVlCr&#10;2tpFHZDwOp6ECQ9rN0XJ+7XYPQYrsnx291ky+igND6uUZHqodZT+zpDeH/YEEYxtplk7Sg0kbwYl&#10;Yi8zEArosobbshFxZZpYwRh8hoMcVDsKR2yTjiT4WbxaOa5yVg1cAqX7dsSPKkbpywqofuDMv8lP&#10;2Z3RxbpFQptFzD5A4HjFyFJZYtBBCr6Q6l7A1DF/1ItiM/44z6S8gCwj0oDuKNa66TaFOqUXsC+a&#10;KslIH/uhr9ut5le6bDjdZfxqQd+QHRrdz6+e361DLKB9ut8RzsLsnQZB9W2luW/crMCtRpVuprOV&#10;Pd4rQrY9FFrJpNc46nVv7hbwRUHWlKey8TgBqY0FGK6eFFvjOKdBwo/Ij7/+8tsPydwV+gI+ZTL3&#10;lWBiQSlvrhxUcHIMoOx5s2cP3jVJ8CDl9z9nyDSU9cfEwBY94kM9ALZxOVNN8nNnE17d1/3y11+7&#10;PeBb6g/BjQ0uLX0UGMeyhqv3Ldi3hr/Fdbd7DWoBdyZNYv2nWNwzcGLjzfuqdodLr5MQt3BnXp5A&#10;qMwaUWpqMMmboUGx9Ydu1eSwt1hgp2mFQ1bpqUCxj3OJwaQOswFr1q8RCI+fta8KA3hgUkrsMWMV&#10;AJfayknGO0wef9sjLQLMDhfXKD6QHzKo7BTlZvxzBauuYgC8Uybhg5RUVREjJmyUvJ/iH+WUQ61D&#10;48Ol80bfErbfqzL6sEVw27OudNYYALbhHjOIM5ntYmcjZlFrahbP/2DXsNkwm/5Jp79ZY6sLudSx&#10;Mu+9aIQrUUn4okNyjgUe/zQWK1Et4DQfY+9vijTytsncXEerUiHOOrygTBDYHtMwi/31GM/GFaAq&#10;cb8/pac7jqsAcYYEeHUmkPNMA8lwBoFoHkS924Q7QpS4taMw1dH1hlDKcribeSQIe041oBukXmUa&#10;9JHlqQ2X9HJFRLuz9G8EtbLLHv65rj+aka7BV1xr2mCDezpWC/9Uhitn2pUmqFaGh0tQdZWWukFc&#10;lytNrbf4ZmF06MuwJmH5aWRCo7xvJy4HaqrDJOixtvMRt8mREhsVc2QGs4A+PmqayRuvVyIIHuac&#10;DT3zVS7g+PR98FKPFs/5714I9Ock6g2Epzo7erkq1qTR8jUxYU8hYgI8MLCtPi6YSVB9/CoX1iRC&#10;Q3pgXn9DbfiIEsz2niRQAHJ20IW8UupWzW1cUGmREyDSmmITSbRMvWiO/wTcfSkmqJTjcr0roG1A&#10;FhfieoojC2wYdPf0zAv+LpUK4+o92oeHOlQmU9Us1VbYzagOP5yyOtUcSKw9viSkHRGtfwsApBYu&#10;tq7kD/bpgFXyPqlbpaCRt41llTxhVImkKSpDAxkeC9skOoVAjpmhYpNQdacRpf/AV3ufcZNxpX/P&#10;ZpdOwg8MkDgT5kqkWmr/xkmsumN1nIRCHf8WpKHsc6cRyUad8Ddk5AMnMx9aPepe1DRKd//8p32G&#10;ZtREY1t1y9U828XkCEHtQ1NVZDrtfWBGL1047wj/zNow01Qmn+4X+2VTyIe3ekWeXxUTChmE3IHM&#10;SzgXasMMB5KFW8jO5cxVn3o37XjErNuMssoAgcn9W0BRED3ZwtSk5iC6NX/DYOTodr6JmSwfdOSX&#10;p10QGZbSB3GhB//IMoHiHC640EEgxAtUPUSopj4QwbLdaAnODpX64DB+1vP3vIvrWFUSfyK7dbii&#10;/cPnjYDP77RORuHS/ulHdtjf/vPXPk8JxlWLbGzlV1kSby1xjyrWNT//MStL8i/7GHIAvPQQLFTT&#10;sf/l7tDkhooGBflaoGvYmzbbDKD1C9a6j6mLSGF/VIawTz64cW7T6anW0Klal1NF6Mvilv+5Z3ha&#10;+JAFCFtuCdo9qkYDW2YdxUoKbMvrJqYviJQmL+A4dI2ogmc66VrUeIozTdLJou8Da6vbghBQfPmO&#10;Kn1yUtU2u7oGQfURUODg+2ZIuXGtnOYjmOdU0mZYoNcdkOn4APHASmiTjyA1oHi+xZn0hNW81nDa&#10;KvY0D1M5dVvd7FpKoJhT4JlyuTvV1/t2dfuVFltToy/RgdNWeMagQgaYVkZ0o/MwEFcrNaNBSltb&#10;xve3ytGplc2v3kwKW/lmI9VGyDihqTmNHTxjFAEq1T1+ncZLRCMhkCAWqQcF0k1Oc/Fs4hkyFWPE&#10;u5pn/FDHV3IiSzpTRaXlPjVxVL2NT3oE0vEZ9eQLrEYISfOgp1OYqQRXVWNyU7lTOUnkwVjgLmQd&#10;J7lFOJ6QweEX4ls5hnEA2BTBAxtKaTVC5v0hBuyd+IDdWUhFVXKJbAF+QowBV3XCwJs8bF+9B1zl&#10;kuO40SbHgxNCD9QYMBPwA65E0eQFbGbDaS88GxMrH/POVw9phOruzq+rhbQFxj5D0amIcQesgS2C&#10;XsXDRP4eOUa3lq0V020QuvxYUMHIASydBgEwPWBAwoPNCjYheONySxl4qulJc36ydbDU7lBrU+XR&#10;EddaVoDG6UPj5etcJehVjvoYgUjR4ck372cKNae6DcKXNNKAI8t9zblABXUmE5PuDEOq58X7DLVH&#10;ptlnTW4oDLaNzfufZvqD9ZRmdTssjW0c5OvyMxCaly2TjZtOfSjdQ/lbFMKCQ4DTAYROx2pNUa4O&#10;02u5lIsvUJaa2kX/u3gcgwG0uSVdhJmEgLrWDS6lsLSuCTk8vJSG0emA5MUfzTCz4bhagTH4Xv5K&#10;QTKy3rTgO+YtthaN4L3BvQxOhFcBdaQrEEOnJaBI1clBD5jb1mnIUN6vTA+FrOINoNeYvd/+93+j&#10;40NlG6LN/j3Sip32FLnyylVW8l7iTe3Tad5l3fNpQhOytfMKBt/hT7lvmHThHymc6piDptaXu1iI&#10;S3cOoHrVwumW93OHxVHtFlVzqisAPq2iXAWkBB/oUZLQbpCsaxbr28O6ftYsHFdYBTBz8Y0trL5/&#10;H8Bzb7UrmhZaWnlWSXWwyQY28iy1R5PM2qeRryhaiaxCX1tpiaJ1Szo1osw07+Y5LGCe0JlF2aWZ&#10;M9lxUqLej1mZXNmD6WQaAAB04XUb6rToVfk6T7BqyIDhOjQutcHvpEgB5AoOWVJZx0upHmx57Z2c&#10;NggTlJfX1IFTCvsRyrsPLQOCTwwdaw/kriLIE9Om2Csq0btvKQ0vmh0Egpg991EUTWrwb9e0Ozlv&#10;3S/JAmN09telG+0csCMD+x12yWoCYu6mjVW4I4vJlNdGTRRt2NAchS2KrItC41pr4CGyqlgLt4xU&#10;uEWu3R30gTNVxmGSyrrLuoCHC/jSNC4oefn85uX7GYRCFVZzqAw4Oogb4fibkz4uTfClBaZxLzZl&#10;pYVyRWilzKWDiIZLUsxvE97A8FToe/CznlKAtzBk4VERahBCPqR8tiYfPL9FXXyA6iY7BJougWWN&#10;fDhx1emVctjXhiI+IV5iAdPueHstdyQW2su08lBDposqDdzxSZIpnaUQimtNlU64zH25lHUIp5NM&#10;j21syiXsNBZhb+S92E/54kpbSRapO9CJB6DyfnAODR6OJpJCkif+iYwBMF77zbJy9Ys+7TElWp87&#10;VNWJ1hJjfRRHVK3pUGv+OvVrHQyAPjrv4L4jzYIgs9BWlh4UVFLGRL7q960b21a3ZpovIyJU5BJO&#10;i+9KHizSAzx764GvYICfN1uo7TTQ1J0LlL5/3V3YQRBmd5yHa9cQ6dZDQ3NG1XlFhXbHDwOAb3Uv&#10;q5i5bsCXdlZXrzoGZ1FBjlmMfSaUReZR6gnId4QJCJiBEPsue6tG9vK/fxc8X+1AaaYeajQLJAXO&#10;ZDiNXqzeHHr/BdS6nYUBL6GTv5fQEVtjxLTWFHh6dAqJ3uQxVOOA3B3F+3Gc6mR8HpnYG42B852P&#10;nC3bxylAFRHpm3IkqTx0V6DOHBY1NQIjG6uNhP5ireMBjMFr5WlNUNhSIwDWZETRJpr3r0tA/Kps&#10;xz2LfLR5ItWk5p6qOEgGvH8thfrIGoAW7CAN26mXnp5hzEMaFJFlA3fxmSMEsDL2rh7sv+INd0C5&#10;RytOo6yT/PhokKF7ZCv2mQ3RNRmqeYxJtOo53Z1JMJlWcx+h1Vn12KJEhg7YZiJpL5J34Bk+WVFr&#10;UHPLY5M2oW8bZeqSgN9e+99J2UmKmfnd//776XVVo6Foz4oTY3m/WvcdEziqUpf7qKWzQgYtjl2m&#10;9kuF3PyesIh8HFhRPEniphtdOtuLZbUPZ9bSxrOV9aXZQXZxLH1clOubqp+FW/C3ZRNc91jW5KmQ&#10;Gim7ZUOkLEgV7sYfGf8UWCqi912bzOz7SUxl8i1Hp657Ly2XThF1nl5ACz+MVI0qQWx4kBO7TBUD&#10;RG9UnroDjqb7cc5z8rq8xH7OW9YZ3hGioLFycw8HFtrNvmh475IKPw+1lihfDAxDY0PESSwDruvX&#10;kCmxWeDfCSwNqGyxI51j+LTgH65sJYiC1dFoF1CtVQGM3GEFTR1O8/JArfgziaxM03DvLCtVIqfp&#10;Zq0KVVwe8Z3JfZGY52BrogDMiO4P83nJ/maQdb/XOJPKu22mH1atbUE7oS/xpyEoFbBB1kfRJsFV&#10;Wla4UDP4wxeQnLvpyz2ByoCa4CuUEdtcBmWHV1EK8NozZacMv0VNrDSjiA5OVTVi3G+QW9Omw88J&#10;ZCCHgy1VL26cUVZ++DjQGHGNjveXXza2NRmKGQ7fHobTmJBLJuTDhKnFbb//+/ntilFfbVggpYH6&#10;wT8Nmea8tQcEngxi8ytgNUV03PK41o3AICXBs4Y1+9+9yAtXh1hFrn+VgDR4P3VxVaUQ2qJ6KFOl&#10;wsiAQW1A2TjY8gWeM6Dyx+c9a4uvAHc6odoF5+tP6w/8ZrbDnwfLv/yQeJKaT8tqhxXB5Y4sLX2X&#10;EpAIjajN2vc2a4X83YczE66VK3bEIvj9OcWoIEk7u0rYrvlqtreXKvxFLTHjmPHSPvb420yY8gR7&#10;eDiVY3AgOD60p/y7ldDMD8lGKEqIyrHJVbFyAgcwB3oBfqRzsjIyJaCGGebTuavmG5qOWtbbP8Y8&#10;GbDHqcba5Mp7wMyRjIrWBu3UlNtyyi7Jr7bYbQmgezJ0RPxz5DAkpHOR6WsyJl102SZRa97OkdV1&#10;8QFvQ/qp6w4vQS8n+g0hV7grrddFISkhLDhQZ4uyspBBetboH98/tdznE0DTcC/tsqDHp0oSlS2W&#10;SMj6IoNXtpk92IqEx+IyiQ/0EnJU8pGmpZReicOuPciq+MGrqAeUmbboPtE4oM6O6vCEO1QwWD2q&#10;dC6qmMTMW6mnkqK17xlDMTD3Tm1MqHUX21ZkV1UAAzIqyuS4ubvMjUDUaCMg0p7uiAW0hZV16i7u&#10;r3SZztwLajSj9qpK7O6T40KMvYIf8pTtKLKdx8M59VGrc2tZF9usYyJtUWYzJsPSaxxvSYf9TCRc&#10;4uDG9wwg3VCwKaeVaPYSIls6s7Hb6bMlhcLa3T015oCNuX5dhIOEbte4EigLN7LHrTQ2YcGFRqbt&#10;Ve49Qrc56MghHIudsh57Jz5qoOiiRN2DrsYsetZSz5hhbUUIqmjOPj3hOGdZhUn6qWom9W60AdGK&#10;2SO8ZXVxRn5kJQxGS6vDD9O4AtCSS61B9tG2AXJscI9G7lAldvU4hA9YAlh7Mw6nsKpRUngJVFhA&#10;P7vdh57W5+V0+ADMZxmiMMGU9pn5mawayxIWd1andnH82LxIv9OpZW1RUtjWUqiQF/mrgttLbsds&#10;VyYH7SMKYpwxo6LgkBvhCOTogwiZit8xz+ttK5DbqyzPqWY8WlMUaIuuagoXOQARYcRGph8cBceL&#10;+DZeTgAMMozWDiHH4R+742bIyodWJzP3XeiXPiNHCvfONODkTSsohic1syZtGBsiyij+ILXPjths&#10;JwKeWPfluyeAkASItkbQgCNaK3SEcbXd0cex2bPDmZXrL4MQC572pnDLJkBlNxZ8v3h+A1EjphLg&#10;7fZRj20vIg2x9VBtdsVvw9IoK4DVQb5eKT75RKaZGSLSH2cBR/ZpAK2NM7w3v0S5C4wPzHbS7m8P&#10;JSVSPeCnpzLwD+om1hfMXCVCT3q+X6VvTvbHi2qIYtIIl024+NTrS8TTxAkfEb7ihW+/NxTwoq0n&#10;DxxIfsT/DUUr/TgX7kHmNzNDkQOBQj6PV+kkHZWY2xWJ3BrRw9QlEkFS5BLnMkiVRM/pPr/pMdTa&#10;zrKRR2Npsq8PmFelB3ianZ3P1pnEDnvTZsJ4cW80KhHXHmx5B1JRaBZMnSheYOJZr+QKf57rBAgV&#10;KkOBWmaMuvV26mIitU5efr4H36uzIZ9OqozP1qVam7J5Ha/aY1KwM9fl4budP+tHSrsa8R4Eu1j3&#10;+GOXbSld9cjo+UylyhkzPHgGltO9lpWtbK/1k2LamyIUQ0JdkqOkg672Y15Rq2LLXdlhNRdQ5dMA&#10;l2JrfiIxyD5wD7X7RSwodemnJ3Z9Yihc2kupF3lActZmMVRUIevFF8q1qEKVDdduxH5RDoB9lFNi&#10;dC6pzLIGbRzBXdIBt9aG5IiC5EReim5OF6jF9MIkY57lnTHmVccrm81zZ4BRbLYoIqICHaatTT2T&#10;G+TcxhaG8kSYhBaKXT24guRclKrIWBmRua328f0TcQInNmi6NicqjTfnrU6yCSWEEJLDjd7u484K&#10;wzki4RxeFq/u4AUbhW0RrYkZI0UWJ4si7J95DXIrBK1ZBhHdfmYlIyvoOqzRTOVUJ9f/dxlwsVbB&#10;djSvnDCnQXueuqoaKC6EGxLbCUDECRAK3dOmQpjJ9xZM3mJIzkHRabo8KMoTZC4Od6h1r2x/FJJR&#10;rws+RM0LGudfTXAsL3yk4HvfKrkDvSDJxKuHUPWUwiNVjfqTjR6D5eO3oi3ZKWddcLgPw96tASzI&#10;+cO2RfIFw1xLCmALrIS4KYSq8SBwy9YC2F6C+mFgM211VLBWX4mlzrC0ROtQ3r+e1qN7UatFp3sN&#10;HEKxrnO7xshWKeucrHyJgt4VIu0d7uw+cNTghu6hdIZumNxqZ6jsA7A3ZxhwZNV7WWCIsVM6U8Me&#10;kJ2I/eX7ZXMWS28Sbq7SdGYwc2c7xnj/5CB80o1JYjMV7v43ID4XLNCw+JOewhWpStqmHB65Gnub&#10;6Nd36igjd6oQefg+LbWwkM/0dWHU/RzDsEEEfEfteoT97X6uUJZaVj2sqVNVJ3xTJjCWfEuC8mUR&#10;oL/JtfTAFO4Dd+3cAy49FsfnMneo5XUsM8AMuXxAlL2c6i2avzbZkngPiQKowwVLxebXmU+e4tLI&#10;t9JCpFG3btpamtbbHgETqa0Cc42juJGKSpbs0zUHkMZUsGhhZzgFNSpZRy8H/+XGEiFX3Soko+Kx&#10;2v0yN7Zs4hzCQn64TryctqieQwX5ej/UusVxLzlDNlogEGUGY8tHR7tWnl7P8ADFGQUu21Haocfs&#10;Of9s66zygSXvIi5p1Ugzfkl8rw9bsJMEFbLemh2vt62TGO1+i7XHSXRqTqtxxmclrC6QQ3YrqB4t&#10;wBw7lehS6PX72SdF++x52zhfL3ITs+lcV8aaIFIQiyMUOVSbjjJu6MCJzis7STyjS7vbg/5GqYC2&#10;gS2ZYm0JgOqKtRCcb2luPLVwAIqDwA8Xra4yM2qXmJIRpSdCy5tFmA8v90mbRLhxWQ7yMt4gkTYp&#10;G8owAPxbzuSdxrHI5x/UKhJG3hn3Hk9Iiu62dizqjSM1Z3yYB1BrF3u6E1lLZjwkP0lwHx81FZk+&#10;TDTeJNVNKPPgymBjiBJoIHnCGp20QHEYUVoDudN25LmQzrDY12i7xASuM4u6FlbK24ABuAVeEdlx&#10;oyhS8pa67U35Q42vdIvdbCketSaQAPp4tCjBQsOpBYi1wVVOwtol+YNuMnoAsR+vIOoGxfxEbMiq&#10;reX+7X//8ir4pJMEjjoRIOprXaaiX+7OXYQH1+EnExmeoqxFydbl0v8G1KoIbQDveAhL/oRCIxNU&#10;PPJmLYs2epF+QcEY1659xxEzgNI1AkVPOLOTDeykhmAGWjUiUASnOZ5yR8wiSw+4au6pmHB/PhCY&#10;mPnpM77EVRQDgYZjQW6Qrs6K8Gc9P45TdPFrcJ1ztqozkAA5hvUOxkKRMCXCU5ITnw0Q2iTQ9YTk&#10;V6TW4u9lSYyPrQfeGKqGtaUkIBb8JlvYz+8Kgwe81zV0UBMmnLBGVsrA/bVHM2d32pzGso4Jt0K4&#10;hiKDOswxWNahlIyFBerE95cIBQz4r0c2mfgCo0g4oqZlk9YXODY8iefTEgEWPPev3btCfM7ttn6N&#10;vla2qoTY/KNAdAo0Hs9kzDsOaNOpfqla8iynhtnsFeA57lQuVOgi2v82De3XObHZW6iC2yNmbllo&#10;SeHIx/LXElmF62o91sOc5Ei03j6/p7uCWGeXDB5aIStCDdAVVwOB9kKY8PuvijPR3JKesBgybzAh&#10;9M8UtW7/1boWDKMtkNuuTVk8VH+7nx2HPEgeRYdWPd5XJz1EE5102pwwmNMGY/AhRpDpPN1zWYui&#10;Q2NKSfRoMRDb+Y+s36k9rtGXpRMKYWjCxFmF3nuZjFua9azJ2UMwYiZkpe9ArQnFLeynCsBdiZ9l&#10;EJLm7u5MDu2wTP7AWUmS61C4MhAf/7Ie9w6yGiR7IY3i5CEtZVnB5uGPT693d0pwb2wnTPAxVyvu&#10;4+xCd3KFZq+Ye4xzUB/9P6YM7mgkQXY+VziwWPHwq3W6TqALVnQXQyBWWYf9nDV1Z8JX4Bqb7Qxn&#10;T4xrddKa8cytyupWgpz6GpiduTXSBDBWBRNfVUIZ7VYQVSqzLSNI5pFPBxQUtsTYcJXCkqNBM2UP&#10;tklntz2dI3+Z3TE9b5LmeUPtcDE0ImoV7CkYVs8MyYxNSdVwRKEC+xMHzpCJirOfJw+eiJ2I9FHa&#10;GsNBqCnWjVog2LhZe3R8eQ4ZsEFa2h2QOE3QQuT2K7asx35pYEHxC4uzbS/2UncGLYTiz6g1piRK&#10;oygx7BpqXVxqS6TTdAMfI1q5KPZc3x3pHApcdTAOqW4YldfFhbCxgvSO6hDxGhpgWaJ9bBrXhzCY&#10;K9Vyia/z6l6/00MYuyDyXwy7243g9lDfES0ErpKQDwgXGROIDcugYxXgpQkNLxjZ4pf7/IU6z10U&#10;Cmpg4dS5cKdY72r+tG+hi6lnWOPZJs9Dq9iZB7xBehTcfhkQyyRoZbT7PfS+4frx+RkRdcWMNowd&#10;4B9wtSZ53nLLEyH2BtXvoujEM0c0oOZCShTUCaTvNz5IYHn1/lUrZslSyoBtR8pZvXu3n2DDi3hL&#10;MQzlWf65mQDim2sSDUSlW69/1bbOzz/Em6fUjQLlz2xdM3Z0AHKI/I3NV+PZpYAmoZnwHc2xA828&#10;CfHGlzoiX159+rR+LdSp8maeaXxRrUeFuxy8itbY3dG2NHQlPTk8OTMePl85tU13tL3hYo5r7oYG&#10;0rxyUDMZ8br9FVB2DkbX/0ldO9zpJQ/D2MNsecwe+iueVox3GvNIplfYLa16KtRBF0o9Qa0+gSCf&#10;8GqfYcWBfKAxbDKM99eht7JVwMbpPuxDknJArci+vdp9Eiry4aNqs30Lr+66smLiydcFinpgFxRf&#10;VdEoynW4TNOS5ObPdWNyBTl+BtohQAtvgbtqYRynFA+vMy31oiUOt6BTxQfGYzkuFiSCnyf7is4t&#10;6G2N8IqAcJuOA1oS1NCG1XxKKeMRVaKx18nSKYom5w1wJX3IhUAqkrfzGePrtmRkRteNYM1iTSFT&#10;aH0LYgHr4C2d5b6zSrpA4CcZLN/9YmbaeM1EQ0IREq7bIFWfIj8OS+QkTPKPzteUQO+lUghjeg0D&#10;daWzc1JmVPurDKiigExD6DZxmsrSChKqM9xisQ36n+ypFH6cGascYHMmun7Hny/3qWTWTNgwTun4&#10;w7VYFwTzf+QI9hWo5tSwRQjvPMsQe5uEZNbf7qplKoZD9legzcX65ciT8BWvQxqIW6Ix2/sJvIw1&#10;FwQMHqw+qjCO9g+GdPnBFgpX/xbPdsrkCBNpyCmtxO0A9B67HYWIR5iaVxPAFew6I5ljIyyxc1vI&#10;JAaWaiueY8YWN/Oy/2FKy32XZNRphrl7YYx78NK18XBK37afhUGSfgjDzrUb5ip8Iqoz2iYFvtOj&#10;spRaU6q8iq3nuysryP8W5sZvEL8a1FYICmHrfTHGikCD/sqpRXpnZ7V8MPCJIdJmGVVntLMHLG+i&#10;8hbQZX6BBi10G7pMzr5L99rjrUKvIF+v5xtkFw16ZhzuXbUtJigwqE1dIQpnEogKmg7ATDIKfCWK&#10;/VvI+k+SszpnuAv12wGGUHS3QFjrxFDWeCpdZVmpWDOMODq9u1bYLXO7L49znFuzbl8xurVyXyaw&#10;g5kzM2pbgTTa4DGrK3AlsYJdU/PEnq5do7R2nZk8VVCTImHNsYTiX6jT/mAN544w1CrvBJgM5eaG&#10;uiPskpd6GEO7P9w4Q2q58OLKZu3cSytjxajAS+gvIYFSXoSC1TdmOSYrrgg50xrn59rMWuNn3SNi&#10;UbSaJA6ySnY+UPdhP0/NtJn8KGx52DXCOdoBmgYLGplRyjI5W61uMnkG/HuvebqTglMOoGfvEQVY&#10;crmvqO7OSg2qLrdo++1Q92GG8MYm7Qrt2GtubaQ7eLeVvJIVhsikH31oN1xWKnJiVN8QSrI6taSP&#10;aP39//pfil2xSuI4hPuWGm1kGO1Kbb3Lt5suaSBzQFVskt14+jQAVk8phAN17k2u7xNdX7REiao6&#10;FbDkANT8IbUkAc7c0CzdBjnl6cgIt1xUGAwDr4bW9NChkfcBOs1gtDFdgEufr3Kjt9ST7ayUXzcu&#10;1LdfluxLHrybtXSPSSLd2jU8KyVHsk8L6Bxxyzj4pkLliSkk580JmiMQmlZQLU/rFrDJ+dO24+eV&#10;v4ZXN0lywpPwbMqh1G2QWbc1aNiGtRPz+eUWO/6VbVsGctpEs5/SrV1BmSSET4q0qlUnbUkMgkmu&#10;vpTfl1dtnakmSIQjM6/vuvkLYa2kpUoEFmcv1j+xTcsRWF0x6jmO+nAnGPR+88GqKASZo4IWiKPG&#10;XBFcbOSjvMuEvtHR8X3cHF7XzaFWXQMooeRf3dy/Yn2ktPi0BCdVF2C2YBUoSDq7CNy4sST47PRn&#10;twmbsivd/LfYNbjIXJXkSJOsp0ZZAGiA4Nk1hj1hW+3cCcLH9c08dbSK1ZjbMVXX20PhFmrRs/Cv&#10;P9MDG7MdRpe4V548zKyUjF8IHSv61cNSVTBgYSLNl/ByQEcjZ4okhUlZGXMVu1g+UPsWFOayaCLY&#10;CM8H1to/bWwjaR8RKawj5O0qqzO1hk/ev9qgGE4lAB/PLLMKZo5Jht0V9w6kXRQXN3PqSDkH0knQ&#10;Lc6Nn159+Pzy3dJwGp3muztS0KRAUHznE9cq3wOaXR0cnkTx2yL2vH/3kwmWD9NG5nKEgNgdX33r&#10;gfrSqvkhQYd+4D5CFA3ZzUUp8y0ZadTRtm8dUoWMlU9KNkyO+JpCJdVOD+xpcxX8r9+IknxMshjw&#10;gbGZovps1S8G4hCj33F722Vm9rm2vQtLljujn9APudQMoGYClGp8qJVqvZ0WeGnBPfA3QycrYrcm&#10;4sNET15g9Haa02c14BoWHbh/8X6rP1WFtlEBeW6IeydR8T65F5LrJRKUIq+Gdl+KDtkmOjR69cP7&#10;23rnDKplsRPO7OaBWoV8XrkOaWB6Goo2xWOuQqRjX5MNV5S8V0wveFukKmY4pLE8MGtHj+vWl/1u&#10;oyDM3GadSm5PABMW8mFDr59KTUU+mt7B1EBmOCSmd9/ixOUzpWQqIYjHMx21uJbKW1hEqU7rWlko&#10;90946t62PaDZQ6hq3iMvtHNoDTKvzJ+TSRJBTVoJ3AXdQYfuly0QZcLGr+4neTitg61dGWAmrciG&#10;ZwO9LaPmsVKBspHsRSnIqUR39T/FjdKwkpPYEbsWS314ISqKXSPMfn2ZIM21wOOQohMuBl91clpZ&#10;BZjcQlaOZp2AepK01r6o9TUKKbu2+WOvGi45krOXbDM/CxCxAxGNCylHF7Cp4+5jkYByI8zuJRbw&#10;YHjkAnbhL94/zdCcbte+/xDYcBfs90hqY23Talyuj5dbyzHQEs9zy1I+k864wokcqtxv9kiuXByR&#10;cAIEbqjvEzfY6KxTIt2rCc12nS2vB/OP4aeVK3t5pmLe35I10WUkkk/xbaWAyMzA8LVsqR9Me/ky&#10;F0ZRsnmVKslROCWOP4382OnqUYOQMJJ4Sbhr8BdoKYDmyIvsRSkP+iWlmSBt9wvAmVATUKRR/igF&#10;k+vMzyIzTqnqrGvjmRaRwK6OuMfjBGQFh6NR01XkwjzEHptrJ4KJpamW0raBRFowP9e9o1BG5iSo&#10;TNRuxxo2+9r2GIZSebXR3j/VxnDfhQ2yEmLU6YoePcNwIGdr+SWotdOuQQvMhpyYJOqeMkYV9+Br&#10;kimwhwbXQukfgF8bZxMNYld72wR1RrSmPt0tiLzik0rmMiNVO8pdIEIl7jwyv/1TBPhwrAehApP2&#10;vFaNKlsFzAxlST8CBUfefoHGJFkQLwdfreycJ7GCZAAMbPCjJk3mn1BSvSva4Btioiqsw1NpmrEQ&#10;rCeuwxCDlsU+Dc8gGiQCJvmSM9DxagY38tINe9rgA62Pgy73N/2tnJ5mMEdMjlwZ+Or/VmLq11Gs&#10;mygatlnc678yh0MvEXr0QK7xjOSnMAw3u/3cwvKvt69ffnjSvZmsQV2INko9BQ1s4uGN/FyLGTG7&#10;E9+bC2oNbMQvxTgJVsk77A9zAA5Deo1cZvRm7T2yHJPxgBc1W6TBrOL5qypnWlrxexoj+aimfyZ1&#10;siPLtCN6rzvOzlbsymQr/8VsPPyYUsyMZ+cwzNpbN6C0AyTjAoH5rpERUxKyX169e9qbSpFZxDbg&#10;Gy6fVoz9hlp//c9fmgKKV92/UvMaFtdLs2e8anwWw9j+dPWwqUtecFuXRhkq5pWVdHoBMX8JVvZ3&#10;BFCnf2wSjCqHT66KHdZp2cK4mJ5aEkae/r0n65eTUxa7ZvFcHtnFEpVQyQmldipQqvlMR6PJAn/+&#10;EGa3wVnfga0UvOutL70TO0U9NfxYVOA0A1kty8oltErwpEvhOqP0EfDeWfBpB11/Hh3H9FwfKAaZ&#10;dZN13Qte4V39V2G5BnKhVtyJzEk1Siq5SAOpsVe4CwFYY3bWRgOSaluygTFroAQs/pZp7+wt09G5&#10;memQpQfcUrYqH3tSMCzF5k1CyAFayh/QWltM5H53ZbfWpmmxKVNqp1D2i2PNUHZeI6Xvz58n2toX&#10;WfV3iqFO7v5h/2OtIIWRpUQXXWQJu1rKuifuf3eo7e+XyM38H2RFIISEjb3eIAeGwxgVWZbRL4D2&#10;ze4stkzoh0FN1lmkKCaEEDx7LTyJDayCYfuDQFTmoAMw45V5r/AV3lXYszH57T//QUNXYaCvRba5&#10;pWTtQZmbPARDZ6uOausWdur9eSp+C/wK4xGa2tjzxTNGR3SOsdh1ulMgog1LZSYB4XJO3IjALQJd&#10;CcN9wK0BzFm0Ce+lqNVYlLsz2Gaqmg3FjQY4R0NXhWwujFx41Cgy1+pyoxCFJHv21zrVskFY0zJZ&#10;XIvjhjevp2rwT8Xlv94+//vpeXWtQ6RIlNddZb5C1+a3jrg77HynEDmLabmhQ3pKkQcXNwKoi8fk&#10;G/3usHBaMnl8RYDrGN8mXYbUBe1TsrvSI5inUCvvzEeKnsn0N2J6I/Sd6GhP6BzFVlyEpi/LaHD7&#10;fnr3p3CmgY33aCfjDRpA2Cay9KgtP7kFp/4RGMy2An9Z2Sl2vOOZMVg+rlHwzzTjAej9kEkSWP82&#10;U9W8F5YVulWD3/rQ2MzG7iyO1OdfflNLvAXdgljxapRsSLgB2ucT3NpIZsqcOdOAGyfU3lh7Tpwl&#10;hcIiTxjIcWJKhTuOM966x/syNQUoSn8fMknlu59NTRIJH5fbAzaHYzOArkpW2XA9PHeBfK8mw3Z5&#10;srfSmPphdVvckmYAMCh2TYMarV+Fak68GbUJ/MKH/AIqoIvjlM8Uu8ODRZ+iW/59r13g+MAUwlzF&#10;32Qj2mYunDTzzJl/9XkG/ZaF2t9u363yFrBhqqaHP8JtP6/UUEUuJ4yKWNDyvd6n+8WkMisFNga4&#10;ZT6Ex6fLM3TcNeirG3XEoLsCUUvmewYlrHp0WBGBK+zM+8cy4OyL3QVRsEjJNrasCMYNPI3munyG&#10;WUfMQbAswhOWucAaXoGKibdT7GG6znsBAc5t1audOSlmYAn2Ll+kp2uU9gPs6HojA0QhSBmoxVJy&#10;VqaidYFim7xtYIwpwR6s4xKnI6Ur6hNIoxbGzXjSNRwdtr0dfCtURkLs/AFvmJ5gUzGNquq4BGFF&#10;yPLk+RN4XSyjrubD2JK6R/bD7VArxS3eXxGyT2XgxBBrncOiI7IMrL3hvpaFYQZmiF1sFFdgo0Ii&#10;1+XIa7dQkB1y4O7rprsgA6NUTIBXBUqpldDrlEVFrooqsV+y/56tEaRWRFMnki5yDbI64GOTbKIo&#10;HyuO4iWTQ4CbAHL36Chg7U5p0iHNofXJM7CxHowWGiriss00OIMRhUMThKMgsCdHobPKSVi1QpPs&#10;l8Wr07pAZNn/lkHQwLaWDLIBdsXc9NjXhUWL2o3MlHnr4y3RytjGhfpYAcOqdZTqz+qMmEyqFviX&#10;+Woxn44p/CJSRSn6cBIOJNArBX0pXWcKtR/jFvNgrAYlVbHluPExIcAevdbi4ua2sr+ig8uYQ01W&#10;yho4Msv6b1Z83KhCrOkxmzC4itb1zerEJq8Fz4ha4x4jCc/PX6vypQJ5wGw4JwCcE5WIhW83o8S3&#10;QCuZFkQqqRVnliRaMZEewv+MyAMDnoyOkHCrswWyirIEORj5OjMR31YnvG+fJ5NDvbkxoyxUkUeg&#10;e7vgSp5UlnnwaiJzIWudVJUcA26raAW47mffXjYBQ1dJp8BDRju7xigygn5nkY4sz/9+XvO9Z0Ta&#10;F0LrS4dgOKxrqTDThoJhEw0qlrlZG0xQBJ1FPw2ibC41z/faqA5CbIZwSkq1URpzHzntk9k54C2t&#10;LHFeNSw7sY1ezjpKcPWkzaX5eFBZkm11q79UNJtEmZQBBKNfR4FxpuK30WvoqMSZzwIP+9VcsGg4&#10;wqw8PacseibLSE+s7gMEePjMR7pH+zTM4fbo7cFMO91iu38qtxsykUkDsrpEn2awPSkAXSHWUCsz&#10;+ecd8Kf3q3TzLufCdaGaurtv36ZmNDEd2YvpXQ91q6sPe2wezjc7pd2gTkbCJMeg43+b0IMt295v&#10;AdEAKuohbWzrNw6AoQ6ZKdTawjnXu/U3G+FUiV0jImG2NKbH3EJkihbKmuiTRa/lKFl420ETeE86&#10;0O6kFFlaKZle5oLCeF3HbvviTa3Bzg3jDgtPqzxBCLohPUmBaT0EmXlfszbizLSr9gVZ6gws/Zpk&#10;7Joy0LOw6p7uI2yzUjKRKsOV3AAqmNIVeoRszMmGkJBl8qT6QUTjBqcDgkWkcuOLB3YObYIx/7EL&#10;MpkjFYhJIkJtoakqdYHH8vVfPtmOjno/MQAUVrJJlICPqK98vTGMsBOIS2BAT04SB7gEafBzKiQl&#10;S2rKEHCtztwnC5ypGQRxwsIhoTXYtTqpelJUALjX/lbkoA3KjRKVv+q0J7B3q4JvQLsL9b2UClWd&#10;8asHg9GDdAkOLvP1JKCf6bnwfY1FBsB8CXQhM2s2AaNwZWVT6ukFcyrLoljjIQq5i96L7QE2a1Py&#10;EeIOeAYiokFLTVA3UDta76CRvF1boxY3evsYoZHltZ05MZI9acCl/6zMvKiVY77XDEnrnGEzfIOx&#10;UeT18nn5F+JeboRaQlxUjNb2r5g2Hc/U05myQtB974unpw0UHkhYqILKhsN/fN7yFb5FNhxkjXGl&#10;HHIVxXz7piuJgzBwxlTDYlGsIEaNl8J+egjzGsgCCoYJyX2IlfLTiS7eXw1kwjBv6nKLV+aKLEjh&#10;QzW964Wz+7sX+ZGHP9PiIt/EWpnMBTLYznY3qLuP0Pf9HhByLtUGxmx7/sfca8xqkuDHmVdz+urD&#10;HODmMLIn8fsPqx0FPdajddfvtNA8iarUVxugnWg9ZL3II5IGx397/YGx29dQ0RpkVWOMzxjqYvEw&#10;TkLIfSWyR1uRgOzz1HsAP1AU522FgTWP1prlYNRUFeuDCE2ELGI5fVYUQx5t8yOVEtEqg6RBtsfh&#10;XqrqtEAUVjnZbdfVyVcGwB+mCxeg9nVWGpwVqgLXmxmCP0zMYIa4ilAefjAhxdM0YQN4KEkt44XS&#10;VZ3zhmJn5aGydArpwZ5xF3X3GcBeHMY32ks2tFaP4MahzOL+qT8ER/mxGMIINEjgHIxMRu6USsIp&#10;TkASbBtfMFhJxH2MmGnx9BgeevGBZ4aZpfWUl2hYJTRl13QHPcUDT1NcH18ZCoaBc7Z7DmHSH8i1&#10;WCUqzHM5xfJYJ1tDDoksHVD8Qq9BVm2E8QSXSWYmSGlyXSZfTv6FOo0Zr1E5TMFDeJU5cG5lQHEl&#10;kXQC9JiujOYmi4xL9hcZF2EQM+VhY2dUWn4TwUhKu7G5wiqT3kqKM80kDQu1ScpGYlNGu/lAVYxd&#10;QE9zSxqUEwjqf6iYuciJu0xissyx2p7qUtSbcVHgH6eZ2dN12aHKOo7dLHUScVIMZhN4P6Mpd9lC&#10;QMXJ1PqeTkW3xEJ/Jvqj/NY2PzCjTS6cqqK7omEij9LPqS73wl8Ri3a+MTZ+OXIrJwlBtvaRvP9k&#10;ztvxXI3ZptDfeNiyK6JDVbLcgjioNuPLVtUVZl6g1mXRtmS/hHweDmFHD3yjT4LUU2+G+q6P6b1B&#10;eBeT/BB/gpoeuE6Gx0xzXq8on3dRi0UWKEeEhsnx/j0daI/pSJMnT9EFLjHtOHnMB8up5U5c8diJ&#10;t2LwXNkoCOywSqn5X7CWDrT7SciILRD9bwK0WMiq0K5fK7R2nsOXgPXIRJYhHGPlDH5AGrvL/3r7&#10;qp4Wm4ebS3J3cHFDF6HZE4MekhByj3jud/Bb0CJaNV5x53a0lJ/HzIOvcpcNuA4cegf3OOxBAzo+&#10;/lXIuvB9JcHbSvh2y48384k7o19imarrW2OMASeSvnbB+WWeCCg4iHTzI30ohG+zU6vyRJIonyHz&#10;YUEvM4w50yDrqw9vbSSzZw0lZCWaAjMI553b5BgS8ruQdXo4WveyKhc0rhzocI8kd1ZHINMbvu1l&#10;MktJuTXYJ/QUcqCJIGmIU2u4/ctwNcQ7/HykN75iDmzmTLCX3tP65ZhfIKQL/Ay1ZiwkIQYxS88S&#10;ua/dF+2sl9vdg8AIG6Rekbz6GiUtx9IzepMGyAhH9WTSK7h7JN8LehcOMVy//jVBAeICsxiISIGs&#10;ks/AWvIFzHPF2KcAwRWYlNY9HxaEMOHtFUTWLAFniSQ+cCWg5CacLT5TCEbKQIF2NOUW+1WFzv7l&#10;pKJqtOqAGN19Pg+tXgfJ03EaHcFPm7q/bJqtuw/TaVbYGHGditykvKeTdhS6ZYcAALc/tpWI2YjN&#10;RVOUmekm3V6jACfFR6IJAGQnjL4GfpUEKDuXat5tTKtVsUHa6Uyb20KpupP/WsKFPk8sDiUHc4ca&#10;3dpY7bYuvTJ+/s17PG90LmX72JSDAabAdUJ6zJYkxrndMfmpPPjdlEd8LDKWQ2wCR/f7MkHpBUpu&#10;skhmE2DWL2HCUgPA6S2w1084mt1EA2YBzc+wWZJpN1lygk4AtxvTAZKcdpnamGCf9tYEJfUFmANv&#10;8VA1XR6kT+4DJGH/1iSTwggq72UjMepIDZ+ONir4ChlowMO2OzZijOiHScfJbFKzYExfn5jRUIt4&#10;cUm1M6dIWyGojVgSke7JrV+oMldtcu3mKt9FvORM/u272fzyquz+x20E7dvEgMrvgVuJhCUqIVEh&#10;Y/J/UZm5P7RBxun/6aDplm+a1VwAC13pj617W3JNC8qy3uCt7iyqRqmQdJCpljzX64UTalqNWVcF&#10;ToDOMcZUKYHTi500vZ6g0FdwVGXtJV1RwMb6BoEwpBW8EIF4gRi1jpemzcz2CNJSRdpCO6oaOaaj&#10;Lbmq5ZIE4N6ppeouIXK4AQdxLemgzHDDMnhMXZhJirR1O1p4NW554KUeOdUGC2eofy64hVJeH9rn&#10;Z/rlzDbp/U57Q/f97YdB7i3gcGbWhW64cCR6KHg1oB0yB36Ltn4VefIxLsrUANwmkGpsHMyiuAZr&#10;X1k9pNHQnnbu0TUGvJMByr795dNcReaMyNxb19a9qO+FWeU88+d3bkDAwqj7cxpJr+J9XsfOsd0L&#10;fhmittsNX807ujFNBitXTIyKpFlj4ZjReq9OAW45K3rpvf799h2odS1kv35FISyrCbFJUSsxsZN4&#10;uPGBUe28mr3VqXQVLoNaLTJO6V5Z7GDw0CkWRzuyXXMePVcFzZatomoAyooVPdFdvGcyvLpmOaNb&#10;4c0qz9Wc6Yu5GeXHUGo63Fj0WH/keq5eonUJGKay3XdkpQ7/VsJpHwZ6CVM1uWkGxxXzPOxvg2ch&#10;tHTkim3gbDfuAAaTQGaAqEESuEa04mOk+8vqKh8OPdBxq6I8ilDpVksLjk8sDYHA54ArgdBSC1hm&#10;AZizYhJ/ljYzHZUoGkK1Ml20FvWDsVRArpKkXaLca/aIWCgOthXffCFC+Qjznq5LAEIvA6LWco20&#10;epj5+DyrggAOOelRBeiXzZJ3RPA1R70WZ6IdYNts3MlxLittoalSqFO/XtrGFGNZK1Y0kBWl/OB5&#10;dXS/JvwQpzEmYXugl1Ul3BG95jCg3uqj7GQDUgkxi5RsJPo6hbui91P7EXeq8seud8oyHa5EbiT+&#10;Bz7xvtfywaw8xMgOi1xHsp1kBy6CSivVbtXdd1BWQnuZC+x5ugvmyAm1u0dtiiCW1lN3wZrZtuXg&#10;UD/iXbq10lmDEg2lSy6YPug4xHCZMO+SfYekvoFOc5Wkg/ZReVAxn01gh6uZKtIRSfhgWU8HOQIU&#10;Exa1jvAuQJ8SUhD5XddQwNhxgT5tY5PaFkwUf1hViL8XVW1aKBFoSsvEeBSihZq0eqIrpiaf1Bwa&#10;uxO4D/yI/R5HINg1ljJhL6ku2QLOlPkh7OgrzvRWIVz4taDtapstbbIRvA1Fly9HyQwKGqXMtm3h&#10;mdWkgwRQcEZ+ea462QrcaURZosfkCErs3eV2U9kVBW9H/oe8MMywyNKyVdu3GuMa0sG4rqPMmy/v&#10;Z6qxGDS2s+6RabCrLpYHW1kySrzw8GEFry+rQbOc0oHu/i+LCVFjzkxRefVr2ZvgT4vZ6OFpqacI&#10;ECsjRjWPq1XDUsAGWB06xaALGo1yRxSVP+MjBaWJQ+9uE9TufL8HHafORTmMsBNB8oBrlbRAmk0V&#10;mXCmqwBPaSVmJEXzqbYq3mZ9u90yeE5vt8YA55gxhxroCP8sIXxkzN+GXXejEVwsvM6jCwmxn0Qb&#10;CWdLWyNjdIK5KGgeEOWjzlI9io9klKJH4RlvAgtl7UqdPCYh71tOqUWcutkdR+X/mKu9mP8/rRWn&#10;nWlwr90TCt3XV9val5sSlsixzKnO5uV2wOn5zugdchZqRritPllgD/W6GdUA82rjAZywdtQVD4GM&#10;wTqkk9mNfgHOia8YIitdofErLnW5mMfP1j28auHwFc2SzzIpsCCYu5BTlFILVxtghq485G4ENke1&#10;W5XjvKCtDSZBUBk8OR2crmCwLWQ9nZZYVXKvlW0LqQJHbX0Z0PUplqCzj47/G0/eCnCclkpG8HD5&#10;+qT11FDryphn6+2NPufvUsNGY0aMp8/E5aHEea61bfe0yRlNojJaZsKBYcJdTvSg2wHI2Z1Cjktu&#10;tnKS/W6mUjRrSm6XdvoauDG1nLbaUyH8x3YK1tUz8aztz98rL6LWrl0+cI5qalQMOLIKabZ25eoU&#10;Wep9nM3k+2VVsqRGR6BHgFm87L6YG3GYVTvvHXXFSNP3vj7JrNs1uwIG1yZ6dwGR/yAf+9dSPz7O&#10;+jYJFNmhRgxwnitMhedkcbbXYKlVR4/K827lzs3OyayHyIBNc2zMqYg2fyfj6gwBeWLsXLmHDz7B&#10;VbuD+ceEZso3TsN5dvPywidfnEZ3rCB1s1OfUh65fw2iJDSt3g85pZrMrEAiBl3T+MzZyo/Vam1F&#10;6PZJcxfk7oTBWeBiXt26V0U04zCZxhYxGumV6F8QBWIZKDotBo5OdXCif412kztFELc/B4cjnkqM&#10;ALDfyPxEdQYyFlx57JVin5vajCGU3e8DrkTsP21MMPUNzxzxcF1JIR4IqhfAqDVL8EVYizhODWOM&#10;q60NMC6yj4n2OhbWbvS2gdpGCFiugHlJoq0GDNG+7uU7MOGMrCaaJUzVyVKJH+GlxXeG3HgRW+oI&#10;JcjB8ROCJNzdPyQkat7x81DlRxgIlL30wE5yY7UgUJ6DgHwnUwQLdaduPP489qtrx01WorWX2BhE&#10;J2b29RGh8tDmyGH8TbVTUgIN5XiMf1f2OVmvPG2q6eFDfJU+nZa2bz+DWmWnlVULpHfwQd+dWF+3&#10;bxkfvlsfhQ4kJuHycTZUa8Czu1lRK6tlmhQa3vDm8jL7wHIxlbbu8y+en5QoQwUzgEyn+bRD56jr&#10;JvmCLnpUPJOKOT9Sl/JXBdXC74Wgv+J0/fXby3dbFfdQSxErC9/V/TCsWGfUIcm9QK0iycyWYF+v&#10;VdKQgNbJkKKxlDvcPlyz2oGEeNF9n79zKNCmDWx0DybxEB9bgatdZPgKDZwAhENoO4dxrTMQ9sjg&#10;1chPpPnA1OUVCNOnm6VdciBTkToKZ2ctum2lAn1dFa2WblLCqhSZbrQG/dWg191YXlel8V4dKo6u&#10;LFpyYm2rKC/cnEtgoHQeMIMS2JLFLHlULy/puEHAzYiylmw2t5MddESVbHWJ6e/rKGu+4POP25LN&#10;KskV29iGnlq387IZplBrDsaSro/SVla9dCYsOuaBTuWkNauXF1V3mtuwQvyQEu9gEYToVIcMTR0E&#10;tC0xsuJWYyuYDCZtlpOysv2UKhesmD0lSA8fUSY9xcAzIvtazxWA6/7Kp4gkVskbc3t2zdYONxfQ&#10;fd0+v2nTshINSx7x84ob6WqDRFy/IgC86YDuOEOK1vePn9ftwH4YbGYLApZWX17/dCfXyZkbhBcI&#10;Qln9crQH/LseshDTogsosjhbbqj1zCrAl7VhKTQBTCiJyZNM9epmWXydJGT6vZU71cAMe5WlrYXd&#10;ZTpZxL+KWrH/VdVDJggdewmXzah9O/p5PZ9xzxo4OVWUsIKRq21REgs2oLPDjQ0Dyrxwu+fE++il&#10;1KoKLS+jVWxEJdv0mdb8lO8PKiiVJOiUGBxy+63mEAQutEbEAcigk/RKMYFBQOlborpQcfn+OEBp&#10;WHRZSrMIi/2d2Miwe6cNhUjZ5O/oJOPiED1azkf4C2S1yY1fBE6WNF4QA+iFQwaNa9/KyRS7cBx5&#10;sHiDwJjZ+ohQ4qdRrKFu9AWktITK0jv7AN4hf4CaYC383oKn2NrbszdVgoWy5lA2RDvgfha+B/4b&#10;ItCm3k4b3h3Zhj3DsVGam73Lg+DJNEgQcM3dyqYyoAjVofB7nl4BYnDrVAJL+qk/vH0jQa0P+IE2&#10;DBptwxuksZZ4i8NmuLxrkO+EqrDfsH/SrVBPR84NE4gn09yGkArf+PX2nhl0sWvRloiBqHeAW4Fx&#10;QPfdqkxvP1VciI7VM+ePWNH6asURYNcNJvJgGSSfQW5l4J+oWqV6NrCRBnHUm/+Foe/XNIuOo7Gv&#10;20SeDb59cK77btqBDKL4aiu3vcDjcWWR8LRSG/bJHUFlBu6Ikwfjdy/o88RpywCXDxJD5p2DInoV&#10;gzDbw4R24ETm57NwtOuH5BSmgrczQ646NxT9mMNym5B1JN0cDZ/TwRVyOjufXePruQoJaGlkMnSt&#10;kKHhOvmaf/SqWehWGi7lec0/uyk7uA7JObUCA3jipPF7oBAjCG9kP6ijNgmlvBy0DKrPG2zlxzpm&#10;gVo/fqX7zs9bimvL2bBYZ1tOauNvITSPxgZ2hLbY0pJX1itgQ05OgRCLoscYIPUve2u9g3TrzRz1&#10;jHAmihp2B+23xHehweZNjLs+btyoaJ1M/Yk+yQcbqzqZsdlnBAIJ2ttHXIFBUPSUuskXnj6bRakC&#10;3R+SMhO3g5eU9S6HxXJx0s3s6dgOZ0fcZrHZ3o4ZM2ZOWZGwQJenw+Y6QVanAYYLZouyWCNXuD90&#10;9aBvdmtaq59G6CsD5okL0YHQYE2pX02fvPlpnMA63NrlHrEQOSRPvXRqiw3dY4rmSbbPa6d3WjSb&#10;Y8XAT3iJpMV3bHSEKNEee9iDU9u8O1hpwH4ffQSpoNA6E4GaJO3af3x6s5d3ucKQTcI9ktQ3QYB/&#10;+TiNCaZlMuFohVwYSfWa6yzjCVCUkd7P0jqgQSu/Zr0hhLsVgLUANXf2lfomO0hfS3/VoVT9UTxp&#10;mj4UVwRVaWtFUkoI+aWX8AZudo/h/snct02AJA+YCUp8iUi1mJZTlQkQAw/pCW+sRUSTxaFCYvfb&#10;5yC4G308HUO8PdFMqoTcO+T8CJZJdMwZZG2NgOKicVhiYTBBC7AccWmEBC/wSSadBJzOar05bryK&#10;rlBRHjbIl3VI3mgZoJVl2h0BmEWtMdJqfUch0uZU0ngAb7Qh82EYSShLN9dFzqekMe5KAnZYKJYy&#10;T6mdJ0Jc5dxJiPctg2eCTFInlS5Xmtc+fiyyNCIVj4Ba406s2GRYCoONxrmtD3EylsJZLpkC2Pv7&#10;9hfP74Zahc3KfSk91dDodG2l82hK4Gqk040PcCY+p7cNcHfjs2OCFcW0p1kRlB7Kcx2b9guvZSN2&#10;iydmhEdF5Tvcvraxz8+G5XjNWLOKgqBAnUrgpQneTZQB9t6bG58f377999s9Ski1Kfe12nlVuD8+&#10;ba9hpnF1HT/TaX2YqOsEV2+gdlNgjL/9TnuXdcGhnFUCdmwoLWy+//zDp8BqglghEz1sxu34++li&#10;Km68CBDgV4Hrgw69vXA4FE1ZdX/Cqmt64OFSu+4A9uTl98VywSAKnZmgxfL+pZuOVDJQ2yrTrIyy&#10;OA6ckFTb06Ib09+oVaY0LB3j2gnzDvwkl8Z9GtCnWxF4L0X03hwJZlvbmDovKoeqvIvz+QTQ2lT2&#10;Z8bKxAnZmltKCphxW0Kpm/g2Kqw3QbNLhWrOjqREhbA4mfUuR6U+/wAzeS9ZfjkCHBJslzz0gkyX&#10;h8RS3tyVjmEgcEu1ITm/VoQouwhhbDagR2juUgIvzbBqT2DnoyosGlBqEcUsq78VQXV2InmBOZio&#10;mD0jxAsCoQUzj7euzmTdjtiVJ1zISq6RCihgT9CIsUX0Cw27j21l142J1S2XNo5veyjILovW+pNe&#10;Y7N3L5oYGyu9rCyBcCXqF8lYjYuHmjKXktOwvpTuHbYHyAlADkF7nvyEU0yRcTB/TKBgDbCyahVc&#10;FAOTUNhoBHFxvFiBZT6QlgTnvYQFNMJXcKAmT5oJ0wHYhsAWzLT3NP4OgmoZ4T33SC/ubmgsa4mJ&#10;VN/DosYo9leULkOOe0JquNY6uPBaLKj4LaKVaWNQZY0u2RwyRHpi7xzULQNOBEUUcLqHyePZdR1p&#10;WR5IIW1pScyWsKDcHl/DW16QG8QQ/tPtH0B4oVewIBmELDoVspq8p0bLFjIpS6uTxKPVziKCtD2/&#10;q7NCcBi4enA1jEa0qhYaIVJPFW/J+KUNwtrnAHoLyA6vwhnm/FFQFflD0HPNPLmE26/CEEfKa9ib&#10;ZBZ0TSFXOelgwyC9uViGIm2M5BWYNnrHLCZBGNav1Z2uaQSxMgxPXASoL2mrPU7Uc46pgH+u6jWJ&#10;ncsC0HcHyetlhwrCMar3fwvNz/nfYsKD+vQNosr02gJHGMY9CgZgbmPPjEdhUNP6yhnudghFxkSh&#10;v93EG7OxkALikZP0EvYnnu3I6mW494F1kJsU1pLXkbRg12o1qUHdbdq/ZhkV1aPq0vItExx74nY3&#10;C0yFCqRForPKQSRvqwFsYfQOS2caqdcvv+xN/YQc2J1PQKvxKcFBe6E6JJnLyOcZffXz2/3eWCUD&#10;buT17+FQgzHcBYFiVaC1sgQquMKgU+WEE3Rst0bguhXG1YbSQfIyIFtUzVkuNeuCjtQNKk9tomph&#10;NU6YBjY7W5ylvcw9ZVuddINn/uzukE0gobBVkZuyEZtqIBC412JfmMkDQupsCakVXEmCLqIO5OCP&#10;EPYGsbjaZC/8N5I5Z5hw+qQwwt5hG1oNV4Pta3miz1uUxA/yZsIhD9sKLN5jLdrzKBqBzySnw3JH&#10;7SXJi5zVfJy3o6mDBQVJnVlcejWuEnclOzDxXuohbTz3y9uqqQ/1q1WS03B4Eu4PT/t5GXsu3N7F&#10;4JzdSkE1CYXjHme08BDVM384f12CloiZRF8ArIAlPTN7xO6d0JECEFNL5UZP0elGu+3e8pCqZvjF&#10;otmDXdNHkF5Rb78nJZ2wjwB1ti5cehRZuv+QzyhmZjeHy8V7gtWsjSCBbqIb1m2F6LSr8QIZf43Z&#10;XHiP1qNFowFJlAvRKvLcgynyBxpxR9JGAY3QZ+2F4Zxdly7nAxQsX58Mle3ekqVgG/fRNfDF09uh&#10;1tITW6LNUSJTp9bd/Au12eSV2AIqDQ1Ru76BbFvM69ArdUyiYSNsmviXnxYiglRX+MfLTiEA7JKb&#10;GcU98u+LakBBgyVZhM52VC7xAWOgtVWWJo4NE47RenEFpSE0gIdt4dt5DeqQGJiDa2yBsmADo2Jk&#10;tMpB942QdbKjYOZbXlihbEiswKyV8yHPFnhvMfnpyyzWt3eTnQEl7sPXVxZIvOBNG0iqdhGCCmKD&#10;czEQsbLWTCmUs4JMEQGBbgVl+6dFTSTIBjuPfzJNB7f4uATR7VLJ8R5MGOwEhsDUbKUMOH2sxEj9&#10;jtGDul9CesL1cAGlOjroDpoKL38a7jKtcHTIstywlIiZ32+dJ4JVMMVQy0tPJbGVR+KHIA2IkSRb&#10;IQAJhcq+LH4+7k0NBXmEiRMHfzwH2elPLxHEbg0nkM4w6eQdbmqA/AV6WFpaEJNbEZpkOq8suEAk&#10;sRB4noZ5Cr9uAFLttGXSAE616LeZzdfV00oyc720byUfsfs7g8O3NgHKSKI+rrgr+6qudVzrUGuc&#10;raQ9eLsyVzNKukkpFqCKmCgIsjCW9cP3X958GtjeGFLTi3vwGv+oHN7//vrXfwZcNxr0a2Xccb6m&#10;XSqwk5/Qqo17rWlFUxzdSujat0IDwoLCymJ4u7+ivwvU0O9T+SY83jhm6bQRtAg4yxwb/ur5tCNU&#10;gmjl3ko9OcVOGsEw7Gtu3dBTmTkZ+ttySiQJ9BVnAnQR9+aezIzRmOd09Il8O2kPMUA64VqJkHFx&#10;qiU/SJW+D2Dqk223CSErctMkK3Kw/6fKzPqwnZrJxKIkkOTijMiBrBfE/vwLXkpUFIfBKlDMEMiL&#10;PXWM9bnhMfbMkwcPtUZ7CpYwgRC9s53Qh81azT20laEnvaCRuvSmTUGQSqaliSyVK5PhHFPxB9Sf&#10;Ifsx09uyrk8yuA6srjS32lrgsctQNRg7Mq5It7bBlFVt7sE/ZKTEUUuGTdfnxd7ulLeCAoBabYYP&#10;SUQuXYXcqtmcLNS8WWedqJRql0GoLqLTS79NitHIRnh2gKjeCTlY6AuKDM+KMhPhvfpXM9x4dSD5&#10;tvooZBh2rUtezkb59wJZFdbGTFoRx98OXa8EYgh2CHm34Lf//c/ij+CTlU6sp0UbN/v4d3GymlKW&#10;4Ac4j3jnrvG9evmQyFDJRhRFcIDyymLaNH5glQVS7M1o53SswUKTwNRMuYNwlNJK64+/1HQvQN+q&#10;726HYXkh95Wf6gkkya8U1rDgsJTFkU4SqEVbyaOUY9c3feuJkeOnhLW2NHoLV4VV7AvWIuMDiZf6&#10;VOcPDF1qsLkILDqRRiOn8wf5/phAonYbpeIqoWGScjVdPfR0yfJnn0QFfcPlQjeQrWDMUVqRFb4a&#10;AIBAOLl/UNkj5A0eRLEmQpPzCZRaVMZMZs775gm2SPdcYTCQD9yLylovVnG1jW0CBkkoFx8T3Odc&#10;eo15f/1rsnNsWsXYUGeDZ9JTWQERHRo+bqEgCoeCOD43tUEmaK6SNp5W4PdT6uVgqlT2EQxHmBhB&#10;qo8VUhqIc2IBQmHnYovavYBdh452Mp7Ae0x69endB3J1WvYBunVYV10xHVNtP7O7oL0tJk/7238/&#10;vdJDaIosAYlFpMmM90nslK5tUhQi08nYvcK5jclFsI/x1NQHEE5t8KHZLwgRozIHbBW7UI/jUB8r&#10;rtM2BjrRrBOojwuEZWU0RK0MO7W+O2FNUC+lz0Wls73YGzjKg3xD6qTCAhKyaZXXKvv8/PL9yvOe&#10;tXGeTz4Xsv/dm2Yxrj5T/TbXe6o0TwFtlk4BbGCqnLYnA250DUn5zJSoTU5cX5WWm8DCFc2fqqSV&#10;Nu/ZhEbTVHZnfjupCmu1hvJZwwfL2zFotJCIMuxRN/uJcltIk1S1Iu09dLxqrHUk7lDcW8rClnVn&#10;7ZlSDJLmk5uSYLh3WgBbAcoT7ZUM5JF16oAQwjy/fFgPIea8h6o8mwe/3JAwW4M0YCeoVchHtisG&#10;bOcDamUynNr1w/oOgQeHmjZqOuRvj57WKf33Ckb6STbVeJ0VTNoTOYnJze197PK2kWcRdkI6VeRL&#10;TT0rY3EpMzexqooFUZQ3731bXm91ymgK47fyPpKirGAm6cwBIaRkPpBnUUvitwAYUt8sKVm2N5Gw&#10;ucLKdOFd82AzxwFOSAttXYnSG0jCsqsfRH2LhgGBScH5ZUheKCswLlRA+WJDS8DJQguDImdFzw7P&#10;1GJ3NA647n1YEymua2phQhEVAbGs4XCV81gKe1PYnYX9JBF2peR9SIqhC9B3UIAkDQXu/TC/g01m&#10;ap3oN4vnKlX3decqTy1ohFNdlJ/sE0IIiyC6UQRjtrPHuaW3ApIBIRAYD7tqhEPor357A3iM0xuQ&#10;irbkAHhmj2wY1Sh0X6a4WM/YkqT2JPulv435FOUmij6qnBa6QsSNrck7boepcEYplGuBKG496YTt&#10;3WItm4Sb2lpiM7S7z8/DLYN/+Wg6dfd0x7wRhxhRSyf4rzGZQ4YJIf0i+sbvIGpcURfT0nZ3X84j&#10;3nInxl22isTFwUDLKqp0jgv4UcmKWquVjR4UUQOJAVoCe7S7Exuvdys+XvyTwzjAwmFfvHteayIY&#10;FImWnb+4gEtA8imVAmpQB349n0CwDbViwy2D3Jrh1Xj4jZI1rrhb0SqGfqfUCVuMyosmqNdmaTwf&#10;5YTaxx5WVhw7WBtq5fPmPobGxd4U/Vbguc+HUfmi93vupIVpI6Qj9M5HR+iE6O8tZ4Vt9peAaz1d&#10;XysVHuxHISwH3jCuhHVf2kgCqs0gVAys05sWU/kMf/n6I6bQu1i8l3Fgejc1BJSyInZQ2P73h2Ti&#10;6TkHohQfossddqorTLCwD1yYF0cqpNR8PHU4dYyL3bHMPdxpSHUDF+ysdvTCReZN/G29W0OY+xMa&#10;3tBblq/YKQ0DS9uCMEPUYGMxm7LJI3Pv4LuLwlqAtHcRuW8zMrWzZDJXusMKkg8O9+vwZEoEe/hM&#10;kc+ODCYXTNa6JiUtStRTI34ISWAqRAQ9RfJIiHzTqDY7b2heDogt05yE/6AdjiLh/dx3Las0uCXT&#10;RRFjuogHRuVhOFQtuc/8eHwwQBGbBPyigKH/3TcOLGHPQAtyaL22vS0BdBxVag+AsWQlApZ2LyTb&#10;sow38paj219tQd+SvbSoucxRFrRmNp3GihDO9AknxRj7agTMGh1qLUOztX75GFwQbo8y9fGsy+YL&#10;x7qcYlcTchwKxz+Xnl7xri2UXem2FhbB8R61cqX3LCJY8L/0ZoYN4g3LNcWZ0QJaEwGWlMbprzjJ&#10;6GgQgROJhluoWZxRdnl729xr9vu2QEUmjDbcrwI2GZJt3hwZh95vNbldCSK1sr/8he2tnNWSWMQr&#10;7Lv2FN0SkEKYhdI+sa2Me1maq9GXl2/ZMJuTt5X5UHy84PsnZasLPojVKvEyCIgA3Kod2WsImH0r&#10;NbHYGu8gqp1nJbVXqktFaMLa4zAM4VyhFMJXuqGgwNyenbXs3oSerSUMLq/GBJty1GsRL0IuXT99&#10;ZLrkUBAgFUpKYvOl0TWLGHbYX/9a4yIsf4SRx9EnHg8gpLJxvxCgyEGNITF61uHGSPTBIUQjbBLG&#10;roQQ+iINmQi2sjzdJRfG1Y4FBeDfTGwGP/XeXGw9QtWI/HJ6xXlUZ13vUGmi8zhYmXmrs2DaK9n6&#10;uJD92+hKnY26mxdAyjfq0dLlwDYLMxLdLcq0TSvhZgJda1y5kOpdFWEWwz1ErbAWi8B298PhqQGR&#10;M9z+QMyiOY7aOydw0s8qXfMITQ6KvYo3AvSoUdaKGDG8+bqKgLdi3cV8m3uccMgwKnXAdah1LTGE&#10;PShdZ780sBpvzOX8jLdtql17lqJHTRBLhK1KnH5IvvZPTHtdoJiNTt2Uil44aDPa5w7jwee5v1Zo&#10;R22w4uF4P8g0xvw8XHPcSQu6uA1y5lZUMpecHilIic6HJfaLDs87CIN26jw5FIz0l0+v3r998fyG&#10;ylKbBiEc/Rnd76blVrM1vJGyPkrs+jPxCOj3uz/cuAF1LGG9zYqwDBgIieA6/LBC3M3hfRGxO+JV&#10;sK55omyckGHzO7XHp0mpTw2EkpS7ftfUh1cTXsmicsocjEuscHd4foU0LD7iFiCf9FQydTOt+EVN&#10;e8Zg7qZMYftmhdD09rSNsMMe1wrqPu127c/Msm/d/mmGedGp8AP67rgxsdbtYX+1dKHMmPQsD6zP&#10;6QGx4uGIUE/7FGHuSW+inprtfQCz3NUV/7ZrxxHt/pX1w6qyp2oWItoNxRXMfZO82B58l2i9jk6C&#10;bNdCbi5o3enVZrYuyg80S/GkRv2hRICKYGnLJmG6bHZZ122p1bhGOpUM3eJMqkW3f44vFN+DRkU6&#10;D9SCB+5dInxXITMd7iYn2yUdGlYhiebqtHPewKKwNesafOJkdEIm1zzyVs+kPS9KjknZvN5/qXJX&#10;SW4KaWfldiAmDPrm2EfKT7y67WNftAYQcKFsJYYKBBLum14pETnWQdtidlZd9c6NBaoS6y34H2cU&#10;Mhbo9QTk2/H3T+BYIA3NCy3h1udZKdbeyQm/iaHQCV33gevcL2jV2FTN5AcpAbrvxuMtoU8ojxT2&#10;QO6Z+lgCungpXVUhk6B9NxEV6wYtAKysvRQAV1RF6OIlAbn8GNjp2bZe5gh2+YKKnUziVec5UvN0&#10;T6wGShQXG8ev6qlT4dWqExGFpnQNDe6nOPb4pBi82fqB3AHuFbuoWA1rjCcG5l/h3AR7gz24Ab/f&#10;jNVFiRpRIGtoUMby0/+8fvX/+tf//Pfrl/9+enPqKmtv40RNJLjOi3sHC4/PdP1Jq/yvt0vVQVSm&#10;bo2hLapcXLTPKO1O96d+jf6XW+sU+nmPdlstbYUDiNig8FJVJl7E6oFTMg/CaeorcjMhMr3xj2/e&#10;5o0sB2vca4xUzij2KO5Eq+e52+DJ6qlyZIf3AHLO9lTnkaEIBtPqBmesiRYDrkDWGdzUSMbRQ9Ob&#10;nVIuwSFVWpMeR1WYv+FV3ZIJyKmJHfN5eU5qJ/26rkLDp02hdbJBgcx17YsmXNdGGDS7a1+W5BKq&#10;Tmnb3iDdP2gWtsli4BWZ48a0VILzM+zt/aJkt/Yip1HQtW7eSQ5XI1TeaMvKUsf74dOPz4Mtkxbj&#10;OSyBjBPwbtaO9gM9ZoRz9qf5XegIxXoE2beeE0mqItt9ciJbWLIJibMOhtYjnQB81cRox5yBsBWk&#10;a37D92EODO+qLjeG8x+kaNbBNFC1SjZIbQGtHYGFqeDnATbx5DCkLCXYONx7GGN1yCFka2V1D/KV&#10;+lFO375VoNYhQ4B0lksPg7U0xmFg9QOAovjkv6Xq1X+qvkjDiQbYlKeE1bHq3kpXoaNSTHX5YuP7&#10;vVK4esOeJrRylTvs3qE1TipNnfFid63O9fHWyEHxFdrmiNDqV00FLY5UA7wUI2mqlSpJ7BCeqkcV&#10;dJlzsrsGXcVPq0PULOGHZdnn92uS+xI11YSYMpQmbaVLIYOyV6/2/QmbtBScS/MJ0LeU3HUZ+7Kd&#10;5PlzoC9o7UGo5iBSD6ije1Fg3FJOoxHzBRm+C92xF8LPDemv9s7AKqqRwXvJsY7tULLtxM/8BJcu&#10;hF1MaTjoy6YLOS4IRSrzE2mwvyI7wUl4FqMTiojfjochZT/7wKCpcRuQIyd6iiqzMxH3xmhtoLS7&#10;wBpha4ENFVhwL2olw8cCemzfWY5zYA78KMeir91uBwy5xJraYOI8cRQJUSPFLUZbd9i52+8HWYec&#10;DegFNr9iNAX7pz8TypwE2xY5qyHvdlO8pD9koZiGXvkPc5kwdYrcqh8Dsu4b1zvx5dPbykv2Ew8V&#10;/JbP8o2i72H6IicQ6aqO6PipbBhXt/lo/hmn8fYLemDDd1iOupgUUA4q/Pj0mtIsu6cEWeNRozUI&#10;MbOKye71Vi0uZl30NtBCG8NJuLNjAZIR1b1X5ynyWaSlC66M4vPtK1PlW89I9wh4rLGTl5OWTwbG&#10;ngS7cVU1J2BONXoKLG1SuoPP6wViWeXzMk19JhkwPNUhysC0fLi+MtVqiugSSM+7Fdcr2RuZItV3&#10;hLPGNPYECnLvJ+XcF7V+/wNn5qvFhedc3EmXxXxB5W3QT0rDxgduTPRWXY5/6xsx8euPT3upDebP&#10;d55zXjWhs4eaOtJBpvq7zqVJPTC1oPulG7oIu7rQHb/OruiQNY72u37+/ueykNh39Y0W1gI4H5e/&#10;EQi1dusPXk0XvTpnm3+EnSBIEXJP3gY0Ooyx/F7EUQ2HFTLkjMW8IrTdm/bG3DngROVlIgTYgZ0n&#10;NvMAoTWF8s41dodvTOur39LE8Fv/M2FiVpgpAM3mSlW/1tA7ml7JUuuKAbTMxp3OqhD/+E2RAoCZ&#10;zqL69O48qWId3QRNvaUyWqmnAI6aDIhQ1hmrCGWlDfqsZhsbYahIBNuzUOv+BJnlAKHJCNZAZxop&#10;MyWs6oSPqjYX2aApUBm5O68NyMunIYq3e5rIFzjIua+VwRH3kpIgc2q1QhqKJJERa4GrNiwTdmxe&#10;ZcSYA0KjZn5Pwcx+wmnBe0DUxOer8kURsNOoJIHkQiew+2WBQA/gp8nyv4+upE9vkyHpOINGDYW2&#10;T+yt1j4ombH011JzVLWVoNtlKniMFoZaX4THolbteX1aIfRSXKuByq1gqBUAb8gR4JGHZ88toRk6&#10;2s/94TCbra2mY18xBTPtrH4UrjO1dg7DhPtMX+1DxJbXJn4jgcqS0QgwN/QTppsr3YYIVfFipeQy&#10;dyu2iXJAdMNST+Gz0IPDPtilqSEndXsRHZhTPocziXq1Kc4BZgmGa8h8E9mECjJvvAmQ0F08rMJB&#10;aNiDM7AVMfNkWaZszwL/m8HBhnEKo0O02uRJtTPRS+tzWQBnzqkZoQZnas8RhhYk0+jy2AXbIGRt&#10;Fw3rrcu1HZ286CjWhGNG8Mg74etAX+AcYDmQmJsLrSqzutrC18sjTx4MJPiw/93BTwtN+wWq7WR7&#10;bYbsvhSlJJHYdzEOOI9suq50cyswPreAVf2HFmlkextqDfiZarFSmnw303vhBKNhuILZ3phPaTfp&#10;7k0erm6oVXUobDDaY5s+1ATlkp8f/vX61f/zv/7P/+P//H/+3z/+Ozgav1r9F1EQdjD2cdW5JmJw&#10;AGzwdYWO+tBCPIrw+3YqRR1YZz4oEf1wamFVRZhL6aNZfx3k9BXN5tuqsa1llkJHmVVKQAN7AFc4&#10;wz0dm2AwhJGEciHk1zY+m06kSKzF5fyVH0a64pGr6SlD7RUxXDvguznwE5mHIdMG747slRi4tjHj&#10;KhcwW7MNXLf3LLrrrImwpMo3d6SoTroZNQlWOSDetN6RPR3nWkTjWi6dsmow6v5WbzC8kaSX978o&#10;hz9uVqMd2PRGic0kx3gp2XCta/fL18Eom7Vuim6upgT2/Mky1HNog8kIXLkuAltbHKcfDrVqaMz4&#10;v1xFK9cOmpUSJ7kAav3w8Qc7l/48hJlz0gCn9kgJQYcV6epT75BKPas1VdB7So0BpZaA0u+UbjcI&#10;dJ/3lB7D4fGHO4jOy/aVsdvsdOr00ek4qIiHkylNVAx8K10jfpH4kheZ2haqU5EqgHk/pdogfjP+&#10;BUJT7QkA3gcijREkXxS6f90RBlx31QPAHWe/VKqqhVLtcFbryJoCaq0bry5TuFELU6coFhTRXuX7&#10;n+vTAyQeUnrwotVJNn0jzf6hblVsfFeHhBAtYaguzdOATBbRYpCDrnimO3s/Cnf/2lLiCVDGkKwC&#10;z3cZuXSeMXJtOT5CwrPavWjgDkkYHaqAs2AOcenxlydPbBSrfy+FHKwOW7a2jkfYCmPAHvUic7Fg&#10;Wbd8zv6WhO8Z1USiUlzUAmoJRzoNpAVyvKN8/zjCkmpZldOYoFI7xLZNJJdB6P5wHWs7B7ZVuE3S&#10;cozG0fdSYEwOzI3K+C8eLyIUrW9oVv8kBMO7NMxsfb9aTavIjhkPvFO+R5ZieszrAiJq7SDSEYuS&#10;qR0C6thAKFLXpDJKPD1UqCAqgDZLep0nb62/0qDTE2jnTHLxAMhTvJRrvwVjaEoRLg7SeB/R3/r7&#10;RK3SR1tlYGMMzkhDDrdj03IDC6AaFjtMYxldGuF62hbMaD0lvFm2qApVQqhUagre3MWVB19Shblk&#10;dpZwpK2l3Wt5YjkHxR46bwWMSbe70dq7kjgvfxoUWdwO/WPpbLmZrwONnj2LgRjPq0pVFcz+/fLd&#10;krinSen+/FHkmWROSdjCUwiTo9O+FqYGSad6Mx6yUjRC5KS2WvguYK2+ETBwKlp5EESth3T1kcm8&#10;CjRYzj4YsO4L+1lINNnw/mmfDIREuj7KPgeV0yJCVqw13IenkCr4xLY3YfjIvXGtIm1QliAfh6FF&#10;jUOtI8EkbYja6dwj0bHRsLvM78NphOy0Mx0FF/0IVCipkbpvr6HWQA6+KYK6QTLws5AM6tsK1dBj&#10;JyatCpu6cPz1h13107sdISPWUa/Wu85/Vd54wGPfDmrtpzRjhDk8ZHg475/lWc4vpxsNzGrliCEN&#10;Hiu//QGxHsJgA+V0DSCiAY/9jIkqayBuJ3nHE2qhOPfOfFDUdzQgYsXr2hV7HA1F5eqHp12UuBQM&#10;BiC0unX/G8g/BZCixAcsD7VGpe4nVBjda7ef4jfW9U5QEAyON941AqRtagqSVPBPAkvLnx1Na2sK&#10;no9818TZPkM2wQrbmPMHOGwjuLiinBTreWAA9WlF5lrjlgRBuu/02OVbcEvoBh7bUzZLlSxhHTdt&#10;qKHBwUUI3UGMmz/84bDcGvCoIFV+mWi2O2UCS9JM2ACvyKL3W0JlSEgJYeQPjzvi0sqX7sJ7+nIS&#10;CgOLEsnMeuEo7RvSladulu7erXq8VkZeBWmaNN6PWR2FvqnikqvzrRx+bGr0qSEpvlbmd8iuVvXQ&#10;h2NWPRmyXRvSWPoHsN+HxXWE3aF0MIOucjXKbm8tg+n/QoCE29leLaeEBlTmXSk4goJrikYmpfrt&#10;qxXnKZgixuSmBeqZ6vG9qovFbJMUoecEAAwJY2Lk3JDcS3XFdq/5Ii7K2hfxKFXOTV7MHBlPqAi2&#10;1AOcsE3C97htiyf3h5bh/YhWAfN8R5dNIALJ4igaM4HYAefMaklLM8v5LYleWPeyCE7i21yyMJsx&#10;xOTZIu1+QXdKf2Oh1CE/gcHxwPvqnR5d3E1EsgkOdno+76a3FLFnL3+s+/Fx4K/mWDN8yyZIV/Oj&#10;WeWKDNKgkR1GDD6ObyV4dbSVFYNLg4WBAbRIi+2cWfVspPRpE2BRWJffsJgwxQTIfPfg0PfBEvjV&#10;01sFcIUXiTCp5jopbMOiSD2X3AH8c1G0n9XPmUY+qx2oN4Gga1jl4e1UIe4us9LWWIqAHBT3+3f/&#10;/frV/3nx40jXCUoHda4cr0I8pIgSrcS0KoTpI2g4RL8ZfWi1cxs9Y+XwoTQ8c6TXvk/TCtMoErAk&#10;iy3pArtGiu5lK5P1lVTpCZmJnvkKjI9VVdbHCGipNB423lOGlRGabY5pHTglEsfwD1kcSkngmWrQ&#10;rIPVe2odDJzec2qH0ljuRxVo3W6UN+/bQ5WzThhot+mrUBnDHfHeTiNuTwEwMNi6y8VdSGrnvivA&#10;zthpCRoSB+HYiN+9LzCGzk0PzF3zl/GuCNT9ZeeG3H1g0EmobxP/5PTeQ2rjD0HW6rRfPo2ieHr1&#10;9HzyNZ6bLYIo+hVpA7mt8kUsbVJDHybJ2Ip408yih8cw+f2Ld3s0oFvlO6HufxiE2yhAn8qvCudm&#10;/7t+J4DSF+/evVoC45aGAhTV30JR2h3nkJz+LXypLCvNbHYlgthxrYOstbuteywgE2w5TBjrmLfw&#10;ABV1nhC/GqXq+rO/HWamKc5OSYMiqNS8Z2VNg9bcOepsN+4AVw6Li7cYu7bC9rfkM7i9TRArUmUO&#10;Wddq/gPnHqp2xY04AFvpKvicY9PW9wqs1eXPFUBl/M9//mmpLVOzWsrqXVuJeOytRK2G0zfN5Sic&#10;cF0gZD/SiHzebK8qfj6NXne26vtxi516s4zUiKDb+5Hj4/OWYfrphmL562Eaj57zVHVq3RTaLAlX&#10;Us20IkijUPs4+tDykfiAjcEyCRZNnX5bEDnOkghX9MJ67VpWNWMylZJ/LRzpdR/bjBpvpMhl9XDh&#10;E8EaXm/d4XmYWtg6W8k3vX8zK1qsX71r58/Xud9sEDIWEkYewca2nNGwRsDYI+mTQRhkMc8fX2GT&#10;tGPN6nmoAAvlQTh4A0VuRD9swIeSQuRc3i6nIjLf4tVEdGtCE+tuGfMByYhSYLmJF1M8lu/Hj9Gy&#10;z/yT2AkUALM86V/fbTVx7g5RbwO0MZxYmf76nQSfCrVT2RH2bSKpiCuqK9rL1zdhYaeNfZTc8kkr&#10;HPu+RydAELtFMrwU5KDglSYlshRbonRVNmzdy1IApNzYQS3RyYuLKvx9xYq6N5MrVmHaRJhb/mFu&#10;G61yoV40FwfUM9M7a3fQsOtPy3Guv+isSvlw9VpEn/PFUezH+Ez1ag6ieLGX4Zd2KdW+SjuHGAfq&#10;sNXxuryh/IRk/oc4OSJoxXgWgBmGeuaNOZHrBpBbeW6QczUC+VFktcEhsEgrHoGzsNiYFSwX8Hvz&#10;Ye0030w/Gb3Dl+KsgxIYmGeMG5UXq1abnI1ArlE7h2HXMW93sllWStAJYt/3rhxgi8keBJkxaxp/&#10;mYphqyvuRL1OWdqGelTYwqT6ElnBCMNp84zbORaj49rnUnMr9EonLEVjYae1hVizCmXxFpZsnHvw&#10;Ll+2UOz6E+XKC4ut5ATycUPhhSj+BNeJdsKKm70IXOv8OZgN52z6wN5IZ4STpotDei7sf/N9iF3U&#10;RFeSEklO8hoI7RafOmHZPwAhjLq9cKtZvRRuGSgqNjnVscdQds3ALafcSvMOCXprY3tyAWB1p1aS&#10;79Dao/JQv/FFKtysnKi6KU5jPz9arGpMhJfvWQ2WbjsNYGCtbTM7tMNUl2GjodGPyJKnFrFpqjPB&#10;1sekXUygxIiyyJsYJfm7SCuGakmK1PsWGwdvgCUdXM3wcWDK3qwFwdRMZbRQ0D2bDjjXbsn9u3IE&#10;PDuZ8XhRLV+kmbhxx5CpA0ax7rZKM5oidA0M50iw8zH5Uopae64fywLAqdSMrarG9L6d28hE7Oan&#10;4CSxX9pfPR+S8FqdVenKoK2h7qkYB/8oPwEtmytBlx7v6urRYFr9qOLXN08+y8GBCr6Ou6xsLUFR&#10;x9aaQs3tJwbFSweocImTJMVJOMiFB1y3lQOEaPRyOrgggZHT3vMliU3ioA40+1nYDR62UysrpHNb&#10;4ArmZwG3ksWtE3D14t3I280fie7PMJmVOAq6+PwmzGKbjhDpbc6iEkqk6WUfkmy0vba/kHUSkMNk&#10;QrFiHTwsjTOC22UByV5VwyrlRRpA2lTJqDT7nlDBniHNSWeYrnoA1KpR1gzZVAtpaLPbOJMzzwV+&#10;hi781b6UFdLIqu/tHF49P5ENVDC8E042fFxzwQb8E/DJNuayatyRE9IoZtan95gJsUtaDxUgFA+P&#10;tuUuk4PQjDe8yh33f6Nzx77uK4TWgFvCKkhUEJ15YaSw9HoREYWOHpWuuRntnwwjhVjqfhXHcsng&#10;asp8AIHmDigttiMREcsAeeccdn20h4lbq7zOFDZ/O7EV92Xk/0RY72ZIAYDXtUjSpZ4UaoPzeSng&#10;EbUS3RkzE9UTsbuBumAWHVUjSqsbcihKrM8JN8imMCbKW30snSxW5mY3kwoJY0QTCQvdT1OidVIF&#10;2lml+bx6SzuOgidB1FDimTK4zNZGBOgb+SQfmyNABAAnn6eMSkAk4sDXxUUKj2nNehrhUMxc85uZ&#10;Cb8actOAd0Bu1x4OotWNROCwlZJgKl1z2R2g3WnXoFUa3CrWjyQOatuhVzBEArZMMsnDq4BJzbqY&#10;CfvbYXjha0h1CRQofcjYUOuq4b89rfL23Z7Kzx+Gk5+moH6z135Rb2wSwZLmfQV08bIPq32t0FcT&#10;Y1jWDyixY30zTM7peu/vTwbXwd70mN1A2e7o23fcmHTWXarpm/a/vB6loT/O1Nh/Ui4Lu5jFLpAP&#10;c2CwZTLdWryuaQ0Yld45Y6g/v6FdKuT1ympH9arm5ZM2SoKSzZApmjQn4Tx+JwYeUt3vLyb5WNTr&#10;O8FIW7BSvIqIVx1vCuEkzdwzIau9dnZpcMV7vZrx1x6PDHhX/puTcIbDpzeMagEDaFCBEMt4mjY2&#10;TRSrtwXAtqihq811gUqzegxy0gC4cLCFaHhdTiXGKeCa+POQoqpe+9I62WS0s38dapU/xNIJptR2&#10;LAMYQ60QvHag4hnQlyipPX97nhAWrAsJ0BhXDxnM2z4RUzoE6DLHstv6vo18+7EpT7xzrNnLuZEs&#10;5sevP6kHYMkup5tV/XYURTssIlvLsOyD1CJ9a1TBmJRVrSM2mmqRfAW3IFg5W9EvMzv8FsBO24zu&#10;SPiaCGqfFG/kwYtbr8lUGNGskiIHJA+PaC2C9Ly/QLbyRTv9nDrGa8hECl9DEYUodBrwTEg8Swwm&#10;bT0Z9DOwh4klvb2/jbfRrpM87n6h+i5t7bE8YTvc2BJYq6Bmc0oAfH2eLVU6PPZo5DrImy8gQDeq&#10;w8Qi7BoMxhrE2NdMxAi1w6UbydVqFUIgVjk0xWy3YX0zJ3H1oz5qJH/nUAojHa+aNxCdlzmcQwcL&#10;2R5KfWyQUP2VmY7auE3kPFmRX9dXcNhjLcb479aYC2C0KyUiprERJcXGO5o1G6JizUsvO2EWAG4N&#10;6am/hOUW/WyUMn4ker7mPRulaZyqcwMHTuxn64V9ZlV/cMiFjFQbwimZngckaNi7QbO0cpkOsWvG&#10;LbF5WiwC4NXI6c80HLg6dqY3ES1TF6bufIWwathvfxtqBWkYVm4mHDHwQKwiYRDLICtN3mdbuhJT&#10;MyCpTM0dAKgiYA/fKC86QLJo9QXoF4YZpxYBXsah5WIC2I/aLY6m3hjkUCcYaZlGOKOyfYUYdTPH&#10;wfFfOYe1Y/112InKVUjRBur0vdzkZKwimgrcJ8scOblgOm2wbV13+TvJtXd+bUvYhf47bdjLvflE&#10;ESaQuIxGHlRQ0D+POkbSzPL1+6z7mJOrsJ1+2LVOfUFycdMTGMDO0JtORZVKHuGo4lUC9CYSvKsF&#10;wJNeD+giQs6DyiSC6P2YY0EoLcjWOVkobn7K6lzOXJEkmGGDD446OLxJBTErLBcKsliVPqjPEEdQ&#10;BnxTJzoYKysN++1k+r2+U+d9RdfdlP2sz00NWqcUfQXRqgOZNcAz41l2IyFxoFSQU+IMHdri+FRw&#10;pjagW8v7bOiWp+h2RMI7xw67pdvZRh69Q5AY3Cg4b4qCJ0fnsvt0debazAvsyeqdTcvtJsk7SYik&#10;1nZ9EFTXSwb4FFgNE5aKDRnu5u5b9shT/OkEEHgkdmACqN/ejaP/akvH7iB6+ID9lRJEsHcVO395&#10;+JMi8WilpcA5Vv9K/2pf3Gqwv8pK2gcNOG2+j7TOUEEIjTFxtcmciTe1/BU6uihtN6Fr9EHCEpsx&#10;gas0A83u922CNkVckadyZVnBmOfVQi9DtPbIVKGrE65GnXOo2vPdABvwMsPeneGCjV0LWyHiI8sO&#10;jxsTvOtgABRWZkJG53uBYUR9DIJMl3rdkzytEp51w2rezUMRMg8pa7sOwKU+e0538oC9S72y3QvO&#10;kcUOAunAHJ8WzVu2dLqean2Xkna71OEisbeZFxIoyqkMCSgC2gz/EfY4HRM0uJvX0VqnVS4FH2bz&#10;W6aVXU9LJE77ZRh1G659br4tTLLgE9JY7EeE5hZffjPieqH5HqvkSFzpUnX7KXNQ0Sx9a7U+gtfd&#10;z4kw93NHtpX9L5GxCZXLET8gsRy7UQqx6AEtC7/xH7k2uVMLg9Aux2iKgf2aKlCQEiEB0drFySFh&#10;AKGls5bvcuZ4/EwerGlQ4JObQginMtbaMSuc6xZ7pMVxGJK6m/NkQxIPHoCXV5MxpKvKCXTtatEc&#10;MyKVIgLUWfWNFBakBNCywJIPHKstm9DOOWk5lwXGhpe05KhtTF7K8pybw6cGWNcr+dvQVNBLCygh&#10;GenyPUeplm5LdoRmBT87/81tu9FqF6wX0QMFGIenB4b8PLhgEHTGSHMw0sdYCyigXXWt9m4F8mVi&#10;NGxVxbJVuEiyJTxITOy2Tu2c8BtvJ4F3t0MFL6B0aNnC6YUW6j11Kh64G2G7vx24NX/BxCMn4r3m&#10;5/58M1C5+/Tq+6dh13+/Hl59An7bRCcqdV+3n7uQ2SyNcd0XZQHVgHN1a0qko3IhIi12rNH10hBF&#10;j2il2SzjZgeguTFVZToVLjZF+h7p/XvKQQdZFynW/yZPIz14YSnpzLurGkoUMQ4rXrkv3sIoe7+C&#10;/t98Gt8Iq2tWAAS70xVhEsJGzVcuqy0wxGlMLO9v7UM0++X98BsuxyRgxv3ulOwFqhRZR+Jh1LHE&#10;nUB4tQ6xadYhSzd9NTpSxAsK3e9yvBY6QrpyGqVApkyowO/IO0W5J2WiY20C62TJ3ADcqrS3ruup&#10;uZZAF8WBGpcf/l0JTVOTXxRkUgQvMLPHCf1XEfHqeRtwpRSWdgWA1dCCdsR4Ne2iaGxl6o4zV1rc&#10;QtCZ/ANIY657j3+M7MEbv62E7/et6UcejA39cCwbefAGzTC5W/72pHJdqtw2WLi1dKcyNtUre8mm&#10;zQfkQ1twbSWPoWJkabCnzGWoNbJU0WkULjg2PBMUxFZ+J+mwOKSYWpX1hFkla4vEJbfbve9gkpZO&#10;PCb7Pbnpp1klKf4h9LEOGWY1dvQIQR+O/Lyjbcay2mzkNFZh6zKhu2/kfQ0bZXcpehG/AbRCOCHe&#10;nfMvf/0pRGR1k7I7lXUbMWv/0u9p9wqUBeA1MlHZZmG5onzbN3pJ9bwjwF1tNhfwff6qglHtpXG5&#10;zpzFgsntZDzqWU9wILY/2Fh1Vgahh2tlX7FmdTNqccyI5VIh5VlkD3QePi1AEavbeWV2cKjLMBh8&#10;WIlS2GCVrD4EmhMsi0R5CbspOmSeKTjq/blOGErj8DslrLE3JkiPZ4EVg9yEzGftJYOv2ALdOs/0&#10;tI3AzcKEWwiM4G2oXsNZ1ONQQUeOZlJ8t1WZcPgiELgsIlLVq6Mbfvjlzy0+x1SmYBfAZt8XRIMy&#10;BsXKJnpOdw3vr3VBtqffNqyGEK41XDRoutcIvZyBxUIgokXSwKdh2lWjSdP5YSBTADX8c5XD0Z58&#10;aUDUuHMLzrK5S3JTt0bcIPBACivI8UGzYY/EkUhDvpRBOzWiQi9QHBT38aoB0FJ4OQ/n6l23VIxo&#10;/W3k1d91v4fig0rafkYuYzA1QvtwsF6XfVxPofL7n3YJi6QxxQ21DrEnzhwzOXG4MmCF0Iw5jUbV&#10;A1OcuYJtnGDGHP4+rbseTrrLuJLYMUXpuJwb1mVhD1aAg6ngMFOJU3J5uuMy4LJPXwbt4Lq16U4D&#10;vA8nit6MskPg5t5Rbh9AqxYaEOtUMR/BqI64rjBVHelpBbT/tYb5efPcVNrRe1d5WFIG8o0MhULo&#10;xdysCdDCpBeXS6W4DjNqH3m1u/aM3WDypPiwDBG9GHAdIqL50JYCaOd0my0grGOucq4/rO37cLhR&#10;jGFZpkfrxPgWxeGVYp5SiKvvXQoD1zcxg+QziYY8z4RS6JybxuPzUQoow+4ub3iHl/719hXlG64M&#10;PkQshlcrcWrgIQztq+mwwHwGFIGviMBJpA4ExpCf7izmZH3wxyQs8aRg+HaQaqCsaCUrtJE3vUVb&#10;oM3e+HzZWobOm8i3k0fw291ZSKG25cmB4xgkrrM25FRZW40PFQ9MNQVjccFyWBUL/F2PfdTRbLUn&#10;LwY2YDMCnu0ZB6eV+jQMEMBfsrHFR/NtUOsepevdDV+0h2UXtSHaofRyY5zZMmw0vZF/STpvFTcf&#10;KIZSCLNT3a0BtY5APswq+0v5+mp8wrFHtjrVlQlcTN3s6bWxxaXP4tVuGSN5XABk82KwdT4beHv1&#10;PIsEesnCnGMqxh1nDT+FTieiUB4FB6sUk7Fyd7NQ/LS6wRC47AxzI9G1loS7wOm2lFkZY2hIFvKx&#10;7hdvS0TUO2FxprY06IEVLX/6dH5hH59SDIaG8A8Mo2kwwIxUgj1jBllHTkJZJ+u1uU5tnJK5wUXn&#10;PoU2dTql0y1zqBWZ28+6Y15PV6DFcSdSaicbaWGn0Jdxo/UDOkQ7pgwVjJSLnavODsdTKneIHm+x&#10;JVWdloBhzzNGDgIQtu0WIacRFXdhafsRkCnrQHajWDQak5XK3nvmUDDvdJZWRzbl8PkrW11QAVdF&#10;KF4tYG8yaAlrsb2ErcVbmHCO3j8lF6w2+gk3ZngpYmP22eJAteLltuAbEAJI6uLnZBFfXkGDapKQ&#10;AKqBOk/7oM2YJ6SweuRaKuxlug7bmt6ehcSocq2HlaF2zM6OylVQOG9aAigiuuq4K70p4Ic5//Li&#10;6fn1u90dMh37iYluJZAaLOUenGPTQOwISRyGlXzb2mO7+QxW4dXXwwau27tptSpfVElzemCluZSV&#10;9s7FJoOvdYiF0veTh+T/+OULZmObCYLYTelSFSt/ff2Opjh4hu1ootZD5tPsBxtkJr9HE4JyUbbD&#10;wT8ZObQXWw5l/zuGmRHgwkFwTi0clYfSfwh2nkpRXIJn3gWAzGmp1knKaJFN1wc1hTEjuDMDcWH5&#10;CxX5C2QpzW1V6q4QdL+8eL9zzSUYefARG9vkBpgqWJUvJR5FV6wYuI47ULiC1aFT2q76zoD0fmHc&#10;pX8Vee/GszrsqfO2oRzu/FEFK7mG3pTKC2fG7r4W9FfOKnimJSlpHgW6D8zjIIC6VerWVZWBQln9&#10;6dOPS0yuFhlDJq2J6lNiBfnjMQN1eLcCq60LTKMD26iVBT/zIjtFmsAamGoLv0yGZFvR0oH7RR3C&#10;qp6wNU4eDDY7jlBH/RsDeYWdp4/z4K7ZoEw1aB0JC0TNHqv8g7Kj84GMmblP1p0ApClPF2hVIrSZ&#10;VigCxHW/qZ1XCz20g3q8BDBuABkhsqWxalw1yKMepqICVCXaCMfBcsI+3lXqky7K51mo09bockB+&#10;VPaA/O5wlPVFeN5sZJT+WpRfQQsJZtVr9NCTadFWpBSseye6R6JqOQerklKrZiMkxbrVkwg4Ee+R&#10;HpnBzarkM/JLmHPoYo4ZcJL0Cy0QhoqxZXtsoXb7/cR5Bux34Ru98r4IsDnIwucZL5OHnvEmhkC7&#10;nG0lto64qHX7aEWtD9SalJeqXfqe16YVNykIgQatYuA6+qgUYiPf720kksAodnbhlAdfGKZAy3Y1&#10;SvgqrJIqZ/HS2Ok0Ydsmsc1yS62h23GEt2kTnEBEK9kiQ431z/zw094hWrXtrXp43aEOlWpBHcAS&#10;9SlAdNhpDMnGZFcdacamUi1ZHNG2kCRwwniD0exeK8OTQlEjWlhpnLfdMWEkaGT03SSsFHAOQlRl&#10;CnVjbfDsgvDyRUBruLm7M0gGzCi5Ht1UNsQ8SIJq6/EscRy8ieIL2ATVQLPyrg8vnz4jp3owfFF1&#10;Yt3MVB7nb85+oQaC7aGCLJ38XsT5rQZF1eJtYNKi81/++kOWTwkuo3EY7PNcIDVEXhjcgpsSqjnC&#10;FLumB1aWyTqwqx7sme3tBM/rSLnFwfs1pdZy3hSy3is9DY1GnFrwaR9RvsiSQknX1MiNcJmLAHOj&#10;9POfWyjAYLtNO/n4NPjAW19nggPGLDKnX8D5j3pOf491tCGnVKfMKu5KHGqB9a2E5KuV735aDErF&#10;8kZYym60JyCTk/w8gfduN4Ak3jj3KRrA6OaatLjkCAZXp/mwjjVAwRYo/ta0i+ZJ5l+YVAMSMzO3&#10;Ew+rMes2youdZBOAJI4yV4odXOXKB41rleZCQy7sZPU7yRpn5sN0ZwMoJ+azeWnYWyMAWOJ3qx6o&#10;xbUNj+473CbQoLmM8cYHnEuHii1PbX8ZAe/p6Yl60LgQTmaY+skUEHyX1bl8RnOjQPWeXx9qMmt7&#10;0BIDm9MEnEijYUfUTQ8HVrhecgfa9poLuDk2eqew1llEguO3//1rpPT+aTO5lFDPGsfh0SbJqCja&#10;G8FKoiH83+jxYBKKXX1dRy5OXntz5kBzew9spQE94/swEm7wtmX2dkn1wsE/7rZQ/YqrieCH/aDa&#10;0N2QQvV9Jkwphika6J+s0RcPlGvjcOBw73aWpWb25xJZXMtW490CUSsNtJEEm5ndXx0fJkAXOC1t&#10;VFohw1Z9Ky9jRlWLCcGMo7YNdWLu1DC9gmRtOPAWgq5H2Ez71u1t67n6+l9bP5R/L1MDe4xMt55J&#10;gR/HRPepNEGMg40MvDWcfFXBOTDVlGgfG/A+ECiHHlLPOtZY5RSkJGO+HWphBhP79H0JrDIHljp/&#10;z6bjKUFJKdXGsDckGSjlIFpF7Ov+/XYXg5eV/DAkYbLkbAsjk/uiaghzao3yShgc3QqC1ct3JPlO&#10;L4l45C3ANRskOf+IL6JxjFupNoyUE/xgmZNJajEz7N/ILtyAcbTScnZ8IASgXU8uYj89XUfhgH90&#10;3wGhPRr2DDrOA7mTsZHVckMCJD2fRs2NEtd0F1Sz2XLNSmhkCEVk1wnsuFXIc3ygDr1ACyzl9GhM&#10;2v+mibWEkmHcfLYrL/NhK8MEvUsskhc40j8oWXDssF/9RVUIH5SuQbRXirPuAO2q2BaaAs80NIqd&#10;kuk9ul87d0j5Kocuqr8mqXYT5DKxDUvRZkzFS651Tb+fmRKwrBTTBhn21fmAiJmRdldxOdgyCLa7&#10;9q+3s5hG0CsoBdmWm6gOkSXo+8875jXEGqU8CQBMLGWreFARdorDoVXts4pYlx45K3n9jMNwM+3D&#10;xuHz5+VKNt9IVeg2/F54D8LXeZihELuW9QDEmrPIhKgWu9aswhVvEvYZnYf3IJi/ULQ81KohE3BP&#10;d2uUs5ul42B/sBMMquC63Si7xR/4UaOMIdOA8nyf3394qYux1CJ+KvsT+iM7OscTWPHwhnJlsXs2&#10;5Hb3AJjLGR9NWek4dLqzHiekdZiNVhUWdjI5MIkPNRz2Oc8kaQh2JaYDwxWm4vDEvLEjaz1auwrn&#10;gRAaRPrw/oXLHdwfzPBNsCX2hkXD1LIiZbGotemFN6y9UmNT/dJ8VnHN3tftUBMeg4GFnfhohzll&#10;QfWn5gHeYcP85ZY2789yJuBBprsDavl7VljPYenMvbMayxVeWiSJ+a3tWFZ4CWyra87OByryeA4H&#10;kGxH5AFr0LqPIcGlTRHY7yqE2R7YnKwDSUS0HUthcFpH/lU17wxd/kCuJpGLgZM7kxgVqYwol3Sy&#10;L9CyyzQVrVcHaNbQ1fkGynyyQ8XEVrEg3ccIS8NS71rNQztin+yXhg7OecUSyzFL6AUga+KyZRoW&#10;9BoSCFmPYWBpV6WSNFgnWKfzJ1qpKKCcSN3bkFFl0kD21IrQBtD1jowsYE8IrZQoCS5qcCqQqb8V&#10;e3NHdPwnAXy8lwIPCbBxh9cG49FDZcd0FSZlYCJpk0TbFd07MKtAmKSHbd04LEiG2rWPDlGRnTx0&#10;LsVHMWegqKcMPKRZYDX9SW9h7W2lssl0kqhOod20EZrCl7L9F+elND42mJzeoewkn6P6Ffaw/dg0&#10;LL++zKXI3di2y95rNC7izy1IJo7BE+W71BCi/ay52Y8jarKTzYpzHirZz5yCyfxaxTlGpb5PTaB8&#10;tZxGkV/dETY4scQSCGRhEpryGTth7nXx1eFUwUWSq9GejwrG4GJEXLFmd9mXfUFKneB3QvpATqxo&#10;Epy2esiksCEcj7xdRAdOLyrQkpdpwXdfod0uDG2Fc1FSNqfRg9fj8EhCH4Fa4xhjWe+aANi7pxqD&#10;FGRdtepSKtj5hknMmnOcLF6I/mXPogH5UpRgUL7F5Z0kTVbplzjs+nogagBvpU3730HNb39sdu2U&#10;cIS+YBXMs/+dJDivJkA7cbYtNEDCoFkDbpJQBPekDNZxek/oCpZ2XZTP8SbzhLRavUDFCTyAglJw&#10;XWjnkcJ43K94UVNyFB4nBa+Yec9ad0QhACOvARgNM/AcwjB5aBYX6+5gFjiB7b0UQwIgz325VsA1&#10;vylF0sojJsySiuE1wwgzWW2tWspjkQLLCs+J0mHXssS/VwT02gE35vK39MbcHd9VV8KX968WeqeZ&#10;0G7f0J1o4XqDnb5Q4ApOxgpe7iz5Ami6yiMB4QibEVHj67Oa5HIlPGvjWlkALRwAfJqMAKfd/BHP&#10;y87W4tVArMByPW+VrQ5Q1aGXh9FmPxXf1vOWm4hNGojuoTLYs6xMV9pzqHXIZLhbvlem3cXw8qUp&#10;L/QVq9OP4nOsg6zctiR41z7IqiiD6newtyUkevhV0KttjxW2lnJA0PWN+TNJEuLa4J06k3An0yOT&#10;0a6olXTJfq/SGznJAXUmWVyjxPAsKVoo0c0IObFGvhGDgz1Qr9aChslTdEMd7ysqDteHKaJ1z35C&#10;3DagbBrTRu2KzFR6yyz7fHuSvxo422xTV9VjxaT+E1Hfo9hkkcDQgmk74KWIl9+zdNpIssO68/b0&#10;8Y5A7rTAuar+MZOqgvEHQmR0Ig2uV6HWqRtKgDoIx201eEgD7GG5ZQHX0/Zm7n3MrvwaEXPp7Eh9&#10;KbbDGE2n3T064cSu8auYDm4lJA1KghLFzSiZxaIgNLAfIdDpAnIz9QZImwMWJ2dISy4D5GxtcKiV&#10;YECsC3yFJEC/OvBAfawGOaBWbXIOiMXSaWrPMdLZXhzBLRLQYSSDT8meXeBI4zn0LBlEx06bo+xK&#10;l8QPgyEkBCbhEjSUTgsTtXXWbbllE1PJDcYhy1JwmaA+EwfGbECyfSnJfYs24a4REs8nEnGvTwEo&#10;BVVw7Sd8RdtGtJKvNw4xCU7EYh9HPJBqfpPh0NBO3VNUz8IQymHAPC878OPzWwylTBaQppG5ZeZo&#10;4BxqRU5/e8MclsvRtmZ4xbq14T38YYNQBe/u3QYcytFDwSpLnJq4OZrBZumg+xBpRZ7IYuWxKjkO&#10;tW6IaGP7bkEdMwckCQmJw0uoVbU20NSWNvwVPXJ2N4flVBQPDdKDl7plchxDpwOl5Tt2hnCVsMS7&#10;fQiAhzBRIO8D17V48HXjaWNY7u/uONhyvZesXBWm0vPm8wCXH/gyCK3z8KeVkNxmOSJ/qmEr1l0D&#10;G6yYLB9gslmY+ePT0/+8maaDTk5Ps7ai1Q3jL3ssiP348d9vn/axWr/uxGjIjNUwnO0P337DAwn2&#10;71G8qs5WW6MYyK8vNsRYn23dWZF65alWvlWMKtGK6VHgUyZ2RGtVwpPvKj+g4nR/OMhaASqNdn5b&#10;xSZdYa+X0mnrOlC6z4/CFbJiHZwLdtWtw8+7vBDpkPer1exODu45zxsJSDwptjr16m8X6ZJ1sJzV&#10;dw62TJBckYb63lrmILtNNhB8UpzJRNy/UsesoLpXXO7OSqOp+RXj3JsSkqQCPVFp71tSx9TCqADh&#10;dAWuqoVLRu59tfiIFjIHthJyLRBXyIcUM7gyBPtR4EqfnhEjNo9NER2IhZ3LuskiSRsPgHlCraw1&#10;fJ7f0yHnUxIzlmrFzDF1OOIQwFhsbQQdzCGuv4nTqldkewgAGCjDwVIoYma3WgK0Okc6xSWHgcla&#10;eRqZKoHzXcUCpXW1KfFW7twdGhQknmGXCrIGX1na/LqqQBHXSbEqEgNrJYvdiW272lZ0bANVByFd&#10;UyOniYgxUC476wRAH0UiG7xk6HmrjfBBcUhq96VbqlihzC6HwKN/5YpXXEcvXCJFx41onsAC/q0i&#10;GSGHRcV2YaEZifpSyJ/6/ZLUYO6RtPO79s42bGJTeRXdg2tkt74dx5kJj1O+y2oQIkipLVuVFsGk&#10;rZJVqF3n5hItfBgc/ZYtmWbL5+u8UiAllvR1WjqZjhw1THOQRCd6U50l26BIHpA22vmP77//3jpe&#10;MtI81/HB3lNT6zxtUTl41X2xWATHJPiVWKMRBSnFb+zepRqdgrS607qwxPUpLr1VZ9JBG+eF+/fa&#10;Sc1w2kR7yM/4UkPhyHb5dh6EYMPg0wDV5kkmrh/oKboYZbvLAYQ7fuo+HyK6qgSNLqdnmZYPAqiA&#10;lAGMLoGjPRKvNyz+pWNx96qub/+qEvX4l+b/FHY91JPXRSCuXNMgeIQ8TL5pZgEJSGa3D3NahZSj&#10;v473CdImhvGwr+mdIkCMZeFdWQ3qmyq5HUjY8NJIY5s1zR5p9wpM9RHb4HfhQYgSGYuh9yLwtbSS&#10;PhwrCdtZj9qVvn7/bSvenk1aj/gAcmeXa6gWtKvuJUGEhcxuHPN8SANOeGP49Ze/5lS3K6JcsAJX&#10;rxQBZ/RpxG9Qv6L9PRdMp4tnRAUMQmY8QXfYUf/kUZEYWQrJaXJBzfMRk4/tf/m83kv8+RGuex83&#10;VnYAIishLU/WY2kX8J74tvwIHLWkK1dtIXGwGQj9y0/fB8KnrT0GbKp5T09mVm9kh6tmtIDQiQfE&#10;PT5Y+96lgZRMY8DjuA02QKWqnOTpsCpV7eXhXYOvB6PqeWvK4yi0CSUVDFMVaSrBceYg45x74pic&#10;egtVrhlStT7wzFvAJ6rIqEtWpyBr79SvBdRn09Rq3ZtmAzzmCFi0+Ssl966c+QVoQ2CP2SXmAH4a&#10;aD2qAzqleoZFh5bieZyzmalDxnojSGNxBA1p97e0frFUhISg7gmP7Oreqfq0pJgMIV8hf2hF5U2d&#10;eL08FGbWWLXKZZhcO6mZ4Fyz9JFNGEyqBHSfHGrlwdeyaN8C9fcB5n/8G068qktOYuukt6D3e6d1&#10;g0FTB+Q+sgv/lay05bjSxWzQOgkBX1V+AQPu0g1IqH6y4J6w3vLCBGj8uYODtCf5UoZek39TgMM+&#10;VXKtu3MYUT3wAY06MpSU2VSBtNR7LJhaCdLVcDEN0GThpusnLU0iU1yfNihNsOi2uRU3jgWZfG/v&#10;5P1DxGXUtNvKv6peNuQ4vj7dVvCDvh5yrVZoS7oeM2EbhEotwjvZeodqxuF2Isn6ydmep0vrzfRo&#10;ynoZ5017ZshxS6bq6tQT2jmzutl0Z4ErsfSWLO2FPT4Un+Btcf9R/EqHLlgdahqRRS+PIRlBggWA&#10;GiLiQ0FNIyzu6eqZiRQ/e/WNq2tNarcLAUxe7xKFhIePiWA4PWYlkLl9YKFlYD2O/sk36UAsJ8NP&#10;yK3SlWb12BdnuGVYC87kzImucZcduKLcFIPcYTkwJya0u6fA9equ7RVPxGL25+qNacdCRxbNdQOE&#10;6L8uQ04hscXhMz2m9rL3FQNCsQwNSdsCvYBqtz8t882cwil2q0GmRBp3GeKaInC4Te9X6tw6D6XF&#10;tQ0kFHpfGmUK1ak87cHxjhecsNQaVNS8veq2Oo60RMOOvz9fkR0YFRfrDfWOhl0TbWm0ERZj43i8&#10;Q+13ULQ+xrgxxYuO+31Pl6MvG9vBll3shn0IWaL186aK8PgZYvZ4OG1k4I3fP78k2FaqDSAaQ0BW&#10;oj43XGzC8k+sFYPQXekGefNzGulNUdv2bI9D/Kwf8v7pww80qrGKNWLzy6+///znXzWGCbtWFzpa&#10;VSEyZaL4LCsV3muQaWNXkoaSWVyVh99Gw+IAHAtaQyEa0gj8kAFbGSvzecS6oUG7tkIED8paXruC&#10;2+ljkblnVpQnE6W2nNgufqmXjcUmNMxq8PvBuyo8/ttD+HgFq3De2UK4K1FW6gylTgWCiuiK91Av&#10;iwZjX/Ot/mkeSJK0fEASeEue3sUqkG/b4v2rcnmg6QbtdCvyneZ0i6nFhPmmonEF/HAQMOfww2xv&#10;pYJ1m6DGFRbx/X4ujt96N3wy2Im+F+IXKOWpDllVyw7MqysMimJNmGCJaR677601VhiMLFRec+LP&#10;4SvFJBT6h3hTqCr+YZXZB/Zia6+41ARq0Fd92h57S0EUi5Z/tZ6k3LB64+tg7AmQGrAY2H91BQ/N&#10;JksO1oZdSdNa6sl13csks6ipLxjSEl9oVTWuaDCClNavIustrauPX4VPg6wwYPo2uX/jyK/FC90m&#10;VavCACy8g7S37wu6o5OkZ+hclaRbFauI8+tYq5XU8XACyBWrwekRPFFeaDtEIm8r1tiYKUJTfrlI&#10;C4r799+W4N+hqt2FTCYyyD5x+yJVbYtUXr9DJagJJ5ySvKtNWYwPRjJsF8Rn6Bb1GZFzAvDMNuax&#10;eZLNV20DwMasNsxZujDXJkAyeCJVcIgUPRpaU9fHQbToKliLwsqWwvNqXkYpBbj2epQ02FnKPgpo&#10;g/Nk5ttrUGlR4qncq1yt5h+FwlnI4ER1XWouDVipIXViwwZ0KbB6k/slCwqnAS2vTz0xNPpSYnH5&#10;Q8SW9vBMiqlzSdE8inFIThDadHpRqQvvtm0DO2NcxcOPZMQ5/2LxWEf0tCLqUFOCXiuOALqKijkm&#10;isrhLkpYeVMclV7xUMd+8rBhsbsmVuhhK+bPZ4t1A4QvxkCh+suXdwOHYv5Bu2A/VlXG4kkBpZeP&#10;wbKAZJIBUgOZNuPCbWQfSJZBCiAhNPAIVYshGdj7YH4mOTV7VKZZ16ri1yBVI1zl0FusdkcmBd9T&#10;/LcGeKi1No9op0WJh2ETNux/4efZDhB1jxD+6TdoYcWxjFVOVBZbHmOe4NACzUxxDnASd8HLMQfG&#10;pppoYA4fab0FAnZ2kV7Tp1eOZYhaCEpywZzX/hen3/eTQK9q9O0YzldwsIcxo3ZRcCItiQltJccA&#10;FeUAQNZ6n+iJPQGIOQKOrwvUl2+C1VvbzIwt22jdGsQU1nfTHKod8J5m/cJBvO+7WfxMOyBVbuLm&#10;YEuQc7puZrWnuntXEeYB/CoIMn1tDQSmsv7jIyVqRQWAApx0w3HzjpnHAo0RY9nZCUtRqgqeUFxc&#10;CvTNMMzniEWAfkvIyFM4c0fEV01RnJDVnzPnhToP5a1LelQqyQufBT9ji2xG5qZUsNqyATXFk56k&#10;Q7oLofB7iDdUbKaGRxhI7ypaGhTJiY70qVcUQ5HgawF0KcPGFtNUSspZHNwsFgNw13bYfJhyStsr&#10;c7KI1o2naxE6c9c9dA2pMFjVP6zfI5sv2lfKZY8YFfhN+1De9HpRd7unk8kq8dRKKFpeIMsCYm6L&#10;xJNJnO5pVfFs0Kh81RaZIECDU03BPoOzhkpa2c6zTQeTiICPnErre0Md1AHKSuUYUWQwXGYrhO5M&#10;lWjhdkbrq8GZPLxme2VZlYapFolhFl1sXS1QASEkCKIMcvvj+lpZBWNHTaoVpHnH2xNPz6I2GZ2V&#10;iqRNF33VJaUw5uKlKU6XIGBU40LTmjE3RJh6HcMipgfGxlkatsQ6frmKVNGFxVJatVSa+1C4ThVD&#10;BYIrO8EK83RwtWXDL/GuGboCZe2cuc9A+qkHTtmUSWcbbqYnRwg61FozEksiXwxg4NB7GD//fMEG&#10;EOi4seQhZDmr1kTU++hZbXcl3ZuOM6VNN/a9lm7CZxJ9yRnaadZyKk2Sq5NMjHYyHSJhHR+YsYWs&#10;EYwb8JPvcBLG60a37jzVlG5G6ZBqoeL+aucwy6WooPyu+H1T9BsFtP96+4bjXEVxfUZCUEfXyhKK&#10;xnslrANsUKlaNCsetDWGDCQddHVOhpZ/t7lHyibWNLQJAy9ZGl+q8xM0si1z7HLkNz6gKSOstnZ3&#10;cN9LwwUMio5TUbBZafRMjKj5HPN3zLSAdtbiWghK5a2c/FBrXVVhztfQ1Y8NBL7/QpdUXXw3YXA5&#10;QjEqlEM0Ifdr/kJHX4CrCo4hzOl4MbVGPPxO4Pr5Gw1mAbHT987EGPIfFlf6FCEqdZTjmc0dlG5A&#10;GByclJXVK3gnvMf5FNxKp5OPuCmJnSq5ibXzGY79YWxn+JN+rVSH/v7LX//5/uefw4pDlcOH+8qK&#10;Vx9IFYgr2Bt9OqA4KDyr4f3r0h44AFe8at+aodbvv89Xeuh0WwhKYKpJlwYQZMbN7heNlACQEbwz&#10;apqBcL5Qg4joYH8bc0vb2BjXtMRaActzbqSoFA1/AjWHjY9aWOBaFi1ONaqH3jyga0yYSupIAoP6&#10;4HzUmoIAExILkOJj7ZozVsouTKYl8Lmy1LbmNy3olIAeTyYeY/saf539qTLs8dKshg+P3IeuZt+F&#10;zN2KU6tw0SfnTjy1MPZ39mLVJmr2VCvI3NCBovOziZGuxNynAhefhM30CoJctV0QcJ3rBVwJGssw&#10;7X/tqTNCjJ5X5nV4lTwGu+6LXKdyAHbnALfkVSASI3/cTqxICa0UIZHrb0djIT5+5SxtHvxRsHor&#10;Oe0qRJZOlUUmVTGZe5NMpNlQ1mVlS9sDBueWGc2y6OTnNsj4DVAwmdMPyl5f+lpRa9SWTMhOgEi6&#10;vSI9U/U1hKQ2iWCFEAqqfJ8XqoHl2LYlmcv4miVN/8xwHcjahnTGk422+B6pDMnp0W7bPmFc9fKx&#10;MMwqJkCa3rbLeeefvL15k5MJzGjPoBgeQPUvpjIjWECklzAR6mAYE2woOOh1QhNyxtY3Kmwj4N4/&#10;EalbBGVuG5DfUCvt3i81e+RNm9PqYEH8KvVBwBFQKQAitWkeAS33uZunF1He3T19+64JtHb7sKS3&#10;vohASu7RMSHC40stRS7oTzVnmR/ETswP/+tNrHBxEd4wba1KMqdREJtf1ImQ7HmLLwgg/EGN6v/Z&#10;O7YnzasWdIEfkipZe40SR/5TLIqsUQVvuYm4ixqopM7lJZ+gUpQwcX8eDfXQjgYUh0/yqt3vMsZY&#10;B0czxid3TFEcYr/C0PTAGI8tR0sQtkiFqctU94uEXrY8pahsUwuVdTF0ElnjDNDmqeoEpi6vsT1M&#10;wapx8/VS2nyDNxPSpBM7BKbH4X+pjyW9dYoVIWrGTS2BshpFLaPCYwKqTblFThttKnvt/cM/DXym&#10;/kUrK5VtCiDfUb2dLUPYLxuEzRYnw+YeB9m3ZyMccdrr8RQIpAcSDuMXGN7gk9kJ/4iKWxBkeqHa&#10;xOdarK9qw2yFaCoyvOLqXcXenPEVlOmPTy9fPr1eF9DuXfWlgdi4Ux9PCeRrKnbe/A6s+myldNQf&#10;D8JVnjfVrWlXTLGiLz3zSOqpJxTANIZOJNHvTsyJtPuL1rp+J2k1Zb1Oi5dcu75gPiymAttzhuTI&#10;7lzt3qmgJpnSTwTbioR3qLGjGfDuaGE81jSMphjzuMrqZiHhP271xnYrZUG0WxWeV4DAPMdEjbwM&#10;Z9IUVe939CMJm9VzngzFziohifmIY8xW3qEUkor9uMroX7WjNKxizddMgc7b6NhdJajhBI0LtFRk&#10;HEmURgBqaOETENBq7YO05+ATQmf0n5KuYq2Bt7MmbIj+Pa8pcjokH18+v1nWoxTVBmGLfB7gjXDP&#10;hc8CbuHM50xx5X6tKmRsPRopA3CyKWMf8NBpYG97qw5YZGHQlrdCbpo1FNXH7myrQkqoec0gSAGn&#10;IYpwTtd6RJ5xhtcD38pDkt0klPV3yPqo7ORdXTkZBSwV0bBk7Ub8++m1TkWoOq806eDVlMNbr1Bj&#10;qcBUB0sGuUdedWiNjixGFQuZPUeKsu3mBRz+EQZXXtQm1aWZj/DSTOXvK4Y/ORPg8TIvuGodxtWw&#10;Zxa+SHMHsQDPrI1UES8SY5HkvkBKT7EMz7YtjBCigiYkprRp0Y74eFxnyQs13aiebjfWKg+BrMlN&#10;LVJ1RaqqEJ1qvU+FTKKv04+A9AFg6eBJ2mCmpBX+gZHgBg8HoELq558R3L7bAyX42aFUivZhxMaY&#10;zapeVi1MXN3xeYLoRgu9xnDh7Qwj7bq0+tVhb5IptMSDDFyt3BRYMR9MHmuA7YvDrKuVxn7fAxhV&#10;UIEo1qq3dDZFJ+JSuoDqtjNUJiwfFuqqJQb4E07GrMGAOjPqEFSZ3eBItO8KtfYL0HQpBvr6cM4b&#10;3h/fTltEj58XT0/7fT8TbJueoEHOQZUOWi9XgJpiEChae0jxbW1vejWqfh1S6o4DZl42QZ48Z6O9&#10;OahMJTDmulwydN2gk767CoA/vHqmretAJlbSA1PaOF0vJeL8UCt5jZkhvee0r0ydCuc6plLOWXef&#10;4SlKqdF48wQNYT4/05f4/ce3vCY1WiQ6cuDbu6U59GQaPB5Vu5MZX7oR23ygsPkdod3u47+fnv71&#10;9u2yJDB5yIM3LJTUop1eG2HtlK9e+pEr+fziaSLfDSMeVM8fP//wrNPvQFdE6ODfIGutUwGWV/H7&#10;7qfhH5i63JtOOaui3xW7/vi8GKLq0M0Y2+R8+76RHQrdoSb3XU0snlRD7ROg75ZYShoOpFZ4blfX&#10;kClPJupRB1yZuEKaPUUYu+WcBNYNOkL2auu8lAN9d4Rk+30tmAbApHeArxbNAlyPsHlEqByvaBzH&#10;KbhHegzserMsY/shc3OrVW2TQy4KYbODAye8T07IsWcMXLTmtCfPtPsN/pTCZULABJJg+PBtqzw6&#10;z2q1e2bgP61zEFnlfaVpsE5LDsuYZxbQHJh4/9efbUf004DoUOt+RvOGrrOJ2ktx8hEe4J/JOOND&#10;7V22+ZCFB9wsJ0rS042YzxirKkuJvGiZSzJMtqAkRjmKYqz/ytZbAHlccNubE9W4BWa8BO1JZEC2&#10;kn2o4yuQrgXoZgVVixuW0whHtJPIZK9Y33LbESw2FeCqTQOjUCLXEIBEIbOcAtKXk3HXMCOps5Jm&#10;iU23XknF4lpkS1h9yODJGqn5FEaGb/dFUakkpOMeRa379t3Wg1rvacdgd0qlVDG+suFbjKvKscXc&#10;CURBCBqiqq6ETozfZnDqrL1HUv8GuKw0jdACC7N0YxqzukjllL3ViMUxN0TjQv6p5pVp0RZFlmCx&#10;gmYt0KT6D1FlKnw17JDDt/UOkZk7rm3ZvR1EvaIIUjBH2gd3wXZlOXF3cFNuv6O8mijIbropxxQA&#10;YyaZU6jnSZEngkZL3ayas8OTxkWAKOEExWziVZDb7pfZ+jAGpKgxK9gJPJOBEzgnti2+ZS9oOvj8&#10;ocQlC7kd8Ui6rTImSQ13F3D9QbRJsCu9FkZFkxxI3jEvU0ROBPH2pWr37XCMMsBSNwAtsT3B64UB&#10;nL9JjWMBHU+buhU13RAFR8jbSXIvnKDgk6rsObgQ5NFf2vs4mA21AgLHLuhdLKLV10WujGdhpemz&#10;ZJk6vvJcEB8jzHZIdxBJj3dQiBBH4DTeV+xH9KyM+RYdwAtR9/UPJI8IFlOc7f2zAlrwB5s0ITSU&#10;NVbJvCCrAa50vpGG3YOw+7vhQlW7/wXSkEUSWAIktjVCzpxhEQTuzyNaGcCbJoAsVSy9B8fuRHUc&#10;JUTGl8Wac/kZKNzDktWQxqUgO99woEayzAG8r1T2Um0Le4kKFziR4/HefD/XU0ySg6ZNXZFq2OPg&#10;PaF7s4UCXerqycWQlEkvyiThOTr0aQkRShaHl+DTyIM4ge2mWMG2T/1NXYFUtRPjZa2+Z3Kai55O&#10;tuHP80wlhdXrtY6mPUFh+yYAFwLAsxDUBBPOZ6c9Lzx5CZpQ984qE1dAoKmx/dNOYzNq3JdIEnGy&#10;ol8g9L7RjAmzzvwR56wulEHooe4I2NKeyguEuHB0ylxbn6X1eMQE3uilOXPlKpzV9NL5ypLFGK9C&#10;TbgPQvQjUS/yHKUxCaffLEMhbmz1qwlkUmHWsUmswWP431jBfmLxcrsEf9a0K2Ym5bf874unN9zi&#10;XQWy+aHWp6qXHUBuOvf6WIX3LFOEX6It1TTTw4WaHISLuZCVHMEC7ur2y8XsliV639/iqNxaZOlE&#10;ySb6lpFdAp9vgsVnIulSjvRI2qItwrpvkwEOjYDhprn5JcEaBZzoP81qhaZYKGAptW7mZXqLN830&#10;+Usm/DLVuFgTeJTsMEXOvQgR7RzKoR/qkgAAd/2+CM5TCRgAAMMqXgHO/S8dUJ7eZn1c4BfVgb/D&#10;huISs4m/2serOEXOcA2WNLsScM4JyXHuF4DoNVDchxemb01GYq22qERw9HWhC/pVQ6NtjmjTaF9H&#10;lpyElKI8kuAquejEu9BaR9/gUNrd8CqqVLWphf6pAo1pCTiR1K4h5QSfotZglQjNgtWjBIQq7Hr1&#10;BAI8Z86UfvWf5awg5H8QQoFPXSpyx4Sg062KW8840Bll8J40BxHdGBT9pbJ9MrPQICtUvLLkgbcu&#10;c4AN4nTgH+E9pOIC7PBPwuA0rta78ia3TKBLOsm0RS4biLGPTxhBe32AKjG10rIutdyjwdERqoa+&#10;n168fTukmjbbPEjuTcyu2hHlQqQceo5K4kaja2oqEQazrBkswdWFXMKrD4Y2avSmHsZY0m+5AYcz&#10;v8rN5RSGJ2Mm7dMDXBxQ3C9gWotjuVhU3AOc0+JJwusJvI/tl2FLG9IIWdMVazwE6sGsCwi9S4sv&#10;ceSVSVvBuzMcxQpG3WkoEsaEaT8ZBAplm1fmF2aqT+Jj879kwUjXAdcVu76g2pTiXr5L1Lr7dfA5&#10;F0WHoWOS/OHji7f78x1qGHuX+fmHRfaDnXPTBSgyxb8PtdbXtLrQuNDBrUE1AJtWvZksD46mH7bS&#10;db/v8ThFqkvn/M/bp1rj7H2GI/b59gjeudo2ivuXONlaVlyaBjvhUeWpA89xmw+z35QAzrM033wM&#10;HKsqusLRcYm//O9/oCJBdIq2LydZ5SfsaBNd9hJEIUYdEGWJ0Rc79Lg/zKuJbxz2sLnOuOjBVMki&#10;aWepYy+EP4neNH3Fn8SSp5c+Yvfa3kjKjd7c5NDhNh0mHomkKr1kFL+IgSFCZ8K0NwdTJYQ/HEOm&#10;ZaRsbaxrFHR08LWy7304u6wGn9zEkltW4ToOXFSDVv33lpIEFdisf6UaXpNh4JZPu5KYBR9657Ku&#10;nYZgVoOYdMxEAf/9f5glpJut7LMFkfWazDQZLypUOR+YvRQmkdtdYPrwHXwDtUyEmwpMHTW63rhS&#10;kqz7yD7P0OEBYCf0XQ6JOosiJA9TN+GVml1Hvqlym9f9skKp0tiCVdLqi3Laz4jziOmN9bVHEq6X&#10;Sg/tR1C3W28k6z9+T/WU78o/n4g/Ymf1e0MyiCcFrsTHa0ex+IbCM7o05W/h9oky0IgH0RTtbbDj&#10;L7VsXwpfZHxZFuNqCFOIS+6LrnRpsYyYCayVgBLGmbkHzdYHZQyz5ooCIWRX+rgQLGZrkQmkY3si&#10;1AjSjc92C+6y/TM2hgtYp+vb5ZhRwnjJSmNKm6hylNtUtExMPzUgkjyJNU5be1s5K0pbRVMgOqRl&#10;FrsmOj30nWFlNGycCRvPGpMss4AxGHUyRKUxD/q11AND7M3ESFDnQeLqt/cI3mLC4a9MczjgjLDq&#10;OyGoIsad/KIu5WT72+Lv0EsFbMZn+K8Yheu/wuWT7ZboOK62hf6bnMJFeiBfCyjudX84CaWNhTFW&#10;mRBxU9GSDbiFClkpVgS1PmdP1SvMHDHSvNU4BDeaoSavNO0rE2M/DSI5iA02cCSuxrVXCGd/fsaN&#10;hYK5t8sPGwcmB+32+vH51So/RbnkHVbEO+Aafa24F1iS0e5A4LFT5hcgXDLCtejYhEEDeSrWqqrl&#10;mbWJCwXbiX4vjx2zfTAVJGfif31uzJuAOnrwTcEAAxxA9AgL9PHmoUp2y843Rfu3VSwqViBrc488&#10;y6p25418KXHUnvf3x5AysckpCES1ZdrvORs5J8GrUugWhSqUBXjIrvc4b0iZ+bGXPOlVnBLXJt3k&#10;XpinIzvm8bUvprA2dbcSXPIXmwzJMTwss9fuUIOXgEkPggY4eJNveQp8mOGpze05LHvMKQEsbYkU&#10;wowVjG41HUbKUt+HiTYrhs9VuJpGu/KuPa9/y0O9JMKHhfLH9YqnG5V7vlb9pBWteMapu0sQt5sO&#10;hi0Mr/It/mKdPH5OpTnCjSgXOkIOhbYnkfUFBu+RVEaYTd3RlTTnN2574ljBuHf59rmgWe+wnyqT&#10;ddRH0gKFuAW8bdRv9NzMTIHAFZn3vKen6GcZEGr168lE1qMMwmYLqM+lzMSxvgCddjTyXNCqoNn/&#10;VqXMXVODgwjZpSYu/XTNXX/Bd0/rMZOZk9DaDZoVGEAVXDSfS86RK1X962d45B/wdbegj0H23t4w&#10;+wD2RSZc5Ld1U1cry0JBNnPulaYhhKlQo88DDLMTg/07NTUKeazK0d7pNinYdxVjZHeUs4ZbM8uX&#10;hdCgx9yPUPfQExHhKO6mxoR1xUt6NrlK1bCdRte+X2RTN7YIgHVB+/qS4Zp849DO1mlzJjvsavz+&#10;9fb1opHzDs40Fv3Ko8b9lujfCf/rzSuSBfXtswtOBPI4SU2eiNbi39KO2itV8Dm8pCPrLUA97WEO&#10;j3fpk4xbU8nO7Sb0fkZM+LpvH/COrXUYwRKUcRUf6k4kAbs5k3IVbSACNy2mjGouw4nXBrFQvXnY&#10;X9YQcRY7SxZIuqq8HYfJO7u/cbDmBcqDnArSobjAKtY+SwqQvkdBOuYN32N/Bg6JtOEhiSozfwZ/&#10;ej6UlRlVRs+QC8AzhT/JAsoaNC6hAezqBiN/fPOGIGqi3HfPL56Wgow7BWn7Cx2VVQjvYTmMK6T0&#10;FQkTXdvm0xpm4HFuTDtnAPZxtwKnPQpZH4OsHhsWHTQbbTZVKdmK/U4iqdzE0hCvnldlsMHf7+D/&#10;MOche2FEtXfmTdAmal7b+QzQ7k/iXfnwJL422pFlZRm01sb+OlcpvXsxN6bVsv4Tr2YjPK8mrL/e&#10;0YanNIdaVBIN4lWE6LLEwxfvh13nt8Siau9ZfaGBqfK904RDJksvb9g//Ph2Uc0e2B15z8uXHwYO&#10;h1r/td6vu7DdJ919rB3llbUSfGmdEoWp+2nyAHNkyFWlv7ZmpRvsADD9aQbxd+rC0TyaJcRhODN5&#10;ykOoEtlh3YBfgBAbYQAwnkwKdPMTxuI5KEv4juAWlBg5XvXsPpZKm/pjAU/K+ALu5LKXwwTCoc0w&#10;LQS9eWxjqs+mlXZSWwESxbR5LFWnUXVo5Xm1n9nPxMxdiFiRmlXpXLIasZpRnUpYObIWOGhWVaTQ&#10;1abKzEKlSmd/WlWeRq9jg7VfApTOSGDoOngsAwbXSnWrol+f3gQPC+CGh29/JHNvf7tDW5evWQKz&#10;/5FQ3LowuzPECSpMsk0qVea+CPKU6GAZKhHoQk8oL/ajp+gWoPOU3lpW06LIjB9pUbQoarbDeFkr&#10;bUAo61cLXeGueQfQ+3aRX//zl2iHFG8GGAyd1CsFmS67k9Sipv720x4SO4ZD67FhnOYuyztQ1mto&#10;TuVSAc20SZWZEXgZPe+KwEUWz+zDeDxcPycXvvqhseX3gbKSD2bY5Cja4K1u6IFXFGBhMAHKbavo&#10;Bk+qXkEXIamaPcL0oj34FsFS+mQ2ANt/LwIgm2Dzm23/S9JjvDQg9A9fysU3salhBmMj8JLyNvnG&#10;W01U5VgKvc7HGiQaALwVK+7N7W3qqdC/nZTErfgtHJQ9g2GwQizbIfLrOm0QMcjWpkYmIqye1hzH&#10;qWWyfAUYuVeFf8a7EFBhVPUIhPJ8I0kEoOb+yZh1AYpdVY3JjLC3NG9KHPObbcaTpuzl4kjAOmjU&#10;xxAA29zPUUoU8HVdi/byJIU3XlelcTE5MR7W2YqXxK5+tYS2kXphMfXGhomyXryvzpCLDcv1C2SL&#10;l9xx4j3m32NkqQZ1kZaotb+K5m2eJBHEnUi8BAIRC3EoKwAjZqNeH6Nq14pl6I75ViFUSLj0x/6w&#10;GRtS0iuboH8hWj1vPXNybZ7SSab0OKTJR1Gv5Vhs4f4E1Pr+7Yu3r+rMGQU95+RA0caHal7nv2iZ&#10;/hz7XaEsXCUustrJjpafDLXK830LPIwTCXqcuYFcIsVECt7gTQ+7FH1C6Hk8QPIrpa6MDeRPNkdF&#10;a89j9myc6pYFb7QqRDjbIdid+UpYJwnWuYqOO3snOWvserWvozrp+rM8hrmY+xhy8JNO8n1qrU9r&#10;n5NfaGRK4sS7NmfMqfF8nYdI+NrtcwYCYFSPc9plKEJBO1XyJiAZwF6Cguj0xxxOSC88zu9tLpon&#10;kwIp54TvtLllpyb/ANRdckBXWo9ntopNWEpWCb7UzBeZozPhlVQ8qMXa/1YW62wsFbUJiWZ4nlsR&#10;2ktwKAg/9ahBzZwCRa2uD7r0WX+LI+6edGdyLmvm2miGKcA7RlY90bQbEbP1kFrDT9VPqcz7aKvF&#10;3TwUuFIS35rmUglQXHmk1Q3U5lHiMdmk2l2fCDlDMZvNbHix3DHyB6yKpReDzpyWxcqerjwpO9u0&#10;1lbJctfafwPSp9RWijLeVX8B5gZt0piNTKRkGqQqGDHmXpgW8hChJikqW+nouAFlBz1O1Q92ldjv&#10;S6xxFRBrloCKWhmusq4+Jrdic2llygUhWl8+vaHz6nRq2EcBemEvbWTANvHz2k9gc6DEif2CMlQy&#10;cQsy0cEZeIBUk6EqFIJZTdME4JFfJdI4dBnGbzvCYhvsBiHfsPJSmr7QmZqjgL2WQiynOw0c5nrK&#10;rEFAkOXVSUKyqZHcXzKawk6clhbziGMj7bmiwWxD9gXoq3Lfc2pjRSVm8ZDhbZP4fH5jNfBDzlEp&#10;U9RlJGcSWXEIbq4hWNlXbHuGJVKBXi3xSDb0paUPDm9pGeHuVMTvvoXKT+XK1abmV2TR5gwyiDRu&#10;iSb1jYmEA0JQrKejpKaYhsqQLt6CZos5UCx8sALyn0iJHo3rZLfvXrxd82QGSuvjAcI3eycH7L2f&#10;udGurmLamS2tDvF/3uyE0Vrn5riIGnEvVkzbKYioF/eianYkeTrkeA9ZclsJEt4fSaO694d3sb6e&#10;Xcill7vXVBQHAjmTTfV9xfTAA//Dcv2vwHL/yu0bt4k1lPQ1fksoh3MMRmv2CT+hAbDBS9WOFOgl&#10;D07K2/9mwxt4fhTKnspY5gOoh7+y1Wo8KiWg073izSsJrLCcLIb63rhfDjhd8bASaQ5qaDlPLaxM&#10;UiAzjriuzzAPco0eyC8AhiuuxmF4VsMXA9dBZ/8Lal07JWtr8x/eZFuHp/96+fJfb978e7mJp6cX&#10;z8/9HHcaAt8lDNP++HYZpUMpD112gSiN6QNku1fg9MDF5x/efv3644cP//P0FGqdLne1l+FVXoJM&#10;TIdPL1MKR2v3ZCsXa1CVQb+lbfGeir1vdasaYO2RaIGzzwCDLUOV0cXGacLg/UJzHryaIHUDrvvG&#10;iEGBKxmUXIsH00FZFprm5wSFqNYXxTK9kpnlYbANOja5tVSO48WXSO6UNfHjyznsoephnarAwLXY&#10;Eu3bZymMKuQGf24QOs/0yeM260xLdaiWSKN2Y6dtjXNMqtzqKJHdOewzILHBKvr0gFrRfsjaJYVl&#10;9SSMoHELfXdYOn9dv1YKMscbyKPiE7BlzjIMSF2hXfTjfu+rpRnRlEcRa4Nsq55l6UwWWA8Aao1o&#10;LWej9FQwb9G5SI/U1FIAlZHsYSaKffj7KwE1RBgwhnnL8qE9oD8J2ZaBo+EYegPWlCo/t6KZLzhG&#10;yvwO14ocehfyuLoNbFkA05/UKue9lBy3VdJspXWtWUx9X23DdAjr8sf9VWcuQiaePinhQdZf/lod&#10;L3zLdkHpNXGRcA4KcVGv6KhdpF6myVmNbOxVo9YlmdDOBMwMcW07MtKitB8gqzq5Bapsdqm4uwoI&#10;Cem0PEmISN2mZEs2J0kThZFkCtu69lo/vT/+r/9d0ebi5gDGIhv634RPlG5K+qWV1RlSlKW3yrWB&#10;NdCJw6GViF0r9qX7OouEP9p76ajOrPhCymuIj3yumtX9Ydh4o61qS5xm84AdsCKl+FJCvXCaocCD&#10;Zul/6a8okH7wQuAxlYepf1Pq2n5JdbddB1O9LvgGyoq6CaApjopAIMTH5ObDFso3//Xqzez+VVTC&#10;IL3/ut8pOCy6VWZJMaTUukWwKgzJPohjSbqLB0pVLKga8wmW1kY1Gid95qNu7cHtxJ/IxBKGhsl9&#10;B2OVwtBQeg1aDoxRD5lBCxeyW0AQCTzLXak/QZFr6XJ9UzKyyj2oxEdkqXCIp1IxZDgfpkjugrjT&#10;yImbJV4F14U8O5pIkl+SQPNzTsX0X/k7s2OFNjh2Lwrg5as7YNmHSR/x0R1buweTylIou/kVDcde&#10;RjQUBOApsE4kzPeK6u1NBZ4ZgzTSPkuhKC+Ef+NSNGRGsxD4FHtXHNuY9IzHx+4CiYlPISKzfeJP&#10;gv7NfAHz09cJkWyF5fMIoUdzbF6cGAiKB1AzIZS0AlqrFj15xahw6TFmFbvuDC1g4wnlTV1wzSIh&#10;haXbcN1cr9Wwgtt0ENS9V5+cnHinutB5v+C1xi9CUEUrydrLfZDdcDwTx+610SP1YCF0OD92Oq5Y&#10;Perfyt7JPXgqm7T2iD6knDy/ePKIb2FTbQNLC5DfvucnxALriqS59HGIlQPhwb+dV8GNpTaYk4Kr&#10;sCuL2yyy7Dw0DnZFuaNYtZVC6RBmQwuzNQcpEL+bhyJj4mPLgiM2rmaB7GSrfRIbgLeV2OgIkMUu&#10;EsXRSuTDJsgAHg0/WgwZeG6QT4SiWaX4u3Hh/x0TPeoeK4lWI3i1wR/frVDzx6fXOSfx7UJlE2eY&#10;bIGolWM8loueDpvxCt2tnG8N4QmqONzMEUry+FKWUxJV+U2QZsq9OdSqWXpJk1PC7YPME8oL7Kq9&#10;EB16XEIBIb2UTbbjk8NNd83BodCxCVW1cZQpDjiTKtqTuQpGHW6h/Yn12IDkeK1E/q6r9OpjlxSI&#10;htywU8IeDFEAng7MbfO/9kERLbP5xlh2qvlH1l5l0fYejZd487AgAIBHJ5KE3YOmURa7GAg5qjw1&#10;+N6XXVCQgpILsbGTgZ9i4Cr9OOeNzKvnpRcZAVFKnCcqWf4J0425rEFBd3raUBHmBah2ZJ9iRlsq&#10;j6/ofQccyV4QiAYkUpd7yb8Rv+27diYRcTWkSdA32BCFKMMPXYkzKNa7XC+yzw9w19G50aRIY24x&#10;KkWzp3kPsGcc6co4NX8CWQ02exeqt6yjiTWxMplUkzo+gRxu4k4gWyOw/fuhvv0yg2sY+H2YqlEY&#10;170TSS5gqz8QugxktxhHgfyNqAlfI1ehvpwVMnvk1i2kQqHaWV0VwNARtTN9BvUfpjzKnhHK4Syt&#10;pByKq1vQbC9NANaoADUxNi+qTCfHLVURcA278knFxuM/Q62DshGYPilcS+AwCTFw9+pvK6MNIXcL&#10;rlKay+yO780dkL41qqb3tzHq1N8q6k5jHKqMhGfwc9LCefhXi1ol530zpXF+ToO1zSUoX2Fzh0Uk&#10;bOH0mrXu7kPPKi3OhMlDZbm8x227M0EFA7IBf/fuv1++/K+XL/779SsFwwd9IOG2i88+trTOcKw5&#10;EUC7WmgA6l7Dq1lP7ZNwrZ++/DCLoAHX0a10oNmI7FyHK5aBgGAEuCYrHQaAsqNQcDvl3odcVVBB&#10;vWv/BGr1/QHXiqQHd9HEzmAKWMu/hmD35+9/sox4yRKwHCJekeoiTuS4HNamtLWr8fcBaaCXfWJ1&#10;lD2SgGN+9XXFsX1Yk6Rdfy2nwKKCsf0i5oTTGzStSniZgCQHlVMe5xixUBI7poirRrW4alZ/x3pq&#10;C5njs3/9/ucfw417J6mzZKZc7u3FZK9krloPpxyV6n55sJnNRTF5q9U1SWg6DSIN1bhfO4R8pPY0&#10;0ruSQ4Hrhls0B8b7bke+1bBrk+srKttq9VO8CqpHt6wddKthT0IKYdcg5AThzIeaor2q7WqOr24q&#10;Zyl3t8BIcHvA/kRG8TC31texNLtYk/4vCVd+LqI1GJY62m3j8669it/vf2KRFWc+zrlSmQyrLLCE&#10;lAYSW/7qAloHV+UfjIkVmCJnCW1eEowU3ErVwpkIk6CIi2/AeLGFRYcqr6rwvJCVZTT1URVlBEPk&#10;QYd/6HCDGf2Fl9Kt1gl/tUhAOwpmVy0QVPYuuX5qI+t1cUIxEAK8mfa85T5IDdq7bOBtTCC2+MRq&#10;xARGGIJJ0v86WBgWE7dNj0Q9JBpRc/PH7SlOaRtwLAcFn4kVLSgi3jLiycK6cUCjNambGfHcle/3&#10;muOXWChyosJN5Vs8QNSNBcO0P5VhSPponao03T7JGQqu7LduVZ5ooUi9hAKsAtSTYa5XHYkUVzn1&#10;oC4m8FE535xrX44Zq/rpNhmrXazxLucP/7ZBW494K6xCxRJxKgyJYyosASpz4ZKrBuJDj1rdnOaf&#10;tCPaqyAYUa5NFCHHlPuGWiPKCj3rrRKFUnEaZ360i9fn05QEp12zVnHIGYojOdZAy9HgbK9iOUAr&#10;66gdriT2wxCI5Ii1ZGlBw8mxvoJnGmweYupQlFq/+CINQXHXUun8SaVl7Jo63DT/M8JpMMVOMEW9&#10;AK7LcSx8pLvDrpd/erDH+9/YxV6Aonva9WsF7wlf99OsQR4z3MrMciiDnFL63fiNlKV1arEDJ0hG&#10;21uxaxpguzXKn5em2TTbFFoKaez9T6eb5RSwuwo7YTBvd2LLp3DvDpEOhc4p+RCFLZMNN6VBCyZQ&#10;bkEvVQBCi2P4RKolwlxKvFnxsIMKFn7FIXmr/ZEbTAqBrl5B+JhnuhzJHKqx5JnyRjA/S+KQQrKL&#10;o6q2w8mryOWp918BtN5i5qHPhb2jyMtAAjM/zVnoC0U/HtXdx0pnN9SWP/j6QqLSOsh3diMWkr6b&#10;byfTDK1mZJQljq2rwULutWSjEnpciNMGi/xHCS6i2sRgwtznKK1scxKmbus2DP/fncDZwirx8KEb&#10;8Gs2AhSZALYQ42mSnate11WCvKTalpMCexS/KIwHyu5jy4ruZR6T7MNuBzMQPfBSWlB5VqawGlix&#10;QvoMM21diPx2lpESBHHOFjeOiHiNScE8zHdwrbwQ1Gw9VBu88WfdQOmQfAAudzO23Iqpiq6xVAL4&#10;0+FFAyL5z7JDEsENYmvLHsP93LPM+UwvY1/NVJrsnsdGUdaOzpZb9NrQ82IgzlneZ10xa39qepEp&#10;4fSAZo/2ZMVWJ2y9DPojmtPoTSopGqVJ5Qhd+rRa0EXCikTmZDWT3GWlsxDI9QKIUkP0q7S18xQV&#10;51gLKX0Y3djXcq+OSdUuO5RYCzkJd2pLIkmoiqJz2I69J30T8gleEloIknddPFy80IEzUAojtRjc&#10;eiUa/z7Qgj1k7rVBIycGNVknELrdBEOSB7xV/mp1ZY41j6ouFaR29aQj62znaVdz0A7nbNtPG5xa&#10;sUkLze2DxkUYBd185TFP6qIWwzDUXYuw/xRtXgVyUuGql3lGdMokhHMECsnQ61mPs0ORU1i8PaJ7&#10;D0XMpJh2h8XjcySEFlYrHN2rKRHHmBeuBOBu3IHu4nCAH260Fk9qTSSTjB4eEXiY01JVLhP49Pkj&#10;j6ROTpJVm9jwbePVDpGTllgB5iNBU8VpXs1OVFrXIpaGfIbGlMC0w9DORxltSG8jbwNVYOd+DsiN&#10;IOV21BdqsDN8612w0cvyIEvriNJFif969WqcZNjVvMxhX4vYk9QeCbG87iN670/Cz/G0+P3qOF0a&#10;AhmOw9urjED8rV0etmD+OoklEtFaBE8kq7kx6ZilQnYQhOKrPxGy+lPICorGhIlsCCCZlM0egblY&#10;0at2Ek6ehep+l4CIlUSxa9pllwPMrkj7tFmyZBe3LfAtDXuoZP7yw/O4U1jEUZGDVYBVOElKQGcg&#10;fHTCoEoNfrXeRSFsk5tk0BRAA0dtRfPq4+fX+xqw8oF5MaXQp6qImXlZCq+z7djRazWsIbANdTj4&#10;jjaejW6uCWuvo1JORaJZpa27ZmXJ8IdfaBtL56LR31jmTmlMpWvlnQT9kpChVnDv/mqE9f959eL/&#10;vHr5P29ej1wKFPkoErAygymeBHgDg6F5gayff/11+ZLxyUmX968aC2tSZQluJ4xzlbXBWB/RK3V7&#10;JE5OUsrIifu61KrKeoeBP43+VZ8Mxac0cUMhD8kdwdhmLOur634mTAX37ud64VTOinx6d/2nvTPj&#10;ooTWNLmlmdBpbkRlcoXdN1GnVsFa//GBTlP9x6RJM0aKL3Uh2KH0hb9lHlmY7P2HcW5Yt4W7w54X&#10;DnjB1DPUsuJGD6iO7WO+MR9HpPXUP+hWOGR1HXtJeZG5IDLbsAxU1JF1t6w64UTLJuRQP0oOg4oX&#10;zCXu0t4WpLp9qDy09F2KZQ6C5lkfXXO9NwWrojLOuVCgyhz62pE45337p7nVsWUygGx4welNZhIB&#10;NAdyn86AAeopglE2kq06Zkl9Y2V4Q/KI4beFRCwzwtwRdsd26O3N09h4NH01jQIjf/b7f7368eDY&#10;q/kszFL5XEdBeaFaRxi7m6FnU4dP0E6p/ZW2eyZTVIgxthb3Mp6kLbByLRFuP4+HA4q0QMGZyNbI&#10;+zSM0QnW0E3hItzpvydRzzdV3gyRpzW3+wrYbwI+pmIf2LfoWbpQAxgJ7XBtXaV5AYR6nyzQnJIT&#10;gKRQ9ng4hVrTIvJ1x270hJvweNVHOQ1oQJUeT/yM66amSmCzql4RHMJu7eus3cJkRUYXZeO8beOs&#10;QtpajKibtS9RatL94Q5LD15j04jKYtCQ9q0V5M0r7dtNOaFq7iw6TlM2WQ+V7ixM/ukqwQkY9W4K&#10;HR7YvMMpLOQrbNosC3csTwlqBWa2sakRBc+OTZio24F1t6a3omvsW/E96s+Z6qBWGWM5OjpDhknG&#10;VQJRNJ6VbSOqFo4y/y0dRIRZ3SM1zNYPN8kbkAe4HVJ9gRB3mCH3UcCtzkbAVM3DzZVYL3AbYAxb&#10;qi6Wu6Ybzabct09PY7N1UdZNl/lsdaLFhMJpn6nnwbP9CVhC+vrK78X2woNToHuVxgHInYY0MiO8&#10;+RP2DsfKhJddSsyMZHotbZdH2E+ggoUDW6PUeK+x5Nv/fv3C5rcWmUuCWdtsEXv1DgKko/C8fS+T&#10;u5ew4PxJKGwtSj8PJun3SFpL6DlI9fMyhNMFQGky/pKxVCzPM5lHiecraneShD13pDnsFrO/1XWW&#10;THF1mIbIPBRN7IrM0RFA0qIycIXkCcq8yuwP5kzVczoHQIY8v3J9zUAzZfwTq5zpFfIXKlya1f5C&#10;Nbtfp8rDdqBC98hGRbDIjhD0etjQIAf879cvJ34bLGEDYiFFT+5MhlU2ifDBiYd9l0+HrkIqa1yF&#10;OKXbnAYEVdIqULrx3OVn5bWPbQSitR+prkeaqULrchkbkHkOc2kK+0+96BE5L+GF9Dfuekm6+FUU&#10;OqRxMV9Q+L2PsXlluqvakIgZUCRpplaIBLF8daln9lZXGwjYLYwC18VOlhwzW8jqkrN2KxSsLuF1&#10;+sSU0gUt3La3+ilgrLj8Ue59GShkkLZ3tgedchX70Nj9kqJQS6bBJ94+8BKtaGxVYnlzuXjSsqWo&#10;fOr105rNpI3xNNBiI9PxgUxlCfcWww0sHk7TNguJqwnqZQobyJEO8wEytQv6uDDv17/+3GcWcw4y&#10;VdtckOBQ804y3aiCAo9ugUJQAKQY8pBvGZGk1xW1Akuw2KnhUC5Nx2wJ3m/xD4pNCy//5/W89PBT&#10;lFax89xg88gbFT3lZ7n1NqGxyTbKZ5CSTBqIotdV0hWQFJnEbQ6TDyLuz80gjKoFlCamHXa1cSgU&#10;5aaBzpTEiqPfUTVLXcYcRkJSkImeGbZtb+4cusDEg1CaG0P1m8MFmGgoGscnUg9eOO0dHBsniGXT&#10;7jgD4RptiR9ZAHmpKFx1kYfPrJ1sEtla7548ju8Mo9ZqKFxKo5qlxcdI6zPsVe9kYESHuhWEQyTC&#10;5HnaRODe0H7ukwDX5RSeaeA0C6h/v3kzdEdyQR0vVan+SRR6oTsOxhCETIDSFn3SXjKcTyPZiIXA&#10;Q7MPyy5oKvvohGM1NN4KjC8PgtBr68V5On92fIZC/nbFtJozrbiaDrH73x18fVZn+Tu8zS1z8ssG&#10;C1alhcWonF7kM+0kMlueBzLuTXHCpC32C2WxNNHZGG6UOM9X79f5ZtLWobJdD6AUPvBpjOJKGf/4&#10;Ixy7OtVRnUNNmxkRd7Cptvetq2qOwdSyDgeOxH+/5WBhyoS+EDXbRCmYriMQtkyDVRgv9YprzQuK&#10;g8NPTkv80+tPiyqAtTxvl+2kVhMpwggZWjsc8tA5l4dTHtAb8UHW2QjvZ0X2MbTccnp5rch+7kcr&#10;nf1ieffTj2RMV+0AXoIUVQtK4k2kYRNXMDyoFTnueNSfpi6m0lVQSl8WnZlAzqfjqxSxvV5ByHrk&#10;IrS2QnhmVz+vsdDlTpF9ageFLY39u+24w+o5febwIfWu0q2aJ1HsOuC6r4Nf3TO2VC784b7xWEPx&#10;6NozOt4b72Jv0Ea7mttAeJmIOOQ9Bmu4pOKabJCrIaIIqEs1va1HLbLyomQrU9Gg4tDegG0mF77s&#10;49X6ohrS4SmX4HBdKu7W6B1/oe0pijjts7gWkwsUJ8usThf6+9BpymHRO4F4WBRG2iZA23XEVHim&#10;w3kq78mdr+hNCSWZZio2ISUQGmmUqiUSYy5ePXUaqgGdCU5jUioZESEVJnzZIoKYqhz/KXPV989y&#10;U6p3GsBQqwUnU0aR9w3/iwEOVqx4NWwWdo3pzdsDOy7NvbYiS55sZyKKshSz1DL9u5N3ToUVoihc&#10;8wNLgNEOkSD1dgUkZEHkVmkoGAzSwHBZzGwTCBvbEEkbKOjnEY7VvMecN1rfyiBFVjYgYUgzB3pQ&#10;rw+pZ9yp3sjF6w+qBKqKQH8MFRzLM/gBw+fjJROkrFGHGMn0/Gk6jyNCtBVJkHV88TgVAWKWIHGx&#10;mC9ZbAJLs+YBNguxQp5GpTKljGRIIFOQDX5mHlW39uZhOPPwVOiLiPdWphUURk/tmMGPIESsaf3K&#10;uGQa6hLvpqU0eAXNjgBZwJQIuXAW5y1ZL/i3U3Hn92qzzIUgBs6XFcliGO9R37hPomy8vWGtcqRq&#10;7tO37RlvOQdFyIDta1Ian9yNy23rcQmyQ3wYfuYaSKo0JgiWdsbJeW49GwRYOJAnA2JL4W14227X&#10;TuBlsuFF5JyJiAX29eQ1rLg7Tr/UEKIKxuZXkH+km9w1P8MklEBWhyYO757utaXmp/WelWDPEBVZ&#10;Owawq49F5f7WJsn0p91Mw/UnJfDRoouBSSsErvbLwNggXMxt34JSwNtdieCbz5jferNAROcD9fw8&#10;rmmWNrhAxZKliVi8Tk2gfbD2CHwSk1S3nHeauS1WJCN4SL8UkpnGUZJnUmkjoHIYot6z8kxI5+F2&#10;I4D0KsyVaLUFwXuVDiDPWP2o1y0XHWq3u0OVqQlY2rhlripr4kLtZag7Chr9v9oNXZ23tNa1yDRQ&#10;Vl42sJF1PGBYkLk1jUg60exEzmmtxZCn7l3jYlKBpgtjwxbH22BDp3rXjVOL0ScFt5MUkTPysS2B&#10;mLKDxKINVA2vFbIqV+ZfZXHh34I9/377OmIHO5+EuMcXjUnl/9okTKd61+3bMBwNF+mtZaZy0vJh&#10;D3p5E8XYO1Xp0FMWfh4K6tshSzdoliWPrWLGIiEe///bim5IBGwaq10Hp+GqYFO0kBtss7SqAl1E&#10;Exuuxl8FtbJnizatwsUBmC0moa9lOOA0kz4WTfBzmy/mfEQFwINazsDGI7Ugk5tt/sbWxx+qrS2S&#10;DfFIam3CqW5LdpevSDpLXgCykZRx5gj70myokYOqlYBk08Y5x2aqJQma2YLBVCq84t/MzkAI78at&#10;xGDPVCkGlh1rnRAkm80p5UH7ekfA5CxiZpxQDu281diaT526okb3enQT4X/FJ3o7/brvJc2huO/Y&#10;Rop4Le/kVCnLop4T2kCSc3cZcsw4/qipD+qQRB3fNTKqEzhwQp4tYuCB/UA4aoNh52ZkM7+P560Y&#10;OPnLJBO5Ue6re3+o9dx0E+Kpl+UtZjqF55BfB1rbdAUPW5T7GOFgvBZHhD1og6/rMkNkjah9aI9m&#10;WLExjy1kwMex8VRXKfeDz4xjXBueYFUtQHc5oFZlldQ56yo6IspLW0OaN4QfAvLyC/tlKHrrZL2O&#10;BqL2yR3Qtklra4KVbtgbsopJgnzae1o/G5IC3RTIQ9ve/Pv166hp7rhdXq4+FnthlNiix73qjFqd&#10;pwE27rCQELftzcjMYTPUsysE3QiDXYfeGSuvfcspiHRwN/EwPXsFewHRfV0teayO1G+FoIJTPVkG&#10;p6Wf9KzeIUKunBXcKIl9mqOO1RS1DsEBoMZ+fUF9ySVYx8t9wZhq0ujzwltYPnw+TC+fnv/n1ev/&#10;ebNJvq1k4+a9k33troFdEWMji6jDrTD7+BuT4qGTMPbCcb/D8NgLf1zqagfZCkMzyx8+z+Dn118H&#10;XIeyhlflWum2OuCKanyQxtJWfhkjbPMbVcEwq3uzCs+6p05m/GJM9xTbNpWBPCSWohjVvjiDqciJ&#10;xaVb5uiwmqjYbq6aHsHuDruCnyddHrLKK5h7bOfVANv6Iw83wglHAtv9FWIW22sthX/5dah1gX4T&#10;PSSGjbCkJYrT33d1uPuiMlcwQKWoS0zNdajz1KWWglXLaAdaslOqqaxQFmJzUNb2sPDJWiKBsroc&#10;5xBoXzcpUeI3mvQMtVZea5klXkoHjrr/kSmES8Rw1Y7Yn9eatXrOAdRI12lo8WGyC87+NdqWVjqe&#10;UmLmvQZZd4Hzf14JcR2JKgDesCC09pR2yUwaPa99llgyKJxwie93jQfoHEXSVG6TpKYJTvQephIs&#10;9N8GcIBripE6cOzhr6p+yx9I9dZCVLt/+G3tl1L/WosL0UrzWFXEywuUfKUT0jS9IkwSuuiH6eaK&#10;uxLN1tk8wthXgXxSALF/ZFJ1OaYKwqwE3k6uVq2z+zrbw1LgSuZY3tXrpV3TrhFS9/S1I51vY49p&#10;J9jaWS/UTkSE2tt2CHbKyRoFWaRBkzdQbtTHKTOr9At0UePKPTKjzj5/+bW+AvN9BcaT0qbwEsol&#10;oNgtOBuzzk+jKXZRSrVN/0uEBsakX7avi0kquqNLB7nnUD30lB+AFhtuNCxIUK1wnRSmQjt7FD1s&#10;w24l6qPIinJKm/Ip4MyQAyJi4dQALe6m//+m3kQ5jmvbttP3+x5RbAAQIEGKnSiJ59z77PCzI/x3&#10;HmPMnUVFIBggUKjK3NmtuWazKvoPj3pFrcxjmcrOzKcaE2Kt3s0/P1a0SpmqsTlge5zH/g0wuDJX&#10;rSwvFwYum1dqSy6X9Zwt8BPzAEmyfTDQMtrhhlpjwxQTcmTzXLkUPNfRYVKqWkilRNUf2KL5b5w5&#10;tJIG42kpA+Hn+02I3XiVn0Gp3IXdfjYAuOicxqunsOaCc00RIRchM9Fm1mXFzNWgaomvT/HUGl08&#10;iWkdirjWDX5cACz8obG9Z/cvlTLTLybK9TV5aN3UHaPAvExjLlkpI9F+wuYox5PAtOt6VSlG0OFn&#10;/oSjD2T1jD3IBDihHh6w8RR9J+EcDpyjLyms3OmMoOOB1xHYz1mEnGkeixnzskpqdp3KN7reE2kA&#10;rME2mrf5ho1hSzrbba8IUwNyC9Ne+ZujwcoYyHrNnrGz09m1vT7zeEQRzWgJzMs09iUM06GakpnD&#10;4cl5yY/5xOXNWgxtruZHOqdIas9qR/j4J1fUM/CDWxCXP8/fhcG+4/LhzRNI207iizfM4qvIcFYI&#10;LrQ1vGSiqH3h9AoNkkVsEmZCCTeVqwPEW3+n7YwxXjabUuczIHfSgA7Exg6P0d20rXTmo83VA9Mg&#10;a1m6BXm27PVDfYUOSLeOVTb7eqc6z5MDX2f39fLR15pCWBtnbzsT+FCr1v0jQBAdJVOfIVyxqNev&#10;6Ze28G6ffksToJPCDSQLKz0mM4Fw+fpuIRwkEoeRK5SI6KCRdWvMqXBR82LQ90Dvooli52iFZ9HU&#10;8Omzm/+OsuOIr8N4rA1qreGaDE3lAHWp6ugpVHOwwedLsFYrfkj72BnS2IOyvnDPidhXATHtveRz&#10;rb2Aup7t2EIz/9cCUwrBPHkecB4FWySW9RKw7tfIJZHbmVyyjCUfXsIDa3EuVZ+toppQ3P7LF581&#10;4fex/qK5/faV2Ag4RkfRWEvYvR1Yfcrgus5g2dfCwilvhZ3ZEVPS2TzdSKFZiNPIFMHoxTubj4HD&#10;xC6aCfyOe5dBDOPM68vMvLP0oM3a2YggO9rYjGeTkcXNzymMafA1v52rfzLycGAe5qJPgpom8axe&#10;irmyaBk7nfq3yKKF3HyxfnOblbBO0arF9NQM/NVhsYRGezfKKiouTx6ZbSXBukYDojwyKmXlVIU9&#10;wdQpKpEZDtMO6wZck9oW/uR4zLx7o3+JZZaHbMpOGlrbJVNfn650BLiUb+B2QUG5UoVefD9mYrT2&#10;9ORtoWtlRHYbvDku053VMgj+UXULRSIPuZRKALGzIPyjL6/uT4B9jYeNxDbQaEWmNFjaWl42X6vJ&#10;z8xxKcxFNM51YU3lFnbqNvoo3nV1MjTVUp2kTMQpGgaP/TW+kb8a0b2ELcVWyYxxR4MPB90vB2nO&#10;1Ya1qoJuwm3fF3Rk7hEMMAdlzYVxyGJyj4WmzaPyDbl5EGOb/aHwUo+o8C+kKvnJHy6G5sh9IyQh&#10;aSV431MqNO4ocUQEtdlI+/MMtIqWjVzqTOATazRQXbAInE5umNG28oWCqbhWzj0VrOif2TDgukNl&#10;FzxWHhUwFZaVAyefDAAsVEkAb96v4t5xv00hgilFD6hOWKmwymHCLFwTYpnisf1+GdcwrrzhTgO1&#10;xP7c5UIqDP35yyfwG0vAHYH6I9RqM6ZZODpOOfUjM3OlUsQAJH4g7pWjExdRUEInmp/E+75kU3jT&#10;CzLl7dSEGeMHLqIEl2gdTAVkSs+qKOYBb/gwH8E3xi/xK/Dnid5VDwzyLgQYpyJPhWdGpC6mnI/w&#10;AhZAcsq2Rldi9eK21HDL6alYqLEk/pyatzGeMqhS5GJyXzAt8eBc17PiiuHViyn9AaQXQjtpRizq&#10;aBa41ky5OVdP4FOWd54Z7LVTavnGZVQFzWZzzz0kbclSjbfpS5VCt05QylysUosRqmy22BWhLHvN&#10;cwhnDrju3z9EcTwzgmE3wDyVMmt7d9LVpIVnGB7rW5CV+6XKYuLyUNnE8d6S9gDbrec4W1IIG9xn&#10;XTgYtjEGPWZUGsisfsN8Rfiq5DZvNcab2wdX0SZfRdN5K5EiXp8SE3IE6c3f69S1k4dsHyERNVtu&#10;zDIw1WwqJcQuDgB+XW1/WNrWsb8u31x4L+86wbDr0yodMMyQ6x/ME87zfOnDeTE/hJDfaKKT0VWv&#10;sVk7BGhFZQQI3eYTtqFA+jCrVxA/f6K99ho03+PZG7o3+k20F1CpprPOK60U5967z1SWQYhRZBnt&#10;1EoZI6RRasnGAVErHu5ramVr0PaYEXGN2LHCThnLo5dSOKpQ4XH86jW59Of8hrcv7l+fASqRrvNi&#10;yUo1426BGeMeJwNbPKntgAUspd2lYp4JULJUCZlgu/o+HJsMcmq94ZCRotSgVK5LNJE2DFfz2xFZ&#10;ak0bXXuIjsosvWf1hlcED0ENGU4yaolJF+BS5KbwVDg6GSc6UtSMfE0WO2Ugz/J4UVVkKxxt2zuq&#10;UUvV4Z9HYUUuGZ/jzB7YKiHcqYPDlmK/qT23SVMwXuND0Q2u9TDOmfr15cMbKvgOn1sCLs29tphQ&#10;NcwhVZ7lTtMZPVXa55nJuU+M81+oles8Ios/n7sy7svXjwHLOijGHuMNzwmnWqyXb0Vdm9i7VLAr&#10;2SsEe8x1AInQhfoCrvSKV7k4FcX+ZCpT0vM1uA7AiPT6xAa0qoFcwExuPWHwOLRB2TF+wZ7L/Nmn&#10;D0HRO3DjJ3ydzxYQGASa9Xdnxc7MStX2UUbFZodahmuEyeJqdknOAFzpv7HJE42LwLeRoOtlQe8c&#10;jmx0v3Sxpkle7wMWbh9aE2EDPKVbB8kGlW0SlQ1TPq1NXnZB33hU8IDQAd5dJlhtP35f+JZi7zZV&#10;2chClazga1F1OGBU9FWugeURFGOftk6UYwxq6uudDG78xA6hfTey6ThpQzYg1HMP5GO/6cokz/vg&#10;f09rrI84IvzJiS9icOeDVudrBNfgfZSsg0P3DeekSLUewYu7l0xIstmUF5reCp2v6lFPiVzr7jK3&#10;OGFeaT38W7fOG2MSGMUmSk74uQbsk24QByiTKc2eldfttO+jqNiEgpOqap6qN9hGrS5keKqW5o3p&#10;aUyDGp+TiGahCUvrsYq1ZaCYZQ4I737ctNO1Jp1NcwgQMrVV6exakGKteQVNxznzePfbnUKR/K5t&#10;QehMgSLmBGjtiCyF7sEPDd42MiSWZyHZk2jMc5aW1MLF8OzZ0RM/ADbdRFNDeYrRa/BxH9d0RJKh&#10;xxUtTVmXNs9N7eXm1PFaw6U80E41pfkSCdvDjW6FzTbXd6KkMhpMuN0Qh5RcGnwEb3bGvbNNa8OF&#10;yYda9thL0ok6FfHygZeISyYiXYz4Sb8O6VeDgKXo9u65rUjBMWzN9Movs8sw5TwXsiPTumt5O92x&#10;WFZlxGPislYsaiSCMQPnuE3xQ0URuxNJYAl0+NjQgit8VFdIwRvxWg6wXNb7d7892B4NDTqEtrvr&#10;H5sRspIJESZMFABA0WxAS3th0sqb9/WKcRKJSXZlOzRxZ8m0y90sYa5TKyUdgsT6jwOfYvWyJFNy&#10;TVAzeZerscmrKkvL/j0vbqd2QCNOHZazhv4+RSRTDtDFu+qZ5CMARUAjfVVB7gP8hMrqbFGHDthA&#10;vkGcluVzGj2wNSNpJPEWK33lcq3OlDCw96HTEowqntcytmAnoeNG4i3zZeTHhOU0s5h2M+BdlJSC&#10;VSegKnL2i21+8ebNKFCgF9smkfsOboBLXltmFKuQDEA44F1qrth7wymbs3paD34D8XOFb03cO1Xw&#10;6LdA6fhJP3EJ0ki+X9wZdDTm3/6FLJ0RU+NaeweRPwgwWJho+dl34FdiJc2VHB00ETJta3kUNcwZ&#10;ZSAw7/MaOPqkQ/s6fHYiRoz7odCqAdd5VuHGNfo6V9aEp4THMLQ0XnmsnxypuiEadF++NVW4qSUH&#10;uG4Nd7bbRCgs6q0KYU7Cz798BAXRk2MPubyBrOXivpF7RH0K4emXUUClMUEVzr8aSFNlqiz2O9wU&#10;c0QyxwrSzsjWhfEWBSR24m/vP6JuJTRYafFShfk5aBPOtwk6aoxHEvomfTNMRRMFLlQwaWTR3t9/&#10;s7bryE0bQL/WRoKxy23bKFaMmkNizcvyDdXrcoo7U8jvpWSjHCesHeOn4p81KYWMj4hShtb78f2/&#10;/xsWWvNqflcgK4rfmFuZzImZY2jFnOe66iLxZA3qsw7wyQ9EVSWudn5POETK0UqlaaXGgXAgaBwc&#10;hfDil6aY9Z7OzZEmnKN0AVextVHEu3rB1ZHPLt2O2sc/pMT3NRDeIpgOHZwGhtELTHVwMsoUNcET&#10;7i62m/6mkxnHZ0Hmhb1O20KPa3oZJZfN4Hgb+CDg38TxF+/90wKh+Lb7yGhtCc8yft4pcHJt2Z2d&#10;RcvQOkjpPLpUipoPPIlLVM/Q/gzJYvhA47jTAEPWi1Ks+rgg6NzONjjE2/M/H03/0vAWgEQ0cYHP&#10;kzorS24I0KFVeaTtLhnUB7vWOvLZkM/EcItZjIYnF/VZYR2zejkMC4HktOSp7BTESSUFCdWImmBj&#10;BYummAtIM8+Le4NYNqJwBeuYruTB/iHPe0eDWBA3myHfrBkevXmfcpJCJpXMOxRAKgEYwMydffEV&#10;aQgLWe19VuMG2CSv5sg10/KMORXwyP4pGxOPXWGeh8Q7MCbELufzdE/pPywnz9ayhIHpaMjxHjDW&#10;CD6BdBtzxtBfQbVhGAqOUXYsxeKRzzBM2EsWgS+2B9QKyzQpstVkisF54Q4gqVKx6tXE66rOGl2B&#10;4llxJMojse3vptCOfeJrPJv5PWcS5hghm/eh8UpY85/kn+c6VkUpFcajBdLgRPUKFcJdwwBMjJAu&#10;tnutoRpYG4mRcjLTcuhd/BY6SrP6cwbSoa/FhMX58leb6cI3KDAXT7XoGvsd1qDWuILkwO0I2B36&#10;Jwq74mSVTfJo8Nbhz+2MVF7zV7M+QherLJ278hYSdhlE2ZGFJA88j2JlT0PFM5y7ealVEw9HM05t&#10;u7N0qINTEW0YO7VBLNOO1kqPAu2cV6Nht0uH/ATeiQKsuSWLpiovsFrjwBJlstciwuR7RaqtkpC+&#10;u8ro1lb7sJEDhDpgr/Rs4eh8xXZGvH4nXWuAkERoUDOCKNSqVb67nOrf5TlBY+JsJPoItXAQ9Plr&#10;udCpUnOrnimd6xooZSzBK/toacx1IgLGckGGqcb6GgMDJD4eYLsw42Ar7m1PTIxqQ6T9MocpsjSY&#10;KiW4q9VxOF4v3iJoP7E4NTtcEy6N5MrKJfa3naJHrhztCZAbw19Qdh5OMNiCnVLGTmWttXVsfPjW&#10;8tQTMk81N4TTZg26T/27m8lQK72YBYO3F7u72voR/gVWm/VCt6go7wXmBfYEwOXegbVMjLcIzqWP&#10;ICjtia3YLIJrbPF6EstnBgGNAJ9q2vInlfV9kLaFRqF26lrxa+fb3eYfTc+evFGU3fDXR9uSHoVI&#10;agtDvxLYJy+vj9zYybZBnGlzRFwkYFtLTn+HhKTQ2ufvlVsxMDakN3jJw2uNAAuAoO9A9dS/eVmP&#10;P3OBBT1uQLkN3OI4SngKWT/A5Q4ICWnIPp0+RUZrCGFxsgq4TM6zxiii8kQndK3ZAPLh4qWtKmFa&#10;g7lXqNaa5GkkB9NN+TqxMU7H1TwZbagXg9VIUW8T1vz5aXZq+fHNLO7lAHNrlWidhFvcsg7m4iRl&#10;dA8HuwXJaiiuo+YcXgUiUqarNU2iuWmCsZRF78Zk8lv+hXq6kGfWR8JfrkwdDuJ02hmpYlmi7Db2&#10;E2RCCbd2+ZJje6BY9IpJlFvLSVibBXL2cyGWullOPM0COwTrnbUL8tXjKtbCiEN+/+rxrVgi6fVE&#10;yxGSApKp8zwTEgusyxOPKphfrrIdk3+kfop2iuTV9/iE5KEJqAlQY7CPGtRQ1GUAAHPHSURBVLZY&#10;I7Sp0nQgIo4y4+vQoE7tLOHUPlrAp/UrqEkxS1Swg3BYBEWn4dKNvaEubTyKkZ8WmZHPNSNEDRG5&#10;Xo9cMi8fAIQYWBbqmQk2V+eCl9hmXmyScA5SEARmVFbpwop4X7lkZE0HTAYgxb0FFw2jjjDfMs4/&#10;bKncAFXH5ERKu2tC31ohQcQGzFjT8lsgH3Nl+FwXSmcvBVVK9aykUymDGMWTCG6hOvU+SLcKBdPx&#10;Pn3knWVZwUT8OwpUyrdBOOqls+zy/gczGxxlr4Gvw6zyygsMN/uHnwPpKQ6D5cUUA+NfP/Hc4bd2&#10;CkqrErixVYvU4gUSpUFZDhnAXnVxvKuzaZ6RdjoFhwxhcekDx7VEbBEjiI6VZRFvFGveV4jEg9+Y&#10;JSM/aRRTlmguEueUZolWAzzzZNpd1Z7IhkGnH76hImamjuZVXrmhrKlqpQRH+g3xDlyJAEHFCnSX&#10;5yTg1JPJcUq0DFSDdDWZKfnuop6WMzbn5LqV8pNRAUos0glDF0u1R5pDu+cYjHOPW1a7m8qXzxIt&#10;m7pkztjv34lcYl7of+NN5RPhV0GMUJ3864Af9LpscwLdQUfefzbgbL3gczo9djXUGKd5bsUyo0bi&#10;LVUIQ0VpxhbKKW8PZuv9WQ3XdkHEmFr5uI1p3epFR5sCxRbOu7u8KAYUgVqXz9ymOsGV99lcoja1&#10;wbPX2OLd1za+JTnH6agJWWPbdI+URz+gyMu8A/Kyzb89id4OiYnr9hrY7cCbUaF8112e5pOlhthP&#10;/nMRwcPwOnNw6cTmGYFTgMoquYIuyiuO32tEatrvofppvJMw+cUJkMH1zJs27y5D8hj1s4W9fooX&#10;Vc31ICc2XqzxbnBDsKwAT01bvymO1pW0Iqk8wnIwet87uJ6WU9td3VmbdqG19qtYy8q45GenIJZd&#10;1I+XQZHSeUxjgsDN8xzlqHnPcuc8Sn3bZRQPrlQKW1ugikSlmfLQStQq/xBNolP2yHfL5JnIzee3&#10;1FCbV4aNdqwxMIvg4gV7DV/2qhVTfeEj+Bd1qPLCM1PUTVqPXEh2HLBnfyvNrSkvbk3aJxZU+tHy&#10;9FTz863NKuOlsWbHFMsGPFSlVfmJGGVrtUcu6kZhp1M3L2Ena0J5J6W5iNfUsJWwbInc5pRyrd6U&#10;clENNj40Tm/365GHwA0LERUAKlRT74CeBOAzzqdMUWtujuDG9ozEiAIaDW62bQCDR4tpqx0+3XSr&#10;seIPF2LkcKPN5n1HAcoHxZaYXnOgvqrmuiSH0/NtF550Ml00i/JDjtrLt2/4uIUbA0huitwBxaHH&#10;wqs8E8Kc7ubQ9WJ7RAUbdFQToaqlwNU+XdwoSc5Z4Qk5QD66sur58JYb6QHU5ONEg1GaN53wEo9G&#10;UOd4LI+nq4b9kj9MWL6V5LbAcnk2XvbFiaUj26NeE+42XMrqs0vM3k3jgmZZd3fU6s/OnT45jo46&#10;mGQpLjqdt+NaOeGbE2s6ESeVPDZnWhvTmiTCz1sbrgNpcOIJV7aegdjMhLFeyWUhi55+e6AJJbmE&#10;XHmG1V34nKsa0VmB7yaoTbbNERnXtOC0Ma6BTLuKExuPiV0/pR03tEZ6E5U1nyVcFJruyLI9bfMt&#10;krqLPcJ2CHBk5j/+K6DlD42wMn7Mi4i3+uPfNLI1Aeq8ZU20FZx46qthd7LZQK23k0Fo6o1R+AoR&#10;FxenudTI2UugcTQUIcDYQpUFoxNnXljZPZKNbzJVCsA2P8b2n9eOfUYAFWiZqyBkPjg3ZbuU7BIB&#10;TAXP6jmIvjuDqhkBmD9nNWaitoifT7XW5C4HPmL3YQWrKcNbLj833u/QvCEitypQJ0z1hmMDlKaP&#10;GpMLh4/0M1Qpr+CaU9wTlvxcW+Q48CWi9yw7NGlZR3vy7oerkvekc9BlY1r2Am+tISW70s9OnSFz&#10;rrurHzpDzT854ZFsfLG1+mt8DOle7vDZg/AOE4wBu+o6bgpOATzTVaIzNJl/W3J7WK+LbaOwb6oQ&#10;Cpyf+r3+aR5Uv2f7h0nWTC/XVyS56XqiBV5j4LPPuIU5717NseaI1Jb1OloAlevcUW4KgLumel8k&#10;HwmpR/dMaB8TuxrmcG66lAUzsYKxRhvmCYKKmaS4Wm5QRamFR4lfFqiAimcKtm9SCJP7DR9auzZH&#10;YKVUVjirl1tlxdvuU4Z/+O+VABRG7X2swXoTUAE4YS9rRJN3v3oQm1l4u59bX9XIELiiRP317g0S&#10;WeGWSMxJPBe5V7GN39Ar0WMq1F9a1Ya1NsZWYYIbaQ4T25nrtdQiKUHbDWfaCpM1TY26AxqhXw01&#10;mbI7mOeoT7yU4b0NcbTMdqym0kiO/hoB4k/HDul1+u3t/Usamlxik9S1RxaBDVDVg9q6TZ7pOQ/L&#10;mn/1t7c3FCrhzP4CZWNcNfdu/KyO2VSvrMyUz0qayRDS6coFKFcJMIF4BM658Y/+HCqyh+Y8pcb8&#10;upsx4R6vqNQ41al59Wl3VzdE1/gucF0u0z5LhhOxbhp+mqGOkFELfSV4gf1EgM/Pv97d//ZA60Ho&#10;qOBWMpZjwdH0OO6kksdSw6x5le1JSPwZ+K3YOEOsnCqCYbTB/qEuWY2yQNB2oQBtT7ZhZj5Im+sT&#10;R4SlVgycXpoyzHk2o39bFp6hwkD58zbVPCdjom1SvHzrCr+ibSF/+0yGsEbWDWtt7I25vsBFkCFh&#10;ueMDwaJAzYewIlgI1nFC0xlK9zX8eUUoKcS9pemyBZxPCIkBrg8fP017DCvLxJ2ktn76aNvbf/kJ&#10;QDeTpORYslunpPLVoFehbNzmmea63okC47S4tQ3U/bPcGyq15hZvyDJxam5iquC2f33lGQyj13Sy&#10;Yd58zZuh6N+/G/gEs2o4MJyeEcG4f81qAiXyZSxwjtapqccz61QpO4r/egMt3HgC3dPvOcRgSmBU&#10;PZpabSXOyBoBqwR6YEz+06W26za2OUZRP2roVMD/9ccPICurtMbBWgng7VDrNyy1/LYugBuw13iy&#10;tsJgeEnXLUhfa7t6GV/dMm/cyZj5yS2oqYReIes46ukTojrlLXdlaqKYdCH1xdp4Q62L/K2baO4L&#10;TKN0ItVhwfoXQQdu5D7+wXkPeVHKgdj62GU47tZ6AVeynFuC3DcpuOpxvlm49LhoWx6c9rZIliDn&#10;UXPDmtxr2VdAYmS452GOSjVgcZg2+NdxvyGQaprlqdoSWwtQnNwDz/t42q3JjVYhRSUJYFbdjtda&#10;uQkj1PcKrnxahyerwyIej7fTPvewpVGutgkscfbOyTvzFv5gr7mW5Z20xs1CVm9+MsKsdGOlrN1j&#10;U8tSSqBreO+mdMayLnJjJNWsQYuZzQzMg8SaeBLKi5Pxs8bJjK+rsj9qz0WSLipWplTMMHOgRMTA&#10;z1H0CUIsxYZUnd5huMLiAQV7qSWFEKPmeE9JJKiwGupb6nyz7zi1bKvHR612HBO4ypXnq8XEJdUr&#10;K4JzQ3p/nt7GBZt8M7TDW2m+BavEOU8v1wDAM1aBPx9Xf7D3TOM50neARgFd/IPqQYAl/zYGw2/c&#10;zsW9sv7EY7CFMBi5xS6uVQ5/BHuX2MEPI8o4lAvybX/TUYs835Yg6g9zD4qWjYNuHoaC7TBzlMhZ&#10;KDGJfEuxPZMx6+8y3TcJWaymmMFeACdkiHq6NU8GNwZcxOmGklwYz3AdOvHOOBmfNhqNkyTkKcs6&#10;zDnl8Axpk82P151ltDOKY6HmltefE2bq+lucUvJXmecaDUflLik3zOl17aE/OeGeDKI1yHA6Mhhi&#10;cUCJtKHdEjA3knSBN62qcV9tpwbgm2d76H04NsZbEFi3y21u2b149Ua2gJzJjvQkpPR0Q8QhZETB&#10;uHLTc/ebvjt0zVSezUBmd4qoOXNBBuCBsnovP1EWKF/3fFBULADuNHZhmyGkcmH24Dm09cc68cth&#10;V860DGjtZjVotCwfWwnXrKZaJ8AtifQaB+93sqG3p0oTSnUQ7UbR+jmzOiFvdRDcJk7zDvbmcqBt&#10;+POkHGVH20fooB+OtMeHM5ZN1mnWFCu/TuJm28SNuLVXIrF422Nh1JBRQKLWZXfX6fBuWStwvT+z&#10;5etIzskf2tQycBlDgOjTe6c+ZZ3LPhmhpNagGaptRhr1FMvFsTpTx6AjYt7keH3bZOdaPGybbthM&#10;j6Ghoz1NRrcud3e0cJoOkeRu4+1s6XTu19H9SlcucKHQRB7llRDeheyilvW6sSgUu7HuYlHZzmY4&#10;+0zMEDQo2/l5IvT3KAy+1p+FZMYryPjNzKuD+rvbiMdSG+meBc5pcJBnfnTwiZFXr9/KS89GOOQf&#10;enQF8vic+I8pqmzBXMoCjazc/zlJtKEVP1OecGt4vE4VXc5xGZTynqYr52iANb6up+CTxS9ZxI5p&#10;wMZZo2s3840ROE18uR0gl8VIJJeCTaXaqeYstoqdDU7IGkltzVbqOiT4+rYxNnW3U5/FBvO5MGbB&#10;S0tW3koHbKLfBL2hx+iWsaajZ2ZT5L9x1MdXOcQyWvUi6/Sj+odfv4Lw86+J6pe6bCOjLOhtvOl0&#10;JxRjSVQN7P34Ad0yIE1hdp7VSVIDri6CSvKG2K8NYWlnRlo4sMn2tpuLEUZ2Oz0aoMjBpw0pdVJo&#10;JDNbDmh5jYHUtFsgvdLTDZIJC9FuPslSlpTxXoKfIENUk+K4YBj9FzK3sD4RSPFQnvDmf7pQWCX5&#10;78yWICKqfYBDBaq0DZ+yiCM/lM1rLA3IkIE0+++wK1v+r9evf7vnpu08W9Hjk2+1w83edZiMiS3/&#10;lj+cQLdzo090G8K3MJDSlQVQubOm5uZ9PfFXU+fJQ+Z3fc+MU9dtKcTRv4rG+Zefs7WdACJheUsO&#10;Ny/zbQ34dQKNW8hnNQ6QhzsPU+lWVwANJjZX6Nx3718BcZ9wGptKM6TKXQ5i3MwkmgjPHjvAqmw5&#10;2LVYpijizd3hsMrxApVfPpB3wOOA1/hzVL4AVwcaFb/ky9oRT/JU3ztA0K2gWSArwJU/VA9vQPHT&#10;L8hEnUnjKJqShwRITEwRVZaIq18UEybxSLGgQsfDowIOOx5zABbVjXLSF9wQ7Lg+IChATorv61dO&#10;rzesV0NuEsqqFp4wOAGwIBZ/LC/r/BN8D3rJizZBaGjQcalrloRXw4ebUOqJkj/zNpJoegOJX2nb&#10;mlXOcW0K84jZ+ZtVmYczJ6SexiMbvdwy2w8gZBvMQLr0t9pfqUf//msosYwl45dmyp0s+2b4dDME&#10;zL7h+MC9Pm5WXBS4+jlXdkLlBVABfkYnqkHXuln2V28y+2tiicO1euBazEUfLwPZrkSYlt9OJDzU&#10;uhUeCaxe2sakXNbuv8u75zmXRGQ9yCCcUe8+X/fKedwXJt794thyJJZPLnyjDnua+oCpZdsTUaF8&#10;0hdnbc2FtZDPYpbYyMbbCJ/0RKGdnjB4dPSl5fb2nQ1VHjvhjbf4gUYbWguR7uYLZM12ayTvfj6y&#10;fSpx47iC08GJRMtBdGOfCCUu7r8M2wNEh2166ky75VXANW8f9ESFuTLWlEU+Jmkb4Wwd36OONbcz&#10;vcku/NBm8AGNx4NE5bT6MmFksTdZqvSfbAr2CR6YonW21TG64oQVzQPA+8n5b8T1yuUtsgJUva/N&#10;zrEUsCQqkkfyDdltL+NOR7tOiyxLYfCPQ3pkyDWjhr0tRv+iV0Lld7x2w6v8V54qo+CQxoiaaOdM&#10;lX1irtRhkplUaZwbRjW4yL1sSjzh3IjWE5uc98wBKk5YWYjL20Jc+ZqPV2CT3nKQdZ2CJbKwLBei&#10;mysmc1dl3wmdDrXu9FuAMFMKxfzGaCUEcCKU7X9BgsTXpgGlK1ZuKlfQqdV8BZMPPdnWcZhk8fh7&#10;GQL59GCwU6pXKq0UjKJQEOZns77QCPHUtPbNX5fmvOAZAzzTR61kVFQfQVTtrky3xZFCfJZbprbg&#10;PbEMytiMUhMnvMPcq8LCsrsmBavEcXEsTSu2tR1BmjH16H5LEj4WQTZs80I30zWQlhswRy7b09AU&#10;zvydBvoYR7cGX/lojjsnT+5T50B6mnH4Rt3fUCsrcKBUQ2LG026IaGesZ06KWffCtkhjgZSyGxu+&#10;JBIlzVoc35mKtF8JQYuDNiKYm8SPPwGuH/k5kBggbXvFrWVtv/xJ0KLnMx86gNQ3E8Y34EStsnrC&#10;qKczFbYFWYZ2g4X0A2tSnYjArfKStK/BWQTsLOxU2UVmV05p438MjnLGif2XrO9NkekI2lOIxq/1&#10;UxLb0qo8Gy1eBatpuXdXKcRYxtUBFfpsj3CAFwScRCA/O1C2PIJJAT/eZ1bVXXo2OFrk/cmtneGf&#10;X9buk/JVmp2C87zNI/ll22zVl2077Xd++Gm50y6qz/c8h5rmLuR8UeFcJLAgKuyn7HYdlsCeN1tH&#10;9abt12YZiTqBg86LwGQ/lLRfN4F/j0A0anQfndfjfMT6jz0LvgG6LBkhrs/1cto0ux9KD6oWtge0&#10;ppiHu+ZOUK1Y5rkBR+71vfRdgFMaqu9n0kmfueQCYWpJoaYQjRbb8NKLIvMZndjV3sTeMwUpTz01&#10;Qb2swSpTrpbDtDGeDV/Qibe5Mj6su7F4B7tA3aD1+PnJCvZUKjHYMb+bX22PIMjqUig5Dr4CnN5R&#10;5WOWg1S3NpiOSeRfMpMd5GR0RY0wIEAZsONbG7Gjlt6OBjlkAFFH3K+hGcvn1sZZ0QexSc0PydHJ&#10;CU95/Qjt1sjxOiDXFKiCMLnWns70wYvz2CTqE49y5sxNz3xcmrkQPXAdI5GnTl18jCHGeQuXPDS5&#10;mVCtQmiUybiThWLwmlkiV3v0SrFN6rzkvuuzX+BzttVTshYp3BEhzEkIIZ3Yx42iXLJxYFiuVYNr&#10;eskMlj9PHlsqidV3Ym+254WcDyAf055AYDm3tmw4N+YG9xSqDcE6bG7CLi5+tUSfqU6EZBGJoSl3&#10;c+UTQEjVK2HLztAql+hyQkZLKnzdIFN2X9K1uj0rIucGnQsbLgpfG9E0WaWO1px6K/vlwI0FMjSI&#10;b357QGFLfr5AbjByltrm1ghWD/gHqjWQBlNrcm4dyCbrUpCE1iZeWDLTKOh1E8Cf0K2pYRnhS81g&#10;4JCbKt0qoTo/Jw5HgGtW0gmDBTIXVvdPtv0LcPrn1z5rjKt79wS3LKG6xF3Sd/l6GTJnl3/DnppD&#10;WO6X3wILH7lpl9QF1iuVevvCUtw9yf1KQds7+P3h3bMzdXk94PPZ48KVK9cawheFtmLB7E7+9+Yq&#10;ATvVJ7/nTqW+Vxb6PSeMgHb8c5HOKpntIESkD5nPIss7cIDsBUDb3r8lo/gXAKpJSL9nBGXSjGjN&#10;aN9pfblrYEPl5B6/GnFnAlMDbHheGkgr1p1bQ4Gxet2EvkqINcdKWvqGtzk3fuKnz1Cpr8DTtBwC&#10;rgsr3jdA1plXk57L2UaF1SX6xrwslFS5ru0f8PA2ylgM/JGnndL2XWAYi1HGjmTnv/bbCpoS/l26&#10;0NHZx9/4HaweNdpd28CeYEwoEXEgaFyu9UiXw9jbwjJ+xD8BxcbbOIZHaDqQrNKjDtn6aie8VwRr&#10;wNJ8mCUQyFVuCLWgNA/D/Ksb+SPCLErKObTX0NoT5tSu7VOG/6ea3lxZjqlUKjRvqHu4egubRqLp&#10;simlhXDfYT+8Te9mpI1n+X4TeEwN2+FWk7aH7u41ct0W4j3qvA/2+JxS2sbBJRtwvrOPn1IuMkme&#10;9IX4q7Hrgi4MjTbsa+obILTZGxSj6oRVrqoa2nytk6VkD/KnYCZU72NPJl98exPYbE/l2OsFLHh5&#10;R6f7gr2AyYMjYC0ggKzobCc2rvNqxZnOyqaypEHKz1q8VE7eKCdf6THTozET6URQB7L6VAjDZMQ6&#10;cZ0q/ex6jlVYhmEva5fDxrMSSSj1bBvtMJHkKkXxyViRo3A7xrnBV95t5VoaSJGJAJLaNzMesbrj&#10;LcdyUyhnBuOksi6HS9y8kMgQpVb+JF6oBWne7NyMZfBsoOLFryZebcPyCk6Gaj06VOPQyyuEaQRF&#10;MGxwXcSoU265ryYoiFqN87X0UYc2PmSYJ8ouhWeZOoOsfM3UOjZ4nuERKVu6XF4mQ45FSVHWGNUw&#10;alrEpc4I0Wku/MZjtREXBrc2CJRCKq+1iGLfqMlshNLC0i4e3nJE80xdjAG/mBwxPHa+8ZxK6dSB&#10;a3RMVVWvB3UxNXoqQf4brScNsr2wos3BeDFjldoRyCvlr0pd76ioDPRV0bxzg83ANwtqHaDi0NMn&#10;EsOkYOfoXCyiUHm+08URwUDO4zrwr2dPpkJ5WHQloTWUL37WEpiClIgIQET8Vwwc/Xt+G7OKLpGT&#10;s/iuPJD8MJXsMWwvx6vFCXp1fPfm7YhxL8Lj4qBGql/wwHL/0jtIZkYRNyyHxOZAVKzgQVMwRV+Q&#10;2aPSZy9su/ARYuMcAd4ZIhPiaa85pfH27tSFqBvCXBephtR6SSKoo8Av3aTZIXZh6nTY7JhsGNRq&#10;+no6SU6hRxQEG8EVJk9C2eDTxOFmAvVfU7hbipQC2pIDgSedmO+bPZvN1R8eYrAz/3ZJeui7WUXX&#10;Fz/L0k1Sa0NqktpraDBnjh2WiTKCtdvHrqzD1V+6BqGasLB87G3nyPYs6wZiYw2dNzjUpyEljbFU&#10;XjJOGzTHtGmgpRJf3iqalAelyKGomGVfSbQWCYYE0TPEGTmt2JylA5MhyXS2nqhTXqTyHdG6YSeZ&#10;CKraU+p64ayCXxeMykHmfMd3p5lpZAJmkbZrkrGzi1Gwt49wDU9of4aXdMLsy8auXKE4sHZW/EO8&#10;EoaBnz2Fu7WeyJwZFIddedt8bjZBpBNjULNB2Yu8pc7coigaEHImoFbXFUszBDtw0ojynrx+XNHl&#10;Ssonb16Qj90rCgBOxW4CpTHpZRXTJrj9PfHzRcA2/yafS4oAoy6qgqpqwuF5hpv9qHkVWGtA0b6O&#10;nZWDcmq2IxAbIJ/fXqbIgFNJe4Hr+8c99TglOKmSQ9sJygBpiU+5P/QyHDVesUQifzI28tYaWFvh&#10;dBaKU96UlKHWDJNz8RQtG8W6cNc6FDYOBvU35qTESp6P/lzAVv5TwJhrxBp4LMt4i0NqFU08QrJ+&#10;B+5BbaLjcs/GOwlC7ouDu0DXuDXHT8ohRT/w4JPGhADvcLhh9TW4akJxEpgjKgbUr+6JiJeNd5qR&#10;Ruj8zykLbt9MQcDKJ6YFIw13Jc19ZmOcyHLgWYTqnK5+RR3fZM8pKIs4+sB155EFcY1iXQGs1/eZ&#10;I/hIL4OVH5mxgVKxJi4RKEhmVXelw1p4B/lJ4Ohb2hmqUmEjwXJFEIk/gdY7DVgTS1Yga8NRY3eU&#10;Nx8+Vibf4Te8bAreYT9AXdNx5X55Q9Bj5kxRq6RrmUyhVmajDLUmkW1sKbujUJZkozyfFpN1HG5S&#10;cJBkw4EaEbQA3vdMwXEv4lEByZ7P7TLwz5Ez7J24CQiWLlcCEy20o1YlY/HTUsEuOwposDefhRUe&#10;OGZVPO9n9ZP8rlKvZDX53+KpmlWTcfdDcm5sq2JUIK58qessCuWjpV6BsoB5EDsbaQR0mck1y7zt&#10;8CZ14vTxup2NF/pl8BJoinb3+SvXAyJe84VLKjJOyiCsBtUs/YiTg58b6IwFXNFvoT5VY5KKJyop&#10;wWrwNYwqBh7px5c8amreV2wB28TJ14AZNavg0qApfCaXJVBNqXq4dKpdT8FZcA/ClLOd8VXMyWVg&#10;sNhY/nk1p/73b2Um44dvygr6B7blApa7F5yktYSsvC3/nQD1698/wHUgRjbjiCs2AouzpARt2d00&#10;0tJ3oMo452mY/ddJsBKbfATU9KWeP5/LayYhVvQbk7m/Gt+7mCheoLU1brB7lsoH08bKFtob1lIS&#10;o4LKQKflZjWXlTsdOA0gnal1P9+6sTu74NUGhKgH5yZMWjb9+r5TCIdRazIVAizGTmqfU0IjeOtf&#10;RoKOAoenhfoOoW3jYG6EaFt2QTlNKXbC4J70jqI5s+80lFrhFasT6Sql8Nf//MeueQKnrVVOGIe8&#10;1Wv3axrmALDL6P2lVK3pwCWZ09hwT0muk6v2TMpOkpTfmB/Ovs+73ea4bjTZrGjJfRdCQH2/MOHG&#10;CO1AhKjzRSsuBWzzETxxuYXFl34x5/CiEAt8Eqz2qFbNFUyV0S1Y2NTESX8TY0scWfA1ljZkezTD&#10;lBGrU1fc8yVToXZOg+uUk1a6OccSB+6DHAtJBbYcUdZ5la5FdrpZSe+CUq1Hs8Y1faQRI8ZgyDAk&#10;MJYOSuK7AOHNYUu5OqdfYcLJ54LusRBJK/cpzndJwFxeSxmPEn0BdUv2AJjlWr7EsWT2tnvngY1q&#10;zZM4FefDxgi6hDR/kEYek5yzl/+uIucjlh406Sy9fBnvUlhe3L0mj2HS7g7B3G7GFG3zkmJ+2HTE&#10;eLDDu24+k42AJjeoDmgWBWeFIr0/kXXZ4kFW1HmSWXps7WJsj0ut4NaYH0FRuaP5ahTjFVKKY9Ci&#10;RwQbXVzpL94e9Rqje/yNdVjS1g5bCtF1rA3izhkLfRojpGZbcqwUzaYgLtH6zCtqTizL1TDJYnIg&#10;bJuoKYXViFrQrN9zXfTmCdor/T9ax0sX8/OpDKKRtZlJdRZAqs24jsZCpNWCTkBbRLCZTE0zXumZ&#10;GtwmjtcUjY/0AvkGUx1nut431awNL61fs6CsHWj3t3BXV6nVUACcKGBIm++//PntC+N/ynn6XVyk&#10;fGCkcbFDB1oPmpZzGzYLzR6n6MnHWrK3Cz7CLU0dpZLotIQYI2dSCxsYpsQ3jEoHoSegKl9uKdor&#10;svrfKNYU8sASQwHWrBlR2eXPubfugxfLcXSbwjqmsbtBW7JreTcfpcvH8tdIIQOxb4r6GlW1vfrb&#10;kfwzx3oyeP4c/+2RAwyC7k2GJ3dTWn+tRRtt5fXORcoKjFEs4lU9SCJeDYoEWdmr6mqd+5qLa6bK&#10;Ze9VW9vLi5lXGAwCjA0bSPCoiXK70ali2AnQKXHjYOXqwZCb17Jj12W1AzeUeD0CPKDJZ07O+eTE&#10;/YSwg22SyP+YO+Ibg8cn2UH5UmaciS0nRh1e7fnr8k6B3MUr0Cp1JqtqE90GX/eY5jkSRPcdxGkF&#10;q3LmbKLp9FA8sp1UX0pN1ZGk66KD3Jhw6ajaspqPeLiJGp7PvUOjv9qMBEeZGKOmaRmoEKHbLve4&#10;9OmodbqE6hfo8xJs4/v3ZZzsZXuxJDiWnD3ijxpLF1KM6zEirWVvizmDUko0OtFiS/nJSvykraIL&#10;Z8lIY26S83LvPuapNreMi4UnKV+DTI8fKE48heYvi+LL+NdBuZKHgOhGM/LfutUK+nwiIzaspTih&#10;8ogTw2kgVGa8glAVHHoggl6eJ4E90cj65kPCLDVAaJ/eCBMPhHGs1RVDPlYaMrrCYHWnUs2CopG6&#10;tuwbhTJfK7WHg0lgNU+PnpVxoJEV3edP4Em4656q88kfpfRKNR43Ozk9P+UkJPlBlXPkLjJqFuX1&#10;IML2WbhzBCxhS8bb3qt4xiGc4BllpX6vcxJwJROo5RXWjjefRheMNFLBEveSVQvaC2Edxco3LRef&#10;Iv2O0Np0gBgRc4OJ9caqUKqTcO7JKGA+F0yFfvXXuwdw1MuHtzCuZRf5KyfEBORuCmEPYhsM1xp4&#10;k1rcag9aK3NV+hv473t2BGYSrBUNLgdObNL41bE4G506hlNUiYy2veatxkXLMQbnxjNf+PkC0uJJ&#10;N5Iv4Iw65Kd37JF62nfvXzwg2nJ/2aNXbHkcLz9xrXjnocRLdvv6Ldfs4YSD3Jw/5GDZXNBf6i7H&#10;JxvdlJgx4XTNBTHqtMTjot3+3Koe1kTCc8+CyTPBAnHBrmh9xcySru8F8BLgyZWXBCTdSiPA8bxr&#10;WjXutY6PXKuk6O+Qn5ypWlVVdZcrCyKVbs0mqjHyk4NSHVpDGrCKZMe3DtBCLYIBlugVy7fgH5hJ&#10;CUxePM/qCEDG6iyLCCy6qadgVL42dwcQS8jQdMWSmUsPnwoCwCwzydbKKI4ZW4TSmbKTloAF6m5l&#10;q2zUuUc6uHJDZZOSKh5oWI6UY4riww0WSsZNHNzlH0afHk0pE4REqg6h5Xpwcqxr4rbtDtIKCP/A&#10;4SXZjr4jWMgl2jaoow4cLhq3PTJ3V6gfmx369ZsgmdiYjbycDDlvu/ctVMnUpVy4vJ734V/Mq/ls&#10;v4vtY7ClWyf/Ltr7WIgLhULlv8tePfYI7ZMyZ73Cc2V4rNvQunemH/MyNb3ODq77uDSmMwp16f/e&#10;QNvIzWuNu142VdCXh5wdvkkoY+knvIy4djBawYBzMOqVCr3oGSPMkwJuOZljroLrqYPqTU5rXaa8&#10;p42Iul8p/F5CcqfNbWf35NvR4U9uRugB464Z4+bWvd6X416Xd1KmxchknmF0dr2ko/RTJThih9k8&#10;IJZkTrLEm8BEl3d9dIfBajJReVX4ltdjZhur8EHBdNTWSUkZewwU07pNDY3Yi12RFHMr77ofluC/&#10;3HyB65hbKjlWVVwaPuxXsxAf4S5V76SDciCmkrYx+jZP6EtzOzTEJtkCuW0GrEa78TOHIs55tbo/&#10;u+MxofHYo7K5yriCWEOVAmOdh4JbdzkcuEJ8dKv2UfXn/lemJWQ1rky4HrDnHZYSLBMSwlkMj9uW&#10;r0/7biLhIL0P17EuoxHGaio+pMUAkaux0yJj/f4oX09R9h3dJnTrHUAoq+HsrGnXOb5/hlHngMWO&#10;aHNEYt/ekLnWhpZ9Q8mi8amQHvGSuLHYJCFi+bQ2EcLh7OND4l5rUOjQJ3bw0FnLC2lcjSOUJtXb&#10;jlj0y0jIfluvJ2EV4zWtZFCfXoBi3eJnrrE6q04sR/jtKK/UdLYSwh5+kQEzP6csKDEnzSYZHs46&#10;aKtiLFOuXdfNQZF0pv4CCez9b/J1nkYeMsnAiPfLNmkHxFaFkkiKEuIulH+nJtWzmhJ4Fm6d0n+i&#10;huBlxiyTX3Xk5SDksaxDIzOgcmQ3cXG0gGuVOnFoarsQAybi2jdDs7KFh2YMtWbnTl99Yqs2aSmq&#10;Xz5zWv19TRHgsl+hQbuorxZDZulwrEbBDzAADwQmJQ/2vCJVPs/Ih3vRGie5TtekCvY7nLaSz9PO&#10;WvJgrkFF/mJgpRwpvQ0t553VU3R9LatsEUoJVifTLSx6ybGNgwI5IwFIOi5MHTIf1HQ4kzslVb5m&#10;x+237ZdJubznZLFTiwT/juR4kGana+plb7BLFeruqlpYgnGR3TRDpWsoSWnhk658yzD3OdX9bapX&#10;ucd9Cv/uNPMEzkwx22qRWt4Mg6N+rZu2zs6AtOOvRU1qjNsLufHabd5y3c4q9alvxl72DpO9uERz&#10;jmSCNTKqHGZP5mkrmpqjz3kW+jPLVDGtkNvLWdfu0Qxvquqg3fAAh2YS5dLyNjt6l78cxSJqrap9&#10;ZU5XeUWftm48MZlyF6qLGx8qFJxC6lBqodbxS6rPZo4tZYdrZ2SjLokjcolwczqIbtXwqhcR/0Ku&#10;PicTLb/qCyIRESzzaYKjscSHvsslvh200lOaG7reyzahYM/HZHE+6JMQb7PD2AFptzmXbPhK/B/x&#10;2AnGCZO7uENjulucuV3aHpHiW5mrT7ACyTtDqjf8CS7FQqWLSqozV6cz0hePInMDZP2D3JAmwTQh&#10;Vsw856E4ZLGxjQAEL92EaZLYTb65hLibKyNTqn5tqNWsLHdzzIqllEjYrJA+bslbfh+2dHiMG3nG&#10;pcSMxXA6tSV5MATX7JcjkFku+rOYP3vgUmt5bu/oD+/tPO8QL/Ww8GcJNxf8jQG277o2NWzzQ+dF&#10;9TztXLWTwkWtmr3QL/aCQh0h6+i+ZeRGxAl+Bs/SCZtbC4kHQFrxtur0fNPAxUgjz1swz6/393QE&#10;XnDPJMjXZ6s4f162/JMSg8liJT/lG4F29w+/3j9AgcIBQkhCumoKjc61iotyjy0shKmxpXebj9rA&#10;0jUUwuEyjetQjHE98manvErzOrMnXHdeYx6SgAXU15wYBbG+IKIyO7Rgj/URAfKGI8nU1avaHTPX&#10;WwWtN1ynPRoUlGgVqUo0AlzZZaW5BCmJXdk2/70F+bK/r0Ktw5kb1fPIzJcPKGs08ab+9fyMXu4F&#10;0K1yrXHCwW92hL3zbGkpUgJTGEhub3ZRCmQdreLVdz8x7QhhMX8AajQkW66a2hrPCv9c4OVy/wIz&#10;CQjk7CeDK4zqGE9pz33BtebQHb86Gja3pO+bp9TJq9MPM0sG3LtBrAwpjWj1nf2TooMGPvXH/iPA&#10;ic2CYDyjYg+O1YQ5ADwSNUzlTNeLfhTmiRI7FXxDs6eOCne6fy4w2opT+eq6nDa44TEixj+/g4rh&#10;cic8lrt3eLGNLk+F0Z6faeRAIlnxR8015sSRNiB8zyEV5LRVcgt4EW5+tNlLsiiL9pn5dh8aEnbb&#10;Fu80IbG+/A1xapelPZPv8v2QlX21hA1LTdh9ja9NZ1lccx+qtZpV4m+JNeYLwcw8sVtJUOs1j/cM&#10;yx3Xuhgn/zzEyzvbirtCBXjMbFbbbmHe4Cb3dZy649G4I8hIn9m5S6wx40EiSDhapFgPQu+VtnZ8&#10;RnoH7D33vJwQV2UjBcE3mgXoBMz607kEp5cOMFVn5XtJtksf2WNyHoMYYHnXrfPWU7Bqb96raJ2L&#10;vcx7VgNslk7BBmB2Xad2th+fwQ71OVxr/kMh6GZwi2OvmUC1TrpvFgTHxfz7kv0GWePbZ8Ftup0d&#10;lmB/mcma0Hh+sI92uzthNndXLbTas/g32//yopvEoGkt71lFZ3T05GEVW4UYlQISB6LHiUqLp3K5&#10;x5sFkskw2WdVgg9vBK6FA/mryBkRrPVu3OnnPzkNLIJ1xgYCgawiwyAlRfDSHcf5jFFZ8bcRiIUx&#10;bsr8SjfLl5hABcCBNLk7qUISYnT/ClnbGKXOi98YB8U7p/Vt+M2ZPaOyN0Ai4mXzqNE5YRQlto/z&#10;tc7WOHukSTNnGGamvmiTq+tvCcXevQoDNFbxzF1c/Ud54SCcIlspE8nOAbSDItjIjjK3CNTC9Pu4&#10;R2nB4m6w286kH5kCSHH7myud/DZByKVfmnNPa/cF28ZibWFXBLNWbYNEd3EX2sYWRRMhbKKs4PMk&#10;Ic9b65tUhUv7hPGMSzmU4EKqcujJk5zJPVXelzR0bQj+a66VtKFk5oAZwFXARnD00/3dO1JVmN9A&#10;Rd4kJJkx4fEmW66lImAAwJeX46EU6hw+OUJSWBXsOZbIiFz7+sNIw4FxaxLynKibbzTgOiH6wpZT&#10;J3rh2EBJPK9Y4NK7cienWF9BHGKxQ8eL67BYbfMmZl+1hQtt5oeNvXHdNrbU8/xSvMckpwqO3j9k&#10;3Unf9cwPcaXiDvOwpDtpd1wEZtpBzxSf9VM4yuBV6FaJsqSnoNZqd4XlSwFQdKAXV8vGUpem3uet&#10;zLdLxy75WQLzRA2O2qrRsLNLzNzIGVOXwgxcdF2VIyfLc3qChbibI3oAT1QfvL9aDGo6Eq9utrA9&#10;lIFeV9VQK/nM3gHro8gtxvKgQZ8XZfDuxr6m5xQW6RUNIlbml/WRo++Qz2jD5DlSrLNr3kS5ntvJ&#10;aDsbw4dXBt4kABf76niem6y93sdgzDqA3bXmx549uG8iPO1zDVHPJ9KJnealFknrs9FBI2lvazWs&#10;6yCNYvz8b57G5n9mCJwGeCBQrjICc5i5ht1JA5qeNnmRtGq9Nt/2xs2q3a1B7HY2+HR8bJKoph+d&#10;+dsNBajFf0tjWh7vOsvxbIXfFl+8GLx1byebBKjMWGuZ16ScMNsUwimrQYxsm79yAKy2z+TE2V9l&#10;aH92AbxAFryvn8Ig5eaQ7/E6D9pJNinccYzFygzVobrj3Bc5n3uGYDkF1Ekqbqd39Sh6ux4azk8s&#10;tkd50e4HP4v3hK/yaeYn+Q5KdoOpAFSgaY5Nb5gRyKaB8IIlNs2eysctwZh7/vSi27ZC71OHBgL1&#10;Ikp8Wd0Nj43FUnA7d/ElNPVN6jhsYIlCv1U1G+B5Zs9E5ESxSrMXJbUdGe+3DilFkbpNWUetocYO&#10;2QbF3sk9XCdC/QgFOzTCfr17rcVU22r3yUhXV1LiWl30FD2RvfBsd87hI64p2t9urw3BKaJ5khrh&#10;I72v9VSLI7CEf9WOFluF+pIvVmYa5oE61pBvEKCym5ZV7SCAnF3mfaJMRDK8g0LfInyAvi8fpVv5&#10;fqWs7QxfADksOjJuxphi8SSEJICN1YB/QjkMUTnbZ/FIQriplw06Tp6KHocoKdZkI3Y9oH4zGbPZ&#10;Swmn/b4vnguWvo0zlePli4/DTGvwkppbdp/5OpC9+HgfYSmViI8IVXnLOUB0sz2OLVHrJlReKbsI&#10;JScbEYzU92xz3Kbe0RTIFE4G9goL+a8sHQW2ltqpiJ0nBH7eIN9YWchhftUFpXKQ//qTsKuolaGp&#10;7MUjY3Vlv1UZAOylr90pugxA5aFWgW4LyA9HbvO9+ufnj6QoQ/Kz2SBYVmONA/oFiSyU5apkZp5Q&#10;abjzPA64SiN9/PALADVpu/FLgM/3XwBR4MBDtwpHm+r57ce/kcgCXNn56X5njASdOtImKyxvoqg4&#10;1yuLFcQtvUpGTkKP1wj2phlGn8npqIsVwKyRdTN4lLBq3VEryw9BvDY/FNDyXByf2Ywms5qM5w0W&#10;nnE11IWs9dH6xlANn+Tsl7PlVwDFP7B3lkjEO7BTEwZzoos/A7cD95PHWNkcralUSYl2BgNEwW2w&#10;jTNd+WY+xgHINLcNPhHVu3mUqgeRthmjWz3zasUFcd1C/bGJk3ecFovlZJq2Z9hsNzjm99wkxEu1&#10;TmbscbEyBmqKgiCrCW0mjVaiO5ux4Vu8rQAVXp03DJBXu6tl54OS1I+mLtgw08LuWSuyBWnoSXy4&#10;emWmxV1o1ulKDBmezcu1uztX2Qk0tOjcAwm8VcWIZlyZLMopDoZewl8t2FZOzOElpYloGpwFRT7B&#10;0s3OkxYOnhYzDB+ZdE8yGyXxwGwAN7iRq3p6d4iTYa9nsaLHGi4IPRw7kTM72+PTDCezhW1t1IS+&#10;hT1ukFqsfk+4z6DWoeKhaFcsq+rispBA824N0bH6TBPIpiZxz5Xhc3dTZwCuxRs6KrP+vVzrNUhj&#10;BON63s4lM5RS4dMShiNSTmqUKrgmT0SUCQ73FdE6eCkA8BxIeKkuztRiqdGpCvEYw4+NqhUYRFc6&#10;B6VeO4X41x8o0gPYklpnXASV1rrasjdN14iCGyuYiTSaiy1JS1zBV5Jwbucm46luFbovfkmOqHkw&#10;eln9XGtKqygfjRayl0rT1CX/22zPBpA4RBGYLR2xxJ2vdrU0oLKRftxc5VJVzrF8x8PVUoyjUw1t&#10;g/zl23sC9FH4dGUJpTgWvCFIeFHG9Rq40DS6p120QLGzUxeML64Lk8al33FeKO/n3HgJJHh7z8fZ&#10;k0626oAT4nlyWiaH9kK4SudT10odpJ/c+I0VuJXmGv/c4ACeolMukOXiRKMV++SEgyggJYvCj4gv&#10;A2MsT8X/Qcp8wkU6KU/1IC6z13+T+ArqinQCrPrNA4fU9/Sa5R0i2H2f0KDIczDPkZib7DoPZFyf&#10;slXjncbgKbjd1Jmfp2vYG1Pli/vXRlUdTOhBb8JtBGyC3vdiFQpl4auoXmRieplfcWUJXwkBbim8&#10;82iTPtDiCuXiffZuimABexd7POq1MR41Sgq+Gpt39AgR73N+snphgyXQnjDhwdTV9BJ6zT2ablYT&#10;NY2Vjl3h2MrL6YlYZmWFWJRXKcpqg1mEV4/3E7lwrOVLL5O5Da+sBKOXhWQ1EWTdDdAuDWiRs8YR&#10;eVm1Aj/7QXZhvLOVYxzJ1t3DoZe1A8TA6xTwbqrlxZOkyHrIhK+xWAFXmZZRpvOF9oJuRNfAUiq/&#10;1Cuq0EVH3sGUpbB5PDXmIkn9uDdxeNIeSaPIQG4KT9ra3W0GsKMi6ZFdQDScvCi4CXf1WUCTqswq&#10;V+xKSF4fkJUJ8dq/20p6lnap1m6whBLA1JdZmHwYEjDjJdAx1fD5T/jaQ9ObpJdqLGsiZK3p45ZT&#10;oAjq9m4pVGX4axPE2foYcimC1i5U+EcFKW8+JOxa2RFO9CT5Od7p+H3SUCydWH1s5Lx3Wq1JTdfk&#10;drQIBltvp3OXBDRF1eBrrVscj8oW6gG5baFW71HNOHkGqdasxN1HApLpcW8YQMJNVQfBhuLGPNeI&#10;qadjSPsknbz/ZMkzItUft5C46i4nOuYAP0SrAKxFGOul8pmrJvAz5DmArR2gZZxGqafGTMiC25U0&#10;UYi+D387hW28pS/YdJZ+ZV5de/r5dxQ0AaoVS7eZpU0rkTbc1xSk5lbGuMQ3TlNagM1l4Ex3amJQ&#10;SOC4QHOcCudmcZS2YTpIaa5jZRsf4IWgULZIp54F4YoLyl606tKGTvKokd3aEx4hWnlaCWvTmXPc&#10;aZmBWnde7SHIIVirgvPtYLOm4NTBkXElETqrs1+AWN7WW0fBv0k2AJ+xxA1fcfYJGKaC0xOpItZy&#10;KPpXnFkq7/57YxeHye1iJKsG3ryAYoXDDNikXAtF9wXa5KCPeB9pKRwNO3Q44h4hA2MCJ9AFVrmP&#10;gUBPNuyTCw1qEoxWDuTHeW7HYEeMe8JIKS86eLHbzUaSNC4QmAQjOMaH/n15TwjZcoNVBqnNZhpq&#10;26M1FM75wXEvG7UKZBW/lUg8Ejg9KW/uQg098u/oXJYUxjjptXzhPZHFzlwVmPANeJX9AsRdMUgo&#10;liW3B3r98+BleF43bN94EtI1YJdjXD1SAVH+qgtNIpp//QKOgl0H9RNXS8yCS5vRKoIF9LIUGFzv&#10;njz0oFZ6FrwA1JpwQChr5hG0rdSrmwpHqBxVTtQBQpw8+loHjbJu/gVZilRYyu6MY9WNSfDs9//8&#10;NyLh529/DK+PdNUm2lSVUbJDsI7JmZ21mTw78Jw9XGBtgfp+UOgxfJKu9OGZBgngCvKznwtlseQu&#10;yYmLk7UTRQek/dd35v7lCTr4J2SK/RuTOcO6Z3DGgEtLwLOwX31nCojzWgWrl9KA6wTTs+CzSCSV&#10;G0XRWmhmNZxLZG7JkagDt+NX/W8xZVeo0oGXN1Q5F2UzZtXoOlKVVKQ8t7d50GOhM+UCvTQbax5u&#10;XM16afNtcm/i9OXd2As2wB6MDnspX4OOnSvrQFczlssf1gbMfe3Ku1qqsEsRSatn2HX2vjw6mkuR&#10;urwOX23smp2LEFyjt553TOm0lIk9Btc5lOe+s1m1dhkOm3o6Zz0IdzcZ0TrSMoKxZW9SnKMOqr02&#10;+uXjNwojTllhlU4toazJJU6m6obL+oBa6YCutWnGcvznMSq7YQ5z44f/dBTbWu4oG1BRAbEO9LrX&#10;to1rSfjEamInqDXnj/Eb+UiP9rs3cfV0uaTV4d8UHYJ8jkLnleqmsmTnr6ZjInuQhsQnwXoBfLmA&#10;dWHn3jwjOnho/s21KfArnego9OZ0ZUtAfUb/hQDZvATM1amFiO4PFxEsBr7QQqTlCeeU6plftCGW&#10;vInkZB5X/hwmFknz9KWrxQsoauYkBVuTdXz/wNVYQcu+q3aU7AJ2FtRpr33pl61txKyF+zZ7MJgy&#10;fYE0ngNXI3wPTkfAqxQVwR42BlpebPyM7TCXY6rmeDOHeTjnYANIRSYN5XPcbuVaGqfKsonixnvz&#10;8AYVNwiEW/DDbKVDBb/ev+GKWynJamzGPe9jF2YjcBILUHO/emeyZSYC4IepmHwxoWFcQdObLb+4&#10;QKq9mvQIAlGE+TB449aG+WcShqHiKG84xzBey+gYkmG/KTDDmeZqaCICexPs5ADYEZsDhE0uqXfg&#10;WjVhlS8d1P/AxpNrzh3NuZc5UNba2KS466XsQquOWUVuZxYxsnNjmfgI/81KKmmpoqx9WavF1Jbc&#10;jJ4nYebhgc0ydbRPVLktmCyjy80aE8v7vHp7F6+4oKDEF37ERsgq9H0XSGY4EN/HiflvoOL49NQG&#10;f3jfrBHRgmd+qt0hHKrqJVRJsZqx3BjSBU1L352RuZK6IT3F0uXf8rUZrZ5gNXGmCygfy+//QQtL&#10;Aw5RE/M2mLcFWX7Yhsqq+23eIOfST7dCAapRoyKcF/dv9JJ9FGlwxi7eae7KCSsGqhVUa6yQbF9S&#10;dz0OKXRlk14a2iYTLGhZ7C5XBHSW70GmiWDVSNeSWCqVcoyFXWOKpiw52eCl6B0Ee4SC+o2jSdtf&#10;L/y+lC4v1CdtyHqC2kO8G3eVjRUfzTiS9jRMP2GNlmiVumyIlGgw/baZbddosdP4WEqC0dYbAR3/&#10;f0aXgb4UfZyEtjbPYroskMjDnyLqI7z3ragRvesGIGfNWHyA2ema/9nfaUlyom4Zkyz9dAzuwZoY&#10;oQ9Ki3t+GAzu5Nwl71nEST42dT+fLPzIibPFjgXl58mMkzN4dZ8JLnvnTp7ijtZPsX0Wj1dQItDF&#10;YZX07JzQTnwLyXDci4xo4l9abN0eLwxsoSU4rFsKnHPUjSChNCy+Jnu+B71wO3378OLNK8r0LjEB&#10;tvNahZraETlk6Y+89ek21wtjzpP3z/l9qhnW2efcGCm3yQWT1IYGj1eIV2qJnIOJgj766zYXZ/5P&#10;4GWTw0SbPtD7CKAXxNcwyf6KV152VmNj98Nmn7gs/PfjFxz1prL9zBNOQnxLD7a4KmXH7awuHTYz&#10;/vMSsrKDLkg/Z0v0Z2KJ3BiVjQAN665WkVp8Us4aQl5MVCcSq8fNv4md+1U8h5UGf+5SgAQuGafi&#10;UulW3zBLs6Qrh5vNk5ZUG/z4X685Xo9nrK4Xr6FQYxR3VUq04jCPSi1twU60bV88+Z05/Ws3waRo&#10;3cvOAh1KlPB0IMqigBTxTno62dpEswsKad08xMP/I8+3htafQUcXoXgkPog/bKTN2xdv3jCWprW1&#10;ctbhSSPAJFvtlM2VkZMsDwnOQCAt3LKii0bCQ+cL/PmgtcbLLoRGs5YYbONA5bACw0O9nrzf0eYK&#10;d0GDT6TpPr16YNQTF4J2UPcOWMj5dn/vQB2rYg80X6BWoHigyQgitrDZp+OoxYReDg2eGRT0KAdo&#10;JTyNBTYYmY8jMXijUDnu/Dk/l+0LbY7C/a/Xb5afbERwHCyqYCDrb5CfD3QhDaMqY8n+yCyp7Iu/&#10;Sv27gTdTAs+WrENYXbdHJKJVAlbp9aOMNAphWFbe4eW9aBng6t9GBRNGJRt6Ac8Rk69NXaYV6+Ew&#10;XfkTGUwffnGMj/9BpvIXEJQ/m2cVvNRIT5gB+Mm/v//nP/zLfxuEI7OKoriMJeggsn/+5reoi99/&#10;hbBC3Src4jWsNTwtd5n8nyz9mWfDCpY8ZMwSTOBr7k1CLIHrBuGUYZPYuIgzXh9R6WRROb1ixKa4&#10;GzIs8UjKa+yZlFqab9t1/RAQ1VQe86X42ryTk9t0+GhtBrYurjlp+RgPVBtEyaiWz7ZouBO0nThh&#10;8l2p1/Cb258+eyh6s3MMakIVTBqTpla5Qb60BH8TPdp3ya/rqK6T2CybDRDVvNGQrnXOOHH5Q1Ar&#10;/9ZVokGV1UEmR/1hDPAHFKq1AM6qwmM34kiba/zq950WqYJN0+at2DWfUjw/CkPnUfeNrRXej3M+&#10;cedLdIjANI+umlsufSRzceon5+mgeh/G3jd7xiv3umHgwofEjckpaU/owTMdYYFMG5v+iTwVA2aV&#10;uYptTlTANGNc+SpGEMNw9januPR5CdXU11qCfTaod9JU3JSmEwq1O10PsAZ8BZtvzpDTTla45a2W&#10;o+8r000V8+hjqdbDgrXLWE/YwyeqqKn9cdTmZ5KtTQTBTJPl7EFeJiKHpKczAV2bROeCWJUqNC0K&#10;iOJsBBH3R0oZXIjJ0iqSTjLtqknLvrE0ohrVlR47y4iCVWyHVw1bAEVdJit1tTdidOpZhXAbbgE4&#10;uRJKV9aPzymANN8p908AraN0fYdtgARakssRa6BKeRiNLrY/fJ+a3BX6EsWsYTHLckclr8RQlUDT&#10;IN8AQJtnpW5oUCrZslgGUPkyQedylxlzekUKs5tukmSvp9nSfTtqdl5qvqjHqwX+jErK8NJmJEyx&#10;eVFM7VcFfbQVigZpVQcIt50zY1/pwWUgyRrJqN97DitcX4dI+OoJANOr14DfTovOVjmrEzEO8k4n&#10;PPGIFXJPMLxpk+FMAY9ItTHuxbQ4USO/qyWsIStPFF44fACuzerchI9DTp5o37gRqdrV9LOedoaY&#10;Bhy+FevyoYvMocqf9pVc36OAiK9rjlHSU/J4PMp4Sh8V04pjk6lnXGQZp9KUyf9eE2RB3O1LdNzB&#10;rgtnEghdoVBhUZW3TvsUDFDJ4SWW9EtfwDtQ0zuJx2E8Ac6klb65iS8zNxZJnVBtwyGVaHLoHbzh&#10;pSfyn4L69dv79UFgaxE/bwQOu7YMZPgih21m3uObHSxQ+ibNdsnoh9ydKpOhFPquuICH0tkpjRd3&#10;vPSgAcukvDabhnj5oVL88IOALY36nAIiYWEYhiX6I9Kzy7Qb4Lzo9JmHj55ivKgbdrUPlNOPmWxU&#10;LP9eI7gj8J1+oamyj/OJZrBNezHincUh//n3P7IV2L6RSl3PxRND77TE5iCc2JhltLPgUkzdumtf&#10;LTQ1LsVxfatZ0Xbn3G1Zb46imMPLjcQYPauMWYJLbR53/rXMVOEmDndVrzGzc3tGtCqJ345H5qvR&#10;PS2D5Yp395uaNJidKDrouIbR0Hv8Usrq6fBj7UafqmPnGnz0GqyXwbOPU6Vu3ZVnk1T42AUvGbAk&#10;fBNutKfuVlk3aqoET+M0NT4ChuEHHuaiD7Sc4TesZ1ecJ1V32kynQdNRxIOC65aWlFFEE0BLhYjP&#10;YjrLy7PZicdTaZpP+LfinSm4RctiYGHzCRBa9E4XnUhVMEOHiH+5xGhqo7TivvSIGJKsae+lNTd9&#10;iETkCv75FAPqb+x6SL4mcgLXRvKUctLXcYoKI0VZS3OhuM/NtAWJ7FLcuAWfs1QEpUx00l8PmdMQ&#10;KcOo7O/vJdMeuZOMPYaLYy88UgUvueY+gEApGh19n+dP3NOYuY2HX+ge+PQ1ESeBq3gO6oSKFgNE&#10;NLVZiweqe1laVjvpSwDJTgVctFhyg80ZErREOXLJFISzvRBxuVM+m3i4lHMb72f7gPfkiaCGFgZM&#10;+v1QvquRNmx2y96nqA4Q+9G5aByuBCx3PNmRhAPlHm8E684Hb6pUjFdAgLtc9MZus+UP3f92f2cT&#10;oVNrskFlqzcvK3JZYRWA00ie5S0Js51u6t5NyMZ/h1oDP4H/rmgbB5HwlH+8HmLwFYFAj2AnM4F4&#10;Q/6dSjF4Gcivg2DZ7J9LfooM+XQnr0Q8Hjabe6zJL4qHtbZZbDuAOrPbGPIbYK5D4ZqHRZeGpSjS&#10;Y8rx0tspwahC+AHI+h72smkxoNbHoDUWDM1ugprPn0F6/3rzxqG1g9/KqhNRI+R+iz6ZZ5ZEaM0a&#10;v4q8thfAuTppMRym1KjaXYgorBmLv6JLvvaZ+nDp+mvsDVsoVG6kEN83ezY6fVlZAWb5WHAyv2UD&#10;2iPgN1+/vr779c1dBKzDddjH2OzfoV5RXE8D/OIODMwBohmBXfnpxZt7Afwjp4cwO9RKuSgUndQX&#10;gDlyeGh06l1+xb+mMU0kDAFIJjBAdCxf8I9iFP7Kb2RiHbiCstFkYMnc3lqIon74P9/+/Z+4QbOF&#10;+WpqDtpXHl2yrxz40XHiosp6WMeShP25BlweYLGsw64OF9WqKg/sbsTuTpMtiew136BRP+skGEXe&#10;LiJYSeruCIOF67LEYQq9+nOtqjO185XxV9Tq/SLoMt2R96aIwYlVHFuabKnNFmBsp6bA1lqwfCN+&#10;AkR3fA4OScalYJh0pBC7dubZKrqmbnM6zqc/TAb2ztKUYZA/y7Uv9pcltZsQ75cuqPnC5ps7kmcR&#10;1YqTA2Zpg00Pdr5rI0bJtdrkm80TYgP4ly/xrenQAd0ydQOfNLaXAtUVfvXS9tAKO7Geej4jSL3V&#10;mreuWrsgOw+EdtwN6Z07dxtWRV6In8aSja1f2qoR/LzPG8pT7/XX3Fo43r+cp7oIuHlNG10z8tC5&#10;I9KVuUFm3Zm7Yze16UlC2idHesA1xpvqxBVbe6LD6uKzgz7AUm/uaXe8rz3RfeTXxazHXyukoCzO&#10;EKcQBZI3KinvgdWAg8X1aDXJXR67jOgEV/BsPVOtJIrnsSbjZU6TWwAV7V5DC4xayaNoeWqmTpQ+&#10;1VIVYVzKEEXBto1Ks0BR0dfcxTEb7MuVLzX3o2xnLjjH1hnSS2Xv5Ju12/XdSXJeVkbK6Hg26z+/&#10;mXMVQeA7pp6IAHmlIyWuSRtJQK1Tk/AJJsFUNNdFO1EKMjb2pC1zT4V9VtgSPO3xZtVo4Cy516CR&#10;UazK+Qyg4tkvJauwVlWk6SCFKuvgZSkUAwM3ygu9mHMDZnwTxZA+jyVwUtJ2rBcnRjjEHY9YC7I8&#10;orOYtu9jjUQa179cC1ws/KGABCMr3y9PuDSpMpAs+pnnzh0ZFTEZvCfxcrcOzvl3VLcUYW1JZNoy&#10;hyq1A+oeQU3dYpI4PbWF/ZZKkV6vLkFqWQvisjF/ffOKBbHX/p4Oqwk6HOIZIEdyhkitFCNg47Fb&#10;MQ4H2KmHWfOEG8XUnvpixZPm0IjoAmZSi2JU5WThSdWzh1Yt9EgL6PSofCMhmfpxNe4YMA9lfPVE&#10;pDtpN+C0bXADOIdJABpWb0/lM/n05WxNRC3UbMqREmVmGh24K4YXaSTfXQOFbyy/OBZlsa7CmyhX&#10;7FH7A3Buv0Y9+ZPQRYusI1td6ts0FM7SOgVC1hDydjPjqKjVjChYcbT9Xrm2Mzg31MCf4DTHWUn8&#10;7oKyrbMcZv78KKvtWVwzcppLrJOzcyPcew32PBLfzWTy9mJjRdViZ++o3a7EZd6OcT3eZlstl4uV&#10;3QeHSD6TrGs8O/elhKllcQmimpjCk9cedPM5d7wcMZVdNlugSK9zLBG4ueVE9Xoc2QC5tcUjhVJ4&#10;8dWn8MQQ4D04m3F3Qq/KcgSU+aQLrflrlT9dDHUzJznEHSX7cIKS2pjzxJ++Pjh01nPHZUCrU9F1&#10;2AVVY0WcrzTD9taxLnMChFrVPKcQsfUTt+aOpMkXKa1tFKAVZyr7F/94Vms0cPSlYVQGCnaaTfia&#10;0tVOmY9OT8WEvnVYvJPzTMw7WqvlCOlvP5k0WjOzzcSN+THifkiJwoyYE5nSJ4a7nDTabikzxgtc&#10;pR8Tj3DO6LHM/ir4ZJ17CqgxwaRz4Zadw6M9bz2UgutMVCo0mJvApSAFUWdkfeKE6ecCjPKEzTho&#10;dKetoui4BNiKHWo+2q1Ym68bPvJXfInC15vaU22kKhKNkcM2e3aXFyV7JpzIKdp5Ind6oyKXSxQP&#10;yZWreHihuBdqVVbG97JVoh0RqQcoulj8mYSKky3qrJhiISutw+3gB+jWa4yNJ6pt+jOU6AzAG3Ca&#10;AOeWYZHBUjdTqqulXR6QNu4xsvpg7xShWc82nmTc4z8Eyd4HgrjhzwW/LZpYdSvkWDy/b1v7Jjxf&#10;Fq6lyK67XKBXiMmZYTMN2iqH3WrapFp+6jsKAEsv7dWxYbOTRcSiL73Zbbh819UhEuNLqAIdBGWb&#10;NNPkm4CTx3SLpr9M0H7mqUxTPdPZkN5e0/QdRcXLBAJ3rRTcCCL9sa1G1IJFuyhLaeFbkZUqXFEr&#10;iAtcCvDjV8hWh1wctFm27SKCJt4Wpl6DNsX5daBYCjcAS23dE2WSAGNEpvYXlMsqD4aKbE6sCckx&#10;w/96/RrgOhA7XzSCR1DrkAXY5Df1X6bysm0MLJ39VXyu6VQUHSMaS3wlIekadT4NSLWJqdPoAhqj&#10;tb3uFq/bRNm6JO9Bni/uaNlreQ24chUkqG7msOuveDisDi9afDFAFwQLMcsXGFXG9QyhdVLxTLwM&#10;WWUlIWlVg6uRJnaLzz2ZTN2vHMwjpxooBazKngpJPiEUBWbz9eCYG1Eru3B8rQy8AXwOcGZ6RGbJ&#10;oJe/xgru6/kLTlSpVDE0Wxa4hRXk6+uPf0O33sH2PnM35OfUc6JWMNjvf4iEB8DYaIDo4d9jHowd&#10;Mi4YOascJvh5sbeG6BZTJBnY6kvPppsdas2BKSZR8WzjrcChW/Ru0JQH3tBpqVFH06sdN7o1ocJR&#10;UCwPiZ9sSo2DfEpnXU7dWryzO/JuF4Gm3WITaxohq8NeIjtQZCdp7tZgofnDZSyzSn1jDjNodjph&#10;p860X8YvwQMLhJATb9EGbA4BqHZ3GomIRKOAg4gbX7SQJyOsNM45oFXjMa+EprN6fmad532V9Q1O&#10;D7pPGwwMc5DphrUmO6ys8cm3vR6laciwSS02BUSGI0uXVX16EB7Zwv22FMYLr+GnWyNX0hCLPuFM&#10;xWUy+7R25R2D9MeXv2H+9Q+vZcAPM82GNJQTO74vX6JYrlrhpGrd7vuOe6qpaVciD8ZSmvj5fAIi&#10;wMYa7RHi/WWU15VgIRO7xl7y7KmO6004yGdk3Qhz1m2PT3We0dS6VUVfvvPg97zQS2MSZre/AdFp&#10;20zA50uuNW9JExoZBuNSbCO7Aza68HeMoHyuRlMo6MVXpiuzGKrLMPmu77xuy+qbDMy2SJGwLp8j&#10;Ddh7/ovEd0TH2M6YnMU7Oxpn4O06JQzFMUYyIMHPv+nUNYT28HWsdimCafkO0LJST4LFEbHSSpG7&#10;vnUPwgJ457JTR73jS6c/FZxCu83aQd+74Y2eP+v6xwPoPlVVURSnbd11RhKCnmNavESoyaLNn6fN&#10;ttbPF5rgXI3lMktGpCgpjFSR+5IBFkMWKmO9lZ+QMDmhNS8DXQitGyn8OI/0N4IACi0jixs+pFw3&#10;LhlLsTo+m0AYjs28d7xqpfVAOUaQLuBKMk1+zxAR/hvdp552RKIognMGZrVKhYpZ6aDpx+BeMduA&#10;Iu2G5WMtzLYSmdRrq5nQmoTYcXs2ZX7AdYzrTIzOEEqpC8JczPIyhAdlj5QXVXD63uhHQeOAynoE&#10;LbUVuRxj8l3wnnLikPBIuSJwZDUXWiukHAkcjyfvlG+2mTeo5xHUsdk8ROkxM+TWA8SQVc2KCHne&#10;Sl+HnIn0QCvmlJf+dqJTSewZX7dKLWk5Oi5pC5gZby5iQmXWi0nYrCjdVPO/vsfC3aKkMlUmQxjw&#10;G8NZhjP5yZLMvYPUblSYb5UfmAr1xB3twhELyeaNqDTxeBDLPlrWULUDzajw/Nd6QLv9SP15QblH&#10;Xq38y4pt73YhK2OeMKGJLKPIeKuN0YLAjAE+t471c3kq+aA8BzH69FqoIHdKhNpYk3d2Atgpk3eq&#10;ht62TZBZceaDtfPWqcujWLMp/ky8S49g4zg+0OqT2yB/K7vSGJjd8WI4RcicZkk5lLt7qncehpRk&#10;emvkndFHobhJl+2JcNpw+UyKT8NFpG3mkCtmJfpE1QVl9AZze3B3SoTTv8iM4EU0vmtXKKfuJmP1&#10;6bZjbI7UEl0/LhxOM5d7l4W+B1daRvjtZSLeU9neqTgZ//GysuVjJmfh6RPXD9LriNAOjduoxVO6&#10;+KyxrTDVt4+bwoeUn3TzLIfy88vnp//1//2/T6ddaJ7ijIgzsuab9avQ4KNzXr7xPw+oEEjbp3hV&#10;tfYZc+r3m861n3vqeimt6WauLHfsqQaGqDmxx/WxbfumRAkbzSMkjiLp1Og+dmvpHlVnuz/C8zhL&#10;ozG3IKMlrWeGM2tgxUXbDlDw6cDVHK2Pc7cGWQNFVu2jKHVRoTc0C0dx5vJ7+BVHpM5OnsORhJ2i&#10;YunqmfqkJ3HDDItZMRtMutdXQqyfLoD05B8vWp3WQBTFnPuIwPlJYLKHkuN0M7SWjMV/ATkv7u7g&#10;kKc+5X0klmtzXNfOjAC2WfnQAquOF7QWg+KvdfMruR1dO9TqAOEyhFO30taRXt5SD+gOJ6/SDm0u&#10;ZXfiXrnBoejMujxAdTNu2IxcH98fq+rzApYGVq8vtL7qmRU5d5q5Vmm27WJD19uiUjPsenYsHKWT&#10;UbZQpaStBQufWTsZR0Wt4EnH1cCvckegVDuRtvMSK9mVEvCD4p9rW8zkXIPAmzbNkcBznZTcuWm2&#10;ObUgGEN6b/nhtbXvAaIcoBAd2+xC6dAWWit7ZPHZ96NMfgaCPvDOSqAJQL67J3VMS3C20pTPO8T2&#10;NcAUYFT2Ano2MCn8VhR9DYltLqvnqlNnlBaza5tGI0adQ1UH8jXGJmaVDqNIVbafHClToJvIKvzu&#10;zaW7YVw3xEioDHBFqwyVvd8izIb7Bbs68+aJ9fcnfL1KJPzGIT2uvJFRfN9ReBmmBWCKaYdaY1aF&#10;rBpcD/7BLGoy8EDUaE/Clp4+i7imEF5o0wfnuDoXx9E4JspwW2QKJVNeBKuO0kE23DuD00wqBujr&#10;0nSkjbmp+lo/vDTCXgKQtzKPm/OydKKZY8HPNQm0UJt15K2B663BxKkvIhuFfAGwQm5HGAa3TpZs&#10;ObfX9E4lxFkjBsOYnajH7EBc6ns6lw63EI9xD9ptaPLR5e7YxWzYjLPCQjsn/vfMO3GYzSCc++WN&#10;TLspa3h5gC0C2AbRzqBy1uq5jUXsZWKF1W2OlufpucXZ4E2qsB92dpJXj12iXDHwJgmlDXbWzp9/&#10;ag8uduiNxbGM6CWWliTcgvDz8c8OemWTihLlAW8eQ+lEQ1mTW1fqHfpxop0lVteRYiSDuVkBY1XZ&#10;G0XrdO/o1vV6edyOYJQHOwNXFYOJmQ2RmtrW0TWjpBYUIQuaZsz4LhO8mNmrWJet4qpOQvZtTdCy&#10;+0oJvuL1skGWwJYowq5VFpGqMQ/i6ob6TxLLArnZqHxs2ADeCTCQOR5g5LAzkwhtBmMvNrDSKgZ4&#10;NiFNj8cObcTI5t9svvEJgtpSTOLF94GZ8q7sZAMm//yf//1///v//F/TJJsbVItx/XVHzOnmdX+r&#10;Qpaoyeka0de0lcfNFQwwC1x5HxySf6GWh2A3+Cphti+W6TWWg41vPKnBpGLX5TPlf7MuV/530Sl8&#10;EJW3Ne73b8Q1hUNUYU2MxOGglKQuWVRJNYEXr2XTNRC4B4wgOTq6rODFyVA41oPnCcFG1ncv1DfL&#10;U5Qmt1rTlS6+4vLY2Hc/IdgrJVfVTSntXrR3o/GVwy2NOa+XurgsgnM9TZJnjVhF5RQcq15xEevA&#10;0elX7985U1SDceAZkI9ghAsh1y4pWVEZ0z7s0HP+aJcwlkNHd9oNvWSZilV+TtkbvSxiGYCZJPjE&#10;Jkn70GEVtcYXhUyi2kYfaS5iazm4Qf29SQSRI2rYfmv648m0IK52QQiqQ4lSkjccdz3G76JY49A2&#10;mgjI+syD8O0CqDeEpqE1MrHBLY2p+V0HegUDK1g9Gy+ZPQs4M+qHL1zCjkjlzfnEhAOyeQJ18YMu&#10;uG3GGY8x8ee8mipUuRVQZYo9qFdE782KhO0Rqa7DoqZUxHI0ul01jo9CMTH5vY4sI83GdVN8aKB9&#10;ovdM/UFl4PrzDq9JP3JmrB5vzcb5GJeve8Sxhi1vGLLqlcScNjWmlwboCsiZ+Xfm3Lq8fc8XiwBv&#10;WZxPTQQF3gsBcpaypGujhgvrtrgvsax2wDwFK/e3/YLbJR43kMYw5LGLlz3ex0oIYZuXkjkF4B/e&#10;0GZqXaurK8hHzB6vNZs2HZQjBaG64Vu1WjQnKw3Yh2bLPH7OemoJxdPYLxfX3pkhPVeecykAy1kY&#10;UuW0LBT0QQGwA+S1DpbFcmJyJidpBOsZfTk2WLKUlhaK5Toj69SEQuezsPUwjnTayBHsIu06dAFa&#10;47KmNfBSkvnn31LTum9UrKtO7Mw8EVNDs7yAu5ZH56s9xAWYq3/JPLxBPmmbzbLmT+xghr1ZHAnM&#10;hpY12wxaHlXeca0rwEn+EMfl97c7/9X6tANOrVWNdBqCiXFEZQZQxco6DncWjG7L3POXDJcOzrui&#10;LTmAlqUzZ0VxXEGUZSbxVhvsefoaNSA2vMfdz1Hple5UGJqq5hgV0ae0YbN8hnm8TfkFI+00FD9i&#10;6XdX59E7UhydwuaenvPUhEBkXAUwJWv8/NwaozdFqAaiCz2eOaupTwdjrOJKaRJIl1hrMHuTV30q&#10;RbT2E2EqZykOyTeF2Qoj3U3x1S17hqKUlf9CzsuZSuJzfD5bNnK6TYCWQPrc+aGYSAdUnBXG8yp2&#10;Wa7Ij6lMh1f3ocIqaEBth2/f5kX0Ne1+W6LL2sztNNs+72ZjBvbgnFSDaucrhtBekn8V1pIxbjCv&#10;JpFn6EdH4EjzdiAKEHadxwMPZ66F1IZZdM2dG77VQMsRWdZRVKo4X37i40dBo4JeQX4YBtxici8I&#10;J2ur+T0jk9nNlL0eyhWZIS7xvBEqzncx21YXrrN5HW50mUIdEVe4PcfUdzvAWDUsKNe5rB0L8epO&#10;nmr7rIhGNMmFmlFk3oTLKxVURNCCbQGQMwYbROR6nh6HBy5WOfpUIrQ7mz8R9U2lrBkVECvLKnBl&#10;ei0veMLs+hZVM1Bw8V3Km42OL7dFcUHgkHeLcXEArENcBdv/9eo1f6uY3LOCt1LejAS3ls0x/fIy&#10;Vpg1dCUV3KrdFUaBxsUphlSlpuaeJrzi7AJtDotmpqVloFp46cRs5P/x6vV/vX6t5lxAm6k1Stam&#10;g6wpXlmCJ9RhzX2tPBgm9h1HxCNLFBO4VFX2I3/udFw5WD7FsUOi09dOcOWq54dc/gYbIWx2visv&#10;Vq394ZfyeGCxBH4DG45a/RMO8MyzaXIO9y+QJMfvSIgXj1QkkozrUCvwEs72y18/EAzDtfJJ/tUn&#10;7jVCYghY59W2aiNpjVbyTWwANG4H3yD3TYnT+S1bVvOKbEfl2V0EVipnJel13Wz/oImdeTXez8uG&#10;G5+BQ1J5J5rslmqbzDihRXgS4MctY1SqH5psddpO72vlK0wwPMLKZrCI4kxeBU2N8ORf1o3b1oSy&#10;CzqOxdVhXLztMpZlRFnePh2RsCB/9G+pbo63non3ZPxmjk3oeD7l9BG6nG6TVw93ChqXlqSb8O3T&#10;X0JifK18CczKEw5jSxXyK++8UZEznfPDr6mpu515GzVvoBsuN1bWBLLINQm9SwxWUhRfDOw5U45c&#10;Bw9ERPoKnQRRe55l6rBJXA7EkYFFSEo6SXg2nzYa2aPJhbpMIwnna3qqxNTSlZjK8xf51bQGa1fT&#10;obi6jztY4ydH9iari6U3juwMN9vDIBr5dKa3kdyCJ8MbCo1qS6jWUUhAHi08Crr2alyrLT0fP/W5&#10;myV4ImQHTfUJ/4Bgd5r5BThP8MaQpx3oxMP2lRv7CWr9v/6f//3X/yC/FzOPyN0Lbs3jqrSkv7co&#10;qSNphpBBbx+Hec2d9xkDji2JdOSqltrNltCr7ELpwmqsEe8MEJ15dfWuxVncBYU1BevXvxi/tIGZ&#10;VvAzrPqQMJrPFvWCW9fHPdkVBXUsQtPHaqfHopXYJFnWjIIAV0dE0umPuqmsybfTMA9rph7wq9R9&#10;BlfzUerpBaoi8d+TFbkWu70SXjAQG1Oaa3p88rYw9HikdAqPQ33FSxhrpOQP6o8qky/jiAZIwvNW&#10;YG3S1XSY7YqqN0ttAoHEb6Xm8DTCtnGKMx7qqGGPIFxPch4/UqCOsTbyqhmDjWyNLFLNyDcjjkbK&#10;mRVUUZ5HMWIndfF0m+24nM/SfVeUj3PLpmihJu9BXd7Avclxx+JG7i3FdLHVPN5EhiOyJFS/emJk&#10;kjxOQj7IbDCmhsKaWqemht1kpiOO8GB5ZfkRjX4NWu9c4upQNint2VmX5rwcHZoyfFEi+1lIc7/8&#10;BcNP62TaV2W3vA/IvGmrI8ryJcq6EK1kubYwKs7GNiyTLa4HizaDpvlVRnHZNo5CpPRieDVDAoaB&#10;LtuSVNNf32vuAhXLgvJWozfT9mvRv9QZhjZvF+rjbDSOu8ymClmnE4ZrZSxNlPV00bYb0vpO3b3U&#10;Il3rHVPhUxuWz9yN39HUQWAmqmvLuRfNfuMhj+KUE+N0cIzqoVsnEJrcI+B6RoIt6+iiRi33u4ua&#10;e7QsKPHn2lu3YUs7ZJuohKYjkfbGlnZMPQc2utObJAEwjw8SdLsBrunMNiwCMKtLdgl6KDXdbOme&#10;CNOV3de/ru14XefHnAjTN2SbLccoHUEjoBvG42HdrKPsozvh+RXr1mTjM6R3zR0VFvU71hUaNT2S&#10;NqWujwlk6i54eNXXdNfy7tRBrGW2IUNuc1DkNH/XT+QmOaUMoML7j+y06oA6C35iqNtwOO9CFLtP&#10;c8lGVmeR2AiW7Cq8lTfhcY8TV/eN0ZK7+tIE6TPM7dK02Dz2y43z4bIGbo8DbmL04+weOjDGG6ZA&#10;KAI2j4zYe12DsdZNmrErQZ9o806HYPW1Hk+4ZX2ItDR431zwz7JERdp9qx6wpbIsiT2j5SrVNEbQ&#10;he4GSGbMGd06+lHvpX5sE1D3WFx+jydwcUoT+g7vbfvVDGdNTAm8AfUqwwEVEa2qwdls4N+UnyM5&#10;s/k1HOU9h0k+5kOpnxN5pdVSwDyfsKNEIzxXOQBClq9TD30exRJoFyilhfXM6uNXE44OCFHx/+sN&#10;Ucw8DuTxAA/BUU4Cn0FJYDxGfW3qGEBIXGQMrApP19A/KUrK5/IG26Sk4HvGuiiTZscrLQpkVv81&#10;7ppto4m8xffsqhLmS9ktJJthRVKFJhiFYfgas+pkGnCmw0v9r+XuZrQiH4Uy9cBpeVts1QjPgVi9&#10;wSmKx6mCFY0aAuYxKyVKnE69XGtE7njy6g21rK4naDMxLZSjWDS98chhN2y8sfoFLalOTM1CXGxv&#10;2uM8jFTyoq8Hv16y5jY1TnLShOJXRpdrxVLHPQLMODrykCP2uULZPCfccCxgMt9pbdWfvK/SklkT&#10;MPNrUfp7nIb8K/HLR6QEpLxRKmhqtypl1JcwtCh1TXvqfCgVSc7TtJ28vkYx68ulLrIpMGHpSDXj&#10;V8c5uyCqsjdzNX7VL7GomBbQ65GabBiCly2cdVYN8CPgVuDqgNkEvU3T0SHMijkLp1m4HH3ZSrsV&#10;kOoTLdOlMkkYuvXFwyMjiMK9pmRBqIJOZ2oFrL585N04KFzpMrRmCI9llcZMN6zXET2wxlG/+Ek9&#10;Bvk0AAm/uqFckVU+TMAq5Cov5t8/fpDbRLzt1zfvBMrC2jGuMLGdqX7KBrqkMQ6eyVnxk4hWZc0s&#10;68TJYVEgH51I3a2i3+zRpn413LUsXOWjgs/ltebzHDaz5dARGqxSNlw8tBLcxSMVuis6vfJyNc1f&#10;QhTpkct0t8azRErwoG0GSsmYwWoOgWcMlohunq3PDxf2gzic79lyACqMKCZhr8+m4OYU8lfs6cjA&#10;CZ5z4XqpSMba5D7k6rJ/N3Yo8HkG23r7aCRsGO8bmyRvmdD6BEHFmW+J3PJen+q1SKGk1KzhNL2b&#10;B7NEvpGW6VHpPqQPyfgq4XwkysfLyoFLZG7/RsU8VNsOQXfDPfCCSd5bJ9GUKW09x0sfLXcS3FmI&#10;84J+dOY4yJAbvVOUGLTrbZHiCUzlCBNdLtAUzli7hexdhsbjEnEvwsPaJxZiPDr0svTEMNtZvxqf&#10;7vv4T+uJ3DizsCr0XZpCOCTSWJ3zCoU1evlh837fAbDH08rQfscBLmqdPfg2mryni7A2xCsprcWo&#10;qm4VvKGUrYPtEkuQJFhVP4uXmJl2Mua6gyL2d9bNn95S9Cip1ZukoFo47chHhwyRUJo6K+n1p6di&#10;ikZ48q+pwp+VcS6FePzD/lXcWHW+wZuWgwvtMJ9jYRJaJsokOOXpOpFX2EPkxrRSdaOnb2QvUoix&#10;j5xCStFGwBrOVCTVSr2Sq7ixOnjJsrVKt76yJF5TvH0ltQiF1FZpYxgc49kabqvG+W+dbXA0M+Do&#10;0PwrnpFSzQOHI1p1M36A/oqrqWCVtfhINJ8OW5VsmKYmcqvXs2bByvHszVKv8cbOcS3vzYPyXAeh&#10;5oJ6uWRXYwWHYczUrfh+f2eQyf0GsSwiSAJ8LJYt7YC0TmDBNhWkBFEMySijXiCc2HE8fjPrbG9r&#10;GAWhpyJplYft9WtP9HqxlhW/BDgbwWu4jiDAH58+KdkFZg9x8TVH6FjNvU/TYkQv9u9tvszIar9g&#10;fGDS5UXyKny4IYSxrO2jIDMstFNRlOiIpiXZ5tHl/YUZquOU+8qOJtGcdlQOefHLcypymmBGKBzb&#10;Kid4w4Y1iYQayDXnNUVzWRTSMmiUq0hyvlxgM58FE7tLQF9l4ITNmxO7414DpWw5Nul24SyL+I6/&#10;bTBsuNR33lV2k9+Ln1t2WRQOa6xdeWm+zDtqeKbJwMmJvRV4t3FJi9u18SoKlTuNHy7Wa/lkqXz5&#10;ed97OYgcPAqKjL7/+8eGdVMU5mTR5bGbduBWAFwHRPA2VcLta02uNT64nHPqertYH4G9q5lFwopy&#10;vqG4EVOTSk2SwJcP92YtBr8dmBmtdDjS062zsN7dwC05Ij2oaa9KbOo6k+VRF1id0df0sk2yrRdQ&#10;aJnnsKj1j8+fSq0XpoZCB3Ht43S7GyRulGsTR0NuDt05EHr0rMg2MQgley3I9Nhx4FKpnhiXDGT9&#10;x45XOvC1nEqBOtdFTnv6RHoQbFEZ1lp/cIGIelNZlug1cnoSE1WJ3rqxe5CtfZnV8IzfFEUPbAPw&#10;SvE4OFZ7lKRrX430KGN2s7jG6/KenmyZb53fU+vHe69Q7cZSqtLntu+l15g6by+yZFwy6WYN6Mqo&#10;0tCak6xTVnxPwxMlfaOUo6dOrG5UpOdGrNeC1g6Jao8De9SxR5oAnKlVXrHHgSfS8MxgKoujTL3M&#10;29CsTa6phcEYS2TgZLhHMk1bT6TkUutTI5rVWJooIz2E3EPGi55+gQ+sSDnxRudDLmKJEx/o1asW&#10;JO774oui767woYLHTNNdxmQROIa1ghZIjoVuBe2IjgrCsPlS4ybQGzSNzd6jmb0rKMjbBY8b+xGt&#10;hqrdQpLHPE/vypFix0c2eJhqE3sC5BmW+rtco9zcCGeB/olJVjVJPssQZkG+roxKVClTTZVhwkKD&#10;i/nhryA/HRD6kTsVogDOK4pP44sMTYjOHckkMduxLkPoHbw3XwvjHB2N93jNCAOc+iFL54RY5b5h&#10;Ue1pgu0J41f+NcfY60jm1jiSjH4pwJekdYExA5ni/bS82vI2U5emo+jUgTc1RNYTqeVhxeuhaf6q&#10;VRm71klIR0BmdeNzzNF1N6XKBYEynCBMUKsbXHQOekN+MrUgHDh9E/6c/VJxbdsi96kL6AifgnnV&#10;sYf/25Fm/DQLpyTk1jMca6Qzx4u2gmJgc6EkgcGTGH1/u2OELF174ehgsHiebfMFxkHxhvwV8BXk&#10;bHsCXIrDNjGst6D3z/96c/8vjLIPD7QY5FoDt2qGP/7uT0zMeoJfvYN6fYuFmPdhBGBvSy4UomLI&#10;2JTD0J8v3lJisQicOV5lvzRzVrxaDi0llPybST/NpJnHdRE+vkYpqfBymHNRt1CpRAcD0lAIQ6h+&#10;/vNvsOvDRyAHx1u6FfJQ3+zXPyRIP7JeaoBFxV/VG2dVBUCqiRVkp8OWfQ1NqWid+hcLwZTMoVYb&#10;JEl8ATPIHUskVqmbe1CWb+2fIdipm3iHk/C0gN/SenfjiyzdjabIr3hXbnMDGCbNVBbjBjECJMfa&#10;QuHGqQaxeL6qpt76jES9ZszqKtYAHKHK5W0a82al2pazINg+lgA0T+yCmh14yxuWg0V4UkcniW+8&#10;rixxaH8hUtG59YSQbWtqNVtIqfBxsf74YQIWF5vOwOO3PPFU18SgjeFR2Ts9Z0N+by/WnhpknQJ2&#10;iBr5sUyp7Sj7Hfq/sytzrBdP5d05b4alc0QQl+sGV4ziu927PQTplBa1arvOrBollPwcpjeIqzvX&#10;9W9LqFkpYbkBcRDF3jU4q4O9XBuOytnYUY45v86ErLY18v1Ksqj8JjXUEU3V++wx7JM4A6STlvZW&#10;gUOJfZaixfdNCtY72qGAq1C2GkuEKfD2pPI0m4M3fltOOIVSdqYRqhUWubItNeIG/e3KjrVRqtus&#10;JEpJSccyjfTZR5VFnrRpy2lSHGjnQAj3XUDumSzvKvVaqq1TB4gspolunK/AdSNw+lBVdgkCjYCS&#10;UVQArBh1dWp9YmusttYSYZqisQQrNMWZJ9XQDjQP0VOtJpCjEB++knFtrtIKcRW8BQizwbWTfMpW&#10;mOrPqdHgtbnyZTWTP7G1qemLaoMN2ID4mLQdEavkWVg9NAthtpQ8mSJLqW1qi8m06vrkssKTZvBY&#10;+Jbvp5RXNW+8zcZRSgvTDjCByQFRg8Sd1T0jrTLzkiE8a8zDqkCLm8rcXGQqfhMxUibK9cmyGiOk&#10;XScW0ZVfmLCjO+Llxm5xRfzxb/zqnCF6xvg3V634pPhWB9ian7S5IIvvuoZDNPpYGW1j05WeanwV&#10;m+kSnD5cU2sjcEBQTDrRR/D7XKy6XtEPe6oUL7SAXJOHefFG+LSpcx91EK2r6rwcs9yklTeNrjNR&#10;C6MefmAD4gzpOHghGCWVOndYWq5VVlAmc8xYkkWZ1Q3SDOcLaAe3gjToToVwI4EHNradnu0XwymV&#10;nZF1H8QXa76BGak3Ne4qg280qFLbWKxOAAUCu4Iq7n1bPk7GmNCjFgrUCuh1m41BZhmBRvGBvwul&#10;jk6bBc8SuW3bcRzRZ/BY52py4uaRrHJ1OGGna9G1Gmvtzqjnn/8847RnGidhomuPy4yLyz4dt+mF&#10;iSXb7q3AfsfLai/9fMvlaZbr24N1aP/D7RvIJErvBgtSDbbtrBDE+g4V1t6jipnoNluuxAkI9La8&#10;y/yq5icluDnojiWkMBJbDN2OYrcWR2dvlJ+zCP2245tPeCyrC8s641b1Gi+DnbViiZLTu9rW60kS&#10;uGxFMt0HTpPCE2C5WZ48XSNZc4uPYt3AEkvSOr3abPBXFoOnROl3u7cLTrqlp5vlQ2nqNacKbj8V&#10;9CGE51DlJ3qSV6wfYb887TqDS1fewZqYJX9svFkYxuda1u5ZEvaAm8F+bVP2IoGVvYPuTkpptmjr&#10;g8w0XoaW5TJvrqnHyaj6V4vYRaV/Qnd5zW68XSyGWrH9Q9TGIwEV6obsJFzHdo+zCaYSGRUiNQxz&#10;RgH5BBes1hxUAHkal6envJGeEk32MbkJLPPSiZobYyO6dlqmrcaEnTbRak7l/I+B3GAeK0Mnsn5+&#10;hz+5wCGluWqwe/orZy171tgO8djA8zyZN7WXEVnaFD1DygGxspLsqlmwnGEb1odP1soEJJNdZFl6&#10;tI1FRP+ZfdR5KoFYcSw74tvWj+jCd9J45Lw4vApBy8NwFIvg7kB75NMxY8l7y/TkPjrXI2imi3eD&#10;VVat3kazCB2BNIb6mkrFk6JJPFoQHW/pqJ6ieqOOhaZyzrOzqkfVuin5JPjkUhIOJSc+TuDZXM0H&#10;VWwMHHBs6XB+Mq4RuQu5FbFPVeuCBx29jfhBCd8cDOP+Dn9S5JjjJTkEFoovTcAsxu7qAMFOxVae&#10;8EmrGRvJprZfm6Pb3Fd+3uDJEa18qPt1ALOnVpHFZ7DtUDSnSh5ROdimKzmjqLpFZ+kwoeAQOr0c&#10;JnsZjZOcMpnlhTOH6QWuA333EeDe3+6fAJkmPEVsLkm7pfYNjY/SUy12BZHKcnto0v+3zimiT+py&#10;am1zgGOzwdXGNbF5F/VqD+KEXZlxrbR4OHmCcA6rP0zyDWT99Q0PWT80AfN7wTC5wQxoTSxAShO/&#10;dalRvD+QOIXmQpa1P3Fyz6937CyfongYLMkLYk8//aKs2QGqukPFUUdnaztczjPN8AmJTki8eOHx&#10;aZE2jmkVuH7hhxpZgWfMfQWmQq42MojSEzIBokxcCvE4oe9TClgDnBDE/i71+vrdh+A1R0gxMIAt&#10;r/BUrCc2DbC3vOa4KUEaYObTnwubdRf0xIZCQWg3c+luHP58wCZ8uEtxtxXtqf8oHyMbJVFBrc4q&#10;LLM0qTDMniLGG+ABTZXbJJYGkTbPxhTf5VctdNHRNc3s0bz6sy8g87ne0pH+5vkeS6wBmOvNPdXu&#10;y76MLxW75gre5Jtxp5Mob/cHdGPODUZWHpyCmk3i9V9//M078HFnx0Nf/jd369oEQ8JJdrvsc4nY&#10;806ydSkeQ49pekGPQFYm7uZzRmXUzCUXWTSrtPvc5pajMw0V1+HGljTPuo7jGpAs7yKjePPTXirE&#10;yDYESiT8OcVE73jZXDDQ2M7iAZ81F/Zs43gxtmfa3QkgF7foeX4ygThGG2CzmUkkAHtbt+Vf97GC&#10;SVfSSfdpAGy492ZejaqN3twJGQVxiokb4jUVIAl6GymYZEvUjLWqbtKEiwHUucjGIvLNtpkChVPR&#10;Z/xFOdoiPaW/hc5QunXVshN70k+bvTir5V1JvcZbamBrEHFWW7dKQ1FJxfkwRe8zVE/RN8Hh4F8m&#10;nwyKyd6q+J2fto718L8No9lmTs6QLXkeJK02tF4d00qrFShFv/DilMBey5r0NgJnVEApx6v+CzOM&#10;Xbmh/R2ptcknBkuzN0kh3U2HLrhEIPO2c8x/jGKq47bh8DZp0hb4CdyqZHQOWyGiSwq1glQ+Wi6i&#10;gEEFqeRhejZjRVhJwXbll7wr/60hwn/P+uuh1ZbmdJxYptCOJq7qs8SEFpQCV8eilvuyPNtl9k58&#10;mzCYgzKTp9iVmht+bPm6Cx8OmdMqkg1O5agH1XiYivgdx0Y7mgXKp1RuxiQn8yseZkNNnUGFRtp5&#10;rabLmBbmWNG+NrAUC7Q8oepinX6lK/GQ5uF0hJr8qqHqhIU0UyQT5vodKohSGArwSvfZmXYdIwHh&#10;BaEnfC1XzLWVe1/m0+BQVb5pTKwS+UkbThvqligbI0dE0+YbbwCPVvCDVNPlbnDomcoj22ZoUxWe&#10;9shmdaqTh9otBIvdhwCXYsr+VwSrJkZOD9m50tFYEz4dehy8+pVmK10YU7Vgb+6OElXPJANXR9jK&#10;abN6giissIeC5tyupRW9tgQjTy0xlcHRRX8fh+HsbQ1P8oftnUqNPNhrh1nLdo3E2uWIs5Qpr5if&#10;51dXISxq1VPHnupCHyPUUaPogWcQAA+r28XoAtn4325i7XV0pZbRoPum9fbVeLCGLp5nTWV616B4&#10;hhuFGtp1CRN2blJR6TXeNodnipxBuunOcolxviE8VhFgOgOPHvX8g9kbBLULM5Jfhe32RXVuaxKL&#10;2LDQ1AociK6djACCAb/4laFQlKFHQrIrV1C9deaijmHLvdZNdUH686Nurt4IZDtuBdX6uLEcR5/p&#10;8K30zJdw3TuA2M8Hcd2Kzs/0kPUvgjTl08DGPNylljxqZO+TZUTV5bwpXLiWvYXuHrsm7MAqBf1I&#10;13mCnEFd5LVX02nQFN7rKFftGFsxH7WpXWpQsvLalcXhFvTaWbkSFzUMPbVzbHKA+ixHGe7J0FPD&#10;f6+crZ5u6p7ORPSlKEu/S4hRDe7Q1Dk6vWk7yDcatqAj5VEwCmfmpwnAxSlxOin6lWU15VV5cxpa&#10;J8oE/o+c2GcKTTfZeMPAnLFniq8oxbwZ42eq3Wfza0ZIWt8zpEfGjBZGF2wxB/blrXYmEvaHLr4m&#10;UkJi7++myAXPTPUdbShYjZ1DcfP0EOma+VNS1KW2QWnUZYqheNGM8bc+hfeNJQO900rNEnnUakvZ&#10;70iIFLKyQlsebx0Q7p+IIOwLTEpWIpRFOP9as8U5swL6IY2wlkqNJrVodxaLtj7R5gIyxTYV9sBU&#10;EEt5PxLUVMJr3Nho6B1gNQ1hImg35vYw6oHMjviZP3R6BI3AYUEshCQbhUP3RP7ERa+JoKr8AGDb&#10;GQLXkDzn2zQd6ymzDqCjV09iRY4OkA+IBFaEVPOwpnYOhNPykMA8A2aX8Nyu8Q2XBtiye4jK2yFn&#10;NOQRng7j0WH7lvhijrXa4EUThzNLBk5QoDLL8CfFCPMMy9jzW9OVtJV6PisPtj3hyeA3ok39wwWz&#10;A0elRlmE1j+NdDbXgBLf8ALWWZm6Kl+ZZF6zZV/g0/B/tLkSd0XCgmfTqlgT3uHENbmMamnFvUqX&#10;38K1insZ2SqnaiATjCucKmJgzatZVTk3wDjnK5pzY2ZhLkG2JA/z+mmGgVEJSRTw/v+Tq5Vwcotq&#10;9gAAAABJRU5ErkJgglBLAQItABQABgAIAAAAIQCxgme2CgEAABMCAAATAAAAAAAAAAAAAAAAAAAA&#10;AABbQ29udGVudF9UeXBlc10ueG1sUEsBAi0AFAAGAAgAAAAhADj9If/WAAAAlAEAAAsAAAAAAAAA&#10;AAAAAAAAOwEAAF9yZWxzLy5yZWxzUEsBAi0AFAAGAAgAAAAhAPsjMY5XBAAASwoAAA4AAAAAAAAA&#10;AAAAAAAAOgIAAGRycy9lMm9Eb2MueG1sUEsBAi0AFAAGAAgAAAAhAKomDr68AAAAIQEAABkAAAAA&#10;AAAAAAAAAAAAvQYAAGRycy9fcmVscy9lMm9Eb2MueG1sLnJlbHNQSwECLQAUAAYACAAAACEAPYML&#10;8N8AAAAIAQAADwAAAAAAAAAAAAAAAACwBwAAZHJzL2Rvd25yZXYueG1sUEsBAi0ACgAAAAAAAAAh&#10;ANCggA7jcyIA43MiABQAAAAAAAAAAAAAAAAAvAgAAGRycy9tZWRpYS9pbWFnZTEucG5nUEsFBgAA&#10;AAAGAAYAfAEAANF8IgAAAA==&#10;">
                <v:shape id="Picture 2" o:spid="_x0000_s1039" type="#_x0000_t75" alt="TUBE55" style="position:absolute;width:10788;height:9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te3wwAAANwAAAAPAAAAZHJzL2Rvd25yZXYueG1sRI9Bi8Iw&#10;FITvwv6H8Ba8aaqiLtUoiyB68aDr7vnRPJu6zUttoq3/3giCx2FmvmHmy9aW4ka1LxwrGPQTEMSZ&#10;0wXnCo4/694XCB+QNZaOScGdPCwXH505pto1vKfbIeQiQtinqMCEUKVS+syQRd93FXH0Tq62GKKs&#10;c6lrbCLclnKYJBNpseC4YLCilaHs/3C1CuzUnKeb3aq8npHai9wd/36bRKnuZ/s9AxGoDe/wq73V&#10;CkbjATzPxCMgFw8AAAD//wMAUEsBAi0AFAAGAAgAAAAhANvh9svuAAAAhQEAABMAAAAAAAAAAAAA&#10;AAAAAAAAAFtDb250ZW50X1R5cGVzXS54bWxQSwECLQAUAAYACAAAACEAWvQsW78AAAAVAQAACwAA&#10;AAAAAAAAAAAAAAAfAQAAX3JlbHMvLnJlbHNQSwECLQAUAAYACAAAACEAtN7Xt8MAAADcAAAADwAA&#10;AAAAAAAAAAAAAAAHAgAAZHJzL2Rvd25yZXYueG1sUEsFBgAAAAADAAMAtwAAAPcCAAAAAA==&#10;">
                  <v:imagedata r:id="rId19" o:title="TUBE55" croptop="3854f" cropbottom="3493f" cropright="4940f"/>
                  <v:path arrowok="t"/>
                </v:shape>
                <v:shape id="Text Box 1" o:spid="_x0000_s1040" type="#_x0000_t202" style="position:absolute;left:3048;top:6858;width:609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rsidR="00F52937" w:rsidRPr="00C4609A" w:rsidRDefault="00F52937">
                        <w:pPr>
                          <w:rPr>
                            <w:u w:val="single"/>
                          </w:rPr>
                        </w:pPr>
                        <w:r w:rsidRPr="00C4609A">
                          <w:rPr>
                            <w:u w:val="single"/>
                          </w:rPr>
                          <w:t>Fig 3</w:t>
                        </w:r>
                      </w:p>
                    </w:txbxContent>
                  </v:textbox>
                </v:shape>
                <w10:wrap type="through"/>
              </v:group>
            </w:pict>
          </mc:Fallback>
        </mc:AlternateContent>
      </w:r>
      <w:proofErr w:type="spellStart"/>
      <w:proofErr w:type="gramStart"/>
      <w:r w:rsidR="00FA0438">
        <w:rPr>
          <w:b/>
        </w:rPr>
        <w:t>rT</w:t>
      </w:r>
      <w:r w:rsidR="008F62EA">
        <w:rPr>
          <w:b/>
        </w:rPr>
        <w:t>L</w:t>
      </w:r>
      <w:r w:rsidR="00FA0438">
        <w:rPr>
          <w:b/>
        </w:rPr>
        <w:t>MS</w:t>
      </w:r>
      <w:proofErr w:type="spellEnd"/>
      <w:proofErr w:type="gramEnd"/>
      <w:r w:rsidR="008F62EA">
        <w:rPr>
          <w:b/>
        </w:rPr>
        <w:t xml:space="preserve"> and </w:t>
      </w:r>
      <w:proofErr w:type="spellStart"/>
      <w:r w:rsidR="008F62EA">
        <w:rPr>
          <w:b/>
        </w:rPr>
        <w:t>rTSMS</w:t>
      </w:r>
      <w:proofErr w:type="spellEnd"/>
      <w:r w:rsidR="002A1F04">
        <w:rPr>
          <w:b/>
        </w:rPr>
        <w:t xml:space="preserve"> therapy</w:t>
      </w:r>
      <w:r w:rsidR="00FA0438">
        <w:t xml:space="preserve">: </w:t>
      </w:r>
      <w:r w:rsidR="00452178">
        <w:t xml:space="preserve">With subject lying prone, </w:t>
      </w:r>
      <w:r w:rsidR="005526AD">
        <w:t xml:space="preserve">a </w:t>
      </w:r>
      <w:r w:rsidR="005526AD" w:rsidRPr="00517555">
        <w:t xml:space="preserve">probe </w:t>
      </w:r>
      <w:r w:rsidR="001F6A4F" w:rsidRPr="00517555">
        <w:t>(Fig 3</w:t>
      </w:r>
      <w:r w:rsidR="005526AD" w:rsidRPr="00517555">
        <w:t>)</w:t>
      </w:r>
      <w:r w:rsidR="005526AD">
        <w:t xml:space="preserve"> with 2 pairs of bipolar steel ring electrodes, each 2 cm apart, is placed in </w:t>
      </w:r>
      <w:r w:rsidR="00767CA2">
        <w:t xml:space="preserve">the </w:t>
      </w:r>
      <w:r w:rsidR="005526AD">
        <w:t>rectum. The proximal pair will record rectal MEP and the distal pair located at 1 cm from anus will record a</w:t>
      </w:r>
      <w:r w:rsidR="005526AD" w:rsidRPr="00517555">
        <w:t xml:space="preserve">nal MEP. </w:t>
      </w:r>
      <w:r w:rsidR="00625D21" w:rsidRPr="00517555">
        <w:t xml:space="preserve">At each </w:t>
      </w:r>
      <w:proofErr w:type="gramStart"/>
      <w:r w:rsidR="00625D21" w:rsidRPr="00517555">
        <w:t>site</w:t>
      </w:r>
      <w:proofErr w:type="gramEnd"/>
      <w:r w:rsidR="00BC28AE" w:rsidRPr="00517555">
        <w:t xml:space="preserve"> a mapping procedure </w:t>
      </w:r>
      <w:r w:rsidR="008F62EA" w:rsidRPr="00517555">
        <w:t>i</w:t>
      </w:r>
      <w:r w:rsidR="00BC28AE" w:rsidRPr="00517555">
        <w:t>s</w:t>
      </w:r>
      <w:r w:rsidR="008F62EA" w:rsidRPr="00517555">
        <w:t xml:space="preserve"> performed with single stimulus coil </w:t>
      </w:r>
      <w:r w:rsidR="00625D21" w:rsidRPr="00517555">
        <w:t>(</w:t>
      </w:r>
      <w:proofErr w:type="spellStart"/>
      <w:r w:rsidR="00625D21" w:rsidRPr="00517555">
        <w:t>Magstim</w:t>
      </w:r>
      <w:proofErr w:type="spellEnd"/>
      <w:r w:rsidR="00625D21" w:rsidRPr="00517555">
        <w:t xml:space="preserve"> 200; MAGSTIM, </w:t>
      </w:r>
      <w:proofErr w:type="spellStart"/>
      <w:r w:rsidR="00625D21" w:rsidRPr="00517555">
        <w:t>Whitland</w:t>
      </w:r>
      <w:proofErr w:type="spellEnd"/>
      <w:r w:rsidR="00625D21" w:rsidRPr="00517555">
        <w:t xml:space="preserve">, UK) </w:t>
      </w:r>
      <w:r w:rsidR="008F62EA" w:rsidRPr="00517555">
        <w:t>to asses</w:t>
      </w:r>
      <w:r w:rsidR="00BC28AE" w:rsidRPr="00517555">
        <w:t>s the motor threshold, defined as</w:t>
      </w:r>
      <w:r w:rsidR="008F62EA" w:rsidRPr="00517555">
        <w:t xml:space="preserve"> the minimum level of magnetic stimulation </w:t>
      </w:r>
      <w:r w:rsidR="00BC28AE" w:rsidRPr="00517555">
        <w:t xml:space="preserve">intensity </w:t>
      </w:r>
      <w:r w:rsidR="00570FD0" w:rsidRPr="00517555">
        <w:t xml:space="preserve">required to achieve an anal and rectal </w:t>
      </w:r>
      <w:r w:rsidR="008F62EA" w:rsidRPr="00517555">
        <w:t xml:space="preserve">MEP </w:t>
      </w:r>
      <w:r w:rsidR="00FF3080" w:rsidRPr="00517555">
        <w:t>response of 10 microvolts</w:t>
      </w:r>
      <w:r w:rsidR="00570FD0" w:rsidRPr="00517555">
        <w:t xml:space="preserve"> </w:t>
      </w:r>
      <w:r w:rsidR="008F62EA" w:rsidRPr="00517555">
        <w:t>and a</w:t>
      </w:r>
      <w:r w:rsidR="00625D21" w:rsidRPr="00517555">
        <w:t>n</w:t>
      </w:r>
      <w:r w:rsidR="008F62EA" w:rsidRPr="00517555">
        <w:t xml:space="preserve"> anterior </w:t>
      </w:r>
      <w:proofErr w:type="spellStart"/>
      <w:r w:rsidR="008F62EA" w:rsidRPr="00517555">
        <w:t>tibialis</w:t>
      </w:r>
      <w:proofErr w:type="spellEnd"/>
      <w:r w:rsidR="008F62EA" w:rsidRPr="00517555">
        <w:t xml:space="preserve"> MEP</w:t>
      </w:r>
      <w:r w:rsidR="00570FD0" w:rsidRPr="00517555">
        <w:t xml:space="preserve"> of 20 microvolts</w:t>
      </w:r>
      <w:r w:rsidR="00DC077C" w:rsidRPr="00517555">
        <w:t xml:space="preserve"> with 50% of trials</w:t>
      </w:r>
      <w:r w:rsidR="00235F7B" w:rsidRPr="00517555">
        <w:t xml:space="preserve">. </w:t>
      </w:r>
      <w:r w:rsidR="00767CA2" w:rsidRPr="00517555">
        <w:t>Bilateral lumbar stimulations (</w:t>
      </w:r>
      <w:proofErr w:type="spellStart"/>
      <w:r w:rsidR="00767CA2" w:rsidRPr="00517555">
        <w:t>rTLMS</w:t>
      </w:r>
      <w:proofErr w:type="spellEnd"/>
      <w:r w:rsidR="00767CA2" w:rsidRPr="00517555">
        <w:t xml:space="preserve">) </w:t>
      </w:r>
      <w:proofErr w:type="gramStart"/>
      <w:r w:rsidR="00767CA2" w:rsidRPr="00517555">
        <w:t>are administered</w:t>
      </w:r>
      <w:proofErr w:type="gramEnd"/>
      <w:r w:rsidR="00767CA2" w:rsidRPr="00517555">
        <w:t xml:space="preserve"> at L2/L3 disc space, 3-4 cm lateral to the midline on each side, and sacral stimulations (</w:t>
      </w:r>
      <w:proofErr w:type="spellStart"/>
      <w:r w:rsidR="00767CA2" w:rsidRPr="00517555">
        <w:t>rTSMS</w:t>
      </w:r>
      <w:proofErr w:type="spellEnd"/>
      <w:r w:rsidR="00767CA2" w:rsidRPr="00517555">
        <w:t xml:space="preserve">) at S2/S3 level. </w:t>
      </w:r>
      <w:r w:rsidR="00235F7B" w:rsidRPr="00517555">
        <w:t>T</w:t>
      </w:r>
      <w:r w:rsidR="00625D21" w:rsidRPr="00517555">
        <w:t xml:space="preserve">he </w:t>
      </w:r>
      <w:r w:rsidR="008F62EA" w:rsidRPr="00517555">
        <w:t xml:space="preserve">intensity </w:t>
      </w:r>
      <w:r w:rsidR="00625D21" w:rsidRPr="00517555">
        <w:t xml:space="preserve">for </w:t>
      </w:r>
      <w:proofErr w:type="spellStart"/>
      <w:r w:rsidR="00235F7B" w:rsidRPr="00517555">
        <w:t>rTLMS</w:t>
      </w:r>
      <w:proofErr w:type="spellEnd"/>
      <w:r w:rsidR="00235F7B" w:rsidRPr="00517555">
        <w:t>/</w:t>
      </w:r>
      <w:proofErr w:type="spellStart"/>
      <w:r w:rsidR="00235F7B" w:rsidRPr="00517555">
        <w:t>rTSMS</w:t>
      </w:r>
      <w:proofErr w:type="spellEnd"/>
      <w:r w:rsidR="00625D21" w:rsidRPr="00517555">
        <w:t xml:space="preserve"> </w:t>
      </w:r>
      <w:r w:rsidR="008F62EA" w:rsidRPr="00517555">
        <w:t xml:space="preserve">is set at </w:t>
      </w:r>
      <w:r w:rsidR="00625D21" w:rsidRPr="00517555">
        <w:t>eith</w:t>
      </w:r>
      <w:r w:rsidR="00DC077C" w:rsidRPr="00517555">
        <w:t>er 50% above this threshold or capped at</w:t>
      </w:r>
      <w:r w:rsidR="00570FD0" w:rsidRPr="00517555">
        <w:t xml:space="preserve"> </w:t>
      </w:r>
      <w:r w:rsidR="008F62EA" w:rsidRPr="00517555">
        <w:t xml:space="preserve">70% </w:t>
      </w:r>
      <w:r w:rsidR="00DC077C" w:rsidRPr="00517555">
        <w:t>of stimulation output to comply with safety guidelines</w:t>
      </w:r>
      <w:r w:rsidR="00570FD0" w:rsidRPr="00517555">
        <w:t xml:space="preserve"> </w:t>
      </w:r>
      <w:r w:rsidR="008F62EA" w:rsidRPr="00517555">
        <w:t>w</w:t>
      </w:r>
      <w:r w:rsidR="00625D21" w:rsidRPr="00517555">
        <w:t>hichever is less</w:t>
      </w:r>
      <w:r w:rsidR="00570FD0" w:rsidRPr="00517555">
        <w:t xml:space="preserve">er. Next </w:t>
      </w:r>
      <w:r w:rsidR="008F62EA" w:rsidRPr="00517555">
        <w:t xml:space="preserve">a </w:t>
      </w:r>
      <w:r w:rsidR="006F0F5C" w:rsidRPr="00517555">
        <w:t xml:space="preserve">70 mm air film self-cooling </w:t>
      </w:r>
      <w:r w:rsidR="00570FD0" w:rsidRPr="00517555">
        <w:t>coil (</w:t>
      </w:r>
      <w:r w:rsidR="00570FD0" w:rsidRPr="00517555">
        <w:rPr>
          <w:vertAlign w:val="superscript"/>
        </w:rPr>
        <w:t xml:space="preserve"> </w:t>
      </w:r>
      <w:r w:rsidR="00570FD0" w:rsidRPr="00517555">
        <w:t>MAGSTIM</w:t>
      </w:r>
      <w:r w:rsidR="00F71A04" w:rsidRPr="00517555">
        <w:t xml:space="preserve"> Rapid</w:t>
      </w:r>
      <w:r w:rsidR="00F71A04" w:rsidRPr="00517555">
        <w:rPr>
          <w:vertAlign w:val="superscript"/>
        </w:rPr>
        <w:t>2</w:t>
      </w:r>
      <w:r w:rsidR="00625D21">
        <w:t>) is</w:t>
      </w:r>
      <w:r w:rsidR="00570FD0">
        <w:t xml:space="preserve"> positioned </w:t>
      </w:r>
      <w:r w:rsidR="00235F7B">
        <w:t xml:space="preserve">randomly </w:t>
      </w:r>
      <w:r w:rsidR="00570FD0">
        <w:t xml:space="preserve">over one of </w:t>
      </w:r>
      <w:r w:rsidR="00625D21">
        <w:t xml:space="preserve">the </w:t>
      </w:r>
      <w:r w:rsidR="00570FD0">
        <w:t xml:space="preserve">4 sites </w:t>
      </w:r>
      <w:r w:rsidR="00625D21">
        <w:t>(right or left lumbar/</w:t>
      </w:r>
      <w:r w:rsidR="00570FD0">
        <w:t xml:space="preserve"> right or left sacral)</w:t>
      </w:r>
      <w:r w:rsidR="00625D21">
        <w:t>,</w:t>
      </w:r>
      <w:r w:rsidR="00235F7B">
        <w:t xml:space="preserve"> </w:t>
      </w:r>
      <w:r w:rsidR="008F62EA">
        <w:t xml:space="preserve">held </w:t>
      </w:r>
      <w:r w:rsidR="00570FD0">
        <w:t xml:space="preserve">in place </w:t>
      </w:r>
      <w:r w:rsidR="008F62EA">
        <w:t xml:space="preserve">by </w:t>
      </w:r>
      <w:r w:rsidR="00570FD0">
        <w:t>a</w:t>
      </w:r>
      <w:r w:rsidR="00DC077C">
        <w:t xml:space="preserve"> </w:t>
      </w:r>
      <w:r w:rsidR="00570FD0">
        <w:t xml:space="preserve">coil </w:t>
      </w:r>
      <w:r w:rsidR="00DC077C">
        <w:t>fixator</w:t>
      </w:r>
      <w:r w:rsidR="00E546D4">
        <w:t xml:space="preserve"> and </w:t>
      </w:r>
      <w:r w:rsidR="008F62EA">
        <w:t xml:space="preserve">300 stimulations </w:t>
      </w:r>
      <w:r w:rsidR="00235F7B">
        <w:t>are delivered</w:t>
      </w:r>
      <w:r w:rsidR="00EB0EC0">
        <w:t xml:space="preserve"> (Fig 4)</w:t>
      </w:r>
      <w:r w:rsidR="00E546D4">
        <w:t>. A</w:t>
      </w:r>
      <w:r w:rsidR="0099378D">
        <w:t>fter</w:t>
      </w:r>
      <w:r w:rsidR="00625D21">
        <w:t xml:space="preserve"> a 5 min rest </w:t>
      </w:r>
      <w:r w:rsidR="0099378D">
        <w:t xml:space="preserve">the cycle is repeated </w:t>
      </w:r>
      <w:r w:rsidR="00625D21">
        <w:t>(Total</w:t>
      </w:r>
      <w:r w:rsidR="00767CA2">
        <w:t xml:space="preserve"> </w:t>
      </w:r>
      <w:r w:rsidR="00625D21">
        <w:t>=600</w:t>
      </w:r>
      <w:r w:rsidR="00235F7B">
        <w:t>/site</w:t>
      </w:r>
      <w:r w:rsidR="00625D21">
        <w:t>). T</w:t>
      </w:r>
      <w:r w:rsidR="008F62EA">
        <w:t xml:space="preserve">he coil is moved to the opposite </w:t>
      </w:r>
      <w:r w:rsidR="00625D21">
        <w:t xml:space="preserve">side and </w:t>
      </w:r>
      <w:r w:rsidR="0099378D">
        <w:t>a</w:t>
      </w:r>
      <w:r w:rsidR="00767CA2">
        <w:t>fter a rest period of 10 min,</w:t>
      </w:r>
      <w:r w:rsidR="0099378D">
        <w:t xml:space="preserve"> </w:t>
      </w:r>
      <w:r w:rsidR="00625D21">
        <w:t xml:space="preserve">the </w:t>
      </w:r>
      <w:r w:rsidR="0099378D">
        <w:t>stimu</w:t>
      </w:r>
      <w:r w:rsidR="00767CA2">
        <w:t>lations will be</w:t>
      </w:r>
      <w:r w:rsidR="0099378D">
        <w:t xml:space="preserve"> </w:t>
      </w:r>
      <w:r w:rsidR="00625D21">
        <w:t xml:space="preserve">repeated until all </w:t>
      </w:r>
      <w:proofErr w:type="gramStart"/>
      <w:r w:rsidR="00625D21">
        <w:t>4</w:t>
      </w:r>
      <w:proofErr w:type="gramEnd"/>
      <w:r w:rsidR="00625D21">
        <w:t xml:space="preserve"> sites have been stimulated</w:t>
      </w:r>
      <w:r w:rsidR="00235F7B">
        <w:t xml:space="preserve"> (Total per </w:t>
      </w:r>
      <w:r w:rsidR="0057564F">
        <w:t>session</w:t>
      </w:r>
      <w:r w:rsidR="006C380F">
        <w:t>=2400)</w:t>
      </w:r>
      <w:r w:rsidR="00DC077C">
        <w:t xml:space="preserve">. Patient </w:t>
      </w:r>
      <w:proofErr w:type="gramStart"/>
      <w:r w:rsidR="00DC077C">
        <w:t>will be</w:t>
      </w:r>
      <w:r w:rsidR="0057564F">
        <w:t xml:space="preserve"> monitored</w:t>
      </w:r>
      <w:proofErr w:type="gramEnd"/>
      <w:r w:rsidR="0057564F">
        <w:t xml:space="preserve"> </w:t>
      </w:r>
      <w:r w:rsidR="0099378D">
        <w:t>for any adverse events.</w:t>
      </w:r>
      <w:r w:rsidR="008F62EA">
        <w:t xml:space="preserve"> </w:t>
      </w:r>
      <w:r w:rsidR="00D87E06">
        <w:t>The operator perform</w:t>
      </w:r>
      <w:r w:rsidR="00E720D9">
        <w:t xml:space="preserve">ing </w:t>
      </w:r>
      <w:proofErr w:type="spellStart"/>
      <w:r w:rsidR="00E720D9">
        <w:t>rTLMS</w:t>
      </w:r>
      <w:proofErr w:type="spellEnd"/>
      <w:r w:rsidR="00E720D9">
        <w:t xml:space="preserve"> will not be involved with </w:t>
      </w:r>
      <w:r w:rsidR="0018358C">
        <w:t>data analysis</w:t>
      </w:r>
      <w:r w:rsidR="00E720D9">
        <w:t>.</w:t>
      </w:r>
      <w:r w:rsidR="002A1F04" w:rsidRPr="002A1F04">
        <w:rPr>
          <w:noProof/>
        </w:rPr>
        <w:t xml:space="preserve"> </w:t>
      </w:r>
    </w:p>
    <w:p w:rsidR="00BF2D33" w:rsidRDefault="00BF2D33" w:rsidP="006263CC">
      <w:pPr>
        <w:adjustRightInd w:val="0"/>
        <w:rPr>
          <w:u w:val="single"/>
        </w:rPr>
      </w:pPr>
    </w:p>
    <w:p w:rsidR="00A56B27" w:rsidRPr="00575CEA" w:rsidRDefault="003F7D48" w:rsidP="006263CC">
      <w:pPr>
        <w:adjustRightInd w:val="0"/>
      </w:pPr>
      <w:r>
        <w:rPr>
          <w:u w:val="single"/>
        </w:rPr>
        <w:t>Measures and Outcomes</w:t>
      </w:r>
      <w:r w:rsidR="00FA0438" w:rsidRPr="00E66AF1">
        <w:t xml:space="preserve">: </w:t>
      </w:r>
      <w:r w:rsidR="00FA0438" w:rsidRPr="00E66AF1">
        <w:rPr>
          <w:bCs/>
        </w:rPr>
        <w:t xml:space="preserve">The </w:t>
      </w:r>
      <w:r w:rsidR="00DC077C" w:rsidRPr="00575CEA">
        <w:rPr>
          <w:bCs/>
        </w:rPr>
        <w:t xml:space="preserve">(blinded) </w:t>
      </w:r>
      <w:r w:rsidR="00FA0438" w:rsidRPr="00575CEA">
        <w:rPr>
          <w:bCs/>
        </w:rPr>
        <w:t>results obtained for the symptomatic, physiologic, and QOL measures,</w:t>
      </w:r>
      <w:r w:rsidR="00FA0438" w:rsidRPr="00575CEA">
        <w:t xml:space="preserve"> before and after treatment, and the differences</w:t>
      </w:r>
      <w:r w:rsidR="006263CC" w:rsidRPr="00575CEA">
        <w:t xml:space="preserve"> between the </w:t>
      </w:r>
      <w:proofErr w:type="gramStart"/>
      <w:r w:rsidR="006263CC" w:rsidRPr="00575CEA">
        <w:t>3</w:t>
      </w:r>
      <w:proofErr w:type="gramEnd"/>
      <w:r w:rsidR="000265CC" w:rsidRPr="00575CEA">
        <w:t xml:space="preserve"> </w:t>
      </w:r>
      <w:r w:rsidRPr="00575CEA">
        <w:t xml:space="preserve">treatment </w:t>
      </w:r>
      <w:r w:rsidR="000265CC" w:rsidRPr="00575CEA">
        <w:t>frequencie</w:t>
      </w:r>
      <w:r w:rsidR="00FA0438" w:rsidRPr="00575CEA">
        <w:t>s will be compared</w:t>
      </w:r>
      <w:r w:rsidR="00FA0438" w:rsidRPr="00575CEA">
        <w:rPr>
          <w:b/>
          <w:i/>
        </w:rPr>
        <w:t>.</w:t>
      </w:r>
    </w:p>
    <w:p w:rsidR="00FA0438" w:rsidRPr="007F52A0" w:rsidRDefault="00FA0438" w:rsidP="007F52A0">
      <w:pPr>
        <w:pStyle w:val="Heading3"/>
        <w:keepNext w:val="0"/>
        <w:widowControl w:val="0"/>
        <w:spacing w:before="0"/>
        <w:rPr>
          <w:b/>
        </w:rPr>
      </w:pPr>
      <w:r w:rsidRPr="00575CEA">
        <w:rPr>
          <w:b/>
        </w:rPr>
        <w:t xml:space="preserve">1. </w:t>
      </w:r>
      <w:r w:rsidRPr="00575CEA">
        <w:t xml:space="preserve">The primary outcome measure will be </w:t>
      </w:r>
      <w:r w:rsidR="003F7D48" w:rsidRPr="00575CEA">
        <w:t>the change</w:t>
      </w:r>
      <w:r w:rsidRPr="00575CEA">
        <w:t xml:space="preserve"> in weekly </w:t>
      </w:r>
      <w:r w:rsidR="000265CC" w:rsidRPr="00575CEA">
        <w:t>episodes of FI</w:t>
      </w:r>
      <w:r w:rsidR="0057564F" w:rsidRPr="00575CEA">
        <w:t>.</w:t>
      </w:r>
      <w:r w:rsidR="000265CC" w:rsidRPr="00575CEA">
        <w:t xml:space="preserve"> </w:t>
      </w:r>
      <w:r w:rsidRPr="00575CEA">
        <w:t>A responder will be defined</w:t>
      </w:r>
      <w:r w:rsidR="000265CC" w:rsidRPr="00575CEA">
        <w:t xml:space="preserve"> as an individual who shows</w:t>
      </w:r>
      <w:r w:rsidR="00A56B27" w:rsidRPr="00575CEA">
        <w:t xml:space="preserve"> at least 50%</w:t>
      </w:r>
      <w:r w:rsidRPr="00575CEA">
        <w:t xml:space="preserve"> </w:t>
      </w:r>
      <w:r w:rsidR="000265CC" w:rsidRPr="00575CEA">
        <w:t xml:space="preserve">reduction in </w:t>
      </w:r>
      <w:r w:rsidR="00A56B27" w:rsidRPr="00575CEA">
        <w:t>FI episodes</w:t>
      </w:r>
      <w:r w:rsidR="0057564F" w:rsidRPr="00575CEA">
        <w:t xml:space="preserve"> when compared to baseline </w:t>
      </w:r>
      <w:r w:rsidRPr="00575CEA">
        <w:rPr>
          <w:b/>
        </w:rPr>
        <w:t xml:space="preserve">2. </w:t>
      </w:r>
      <w:r w:rsidRPr="00575CEA">
        <w:t>Secondary outcom</w:t>
      </w:r>
      <w:r w:rsidR="000240B3" w:rsidRPr="00575CEA">
        <w:t>e measures include</w:t>
      </w:r>
      <w:r w:rsidRPr="00575CEA">
        <w:t xml:space="preserve">: i) </w:t>
      </w:r>
      <w:r w:rsidRPr="00575CEA">
        <w:rPr>
          <w:u w:val="single"/>
        </w:rPr>
        <w:t xml:space="preserve">Bowel </w:t>
      </w:r>
      <w:r w:rsidR="00DC077C" w:rsidRPr="00575CEA">
        <w:rPr>
          <w:u w:val="single"/>
        </w:rPr>
        <w:t>symptoms and severity</w:t>
      </w:r>
      <w:r w:rsidRPr="00575CEA">
        <w:rPr>
          <w:u w:val="single"/>
        </w:rPr>
        <w:t>:</w:t>
      </w:r>
      <w:r w:rsidR="00A06C94" w:rsidRPr="00575CEA">
        <w:t xml:space="preserve"> Stool frequency, </w:t>
      </w:r>
      <w:r w:rsidR="00E546D4" w:rsidRPr="00575CEA">
        <w:t>consistency (Bristol Stool scale, 1</w:t>
      </w:r>
      <w:r w:rsidR="00A56B27" w:rsidRPr="00575CEA">
        <w:t>-7)</w:t>
      </w:r>
      <w:r w:rsidR="000240B3" w:rsidRPr="00575CEA">
        <w:t xml:space="preserve">, and </w:t>
      </w:r>
      <w:r w:rsidR="00CD2C0A" w:rsidRPr="00575CEA">
        <w:t>urgency</w:t>
      </w:r>
      <w:r w:rsidR="00A06C94" w:rsidRPr="00575CEA">
        <w:t xml:space="preserve"> will be assessed from stool diaries</w:t>
      </w:r>
      <w:r w:rsidR="000240B3" w:rsidRPr="00575CEA">
        <w:t>, and global assessment of bowel satisfaction</w:t>
      </w:r>
      <w:r w:rsidR="00E546D4" w:rsidRPr="00575CEA">
        <w:t xml:space="preserve"> </w:t>
      </w:r>
      <w:r w:rsidR="00A06C94" w:rsidRPr="00575CEA">
        <w:t>(Likert scale)</w:t>
      </w:r>
      <w:r w:rsidR="00DC077C" w:rsidRPr="00575CEA">
        <w:t>, and</w:t>
      </w:r>
      <w:r w:rsidR="00CD2C0A" w:rsidRPr="00575CEA">
        <w:t xml:space="preserve"> </w:t>
      </w:r>
      <w:r w:rsidR="00DC077C" w:rsidRPr="00575CEA">
        <w:t>by validated FISI and FICA sc</w:t>
      </w:r>
      <w:r w:rsidR="00A20A9C" w:rsidRPr="00575CEA">
        <w:t xml:space="preserve">ales </w:t>
      </w:r>
      <w:r w:rsidR="00A20A9C" w:rsidRPr="00575CEA">
        <w:fldChar w:fldCharType="begin" w:fldLock="1"/>
      </w:r>
      <w:r w:rsidR="004431DB" w:rsidRPr="00575CEA">
        <w:instrText>ADDIN CSL_CITATION { "citationItems" : [ { "id" : "ITEM-1", "itemData" : { "ISSN" : "0012-3706", "PMID" : "10613469", "abstract" : "PURPOSE: The purpose of this research was to develop and evaluate a severity rating score for fecal incontinence, the Fecal Incontinence Severity Index. METHODS: The Fecal Incontinence Severity Index is based on a type x frequency matrix. The matrix includes four types of leakage commonly found in the fecal incontinent population: gas, mucus, and liquid and solid stool and five frequencies: one to three times per month, once per week, twice per week, once per day, and twice per day. The Fecal Incontinence Severity Index was developed using both colon and rectal surgeons and patient input for the specification of the weighting scores. RESULTS: Surgeons and patients had very similar weightings for each of the type x frequency combinations; significant differences occurred for only 3 of the 20 different weights. The Fecal Incontinence Severity Index score of a group of patients with fecal incontinence (N = 118) demonstrated significant correlations with three of the four scales found in a fecal incontinence quality-of-life scale. CONCLUSIONS: Evaluation of the Fecal Incontinence Severity Index indicates that the index is a tool that can be used to assess severity of fecal incontinence. Overall, patient and surgeon ratings of severity are similar, with minor differences associated with the accidental loss of solid stool.", "author" : [ { "dropping-particle" : "", "family" : "Rockwood", "given" : "T H", "non-dropping-particle" : "", "parse-names" : false, "suffix" : "" }, { "dropping-particle" : "", "family" : "Church", "given" : "J M", "non-dropping-particle" : "", "parse-names" : false, "suffix" : "" }, { "dropping-particle" : "", "family" : "Fleshman", "given" : "J W", "non-dropping-particle" : "", "parse-names" : false, "suffix" : "" }, { "dropping-particle" : "", "family" : "Kane", "given" : "R L", "non-dropping-particle" : "", "parse-names" : false, "suffix" : "" }, { "dropping-particle" : "", "family" : "Mavrantonis", "given" : "C", "non-dropping-particle" : "", "parse-names" : false, "suffix" : "" }, { "dropping-particle" : "", "family" : "Thorson", "given" : "A G", "non-dropping-particle" : "", "parse-names" : false, "suffix" : "" }, { "dropping-particle" : "", "family" : "Wexner", "given" : "S D", "non-dropping-particle" : "", "parse-names" : false, "suffix" : "" }, { "dropping-particle" : "", "family" : "Bliss", "given" : "D", "non-dropping-particle" : "", "parse-names" : false, "suffix" : "" }, { "dropping-particle" : "", "family" : "Lowry", "given" : "A C", "non-dropping-particle" : "", "parse-names" : false, "suffix" : "" } ], "container-title" : "Diseases of the colon and rectum", "id" : "ITEM-1", "issue" : "12", "issued" : { "date-parts" : [ [ "1999", "12" ] ] }, "page" : "1525-32", "title" : "Patient and surgeon ranking of the severity of symptoms associated with fecal incontinence: the fecal incontinence severity index.", "type" : "article-journal", "volume" : "42" }, "uris" : [ "http://www.mendeley.com/documents/?uuid=e1e27705-e7f3-4f5c-a1ca-11dc1cfebac4" ] }, { "id" : "ITEM-2", "itemData" : { "DOI" : "10.1111/j.1365-2036.2004.02028.x", "ISSN" : "0269-2813", "PMID" : "15274673", "abstract" : "BACKGROUND: The prevalence, severity and risk factors of faecal incontinence in women in the community are incompletely characterized. AIM: To develop and validate a self-report questionnaire (faecal incontinence and constipation assessment) to address these issues. METHOD: Eighty-three women completed the instrument; 20 randomly selected patients answered the faecal incontinence and constipation assessment again 6 weeks later. A gastroenterologist also completed the faecal incontinence and constipation assessment in all 83 subjects after a detailed clinical assessment. Concurrent validity was evaluated by comparing the patient's self-report to a doctor interview for every question. Reproducibility was evaluated by a test-retest approach for every question. The severity of faecal incontinence was rated by incorporating the frequency and type of faecal incontinence, rectal urgency and use of sanitary devices. RESULTS: The questionnaire was well-understood. Reproducibility [median kappa statistic, 0.80 (interquartile range: 0.66-0.90)]; and concurrent validity [0.59 (0.47-0.67)] were acceptable. For the index question on faecal incontinence, the kappa for reproducibility and concurrent validity was 0.90 and 0.95, respectively. The faecal incontinence severity score was also valid (kappa = 0.5). CONCLUSION: The faecal incontinence and constipation assessment has excellent reproducibility and reasonable validity for assessing the presence, risk factors and severity of faecal incontinence and associated bowel disorders in women when compared against clinical assessment.", "author" : [ { "dropping-particle" : "", "family" : "Bharucha", "given" : "A E", "non-dropping-particle" : "", "parse-names" : false, "suffix" : "" }, { "dropping-particle" : "", "family" : "Locke", "given" : "G R", "non-dropping-particle" : "", "parse-names" : false, "suffix" : "" }, { "dropping-particle" : "", "family" : "Seide", "given" : "B M", "non-dropping-particle" : "", "parse-names" : false, "suffix" : "" }, { "dropping-particle" : "", "family" : "Zinsmeister", "given" : "A R", "non-dropping-particle" : "", "parse-names" : false, "suffix" : "" } ], "container-title" : "Alimentary pharmacology &amp; therapeutics", "id" : "ITEM-2", "issue" : "3", "issued" : { "date-parts" : [ [ "2004", "8", "1" ] ] }, "page" : "355-64", "title" : "A new questionnaire for constipation and faecal incontinence.", "type" : "article-journal", "volume" : "20" }, "uris" : [ "http://www.mendeley.com/documents/?uuid=9a440dc7-61c1-400d-ba44-1f2486438665" ] } ], "mendeley" : { "previouslyFormattedCitation" : "[47,48]" }, "properties" : { "noteIndex" : 0 }, "schema" : "https://github.com/citation-style-language/schema/raw/master/csl-citation.json" }</w:instrText>
      </w:r>
      <w:r w:rsidR="00A20A9C" w:rsidRPr="00575CEA">
        <w:fldChar w:fldCharType="separate"/>
      </w:r>
      <w:r w:rsidR="00A23421" w:rsidRPr="00575CEA">
        <w:rPr>
          <w:noProof/>
        </w:rPr>
        <w:t>[47,48]</w:t>
      </w:r>
      <w:r w:rsidR="00A20A9C" w:rsidRPr="00575CEA">
        <w:fldChar w:fldCharType="end"/>
      </w:r>
      <w:r w:rsidR="00DC077C" w:rsidRPr="00575CEA">
        <w:t xml:space="preserve">. </w:t>
      </w:r>
      <w:r w:rsidR="00CD2C0A" w:rsidRPr="00575CEA">
        <w:t>ii)</w:t>
      </w:r>
      <w:r w:rsidR="00CD2C0A" w:rsidRPr="00575CEA">
        <w:rPr>
          <w:u w:val="single"/>
        </w:rPr>
        <w:t xml:space="preserve"> FI- QOL</w:t>
      </w:r>
      <w:r w:rsidR="00CD2C0A" w:rsidRPr="00575CEA">
        <w:t xml:space="preserve">: </w:t>
      </w:r>
      <w:r w:rsidR="00541F9C" w:rsidRPr="00575CEA">
        <w:t>Assessed by</w:t>
      </w:r>
      <w:r w:rsidR="00CD2C0A" w:rsidRPr="00575CEA">
        <w:t xml:space="preserve"> changes in</w:t>
      </w:r>
      <w:r w:rsidR="00BF565C" w:rsidRPr="00575CEA">
        <w:t xml:space="preserve"> 8 domains</w:t>
      </w:r>
      <w:r w:rsidR="00A20A9C" w:rsidRPr="00575CEA">
        <w:t xml:space="preserve"> </w:t>
      </w:r>
      <w:r w:rsidR="00A20A9C" w:rsidRPr="00575CEA">
        <w:fldChar w:fldCharType="begin" w:fldLock="1"/>
      </w:r>
      <w:r w:rsidR="004431DB" w:rsidRPr="00575CEA">
        <w:instrText>ADDIN CSL_CITATION { "citationItems" : [ { "id" : "ITEM-1", "itemData" : { "ISSN" : "0012-3706", "PMID" : "10813117", "abstract" : "PURPOSE: This goal of this research was to develop and evaluate the psychometrics of a health-related quality of life scale developed to address issues related specifically to fecal incontinence, the Fecal Incontinence Quality of Life Scale. METHODS: The Fecal Incontinence Quality of Life Scale is composed of a total of 29 items; these items form four scales: Lifestyle (10 items), Coping/Behavior (9 items), Depression/Self-Perception (7 items), and Embarrassment (3 items). RESULTS: Psychometric evaluation of these scales demonstrates that they are both reliable and valid. Each of the scales demonstrate stability over time (test/retest reliability) and have acceptable internal reliability (Cronbach alpha &gt;0.70). Validity was assessed using discriminate and convergent techniques. Each of the four scales of the Fecal Incontinence Quality of Life Scale was capable of discriminating between patients with fecal incontinence and patients with other gastrointestinal problems. To evaluate convergent validity, the correlation of the scales in the Fecal Incontinence Quality of Life Scale with selected subscales in the SF-36 was analyzed. The scales in the Fecal Incontinence Quality of Life Scale demonstrated significant correlations with the subscales in the SF-36. CONCLUSIONS: The psychometric evaluation of the Fecal Incontinence Quality of Life Scale showed that this fecal incontinence-specific quality of life measure produces both reliable and valid measurement.", "author" : [ { "dropping-particle" : "", "family" : "Rockwood", "given" : "T H", "non-dropping-particle" : "", "parse-names" : false, "suffix" : "" }, { "dropping-particle" : "", "family" : "Church", "given" : "J M", "non-dropping-particle" : "", "parse-names" : false, "suffix" : "" }, { "dropping-particle" : "", "family" : "Fleshman", "given" : "J W", "non-dropping-particle" : "", "parse-names" : false, "suffix" : "" }, { "dropping-particle" : "", "family" : "Kane", "given" : "R L", "non-dropping-particle" : "", "parse-names" : false, "suffix" : "" }, { "dropping-particle" : "", "family" : "Mavrantonis", "given" : "C", "non-dropping-particle" : "", "parse-names" : false, "suffix" : "" }, { "dropping-particle" : "", "family" : "Thorson", "given" : "A G", "non-dropping-particle" : "", "parse-names" : false, "suffix" : "" }, { "dropping-particle" : "", "family" : "Wexner", "given" : "S D", "non-dropping-particle" : "", "parse-names" : false, "suffix" : "" }, { "dropping-particle" : "", "family" : "Bliss", "given" : "D", "non-dropping-particle" : "", "parse-names" : false, "suffix" : "" }, { "dropping-particle" : "", "family" : "Lowry", "given" : "A C", "non-dropping-particle" : "", "parse-names" : false, "suffix" : "" } ], "container-title" : "Diseases of the colon and rectum", "id" : "ITEM-1", "issue" : "1", "issued" : { "date-parts" : [ [ "2000", "1" ] ] }, "page" : "9-16; discussion 16-7", "title" : "Fecal Incontinence Quality of Life Scale: quality of life instrument for patients with fecal incontinence.", "type" : "article-journal", "volume" : "43" }, "uris" : [ "http://www.mendeley.com/documents/?uuid=0aa8b0f7-3015-43e6-ab96-421fae9ac75f" ] } ], "mendeley" : { "previouslyFormattedCitation" : "[49]" }, "properties" : { "noteIndex" : 0 }, "schema" : "https://github.com/citation-style-language/schema/raw/master/csl-citation.json" }</w:instrText>
      </w:r>
      <w:r w:rsidR="00A20A9C" w:rsidRPr="00575CEA">
        <w:fldChar w:fldCharType="separate"/>
      </w:r>
      <w:r w:rsidR="00A23421" w:rsidRPr="00575CEA">
        <w:rPr>
          <w:noProof/>
        </w:rPr>
        <w:t>[49]</w:t>
      </w:r>
      <w:r w:rsidR="00A20A9C" w:rsidRPr="00575CEA">
        <w:fldChar w:fldCharType="end"/>
      </w:r>
      <w:r w:rsidR="00CD2C0A" w:rsidRPr="00575CEA">
        <w:t xml:space="preserve">. </w:t>
      </w:r>
      <w:r w:rsidRPr="00575CEA">
        <w:t>iii)</w:t>
      </w:r>
      <w:r w:rsidR="00E546D4" w:rsidRPr="00575CEA">
        <w:t xml:space="preserve"> </w:t>
      </w:r>
      <w:r w:rsidRPr="00575CEA">
        <w:rPr>
          <w:u w:val="single"/>
        </w:rPr>
        <w:t xml:space="preserve">Psychological </w:t>
      </w:r>
      <w:r w:rsidR="00CD2C0A" w:rsidRPr="00575CEA">
        <w:rPr>
          <w:u w:val="single"/>
        </w:rPr>
        <w:t>function</w:t>
      </w:r>
      <w:r w:rsidRPr="00575CEA">
        <w:rPr>
          <w:u w:val="single"/>
        </w:rPr>
        <w:t>:</w:t>
      </w:r>
      <w:r w:rsidR="00CD2C0A" w:rsidRPr="00575CEA">
        <w:t xml:space="preserve"> </w:t>
      </w:r>
      <w:r w:rsidR="000240B3" w:rsidRPr="00575CEA">
        <w:t>Assessed by Rome III questionnaire</w:t>
      </w:r>
      <w:r w:rsidR="00A20A9C" w:rsidRPr="00575CEA">
        <w:t xml:space="preserve"> </w:t>
      </w:r>
      <w:r w:rsidR="00A20A9C" w:rsidRPr="00575CEA">
        <w:rPr>
          <w:bCs/>
        </w:rPr>
        <w:fldChar w:fldCharType="begin" w:fldLock="1"/>
      </w:r>
      <w:r w:rsidR="004431DB" w:rsidRPr="00575CEA">
        <w:rPr>
          <w:bCs/>
        </w:rPr>
        <w:instrText>ADDIN CSL_CITATION { "citationItems" : [ { "id" : "ITEM-1", "itemData" : { "DOI" : "10.1053/j.gastro.2005.11.064", "ISSN" : "0016-5085", "PMID" : "16678564", "abstract" : "This report defines criteria for diagnosing functional anorectal disorders (ie, fecal incontinence, anorectal pain, and disorders of defecation). Functional fecal incontinence is defined as the uncontrolled passage of fecal material recurring for &gt; or =3 months in an individual with a developmental age of &gt; or =4 years that is associated with: (1) abnormal functioning of normally innervated and structurally intact muscles, and/or (2) no or minor abnormalities of sphincter structure and/or innervation insufficient to explain fecal incontinence, and/or (3) normal or disordered bowel habits (ie, fecal retention or diarrhea), and/or (4) psychological causes. However, conditions wherein structural and/or neurogenic abnormalities explain the symptom, or are part of a generalized process (eg, diabetic neuropathy) are not included within functional fecal incontinence. Functional fecal incontinence is a common, but underrecognized symptom, which is equally prevalent in men and women, and can often cause considerable distress. The clinical features are useful for guiding diagnostic testing and therapy. Functional anorectal pain syndromes include proctalgia fugax (fleeting pain) and chronic proctalgia; chronic proctalgia may be subdivided into levator ani syndrome and unspecified anorectal pain, which are defined by arbitrary clinical criteria. Functional defecation disorders are characterized by 2 or more symptoms of constipation, with &gt; or =2 of the following features during defecation: impaired evacuation, inappropriate contraction of the pelvic floor muscles, and inadequate propulsive forces. Functional disorders of defecation may be amenable to pelvic floor retraining by biofeedback therapy (such as dyssynergic defecation).", "author" : [ { "dropping-particle" : "", "family" : "Bharucha", "given" : "Adil E", "non-dropping-particle" : "", "parse-names" : false, "suffix" : "" }, { "dropping-particle" : "", "family" : "Wald", "given" : "Arnold", "non-dropping-particle" : "", "parse-names" : false, "suffix" : "" }, { "dropping-particle" : "", "family" : "Enck", "given" : "Paul", "non-dropping-particle" : "", "parse-names" : false, "suffix" : "" }, { "dropping-particle" : "", "family" : "Rao", "given" : "Satish", "non-dropping-particle" : "", "parse-names" : false, "suffix" : "" } ], "container-title" : "Gastroenterology", "id" : "ITEM-1", "issue" : "5", "issued" : { "date-parts" : [ [ "2006", "4" ] ] }, "page" : "1510-8", "title" : "Functional anorectal disorders.", "type" : "article-journal", "volume" : "130" }, "uris" : [ "http://www.mendeley.com/documents/?uuid=f3fe6a82-0e1a-48f8-b727-0fca436da563" ] } ], "mendeley" : { "previouslyFormattedCitation" : "[50]" }, "properties" : { "noteIndex" : 0 }, "schema" : "https://github.com/citation-style-language/schema/raw/master/csl-citation.json" }</w:instrText>
      </w:r>
      <w:r w:rsidR="00A20A9C" w:rsidRPr="00575CEA">
        <w:rPr>
          <w:bCs/>
        </w:rPr>
        <w:fldChar w:fldCharType="separate"/>
      </w:r>
      <w:r w:rsidR="00A23421" w:rsidRPr="00575CEA">
        <w:rPr>
          <w:bCs/>
          <w:noProof/>
        </w:rPr>
        <w:t>[50]</w:t>
      </w:r>
      <w:r w:rsidR="00A20A9C" w:rsidRPr="00575CEA">
        <w:rPr>
          <w:bCs/>
        </w:rPr>
        <w:fldChar w:fldCharType="end"/>
      </w:r>
      <w:r w:rsidRPr="00575CEA">
        <w:t>.</w:t>
      </w:r>
      <w:r w:rsidR="00CD2C0A" w:rsidRPr="00575CEA">
        <w:t xml:space="preserve"> </w:t>
      </w:r>
      <w:r w:rsidRPr="00575CEA">
        <w:t>iv).</w:t>
      </w:r>
      <w:r w:rsidR="007E596E" w:rsidRPr="00575CEA">
        <w:rPr>
          <w:u w:val="single"/>
        </w:rPr>
        <w:t>Anal Sphincter function</w:t>
      </w:r>
      <w:r w:rsidRPr="00575CEA">
        <w:rPr>
          <w:u w:val="single"/>
        </w:rPr>
        <w:t>:</w:t>
      </w:r>
      <w:r w:rsidRPr="00575CEA">
        <w:t xml:space="preserve"> </w:t>
      </w:r>
      <w:r w:rsidR="00CD2C0A" w:rsidRPr="00575CEA">
        <w:t>Anal restin</w:t>
      </w:r>
      <w:r w:rsidR="00F1052A" w:rsidRPr="00575CEA">
        <w:t>g</w:t>
      </w:r>
      <w:r w:rsidR="006263CC" w:rsidRPr="00575CEA">
        <w:t>, squeeze and sus</w:t>
      </w:r>
      <w:r w:rsidR="00CD2C0A" w:rsidRPr="00575CEA">
        <w:t>tained sphincter pressures</w:t>
      </w:r>
      <w:r w:rsidR="00C769C2" w:rsidRPr="00575CEA">
        <w:rPr>
          <w:bCs/>
        </w:rPr>
        <w:t xml:space="preserve"> </w:t>
      </w:r>
      <w:r w:rsidR="00C769C2" w:rsidRPr="00575CEA">
        <w:rPr>
          <w:bCs/>
        </w:rPr>
        <w:fldChar w:fldCharType="begin" w:fldLock="1"/>
      </w:r>
      <w:r w:rsidR="004431DB" w:rsidRPr="00575CEA">
        <w:rPr>
          <w:bCs/>
        </w:rPr>
        <w:instrText>ADDIN CSL_CITATION { "citationItems" : [ { "id" : "ITEM-1", "itemData" : { "ISSN" : "1350-1925", "PMID" : "12358684", "author" : [ { "dropping-particle" : "", "family" : "Rao", "given" : "S S C", "non-dropping-particle" : "", "parse-names" : false, "suffix" : "" }, { "dropping-particle" : "", "family" : "Azpiroz", "given" : "F", "non-dropping-particle" : "", "parse-names" : false, "suffix" : "" }, { "dropping-particle" : "", "family" : "Diamant", "given" : "N", "non-dropping-particle" : "", "parse-names" : false, "suffix" : "" }, { "dropping-particle" : "", "family" : "Enck", "given" : "P", "non-dropping-particle" : "", "parse-names" : false, "suffix" : "" }, { "dropping-particle" : "", "family" : "Tougas", "given" : "G", "non-dropping-particle" : "", "parse-names" : false, "suffix" : "" }, { "dropping-particle" : "", "family" : "Wald", "given" : "A", "non-dropping-particle" : "", "parse-names" : false, "suffix" : "" } ], "container-title" : "Neurogastroenterology and motility : the official journal of the European Gastrointestinal Motility Society", "id" : "ITEM-1", "issue" : "5", "issued" : { "date-parts" : [ [ "2002", "10" ] ] }, "page" : "553-9", "title" : "Minimum standards of anorectal manometry.", "type" : "article-journal", "volume" : "14" }, "uris" : [ "http://www.mendeley.com/documents/?uuid=098c4cb5-d83a-4043-b45b-109a37f0de85" ] } ], "mendeley" : { "previouslyFormattedCitation" : "[51]" }, "properties" : { "noteIndex" : 0 }, "schema" : "https://github.com/citation-style-language/schema/raw/master/csl-citation.json" }</w:instrText>
      </w:r>
      <w:r w:rsidR="00C769C2" w:rsidRPr="00575CEA">
        <w:rPr>
          <w:bCs/>
        </w:rPr>
        <w:fldChar w:fldCharType="separate"/>
      </w:r>
      <w:r w:rsidR="00C769C2" w:rsidRPr="00575CEA">
        <w:rPr>
          <w:bCs/>
          <w:noProof/>
        </w:rPr>
        <w:t>[51]</w:t>
      </w:r>
      <w:r w:rsidR="00C769C2" w:rsidRPr="00575CEA">
        <w:rPr>
          <w:bCs/>
        </w:rPr>
        <w:fldChar w:fldCharType="end"/>
      </w:r>
      <w:r w:rsidR="007E596E" w:rsidRPr="00575CEA">
        <w:t xml:space="preserve">. v). </w:t>
      </w:r>
      <w:r w:rsidR="007E596E" w:rsidRPr="00575CEA">
        <w:rPr>
          <w:u w:val="single"/>
        </w:rPr>
        <w:t>Rectal sensation:</w:t>
      </w:r>
      <w:r w:rsidR="007E596E" w:rsidRPr="00575CEA">
        <w:t xml:space="preserve"> This will be assessed from sensory thresholds for </w:t>
      </w:r>
      <w:r w:rsidRPr="00575CEA">
        <w:t>first, d</w:t>
      </w:r>
      <w:r w:rsidR="007E596E" w:rsidRPr="00575CEA">
        <w:t>esire and urge to defecate</w:t>
      </w:r>
      <w:r w:rsidR="00C769C2" w:rsidRPr="00575CEA">
        <w:t xml:space="preserve"> </w:t>
      </w:r>
      <w:r w:rsidR="00C769C2" w:rsidRPr="00575CEA">
        <w:fldChar w:fldCharType="begin" w:fldLock="1"/>
      </w:r>
      <w:r w:rsidR="004431DB" w:rsidRPr="00575CEA">
        <w:instrText>ADDIN CSL_CITATION { "citationItems" : [ { "id" : "ITEM-1", "itemData" : { "ISSN" : "1350-1925", "PMID" : "12358684", "author" : [ { "dropping-particle" : "", "family" : "Rao", "given" : "S S C", "non-dropping-particle" : "", "parse-names" : false, "suffix" : "" }, { "dropping-particle" : "", "family" : "Azpiroz", "given" : "F", "non-dropping-particle" : "", "parse-names" : false, "suffix" : "" }, { "dropping-particle" : "", "family" : "Diamant", "given" : "N", "non-dropping-particle" : "", "parse-names" : false, "suffix" : "" }, { "dropping-particle" : "", "family" : "Enck", "given" : "P", "non-dropping-particle" : "", "parse-names" : false, "suffix" : "" }, { "dropping-particle" : "", "family" : "Tougas", "given" : "G", "non-dropping-particle" : "", "parse-names" : false, "suffix" : "" }, { "dropping-particle" : "", "family" : "Wald", "given" : "A", "non-dropping-particle" : "", "parse-names" : false, "suffix" : "" } ], "container-title" : "Neurogastroenterology and motility : the official journal of the European Gastrointestinal Motility Society", "id" : "ITEM-1", "issue" : "5", "issued" : { "date-parts" : [ [ "2002", "10" ] ] }, "page" : "553-9", "title" : "Minimum standards of anorectal manometry.", "type" : "article-journal", "volume" : "14" }, "uris" : [ "http://www.mendeley.com/documents/?uuid=098c4cb5-d83a-4043-b45b-109a37f0de85" ] } ], "mendeley" : { "previouslyFormattedCitation" : "[51]" }, "properties" : { "noteIndex" : 0 }, "schema" : "https://github.com/citation-style-language/schema/raw/master/csl-citation.json" }</w:instrText>
      </w:r>
      <w:r w:rsidR="00C769C2" w:rsidRPr="00575CEA">
        <w:fldChar w:fldCharType="separate"/>
      </w:r>
      <w:r w:rsidR="00C769C2" w:rsidRPr="00575CEA">
        <w:rPr>
          <w:noProof/>
        </w:rPr>
        <w:t>[51]</w:t>
      </w:r>
      <w:r w:rsidR="00C769C2" w:rsidRPr="00575CEA">
        <w:fldChar w:fldCharType="end"/>
      </w:r>
      <w:r w:rsidR="007E596E" w:rsidRPr="00575CEA">
        <w:t>. vi)</w:t>
      </w:r>
      <w:r w:rsidR="00D84CCD" w:rsidRPr="00575CEA">
        <w:t xml:space="preserve"> </w:t>
      </w:r>
      <w:r w:rsidR="007E596E" w:rsidRPr="00575CEA">
        <w:rPr>
          <w:u w:val="single"/>
        </w:rPr>
        <w:t>R</w:t>
      </w:r>
      <w:r w:rsidR="006263CC" w:rsidRPr="00575CEA">
        <w:rPr>
          <w:u w:val="single"/>
        </w:rPr>
        <w:t xml:space="preserve">ectal </w:t>
      </w:r>
      <w:r w:rsidRPr="00575CEA">
        <w:rPr>
          <w:u w:val="single"/>
        </w:rPr>
        <w:t>compliance</w:t>
      </w:r>
      <w:r w:rsidR="007E596E" w:rsidRPr="00575CEA">
        <w:rPr>
          <w:u w:val="single"/>
        </w:rPr>
        <w:t>:</w:t>
      </w:r>
      <w:r w:rsidR="007E596E" w:rsidRPr="00575CEA">
        <w:t xml:space="preserve"> </w:t>
      </w:r>
      <w:r w:rsidR="00686109" w:rsidRPr="00575CEA">
        <w:t xml:space="preserve"> assessed by dv/</w:t>
      </w:r>
      <w:proofErr w:type="spellStart"/>
      <w:r w:rsidR="00686109" w:rsidRPr="00575CEA">
        <w:t>dp</w:t>
      </w:r>
      <w:proofErr w:type="spellEnd"/>
      <w:r w:rsidR="00C769C2" w:rsidRPr="00575CEA">
        <w:t xml:space="preserve"> </w:t>
      </w:r>
      <w:r w:rsidR="00C769C2" w:rsidRPr="00575CEA">
        <w:fldChar w:fldCharType="begin" w:fldLock="1"/>
      </w:r>
      <w:r w:rsidR="004431DB" w:rsidRPr="00575CEA">
        <w:instrText>ADDIN CSL_CITATION { "citationItems" : [ { "id" : "ITEM-1", "itemData" : { "ISSN" : "1350-1925", "PMID" : "12358684", "author" : [ { "dropping-particle" : "", "family" : "Rao", "given" : "S S C", "non-dropping-particle" : "", "parse-names" : false, "suffix" : "" }, { "dropping-particle" : "", "family" : "Azpiroz", "given" : "F", "non-dropping-particle" : "", "parse-names" : false, "suffix" : "" }, { "dropping-particle" : "", "family" : "Diamant", "given" : "N", "non-dropping-particle" : "", "parse-names" : false, "suffix" : "" }, { "dropping-particle" : "", "family" : "Enck", "given" : "P", "non-dropping-particle" : "", "parse-names" : false, "suffix" : "" }, { "dropping-particle" : "", "family" : "Tougas", "given" : "G", "non-dropping-particle" : "", "parse-names" : false, "suffix" : "" }, { "dropping-particle" : "", "family" : "Wald", "given" : "A", "non-dropping-particle" : "", "parse-names" : false, "suffix" : "" } ], "container-title" : "Neurogastroenterology and motility : the official journal of the European Gastrointestinal Motility Society", "id" : "ITEM-1", "issue" : "5", "issued" : { "date-parts" : [ [ "2002", "10" ] ] }, "page" : "553-9", "title" : "Minimum standards of anorectal manometry.", "type" : "article-journal", "volume" : "14" }, "uris" : [ "http://www.mendeley.com/documents/?uuid=098c4cb5-d83a-4043-b45b-109a37f0de85" ] } ], "mendeley" : { "previouslyFormattedCitation" : "[51]" }, "properties" : { "noteIndex" : 0 }, "schema" : "https://github.com/citation-style-language/schema/raw/master/csl-citation.json" }</w:instrText>
      </w:r>
      <w:r w:rsidR="00C769C2" w:rsidRPr="00575CEA">
        <w:fldChar w:fldCharType="separate"/>
      </w:r>
      <w:r w:rsidR="00C769C2" w:rsidRPr="00575CEA">
        <w:rPr>
          <w:noProof/>
        </w:rPr>
        <w:t>[51]</w:t>
      </w:r>
      <w:r w:rsidR="00C769C2" w:rsidRPr="00575CEA">
        <w:fldChar w:fldCharType="end"/>
      </w:r>
      <w:r w:rsidRPr="00575CEA">
        <w:t>.</w:t>
      </w:r>
      <w:r w:rsidRPr="00CD2C0A">
        <w:t xml:space="preserve"> </w:t>
      </w:r>
    </w:p>
    <w:tbl>
      <w:tblPr>
        <w:tblStyle w:val="TableGrid"/>
        <w:tblpPr w:leftFromText="180" w:rightFromText="180" w:vertAnchor="page" w:horzAnchor="page" w:tblpX="9947" w:tblpY="13330"/>
        <w:tblW w:w="1915" w:type="dxa"/>
        <w:tblCellMar>
          <w:left w:w="115" w:type="dxa"/>
          <w:right w:w="115" w:type="dxa"/>
        </w:tblCellMar>
        <w:tblLook w:val="0420" w:firstRow="1" w:lastRow="0" w:firstColumn="0" w:lastColumn="0" w:noHBand="0" w:noVBand="1"/>
        <w:tblCaption w:val="Table 2"/>
      </w:tblPr>
      <w:tblGrid>
        <w:gridCol w:w="810"/>
        <w:gridCol w:w="1105"/>
      </w:tblGrid>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b/>
                <w:bCs/>
                <w:sz w:val="20"/>
                <w:szCs w:val="20"/>
              </w:rPr>
              <w:t>SD</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b/>
                <w:bCs/>
                <w:sz w:val="20"/>
                <w:szCs w:val="20"/>
              </w:rPr>
              <w:t>Precision</w:t>
            </w:r>
          </w:p>
        </w:tc>
      </w:tr>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10</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053</w:t>
            </w:r>
          </w:p>
        </w:tc>
      </w:tr>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15</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080</w:t>
            </w:r>
          </w:p>
        </w:tc>
      </w:tr>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20</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107</w:t>
            </w:r>
          </w:p>
        </w:tc>
      </w:tr>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25</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133</w:t>
            </w:r>
          </w:p>
        </w:tc>
      </w:tr>
      <w:tr w:rsidR="002A7852" w:rsidRPr="00AE72B0" w:rsidTr="00FB15D7">
        <w:trPr>
          <w:trHeight w:val="239"/>
        </w:trPr>
        <w:tc>
          <w:tcPr>
            <w:tcW w:w="810"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30</w:t>
            </w:r>
          </w:p>
        </w:tc>
        <w:tc>
          <w:tcPr>
            <w:tcW w:w="1105" w:type="dxa"/>
            <w:hideMark/>
          </w:tcPr>
          <w:p w:rsidR="002A7852" w:rsidRPr="00AE72B0" w:rsidRDefault="002A7852" w:rsidP="00FB15D7">
            <w:pPr>
              <w:widowControl w:val="0"/>
              <w:tabs>
                <w:tab w:val="left" w:pos="3600"/>
                <w:tab w:val="left" w:pos="6480"/>
                <w:tab w:val="left" w:pos="8640"/>
              </w:tabs>
              <w:adjustRightInd w:val="0"/>
              <w:ind w:right="-720"/>
              <w:rPr>
                <w:sz w:val="20"/>
                <w:szCs w:val="20"/>
              </w:rPr>
            </w:pPr>
            <w:r w:rsidRPr="00AE72B0">
              <w:rPr>
                <w:sz w:val="20"/>
                <w:szCs w:val="20"/>
              </w:rPr>
              <w:t>0.160</w:t>
            </w:r>
          </w:p>
        </w:tc>
      </w:tr>
    </w:tbl>
    <w:p w:rsidR="005140CB" w:rsidRDefault="00FB15D7" w:rsidP="005140CB">
      <w:pPr>
        <w:rPr>
          <w:b/>
          <w:i/>
        </w:rPr>
      </w:pPr>
      <w:r w:rsidRPr="00120112">
        <w:rPr>
          <w:b/>
          <w:noProof/>
        </w:rPr>
        <mc:AlternateContent>
          <mc:Choice Requires="wps">
            <w:drawing>
              <wp:anchor distT="0" distB="0" distL="114300" distR="114300" simplePos="0" relativeHeight="251704832" behindDoc="1" locked="0" layoutInCell="1" allowOverlap="1" wp14:anchorId="7252D3A8" wp14:editId="6E8ED44E">
                <wp:simplePos x="0" y="0"/>
                <wp:positionH relativeFrom="column">
                  <wp:posOffset>6303010</wp:posOffset>
                </wp:positionH>
                <wp:positionV relativeFrom="paragraph">
                  <wp:posOffset>309623</wp:posOffset>
                </wp:positionV>
                <wp:extent cx="697230" cy="272375"/>
                <wp:effectExtent l="0" t="0" r="26670" b="139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7230" cy="272375"/>
                        </a:xfrm>
                        <a:prstGeom prst="rect">
                          <a:avLst/>
                        </a:prstGeom>
                        <a:noFill/>
                        <a:ln w="9525">
                          <a:solidFill>
                            <a:schemeClr val="accent1"/>
                          </a:solidFill>
                          <a:miter lim="800000"/>
                          <a:headEnd/>
                          <a:tailEnd/>
                        </a:ln>
                      </wps:spPr>
                      <wps:txbx>
                        <w:txbxContent>
                          <w:p w:rsidR="00120112" w:rsidRPr="00C4609A" w:rsidRDefault="00120112">
                            <w:pPr>
                              <w:rPr>
                                <w:b/>
                                <w:u w:val="single"/>
                              </w:rPr>
                            </w:pPr>
                            <w:r w:rsidRPr="00C4609A">
                              <w:rPr>
                                <w:b/>
                                <w:u w:val="single"/>
                              </w:rPr>
                              <w:t>Tabl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2D3A8" id="_x0000_s1041" type="#_x0000_t202" style="position:absolute;margin-left:496.3pt;margin-top:24.4pt;width:54.9pt;height:21.4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DRIgIAACQEAAAOAAAAZHJzL2Uyb0RvYy54bWysU9tu2zAMfR+wfxD0vjjxkrQ14hRdug4D&#10;ugvQ7gMYWY6FSaImKbGzrx8lp1mwvQ3Tg0CJ1CF5DrW6HYxmB+mDQlvz2WTKmbQCG2V3Nf/2/PDm&#10;mrMQwTag0cqaH2Xgt+vXr1a9q2SJHepGekYgNlS9q3kXo6uKIohOGggTdNKSs0VvINLR74rGQ0/o&#10;RhfldLosevSN8yhkCHR7Pzr5OuO3rRTxS9sGGZmuOdUW8+7zvk17sV5BtfPgOiVOZcA/VGFAWUp6&#10;hrqHCGzv1V9QRgmPAds4EWgKbFslZO6BuplN/+jmqQMncy9ETnBnmsL/gxWfD189U03NF5xZMCTR&#10;sxwie4cDKxM7vQsVBT05CosDXZPKudPgHlF8D8zipgO7k3feY99JaKi6WXpZXDwdcUIC2fafsKE0&#10;sI+YgYbWm0QdkcEInVQ6npVJpQi6XN5clW/JI8hVknm1yBmgennsfIgfJBqWjJp7Ej6Dw+ExxFQM&#10;VC8hKZfFB6V1Fl9b1tf8ZlEuxrZQqyY5U1geQ7nRnh2ABgiEkDaOzZHzMtKoSHOslan59TStcbIS&#10;H+9tkxNFUHq0qRhtTwQlTkZ24rAdshLLF9632ByJMY/j2NI3I6ND/5Oznka25uHHHrzkTH+0xPrN&#10;bD5PM54P88VVSQd/6dleesAKgqp55Gw0NzH/i5GeO1KnVZm5JONYyalkGsVM6OnbpFm/POeo3597&#10;/QsAAP//AwBQSwMEFAAGAAgAAAAhAAac74DfAAAACgEAAA8AAABkcnMvZG93bnJldi54bWxMj8FO&#10;wzAQRO9I/IO1SFwQdRKF0oY4FSDBtaXlwNGJlyQQr03stunfsz3BcTVPs2/K1WQHccAx9I4UpLME&#10;BFLjTE+tgvfdy+0CRIiajB4coYITBlhVlxelLow70hsetrEVXEKh0Aq6GH0hZWg6tDrMnEfi7NON&#10;Vkc+x1aaUR+53A4yS5K5tLon/tBpj88dNt/bvVVQv5p8/ZH+TOaL6tNmfeOf7nZeqeur6fEBRMQp&#10;/sFw1md1qNipdnsyQQwKlstszqiCfMETzkCaZDmImqP0HmRVyv8Tql8AAAD//wMAUEsBAi0AFAAG&#10;AAgAAAAhALaDOJL+AAAA4QEAABMAAAAAAAAAAAAAAAAAAAAAAFtDb250ZW50X1R5cGVzXS54bWxQ&#10;SwECLQAUAAYACAAAACEAOP0h/9YAAACUAQAACwAAAAAAAAAAAAAAAAAvAQAAX3JlbHMvLnJlbHNQ&#10;SwECLQAUAAYACAAAACEA1VZw0SICAAAkBAAADgAAAAAAAAAAAAAAAAAuAgAAZHJzL2Uyb0RvYy54&#10;bWxQSwECLQAUAAYACAAAACEABpzvgN8AAAAKAQAADwAAAAAAAAAAAAAAAAB8BAAAZHJzL2Rvd25y&#10;ZXYueG1sUEsFBgAAAAAEAAQA8wAAAIgFAAAAAA==&#10;" filled="f" strokecolor="#4f81bd [3204]">
                <v:textbox>
                  <w:txbxContent>
                    <w:p w:rsidR="00120112" w:rsidRPr="00C4609A" w:rsidRDefault="00120112">
                      <w:pPr>
                        <w:rPr>
                          <w:b/>
                          <w:u w:val="single"/>
                        </w:rPr>
                      </w:pPr>
                      <w:r w:rsidRPr="00C4609A">
                        <w:rPr>
                          <w:b/>
                          <w:u w:val="single"/>
                        </w:rPr>
                        <w:t>Table 2</w:t>
                      </w:r>
                    </w:p>
                  </w:txbxContent>
                </v:textbox>
              </v:shape>
            </w:pict>
          </mc:Fallback>
        </mc:AlternateContent>
      </w:r>
      <w:r w:rsidR="00FA0438" w:rsidRPr="00A81CE8">
        <w:rPr>
          <w:b/>
        </w:rPr>
        <w:t>Safety assessment</w:t>
      </w:r>
      <w:r w:rsidR="00C97875">
        <w:rPr>
          <w:b/>
        </w:rPr>
        <w:t xml:space="preserve"> </w:t>
      </w:r>
      <w:proofErr w:type="gramStart"/>
      <w:r w:rsidR="00FA0438" w:rsidRPr="00E66AF1">
        <w:t>will be perform</w:t>
      </w:r>
      <w:r w:rsidR="00D84CCD" w:rsidRPr="00E66AF1">
        <w:t>ed</w:t>
      </w:r>
      <w:proofErr w:type="gramEnd"/>
      <w:r w:rsidR="00D84CCD" w:rsidRPr="00E66AF1">
        <w:t xml:space="preserve"> by reviewing the daily </w:t>
      </w:r>
      <w:r w:rsidR="00FA0438" w:rsidRPr="00E66AF1">
        <w:t>symptom</w:t>
      </w:r>
      <w:r w:rsidR="00D84CCD" w:rsidRPr="00E66AF1">
        <w:t>/</w:t>
      </w:r>
      <w:r w:rsidR="006263CC" w:rsidRPr="00E66AF1">
        <w:t>stool diary</w:t>
      </w:r>
      <w:r w:rsidR="00FA0438" w:rsidRPr="00E66AF1">
        <w:t xml:space="preserve"> and</w:t>
      </w:r>
      <w:r w:rsidR="00D84CCD" w:rsidRPr="00E66AF1">
        <w:t xml:space="preserve"> by direct inquiry at weekly visits</w:t>
      </w:r>
      <w:r w:rsidR="00D87E06">
        <w:t xml:space="preserve"> for kno</w:t>
      </w:r>
      <w:r w:rsidR="005140CB">
        <w:t>wn or unknown events</w:t>
      </w:r>
      <w:r w:rsidR="005140CB" w:rsidRPr="00E66AF1">
        <w:t>. If FI worsens or adverse events occur</w:t>
      </w:r>
      <w:r w:rsidR="005140CB">
        <w:t xml:space="preserve">, patient will be withdrawn from study and a safety analysis </w:t>
      </w:r>
      <w:proofErr w:type="gramStart"/>
      <w:r w:rsidR="005140CB">
        <w:t>will be performed</w:t>
      </w:r>
      <w:proofErr w:type="gramEnd"/>
      <w:r w:rsidR="005140CB">
        <w:t xml:space="preserve"> by DSMB to determine its relationship to treatment</w:t>
      </w:r>
      <w:r w:rsidR="005140CB" w:rsidRPr="00E66AF1">
        <w:rPr>
          <w:b/>
        </w:rPr>
        <w:t>.</w:t>
      </w:r>
      <w:r w:rsidR="005140CB">
        <w:rPr>
          <w:b/>
          <w:i/>
        </w:rPr>
        <w:t xml:space="preserve"> </w:t>
      </w:r>
    </w:p>
    <w:p w:rsidR="005140CB" w:rsidRDefault="005140CB" w:rsidP="005140CB">
      <w:pPr>
        <w:rPr>
          <w:b/>
          <w:caps/>
          <w:highlight w:val="yellow"/>
        </w:rPr>
      </w:pPr>
    </w:p>
    <w:p w:rsidR="005140CB" w:rsidRPr="00B5157A" w:rsidRDefault="00C97875" w:rsidP="005140CB">
      <w:pPr>
        <w:rPr>
          <w:color w:val="000000"/>
        </w:rPr>
      </w:pPr>
      <w:r w:rsidRPr="00B5157A">
        <w:rPr>
          <w:b/>
        </w:rPr>
        <w:t>Power And Sample Size Calculations</w:t>
      </w:r>
      <w:r w:rsidR="005140CB" w:rsidRPr="00B5157A">
        <w:rPr>
          <w:b/>
          <w:caps/>
        </w:rPr>
        <w:t xml:space="preserve"> </w:t>
      </w:r>
      <w:r>
        <w:rPr>
          <w:b/>
          <w:caps/>
        </w:rPr>
        <w:t xml:space="preserve">- </w:t>
      </w:r>
      <w:r w:rsidR="005140CB" w:rsidRPr="00E66AF1">
        <w:rPr>
          <w:bCs/>
          <w:color w:val="000000"/>
        </w:rPr>
        <w:t xml:space="preserve">To estimate the percent change </w:t>
      </w:r>
      <w:r w:rsidR="005140CB" w:rsidRPr="00E66AF1">
        <w:t>(from baseline) in the number o</w:t>
      </w:r>
      <w:r w:rsidR="005140CB">
        <w:t xml:space="preserve">f episodes of FI </w:t>
      </w:r>
      <w:r w:rsidR="00B5157A" w:rsidRPr="00E66AF1">
        <w:t xml:space="preserve">a 95% confidence interval </w:t>
      </w:r>
      <w:proofErr w:type="gramStart"/>
      <w:r w:rsidR="00B5157A">
        <w:t>will be calculated</w:t>
      </w:r>
      <w:proofErr w:type="gramEnd"/>
      <w:r w:rsidR="00B5157A">
        <w:t xml:space="preserve"> for each group</w:t>
      </w:r>
      <w:r w:rsidR="00B5157A" w:rsidRPr="00E66AF1">
        <w:t xml:space="preserve"> (1 Hz, 5 Hz, and 15 Hz</w:t>
      </w:r>
      <w:r w:rsidR="00B5157A">
        <w:t xml:space="preserve">). </w:t>
      </w:r>
      <w:r w:rsidR="00E02663">
        <w:rPr>
          <w:color w:val="000000"/>
        </w:rPr>
        <w:t>T</w:t>
      </w:r>
      <w:r w:rsidR="005140CB">
        <w:rPr>
          <w:color w:val="000000"/>
        </w:rPr>
        <w:t>able</w:t>
      </w:r>
      <w:r w:rsidR="00E02663">
        <w:rPr>
          <w:color w:val="000000"/>
        </w:rPr>
        <w:t xml:space="preserve"> 2</w:t>
      </w:r>
      <w:r w:rsidR="005140CB">
        <w:rPr>
          <w:color w:val="000000"/>
        </w:rPr>
        <w:t xml:space="preserve"> shows the values of the precision (that can be attained with the 95% C.I.) for various SD for a sampl</w:t>
      </w:r>
      <w:r w:rsidR="00B5157A">
        <w:rPr>
          <w:color w:val="000000"/>
        </w:rPr>
        <w:t xml:space="preserve">e size of </w:t>
      </w:r>
      <w:r w:rsidR="00B5157A" w:rsidRPr="00575CEA">
        <w:rPr>
          <w:color w:val="000000"/>
        </w:rPr>
        <w:t xml:space="preserve">16 </w:t>
      </w:r>
      <w:r w:rsidR="00D359D0" w:rsidRPr="00575CEA">
        <w:rPr>
          <w:color w:val="000000"/>
        </w:rPr>
        <w:t>(PASS 2008, NCSS, LLC, Utah, US</w:t>
      </w:r>
      <w:r w:rsidR="00B5157A" w:rsidRPr="00575CEA">
        <w:rPr>
          <w:color w:val="000000"/>
        </w:rPr>
        <w:t xml:space="preserve">). Since the </w:t>
      </w:r>
      <w:proofErr w:type="gramStart"/>
      <w:r w:rsidR="00B5157A" w:rsidRPr="00575CEA">
        <w:rPr>
          <w:color w:val="000000"/>
        </w:rPr>
        <w:t>%</w:t>
      </w:r>
      <w:proofErr w:type="gramEnd"/>
      <w:r w:rsidR="005140CB" w:rsidRPr="00575CEA">
        <w:rPr>
          <w:color w:val="000000"/>
        </w:rPr>
        <w:t xml:space="preserve"> change will </w:t>
      </w:r>
      <w:r w:rsidR="00B5157A" w:rsidRPr="00575CEA">
        <w:rPr>
          <w:color w:val="000000"/>
        </w:rPr>
        <w:t xml:space="preserve">be estimated for each </w:t>
      </w:r>
      <w:r w:rsidR="005140CB" w:rsidRPr="00575CEA">
        <w:rPr>
          <w:color w:val="000000"/>
        </w:rPr>
        <w:t>group, a sample size of 16 will be needed</w:t>
      </w:r>
      <w:r w:rsidR="005140CB">
        <w:rPr>
          <w:color w:val="000000"/>
        </w:rPr>
        <w:t xml:space="preserve"> </w:t>
      </w:r>
      <w:r w:rsidR="005140CB">
        <w:rPr>
          <w:color w:val="000000"/>
        </w:rPr>
        <w:lastRenderedPageBreak/>
        <w:t xml:space="preserve">for each treatment group, for a total of 48 </w:t>
      </w:r>
      <w:r w:rsidR="00B5157A">
        <w:rPr>
          <w:color w:val="000000"/>
        </w:rPr>
        <w:t xml:space="preserve">FI </w:t>
      </w:r>
      <w:r w:rsidR="005140CB">
        <w:rPr>
          <w:color w:val="000000"/>
        </w:rPr>
        <w:t>patients.</w:t>
      </w:r>
    </w:p>
    <w:p w:rsidR="00EB7F52" w:rsidRDefault="00EB7F52" w:rsidP="00EB7F52">
      <w:pPr>
        <w:pStyle w:val="Heading3"/>
        <w:keepNext w:val="0"/>
        <w:widowControl w:val="0"/>
        <w:rPr>
          <w:b/>
          <w:bCs/>
        </w:rPr>
      </w:pPr>
      <w:r w:rsidRPr="002E4F5D">
        <w:rPr>
          <w:b/>
          <w:iCs/>
        </w:rPr>
        <w:t>Statistical Analyses:</w:t>
      </w:r>
      <w:r w:rsidRPr="006263CC">
        <w:rPr>
          <w:iCs/>
        </w:rPr>
        <w:t xml:space="preserve"> </w:t>
      </w:r>
      <w:r w:rsidR="00956207">
        <w:rPr>
          <w:iCs/>
        </w:rPr>
        <w:t xml:space="preserve">To estimate the percent change in FI episodes for each treatment group (1, 5 and 15 Hz), a mean with a 95% CI </w:t>
      </w:r>
      <w:proofErr w:type="gramStart"/>
      <w:r w:rsidR="00956207">
        <w:rPr>
          <w:iCs/>
        </w:rPr>
        <w:t>will be calculated</w:t>
      </w:r>
      <w:proofErr w:type="gramEnd"/>
      <w:r w:rsidR="00956207">
        <w:rPr>
          <w:iCs/>
        </w:rPr>
        <w:t xml:space="preserve">. To examine the changes from baseline in the </w:t>
      </w:r>
      <w:r w:rsidR="00A33896">
        <w:rPr>
          <w:iCs/>
        </w:rPr>
        <w:t xml:space="preserve">various </w:t>
      </w:r>
      <w:r w:rsidR="00956207">
        <w:rPr>
          <w:iCs/>
        </w:rPr>
        <w:t xml:space="preserve">quantitative outcome measures, a </w:t>
      </w:r>
      <w:r w:rsidR="00956207">
        <w:t>p</w:t>
      </w:r>
      <w:r w:rsidR="00956207" w:rsidRPr="006263CC">
        <w:t xml:space="preserve">aired t-test </w:t>
      </w:r>
      <w:proofErr w:type="gramStart"/>
      <w:r w:rsidR="00956207" w:rsidRPr="006263CC">
        <w:t>will be used</w:t>
      </w:r>
      <w:proofErr w:type="gramEnd"/>
      <w:r w:rsidR="00956207" w:rsidRPr="006263CC">
        <w:t xml:space="preserve"> </w:t>
      </w:r>
      <w:r w:rsidR="00956207">
        <w:t>(if the data is distributed</w:t>
      </w:r>
      <w:r w:rsidR="00956207" w:rsidRPr="006263CC">
        <w:t xml:space="preserve"> normally</w:t>
      </w:r>
      <w:r w:rsidR="00956207">
        <w:t>). For data that is not normally</w:t>
      </w:r>
      <w:r w:rsidR="00956207" w:rsidRPr="006263CC">
        <w:t xml:space="preserve"> distributed </w:t>
      </w:r>
      <w:r w:rsidR="00956207">
        <w:t xml:space="preserve">(including ordinal </w:t>
      </w:r>
      <w:r w:rsidR="00956207" w:rsidRPr="006263CC">
        <w:t>measures</w:t>
      </w:r>
      <w:r w:rsidR="00956207">
        <w:t xml:space="preserve">), </w:t>
      </w:r>
      <w:r w:rsidR="00956207" w:rsidRPr="006263CC">
        <w:t xml:space="preserve">a Wilcoxon </w:t>
      </w:r>
      <w:r w:rsidR="00560450">
        <w:t xml:space="preserve">Signed Rank (non-parametric) Test will be used. </w:t>
      </w:r>
      <w:r w:rsidRPr="006263CC">
        <w:t xml:space="preserve">Data </w:t>
      </w:r>
      <w:proofErr w:type="gramStart"/>
      <w:r w:rsidRPr="006263CC">
        <w:t>will be analyzed</w:t>
      </w:r>
      <w:proofErr w:type="gramEnd"/>
      <w:r w:rsidRPr="006263CC">
        <w:t xml:space="preserve"> as intent-to-tr</w:t>
      </w:r>
      <w:r>
        <w:t>eat and per protocol.</w:t>
      </w:r>
    </w:p>
    <w:p w:rsidR="007F52A0" w:rsidRPr="007F52A0" w:rsidRDefault="007F52A0" w:rsidP="007F52A0">
      <w:r w:rsidRPr="007F52A0">
        <w:rPr>
          <w:b/>
          <w:iCs/>
        </w:rPr>
        <w:t xml:space="preserve">Anticipated Results &amp; Interpretation: </w:t>
      </w:r>
      <w:r>
        <w:t>We expect</w:t>
      </w:r>
      <w:r w:rsidRPr="00E66AF1">
        <w:t xml:space="preserve"> </w:t>
      </w:r>
      <w:proofErr w:type="spellStart"/>
      <w:r w:rsidR="00C268F2">
        <w:t>rTLMS</w:t>
      </w:r>
      <w:proofErr w:type="spellEnd"/>
      <w:r w:rsidR="00C268F2">
        <w:t xml:space="preserve"> and </w:t>
      </w:r>
      <w:proofErr w:type="spellStart"/>
      <w:r w:rsidR="00C268F2">
        <w:t>rTSMS</w:t>
      </w:r>
      <w:proofErr w:type="spellEnd"/>
      <w:r w:rsidR="00C268F2">
        <w:t xml:space="preserve"> treatment to demonstrate</w:t>
      </w:r>
      <w:r w:rsidR="004027D4">
        <w:t xml:space="preserve"> a multidimensional therapeutic benefit</w:t>
      </w:r>
      <w:r w:rsidR="00C268F2">
        <w:t xml:space="preserve">: 1) </w:t>
      </w:r>
      <w:r w:rsidRPr="00E66AF1">
        <w:t xml:space="preserve">a dose dependent reduction in FI </w:t>
      </w:r>
      <w:r>
        <w:t xml:space="preserve">episodes with 15Hz showing </w:t>
      </w:r>
      <w:r w:rsidR="0018358C">
        <w:t xml:space="preserve">the </w:t>
      </w:r>
      <w:r>
        <w:t>greatest</w:t>
      </w:r>
      <w:r w:rsidR="0018358C">
        <w:t xml:space="preserve"> </w:t>
      </w:r>
      <w:r w:rsidR="00C268F2">
        <w:t>responder rate</w:t>
      </w:r>
      <w:r w:rsidRPr="00E66AF1">
        <w:rPr>
          <w:b/>
        </w:rPr>
        <w:t>.</w:t>
      </w:r>
      <w:r w:rsidRPr="007F52A0">
        <w:t xml:space="preserve"> </w:t>
      </w:r>
      <w:r w:rsidR="00C268F2">
        <w:t>2)</w:t>
      </w:r>
      <w:r>
        <w:t xml:space="preserve"> </w:t>
      </w:r>
      <w:proofErr w:type="gramStart"/>
      <w:r>
        <w:t>a</w:t>
      </w:r>
      <w:proofErr w:type="gramEnd"/>
      <w:r>
        <w:t xml:space="preserve"> </w:t>
      </w:r>
      <w:r w:rsidR="00BF565C">
        <w:t xml:space="preserve">30% </w:t>
      </w:r>
      <w:r>
        <w:t>improv</w:t>
      </w:r>
      <w:r w:rsidR="00BF565C">
        <w:t>ement in FISI and FICA scores</w:t>
      </w:r>
      <w:r>
        <w:t xml:space="preserve"> and 30% change in global bowel satisfact</w:t>
      </w:r>
      <w:r w:rsidR="00C268F2">
        <w:t xml:space="preserve">ion. 3) </w:t>
      </w:r>
      <w:r w:rsidR="00114A7C">
        <w:t>improved</w:t>
      </w:r>
      <w:r w:rsidR="00A06C94">
        <w:t xml:space="preserve"> </w:t>
      </w:r>
      <w:r w:rsidR="003D5F04">
        <w:t xml:space="preserve">QOL and psychosocial </w:t>
      </w:r>
      <w:r w:rsidR="00A06C94">
        <w:t>domains</w:t>
      </w:r>
      <w:r w:rsidR="00C268F2">
        <w:t>. 4)</w:t>
      </w:r>
      <w:r w:rsidR="000240B3">
        <w:t xml:space="preserve"> </w:t>
      </w:r>
      <w:proofErr w:type="gramStart"/>
      <w:r w:rsidR="00C268F2">
        <w:t>a</w:t>
      </w:r>
      <w:proofErr w:type="gramEnd"/>
      <w:r>
        <w:t xml:space="preserve"> </w:t>
      </w:r>
      <w:r w:rsidR="00BF565C">
        <w:t>20% increase in squeeze pressures</w:t>
      </w:r>
      <w:r w:rsidR="00C268F2">
        <w:t xml:space="preserve"> indicating </w:t>
      </w:r>
      <w:r w:rsidR="00114A7C">
        <w:t>stronger</w:t>
      </w:r>
      <w:r w:rsidR="003D5F04">
        <w:t xml:space="preserve"> muscle</w:t>
      </w:r>
      <w:r w:rsidR="00114A7C">
        <w:t>s from increased neuronal excitability. 5</w:t>
      </w:r>
      <w:r>
        <w:t>)</w:t>
      </w:r>
      <w:r w:rsidRPr="007F52A0">
        <w:t xml:space="preserve"> </w:t>
      </w:r>
      <w:proofErr w:type="gramStart"/>
      <w:r w:rsidR="00C268F2">
        <w:t>improve</w:t>
      </w:r>
      <w:r w:rsidR="00F37955">
        <w:t>d</w:t>
      </w:r>
      <w:proofErr w:type="gramEnd"/>
      <w:r w:rsidR="00F37955">
        <w:t xml:space="preserve"> perception of</w:t>
      </w:r>
      <w:r w:rsidR="00114A7C">
        <w:t xml:space="preserve"> stooling and decreased urgency from neuronal</w:t>
      </w:r>
      <w:r w:rsidR="00F37955">
        <w:t>-</w:t>
      </w:r>
      <w:r w:rsidR="00114A7C">
        <w:t xml:space="preserve">mediated changes </w:t>
      </w:r>
      <w:r w:rsidR="00C268F2">
        <w:t>in rectal sensation</w:t>
      </w:r>
      <w:r w:rsidR="00114A7C">
        <w:t xml:space="preserve">, tone and </w:t>
      </w:r>
      <w:r w:rsidR="00C268F2">
        <w:t>r</w:t>
      </w:r>
      <w:r w:rsidR="00114A7C">
        <w:t>eservoir capacity</w:t>
      </w:r>
      <w:r w:rsidR="00C268F2">
        <w:t xml:space="preserve">. </w:t>
      </w:r>
    </w:p>
    <w:p w:rsidR="00FA0438" w:rsidRPr="00BA163A" w:rsidRDefault="00FA0438" w:rsidP="00FA0438">
      <w:pPr>
        <w:rPr>
          <w:b/>
          <w:bCs/>
          <w:sz w:val="20"/>
        </w:rPr>
      </w:pPr>
    </w:p>
    <w:p w:rsidR="00FA0438" w:rsidRDefault="00FA0438" w:rsidP="00FA0438">
      <w:r>
        <w:rPr>
          <w:b/>
          <w:bCs/>
        </w:rPr>
        <w:t>P</w:t>
      </w:r>
      <w:r w:rsidR="00994DFA">
        <w:rPr>
          <w:b/>
          <w:bCs/>
        </w:rPr>
        <w:t>otential problems,</w:t>
      </w:r>
      <w:r>
        <w:rPr>
          <w:b/>
          <w:bCs/>
        </w:rPr>
        <w:t xml:space="preserve"> </w:t>
      </w:r>
      <w:r w:rsidR="005526AD">
        <w:rPr>
          <w:b/>
          <w:bCs/>
        </w:rPr>
        <w:t>pitfalls and solutions</w:t>
      </w:r>
      <w:r>
        <w:rPr>
          <w:b/>
          <w:bCs/>
        </w:rPr>
        <w:t xml:space="preserve">: </w:t>
      </w:r>
      <w:r w:rsidRPr="00D61A63">
        <w:rPr>
          <w:bCs/>
        </w:rPr>
        <w:t xml:space="preserve">1) </w:t>
      </w:r>
      <w:proofErr w:type="gramStart"/>
      <w:r w:rsidRPr="00D61A63">
        <w:t>If</w:t>
      </w:r>
      <w:proofErr w:type="gramEnd"/>
      <w:r w:rsidRPr="00D61A63">
        <w:t xml:space="preserve"> </w:t>
      </w:r>
      <w:r w:rsidR="00F1052A" w:rsidRPr="00D61A63">
        <w:t>all 3 frequencies</w:t>
      </w:r>
      <w:r w:rsidRPr="00D61A63">
        <w:t xml:space="preserve"> </w:t>
      </w:r>
      <w:r w:rsidRPr="00D61A63" w:rsidDel="005432AE">
        <w:t>fail</w:t>
      </w:r>
      <w:r w:rsidRPr="00D61A63">
        <w:t>, alternative strategies may include lower (</w:t>
      </w:r>
      <w:r w:rsidR="00F1052A" w:rsidRPr="00D61A63">
        <w:t>0.5 Hz) or higher frequency (20</w:t>
      </w:r>
      <w:r w:rsidR="0074708F" w:rsidRPr="00D61A63">
        <w:t xml:space="preserve"> Hz)</w:t>
      </w:r>
      <w:r w:rsidR="00A65A6B">
        <w:t xml:space="preserve"> </w:t>
      </w:r>
      <w:r w:rsidRPr="00D61A63">
        <w:t xml:space="preserve">or biweekly </w:t>
      </w:r>
      <w:r w:rsidR="00AE5DDB" w:rsidRPr="00D61A63">
        <w:t>therapy</w:t>
      </w:r>
      <w:r w:rsidRPr="00D61A63">
        <w:t xml:space="preserve">. </w:t>
      </w:r>
      <w:r w:rsidR="00D61A63" w:rsidRPr="00D61A63">
        <w:t>2</w:t>
      </w:r>
      <w:r w:rsidRPr="00D61A63">
        <w:t xml:space="preserve">) </w:t>
      </w:r>
      <w:proofErr w:type="spellStart"/>
      <w:r w:rsidR="00F1052A" w:rsidRPr="00D61A63">
        <w:t>Manometric</w:t>
      </w:r>
      <w:proofErr w:type="spellEnd"/>
      <w:r w:rsidR="00F1052A" w:rsidRPr="00D61A63">
        <w:t xml:space="preserve"> </w:t>
      </w:r>
      <w:r w:rsidR="0074708F" w:rsidRPr="00D61A63">
        <w:t xml:space="preserve">but not sensory </w:t>
      </w:r>
      <w:r w:rsidR="00F1052A" w:rsidRPr="00D61A63">
        <w:t>pa</w:t>
      </w:r>
      <w:r w:rsidR="0074708F" w:rsidRPr="00D61A63">
        <w:t>rameters</w:t>
      </w:r>
      <w:r w:rsidR="003D5F04">
        <w:t xml:space="preserve"> might</w:t>
      </w:r>
      <w:r w:rsidRPr="00D61A63">
        <w:t xml:space="preserve"> improve, </w:t>
      </w:r>
      <w:r w:rsidRPr="00D61A63" w:rsidDel="00766B7D">
        <w:t>revealing</w:t>
      </w:r>
      <w:r w:rsidRPr="00D61A63">
        <w:t xml:space="preserve"> a </w:t>
      </w:r>
      <w:r w:rsidR="00F1052A" w:rsidRPr="00D61A63">
        <w:t>motor</w:t>
      </w:r>
      <w:r w:rsidR="00516F17" w:rsidRPr="00D61A63">
        <w:t xml:space="preserve"> and not a sensory</w:t>
      </w:r>
      <w:r w:rsidR="00FA674C" w:rsidRPr="00D61A63">
        <w:t xml:space="preserve"> basis for</w:t>
      </w:r>
      <w:r w:rsidR="00AE5DDB" w:rsidRPr="00D61A63">
        <w:t xml:space="preserve"> </w:t>
      </w:r>
      <w:r w:rsidR="00516F17" w:rsidRPr="00D61A63">
        <w:t>improvement</w:t>
      </w:r>
      <w:r w:rsidRPr="00D61A63">
        <w:t xml:space="preserve">. </w:t>
      </w:r>
      <w:r w:rsidR="00D61A63" w:rsidRPr="00D61A63">
        <w:t>3</w:t>
      </w:r>
      <w:r w:rsidRPr="00D61A63">
        <w:t>) Alternati</w:t>
      </w:r>
      <w:r w:rsidR="00516F17" w:rsidRPr="00D61A63">
        <w:t xml:space="preserve">vely, </w:t>
      </w:r>
      <w:r w:rsidRPr="00D61A63">
        <w:t>sensit</w:t>
      </w:r>
      <w:r w:rsidR="00D61A63">
        <w:t>ivity alone may improve</w:t>
      </w:r>
      <w:r w:rsidR="00516F17" w:rsidRPr="00D61A63">
        <w:t xml:space="preserve"> </w:t>
      </w:r>
      <w:r w:rsidRPr="00D61A63">
        <w:t>suggest</w:t>
      </w:r>
      <w:r w:rsidR="00516F17" w:rsidRPr="00D61A63">
        <w:t>ing</w:t>
      </w:r>
      <w:r w:rsidRPr="00D61A63">
        <w:t xml:space="preserve"> that </w:t>
      </w:r>
      <w:r w:rsidR="0074708F" w:rsidRPr="00D61A63">
        <w:t>treatment</w:t>
      </w:r>
      <w:r w:rsidR="00E74FEC" w:rsidRPr="00D61A63">
        <w:t xml:space="preserve"> affects sensit</w:t>
      </w:r>
      <w:r w:rsidR="0074708F" w:rsidRPr="00D61A63">
        <w:t>i</w:t>
      </w:r>
      <w:r w:rsidR="00E74FEC" w:rsidRPr="00D61A63">
        <w:t>vity</w:t>
      </w:r>
      <w:r w:rsidR="00D61A63" w:rsidRPr="00D61A63">
        <w:t xml:space="preserve"> </w:t>
      </w:r>
      <w:r w:rsidR="00D61A63">
        <w:t xml:space="preserve">and not </w:t>
      </w:r>
      <w:r w:rsidR="00D61A63" w:rsidRPr="00D61A63">
        <w:t>motor function</w:t>
      </w:r>
      <w:r w:rsidRPr="00D61A63">
        <w:t xml:space="preserve">. </w:t>
      </w:r>
      <w:r w:rsidR="00D61A63" w:rsidRPr="00D61A63">
        <w:t>4</w:t>
      </w:r>
      <w:r w:rsidRPr="00D61A63">
        <w:t>)</w:t>
      </w:r>
      <w:r w:rsidR="00516F17" w:rsidRPr="00D61A63">
        <w:t xml:space="preserve"> S</w:t>
      </w:r>
      <w:r w:rsidRPr="00D61A63">
        <w:t xml:space="preserve">ymptoms may improve without changes in CEP or MEP </w:t>
      </w:r>
      <w:r w:rsidR="00D61A63">
        <w:t>indicating</w:t>
      </w:r>
      <w:r w:rsidRPr="00D61A63">
        <w:t xml:space="preserve"> that </w:t>
      </w:r>
      <w:r w:rsidR="00516F17" w:rsidRPr="00D61A63">
        <w:t>FI</w:t>
      </w:r>
      <w:r w:rsidRPr="00D61A63">
        <w:t xml:space="preserve"> symptoms are unrelated to CEP/MEP.</w:t>
      </w:r>
      <w:r w:rsidR="00A55858">
        <w:t xml:space="preserve"> </w:t>
      </w:r>
      <w:proofErr w:type="gramStart"/>
      <w:r w:rsidR="00D61A63" w:rsidRPr="00D61A63">
        <w:t>5</w:t>
      </w:r>
      <w:r w:rsidR="0074708F" w:rsidRPr="00D61A63">
        <w:t>) I</w:t>
      </w:r>
      <w:r w:rsidRPr="00D61A63">
        <w:t xml:space="preserve">f only the CEP </w:t>
      </w:r>
      <w:r w:rsidR="00D61A63">
        <w:t xml:space="preserve">or </w:t>
      </w:r>
      <w:r w:rsidR="00A55858">
        <w:t xml:space="preserve">MEPs </w:t>
      </w:r>
      <w:r w:rsidRPr="00D61A63">
        <w:t>change</w:t>
      </w:r>
      <w:proofErr w:type="gramEnd"/>
      <w:r w:rsidRPr="00D61A63">
        <w:t xml:space="preserve"> </w:t>
      </w:r>
      <w:r w:rsidR="0074708F" w:rsidRPr="00D61A63">
        <w:t>it indicates that treatment affects only</w:t>
      </w:r>
      <w:r w:rsidR="00D61A63">
        <w:t xml:space="preserve"> afferent or efferent signaling</w:t>
      </w:r>
      <w:r w:rsidRPr="00D61A63">
        <w:t xml:space="preserve">. </w:t>
      </w:r>
      <w:r w:rsidR="00D61A63" w:rsidRPr="00D61A63">
        <w:t>6</w:t>
      </w:r>
      <w:r w:rsidRPr="00D61A63">
        <w:t>)</w:t>
      </w:r>
      <w:r w:rsidR="0018358C">
        <w:t xml:space="preserve"> </w:t>
      </w:r>
      <w:r w:rsidR="00A55858">
        <w:t xml:space="preserve">Unexpectedly, </w:t>
      </w:r>
      <w:r w:rsidR="0074708F" w:rsidRPr="00D61A63">
        <w:t>FI may worsen</w:t>
      </w:r>
      <w:r w:rsidR="00A55858">
        <w:t xml:space="preserve"> or</w:t>
      </w:r>
      <w:r w:rsidR="0018358C">
        <w:t xml:space="preserve"> adverse events may occur</w:t>
      </w:r>
      <w:r w:rsidR="0074708F" w:rsidRPr="00D61A63">
        <w:t xml:space="preserve">; </w:t>
      </w:r>
      <w:r w:rsidRPr="00D61A63">
        <w:t>we will perform an interim ana</w:t>
      </w:r>
      <w:r w:rsidR="00516F17" w:rsidRPr="00D61A63">
        <w:t xml:space="preserve">lysis after 50% </w:t>
      </w:r>
      <w:r w:rsidRPr="00D61A63">
        <w:t>enroll</w:t>
      </w:r>
      <w:r w:rsidR="00516F17" w:rsidRPr="00D61A63">
        <w:t>ment</w:t>
      </w:r>
      <w:r w:rsidRPr="00D61A63">
        <w:t xml:space="preserve"> </w:t>
      </w:r>
      <w:r w:rsidR="0074708F" w:rsidRPr="00D61A63">
        <w:t>to</w:t>
      </w:r>
      <w:r w:rsidR="00516F17" w:rsidRPr="00D61A63">
        <w:t xml:space="preserve"> </w:t>
      </w:r>
      <w:r w:rsidR="00A55858">
        <w:t>review</w:t>
      </w:r>
      <w:r w:rsidR="00D61A63">
        <w:t xml:space="preserve"> </w:t>
      </w:r>
      <w:r w:rsidR="00A55858" w:rsidRPr="00A55858">
        <w:t>options</w:t>
      </w:r>
      <w:r>
        <w:t>.</w:t>
      </w:r>
    </w:p>
    <w:p w:rsidR="00FA0438" w:rsidRPr="001F6A4F" w:rsidRDefault="00FA0438" w:rsidP="001F6A4F">
      <w:pPr>
        <w:rPr>
          <w:b/>
          <w:bCs/>
        </w:rPr>
      </w:pPr>
      <w:bookmarkStart w:id="1" w:name="OLE_LINK7"/>
      <w:bookmarkStart w:id="2" w:name="OLE_LINK8"/>
      <w:r w:rsidRPr="001F6A4F">
        <w:tab/>
      </w:r>
    </w:p>
    <w:bookmarkEnd w:id="1"/>
    <w:bookmarkEnd w:id="2"/>
    <w:p w:rsidR="00FA0438" w:rsidRPr="006E02FC" w:rsidRDefault="00422A31" w:rsidP="00FA0438">
      <w:pPr>
        <w:pStyle w:val="BodyText3"/>
        <w:tabs>
          <w:tab w:val="left" w:pos="720"/>
        </w:tabs>
        <w:rPr>
          <w:rFonts w:cs="Arial"/>
          <w:b/>
          <w:bCs/>
          <w:sz w:val="22"/>
          <w:szCs w:val="22"/>
          <w:u w:val="single"/>
        </w:rPr>
      </w:pPr>
      <w:r>
        <w:rPr>
          <w:rFonts w:cs="Arial"/>
          <w:b/>
          <w:bCs/>
          <w:sz w:val="22"/>
          <w:szCs w:val="22"/>
          <w:u w:val="single"/>
        </w:rPr>
        <w:t xml:space="preserve">Aim 2: </w:t>
      </w:r>
      <w:r w:rsidR="00945E74" w:rsidRPr="006F1020">
        <w:rPr>
          <w:b/>
          <w:bCs/>
          <w:sz w:val="22"/>
          <w:szCs w:val="22"/>
        </w:rPr>
        <w:t xml:space="preserve">Test the hypothesis that </w:t>
      </w:r>
      <w:r w:rsidR="00945E74" w:rsidRPr="006F1020">
        <w:rPr>
          <w:rFonts w:cs="Arial"/>
          <w:b/>
          <w:sz w:val="22"/>
          <w:szCs w:val="22"/>
        </w:rPr>
        <w:t xml:space="preserve">repetitive </w:t>
      </w:r>
      <w:proofErr w:type="spellStart"/>
      <w:r w:rsidR="00945E74" w:rsidRPr="006F1020">
        <w:rPr>
          <w:rFonts w:cs="Arial"/>
          <w:b/>
          <w:sz w:val="22"/>
          <w:szCs w:val="22"/>
        </w:rPr>
        <w:t>translumbar</w:t>
      </w:r>
      <w:proofErr w:type="spellEnd"/>
      <w:r w:rsidR="00945E74" w:rsidRPr="006F1020">
        <w:rPr>
          <w:rFonts w:cs="Arial"/>
          <w:b/>
          <w:sz w:val="22"/>
          <w:szCs w:val="22"/>
        </w:rPr>
        <w:t xml:space="preserve"> magnetic stimulation (</w:t>
      </w:r>
      <w:proofErr w:type="spellStart"/>
      <w:r w:rsidR="00945E74" w:rsidRPr="006F1020">
        <w:rPr>
          <w:rFonts w:cs="Arial"/>
          <w:b/>
          <w:sz w:val="22"/>
          <w:szCs w:val="22"/>
        </w:rPr>
        <w:t>rTLMS</w:t>
      </w:r>
      <w:proofErr w:type="spellEnd"/>
      <w:r w:rsidR="00945E74" w:rsidRPr="006F1020">
        <w:rPr>
          <w:rFonts w:cs="Arial"/>
          <w:b/>
          <w:sz w:val="22"/>
          <w:szCs w:val="22"/>
        </w:rPr>
        <w:t xml:space="preserve">) and </w:t>
      </w:r>
      <w:proofErr w:type="spellStart"/>
      <w:r w:rsidR="00945E74" w:rsidRPr="006F1020">
        <w:rPr>
          <w:rFonts w:cs="Arial"/>
          <w:b/>
          <w:sz w:val="22"/>
          <w:szCs w:val="22"/>
        </w:rPr>
        <w:t>transsacral</w:t>
      </w:r>
      <w:proofErr w:type="spellEnd"/>
      <w:r w:rsidR="00945E74" w:rsidRPr="006F1020">
        <w:rPr>
          <w:rFonts w:cs="Arial"/>
          <w:b/>
          <w:sz w:val="22"/>
          <w:szCs w:val="22"/>
        </w:rPr>
        <w:t xml:space="preserve"> magnetic stimulation (</w:t>
      </w:r>
      <w:proofErr w:type="spellStart"/>
      <w:r w:rsidR="00945E74" w:rsidRPr="006F1020">
        <w:rPr>
          <w:rFonts w:cs="Arial"/>
          <w:b/>
          <w:sz w:val="22"/>
          <w:szCs w:val="22"/>
        </w:rPr>
        <w:t>rTSMS</w:t>
      </w:r>
      <w:proofErr w:type="spellEnd"/>
      <w:r w:rsidR="00945E74" w:rsidRPr="006F1020">
        <w:rPr>
          <w:rFonts w:cs="Arial"/>
          <w:b/>
          <w:sz w:val="22"/>
          <w:szCs w:val="22"/>
        </w:rPr>
        <w:t>)</w:t>
      </w:r>
      <w:r w:rsidR="00945E74" w:rsidRPr="006F1020">
        <w:rPr>
          <w:b/>
          <w:sz w:val="22"/>
          <w:szCs w:val="22"/>
        </w:rPr>
        <w:t xml:space="preserve"> will improve FI symptoms and anorectal function </w:t>
      </w:r>
      <w:r w:rsidR="000D4D42">
        <w:rPr>
          <w:b/>
          <w:sz w:val="22"/>
          <w:szCs w:val="22"/>
        </w:rPr>
        <w:t>through modulation of</w:t>
      </w:r>
      <w:r w:rsidR="00945E74" w:rsidRPr="006F1020">
        <w:rPr>
          <w:b/>
          <w:sz w:val="22"/>
          <w:szCs w:val="22"/>
        </w:rPr>
        <w:t xml:space="preserve"> ascending and descending signaling pathways in the </w:t>
      </w:r>
      <w:proofErr w:type="spellStart"/>
      <w:r w:rsidR="00945E74" w:rsidRPr="006F1020">
        <w:rPr>
          <w:b/>
          <w:sz w:val="22"/>
          <w:szCs w:val="22"/>
        </w:rPr>
        <w:t>neuroenteric</w:t>
      </w:r>
      <w:proofErr w:type="spellEnd"/>
      <w:r w:rsidR="00945E74" w:rsidRPr="006F1020">
        <w:rPr>
          <w:b/>
          <w:sz w:val="22"/>
          <w:szCs w:val="22"/>
        </w:rPr>
        <w:t xml:space="preserve"> axis. </w:t>
      </w:r>
    </w:p>
    <w:p w:rsidR="00355737" w:rsidRPr="005F204C" w:rsidRDefault="00FA0438" w:rsidP="00E01789">
      <w:pPr>
        <w:autoSpaceDE/>
        <w:autoSpaceDN/>
        <w:adjustRightInd w:val="0"/>
      </w:pPr>
      <w:r w:rsidRPr="006E02FC">
        <w:rPr>
          <w:b/>
        </w:rPr>
        <w:t xml:space="preserve">Rationale: </w:t>
      </w:r>
      <w:r w:rsidR="00FE63CA" w:rsidRPr="00FE63CA">
        <w:t>A c</w:t>
      </w:r>
      <w:r w:rsidR="00FE63CA" w:rsidRPr="00FE63CA">
        <w:rPr>
          <w:bCs/>
        </w:rPr>
        <w:t>ritical barrier to progress</w:t>
      </w:r>
      <w:r w:rsidR="00FE63CA" w:rsidRPr="007F0F4C">
        <w:rPr>
          <w:bCs/>
        </w:rPr>
        <w:t xml:space="preserve"> </w:t>
      </w:r>
      <w:r w:rsidR="00FE63CA">
        <w:rPr>
          <w:bCs/>
        </w:rPr>
        <w:t xml:space="preserve">in treating FI is the lack of mechanistic understanding of how treatments affect FI. </w:t>
      </w:r>
      <w:r w:rsidR="00945E74" w:rsidRPr="00560450">
        <w:t>Our hypothesis</w:t>
      </w:r>
      <w:r w:rsidR="00FE63CA">
        <w:t xml:space="preserve"> is that </w:t>
      </w:r>
      <w:proofErr w:type="spellStart"/>
      <w:r w:rsidR="00FE63CA">
        <w:t>rTLMS</w:t>
      </w:r>
      <w:proofErr w:type="spellEnd"/>
      <w:r w:rsidR="00FE63CA">
        <w:t xml:space="preserve"> and </w:t>
      </w:r>
      <w:proofErr w:type="spellStart"/>
      <w:r w:rsidR="00FE63CA">
        <w:t>rTSMS</w:t>
      </w:r>
      <w:proofErr w:type="spellEnd"/>
      <w:r w:rsidR="00FE63CA">
        <w:t xml:space="preserve"> treatment</w:t>
      </w:r>
      <w:r w:rsidR="00945E74" w:rsidRPr="007F0F4C">
        <w:t xml:space="preserve"> </w:t>
      </w:r>
      <w:r w:rsidR="00FE63CA">
        <w:t>will</w:t>
      </w:r>
      <w:r w:rsidR="00945E74">
        <w:t xml:space="preserve"> improve FI</w:t>
      </w:r>
      <w:r w:rsidR="00945E74" w:rsidRPr="007F0F4C">
        <w:t xml:space="preserve"> by enhancing peripheral and central neural exc</w:t>
      </w:r>
      <w:r w:rsidR="00FE63CA">
        <w:t xml:space="preserve">itability and </w:t>
      </w:r>
      <w:r w:rsidR="00355737" w:rsidRPr="005F204C">
        <w:t xml:space="preserve">modulating ascending and descending signaling pathways in the </w:t>
      </w:r>
      <w:proofErr w:type="spellStart"/>
      <w:r w:rsidR="00355737" w:rsidRPr="005F204C">
        <w:t>neuroenteric</w:t>
      </w:r>
      <w:proofErr w:type="spellEnd"/>
      <w:r w:rsidR="00355737" w:rsidRPr="005F204C">
        <w:t xml:space="preserve"> axis</w:t>
      </w:r>
      <w:r w:rsidR="00355737">
        <w:t xml:space="preserve">. This approach is based on </w:t>
      </w:r>
      <w:r w:rsidR="00355737" w:rsidRPr="00560450">
        <w:t>our preliminary work</w:t>
      </w:r>
      <w:r w:rsidR="00355737">
        <w:t xml:space="preserve">; 1) </w:t>
      </w:r>
      <w:r w:rsidR="00355737" w:rsidRPr="00355737">
        <w:t xml:space="preserve">SNS at 15 Hz reduced </w:t>
      </w:r>
      <w:proofErr w:type="spellStart"/>
      <w:r w:rsidR="00355737" w:rsidRPr="00355737">
        <w:t>corticoanal</w:t>
      </w:r>
      <w:proofErr w:type="spellEnd"/>
      <w:r w:rsidR="00355737" w:rsidRPr="00355737">
        <w:t xml:space="preserve"> representation a</w:t>
      </w:r>
      <w:r w:rsidR="00355737">
        <w:t xml:space="preserve">nd </w:t>
      </w:r>
      <w:r w:rsidR="00355737" w:rsidRPr="00D547F1">
        <w:t>excitability in FI</w:t>
      </w:r>
      <w:r w:rsidR="00945E74" w:rsidRPr="00D547F1">
        <w:t xml:space="preserve"> </w:t>
      </w:r>
      <w:r w:rsidR="00D359D0" w:rsidRPr="00D547F1">
        <w:fldChar w:fldCharType="begin" w:fldLock="1"/>
      </w:r>
      <w:r w:rsidR="004431DB" w:rsidRPr="00D547F1">
        <w:instrText>ADDIN CSL_CITATION { "citationItems" : [ { "id" : "ITEM-1", "itemData" : { "DOI" : "10.1002/bjs.5111", "ISSN" : "0007-1323", "PMID" : "16044426", "abstract" : "BACKGROUND: Sacral nerve stimulation (SNS) can produce symptomatic relief in patients with faecal incontinence. Moreover, peripheral nerve stimulation has been shown to affect brain function. The aim of this study was to determine whether SNS might produce important changes in cortical activity linked to improved continence.\n\nMETHODS: In an experimental study, ten women with intractable faecal incontinence (mean age 51.3 years) were serially mapped with transcranial magnetic stimulation before and immediately after 14 days of temporary SNS (15 Hz, pulse width 210 micros), and then 2 weeks later. Anal sphincter electromyographic responses were recorded to cortical stimulation of multiple points over a scalp grid covering the bilateral medial cortex. Continence scores, anorectal manometry and rectal sensitivity data were also collected.\n\nRESULTS: SNS improved global symptom scores in the majority of patients; mean(s.e.m.) continence scores fell from 16.9(1.6) to 10.6(1.8) (P = 0.042). Cortical mapping showed a consistent decrease in corticoanal representation and overall excitability immediately after SNS compared with baseline (mean(s.e.m.) 38,083(13,669) versus 42,507(13,297) microV s; P = 0.017), which was reversed 2 weeks after SNS wire removal.\n\nCONCLUSION: SNS produces symptom benefit in patients with faecal incontinence that is associated with a reversible reduction in corticoanal excitability. SNS therefore drives dynamic brain changes that may play a functional role in influencing anal continence.", "author" : [ { "dropping-particle" : "", "family" : "Sheldon", "given" : "R", "non-dropping-particle" : "", "parse-names" : false, "suffix" : "" }, { "dropping-particle" : "", "family" : "Kiff", "given" : "E S", "non-dropping-particle" : "", "parse-names" : false, "suffix" : "" }, { "dropping-particle" : "", "family" : "Clarke", "given" : "a", "non-dropping-particle" : "", "parse-names" : false, "suffix" : "" }, { "dropping-particle" : "", "family" : "Harris", "given" : "M L", "non-dropping-particle" : "", "parse-names" : false, "suffix" : "" }, { "dropping-particle" : "", "family" : "Hamdy", "given" : "S", "non-dropping-particle" : "", "parse-names" : false, "suffix" : "" } ], "container-title" : "The British journal of surgery", "id" : "ITEM-1", "issue" : "11", "issued" : { "date-parts" : [ [ "2005", "11" ] ] }, "page" : "1423-31", "title" : "Sacral nerve stimulation reduces corticoanal excitability in patients with faecal incontinence.", "type" : "article-journal", "volume" : "92" }, "uris" : [ "http://www.mendeley.com/documents/?uuid=1d94b699-2e5a-4298-8f80-82a4ae0b02ea" ] } ], "mendeley" : { "previouslyFormattedCitation" : "[12]" }, "properties" : { "noteIndex" : 0 }, "schema" : "https://github.com/citation-style-language/schema/raw/master/csl-citation.json" }</w:instrText>
      </w:r>
      <w:r w:rsidR="00D359D0" w:rsidRPr="00D547F1">
        <w:fldChar w:fldCharType="separate"/>
      </w:r>
      <w:r w:rsidR="007F2551" w:rsidRPr="00D547F1">
        <w:rPr>
          <w:noProof/>
        </w:rPr>
        <w:t>[12]</w:t>
      </w:r>
      <w:r w:rsidR="00D359D0" w:rsidRPr="00D547F1">
        <w:fldChar w:fldCharType="end"/>
      </w:r>
      <w:r w:rsidR="00355737" w:rsidRPr="00D547F1">
        <w:t>.</w:t>
      </w:r>
      <w:r w:rsidR="00945E74" w:rsidRPr="00D547F1">
        <w:t xml:space="preserve"> 2) L</w:t>
      </w:r>
      <w:r w:rsidR="00355737" w:rsidRPr="00D547F1">
        <w:t>umbosacral stimulation at 5 Hz and 15 Hz produced differential effects on cortical CEP</w:t>
      </w:r>
      <w:r w:rsidR="00D359D0" w:rsidRPr="00D547F1">
        <w:t xml:space="preserve"> </w:t>
      </w:r>
      <w:r w:rsidR="00D359D0" w:rsidRPr="00D547F1">
        <w:fldChar w:fldCharType="begin" w:fldLock="1"/>
      </w:r>
      <w:r w:rsidR="004431DB" w:rsidRPr="00D547F1">
        <w:instrText>ADDIN CSL_CITATION { "citationItems" : [ { "id" : "ITEM-1", "itemData" : { "DOI" : "10.1111/j.1365-2982.2008.01153.x", "ISSN" : "1365-2982", "PMID" : "18643896", "abstract" : "Sacral nerve root stimulation (SNS) can produce dramatic symptomatic improvement in faecal incontinence (FI). However, the physiological mechanism behind this improvement remains unknown. One hypothesis is that SNS may modulate cortico-anal pathways and drive compensatory changes within the spinal cord or cerebral cortex that beneficially alter sphincter function. Our aim was to assess whether short-term experimental SNS can induce changes in the human cortico-anal pathway. Eight healthy volunteers (mean age 30 years) were studied. Subjects were investigated on three separate occasions and randomized to either active (5 and 15 Hz) or sham rapid-rate lumbosacral magnetic stimulation (rLSMS). Anal sphincter electromyograms (EMG) were recorded from an anal probe following single-pulse transcranial magnetic stimulation, at baseline, immediately, 30 and 60 min following rLSMS at either (i) 5 Hz for 15 min, (ii) 15 Hz for 15 min or (iii) sham stimulation for 15 min. In addition, manometry and anal sphincter sensation was measured in a subset of subjects. Interventions were compared to sham using anova. Fifteen hertz rLSMS increased cortico-anal EMG response amplitude in the 1 h postintervention (F(4, 28) = 3.2, P = 0.027), without a shift in response latency. This effect was not demonstrated with either 5 Hz or sham stimulation. rLSMS had no short-term effect on sensation or physiology. Short-term magnetic stimulation of the sacral nerve roots induces changes in cortico-anal excitability which is frequency specific. These data support the hypothesis that SNS produces some of its beneficial effect in patients with FI by altering the excitability of the cortico-anal pathway.", "author" : [ { "dropping-particle" : "", "family" : "Harris", "given" : "M L", "non-dropping-particle" : "", "parse-names" : false, "suffix" : "" }, { "dropping-particle" : "", "family" : "Singh", "given" : "S", "non-dropping-particle" : "", "parse-names" : false, "suffix" : "" }, { "dropping-particle" : "", "family" : "Rothwell", "given" : "J", "non-dropping-particle" : "", "parse-names" : false, "suffix" : "" }, { "dropping-particle" : "", "family" : "Thompson", "given" : "D G", "non-dropping-particle" : "", "parse-names" : false, "suffix" : "" }, { "dropping-particle" : "", "family" : "Hamdy", "given" : "S", "non-dropping-particle" : "", "parse-names" : false, "suffix" : "" } ], "container-title" : "Neurogastroenterology and motility : the official journal of the European Gastrointestinal Motility Society", "id" : "ITEM-1", "issue" : "10", "issued" : { "date-parts" : [ [ "2008", "10" ] ] }, "page" : "1132-9", "title" : "Rapid rate magnetic stimulation of human sacral nerve roots alters excitability within the cortico-anal pathway.", "type" : "article-journal", "volume" : "20" }, "uris" : [ "http://www.mendeley.com/documents/?uuid=0231cb56-bb4e-4ca0-8f1c-d6666e891e71" ] } ], "mendeley" : { "previouslyFormattedCitation" : "[11]" }, "properties" : { "noteIndex" : 0 }, "schema" : "https://github.com/citation-style-language/schema/raw/master/csl-citation.json" }</w:instrText>
      </w:r>
      <w:r w:rsidR="00D359D0" w:rsidRPr="00D547F1">
        <w:fldChar w:fldCharType="separate"/>
      </w:r>
      <w:r w:rsidR="007F2551" w:rsidRPr="00D547F1">
        <w:rPr>
          <w:noProof/>
        </w:rPr>
        <w:t>[11]</w:t>
      </w:r>
      <w:r w:rsidR="00D359D0" w:rsidRPr="00D547F1">
        <w:fldChar w:fldCharType="end"/>
      </w:r>
      <w:r w:rsidR="00355737" w:rsidRPr="00D547F1">
        <w:t xml:space="preserve">. </w:t>
      </w:r>
      <w:r w:rsidR="00945E74" w:rsidRPr="00D547F1">
        <w:t xml:space="preserve">3) </w:t>
      </w:r>
      <w:proofErr w:type="spellStart"/>
      <w:r w:rsidR="00945E74" w:rsidRPr="00D547F1">
        <w:t>rTLMS</w:t>
      </w:r>
      <w:proofErr w:type="spellEnd"/>
      <w:r w:rsidR="00945E74" w:rsidRPr="00D547F1">
        <w:t xml:space="preserve"> and </w:t>
      </w:r>
      <w:proofErr w:type="spellStart"/>
      <w:r w:rsidR="00945E74" w:rsidRPr="00D547F1">
        <w:t>rTSMS</w:t>
      </w:r>
      <w:proofErr w:type="spellEnd"/>
      <w:r w:rsidR="00945E74" w:rsidRPr="00D547F1">
        <w:t xml:space="preserve"> improved </w:t>
      </w:r>
      <w:proofErr w:type="spellStart"/>
      <w:r w:rsidR="00945E74" w:rsidRPr="00D547F1">
        <w:t>lumbo</w:t>
      </w:r>
      <w:proofErr w:type="spellEnd"/>
      <w:r w:rsidR="00945E74" w:rsidRPr="00D547F1">
        <w:t xml:space="preserve">-anorectal and </w:t>
      </w:r>
      <w:proofErr w:type="spellStart"/>
      <w:r w:rsidR="00945E74" w:rsidRPr="00D547F1">
        <w:t>sacro-anaorecta</w:t>
      </w:r>
      <w:r w:rsidR="00D359D0" w:rsidRPr="00D547F1">
        <w:t>l</w:t>
      </w:r>
      <w:proofErr w:type="spellEnd"/>
      <w:r w:rsidR="00D359D0" w:rsidRPr="00D547F1">
        <w:t xml:space="preserve"> MEPs in </w:t>
      </w:r>
      <w:proofErr w:type="spellStart"/>
      <w:r w:rsidR="00D359D0" w:rsidRPr="00D547F1">
        <w:t>levator</w:t>
      </w:r>
      <w:proofErr w:type="spellEnd"/>
      <w:r w:rsidR="00D359D0" w:rsidRPr="00D547F1">
        <w:t xml:space="preserve"> </w:t>
      </w:r>
      <w:proofErr w:type="spellStart"/>
      <w:r w:rsidR="00D359D0" w:rsidRPr="00D547F1">
        <w:t>ani</w:t>
      </w:r>
      <w:proofErr w:type="spellEnd"/>
      <w:r w:rsidR="00D359D0" w:rsidRPr="00D547F1">
        <w:t xml:space="preserve"> syndrome </w:t>
      </w:r>
      <w:r w:rsidR="00D359D0" w:rsidRPr="00D547F1">
        <w:fldChar w:fldCharType="begin" w:fldLock="1"/>
      </w:r>
      <w:r w:rsidR="004431DB" w:rsidRPr="00D547F1">
        <w:instrText>ADDIN CSL_CITATION { "citationItems" : [ { "id" : "ITEM-1", "itemData" : { "abstract" : "Purpose: LAS is characterized by recurrent anorectal pain. Its pathophysiology is unclear and its treatment is unsatisfactory. Translumbar and transacral magnetic stimulation (MS) has been shown to be useful for evaluating anorectal neuropathy (Am J Gastroenterol 2011;106(5):907-14). Repetitive transcranial MS has been shown to relieve several painful conditions including neuropathic pain. We investigated whether patients with LAS have anorectal neuropathy and whether rTLMS and rTSMS improve anorectal pain. Methods: Over 1 year, three patients were recruited with refractory anorectal pain for &gt;3 years. All patients had failed biofeedback therapy, electrogalvanic stimulation, local injections, topical creams, pain meds, and gabapentin. Demographics are shown in Table 1. TLMS/TSMS were performed by placing a four-ring EMG probe into anorectum and by applying magnetic coil at eight sites in lumbar and sacral regions and evoking motor-evoked potentials (MEP). Subsequently, rTLMS and rTSMS (1600-2400) were performed on each side at 1 Hz in two cycles using air-cooled magstim coil. Pain scores and bowel symptoms were assessed for 1 week before and after therapy. Follow-up period was 6 weeks to 1 year. Although biofeedback improved bowel function anorectal pain was unchanged. Results: All three subjects had signifi cant lumbo-anal and sacro-anal neuropathy with prolonged MEP. Th is improved signifi cantly aft er rTLMS and rTSMS (Table 2). Th is was associated with improvement in anorectal pain in all three subjects (VAS). CSBM improved. Patient one received two sessions of rTLMS and rTSMS. He had mild urinary retention. Patient two received three sessions, and patient three had one session of rTLMS and rTSMS. No adverse events occurred. Anal neuropathy improved signifi cantly (Table 2). Conclusion: Patients with LAS demonstrate signifi cant lumbo-anal and sacro-anal neuropathy, which may be an important pathophysiologic mechanism for pain. Following rTLMS and rTSMS, there was signifi cant improvement in anorectal pain, suggesting that this may be a potential treatment modality for these patients.", "author" : [ { "dropping-particle" : "", "family" : "Rao", "given" : "Satish S C", "non-dropping-particle" : "", "parse-names" : false, "suffix" : "" }, { "dropping-particle" : "", "family" : "Erdogan", "given" : "Askin", "non-dropping-particle" : "", "parse-names" : false, "suffix" : "" }, { "dropping-particle" : "", "family" : "Coss-Adame", "given" : "Enrique", "non-dropping-particle" : "", "parse-names" : false, "suffix" : "" }, { "dropping-particle" : "", "family" : "Dewitt", "given" : "Annie", "non-dropping-particle" : "", "parse-names" : false, "suffix" : "" } ], "container-title" : "The American journal of gastroenterology", "id" : "ITEM-1", "issue" : "Suppl 1", "issued" : { "date-parts" : [ [ "2013" ] ] }, "page" : "S182", "title" : "Repetitive Translumbar Magnetic Stimulation (rTLMS) and Transsacral Magnetic Stimulation (rTSMS): A Novel Treatment for Levator Ani Syndrome (LAS)", "type" : "article-journal", "volume" : "108" }, "uris" : [ "http://www.mendeley.com/documents/?uuid=463342f2-58a3-4a27-a54a-4297a9a44046" ] } ], "mendeley" : { "previouslyFormattedCitation" : "[10]" }, "properties" : { "noteIndex" : 0 }, "schema" : "https://github.com/citation-style-language/schema/raw/master/csl-citation.json" }</w:instrText>
      </w:r>
      <w:r w:rsidR="00D359D0" w:rsidRPr="00D547F1">
        <w:fldChar w:fldCharType="separate"/>
      </w:r>
      <w:r w:rsidR="007F2551" w:rsidRPr="00D547F1">
        <w:rPr>
          <w:noProof/>
        </w:rPr>
        <w:t>[10]</w:t>
      </w:r>
      <w:r w:rsidR="00D359D0" w:rsidRPr="00D547F1">
        <w:fldChar w:fldCharType="end"/>
      </w:r>
      <w:r w:rsidR="00945E74" w:rsidRPr="00D547F1">
        <w:t>.</w:t>
      </w:r>
      <w:r w:rsidR="00DE3B37" w:rsidRPr="00D547F1">
        <w:t xml:space="preserve"> These</w:t>
      </w:r>
      <w:r w:rsidR="00DE3B37">
        <w:t xml:space="preserve"> findings</w:t>
      </w:r>
      <w:r w:rsidR="00945E74">
        <w:t xml:space="preserve"> reveal</w:t>
      </w:r>
      <w:r w:rsidR="00355737">
        <w:t xml:space="preserve"> that peripheral nerve stimulation induces </w:t>
      </w:r>
      <w:r w:rsidR="00891404">
        <w:t xml:space="preserve">short-term </w:t>
      </w:r>
      <w:r w:rsidR="00355737">
        <w:t xml:space="preserve">central </w:t>
      </w:r>
      <w:r w:rsidR="00DE3B37">
        <w:t xml:space="preserve">and peripheral </w:t>
      </w:r>
      <w:proofErr w:type="spellStart"/>
      <w:r w:rsidR="00355737">
        <w:t>neuroplastic</w:t>
      </w:r>
      <w:proofErr w:type="spellEnd"/>
      <w:r w:rsidR="00355737">
        <w:t xml:space="preserve"> changes</w:t>
      </w:r>
      <w:r w:rsidR="00DE3B37">
        <w:t>,</w:t>
      </w:r>
      <w:r w:rsidR="00355737">
        <w:t xml:space="preserve"> </w:t>
      </w:r>
      <w:r w:rsidR="00945E74">
        <w:t xml:space="preserve">symptom improvement and </w:t>
      </w:r>
      <w:r w:rsidR="00355737">
        <w:t xml:space="preserve">that </w:t>
      </w:r>
      <w:r w:rsidR="00945E74">
        <w:t>frequency of magnetic stimulation</w:t>
      </w:r>
      <w:r w:rsidR="00355737">
        <w:t xml:space="preserve"> </w:t>
      </w:r>
      <w:r w:rsidR="00DE3B37">
        <w:t xml:space="preserve">affects </w:t>
      </w:r>
      <w:proofErr w:type="spellStart"/>
      <w:r w:rsidR="00F87D70">
        <w:t>sensori</w:t>
      </w:r>
      <w:proofErr w:type="spellEnd"/>
      <w:r w:rsidR="00F87D70">
        <w:t>-motor responses. W</w:t>
      </w:r>
      <w:r w:rsidR="00DE3B37">
        <w:t>e expect to</w:t>
      </w:r>
      <w:r w:rsidR="00355737">
        <w:t xml:space="preserve"> characterize the </w:t>
      </w:r>
      <w:r w:rsidR="00DE3B37">
        <w:t xml:space="preserve">afferent and efferent </w:t>
      </w:r>
      <w:r w:rsidR="00355737">
        <w:t xml:space="preserve">brain and </w:t>
      </w:r>
      <w:r w:rsidR="00355737" w:rsidRPr="006E02FC">
        <w:t xml:space="preserve">gut pathways in </w:t>
      </w:r>
      <w:r w:rsidR="00355737">
        <w:t xml:space="preserve">FI and provide </w:t>
      </w:r>
      <w:r w:rsidR="00355737" w:rsidRPr="006E02FC">
        <w:t xml:space="preserve">mechanistic insights </w:t>
      </w:r>
      <w:r w:rsidR="00355737">
        <w:t xml:space="preserve">regarding the effects of magnetic stimulation on neuronal conduction as well as determine </w:t>
      </w:r>
      <w:r w:rsidR="00E01789">
        <w:t>how various</w:t>
      </w:r>
      <w:r w:rsidR="00355737">
        <w:t xml:space="preserve"> frequency</w:t>
      </w:r>
      <w:r w:rsidR="00F87D70">
        <w:t xml:space="preserve"> settings can influence treatment</w:t>
      </w:r>
      <w:r w:rsidR="00E01789">
        <w:t xml:space="preserve"> response.</w:t>
      </w:r>
      <w:r w:rsidR="00355737" w:rsidRPr="006E02FC">
        <w:rPr>
          <w:b/>
          <w:bCs/>
        </w:rPr>
        <w:tab/>
      </w:r>
    </w:p>
    <w:p w:rsidR="00E02663" w:rsidRDefault="00E02663" w:rsidP="0077266D">
      <w:pPr>
        <w:pStyle w:val="BodyText3"/>
        <w:pBdr>
          <w:top w:val="single" w:sz="4" w:space="1" w:color="auto"/>
          <w:left w:val="single" w:sz="4" w:space="4" w:color="auto"/>
          <w:bottom w:val="single" w:sz="4" w:space="1" w:color="auto"/>
          <w:right w:val="single" w:sz="4" w:space="4" w:color="auto"/>
        </w:pBdr>
        <w:tabs>
          <w:tab w:val="left" w:pos="720"/>
        </w:tabs>
        <w:spacing w:after="0"/>
        <w:rPr>
          <w:rFonts w:cs="Arial"/>
          <w:sz w:val="22"/>
          <w:szCs w:val="22"/>
        </w:rPr>
      </w:pPr>
      <w:r>
        <w:rPr>
          <w:rFonts w:cs="Arial"/>
          <w:b/>
          <w:bCs/>
          <w:sz w:val="22"/>
          <w:szCs w:val="22"/>
        </w:rPr>
        <w:t xml:space="preserve">Proposed </w:t>
      </w:r>
      <w:r w:rsidR="00945E74">
        <w:rPr>
          <w:rFonts w:cs="Arial"/>
          <w:b/>
          <w:bCs/>
          <w:sz w:val="22"/>
          <w:szCs w:val="22"/>
        </w:rPr>
        <w:t xml:space="preserve">Experiment </w:t>
      </w:r>
      <w:r w:rsidR="00FA0438" w:rsidRPr="005F204C">
        <w:rPr>
          <w:rFonts w:cs="Arial"/>
          <w:b/>
          <w:bCs/>
          <w:sz w:val="22"/>
          <w:szCs w:val="22"/>
        </w:rPr>
        <w:t xml:space="preserve">2. </w:t>
      </w:r>
      <w:r w:rsidR="00945E74">
        <w:rPr>
          <w:rFonts w:cs="Arial"/>
          <w:b/>
          <w:bCs/>
          <w:sz w:val="22"/>
          <w:szCs w:val="22"/>
          <w:u w:val="single"/>
        </w:rPr>
        <w:t>I</w:t>
      </w:r>
      <w:r w:rsidR="00945E74" w:rsidRPr="006E02FC">
        <w:rPr>
          <w:rFonts w:cs="Arial"/>
          <w:b/>
          <w:bCs/>
          <w:sz w:val="22"/>
          <w:szCs w:val="22"/>
          <w:u w:val="single"/>
        </w:rPr>
        <w:t xml:space="preserve">nvestigate the Mechanistic Basis for </w:t>
      </w:r>
      <w:proofErr w:type="spellStart"/>
      <w:r w:rsidR="00945E74" w:rsidRPr="006E02FC">
        <w:rPr>
          <w:rFonts w:cs="Arial"/>
          <w:b/>
          <w:bCs/>
          <w:sz w:val="22"/>
          <w:szCs w:val="22"/>
          <w:u w:val="single"/>
        </w:rPr>
        <w:t>rT</w:t>
      </w:r>
      <w:r w:rsidR="00945E74">
        <w:rPr>
          <w:rFonts w:cs="Arial"/>
          <w:b/>
          <w:bCs/>
          <w:sz w:val="22"/>
          <w:szCs w:val="22"/>
          <w:u w:val="single"/>
        </w:rPr>
        <w:t>L</w:t>
      </w:r>
      <w:r w:rsidR="00945E74" w:rsidRPr="006E02FC">
        <w:rPr>
          <w:rFonts w:cs="Arial"/>
          <w:b/>
          <w:bCs/>
          <w:sz w:val="22"/>
          <w:szCs w:val="22"/>
          <w:u w:val="single"/>
        </w:rPr>
        <w:t>MS</w:t>
      </w:r>
      <w:proofErr w:type="spellEnd"/>
      <w:r w:rsidR="00945E74">
        <w:rPr>
          <w:rFonts w:cs="Arial"/>
          <w:b/>
          <w:bCs/>
          <w:sz w:val="22"/>
          <w:szCs w:val="22"/>
          <w:u w:val="single"/>
        </w:rPr>
        <w:t>/</w:t>
      </w:r>
      <w:proofErr w:type="spellStart"/>
      <w:r w:rsidR="00945E74">
        <w:rPr>
          <w:rFonts w:cs="Arial"/>
          <w:b/>
          <w:bCs/>
          <w:sz w:val="22"/>
          <w:szCs w:val="22"/>
          <w:u w:val="single"/>
        </w:rPr>
        <w:t>rTSMS</w:t>
      </w:r>
      <w:proofErr w:type="spellEnd"/>
      <w:r w:rsidR="00040231">
        <w:rPr>
          <w:rFonts w:cs="Arial"/>
          <w:b/>
          <w:bCs/>
          <w:sz w:val="22"/>
          <w:szCs w:val="22"/>
          <w:u w:val="single"/>
        </w:rPr>
        <w:t xml:space="preserve"> t</w:t>
      </w:r>
      <w:r w:rsidR="00945E74" w:rsidRPr="006E02FC">
        <w:rPr>
          <w:rFonts w:cs="Arial"/>
          <w:b/>
          <w:bCs/>
          <w:sz w:val="22"/>
          <w:szCs w:val="22"/>
          <w:u w:val="single"/>
        </w:rPr>
        <w:t xml:space="preserve">herapy </w:t>
      </w:r>
      <w:r w:rsidR="00945E74" w:rsidRPr="00F8709F">
        <w:rPr>
          <w:rFonts w:cs="Arial"/>
          <w:b/>
          <w:bCs/>
          <w:sz w:val="22"/>
          <w:szCs w:val="22"/>
          <w:u w:val="single"/>
        </w:rPr>
        <w:t xml:space="preserve">by examining </w:t>
      </w:r>
      <w:r w:rsidR="0026212B">
        <w:rPr>
          <w:rFonts w:cs="Arial"/>
          <w:b/>
          <w:bCs/>
          <w:sz w:val="22"/>
          <w:szCs w:val="22"/>
          <w:u w:val="single"/>
        </w:rPr>
        <w:t xml:space="preserve">the bi-directional pelvic floor-brain </w:t>
      </w:r>
      <w:proofErr w:type="spellStart"/>
      <w:r w:rsidR="00945E74" w:rsidRPr="00F8709F">
        <w:rPr>
          <w:rFonts w:cs="Arial"/>
          <w:b/>
          <w:bCs/>
          <w:sz w:val="22"/>
          <w:szCs w:val="22"/>
          <w:u w:val="single"/>
        </w:rPr>
        <w:t>neuroenteric</w:t>
      </w:r>
      <w:proofErr w:type="spellEnd"/>
      <w:r w:rsidR="00945E74" w:rsidRPr="00F8709F">
        <w:rPr>
          <w:rFonts w:cs="Arial"/>
          <w:b/>
          <w:bCs/>
          <w:sz w:val="22"/>
          <w:szCs w:val="22"/>
          <w:u w:val="single"/>
        </w:rPr>
        <w:t xml:space="preserve"> axis:</w:t>
      </w:r>
      <w:r w:rsidR="00945E74" w:rsidRPr="00447A01">
        <w:rPr>
          <w:rFonts w:cs="Arial"/>
          <w:sz w:val="22"/>
          <w:szCs w:val="22"/>
        </w:rPr>
        <w:t xml:space="preserve"> </w:t>
      </w:r>
    </w:p>
    <w:p w:rsidR="00FA0438" w:rsidRPr="006E02FC" w:rsidRDefault="00E02663" w:rsidP="0077266D">
      <w:pPr>
        <w:pStyle w:val="BodyText3"/>
        <w:pBdr>
          <w:top w:val="single" w:sz="4" w:space="1" w:color="auto"/>
          <w:left w:val="single" w:sz="4" w:space="4" w:color="auto"/>
          <w:bottom w:val="single" w:sz="4" w:space="1" w:color="auto"/>
          <w:right w:val="single" w:sz="4" w:space="4" w:color="auto"/>
        </w:pBdr>
        <w:tabs>
          <w:tab w:val="left" w:pos="720"/>
        </w:tabs>
        <w:spacing w:after="0"/>
      </w:pPr>
      <w:r w:rsidRPr="00E02663">
        <w:rPr>
          <w:rFonts w:cs="Arial"/>
          <w:b/>
          <w:sz w:val="22"/>
          <w:szCs w:val="22"/>
        </w:rPr>
        <w:t>DESIGN:</w:t>
      </w:r>
      <w:r>
        <w:rPr>
          <w:rFonts w:cs="Arial"/>
          <w:sz w:val="22"/>
          <w:szCs w:val="22"/>
        </w:rPr>
        <w:t xml:space="preserve"> </w:t>
      </w:r>
      <w:r w:rsidR="0077266D" w:rsidRPr="0077266D">
        <w:rPr>
          <w:rFonts w:cs="Arial"/>
          <w:bCs/>
          <w:sz w:val="22"/>
          <w:szCs w:val="22"/>
        </w:rPr>
        <w:t xml:space="preserve">We will examine </w:t>
      </w:r>
      <w:r w:rsidR="0077266D" w:rsidRPr="0077266D">
        <w:rPr>
          <w:rFonts w:cs="Arial"/>
          <w:noProof/>
          <w:sz w:val="22"/>
          <w:szCs w:val="22"/>
        </w:rPr>
        <w:t>rectal</w:t>
      </w:r>
      <w:r w:rsidR="0077266D" w:rsidRPr="006F1020">
        <w:rPr>
          <w:rFonts w:cs="Arial"/>
          <w:noProof/>
          <w:sz w:val="22"/>
          <w:szCs w:val="22"/>
        </w:rPr>
        <w:t xml:space="preserve"> an</w:t>
      </w:r>
      <w:r w:rsidR="0077266D">
        <w:rPr>
          <w:rFonts w:cs="Arial"/>
          <w:noProof/>
          <w:sz w:val="22"/>
          <w:szCs w:val="22"/>
        </w:rPr>
        <w:t>d anal MEPs</w:t>
      </w:r>
      <w:r w:rsidR="0077266D" w:rsidRPr="006F1020">
        <w:rPr>
          <w:rFonts w:cs="Arial"/>
          <w:noProof/>
          <w:sz w:val="22"/>
          <w:szCs w:val="22"/>
        </w:rPr>
        <w:t xml:space="preserve"> </w:t>
      </w:r>
      <w:r w:rsidR="0077266D" w:rsidRPr="006F1020">
        <w:rPr>
          <w:rFonts w:cs="Arial"/>
          <w:sz w:val="22"/>
          <w:szCs w:val="22"/>
        </w:rPr>
        <w:t>with transcranial</w:t>
      </w:r>
      <w:r w:rsidR="004A57C1">
        <w:rPr>
          <w:rFonts w:cs="Arial"/>
          <w:sz w:val="22"/>
          <w:szCs w:val="22"/>
        </w:rPr>
        <w:t xml:space="preserve"> (TMS)</w:t>
      </w:r>
      <w:r w:rsidR="0077266D" w:rsidRPr="006F1020">
        <w:rPr>
          <w:rFonts w:cs="Arial"/>
          <w:sz w:val="22"/>
          <w:szCs w:val="22"/>
        </w:rPr>
        <w:t xml:space="preserve">, </w:t>
      </w:r>
      <w:proofErr w:type="spellStart"/>
      <w:r w:rsidR="0077266D" w:rsidRPr="006F1020">
        <w:rPr>
          <w:rFonts w:cs="Arial"/>
          <w:sz w:val="22"/>
          <w:szCs w:val="22"/>
        </w:rPr>
        <w:t>translumbar</w:t>
      </w:r>
      <w:proofErr w:type="spellEnd"/>
      <w:r w:rsidR="004A57C1">
        <w:rPr>
          <w:rFonts w:cs="Arial"/>
          <w:sz w:val="22"/>
          <w:szCs w:val="22"/>
        </w:rPr>
        <w:t xml:space="preserve"> (TLMS)</w:t>
      </w:r>
      <w:r w:rsidR="0077266D" w:rsidRPr="006F1020">
        <w:rPr>
          <w:rFonts w:cs="Arial"/>
          <w:sz w:val="22"/>
          <w:szCs w:val="22"/>
        </w:rPr>
        <w:t xml:space="preserve"> and </w:t>
      </w:r>
      <w:proofErr w:type="spellStart"/>
      <w:proofErr w:type="gramStart"/>
      <w:r w:rsidR="0077266D" w:rsidRPr="006F1020">
        <w:rPr>
          <w:rFonts w:cs="Arial"/>
          <w:sz w:val="22"/>
          <w:szCs w:val="22"/>
        </w:rPr>
        <w:t>transsacral</w:t>
      </w:r>
      <w:proofErr w:type="spellEnd"/>
      <w:r w:rsidR="0077266D" w:rsidRPr="006F1020">
        <w:rPr>
          <w:rFonts w:cs="Arial"/>
          <w:sz w:val="22"/>
          <w:szCs w:val="22"/>
        </w:rPr>
        <w:t xml:space="preserve"> </w:t>
      </w:r>
      <w:r w:rsidR="004A57C1">
        <w:rPr>
          <w:rFonts w:cs="Arial"/>
          <w:sz w:val="22"/>
          <w:szCs w:val="22"/>
        </w:rPr>
        <w:t xml:space="preserve"> (</w:t>
      </w:r>
      <w:proofErr w:type="gramEnd"/>
      <w:r w:rsidR="004A57C1">
        <w:rPr>
          <w:rFonts w:cs="Arial"/>
          <w:sz w:val="22"/>
          <w:szCs w:val="22"/>
        </w:rPr>
        <w:t xml:space="preserve">TSMS) </w:t>
      </w:r>
      <w:r w:rsidR="0077266D" w:rsidRPr="006F1020">
        <w:rPr>
          <w:rFonts w:cs="Arial"/>
          <w:sz w:val="22"/>
          <w:szCs w:val="22"/>
        </w:rPr>
        <w:t>magnetic stimulations</w:t>
      </w:r>
      <w:r w:rsidR="0077266D">
        <w:rPr>
          <w:rFonts w:cs="Arial"/>
          <w:sz w:val="22"/>
          <w:szCs w:val="22"/>
        </w:rPr>
        <w:t xml:space="preserve"> (descending signaling),</w:t>
      </w:r>
      <w:r w:rsidR="0077266D" w:rsidRPr="006F1020">
        <w:rPr>
          <w:rFonts w:cs="Arial"/>
          <w:sz w:val="22"/>
          <w:szCs w:val="22"/>
        </w:rPr>
        <w:t xml:space="preserve"> before and after </w:t>
      </w:r>
      <w:r w:rsidR="0019142A">
        <w:rPr>
          <w:rFonts w:cs="Arial"/>
          <w:sz w:val="22"/>
          <w:szCs w:val="22"/>
        </w:rPr>
        <w:t xml:space="preserve">6 sessions of therapy with 1,5 </w:t>
      </w:r>
      <w:r w:rsidR="0077266D">
        <w:rPr>
          <w:rFonts w:cs="Arial"/>
          <w:sz w:val="22"/>
          <w:szCs w:val="22"/>
        </w:rPr>
        <w:t xml:space="preserve">or 15 Hz </w:t>
      </w:r>
      <w:proofErr w:type="spellStart"/>
      <w:r w:rsidR="0077266D">
        <w:rPr>
          <w:rFonts w:cs="Arial"/>
          <w:sz w:val="22"/>
          <w:szCs w:val="22"/>
        </w:rPr>
        <w:t>rTLMS</w:t>
      </w:r>
      <w:proofErr w:type="spellEnd"/>
      <w:r w:rsidR="0077266D">
        <w:rPr>
          <w:rFonts w:cs="Arial"/>
          <w:sz w:val="22"/>
          <w:szCs w:val="22"/>
        </w:rPr>
        <w:t xml:space="preserve"> and </w:t>
      </w:r>
      <w:proofErr w:type="spellStart"/>
      <w:r w:rsidR="0077266D">
        <w:rPr>
          <w:rFonts w:cs="Arial"/>
          <w:sz w:val="22"/>
          <w:szCs w:val="22"/>
        </w:rPr>
        <w:t>rTSMS</w:t>
      </w:r>
      <w:proofErr w:type="spellEnd"/>
      <w:r w:rsidR="0077266D">
        <w:rPr>
          <w:rFonts w:cs="Arial"/>
          <w:sz w:val="22"/>
          <w:szCs w:val="22"/>
        </w:rPr>
        <w:t xml:space="preserve">. </w:t>
      </w:r>
      <w:proofErr w:type="gramStart"/>
      <w:r w:rsidR="0077266D">
        <w:rPr>
          <w:rFonts w:cs="Arial"/>
          <w:sz w:val="22"/>
          <w:szCs w:val="22"/>
        </w:rPr>
        <w:t>Also</w:t>
      </w:r>
      <w:proofErr w:type="gramEnd"/>
      <w:r w:rsidR="0077266D">
        <w:rPr>
          <w:rFonts w:cs="Arial"/>
          <w:sz w:val="22"/>
          <w:szCs w:val="22"/>
        </w:rPr>
        <w:t>, we will examine the cortical evoked potentials (CEP) after anal and rectal stimulation (ascending signaling).</w:t>
      </w:r>
      <w:r w:rsidR="0077266D">
        <w:rPr>
          <w:b/>
          <w:noProof/>
          <w:sz w:val="22"/>
          <w:szCs w:val="22"/>
        </w:rPr>
        <w:t xml:space="preserve"> </w:t>
      </w:r>
      <w:r w:rsidR="0077266D">
        <w:rPr>
          <w:rFonts w:cs="Arial"/>
          <w:sz w:val="22"/>
          <w:szCs w:val="22"/>
        </w:rPr>
        <w:t xml:space="preserve">The </w:t>
      </w:r>
      <w:r w:rsidR="0077266D" w:rsidRPr="002E08A9">
        <w:rPr>
          <w:rFonts w:cs="Arial"/>
          <w:b/>
          <w:bCs/>
          <w:sz w:val="22"/>
          <w:szCs w:val="22"/>
        </w:rPr>
        <w:t xml:space="preserve">primary </w:t>
      </w:r>
      <w:r w:rsidR="0077266D">
        <w:rPr>
          <w:rFonts w:cs="Arial"/>
          <w:b/>
          <w:bCs/>
          <w:sz w:val="22"/>
          <w:szCs w:val="22"/>
        </w:rPr>
        <w:t xml:space="preserve">outcome </w:t>
      </w:r>
      <w:r w:rsidR="0077266D" w:rsidRPr="002E08A9">
        <w:rPr>
          <w:rFonts w:cs="Arial"/>
          <w:b/>
          <w:bCs/>
          <w:sz w:val="22"/>
          <w:szCs w:val="22"/>
        </w:rPr>
        <w:t>measure</w:t>
      </w:r>
      <w:r w:rsidR="0077266D">
        <w:rPr>
          <w:rFonts w:cs="Arial"/>
          <w:sz w:val="22"/>
          <w:szCs w:val="22"/>
        </w:rPr>
        <w:t xml:space="preserve"> for efferent signaling will be the latency of </w:t>
      </w:r>
      <w:proofErr w:type="spellStart"/>
      <w:r w:rsidR="0077266D">
        <w:rPr>
          <w:rFonts w:cs="Arial"/>
          <w:sz w:val="22"/>
          <w:szCs w:val="22"/>
        </w:rPr>
        <w:t>lumbo</w:t>
      </w:r>
      <w:proofErr w:type="spellEnd"/>
      <w:r w:rsidR="0077266D">
        <w:rPr>
          <w:rFonts w:cs="Arial"/>
          <w:sz w:val="22"/>
          <w:szCs w:val="22"/>
        </w:rPr>
        <w:t xml:space="preserve">-anal and </w:t>
      </w:r>
      <w:proofErr w:type="spellStart"/>
      <w:r w:rsidR="0077266D">
        <w:rPr>
          <w:rFonts w:cs="Arial"/>
          <w:sz w:val="22"/>
          <w:szCs w:val="22"/>
        </w:rPr>
        <w:t>sacro</w:t>
      </w:r>
      <w:proofErr w:type="spellEnd"/>
      <w:r w:rsidR="0077266D">
        <w:rPr>
          <w:rFonts w:cs="Arial"/>
          <w:sz w:val="22"/>
          <w:szCs w:val="22"/>
        </w:rPr>
        <w:t xml:space="preserve">-anal MEP responses and for afferent signaling will be the latency of </w:t>
      </w:r>
      <w:proofErr w:type="spellStart"/>
      <w:r w:rsidR="0077266D">
        <w:rPr>
          <w:rFonts w:cs="Arial"/>
          <w:sz w:val="22"/>
          <w:szCs w:val="22"/>
        </w:rPr>
        <w:t>ano</w:t>
      </w:r>
      <w:proofErr w:type="spellEnd"/>
      <w:r w:rsidR="0077266D">
        <w:rPr>
          <w:rFonts w:cs="Arial"/>
          <w:sz w:val="22"/>
          <w:szCs w:val="22"/>
        </w:rPr>
        <w:t xml:space="preserve">-cortical CEP. </w:t>
      </w:r>
      <w:r w:rsidR="0077266D" w:rsidRPr="00EB0EC0">
        <w:rPr>
          <w:rFonts w:cs="Arial"/>
          <w:b/>
          <w:sz w:val="22"/>
          <w:szCs w:val="22"/>
        </w:rPr>
        <w:t xml:space="preserve">Secondary outcome measures </w:t>
      </w:r>
      <w:r w:rsidR="0077266D">
        <w:rPr>
          <w:rFonts w:cs="Arial"/>
          <w:sz w:val="22"/>
          <w:szCs w:val="22"/>
        </w:rPr>
        <w:t xml:space="preserve">include anal and rectal electrical sensory thresholds, </w:t>
      </w:r>
      <w:proofErr w:type="spellStart"/>
      <w:r w:rsidR="0077266D">
        <w:rPr>
          <w:rFonts w:cs="Arial"/>
          <w:sz w:val="22"/>
          <w:szCs w:val="22"/>
        </w:rPr>
        <w:t>lumbo</w:t>
      </w:r>
      <w:proofErr w:type="spellEnd"/>
      <w:r w:rsidR="0077266D">
        <w:rPr>
          <w:rFonts w:cs="Arial"/>
          <w:sz w:val="22"/>
          <w:szCs w:val="22"/>
        </w:rPr>
        <w:t>-rectal</w:t>
      </w:r>
      <w:r>
        <w:rPr>
          <w:rFonts w:cs="Arial"/>
          <w:sz w:val="22"/>
          <w:szCs w:val="22"/>
        </w:rPr>
        <w:t>,</w:t>
      </w:r>
      <w:r w:rsidR="0077266D">
        <w:rPr>
          <w:rFonts w:cs="Arial"/>
          <w:sz w:val="22"/>
          <w:szCs w:val="22"/>
        </w:rPr>
        <w:t xml:space="preserve"> </w:t>
      </w:r>
      <w:proofErr w:type="spellStart"/>
      <w:r w:rsidR="0077266D">
        <w:rPr>
          <w:rFonts w:cs="Arial"/>
          <w:sz w:val="22"/>
          <w:szCs w:val="22"/>
        </w:rPr>
        <w:t>sacro</w:t>
      </w:r>
      <w:proofErr w:type="spellEnd"/>
      <w:r w:rsidR="0077266D">
        <w:rPr>
          <w:rFonts w:cs="Arial"/>
          <w:sz w:val="22"/>
          <w:szCs w:val="22"/>
        </w:rPr>
        <w:t xml:space="preserve">-rectal MEPs and recto-cortical CEPs, </w:t>
      </w:r>
      <w:r w:rsidR="0077266D" w:rsidRPr="00447A01">
        <w:rPr>
          <w:rFonts w:cs="Arial"/>
          <w:sz w:val="22"/>
          <w:szCs w:val="22"/>
        </w:rPr>
        <w:t xml:space="preserve">amplitude and area under curve (AUC) of </w:t>
      </w:r>
      <w:r w:rsidR="0077266D" w:rsidRPr="00891404">
        <w:rPr>
          <w:rFonts w:cs="Arial"/>
          <w:bCs/>
          <w:sz w:val="22"/>
          <w:szCs w:val="22"/>
        </w:rPr>
        <w:t>anal and rectal MEPs</w:t>
      </w:r>
      <w:r w:rsidR="0077266D" w:rsidRPr="00891404">
        <w:rPr>
          <w:rFonts w:cs="Arial"/>
          <w:sz w:val="22"/>
          <w:szCs w:val="22"/>
        </w:rPr>
        <w:t xml:space="preserve"> </w:t>
      </w:r>
      <w:r w:rsidR="0077266D">
        <w:rPr>
          <w:rFonts w:cs="Arial"/>
          <w:sz w:val="22"/>
          <w:szCs w:val="22"/>
        </w:rPr>
        <w:t xml:space="preserve">and correlations of FI episodes and bowel </w:t>
      </w:r>
      <w:r>
        <w:rPr>
          <w:rFonts w:cs="Arial"/>
          <w:sz w:val="22"/>
          <w:szCs w:val="22"/>
        </w:rPr>
        <w:t xml:space="preserve">symptoms </w:t>
      </w:r>
      <w:r w:rsidR="0077266D">
        <w:rPr>
          <w:rFonts w:cs="Arial"/>
          <w:sz w:val="22"/>
          <w:szCs w:val="22"/>
        </w:rPr>
        <w:t>with changes in latency and MEP measurements.</w:t>
      </w:r>
    </w:p>
    <w:p w:rsidR="00FA0438" w:rsidRPr="006E02FC" w:rsidRDefault="00FA0438" w:rsidP="00FA0438">
      <w:pPr>
        <w:rPr>
          <w:b/>
          <w:bCs/>
        </w:rPr>
      </w:pPr>
      <w:r w:rsidRPr="006E02FC">
        <w:rPr>
          <w:b/>
        </w:rPr>
        <w:t>Subjects:</w:t>
      </w:r>
      <w:r w:rsidR="00D24C19">
        <w:t xml:space="preserve"> All 48</w:t>
      </w:r>
      <w:r w:rsidRPr="006E02FC">
        <w:t xml:space="preserve"> </w:t>
      </w:r>
      <w:r w:rsidR="00821831">
        <w:t>FI</w:t>
      </w:r>
      <w:r w:rsidRPr="006E02FC">
        <w:t xml:space="preserve"> patients enrolled in Aim 1 </w:t>
      </w:r>
      <w:proofErr w:type="gramStart"/>
      <w:r w:rsidRPr="006E02FC">
        <w:t>will be invited</w:t>
      </w:r>
      <w:proofErr w:type="gramEnd"/>
      <w:r w:rsidRPr="006E02FC">
        <w:t xml:space="preserve"> to participate</w:t>
      </w:r>
      <w:r w:rsidR="003571C2">
        <w:t>, and studies</w:t>
      </w:r>
      <w:r w:rsidR="0058331B">
        <w:t xml:space="preserve"> </w:t>
      </w:r>
      <w:r w:rsidR="0077266D">
        <w:t xml:space="preserve">will be </w:t>
      </w:r>
      <w:r w:rsidR="0058331B">
        <w:t>performed after s</w:t>
      </w:r>
      <w:r w:rsidR="003571C2">
        <w:t xml:space="preserve">creening </w:t>
      </w:r>
      <w:r w:rsidR="0077266D">
        <w:t xml:space="preserve">visit </w:t>
      </w:r>
      <w:r w:rsidR="003571C2">
        <w:t>and</w:t>
      </w:r>
      <w:r w:rsidR="0058331B">
        <w:t xml:space="preserve"> </w:t>
      </w:r>
      <w:r w:rsidR="0058331B" w:rsidRPr="0077266D">
        <w:t>last treatment</w:t>
      </w:r>
      <w:r w:rsidR="0058331B">
        <w:t xml:space="preserve"> session. </w:t>
      </w:r>
      <w:r w:rsidR="006F5899">
        <w:t>W</w:t>
      </w:r>
      <w:r w:rsidRPr="006E02FC">
        <w:t>e anticipate</w:t>
      </w:r>
      <w:r w:rsidR="003571C2">
        <w:t xml:space="preserve"> good compliance</w:t>
      </w:r>
      <w:r w:rsidR="0077266D">
        <w:t xml:space="preserve"> because there are no extra visits</w:t>
      </w:r>
      <w:r w:rsidRPr="006E02FC">
        <w:t>.</w:t>
      </w:r>
    </w:p>
    <w:p w:rsidR="006F5899" w:rsidRDefault="00A36F59" w:rsidP="006F5899">
      <w:pPr>
        <w:adjustRightInd w:val="0"/>
      </w:pPr>
      <w:r>
        <w:rPr>
          <w:b/>
          <w:bCs/>
        </w:rPr>
        <w:t>MEP assessment</w:t>
      </w:r>
      <w:r w:rsidR="006F5899">
        <w:rPr>
          <w:b/>
          <w:bCs/>
        </w:rPr>
        <w:t>:</w:t>
      </w:r>
      <w:r w:rsidR="006F5899">
        <w:t xml:space="preserve"> </w:t>
      </w:r>
      <w:r w:rsidR="006F5899">
        <w:rPr>
          <w:bCs/>
          <w:i/>
          <w:iCs/>
        </w:rPr>
        <w:t xml:space="preserve"> </w:t>
      </w:r>
      <w:r>
        <w:rPr>
          <w:bCs/>
          <w:iCs/>
        </w:rPr>
        <w:t>For TMS, p</w:t>
      </w:r>
      <w:r w:rsidR="006F5899">
        <w:t xml:space="preserve">atients </w:t>
      </w:r>
      <w:proofErr w:type="gramStart"/>
      <w:r w:rsidR="006F5899">
        <w:t>will be placed</w:t>
      </w:r>
      <w:proofErr w:type="gramEnd"/>
      <w:r w:rsidR="006F5899">
        <w:t xml:space="preserve"> in a reclining chair. </w:t>
      </w:r>
      <w:proofErr w:type="gramStart"/>
      <w:r w:rsidR="006F5899">
        <w:t>A Double Cone coil (</w:t>
      </w:r>
      <w:proofErr w:type="spellStart"/>
      <w:r w:rsidR="006F5899">
        <w:t>Magstim</w:t>
      </w:r>
      <w:proofErr w:type="spellEnd"/>
      <w:r w:rsidR="006F5899">
        <w:t>) will be placed 2-3 cm lateral to scalp vertex (</w:t>
      </w:r>
      <w:proofErr w:type="spellStart"/>
      <w:r w:rsidR="006F5899">
        <w:t>Cz</w:t>
      </w:r>
      <w:proofErr w:type="spellEnd"/>
      <w:r w:rsidR="006F5899">
        <w:t>), bilaterally, and discharged at 50% of stimulator output, and increased in 5% steps until an MEP response of &gt;10µV for the anus/rectum an</w:t>
      </w:r>
      <w:r w:rsidR="004A57C1">
        <w:t xml:space="preserve">d 100µV for </w:t>
      </w:r>
      <w:proofErr w:type="spellStart"/>
      <w:r w:rsidR="004A57C1">
        <w:t>tibialis</w:t>
      </w:r>
      <w:proofErr w:type="spellEnd"/>
      <w:r w:rsidR="006F5899">
        <w:t xml:space="preserve"> are recorded with 3/6 trials </w:t>
      </w:r>
      <w:r w:rsidR="004C5B70">
        <w:t>using the</w:t>
      </w:r>
      <w:r w:rsidR="006F5899">
        <w:t xml:space="preserve"> anorectal probe </w:t>
      </w:r>
      <w:r w:rsidR="00F87D70">
        <w:t xml:space="preserve">and </w:t>
      </w:r>
      <w:r w:rsidR="00F87D70">
        <w:rPr>
          <w:szCs w:val="18"/>
        </w:rPr>
        <w:t xml:space="preserve">neurophysiology </w:t>
      </w:r>
      <w:r w:rsidR="00FF3080">
        <w:rPr>
          <w:szCs w:val="18"/>
        </w:rPr>
        <w:t xml:space="preserve">recorder (Nihon </w:t>
      </w:r>
      <w:proofErr w:type="spellStart"/>
      <w:r w:rsidR="00FF3080">
        <w:rPr>
          <w:szCs w:val="18"/>
        </w:rPr>
        <w:t>Kohden</w:t>
      </w:r>
      <w:proofErr w:type="spellEnd"/>
      <w:r w:rsidR="00FF3080" w:rsidRPr="00575CEA">
        <w:rPr>
          <w:szCs w:val="18"/>
        </w:rPr>
        <w:t>, Japan)</w:t>
      </w:r>
      <w:r w:rsidR="00FF10E8" w:rsidRPr="00575CEA">
        <w:rPr>
          <w:szCs w:val="18"/>
        </w:rPr>
        <w:t xml:space="preserve"> </w:t>
      </w:r>
      <w:r w:rsidR="00FF10E8" w:rsidRPr="00575CEA">
        <w:rPr>
          <w:szCs w:val="18"/>
        </w:rPr>
        <w:fldChar w:fldCharType="begin" w:fldLock="1"/>
      </w:r>
      <w:r w:rsidR="004431DB" w:rsidRPr="00575CEA">
        <w:rPr>
          <w:szCs w:val="18"/>
        </w:rPr>
        <w:instrText>ADDIN CSL_CITATION { "citationItems" : [ { "id" : "ITEM-1", "itemData" : { "DOI" : "10.1111/j.1365-2982.2010.01619.x", "ISSN" : "1365-2982", "PMID" : "20964791", "abstract" : "BACKGROUND: Brain-gut dysfunction has been implicated in gastrointestinal disorders but a comprehensive test of brain-gut axis is lacking. We developed and tested a novel method for assessing both afferent anorectal-brain function using cortical evoked potentials (CEP), and efferent brain-anorectal function using motor evoked potentials (MEP). METHODS: Cortical evoked potentials was assessed following electrical stimulations of anus and rectum with bipolar electrodes in 26 healthy subjects. Anorectal MEPs were recorded following transcranial magnetic stimulation (TMS) over paramedian motor cortices bilaterally. Anal and rectal latencies/amplitudes for CEP and MEP responses and thresholds for first sensation and pain (mA) were analyzed and compared. Reproducibility and interobserver agreement of responses were examined. KEY RESULTS: Reproducible polyphasic rectal and anal CEPs were recorded in all subjects, without gender differences, and with negative correlation between BMI and CEP amplitude (r -0.66, P=0.001). Transcranial magnetic stimulation evoked triphasic rectal and anal MEPs, without gender differences. Reproducibility for CEP and MEP was excellent (CV &lt;10%). The inter-rater CV for anal and rectal MEPs was excellent (ICC 97-99), although there was inter-subject variation. CONCLUSIONS &amp; INFERENCES: Combined CEP and MEP studies offer a simple, inexpensive and valid method of examining bidirectional brain-anorectal axes. This comprehensive method could provide mechanistic insights into lower gut disorders.", "author" : [ { "dropping-particle" : "", "family" : "Remes-Troche", "given" : "J M", "non-dropping-particle" : "", "parse-names" : false, "suffix" : "" }, { "dropping-particle" : "", "family" : "Tantiphlachiva", "given" : "K", "non-dropping-particle" : "", "parse-names" : false, "suffix" : "" }, { "dropping-particle" : "", "family" : "Attaluri", "given" : "A", "non-dropping-particle" : "", "parse-names" : false, "suffix" : "" }, { "dropping-particle" : "", "family" : "Valestin", "given" : "J", "non-dropping-particle" : "", "parse-names" : false, "suffix" : "" }, { "dropping-particle" : "", "family" : "Yamada", "given" : "T", "non-dropping-particle" : "", "parse-names" : false, "suffix" : "" }, { "dropping-particle" : "", "family" : "Hamdy", "given" : "S", "non-dropping-particle" : "", "parse-names" : false, "suffix" : "" }, { "dropping-particle" : "", "family" : "Rao", "given" : "S S C", "non-dropping-particle" : "", "parse-names" : false, "suffix" : "" } ], "container-title" : "Neurogastroenterology and motility : the official journal of the European Gastrointestinal Motility Society", "id" : "ITEM-1", "issue" : "3", "issued" : { "date-parts" : [ [ "2011", "3" ] ] }, "page" : "240-8, e117-8", "title" : "A bi-directional assessment of the human brain-anorectal axis.", "type" : "article-journal", "volume" : "23" }, "uris" : [ "http://www.mendeley.com/documents/?uuid=ee33d4ad-6ab3-45da-9714-edae7587beba" ] }, { "id" : "ITEM-2", "itemData" : { "DOI" : "10.1038/ajg.2010.478", "ISSN" : "1572-0241", "PMID" : "21266960", "abstract" : "OBJECTIVES: Spinal cord injury (SCI) causes anorectal problems, whose pathophysiology remains poorly characterized. A comprehensive method of evaluating spino-anorectal function is lacking. The aim of this study was to investigate the neuropathophysiology of bowel dysfunction in SCI by evaluating motor-evoked potentials (MEP) of anus and rectum following transspinal magnetic stimulation and anorectal physiology. METHODS: Translumbar and transsacral magnetic stimulations, anorectal manometry, and pudendal nerve terminal motor latency (PNTML) were performed in 39 subjects with SCI and anorectal problems and in 14 healthy controls, and data were compared. MEPs were recorded with an anorectal probe containing bipolar ring electrodes. RESULTS: The MEPs were significantly prolonged (P&lt;0.05) bilaterally, and at lumbar and sacral levels, as well as at rectal and anal sites in SCI subjects compared with controls. A total of 95% of SCI subjects had abnormal MEPs and 53% had abnormal PNTML. All subjects with abnormal PNTML also demonstrated abnormal MEP, but 16/17 subjects with normal PNTML had abnormal MEP. Overall, SCI patients had weaker anal sphincters (P&lt;0.05), higher prevalence of dyssynergia (85%), and altered rectal sensation (82%). CONCLUSIONS: Translumbar and transsacral MEPs revealed significant and hitherto undetected lumbosacral neuropathy in 90% of SCI subjects. Test was safe and provided neuropathophysiological information that could explain bowel dysfunction in SCI subjects.", "author" : [ { "dropping-particle" : "", "family" : "Tantiphlachiva", "given" : "Kasaya", "non-dropping-particle" : "", "parse-names" : false, "suffix" : "" }, { "dropping-particle" : "", "family" : "Attaluri", "given" : "Ashok", "non-dropping-particle" : "", "parse-names" : false, "suffix" : "" }, { "dropping-particle" : "", "family" : "Valestin", "given" : "Jessica", "non-dropping-particle" : "", "parse-names" : false, "suffix" : "" }, { "dropping-particle" : "", "family" : "Yamada", "given" : "Thoru", "non-dropping-particle" : "", "parse-names" : false, "suffix" : "" }, { "dropping-particle" : "", "family" : "Rao", "given" : "Satish S C", "non-dropping-particle" : "", "parse-names" : false, "suffix" : "" } ], "container-title" : "The American journal of gastroenterology", "id" : "ITEM-2", "issue" : "5", "issued" : { "date-parts" : [ [ "2011", "5" ] ] }, "page" : "907-14", "title" : "Translumbar and transsacral motor-evoked potentials: a novel test for spino-anorectal neuropathy in spinal cord injury.", "type" : "article-journal", "volume" : "106" }, "uris" : [ "http://www.mendeley.com/documents/?uuid=729167f0-ecf7-48de-b861-cf1fa583d8ad" ] }, { "id" : "ITEM-3", "itemData" : { "author" : [ { "dropping-particle" : "", "family" : "Rao", "given" : "Satish S C", "non-dropping-particle" : "", "parse-names" : false, "suffix" : "" }, { "dropping-particle" : "", "family" : "Coss-Adame", "given" : "Enrique", "non-dropping-particle" : "", "parse-names" : false, "suffix" : "" }, { "dropping-particle" : "", "family" : "Tantiphlachiva", "given" : "Kasaya", "non-dropping-particle" : "", "parse-names" : false, "suffix" : "" }, { "dropping-particle" : "", "family" : "Attaluri", "given" : "Ashok", "non-dropping-particle" : "", "parse-names" : false, "suffix" : "" }, { "dropping-particle" : "", "family" : "Remes-Troche", "given" : "Jose M", "non-dropping-particle" : "", "parse-names" : false, "suffix" : "" } ], "container-title" : "Diseases of the colon and rectum", "id" : "ITEM-3", "issued" : { "date-parts" : [ [ "2013" ] ] }, "page" : "[In press]", "title" : "Translumbar and transsacral magnetic neuro-stimulation for the assessment of neuropathy in fecal incontinence", "type" : "article-journal" }, "uris" : [ "http://www.mendeley.com/documents/?uuid=423b650e-2886-4a0a-805d-94fc9000a18a" ] }, { "id" : "ITEM-4", "itemData" : { "author" : [ { "dropping-particle" : "", "family" : "Coss-Adame", "given" : "Enrique", "non-dropping-particle" : "", "parse-names" : false, "suffix" : "" }, { "dropping-particle" : "", "family" : "Valestin", "given" : "Jessica", "non-dropping-particle" : "", "parse-names" : false, "suffix" : "" }, { "dropping-particle" : "", "family" : "Bradley", "given" : "C", "non-dropping-particle" : "", "parse-names" : false, "suffix" : "" }, { "dropping-particle" : "", "family" : "Kreder", "given" : "Karl J", "non-dropping-particle" : "", "parse-names" : false, "suffix" : "" }, { "dropping-particle" : "", "family" : "Rao", "given" : "Satish S C", "non-dropping-particle" : "", "parse-names" : false, "suffix" : "" } ], "container-title" : "Neurogastroenterology &amp; MotilityMotility", "id" : "ITEM-4", "issue" : "s2", "issued" : { "date-parts" : [ [ "2012" ] ] }, "page" : "24", "title" : "Investigation of the afferent anorectal-brain neuromuscular axis in irritable bowel syndrome (IBS) and interstitial cystitis (IC)", "type" : "article-journal", "volume" : "24" }, "uris" : [ "http://www.mendeley.com/documents/?uuid=db132ac0-6eba-47dd-ad24-2064f2796234" ] } ], "mendeley" : { "previouslyFormattedCitation" : "[8,27,40,52]" }, "properties" : { "noteIndex" : 0 }, "schema" : "https://github.com/citation-style-language/schema/raw/master/csl-citation.json" }</w:instrText>
      </w:r>
      <w:r w:rsidR="00FF10E8" w:rsidRPr="00575CEA">
        <w:rPr>
          <w:szCs w:val="18"/>
        </w:rPr>
        <w:fldChar w:fldCharType="separate"/>
      </w:r>
      <w:r w:rsidR="00C769C2" w:rsidRPr="00575CEA">
        <w:rPr>
          <w:noProof/>
          <w:szCs w:val="18"/>
        </w:rPr>
        <w:t>[8,27,40,52]</w:t>
      </w:r>
      <w:r w:rsidR="00FF10E8" w:rsidRPr="00575CEA">
        <w:rPr>
          <w:szCs w:val="18"/>
        </w:rPr>
        <w:fldChar w:fldCharType="end"/>
      </w:r>
      <w:r w:rsidR="00FF3080" w:rsidRPr="00575CEA">
        <w:rPr>
          <w:szCs w:val="18"/>
        </w:rPr>
        <w:t>.</w:t>
      </w:r>
      <w:proofErr w:type="gramEnd"/>
      <w:r w:rsidR="004A57C1" w:rsidRPr="00575CEA">
        <w:t xml:space="preserve"> For</w:t>
      </w:r>
      <w:r w:rsidR="004A57C1">
        <w:t xml:space="preserve"> </w:t>
      </w:r>
      <w:r w:rsidR="004A57C1">
        <w:lastRenderedPageBreak/>
        <w:t>TLMS</w:t>
      </w:r>
      <w:r>
        <w:t xml:space="preserve"> and </w:t>
      </w:r>
      <w:r w:rsidR="004A57C1">
        <w:t>TSMS</w:t>
      </w:r>
      <w:r w:rsidR="00F87D70">
        <w:t xml:space="preserve">, patient </w:t>
      </w:r>
      <w:proofErr w:type="gramStart"/>
      <w:r w:rsidR="00F87D70">
        <w:t>is placed</w:t>
      </w:r>
      <w:proofErr w:type="gramEnd"/>
      <w:r w:rsidR="00F87D70">
        <w:t xml:space="preserve"> in prone position and</w:t>
      </w:r>
      <w:r>
        <w:t xml:space="preserve"> a circular coil is placed on the lumbar and sacral regions, bilaterally</w:t>
      </w:r>
      <w:r w:rsidR="00F87D70">
        <w:t xml:space="preserve"> as described in Fig </w:t>
      </w:r>
      <w:r w:rsidR="004A57C1">
        <w:t xml:space="preserve">3, and anal and rectal MEPs will be </w:t>
      </w:r>
      <w:r w:rsidR="00F87D70">
        <w:t>determined.</w:t>
      </w:r>
    </w:p>
    <w:p w:rsidR="00740480" w:rsidRPr="00740480" w:rsidRDefault="00740480" w:rsidP="00740480">
      <w:pPr>
        <w:pStyle w:val="BodyText3"/>
        <w:spacing w:after="0"/>
        <w:rPr>
          <w:sz w:val="22"/>
          <w:lang w:val="en-GB"/>
        </w:rPr>
      </w:pPr>
      <w:r w:rsidRPr="00740480">
        <w:rPr>
          <w:sz w:val="22"/>
          <w:u w:val="single"/>
        </w:rPr>
        <w:t>Measures and Outcomes:</w:t>
      </w:r>
      <w:r w:rsidRPr="001829EA">
        <w:rPr>
          <w:b/>
          <w:i/>
          <w:sz w:val="22"/>
        </w:rPr>
        <w:t xml:space="preserve"> </w:t>
      </w:r>
      <w:proofErr w:type="gramStart"/>
      <w:r w:rsidR="00E20F1E" w:rsidRPr="00E20F1E">
        <w:rPr>
          <w:sz w:val="22"/>
          <w:szCs w:val="22"/>
        </w:rPr>
        <w:t>A researcher blinded to whether the study is baseline or post-therapy and the frequency paradigms will</w:t>
      </w:r>
      <w:r w:rsidR="00E20F1E">
        <w:rPr>
          <w:sz w:val="22"/>
          <w:szCs w:val="22"/>
        </w:rPr>
        <w:t xml:space="preserve"> assess the characteristics of M</w:t>
      </w:r>
      <w:r w:rsidR="00E20F1E" w:rsidRPr="00E20F1E">
        <w:rPr>
          <w:sz w:val="22"/>
          <w:szCs w:val="22"/>
        </w:rPr>
        <w:t xml:space="preserve">EP </w:t>
      </w:r>
      <w:r>
        <w:rPr>
          <w:sz w:val="22"/>
          <w:lang w:val="en-GB"/>
        </w:rPr>
        <w:t>Th</w:t>
      </w:r>
      <w:r w:rsidRPr="001829EA">
        <w:rPr>
          <w:sz w:val="22"/>
          <w:lang w:val="en-GB"/>
        </w:rPr>
        <w:t>e anal sphincter MEP</w:t>
      </w:r>
      <w:proofErr w:type="gramEnd"/>
      <w:r w:rsidRPr="001829EA">
        <w:rPr>
          <w:sz w:val="22"/>
          <w:lang w:val="en-GB"/>
        </w:rPr>
        <w:t xml:space="preserve"> </w:t>
      </w:r>
      <w:r>
        <w:rPr>
          <w:sz w:val="22"/>
          <w:lang w:val="en-GB"/>
        </w:rPr>
        <w:t>and rectal MEP responses are</w:t>
      </w:r>
      <w:r w:rsidRPr="001829EA">
        <w:rPr>
          <w:sz w:val="22"/>
          <w:lang w:val="en-GB"/>
        </w:rPr>
        <w:t xml:space="preserve"> averaged to reduce any trial-to-trial variation</w:t>
      </w:r>
      <w:r>
        <w:rPr>
          <w:sz w:val="22"/>
          <w:lang w:val="en-GB"/>
        </w:rPr>
        <w:t xml:space="preserve"> and analysed for following parameters</w:t>
      </w:r>
      <w:r w:rsidRPr="001829EA">
        <w:rPr>
          <w:sz w:val="22"/>
          <w:lang w:val="en-GB"/>
        </w:rPr>
        <w:t xml:space="preserve">. </w:t>
      </w:r>
      <w:r w:rsidR="004A57C1">
        <w:rPr>
          <w:sz w:val="22"/>
          <w:lang w:val="en-GB"/>
        </w:rPr>
        <w:t>1) The primary measures</w:t>
      </w:r>
      <w:r w:rsidRPr="00740480">
        <w:rPr>
          <w:sz w:val="22"/>
          <w:lang w:val="en-GB"/>
        </w:rPr>
        <w:t xml:space="preserve"> will be the onset latency of anal and rectal MEP response to TMS</w:t>
      </w:r>
      <w:r w:rsidR="004A57C1">
        <w:rPr>
          <w:sz w:val="22"/>
          <w:lang w:val="en-GB"/>
        </w:rPr>
        <w:t>, TLMS and TSMS</w:t>
      </w:r>
      <w:r w:rsidRPr="00740480">
        <w:rPr>
          <w:sz w:val="22"/>
          <w:lang w:val="en-GB"/>
        </w:rPr>
        <w:t>.</w:t>
      </w:r>
      <w:r>
        <w:rPr>
          <w:sz w:val="22"/>
          <w:lang w:val="en-GB"/>
        </w:rPr>
        <w:t xml:space="preserve"> </w:t>
      </w:r>
      <w:r w:rsidR="004A57C1">
        <w:rPr>
          <w:sz w:val="22"/>
          <w:lang w:val="en-GB"/>
        </w:rPr>
        <w:t xml:space="preserve">2) </w:t>
      </w:r>
      <w:r w:rsidRPr="00740480">
        <w:rPr>
          <w:sz w:val="22"/>
          <w:lang w:val="en-GB"/>
        </w:rPr>
        <w:t>The mean amplitude of anal and rectal MEP responses 3) MEP Index: The area under the curve of the MEP response.</w:t>
      </w:r>
      <w:r w:rsidR="004A57C1">
        <w:rPr>
          <w:sz w:val="22"/>
          <w:lang w:val="en-GB"/>
        </w:rPr>
        <w:t xml:space="preserve"> </w:t>
      </w:r>
      <w:r w:rsidRPr="00740480">
        <w:rPr>
          <w:sz w:val="22"/>
          <w:lang w:val="en-GB"/>
        </w:rPr>
        <w:t>4) Symptom correlation: Correlate bowel symptoms (FI episodes), severity and physiological changes with MEP latency.</w:t>
      </w:r>
      <w:r w:rsidR="004A57C1">
        <w:rPr>
          <w:sz w:val="22"/>
          <w:lang w:val="en-GB"/>
        </w:rPr>
        <w:t xml:space="preserve"> </w:t>
      </w:r>
      <w:r w:rsidRPr="00740480">
        <w:rPr>
          <w:sz w:val="22"/>
          <w:lang w:val="en-GB"/>
        </w:rPr>
        <w:t>5) The effect of dif</w:t>
      </w:r>
      <w:r w:rsidR="00E20F1E">
        <w:rPr>
          <w:sz w:val="22"/>
          <w:lang w:val="en-GB"/>
        </w:rPr>
        <w:t>ferent frequency stimulations</w:t>
      </w:r>
      <w:r w:rsidRPr="00740480">
        <w:rPr>
          <w:sz w:val="22"/>
          <w:lang w:val="en-GB"/>
        </w:rPr>
        <w:t xml:space="preserve"> on anal and rectal MEPs</w:t>
      </w:r>
      <w:r w:rsidR="00E20F1E">
        <w:rPr>
          <w:sz w:val="22"/>
          <w:lang w:val="en-GB"/>
        </w:rPr>
        <w:t>.</w:t>
      </w:r>
    </w:p>
    <w:p w:rsidR="006F5899" w:rsidRDefault="00BA5E5F" w:rsidP="006F5899">
      <w:pPr>
        <w:adjustRightInd w:val="0"/>
      </w:pPr>
      <w:r>
        <w:rPr>
          <w:b/>
          <w:bCs/>
          <w:noProof/>
        </w:rPr>
        <mc:AlternateContent>
          <mc:Choice Requires="wpg">
            <w:drawing>
              <wp:anchor distT="0" distB="0" distL="114300" distR="114300" simplePos="0" relativeHeight="251696640" behindDoc="0" locked="0" layoutInCell="1" allowOverlap="1" wp14:anchorId="7873B356" wp14:editId="09B3E5F4">
                <wp:simplePos x="0" y="0"/>
                <wp:positionH relativeFrom="column">
                  <wp:posOffset>5039360</wp:posOffset>
                </wp:positionH>
                <wp:positionV relativeFrom="paragraph">
                  <wp:posOffset>80645</wp:posOffset>
                </wp:positionV>
                <wp:extent cx="1996440" cy="2051685"/>
                <wp:effectExtent l="0" t="0" r="3810" b="5715"/>
                <wp:wrapSquare wrapText="bothSides"/>
                <wp:docPr id="12" name="Group 12"/>
                <wp:cNvGraphicFramePr/>
                <a:graphic xmlns:a="http://schemas.openxmlformats.org/drawingml/2006/main">
                  <a:graphicData uri="http://schemas.microsoft.com/office/word/2010/wordprocessingGroup">
                    <wpg:wgp>
                      <wpg:cNvGrpSpPr/>
                      <wpg:grpSpPr>
                        <a:xfrm>
                          <a:off x="0" y="0"/>
                          <a:ext cx="1996440" cy="2051685"/>
                          <a:chOff x="0" y="0"/>
                          <a:chExt cx="2209165" cy="2103834"/>
                        </a:xfrm>
                      </wpg:grpSpPr>
                      <wpg:grpSp>
                        <wpg:cNvPr id="29" name="Group 29"/>
                        <wpg:cNvGrpSpPr/>
                        <wpg:grpSpPr>
                          <a:xfrm>
                            <a:off x="0" y="0"/>
                            <a:ext cx="2209165" cy="1828800"/>
                            <a:chOff x="0" y="0"/>
                            <a:chExt cx="2209165" cy="1828800"/>
                          </a:xfrm>
                        </wpg:grpSpPr>
                        <pic:pic xmlns:pic="http://schemas.openxmlformats.org/drawingml/2006/picture">
                          <pic:nvPicPr>
                            <pic:cNvPr id="28" name="Picture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09165" cy="1657350"/>
                            </a:xfrm>
                            <a:prstGeom prst="rect">
                              <a:avLst/>
                            </a:prstGeom>
                            <a:noFill/>
                            <a:ln>
                              <a:noFill/>
                            </a:ln>
                          </pic:spPr>
                        </pic:pic>
                        <wps:wsp>
                          <wps:cNvPr id="15" name="TextBox 14"/>
                          <wps:cNvSpPr txBox="1"/>
                          <wps:spPr>
                            <a:xfrm>
                              <a:off x="533400" y="1524000"/>
                              <a:ext cx="1066800" cy="304800"/>
                            </a:xfrm>
                            <a:prstGeom prst="rect">
                              <a:avLst/>
                            </a:prstGeom>
                            <a:noFill/>
                          </wps:spPr>
                          <wps:txbx>
                            <w:txbxContent>
                              <w:p w:rsidR="00F52937" w:rsidRPr="000F6910" w:rsidRDefault="00F52937" w:rsidP="006F5899">
                                <w:pPr>
                                  <w:pStyle w:val="NormalWeb"/>
                                  <w:rPr>
                                    <w:rFonts w:hAnsiTheme="minorHAnsi"/>
                                    <w:sz w:val="24"/>
                                    <w:szCs w:val="24"/>
                                  </w:rPr>
                                </w:pPr>
                                <w:r w:rsidRPr="000F6910">
                                  <w:rPr>
                                    <w:rFonts w:asciiTheme="minorHAnsi" w:hAnsiTheme="minorHAnsi" w:cstheme="minorBidi"/>
                                    <w:color w:val="000000" w:themeColor="text1"/>
                                    <w:kern w:val="24"/>
                                    <w:sz w:val="24"/>
                                    <w:szCs w:val="24"/>
                                  </w:rPr>
                                  <w:t>Amplitude</w:t>
                                </w:r>
                              </w:p>
                            </w:txbxContent>
                          </wps:txbx>
                          <wps:bodyPr wrap="square" rtlCol="0">
                            <a:noAutofit/>
                          </wps:bodyPr>
                        </wps:wsp>
                      </wpg:grpSp>
                      <wps:wsp>
                        <wps:cNvPr id="11" name="Text Box 11"/>
                        <wps:cNvSpPr txBox="1"/>
                        <wps:spPr>
                          <a:xfrm>
                            <a:off x="381000" y="1784985"/>
                            <a:ext cx="685800" cy="318849"/>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F52937" w:rsidRPr="00C4609A" w:rsidRDefault="00F52937">
                              <w:pPr>
                                <w:rPr>
                                  <w:u w:val="single"/>
                                </w:rPr>
                              </w:pPr>
                              <w:r w:rsidRPr="00C4609A">
                                <w:rPr>
                                  <w:u w:val="single"/>
                                </w:rPr>
                                <w:t>Fig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73B356" id="Group 12" o:spid="_x0000_s1042" style="position:absolute;margin-left:396.8pt;margin-top:6.35pt;width:157.2pt;height:161.55pt;z-index:251696640;mso-width-relative:margin;mso-height-relative:margin" coordsize="22091,21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zeV/vQQAAKEMAAAOAAAAZHJzL2Uyb0RvYy54bWy8V9tu4zYQfS/QfxD0&#10;7liSZVs24iwU54IF0t1gk2KfaZqyhUiiStKxs8X+e8+QkmI7KZosgj5E4WVmOJczh/Tpp11ZeI9C&#10;6VxWMz88CXxPVFwu82o18/+8v+olvqcNq5askJWY+U9C+5/Ofv/tdFtPRSTXslgK5cFIpafbeuav&#10;jamn/b7ma1EyfSJrUWEzk6pkBlO16i8V28J6WfSjIBj1t1ItayW50BqrF27TP7P2s0xw8zXLtDBe&#10;MfPhm7FfZb8L+vbPTtl0pVi9znnjBvsFL0qWVzi0M3XBDPM2Kn9hqsy5klpm5oTLsi+zLOfCxoBo&#10;wuAommslN7WNZTXdruouTUjtUZ5+2Sz/8nirvHyJ2kW+V7ESNbLHepgjOdt6NYXMtarv6lvVLKzc&#10;jOLdZaqk/4jE29m0PnVpFTvjcSyGk8kojpF9jr0oGIajZOgSz9eozgs9vr5sNKMomISjYaMZBoNk&#10;EJNmvz24T/517nSTzu8mtmhyGBvmHxTbgYdhEiVJ0IDqXbHtaf5LbHXOp/hrMIDRCwz8d69Ay2yU&#10;8Bsj5ZtslEw9bOoe4Fozky/yIjdPtvUATHKqerzN+a1yk2c4RWh8Byds06leSDknDRJyKoxCupH8&#10;QXuVnK9ZtRKprtG0AI2t86F4n6YH5y2KvL7Ki4IgSOMmMjT4UYO8khzXfBeSb0pRGccmShQIUlZ6&#10;ndfa99RUlAuB5lCfl6Htb2D6Rhs6jtBtO/zvKEmDYBKd9+bDYN6Lg/FlL53E4944uBzHQZyE83D+&#10;k7TDeLrRAvGy4qLOG1+x+sLbV9u5IT5HFJZwvEdmac11BByyndG6CCBRSshXrfg3ZBVyGBslDF/T&#10;MEPmmnUIdxs2zc+ZpaRrNL+32P4hl+AHtjHSJuMtzX/YIKPheDC0DdLBHBhQ2lwLWXo0QK7hqTXP&#10;HpFqF1srQl5XkipuYymqgwXYpBXrP3ncDBEAEQIuGN0CBLO3JZ2ul9eo+W7NagEvyewz6ENQlQP9&#10;PapwLndeaPmqkSIK9cwO6w2+ad052hJax6TDwSAGlXigzHAYYdjQCsHOkmowGhHXWFIdAGVO4APS&#10;Ck5tvaKR2S129oIYO87U04VcPiGQLW7Nma//2jCiFGWKubRodCVJAZIst+UjK04HBaEJ6mBHDXX/&#10;X8UJ94vj2epYliGXUMP3VGeQhFQRW51xEk/aC62tDm645+KECSQsnT1XuQX0R2EefGRfO65jLDu9&#10;4Kn5cByl4+GkN0qHYS8Og6SXpkHUu7hKgzSIr+aT+Pxn42dHIpQcB1E7Mk+FoAIX1TeRARb2zqcF&#10;+2IT80I5UmKcg1QdiTfSJOUY5+2KjTypuvjec2qnYU+WlemUy7ySynLMkdvLh9blzMk3iNUubkpB&#10;1w/JUT8oCfICJnTNr3Iw2Q3T5pYpPCexiCey+YpPVsjtzJfNyPfWUv14bZ3kwVDY9Y8arfhcgbsm&#10;oX1RGTuJUVicofZ3Fvs71aa0zYkOgHdNn+61rJcpWX4H1aV0KkyxiuPsmW/a4dy4RzNe4lykqRVy&#10;T4Kb6q7GQ8JdjwTr+913puoG2AZA+iJbtmTTI053slSfSr6NMfAORk0OHtr7c1uv518WZ/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6LA74QAAAAsBAAAPAAAAZHJzL2Rvd25y&#10;ZXYueG1sTI9BS8NAEIXvgv9hGcGb3aShbYzZlFLUUxFsBfE2zU6T0OxsyG6T9N+7PelxeB9vvpev&#10;J9OKgXrXWFYQzyIQxKXVDVcKvg5vTykI55E1tpZJwZUcrIv7uxwzbUf+pGHvKxFK2GWooPa+y6R0&#10;ZU0G3cx2xCE72d6gD2dfSd3jGMpNK+dRtJQGGw4fauxoW1N53l+MgvcRx00Svw6782l7/TksPr53&#10;MSn1+DBtXkB4mvwfDDf9oA5FcDraC2snWgWr52QZ0BDMVyBuQBylYd1RQZIsUpBFLv9vKH4BAAD/&#10;/wMAUEsDBAoAAAAAAAAAIQB67Yxm/U4AAP1OAAAUAAAAZHJzL21lZGlhL2ltYWdlMS5wbmeJUE5H&#10;DQoaCgAAAA1JSERSAAAB+QAAAXsIBgAAANHO8jcAAAAEZ0FNQQAA2QNC1k+hAAAD+GlDQ1BHZW5l&#10;cmljIFJHQiBQcm9maWxlAAB4nI1V3W/bVBQ/iW9cpBY/oLGODhWLr1VTW7kbGq3GBkmTpelCGrnN&#10;2CqkyXVuGlPXNrbTbVWf9gJvDPgDgLIHHpB4QhoMxPay7QG0SVNBFdUkpD102kBok/aCqnCur1O7&#10;Xca4ka9/Oed3Pu/RNUDHV5rjmEkZYN7yXTWfkY+fmJY7ViEJz0En9ECnpntOulwuAi7GhUfWw18h&#10;wd43B9rr/3N1VqmnAySeQmxXPX0e8WmAlKk7rg8g3kb58CnfQdzxPOIdLiaIWGF4luMswzMcHw84&#10;U+ooYpaLpNe1KuIlxP0zMflsDPMcgrUjTy3qGrrMelF27Zph0li6T1D/zzVvNlrxevHp8uYmj+K7&#10;j9Ved8fUEH+ua7lJxC8jvub4GSZ/FfG9xlwljXgvQPKZmnukwvnJNxbrU+8g3om4aviFqVC+aM2U&#10;JrhtcnnOPqqGnGu6N4o9gxcR36rTQpHnI0CVZnOsX4h7642x0L8w7i1M5lp+FuujJe5HcN/TxsuI&#10;exB/6NrqBM9ZWKZmXuX+hSuOXw5zENYts1TkPolEvaDGQO7Xp8a4LTng4yFyWzJdM44UQv6SYwaz&#10;iLmR825DrYScG5qby3M/5D61KqHP1K6qlmW9HUR8GI4lNKBgwwzuOliwATKokIcMvh1wUVMDA0yU&#10;UNRSlBiJp2EOZe155YDDccSYDazXmTVGac/hEe6EHJt0E4Xsx+cgKZJDZJiMgEzeJG+RwySL0hFy&#10;cNO2HIvPYt3Z9PM+NNAr4x2DzLmeRl8U76x70tCvf/T3Fmv7kZxpK594B8DDDrSYA/H6ry79sCvy&#10;sUIuvHuz6+oSTDypv6nbqfXUCu6rqbWIkfo9tYa/VUhjbmaQ0Tw+RpCHF8sgXsNlfHzQcP8DeXaM&#10;tyVizTrXE2lYJ+gHpYclONsfSZXflD+VFeUL5bxyd1uX23ZJ+FT4VvhR+E74XvgZZOGScFn4Sbgi&#10;fCNcjJ3V4+dj8+yDelvVMk27XlMwpYy0W3pJykovSK9Ixcif1C0NSWPSHtTs3jy3eLx4LQacwL3V&#10;1faxOK+CWgNOBRV4QYctOLNt/kNr0kuGSGHb1A6zWW4xxJyYFdMgi3vFEXFIHGe4lZ+4B3UjuOe2&#10;TJ3+mApojBWvcyCYOjarzHoh0HlAfXraZxftqO2ccY3Zui/vU5TX5TR+qqhcsPTBflkzTTlQebJL&#10;Peou0OogsO8gv6IfqMH3LbHzeiTz3wY49BfeWTci2XQD4GsPoPu1SNaHd+KznwFcOKA33IXwzk8k&#10;fgHwavv38X9dGbybbjWbD/C+6vgEYOPjZvOf5WZz40v0vwZwyfwXWQBxeC64j70AAAAJcEhZcwAA&#10;CxMAAAsTAQCanBgAAAAkdEVYdFNvZnR3YXJlAFF1aWNrVGltZSA3LjcuMyAoTWFjIE9TIFgpAARf&#10;N1MAAAAHdElNRQfdDB0TExUXpX9CAAAgAElEQVR4nO2dB7wsVZH/C57wCI8MgiRBUBSWICqSRDAA&#10;CriIOSOggmBCcc3KiqCiAusiBpILRnQVFcGEjwUUBCRIlnDJOWce8P7na53zn37z5t47oXvOdM/v&#10;+/nUZ+690326Zu5M16k6daoWMCHy8bYgz82txJjwyyDn5VZCCDFcnpZbATHWvDHIa3IrMSZcZzLy&#10;QowdMvIiNxNB1s+tRINZN8jZuZUQQuRBRl7kZm6QB3Mr0WAezq2AECIfC+ZWQAghhBDVICMvhBBC&#10;NBQZeSGEEKKhyMgLIYQQDUVGXgghhGgoMvJCCCFEQ5GRF0IIIRqKjLwQQgjRUGTkhRBCiIYiIy+E&#10;EEI0FBl5IYQQoqHIyAshhBANRUZeCCGEaCgy8kIIIURDkZEXQgghGoqMvBBCCNFQZOSFEEKIhiIj&#10;L4QQQjQUGXnRBBaJjwtk1UIIIUaMp+VWQIgSOCLI/kFuDjI3yJNBnupxjOcFWdd84ntLkL/FMZIU&#10;mRlkc/NJRVG49mnxsdN5QgghxNhwYpBrShhndhzn+UFWDLJYkBk9jvF5c+OMnBLkmUFWCLKozR/x&#10;el3h2KI8Fc9LOoxCpOzfzHXbI7ciQojhMwo3ISEGIXnRa5pPGrYMsrK5ce7F0Be/C8sG2cLcs1/G&#10;5o94vWWKcbYJslGQpwdZyLSEIITIiIy8aALJkK4W5PAgWwdZxTp74ZOdXzwOD35bc2O9vLmRT9dY&#10;OMjqQa4IckOQe9vG2sV8orFKPFYIIbIhIy+aBqHyg4JsZW5o+wmbLx7kOfH8xdvOn2M+iXhzkG8G&#10;Ob/t3PWDrBVkaZt3ciCEEENHRl40EbzvL5mH3FPofrrPetEYz4jnLBx/bjfUrHE/FuSOINe2PUdS&#10;Htn+MvBCiOzIyIumQsj9wCCbWveGvkha6+8E3jwG/lzzbPoiT/SmphBCVIeMvGgajxd+TqH7FwdZ&#10;ydzDHvQzn7bosRZPRv9lbc8/OeD4QghRGjLyomncb/Maerx4PPpNrFxDj8f+SJCHOzwnhBAjgYy8&#10;aBoY2XuiJMi6x9C/0Ny7Z928jM9+2h8vhBAjiYy8aBoUpMHA/yXIlYW/r2Fu6De2cg29EEKMLLrJ&#10;iaaBkX/QfL2ccrd/LzzH1jbW6FNlPAy9MuCFEI1FRl40EbLf7zZPiqOmfXEv+7PNt9dtYF6VToZe&#10;CNFYZORFE2GdnOS7u4JcGuSTQS4sPE8zmgPM67qz1W7msBUUQohhICMvmkoy9HcGuSTIJ4JcXHie&#10;ynQHxMdUulYIIRqFjLxoMkVDj4H/D5t3Xzu16Qnn49EvNnTthBCiYmTkRdMpGvqLgnzc5s26Z1vd&#10;58zD9gmt0QshGoGMvBgHUq15DD1r8/sFuarwPKVvdyj8PlVJWyGEqA0y8mJcKDaVucDc0BebyyxR&#10;+Jn1eX03hBC1RzcyMU4kQ3+7+bY6DP11HY5byLz7nBBC1BoZeTFupDV6DP155ob+xrZjZpiMvBCi&#10;AcjIi3GEqnh49LeZt4vF0N88hOsSIVjatN4vhBgSMvJiXEmG/tYgZ5sb+lvjc3SYo2VsWc1nKKH7&#10;yiA3mNfVnx1kuZLGFkKISZGRF01jrnXfHa7o0Z9lvr2OMD7tY6l/34+hb7/+u8yN++/j374ZZIsg&#10;fzUvsSuEEJUhIy+aANvfXhLkG+YZ8w+YG+9ujDSG/lFzL57OdRTMuSLIhLmhf2qaMdhzT8/6Nwf5&#10;mXk/+4fMowH8/SjzbP49zffkfzDITua97c+KegshRCWolKdoAhjze4P80/wz/UiQ682N7VNdnJ8M&#10;/S1BTo9jrR0f8eqnMvLFRD6q6hGOvzY+sgTA+jve+3GFc04OsmWQ3wT5Y5Bdg/yoCz2FEKInZORF&#10;3UlGFk+cEDieNV3oCMFjaLsNuRc9+ifi+RbHeGKa85hMXBXPnxWv+RVzL/07QX7Y4Tyq7704yKlB&#10;DjMZeSGEEA3jRPO+74OCt8yElfrzSwVZMsgi5tvges1kXzCeu6x5qdtZNv12Os6hkx0FdYgA0PkO&#10;Q/+xLq73tXjsRj3q2S3U5WeSs0dF4wshhBAdKcvIJxZok0HGwbCnynfdjMUxeOZnmBvV93R5rWeY&#10;r+OTD7BIz5pOj4y8EEKILJRt5HOwS5DToqSsfDrdrdTDGHubG+Izgyxcsn4y8kIIIbJQZyOPp3+w&#10;eXIe4fa/BzklyOp9jkfWPcb446Vo10JGXgghRBbqauS/F+Q+c+PJNrivljQumf2E7meVNB7IyAsx&#10;xmifvBC9s415aP4D5m1qy/K+f26evLd8SeMJIcYcbaETuVk8yJtyK9ED7G9fy3zfO21ry9R9g/j4&#10;FisvwrFaSeMIIYQQPUG4fq5kKKJwvRBjiLphiZysE2SZ3Ep0yauCfMrce9/XvOxtFexubpBZAji9&#10;xHGvNtddCCGEEAU2NK969zfzjnJVsqj5BAKjPLPiawkhhBBjz2zzpjcrD+l6rzcPsX9qSNcTQggh&#10;xhLK5GJwvzHk6/7ZvLDOKkO+rhCiQWgLnRBTk+rW3zvk61IchzK3XxnydYUQQoix4cPmnvwbMlz7&#10;8HjtF2a4thBCCNFo6EKHB08L2xw7UehMh5HfPcO1hRANQOF6ISbnQPO2tamufD+sOsD158THxQcY&#10;QwghhBBtbGzeeOboAcZgEv2PIGv2eT4d6ah8N2HVtKEVQgghxg5C87R9pQnNIPvi32YeAThygDF2&#10;jmPsO8AYQgghhIjQdAbD+okBxsCLvzyOQ9i9X28eLjHvUS+EEEKIAXm5uXHecYAxkhefZBBv/iNx&#10;jC0GGEMIIYQQgf8wN6ov6fP8ohefZBBvntazjwQ5qc/zhRBCCBFYKcj9Qc4YYIx2L74Mb/6LcYxX&#10;DTCGEEIIMdYcY55Vv3Gf53fy4svw5hePen2zz/OFEEKIsWaTIE8F+e4AY0zmxZfhzTNJOH6A84UQ&#10;QoixhG1zZwW5x7zSXT9M5cWX4c3/KY7x0T7PF0IIIcaSd5kb0A8NMMZ0Xvyg3jwFcU41T8JbYwA9&#10;hRBCiLFhiSC3mO9Hf1qfY3TjxZfhza8T5HHzxMBl+hxDCCGEGBuoJofx3XaAMbr14stYm9/TPAmP&#10;AjnsnV9+gLGEEEKIRkMjGgzvogOMsZB5OL0o68dx9+nw3MwBrgU7BXkwjk+nvHcEeYV55zohhBBC&#10;RH5qHkJfqORxCa1jhPcsedzEc4PsEeRqmzdKsH9F1xNCCCFqxebmhvFbFYxdtZFPsDb/6iA7BPlF&#10;vOYPbPBogRBCCFFbSJY7N8hdQZarYPxhGfkivKavx+uebp5UKIQQQowdu5kbw70rGj+HkU98Ol57&#10;hwzXFkIIIbJzqfm2txkVjZ/TyD/bPAP/qAzXFkIIIbKS1uL3rfAaOY08fM+8TO/zM11fCCGEyMLR&#10;QR6z/kvYdkNuI7+i+Ws8OtP1hRBCiKFDMhp7zE+o+Dq5jTzwGnmtSsATYgxZMLcCQmTgzeatWwep&#10;OlcXeI281nfnVkQIIYQYBn8IcqNVP8kdBU+e13ie+TbBZTPqIYTIgDx5MY4sGeQG86S0psNr/KC5&#10;gf9YZl2EEEOm345bQtQZku0mcisxRM40L4yza5DPBXkiqzZCdA+lpt+XW4kac1duBYQYNi+xwfvG&#10;d8sohOsT7zTX5TW5FRGiB2ZZb90dJfPKRfLkxbhBQxe2lR2fW5Eh87Mg3w/y0iC/yqyLEL1Cb4lv&#10;5FaiZhwXZJaMvBgnWIt/fZBf2viFsR6Oj8rDEXXkHvNui6J7HgkyS194MU68NchiNr6lXm8O8sLc&#10;SgghhoeMvBgndjdPuPtjZj1yQbh+S/NcASHEGCAjL8aFDc292GPME1LGEcrbjkoioBBiCMjIi3EB&#10;L54948fkViQjV5kn3b0/yNqZdRFCDAEZeTEuvMW80t0NuRXJzEfNvflDcisihKgeGXkxLixtys4F&#10;3gO2Iu0YZPvMugghKkZGXojx48Agd9hwCgIJITIiIy/GgecFmRHkgdyKjAi0nqVBz2K5FRFCVIuM&#10;vBgHDg3yaJAjcisyQlAMaDPz2gFCiIYiIy+aDrXatw3y1SDXZdZllHh7kIvN+82vnlkXIURFyMiL&#10;JjPTPMns+iBfyazLqHFbkLeZd/n6WmZdhBAVISMvmsy+QdYy76P+SGZdRpHLgvx3kDcE2TqvKkKI&#10;KqBBzQ7m1cCEyAGNJ6pYK6e63aeCnBbkhArGbwpfMPfoDwuycZAns2ojhCgVjPzrgrw7tyJibLnW&#10;yjfya5gbd7LIVcJ1au4znwx9L8j7zFt6CiEaQmo1y81wrZyKiLHkf4I8p4JxVzPfHrZbkMsrGL9p&#10;UNN+ryD7m0+4xrW2vxCNIxl5anrfnlMRMZY8VtG4K8ZHrcN3B9//U81zF6gn8ERedYQQZaHEO9E0&#10;mLj+Z5Bbgvw5sy514vH4+MysWgghSkVGXjSNfcwr3H3CVOGuF+g1PyfIwbkVEUKUh4y8aBIrmGeL&#10;nx3kuLyq1I4rzTPsXxvkFZl1EaJsFomPC2S6PtelSdaCBVlgGPrIyIsmsXeQpcwbryh5rHdY5qBI&#10;DmWAnzbNsULUCRJK1zAv/oT0Y/uIELIbjboSWwZZ2Px7MtlYPMe9aLb594rtwneb5798Psgy5gW7&#10;OK5SY09m7X1VXkCISTgxyDUljcUXjbK1Z5c0XhmsYz7ZqNM2vl3Ndf5gZj2EgFnmn8cDBhxntvm9&#10;5vnmibnsvpnR4xifj7ogp5jnrxA9XNTmN/TbBLm0cHwnYefP9lGfTmMMyp+CXCRPXjQFQszUYD8y&#10;tyI1h7X5v5lvp1sqsy5ClEEKi69p7ljgha9sblh7MfRFe7lskC2CrGvukRcjXy8KcrK55z8VOAG/&#10;CLJLkFWCLN6jPl0hIy+awrrx8U9Ztag/eBiHm68frpNZFyHKIoXDqaHB53trc8ParQe9QNtxePA0&#10;vtooyPLWCrnz95+bh+GBbcLnm0+c/2HeR6MYOSdXgAjB5uZOymJd6tM1MvKiKaQ1+KeyatEM5sTH&#10;RaY8Soh6Qnj8oCBbmRv6fgwrXvdzrOWBp/M/aT6RAOp0JKdjCfNtqiwZYPDpG5HuWejDriDKSq9k&#10;vtZf2hq9jLxoCilcpoS7wfmruQfysdyKCFEReN9fMg+5p9D9dPawaHhnxHMWjj+n53YsHHNWkGeY&#10;J/ph3KnbQXieXhosK15cOPbfgmwS5NlBlrQSw/Yy8qIpEO66N8hNuRVpABNBDgmyk3likBBNhND6&#10;gUE2te4NfZH2LXB49s+OP+PFY6iZBFxlnlF/UpDfBfmDeeLeQYVziZqtZ76Oj14LWUnevIy8aAJ8&#10;IV5p/gVSSdZywMu52dzYL5RZFyHK5PHCzyl0/2LzUDnGtl+7SJVNul++M8gPzb83/O1c8+gYnjs7&#10;gHBEaMxFE6274rkYdML8zzI38gv3qcN8yMiLJvAS8zWv3+ZWpEHQtOo/gjw3yAcy6yJEmdxv8xp6&#10;vHg8esLlgxj6h4JcbW7AJ8zX3Vl/Py/+jYQ7lsHIeXnUfM98sSonkwIMPNn6C/epw3zIyIsmsIN5&#10;wt3JuRVpGD8w90DI/n16Zl2EKAvydu6JksCLxtDjiePdkx3fq31kXCYPRMD+EuTXQX5vbuxZSnzC&#10;WjlDPJLwl3pFcP9iArBolNIK5MjIiybw6iDnBLkjtyINIxXFIRHoQ5l1EaIsMKgYeAzxlYW/r2Fu&#10;6Mly79fQY6hvDXKh+QSZbXNUu8P4tycFf9ZahvzeDs+Xgoy8qDusYRFSVqi+GlhPPNO8El7phTqE&#10;yABGnuUoMt4pd/v3wnNrma/Rp8p4GPpuPeq5cWxC8RjtO60Vom/f2sse+2JVyZvi+Q9FmWMlGX0Z&#10;eVF3Xh0fT8qqRbNhuw/rlsq0F00BI8qaOKF0qjueX3iODHkSTzcwX6bqx9A/WZB2Y822PbbSJfs7&#10;YT4xQFKN+8etpJofMvKi7rzMfMb89+kOFH3zu/i4QVYthCiPtH5Odjs15ilic2HhebayUS+f/esk&#10;w81sH6BPqJCHQ7JY/J0lxn+aF9QhzH91/NvjHc/uAxl5UXeYFRNOVhGc6ngyPpa2rUeIESAZepyE&#10;S4J8wuYtULO+uaHnMZWuHQTKRJOIl3pCENInl4hlgfuiDpdGfRSuF8I8rEY47YzcijQcbjp4G3tY&#10;ywMRogkUDT0Gnm2jlxWex/MmnI9HP8hnnyz6P5pHBYCcAJyTleP1uTYdNCmcw7a60spzl2nk2VtI&#10;r93XB3lj/D317a20V64YW7aMjzLy1cIN5yNBVjUPawrRJIqG/qIgH7d5s+7ZVvc5axlo6MWmsfce&#10;A79q/J1qeP9nbuD5buHBnxGvnUL1pUUmyzTyywX5mXld3p+Yt/XjTSm9q44QEYw8ySpaj68e1hGp&#10;Q0A9+zUz6yJE2WBUyYLH0LM2v5+5V52g9O0Ohd/bS9pOBoVtCNGvHX/HgM82N/ycT9TgdPOCOeyv&#10;535WapOtKo0vVcheYP5iSqvDK0QBjDwVpUpLUhFT8mHzbXRfz62IEBWQDD3e9AXmhv7awvNLFH5m&#10;fX46+znLfGK8fvyd3JbZ5s4v36MrzA0821RvDPKwtfJfSqNMI99uxLczT4oiRNHLFoSyWcC6n3WJ&#10;+sAXhYYQCtUPD0KYhwV5bZCXZ9ZFiCpIhv528211GPrrOhyH4zpV3Qhs3onmNfEB73y2tUrWEiXg&#10;3nVOHP8hq6hNdpVGnkzCNcwzCQfNSuwH6m3vH4XkiYWtxFKBIjtbxMczs2oxfnzRPGlot9yKCFER&#10;aY0eQ08YHUN/Y9sxM2xyI4+d+an59t4EE4Zlze0he+HJose4U+qWpW5a0i5oFeSwVWl8WYtfxPIZ&#10;1n3MPT2g6AE3JrYspOYE2nJVbwjV8z/8S25Fxgy+P2z30XY60WRSLXkMMuF0DD3LVCtPcx5G+tgg&#10;r2n7+wsKP2OXXtn2PAVwqNyJbSIxb47VoBhOzhB5+7VZE8Hzo2Qh6yQqz1l/+KJcbz5xE8OF5KTn&#10;5VZCiIpJhp4iNWxv2y/+DHjgnarZHR7kbX1ci/A/jgtb9fDsx6pBTRmTBd443kDqnGPkuw2JlD1R&#10;GWQ85RbMT+lJKqIr6E63nrXWG4WoE3MLMh1Fj/4s8+11hPFJkiM6XDT01Lzfs0+diIyxBR07tYqV&#10;GCnLsVY+HeiE5725uUGmCAd7DNlawBuKkVsxHsvPt1jrHzYrPocRL5YhfEY8fyLI5eb/JMZ6yub9&#10;R3NtQiZ0IaL1IPsXz4/XeKpwfPuHg+suFfUh1HJv4TjCNKn0KpngV04zVoLxNoiytLnXekE8v6g7&#10;CWhp98KceJ3pPsSrxEfOuTu+N91+6IX4vnlt7/eZezhCjDpsf9vQPGmUySkFZzDenbzxdlLTGbx4&#10;lgcpmPNe83X6B60VVv9MkK+YRxm3Mt9hxs/cv58WjyMCMKfDdXmO4l7cj1O0eYEudJuWUTPy/x7k&#10;GPMMxCK88IODHGW+JnJB4bnVzd/oR+L5x3UYd7UoW8VHkvH4J/OPSz1++ad9zebdJpGgGtHe5vsn&#10;OSeVHEz/gPeb/3Ph5+azuVfF8Yp9uPlH4gV9wdwYP2Lz9hi2+ProjNS+ppO4MJ4/O55PaOgb8Tn0&#10;2ragJ+s77d7uNkFOjT9zPt2Wbo8/l9YUQTQaPi8/DvLOIIeYt9MUYpThPojzhdOI3eN+h+PUbVZ7&#10;MvQ4fKfHsdaOjw/H5zHKOFzkonFPvzWek5ywYi/5TuNjkybM8166mXx0xagYed6AL5uHQjpBViKh&#10;EAz0yW3PMSvjpsN+xoW6uBZeLN71hPlMjLDI0dbqZtYJwv1/CPLtIP9lbqD5cKR/RDGEnnTdo8M4&#10;RBjeYT4x4bXeYD6BSYmA74jjLz2FLsxG32DeWIEP6VHx983MXz+/7xlfHx+y9r2XxfeYIg3MNKnL&#10;fF18XY9ZPTx6Zrp10LOpUPluF/MtdS+b5lghcpKy5bkf0uOdaCgOUer41q1BLXr0T8TzLY7xRHye&#10;ycON8Xcy6LtdWy82zOH8x7o4pytGxcgT9ms38LxxeOi8eDr0EL7ey3xrXhG8d2Zn/KMwaHjdZPZj&#10;SNPrS+HxOfHvrzD/ZzP+d+PvCWZTt8bx8MIxuBhnJgP0/8W4HGtuRO+LxxVzG6iMhLfMbOw35oUV&#10;SFLaIr4OeGmQ95hvs2BJ4M54HmHQ4gci7Qpg6WFJ8xkizzPpwGP/S3y9JIT8MT5P3gGRChJAWB7g&#10;A5PC8YT+U7tQ3g8+UISx+DCmZYa67DzgPbhs2qNEVdD/+kDzsD2lrH+WVx0hpiR58tiICWsZ1V6z&#10;2JMhx8BjK2ZYKyL7VByfynV3WCvk3g0pMsw4j9n8Ed6+GQUjzxr6QYXfeeOZaWE4F7XW7IYXTDnN&#10;9iIcG8djCeFTD3hnc4P6TXPDCE/GcTDK/CNYo8d44zknA8/fKV7ABIEqfbw3eLd4y4RlZsXj2B/M&#10;P/HUqCf/6OI/Ep0xqufGa5IpyT+etf0tC8cxEcAAPxR/P6Ywzr3x9SwWXwPHEK1YJL5frMOT+MSN&#10;diLINUG+Z14bAF4c9b4/nssHjg9NcSLFxAgv/pH4OntJRskNER0ma0fmVmTMYUvR7ubfX5ap6vDZ&#10;EeNJMqDYgkfa/t4rKRmPCcICNm9+FeOn3vD9JEmXfg8eBSNPskIxPI1nmpLYWP8gpI2B4w0lyYfm&#10;N8sVjudcPGRC1bw5/APxxIulTjkXY4wxwyBeFcc8uHDM6XFc8gHujddOzQJYcyTzEaOLEX+3tQzo&#10;tTb/P5O/s7b+ZOGa/I0tfM+Ix2CoN4jP4Qk9K/4d/fHQMWTMBG+LutwXn58V5X5rfSA4hzA/3j2R&#10;DiY9eOiUTUxr/7ynbyroyLjLxveBycLdVmJ7w4pRY5rRgBsdhp6oUTHXQ4hRpaz7WzLoU11jJO6l&#10;o2DkNyv8jPeZQtp4yYSbCWcnIz8r/vz5wjnFGsLMqB6K5xZnaw9bq0wh2yAwrCtYyzvnHNbq8ZpT&#10;0RzGJQmPfyTGlqz8jePxaV0fj/4emzdcn8LdGP5b42sgrIxRJsKQEurSLgGM/iaF84kArBzH4LXT&#10;fOWf1srYR2eM80LWShxh1siEhH7INAdaOB7HWv1NUccPWOv/zXkp4sAkZcJ8EvGE1QPeR3RVZnd+&#10;fmieYEoOioy8ECNGbiOPcVy38DuGnPXnCfNypXjXV1urvy7GCwNF28tiKD7NmNJ6yWSePOdeEsff&#10;uPA8E4vUJYh1+GfZ1MyMx+M1M2EoFtdJ2fcYXaISGGkMKV5PsXALehN+X8LmzTNgLAw4E5XTrLWu&#10;/nB8fqGo78x4rXuttSWDCQyJd3vFY9kOSGUlJgK7Fq5BdGTp+D5wHSYrvG8jMfPsAjx5JmwPT3eg&#10;qBw+f7+zefNahBAjQm4jT1b3ooXfMWAYJDzXtCec9fiUhMCkAOON0dwwntPegSwl2BUNVjGhgfEx&#10;DqtY/6AHHjjNd5axeT35tOZza9QTA/pA/PuctuPw5jHYyxf+vng8nmQ4DNnVhfMtnoPXPSO+1rRn&#10;HuGGy5YmQqfPjceSaMfEZbF4/u3x3PQ+MkkhVF9aokfFMLmjjsJhuRUR/x+iVLnvJUKIDuT+YrJe&#10;zA0ieeUYItaKCTHfHJ8rGuxkQFcrjIHhbs+OnMxYFZMa/ln4O57t4tYqJtN+XcAw4j0vFY99PP7e&#10;3mEvdTHC4N4T9U3RhvbiB3PjdYrvAePfHnViosCkpN0AP2mt0Hrx73PiuYTtydxPYfuXtL1Woge8&#10;x0yiUpSgLvvjKZLEpErr8UKMD88MsnVuJWrGv3Ldcht5YK07rUlj5DFeGMZUjagdircsW/i939Km&#10;Fxd+ZrzUeOPW+HO7YU0lZTH2GJm0FeNBm39SkaIGqRjNdB4yE47UwGBJa2VoTnX+ZAUV0Iu1ajLP&#10;31/QHXhfF4pjojsJiERK6pJwB+o+N3owUSSixRLWVZl1Ec3k7VFEb/xjFIw868hFI59Cy6xXtzeS&#10;wTM9qu1v/b4GkuHwtlN2PiFxQuOsgZMRj7EsGj6MMB5wMi4Ycdbd8YzbJxrFMHo3XGAtI8/NkqRA&#10;jD3vw9NsXkPP1jGWCVLSWbE0b1qWSGF7ipQ8t3Cdx+P4vM5/Rt0r62NcEazHY0hum+5AMTSo7/Ap&#10;8+2ln8qsi2gWOCY751aixtxfpZHHYyRUjEFiP3bao/6vC5t7zHiYbMGhPGbaRpf2wtPHl5A9XiaG&#10;i3ANN5P1265DuLzXRjtp29kXghwa/0amO+v0GA/Kwt5prTV02tZ+PF6HzPevxud5TSmcPggnmK+j&#10;k/DHe0K0gvcIY3ZvFF4/GcwU5DnAfJKSKjAVCzqkJQDC9oTsPxf//lTUH11JQMTIpy2CdfHi+Uwx&#10;IfxpbkXEPLDsQ5LsruZbYus0aRSjDQ7OibmVqDNVGvlVonQqefm/5qFkvGEMJVtwDojPYYjw1ijW&#10;j6GfMJ8ksNUOj/tHQd5SGKubUrad4EZ0fByL4jEY143My+vizWMECT++yOZdHsDjphANiXF4/4Ma&#10;+DTh+FTUJ20JxOhTGY9Q6FJREkQ7mOzw3rG2fq/Ne2NNuwyK9e9TPWSMPzdlDH3qolQXmPwQ3dB6&#10;/OjBVjp6LvB90dZGIUaEXOF6vGbKuKYEO4wbYeW3Wssr55j2evJMDi5p+1svpQOLJOO6b5D/Njcg&#10;QERh2yjtYHDPjrozucBwPtjHtdthonCOuRf0aWs1yeG9WL3D8bxXTJ4uj9dP2ffFsD0TpY0K498W&#10;dSaj/sr4e528eEhFcLQeP3r8Nj5ShElGXogRIVc/eULP3AwwrKwRE/LGm6cUbSejicfKTYTKby9s&#10;ey7VDJ7KWHUq2ZpqF+OxfyzIL81D350gS551c9bq8e7ZPsdSROouNN21ptMJA82E4RfmywJXW+eQ&#10;J+8TVeyYBODJs3a/cAcdYL/Cz2yT430iPM/rnbB5t+XVBYw8yySX51ZEzAeRIZJZd8itiBCiRZme&#10;PB453jfbtSg9izFO2Rk0jxEAACAASURBVPLFTPW0ZszaO0aTNXWMLV79CXEcWsKuG88nAY593ISr&#10;Cdtzk2cdH+NGkxIM3YM2f4b4C6K8PurCMe0Z+8m4YvhI6Ls0Hotui8TjUzvalGOAB3xZPCeVgqXV&#10;K5OE7cwjAOjdqY3sh8xDmjuZh+LNWmvqj8WxKWnLkgHLExvH99TiMQj/s1StLvVEbp9QMAF4VeH9&#10;JkTPkgORiOTFc37d1k6ZFP4ttxJiUpiIM7mk98OtmXURQli5Rr6Y8MWMHgOHMerU+D6FjzHsD8Xz&#10;MDpXWis7HG+WpL3F4xgPxuMxrkwOMKQYaIwgnmpKlJtbuAYe+BXx93vi+Rjf9iQ1zr0w6sLNaZ04&#10;bqqJn8rl3havf3F8vDNeZ0Z8nmx1PP6ZUf/UpS6RegYTMk/74q+Nf0sJhtfFx7vjeCTjUVN/EWtt&#10;kSOicUl8bekaxfe43YtfLL5/V8Xf77X6efHA/0JV7kaXk8wjUSyzHZ1ZFyGElW/kuQFjtDBSJM1N&#10;lhSXjBVGkxByKsuK8cFwJeOMocWDT0YUA3xzPA6jl2rdY+wxiMVw+5x4LElaGEQ83luslYBWLIXL&#10;c0xOUqU6jl8uXntmfD33R11vjcfye3FNG6N8YXxN6HuntWrup2PShIL69NfFv91hrckCej0Yn7sv&#10;vr4Voy6LxXEeiOfcEnVpD7tTKOjNhd85Di8eA39l/L2OXrwYfYhC8d0kZC8jL8QIUJUnf18ce7KE&#10;OI5N5WeLBV8wdBgtjBDGkkgAxnzBeGxqxjIn/u32+JhayXby5B+KuqTrdeof/FQ8P/WwvyVed5HC&#10;uVz3kcL12ycKyZNPYconCq+teJ30+m6Mf0s6pfFSVT/O5YZ5bXwfFrZWNb3UyrBTsRzq+qfJFZGL&#10;mXG8a6zlxdelEY2oF3yufm++VMRncM7Uhwshqqbs7PqiIZ0u471TO75k5JLRfchalebSxCAl2S1g&#10;89etbx8rhcAnO6b978VrY4wXLLyO4rXbx2jvIzzZtYo9jac6Ll3riXjcfTZvp73J9CCJ8T2F34kE&#10;EI0gMoAXj9FvL/JTF8iHYOvgHbkVEVNCyJ6cHHJz1JVOiMxUsYWujF66yYBNFVLudvxe9Sgaz9RE&#10;puxr9XJcL2vn1B5I7XMpV5smQkQDCNfXqRFNO3TTwzs8JbciYkpONv/esi4vIy9EZnJtoasTdTGI&#10;LC18oPA7Rh2Dj+dbx0Y07bDOy1LFn3IrIqaEzxs5J9pKJ8QIICPfHPDQKfnK9sPPmnvt5BekOvUk&#10;99Wt+E2Czyme4WnmSzhitCFkT8GmToWchBBDREa+ORDWx5CTPIg3RYj+nCj8jMGvqxdP7QEKEJ2Q&#10;WxHRFWnnyHJZtRBCjESrWVEeePOsxbNXn0z/tI2Q3QJ19eJhd3MP/se5FRFdUdfPmRCNQ0a+OaTM&#10;fcL0rL2nIj5pq11dvXjKCP97kOOsnD4Bonr66SUhhKgAGflmkbb/pS2M3dbRH2UOMX9dB+ZWRHTN&#10;Y/FxqSmPEkJUjtbkm0faepj2/NfZwFOrfscgh5onEIp6cHp87NTJUQgxRGTkxSizh/lk5Zu5FRE9&#10;QdEl8kLaW0ULIYZMCtfTuvTGqQ4UogLIvr5lkufY9/9W8+I3Nw1NI1EWbKP7tHmTKd1bhMgERp7C&#10;FUtOd6AQFXHbJH+n3e/S5hXURP2g9TJGnonaVzPrIoQQYsT4unk+wRa5FRkAWhbzGvbMrUgmLrJW&#10;q2chhBDiX2xnvkvgZ7kVGZBxN/IfMn/9L8mtiBA1YqMgl5lHwoRoHO8z3wJI7f1VM+syKONu5Mm5&#10;oE7DsZn1EGLUIS/uYvOiXzg4dB59d1aNhKgA1m8ximcEWT6zLmUw7kYeqFLIjUt5P0JMzifM7xXH&#10;B/lukFflVUeI8qFjHiV4CVPNzKxLWcjIm21v/h68KbciQoww37be2op3jSreiVHh9eZNaN5rrYpp&#10;ov6k7Y+zsmohxGiztXkzsdJRMRwxCmDcP2xeoe/vmXURQohhQntwon6/qmJwGXkxCnwnyPOCvM08&#10;ZC+aw/3xcY2cSggxoswwr+hJe/BvZdZFiErY2XzN9qDcilSA1uSds4Jcb3IqhGhnb/N7xB65FRGi&#10;Cl5jvl2E5jNNXLOVkXe4gfE+qJa9EM4qQY4yz1lhAqz2zKKRHGm+j3rF3IpUhIy8wwSOcOT5Jm9e&#10;iI2DnGd+b7jXVEdClAiVx0bJoB4X5IHcSlSIjHwLihzNjY9CjCvsf7/dvHbE2UFWyKuOaBoHB3nY&#10;vC58bmO/etTlt5n1qBIZ+RZ48HjyePRLZ9ZFiFyknhyvy62IaCYY+blRchr7Zc2r2lG+9nkZrj8s&#10;ZOTnhUgS78dhuRURIgNU8bzbKtoPLwQUjXwuY0+CCQb+CWt+6FZGfn4oc8vkbr3ciggxZNgqTC2Q&#10;TXMrIppLJyM/bGP/9ni9j1V8nVFARn5+VjOvaPid3IoIMUSeaV629vvDvnBdytpSy7wJDUtyM9U2&#10;tUWD7BtkryBHBPlqkNtKvj5e/P7mPcYVsh1PbjDvsNXELZNCdIL73o/M81JOz6zLyLKDTe6BSqoR&#10;PPsPdvPP6YGXx7H3KnncUUWefGeuCfJ/uZUQYgjgoFLoi/sAkdRFhq1AXTx5OpPtl1uJBsBkaesu&#10;jrsuyIFBjin5+rsHeSTID0seV9SLn5kv16wd5KrMuggxKDsGeX78meqOf4g/k2CMYd8tyEVBPmme&#10;iyREZUy1Jo9MmHeBW6ii6+PBnVzR2KOIPPnOpPflwNyKCNEl7zGvMd8uh5snkhYjoLvHc34Q/4Zh&#10;32DI+ooxZTIjP2HVGvcEEYJfVnyNUUJGfnJYm6QZ0YzciggxDVuaf49JnHuig9wSZN0gLwhyl3kG&#10;/S/jOeQ3Kf9EDI12Iz9hwzHukNbjDxjCtUYFGfnJeZf5e7NTbkWEmAImoReYF3FapovjlzMv+oTh&#10;P6/Lc4QojWTkJ2x4xj3BmtStQZYc4jVzIyM/OYuZZ9mfmFsRIaYgdYl7T25FhOiGD9jwjTukSmcf&#10;HvJ1cyMjPzXfNl/PXCm3IkJ0IFWoO9fUWEmIKTnWvNvccpn1GDYy8lPzQvP35xO5FRGiA182VagT&#10;Ylrom0zG6Y9zK5IBGfnpudjcUxJi1DjFfImx1igEIaqGynkLB/lSbkXESHKjKftYjB4vDbJdkJ/k&#10;VkSIUYabN+Guo3Irkgl58tODt3R5biWEKEBGPYnC9H2vfVvkulS8E/WEBD/qNl+XWxExsjxonqvB&#10;52RuZl2EgPcHWT/IHkHuzazLwChcL6rk5fGx7EY3ojmcap7F/KLciggReYd5dOno3IoIMcrQ1W4i&#10;yNXmTRrGEYXrp2cN8/foC3nVEOJf0Ar5oSA/za2IEKPO58xv3jvnViQjMvLdcUmQc3IrIYR5oh21&#10;G9bLrYgQo8zq5tvmfp9bkczIyHcHOzBI0FwxtyJirNnC/Pt6SG5FykRr8qIKKJ9L0t24VbgT/XGS&#10;eeLdq3IrIsaazePjt7JqIcSIw/5SZsOH5lZkBJAn3x3s8iGL+YTcioixA0cXh4TtvuQPXWfDL/st&#10;RG1IHZsasb+0BGTku4dEJxrW6AYrhsWa5suKxc6cr8uqUQVon7wok1cE2dB8n2nt95eKofLbIG8w&#10;XxednVcVMSYQdWQX0C+CXBXk+iA/z6pRBcjIizJZIj5elFULUUdONvekdjAZeVENhOQ3Mw/RU5fh&#10;i+ZRx3ebR5GEENNAoh036o1yKzIiKFzfG38z304nRBXgpRdD8zRHWjerRkLUDNbj/2meKS1k5Hvl&#10;C+bv1xp51RAN5JXmn60jzXdxbB/k6Vk1EqJmpN7gn8ytyAghI98bhFB5v/bOrYhoHDRCusNaS4pC&#10;iB45wrxS1DNyKzJCyMj3BhEg+hyclFsR0SgWD/KouRc/dqgYjiiDxYK8xTxD+pbMuoj6woSIBLxt&#10;giySWRfRHJ5l3j/jrNyK5EBGXpTBLkGWsjGdKYtSIfGObU3L5lZENIZUe+HJrFpkQkZelMG/m++L&#10;Pzm3IkII0cbu5lGi83MrkgMZeTEozJK3NW9G80RmXYQQogg27o3mS4kXZNYlCzLyYlC2DLKk+ZdI&#10;iEFJIdWZWbUQTWHTIMsH+XVuRXIhIy8GZav4OO5tZUU5XBwfX5BVC9EUdoiPv8mqRUbGtazt2kG2&#10;s1bRlnuC/Mi8p7XojeRxqVa9KIO/mnvzRIh+llkXUW+4N73VfC3+psy6ZGMcjfxLgvzK5u+SRnMM&#10;PhAPD10jIUTiAfPeB1vmVkTUHirbrRHkM5n1yMo4hus/aj65odvV2lH+0zxD/P9MLVKFyM2Z5t0M&#10;F8+tiKg1q8ZHNcwaIz5hHpL/U4fn3mm+zeLwoWpUfw40f98Wza3ICKKKd/3xemt1pBOiX6icSJe5&#10;cXRmxw48dwq1pIpak9UvPt58G9hzh6RXEzjOPMSqL9L8yMj3B4WVKJGsCbfoFzphci//dm5FRPX8&#10;JMjN5jfbbwWZMcWxW8bj3jEEvZrCtUH+kFuJEUVGvn9mB5nIrIOoL7OD3G/qpdEo8NZpH3hjkPsK&#10;wk32+iDv72IMPIi7zftaq13q9Kxi/v5+PrciI4qMfP/sZ/7erZdbEVFLxrYhTTtNCbFyQ+CfSij+&#10;sSA/L8gx5p75t7oYh0kBBouWl7tWoWjDSBnQZ2TVQjSRVFzp1Vm1EHWEKpxEbB/PrYgYDP6RGwf5&#10;rvmMf3aQ/c2rGw0CEQEKctxqXslNTM5/ma97zcqtyIgiT34wJsy/10L0wj7m37s35VZE9McrzWf3&#10;bLOZG4XkijL3/L8sjvu1EsdsIn8Pcm5uJUYYGfnBIPGOBLylcisiasVp5rlCoqZQWY0bJ1/+z5qv&#10;w1cBoX7CPetUNH7dYYcCXvyhuRUZYWTkB2Nn8/dvu9yKiNpAnRNsw3/nVmRUqGPFO3qXo/cNQS6r&#10;8DoUzSFicIhpXbATNH5g3Uvr8aIqHoiPC015lBAtcPqwD2Nbq76dOibenWreDKVKAw8TQQ42L42o&#10;ohzzk5LuzsyqhRBCtNgxyENB/pxbkVGhjkZ+mHzZPPSzU25FRhDyFq4KcktuRYQQwjyyiCdPRdPH&#10;MusyMsjITw3Nalh3nqqAzjiybJDNTD3kRbXcER/XyqqFqAurB1nOPPFORGTkp+cS8+Y1alzTgkQo&#10;Jj4y8qJKaCxCtUrlxIhuWDM+3ppVC1E7Xmqe4ass8hbUq3/QWr3kRWeUXT843zMvdKWOdGI6Dgvy&#10;ZJAVcisi6gf171mbXze3IiMCZYJPya1EDZCRH5zXmr+Hr82tiBhpqFHP8urJuRUR9WQ184xNNWLx&#10;94Kb7mdyK1IDZOQHhxbG1MY4MbciYqTZ2/y7tmluRUR9+Zz5h2jn3Ipk5i3m78PWmfWoAzLy5XCE&#10;eSRNHcXEZPwqyG2mxmJiAPAobjJlblJqlEqAi+VWpAbIyJfDC83fxy/nVkSMLH+LItpQdn33PBLk&#10;GlMC0EbmOw4ezq2IGBvoj/DrIB8xbacT80MjMe5Lf8+tyCgiI98b9wTZMMi7ciuSEUpGPpJbCTF2&#10;7BsfD8mqhRhF3mle+vjXuRUR9YetGYSEqKa0dmZdEsxgacbwJRtOy9ezg/xlCNdpAgrXl8tB5u/n&#10;K3MrIkaKG829eDmtohQIF2Lkf5VZjzcEOcF8vzp7Q7n5nR9klYqvKyPfPTLy5ULnQ97PK0y9woXz&#10;fPPPxIdyKyKaRfIocrXAfG+8/t1B/hrkWUHebF40hFnt6hVdl5nynUF+UdH4TUNGvnxoPMLnnveV&#10;yeYXTR7cOEO7cT4LytUQpUJYnEx7OuENuw0m5WTp/IaxbU8CpDMcme8/r+ja1KvnC/W+isZvGjLy&#10;1cDOjmPMv3+8v9/Nq47IyFlBLs+thGgm7zC/wew73YElsYx5Naf743UPm+S4r8XnX16BDgfEsVer&#10;YOwmIiNfPSwfUd9+udyKiCzcZV5mW4jSoegC4UKqcfXrzTMGBT5WmUZIrmO2Ske8HwfZZ4ox2U5C&#10;g4aLzTPhy4Q1/4tKHrPJyMhXD5NtvhcXWvmfdzH6sOPpf3IrIZrL/uY38aX6OJdQ+4nx/G7kgSA7&#10;dDn2bvGcN/Sh12SsHMc8qMQxm46M/HDY3fx9/nBuRcRQoesc//fP5VZklNHMdzAej4+Er+/r8Vw+&#10;mK8J8q0gE9McyweZUP0lXY6dst/LDGGmdp8nlTimEGVwdJA9zLeRUrAq984XMRx2jI+6J4nKYCZJ&#10;YZhe+6o/x/xmdE/pGjnPNJ8YfL3EMf/XPKt5RoljNh158sODzzxb69hhomz78eB35vkYqlcvKoUt&#10;PNzIuw2lb2WeLEICXZVb8PBmuOGVsbWE3QTsx/9BCWONEzLyw+Vg8/dbEcrmwz2J+9uRuRURzYft&#10;PDcEudKmr2v/RvNCOvRjX79ivdaO1yqjRSeh0Jx1AeqKjPxw+aT5+71VbkVE5dANVF1BxdB4vfkH&#10;7jzz7PbJoPQiE4Jhtcyka1cZxpm9qNeZwqC9IiM/XJYOcof5LhB9VpvNV8y/W8Mo5S3Ev/i4Td5n&#10;nXXsI+LzRw1RJ74ArFkNUrSHpEL0/lJZSo0RMvLD5wPm7/m2uRURlUK+Ef9nTebE0CBTng/dG9v+&#10;Tr3tk+NzrB8Ne70wFe15f5/nvy+ev2lpGo0PMvLDh0jaQ0F+klsRUSlUPHwotxJivCC7lyI0JINc&#10;XxAy0p8K8h+Z9CLzlB0A/Zb+JIGPEKhmzL0jI5+HY83zUVbKrIeojgtMjbK6Qjfu8mDNGm+XznDn&#10;FOTUIK8zX0PKAUaGScbCfZxL1IHyuKfEMYSoA4eaf3ZVuKmZLBJkPfMcJyGEeecuogy9LhWwps8k&#10;4YDSNRoP5Mnng8gVE9N/y62IKJ1NzL9X786tSB2QJz8ekOy3YpCdcisixJBI9Svem1sRUTobx0d5&#10;8l0gIz8e0HqWRjq9dsxbJj4+PuVRQowebFX9fZC3B5mZWRdRLi8wz33qtsz3WCMjPx6QeMf6JP3m&#10;39zDeW+Pj72W7RViFDjefKK6eW5FRKngyf/DvPugECJC4t0/zTP+F+vi+AXi8RdUqVTD0Zp8XrY3&#10;VWpsGtzH2DlxRG5F6oI8+fGBkPtHzIvbfKKL499qXhr3O1UqJYQQPUAiJYZe6/FCTAKFeQjfrzHF&#10;MXj6NwW53PqvlCfkyeeGsC7v/0dzKyJK4z3m/9ONpztQiHEFw4NX/+MpjtnN1PyhDGTk83NpFNEM&#10;CNMTru+n7ocQYwPe/PVTPH9mkBtNveMHRUY+P3jx6kzXHLh3XZFbiTqhvsvjyRnmSUn/bvO3omUd&#10;nmxkGtI8OWS9hCgbapx/xrzXPBUp5w443oeDrD6oUg3nHvM6BVVAQrCqbwoxDYsGmTDfS/y8tufw&#10;eLgR7jJknZqIPPnR4EPm/4c3lTDW2XEsyeQy0e+b2wWU2L6swvEbh7LrxxMS7+hOR4c8mjy8rPDc&#10;y+OjvHjRFL4V5DYrb7L1V/N7p2R++eUA72s30AjstoqvIURjWDfIteZGn/A99b6ZiVMpbPGMejUF&#10;efKjw1fNw7xrDzgOnry6n03OL6w6T557Es7H1ysav5HIkx9vyDpmHzxdnUhoYXvK94K82tSrWTSL&#10;/zFfz1X/hvpCOVts1nm5FakTSrwT3wxyofmX5/4gp+dVR4hKuD0+LpJVCzEI28fH2TmVqBsy8gKP&#10;/eTcSghRMXzOqQ+xWW5FRN9Qnvj8IDfnVqROKFwvhBgHMPKHmIfrt82si+gdit+sb570KHpARl4I&#10;MS4cEOSWIIeaoph1YwPzEtuqWd8jMvJCiHHhQfPmTNSG2CezLqI3Uq16Jd31iIy8EGKcOC7IWUG+&#10;EGSFvKqIHiCznpr1l+RWpG7IyAshxgnqFnwwyJJBDsysi+gePPl/BJmTW5G6ISMvhBg3zglyrHm3&#10;RbUsrQcr2dRNtcQkyMgLIcaRTwZ5OD6K0WfQxkJji4y8EGIcof75leZZ27oPjj5k1svQ94E+3EKI&#10;cYWSzs8J8r7ciogpeZZ5uP6i3IrUEe0VrZa9zNf9xOTcFGTn3EqIseRIcwN/mHlJ5x/kVUdMwnbx&#10;8aSsWtQUGflqWSXIC8237Kh16/ywX3m53EqIsYWudDRj+m2Qo8yrqV2TVSPRCe6h5E9ckFuROiIj&#10;PxxeYerq1okTzUtVCpEL1ubfHOTiIAcHeV1edUQH2CNPEy05Sn2gNXkhxLjzT/MJ5yuDLJZZFzEv&#10;dA1cz1TOtm9k5IUQwuwPQZYwb2O6Ul5VRAF2PxBxVjnbPpGRF0IIs+8F2TXIhkH+EmSprNqIRCpW&#10;JE++T2TkhRDC+b75mvyaQT6X4foLRClzvKXN7/NJyr5G1awcH5UQ2SdKvBNCiBa/CfLzIB8Icm6Q&#10;H1V0HZJxiRYko4sBvivItUFuNM/8n1t4NOuuGAz39L2DvDbIuuZNeO4zz0w/zXy7IJnqT5gnso16&#10;gRk5omKkoX81X6LFcysyopDs1OQZ+jrm//89cysiemLFIOebG9hntT13tnk4f1AwunMnEbqt0YyF&#10;z83y5rkCJKDNsKm98G2CXDrFuMjlQbY3f42LWvlG9BdBJkocj+2Nt1q9og8jhWZJQggxL2yrO8jc&#10;sORoYLNwkH8LcoT5WvQ7zZcQlrWWsW/nRUFONq89MRVMPDHEu5jX8Vh8kvFGAXY6MHHB0I96xGFk&#10;kZEXQoj5IWx/g7mxX6Tia7EHnG18eKyE7IvtVFcL8vUg7zAvCsPv7YaZkDxLDDPj70QCiET8zTwi&#10;QPe2+wrH83o+H2TzIKubG9NRtAUsaaDrb3IrUmdG8R8rhBC5Yd36o0HWDvInqzbbnsgBhp118jvN&#10;C/NMxN8B4/0h8/LPGOZnmhv6dP+mk95q8edHor5AmP9x8yUxDP5l1vKICdfvYx6pYMsg0YNRC4nv&#10;aq7/HzLrUWuUeCeEEJ05wby2PY1sDjRPaKsC7sMYWTxwEu+uMzfWhNZZP8f4ptA16+gY6kfNJwY8&#10;7lgYixLazzDv2oZxx7DfEMfD6O9qrSqTLAlsYh49wNO/21oTi9yQNEjy4KFBHsisS62RkRdCiMn5&#10;bpCtrGXsq4JMd4wZXjyGGo8ew0+1t9XjMcuYG2YM8i1B7gmyRpBnx+cx5DPieYT/Tzdf0+dYJhCL&#10;xZ9/GI9P1eQmzCcWD9joZNzvFB+/l1WLBiAjL4QQU/Nx81D5YRVeg0x+jPTtQa6y1jY61tSTkcf4&#10;smywlnnI/qp4PEl3JNy91NwDxpCz/Y+GOxj7B82NN/f7e809dxpDESEgzM8OghXiNR+t8DX2AvkH&#10;vLZLcytSd7QmL4QQU3NzkC8F2dq8uExVYNRTCJ6GVrS/fU7h+ZviMeiAUZ4Vj73aPMw/YR6eZ/39&#10;vPg3vP7HCuMSki+GvxeKYxElIAIwKjaBScxtuZVoAqPyDxVCiFHm+PhYdaZ9cU/71tYKxQOedvLI&#10;Z1orEktyGhMR9u//OsjvzY09XvsTNm8xHUL2z4y/M2FgArBoFMYbheQ7cgrw5H+fW5EmoHC9EEJM&#10;T0pIG8aecgwxe+OLywOErQnn45hh1PH0MdDJ+2f7HV770+LvD8fj2tfXP2stQ35vh+dHgU/Hx6qq&#10;DY4VMvJCCDE9rHNT7Y7e5jeXPDZFaQiXLxlkD/O9+YsWnseDpzrkluZGmaQ8QtmstafytITiHyuc&#10;UyyHm9g2yAcLvxP+J1z/UJQ5Hc4ZNkyi3mq+N16d50pARl4IIboDA0nm+8rTHdgj6xR+XqXtORLv&#10;Zptve6PiHWvqV5ivv7Nmn4z5dMZ5C/NKd2mJlvOZGDBBYMJApv7jcbycvNh8wnNiZj0ag4y8EEJ0&#10;BwltJK093dwDnjP14X2D4SUr/uL4O+1vyaonHH+Reeb8hHlIvhujvFGQk8yXAeCOOD4TCqrhXR3/&#10;9ngp2g/GcvHx2qxaNAgZeSGE6B62dVEF7zXmpWTLgCQ5vHSy2/GoU1Ea6tXjeROGnzD34DHwlMEl&#10;ZN9NeJ0oAQlsqWIf6/DnBFnVfNJwifl6f7fjVU1KbMwdUWgMMvL1IbWmLMIXk6pWaWtNr5Chu3mH&#10;v/NFn93HeEI0HYwwxpDkMMLfZRgjkuZSRzi8aTx0IgaPxUfyAfC28b4pWoPX/UgX1yaL/o/mW+SA&#10;NfwzzT14rkOkgDyDq+J1RsGwUtWPCc75uRVpCjLy9eFr5mG7TqQvLMf8xLpbowPKYf6sw985d6a1&#10;+lmPwpdfiFGA7wRlYp8f5N1BjippTAwbEwg8a0LyJPdheFl3x7O/Iz7PBIBJxnTfSerRY+BXjb8z&#10;Kfg/83yCp+J1zojXSqH63F487GCu133THSi6Q/vkmwFhPhpNUK6S0NvLbPre0/CWKZ7jZsD6GOEz&#10;fU6EaEGiGkboFSWOyTo8oXT6veNt/znIaeaJfhhkMuwx+N0kx5G4Roh+7fg758w2N/zcE1geoOQt&#10;2etMJh7tYsxhQHIh1f3Uda5E5MnXh6LBJsRG6I2GE3SjWiM+Amtw/xvkVeYhL77gT3YYj4kBJS25&#10;gSwUzy9m9hI2I0x4RXwclZm+EKMANeFfbd7NrYzKbKkwDd76rVHSPvhiMZvpoAoefeVTExq++7PN&#10;Q/ZM/JlEYOBZ22fi8LB1vj/kIDXakZEvEXlo9WABm98r53/H3lZm4oS3LrDWPln22xKGf67N33s6&#10;QciPxhskEP2neSivyC7m+3Ix/AsP/AqEaBb7mRvUI628KngYdML2qe3sk9b9FjlgiY2tZy8ujDfb&#10;WiVrWXvnXkHiHWv7D9loePAJjDw6XpFbkSYhI19PMLyUu0whdTJzuQncbK2bAaUh32Hz954ugvFf&#10;Mo6zUttzeAI0wqBO9qiUuxRiVCDUzeQYw3SqtZLbcsF39KfmS3UJInncG0jYJdrAUh7GnQkE9w3u&#10;EQtGyf39Xj7IpiYvvnQUrq8n/N+YhRd7T7MHli8ue3hT6J41Q7bbFHtPFz0Cfsb7vyOOtU3hObyC&#10;RUwGXojJ2N98ji9XIQAACkBJREFUZ8sR5mvnJI1dnkEPjPSx5lG5Ii8o/Eyjm1e2Pc/SANE+luK4&#10;h3ST0FcV25m/jpMyXb+xyMjXE76IfEHbe0/jTdByct14HJm1NHpIvafb1+f5UmPgz41j7lZ47gkT&#10;QkwH4foJ8+WxX5obzWFzeJC39XEeuTgsybH3n624OffKrxYfL57yKNEzMvL1ZLLe06wRLtl2XLH3&#10;NNm5ycjPtVZGL8k3xVrZZqOTjCPEqMNWNfbMv8k87HxnH2MUu8/1wpeD7NnH9QDH4HXmpXOJ6HF/&#10;qKqK33QoqbciZOTrS3vvaX7exFr7YoGJQLH3dNpWV8zWTQk+D7eNry+dEN3z7SDvCnJgkPd2cTz7&#10;7JeIjxhaltvYMYOx7WWCTVGer5iH40mkfUn8OeXSFJP5GLf4veY5cnvYh9/p/jBMZhZ0EiUiI19v&#10;0swfL5w974cXnmMLDsa/2Ht6srX1fjwIIUQLtrUeG+Q95tGxj3dxzhPx2CvNv5vsvWeNv5tqdgnO&#10;I+xO/gzfYb73j8a/tU/o2+EaFNyZsFaUL9d9gAkKr/32TNdvLDLy9YTEOopGvDbITkE2s1bzCeCL&#10;zlr9ejZ/72khRDXsZf7dZHsdhWymSiLDmOJdsyOG4jcUqOE7Sv5MLwY3Ld2xZMekgQz6bpNlGZ/7&#10;w13x/MemPrwymKAQgTg20/UbjYx8PVkmypodnmMPLDcNMmvbe0/nnKkL0XQwkpS6pR/EIeZFaaaa&#10;WCdPnqWyFFqfY71luc+N5zNZIIm2m0qXxXPTkt1j8THH/WED8/yAv2a4duORkW8G3BQw7H8wD81T&#10;4nay3tNCiOrA4H4nyBfNa0/cPMWxyZtv38nSi6FNCbSPRulnu2vu5bq01e+8jDo0Fhn5esLaHSH4&#10;VB2K30mcIYmHffKD9J4WQgzGo/GxU6XJTpRhYHspfTtqsI2PSONluRVpIjLy9YTQGuEtKtWxFo8n&#10;QKLNoL2nhRCDc0l8pPjM0TkVqQFMhLY334ao2hwVICNfX9JaWlm9p4UQ5UAHOBLZ9jAZ+emgrgBL&#10;i+fkVqSpyMjXEww2a+xl9Z4WQpQHa+THBvlMkBeZDNhUpJ4aukdVhIx8PeELUew9PWGtbXIY9VS+&#10;ttimUghRDuS97DbNMSyRMcn+YZCDKtdodHhmj8c/Pz5eU7YiwpGRrydl9Z4WQvQOpaKP6vLYtXs4&#10;tilc18OxdPFj2fF3Feky9sjI15dOvadl2IWolrfavIWnpoJKlLShpRrehyvTaPR4vIdj6dxHj/v7&#10;KtJl7JGRF0KI7rm6x+MJ11Mgh3Ktt5WvTq1Z37xy53/lVqTJLDj9IUIIIfqEVrQ4U+/KrcgIsmN8&#10;/E1WLRqOjLwQQlTH38x7pO+eW5ERBCOfCnqJipCRrw80cKC4Bkk8bJUruxQlnbBoU/vOIKcUxtc6&#10;vxCDgTdP+9fNcysyQiwXZFObuomPKAEZ+fqQ6lyzLQcj30/v6ekgme/xODbXYFterqYVQjSFM+Lj&#10;Wlm1GC1oSoP9OT23Ik1HiXf1oYze01OR2k6SIER4ke1515pK4goxKPruzM8u8fGqrFqMATLy9aCs&#10;3tNTwUQhNb2hwQYNb5hI3GC9bYkRQsxLirYtl1WL0eHrQfYK8iPz3hpC1JYDzI3v4iWMhfe+UByL&#10;LnNLBFnEuu901Q2Ez2bGsbnGrHjNftpXdsOJ1uxKV+uY///3zK2IyArOFBNzJumzMuuSm53MvxM0&#10;z3pGZl3GAq3J1wetyQtRT/gOUQwHo/bpzLrkBAfiEPPo4FbmkUhRMTLy9WOuVZv53j6+DLwQg0PZ&#10;1l8F2de81O048jHz5MOPmjsrYgjIyAshxHDAwDNp/kZuRTLAst8ng/w5yAmZdRkrZOSFEGI4UBKX&#10;cDXr0ttm1mXYbGOeT/Tn3IqMGzLyQggxPL4UH7fPqsVweZn5cgXbfY/PrMvYoS10w+Hb5sk3Yl7o&#10;Ja33RYwTD8bHZbNqMTywMd80b86Dsb82rzrjh4x8tbDfnL3mO+VWZISZyK1ASWxiPmkpsmJ83NLm&#10;T2DkpvfLqpUSI8lp5g1rbjVfp25ycuuGQdYN8qEgl2bWRQgh+oa2mWxB7LQ7oZPsk0dNMQJQ3+In&#10;5p8DktAWzatOpXzO/HW+NLciQggxKNywuzHwN5rvGRbjCwWmDjT/PJwV5Ol51amE1cy3yv0+tyJC&#10;CFEG3Xrz8uJFYjfzAlR/yq1IBexn/nlvX8YSQojaMp03Ly9etENrZypMbpZbkZJhu5wS7YQQjWI6&#10;b15evGhnI2t1lHxDZl3KhI6ZJ+dWQgghymYyb15evJiMVc07stGP4jmZdSmDFcz7anw9tyJCCFE2&#10;k3nz8uLFVKxp7s0Tvq97oTIa8vCZ3ya3IkIIUQXt3ry8eNENnzf/vPzCqmvxXDW0v749yDlW/8mK&#10;EEJ0pN2blxcvuuX75p+Z5XMr0iep+NMeuRURQogqSd68vHjRC58y/9ysm1uRPvmRebnqZ+RWRAgh&#10;qiR58/LiRS/gCVNE5uYgK2XWpVdYYiDh7n9yKyKEEMPgUJMXL3pnK3NjeUxuRXqENXiiEMqqF0KM&#10;BXVNnhL5+a55JGiT3Ir0wBvNjfzeuRURQgghRhn2mt9jXtu+LpNFit/QXW/h3IoIIYQQo85HzT3j&#10;LXMr0gXLmu/zPzq3IqKF9jAKIcTockl8XDyrFt3BhIQ2ukfmVkS0kJEXQojR5b74+MKsWnQHrWVZ&#10;XvhLbkWEEEKIukA3tweCrJxbkWn4Y5DbcishhBBC1IkNzIvLHJdbkSnY0Dx34ODcigghhBB143Dz&#10;7XSb51ZkEj5rbuTXyq2IEEIIUTfIXL8ryLk2mrlUZwe5LLcSQgghRF2hwAze8u65FWljRfMog0L1&#10;QgghRJ/QwvUi8+S2pTLrUuRr5pOPF+dWRAghhKgz25gb1I/nVqQASwjn5FZCdGYU13aEEEJ05oz4&#10;OEq95ilh+2huJURnZOSFEKI+sPb9eJC1cysS2cy8pfJZuRURQgghmsBh5iH7rTPrAbRSpiXuCrkV&#10;EUIIIZrA0uad3u61vIZ+ZpDrg5yZUQchhBCicTw3yHVBbrR8zWv2Mo8ovD7T9YUQQojG8ipzI7t/&#10;puufEuQWq0+veyGEEKJWXGnewGbYUADn4SDHZ7i26IGn5VZACCFE3/w1yFuDrGet3vNVwR79l8Wf&#10;twuyqPmSgRBCCCEqYNUgD5lvq8Pgr1LhtWabLw8kYZlgRoXXE0IIIcaenYMcbV6QhkS8rYI8q01W&#10;HfAaq5lPJn4VZFaQxQYcTwghhBA9sEWQO2xeb7so7GnfxPrzvn8SZI75soCoEcqKFEKI5rBGkB1t&#10;/nv7lkHeGH9m69u3exhzU/OlACYJHxlQPzFkZOSFEGI82CXICead7L41xXH/a967PrFPkG8G2SjI&#10;hZVpJ4QQQoiBeJv52v1kIX3k+W3nXGGeRT9zeGqKspAnL4QQ48VKQZad4vlrrNVVjuYzeP77mfeN&#10;F0IIIURDWDfIcUGek1sR0R//D1srtu0DslZIAAAAAElFTkSuQmCCUEsBAi0AFAAGAAgAAAAhALGC&#10;Z7YKAQAAEwIAABMAAAAAAAAAAAAAAAAAAAAAAFtDb250ZW50X1R5cGVzXS54bWxQSwECLQAUAAYA&#10;CAAAACEAOP0h/9YAAACUAQAACwAAAAAAAAAAAAAAAAA7AQAAX3JlbHMvLnJlbHNQSwECLQAUAAYA&#10;CAAAACEAns3lf70EAAChDAAADgAAAAAAAAAAAAAAAAA6AgAAZHJzL2Uyb0RvYy54bWxQSwECLQAU&#10;AAYACAAAACEAqiYOvrwAAAAhAQAAGQAAAAAAAAAAAAAAAAAjBwAAZHJzL19yZWxzL2Uyb0RvYy54&#10;bWwucmVsc1BLAQItABQABgAIAAAAIQC+6LA74QAAAAsBAAAPAAAAAAAAAAAAAAAAABYIAABkcnMv&#10;ZG93bnJldi54bWxQSwECLQAKAAAAAAAAACEAeu2MZv1OAAD9TgAAFAAAAAAAAAAAAAAAAAAkCQAA&#10;ZHJzL21lZGlhL2ltYWdlMS5wbmdQSwUGAAAAAAYABgB8AQAAU1gAAAAA&#10;">
                <v:group id="Group 29" o:spid="_x0000_s1043" style="position:absolute;width:22091;height:18288" coordsize="2209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 o:spid="_x0000_s1044" type="#_x0000_t75" style="position:absolute;width:22091;height:16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X/qvwAAANsAAAAPAAAAZHJzL2Rvd25yZXYueG1sRE/LisIw&#10;FN0L/kO4gjtNFUacTlMRB2GWvmC2t8216djcdJqo9e/NQnB5OO9s1dtG3KjztWMFs2kCgrh0uuZK&#10;wem4nSxB+ICssXFMCh7kYZUPBxmm2t15T7dDqEQMYZ+iAhNCm0rpS0MW/dS1xJE7u85iiLCrpO7w&#10;HsNtI+dJspAWa44NBlvaGCovh6tV4P43SfGxW/8WxzN/fv8t+8usMEqNR/36C0SgPrzFL/ePVjCP&#10;Y+OX+ANk/gQAAP//AwBQSwECLQAUAAYACAAAACEA2+H2y+4AAACFAQAAEwAAAAAAAAAAAAAAAAAA&#10;AAAAW0NvbnRlbnRfVHlwZXNdLnhtbFBLAQItABQABgAIAAAAIQBa9CxbvwAAABUBAAALAAAAAAAA&#10;AAAAAAAAAB8BAABfcmVscy8ucmVsc1BLAQItABQABgAIAAAAIQCTZX/qvwAAANsAAAAPAAAAAAAA&#10;AAAAAAAAAAcCAABkcnMvZG93bnJldi54bWxQSwUGAAAAAAMAAwC3AAAA8wIAAAAA&#10;">
                    <v:imagedata r:id="rId21" o:title=""/>
                    <v:path arrowok="t"/>
                  </v:shape>
                  <v:shape id="TextBox 14" o:spid="_x0000_s1045" type="#_x0000_t202" style="position:absolute;left:5334;top:15240;width:1066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F52937" w:rsidRPr="000F6910" w:rsidRDefault="00F52937" w:rsidP="006F5899">
                          <w:pPr>
                            <w:pStyle w:val="NormalWeb"/>
                            <w:rPr>
                              <w:rFonts w:hAnsiTheme="minorHAnsi"/>
                              <w:sz w:val="24"/>
                              <w:szCs w:val="24"/>
                            </w:rPr>
                          </w:pPr>
                          <w:r w:rsidRPr="000F6910">
                            <w:rPr>
                              <w:rFonts w:asciiTheme="minorHAnsi" w:hAnsiTheme="minorHAnsi" w:cstheme="minorBidi"/>
                              <w:color w:val="000000" w:themeColor="text1"/>
                              <w:kern w:val="24"/>
                              <w:sz w:val="24"/>
                              <w:szCs w:val="24"/>
                            </w:rPr>
                            <w:t>Amplitude</w:t>
                          </w:r>
                        </w:p>
                      </w:txbxContent>
                    </v:textbox>
                  </v:shape>
                </v:group>
                <v:shape id="Text Box 11" o:spid="_x0000_s1046" type="#_x0000_t202" style="position:absolute;left:3810;top:17849;width:6858;height:3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F52937" w:rsidRPr="00C4609A" w:rsidRDefault="00F52937">
                        <w:pPr>
                          <w:rPr>
                            <w:u w:val="single"/>
                          </w:rPr>
                        </w:pPr>
                        <w:r w:rsidRPr="00C4609A">
                          <w:rPr>
                            <w:u w:val="single"/>
                          </w:rPr>
                          <w:t>Fig 5</w:t>
                        </w:r>
                      </w:p>
                    </w:txbxContent>
                  </v:textbox>
                </v:shape>
                <w10:wrap type="square"/>
              </v:group>
            </w:pict>
          </mc:Fallback>
        </mc:AlternateContent>
      </w:r>
    </w:p>
    <w:p w:rsidR="00FA0438" w:rsidRPr="0085545B" w:rsidRDefault="0061386D" w:rsidP="00FA0438">
      <w:pPr>
        <w:adjustRightInd w:val="0"/>
        <w:rPr>
          <w:b/>
          <w:bCs/>
          <w:sz w:val="20"/>
        </w:rPr>
      </w:pPr>
      <w:r>
        <w:rPr>
          <w:b/>
          <w:bCs/>
        </w:rPr>
        <w:t>CEP Assessment</w:t>
      </w:r>
      <w:r w:rsidR="00FA0438" w:rsidRPr="00B547A9">
        <w:rPr>
          <w:b/>
          <w:bCs/>
          <w:iCs/>
        </w:rPr>
        <w:t>:</w:t>
      </w:r>
      <w:r w:rsidR="00FA0438">
        <w:rPr>
          <w:b/>
          <w:bCs/>
          <w:i/>
          <w:iCs/>
        </w:rPr>
        <w:t xml:space="preserve"> </w:t>
      </w:r>
      <w:r w:rsidR="004C5B70">
        <w:t>A</w:t>
      </w:r>
      <w:r w:rsidR="00FA0438">
        <w:t xml:space="preserve"> probe</w:t>
      </w:r>
      <w:r w:rsidR="00821831">
        <w:t xml:space="preserve"> </w:t>
      </w:r>
      <w:r w:rsidR="006F5899" w:rsidRPr="00F52937">
        <w:t>(Fig</w:t>
      </w:r>
      <w:r w:rsidR="006F5899" w:rsidRPr="00E02663">
        <w:t xml:space="preserve"> </w:t>
      </w:r>
      <w:proofErr w:type="gramStart"/>
      <w:r w:rsidR="00E02663" w:rsidRPr="00E02663">
        <w:t>3</w:t>
      </w:r>
      <w:r w:rsidR="00821831" w:rsidRPr="00E02663">
        <w:t xml:space="preserve"> )</w:t>
      </w:r>
      <w:proofErr w:type="gramEnd"/>
      <w:r w:rsidR="00FA0438">
        <w:t xml:space="preserve"> </w:t>
      </w:r>
      <w:r w:rsidR="004C5B70">
        <w:t xml:space="preserve">is placed in rectum and connected to a stimulator </w:t>
      </w:r>
      <w:r w:rsidR="004C5B70" w:rsidRPr="000E202C">
        <w:t>(</w:t>
      </w:r>
      <w:r w:rsidR="00767C1C">
        <w:t>Nihon-</w:t>
      </w:r>
      <w:proofErr w:type="spellStart"/>
      <w:r w:rsidR="004C5B70">
        <w:t>Kohden</w:t>
      </w:r>
      <w:r w:rsidR="004C5B70" w:rsidRPr="000E202C">
        <w:rPr>
          <w:vertAlign w:val="superscript"/>
        </w:rPr>
        <w:t>TM</w:t>
      </w:r>
      <w:r w:rsidR="00767C1C">
        <w:t>,</w:t>
      </w:r>
      <w:r w:rsidR="004C5B70">
        <w:t>Japan</w:t>
      </w:r>
      <w:proofErr w:type="spellEnd"/>
      <w:r w:rsidR="004C5B70">
        <w:t>)</w:t>
      </w:r>
      <w:r w:rsidR="00767C1C">
        <w:t>.</w:t>
      </w:r>
      <w:r w:rsidR="004C5B70">
        <w:rPr>
          <w:bCs/>
        </w:rPr>
        <w:t xml:space="preserve"> </w:t>
      </w:r>
      <w:r w:rsidR="00767C1C">
        <w:rPr>
          <w:bCs/>
        </w:rPr>
        <w:t>Randomly, r</w:t>
      </w:r>
      <w:r>
        <w:rPr>
          <w:bCs/>
        </w:rPr>
        <w:t xml:space="preserve">ectal and anal </w:t>
      </w:r>
      <w:r w:rsidR="004C5B70">
        <w:rPr>
          <w:bCs/>
        </w:rPr>
        <w:t xml:space="preserve">electrical </w:t>
      </w:r>
      <w:r>
        <w:rPr>
          <w:bCs/>
        </w:rPr>
        <w:t>s</w:t>
      </w:r>
      <w:r w:rsidRPr="0061386D">
        <w:rPr>
          <w:bCs/>
        </w:rPr>
        <w:t>timulation</w:t>
      </w:r>
      <w:r w:rsidR="00F52937">
        <w:rPr>
          <w:bCs/>
        </w:rPr>
        <w:t xml:space="preserve"> will be</w:t>
      </w:r>
      <w:r w:rsidR="00767C1C">
        <w:rPr>
          <w:bCs/>
        </w:rPr>
        <w:t xml:space="preserve"> performed to assess </w:t>
      </w:r>
      <w:r w:rsidR="00E7066B">
        <w:rPr>
          <w:szCs w:val="18"/>
        </w:rPr>
        <w:t xml:space="preserve">threshold for </w:t>
      </w:r>
      <w:proofErr w:type="gramStart"/>
      <w:r w:rsidR="00E7066B">
        <w:rPr>
          <w:szCs w:val="18"/>
        </w:rPr>
        <w:t>1st</w:t>
      </w:r>
      <w:proofErr w:type="gramEnd"/>
      <w:r w:rsidR="00E7066B">
        <w:rPr>
          <w:szCs w:val="18"/>
        </w:rPr>
        <w:t xml:space="preserve"> sensation and pain by increments of 1 mA</w:t>
      </w:r>
      <w:r w:rsidR="00821831">
        <w:t>.</w:t>
      </w:r>
      <w:r w:rsidR="00FA0438">
        <w:t xml:space="preserve"> </w:t>
      </w:r>
      <w:r w:rsidR="004C5B70" w:rsidRPr="004431DB">
        <w:t>The</w:t>
      </w:r>
      <w:r w:rsidR="003340E3" w:rsidRPr="004431DB">
        <w:t xml:space="preserve"> </w:t>
      </w:r>
      <w:r w:rsidR="00FA0438" w:rsidRPr="004431DB">
        <w:rPr>
          <w:szCs w:val="18"/>
        </w:rPr>
        <w:t>CEPs will be recorded using silver chloride surface elect</w:t>
      </w:r>
      <w:r w:rsidR="00767C1C" w:rsidRPr="004431DB">
        <w:rPr>
          <w:szCs w:val="18"/>
        </w:rPr>
        <w:t>rodes,</w:t>
      </w:r>
      <w:r w:rsidR="00FA0438" w:rsidRPr="004431DB">
        <w:rPr>
          <w:szCs w:val="18"/>
        </w:rPr>
        <w:t xml:space="preserve"> </w:t>
      </w:r>
      <w:r w:rsidR="00FA674C" w:rsidRPr="004431DB">
        <w:rPr>
          <w:szCs w:val="18"/>
        </w:rPr>
        <w:t>positioned at the vertex (</w:t>
      </w:r>
      <w:proofErr w:type="spellStart"/>
      <w:r w:rsidR="00FA674C" w:rsidRPr="004431DB">
        <w:rPr>
          <w:szCs w:val="18"/>
        </w:rPr>
        <w:t>Cz</w:t>
      </w:r>
      <w:proofErr w:type="spellEnd"/>
      <w:r w:rsidR="00FA674C" w:rsidRPr="004431DB">
        <w:rPr>
          <w:szCs w:val="18"/>
        </w:rPr>
        <w:t>)</w:t>
      </w:r>
      <w:r w:rsidR="00FA0438" w:rsidRPr="004431DB">
        <w:rPr>
          <w:szCs w:val="18"/>
        </w:rPr>
        <w:t>, a</w:t>
      </w:r>
      <w:r w:rsidR="00767C1C" w:rsidRPr="004431DB">
        <w:rPr>
          <w:szCs w:val="18"/>
        </w:rPr>
        <w:t xml:space="preserve">nd </w:t>
      </w:r>
      <w:r w:rsidR="004431DB" w:rsidRPr="004431DB">
        <w:rPr>
          <w:szCs w:val="18"/>
        </w:rPr>
        <w:t xml:space="preserve">right ear </w:t>
      </w:r>
      <w:r w:rsidR="004431DB" w:rsidRPr="00575CEA">
        <w:rPr>
          <w:szCs w:val="18"/>
        </w:rPr>
        <w:t xml:space="preserve">lobe </w:t>
      </w:r>
      <w:r w:rsidR="004431DB" w:rsidRPr="00575CEA">
        <w:rPr>
          <w:szCs w:val="18"/>
        </w:rPr>
        <w:fldChar w:fldCharType="begin" w:fldLock="1"/>
      </w:r>
      <w:r w:rsidR="004431DB" w:rsidRPr="00575CEA">
        <w:rPr>
          <w:szCs w:val="18"/>
        </w:rPr>
        <w:instrText>ADDIN CSL_CITATION { "citationItems" : [ { "id" : "ITEM-1", "itemData" : { "DOI" : "10.1111/j.1365-2982.2010.01619.x", "ISSN" : "1365-2982", "PMID" : "20964791", "abstract" : "BACKGROUND: Brain-gut dysfunction has been implicated in gastrointestinal disorders but a comprehensive test of brain-gut axis is lacking. We developed and tested a novel method for assessing both afferent anorectal-brain function using cortical evoked potentials (CEP), and efferent brain-anorectal function using motor evoked potentials (MEP). METHODS: Cortical evoked potentials was assessed following electrical stimulations of anus and rectum with bipolar electrodes in 26 healthy subjects. Anorectal MEPs were recorded following transcranial magnetic stimulation (TMS) over paramedian motor cortices bilaterally. Anal and rectal latencies/amplitudes for CEP and MEP responses and thresholds for first sensation and pain (mA) were analyzed and compared. Reproducibility and interobserver agreement of responses were examined. KEY RESULTS: Reproducible polyphasic rectal and anal CEPs were recorded in all subjects, without gender differences, and with negative correlation between BMI and CEP amplitude (r -0.66, P=0.001). Transcranial magnetic stimulation evoked triphasic rectal and anal MEPs, without gender differences. Reproducibility for CEP and MEP was excellent (CV &lt;10%). The inter-rater CV for anal and rectal MEPs was excellent (ICC 97-99), although there was inter-subject variation. CONCLUSIONS &amp; INFERENCES: Combined CEP and MEP studies offer a simple, inexpensive and valid method of examining bidirectional brain-anorectal axes. This comprehensive method could provide mechanistic insights into lower gut disorders.", "author" : [ { "dropping-particle" : "", "family" : "Remes-Troche", "given" : "J M", "non-dropping-particle" : "", "parse-names" : false, "suffix" : "" }, { "dropping-particle" : "", "family" : "Tantiphlachiva", "given" : "K", "non-dropping-particle" : "", "parse-names" : false, "suffix" : "" }, { "dropping-particle" : "", "family" : "Attaluri", "given" : "A", "non-dropping-particle" : "", "parse-names" : false, "suffix" : "" }, { "dropping-particle" : "", "family" : "Valestin", "given" : "J", "non-dropping-particle" : "", "parse-names" : false, "suffix" : "" }, { "dropping-particle" : "", "family" : "Yamada", "given" : "T", "non-dropping-particle" : "", "parse-names" : false, "suffix" : "" }, { "dropping-particle" : "", "family" : "Hamdy", "given" : "S", "non-dropping-particle" : "", "parse-names" : false, "suffix" : "" }, { "dropping-particle" : "", "family" : "Rao", "given" : "S S C", "non-dropping-particle" : "", "parse-names" : false, "suffix" : "" } ], "container-title" : "Neurogastroenterology and motility : the official journal of the European Gastrointestinal Motility Society", "id" : "ITEM-1", "issue" : "3", "issued" : { "date-parts" : [ [ "2011", "3" ] ] }, "page" : "240-8, e117-8", "title" : "A bi-directional assessment of the human brain-anorectal axis.", "type" : "article-journal", "volume" : "23" }, "uris" : [ "http://www.mendeley.com/documents/?uuid=ee33d4ad-6ab3-45da-9714-edae7587beba" ] }, { "id" : "ITEM-2", "itemData" : { "author" : [ { "dropping-particle" : "", "family" : "Jasper", "given" : "Herbert Henri", "non-dropping-particle" : "", "parse-names" : false, "suffix" : "" } ], "container-title" : "Electroencephalography and Clinical Neurophysiology", "id" : "ITEM-2", "issue" : "2", "issued" : { "date-parts" : [ [ "1958" ] ] }, "page" : "370-5", "title" : "Report of the committee on methods of clinical examination in electroencephalography: 1957", "type" : "article-journal", "volume" : "10" }, "uris" : [ "http://www.mendeley.com/documents/?uuid=520e3375-8b5a-4de9-a9c0-df7d03cfa07c" ] }, { "id" : "ITEM-3", "itemData" : { "author" : [ { "dropping-particle" : "", "family" : "Coss-Adame", "given" : "Enrique", "non-dropping-particle" : "", "parse-names" : false, "suffix" : "" }, { "dropping-particle" : "", "family" : "Valestin", "given" : "Jessica", "non-dropping-particle" : "", "parse-names" : false, "suffix" : "" }, { "dropping-particle" : "", "family" : "Bradley", "given" : "C", "non-dropping-particle" : "", "parse-names" : false, "suffix" : "" }, { "dropping-particle" : "", "family" : "Kreder", "given" : "Karl J", "non-dropping-particle" : "", "parse-names" : false, "suffix" : "" }, { "dropping-particle" : "", "family" : "Rao", "given" : "Satish S C", "non-dropping-particle" : "", "parse-names" : false, "suffix" : "" } ], "container-title" : "Neurogastroenterology &amp; MotilityMotility", "id" : "ITEM-3", "issue" : "s2", "issued" : { "date-parts" : [ [ "2012" ] ] }, "page" : "24", "title" : "Investigation of the afferent anorectal-brain neuromuscular axis in irritable bowel syndrome (IBS) and interstitial cystitis (IC)", "type" : "article-journal", "volume" : "24" }, "uris" : [ "http://www.mendeley.com/documents/?uuid=db132ac0-6eba-47dd-ad24-2064f2796234" ] } ], "mendeley" : { "previouslyFormattedCitation" : "[27,52,53]" }, "properties" : { "noteIndex" : 0 }, "schema" : "https://github.com/citation-style-language/schema/raw/master/csl-citation.json" }</w:instrText>
      </w:r>
      <w:r w:rsidR="004431DB" w:rsidRPr="00575CEA">
        <w:rPr>
          <w:szCs w:val="18"/>
        </w:rPr>
        <w:fldChar w:fldCharType="separate"/>
      </w:r>
      <w:r w:rsidR="004431DB" w:rsidRPr="00575CEA">
        <w:rPr>
          <w:noProof/>
          <w:szCs w:val="18"/>
        </w:rPr>
        <w:t>[27,52,53]</w:t>
      </w:r>
      <w:r w:rsidR="004431DB" w:rsidRPr="00575CEA">
        <w:rPr>
          <w:szCs w:val="18"/>
        </w:rPr>
        <w:fldChar w:fldCharType="end"/>
      </w:r>
      <w:r w:rsidR="00FA0438" w:rsidRPr="00575CEA">
        <w:rPr>
          <w:szCs w:val="18"/>
        </w:rPr>
        <w:t>.</w:t>
      </w:r>
      <w:r w:rsidR="00121B08">
        <w:rPr>
          <w:szCs w:val="18"/>
        </w:rPr>
        <w:t xml:space="preserve"> </w:t>
      </w:r>
      <w:r w:rsidR="00E20F1E">
        <w:rPr>
          <w:szCs w:val="18"/>
        </w:rPr>
        <w:t xml:space="preserve">For </w:t>
      </w:r>
      <w:r w:rsidR="00E7066B">
        <w:rPr>
          <w:szCs w:val="18"/>
        </w:rPr>
        <w:t xml:space="preserve">rectal and anal </w:t>
      </w:r>
      <w:r w:rsidR="00E20F1E">
        <w:rPr>
          <w:szCs w:val="18"/>
        </w:rPr>
        <w:t>CEP</w:t>
      </w:r>
      <w:r w:rsidR="00E7066B">
        <w:rPr>
          <w:szCs w:val="18"/>
        </w:rPr>
        <w:t xml:space="preserve"> assessment, </w:t>
      </w:r>
      <w:r w:rsidR="00E20F1E">
        <w:rPr>
          <w:szCs w:val="18"/>
        </w:rPr>
        <w:t>four</w:t>
      </w:r>
      <w:r w:rsidR="00FA0438">
        <w:rPr>
          <w:szCs w:val="18"/>
        </w:rPr>
        <w:t xml:space="preserve"> runs of 50 stimuli </w:t>
      </w:r>
      <w:proofErr w:type="gramStart"/>
      <w:r w:rsidR="00FA0438">
        <w:rPr>
          <w:szCs w:val="18"/>
        </w:rPr>
        <w:t xml:space="preserve">will be </w:t>
      </w:r>
      <w:r w:rsidR="00D61A63">
        <w:rPr>
          <w:szCs w:val="18"/>
        </w:rPr>
        <w:t>given</w:t>
      </w:r>
      <w:proofErr w:type="gramEnd"/>
      <w:r w:rsidR="004A57C1" w:rsidRPr="004A57C1">
        <w:rPr>
          <w:szCs w:val="18"/>
        </w:rPr>
        <w:t xml:space="preserve"> </w:t>
      </w:r>
      <w:r w:rsidR="00E7066B">
        <w:rPr>
          <w:szCs w:val="18"/>
        </w:rPr>
        <w:t>at 50</w:t>
      </w:r>
      <w:r w:rsidR="004A57C1">
        <w:rPr>
          <w:szCs w:val="18"/>
        </w:rPr>
        <w:t>% pain threshold</w:t>
      </w:r>
      <w:r w:rsidR="00FA0438">
        <w:rPr>
          <w:szCs w:val="18"/>
        </w:rPr>
        <w:t xml:space="preserve">. </w:t>
      </w:r>
    </w:p>
    <w:p w:rsidR="00FA0438" w:rsidRPr="00B415D7" w:rsidRDefault="0079727C" w:rsidP="00B415D7">
      <w:pPr>
        <w:adjustRightInd w:val="0"/>
        <w:rPr>
          <w:b/>
          <w:bCs/>
        </w:rPr>
      </w:pPr>
      <w:r w:rsidRPr="0079727C">
        <w:rPr>
          <w:bCs/>
          <w:u w:val="single"/>
        </w:rPr>
        <w:t>Measures and Outcomes</w:t>
      </w:r>
      <w:r w:rsidR="00FA0438" w:rsidRPr="0079727C">
        <w:rPr>
          <w:bCs/>
          <w:u w:val="single"/>
        </w:rPr>
        <w:t>:</w:t>
      </w:r>
      <w:r w:rsidR="00FA0438">
        <w:t xml:space="preserve"> </w:t>
      </w:r>
      <w:r w:rsidR="00B86130">
        <w:rPr>
          <w:szCs w:val="18"/>
        </w:rPr>
        <w:t>Data (blinded) will be compared between baseline and post-therapy and the 3 frequencies for; i) CEP: a</w:t>
      </w:r>
      <w:r w:rsidR="00E20F1E">
        <w:t xml:space="preserve"> grand average of t</w:t>
      </w:r>
      <w:r w:rsidR="00E20F1E">
        <w:rPr>
          <w:szCs w:val="18"/>
        </w:rPr>
        <w:t>he 4</w:t>
      </w:r>
      <w:r w:rsidR="00172888">
        <w:rPr>
          <w:szCs w:val="18"/>
        </w:rPr>
        <w:t xml:space="preserve"> runs of CEPs for anal and recta</w:t>
      </w:r>
      <w:r w:rsidR="00E20F1E">
        <w:rPr>
          <w:szCs w:val="18"/>
        </w:rPr>
        <w:t xml:space="preserve">l stimulation </w:t>
      </w:r>
      <w:r w:rsidR="00172888">
        <w:rPr>
          <w:szCs w:val="18"/>
        </w:rPr>
        <w:t xml:space="preserve">will be </w:t>
      </w:r>
      <w:r w:rsidR="00E20F1E">
        <w:rPr>
          <w:szCs w:val="18"/>
        </w:rPr>
        <w:t>used to measure the</w:t>
      </w:r>
      <w:r w:rsidR="00172888">
        <w:rPr>
          <w:szCs w:val="18"/>
        </w:rPr>
        <w:t xml:space="preserve"> </w:t>
      </w:r>
      <w:r w:rsidR="00E20F1E">
        <w:rPr>
          <w:szCs w:val="18"/>
        </w:rPr>
        <w:t xml:space="preserve">latency of </w:t>
      </w:r>
      <w:r w:rsidR="0038293B">
        <w:rPr>
          <w:szCs w:val="18"/>
        </w:rPr>
        <w:t>P1, P2, N1 and N2 and a</w:t>
      </w:r>
      <w:r w:rsidR="00E20F1E">
        <w:rPr>
          <w:szCs w:val="18"/>
        </w:rPr>
        <w:t>mplitudes and area under curve</w:t>
      </w:r>
      <w:r w:rsidR="00E02663">
        <w:rPr>
          <w:szCs w:val="18"/>
        </w:rPr>
        <w:t xml:space="preserve"> (Fig 5)</w:t>
      </w:r>
      <w:r w:rsidR="00B86130">
        <w:rPr>
          <w:szCs w:val="18"/>
        </w:rPr>
        <w:t xml:space="preserve">. ii) </w:t>
      </w:r>
      <w:proofErr w:type="gramStart"/>
      <w:r w:rsidR="00FA0438">
        <w:rPr>
          <w:szCs w:val="18"/>
        </w:rPr>
        <w:t>an</w:t>
      </w:r>
      <w:r w:rsidR="0038293B">
        <w:rPr>
          <w:szCs w:val="18"/>
        </w:rPr>
        <w:t>al</w:t>
      </w:r>
      <w:proofErr w:type="gramEnd"/>
      <w:r w:rsidR="0038293B">
        <w:rPr>
          <w:szCs w:val="18"/>
        </w:rPr>
        <w:t xml:space="preserve"> and </w:t>
      </w:r>
      <w:r w:rsidR="00FA0438">
        <w:rPr>
          <w:szCs w:val="18"/>
        </w:rPr>
        <w:t>rectal sensory thresholds.</w:t>
      </w:r>
      <w:r w:rsidR="005D1057">
        <w:t xml:space="preserve"> </w:t>
      </w:r>
      <w:r w:rsidR="00F52937">
        <w:t>iii)</w:t>
      </w:r>
      <w:r w:rsidR="00F37955">
        <w:t xml:space="preserve"> </w:t>
      </w:r>
      <w:r>
        <w:t xml:space="preserve">Correlate </w:t>
      </w:r>
      <w:r w:rsidR="005D1057">
        <w:t>CEP changes with FI episodes</w:t>
      </w:r>
      <w:r w:rsidR="00FC2D84">
        <w:t>.</w:t>
      </w:r>
    </w:p>
    <w:p w:rsidR="00753589" w:rsidRPr="001829EA" w:rsidRDefault="00EB7F52" w:rsidP="00560450">
      <w:pPr>
        <w:widowControl w:val="0"/>
        <w:rPr>
          <w:b/>
          <w:lang w:val="en-GB"/>
        </w:rPr>
      </w:pPr>
      <w:r>
        <w:rPr>
          <w:b/>
          <w:bCs/>
        </w:rPr>
        <w:t>Statistical Analyses:</w:t>
      </w:r>
      <w:r>
        <w:t xml:space="preserve"> </w:t>
      </w:r>
      <w:r>
        <w:rPr>
          <w:bCs/>
          <w:iCs/>
        </w:rPr>
        <w:t>Paired t-test or Wilcoxon signed rank test will compare the anal and rectal CEPs and MEPs before and after treatment in each group</w:t>
      </w:r>
      <w:r w:rsidR="00560450" w:rsidRPr="00560450">
        <w:t xml:space="preserve"> </w:t>
      </w:r>
      <w:r w:rsidR="00560450">
        <w:t xml:space="preserve">and </w:t>
      </w:r>
      <w:r w:rsidR="00560450" w:rsidRPr="001829EA">
        <w:t xml:space="preserve">between </w:t>
      </w:r>
      <w:r w:rsidR="00560450">
        <w:t>FI</w:t>
      </w:r>
      <w:r w:rsidR="00560450" w:rsidRPr="001829EA">
        <w:t xml:space="preserve"> patients and </w:t>
      </w:r>
      <w:r w:rsidR="00560450">
        <w:t xml:space="preserve">historical </w:t>
      </w:r>
      <w:r w:rsidR="00560450" w:rsidRPr="001829EA">
        <w:t>controls</w:t>
      </w:r>
      <w:r>
        <w:rPr>
          <w:bCs/>
          <w:iCs/>
        </w:rPr>
        <w:t xml:space="preserve">. </w:t>
      </w:r>
      <w:r w:rsidR="00560450">
        <w:rPr>
          <w:bCs/>
          <w:iCs/>
        </w:rPr>
        <w:t xml:space="preserve">Pearson or </w:t>
      </w:r>
      <w:r>
        <w:rPr>
          <w:bCs/>
          <w:iCs/>
        </w:rPr>
        <w:t xml:space="preserve">Spearman correlation coefficients will examine the relationship between changes in CEP </w:t>
      </w:r>
      <w:r w:rsidR="00560450">
        <w:rPr>
          <w:bCs/>
          <w:iCs/>
        </w:rPr>
        <w:t>and MEP latencies and</w:t>
      </w:r>
      <w:r>
        <w:rPr>
          <w:bCs/>
          <w:iCs/>
        </w:rPr>
        <w:t xml:space="preserve"> sensory thresholds and between the three frequencies as well as no of FI episodes and bowel symptoms. </w:t>
      </w:r>
    </w:p>
    <w:p w:rsidR="008A3CDB" w:rsidRDefault="008A3CDB" w:rsidP="00743AE5">
      <w:pPr>
        <w:pStyle w:val="BodyText3"/>
        <w:tabs>
          <w:tab w:val="left" w:pos="720"/>
        </w:tabs>
        <w:spacing w:after="0"/>
        <w:rPr>
          <w:bCs/>
          <w:sz w:val="22"/>
          <w:szCs w:val="22"/>
          <w:u w:val="single"/>
        </w:rPr>
      </w:pPr>
    </w:p>
    <w:p w:rsidR="00040231" w:rsidRPr="00743AE5" w:rsidRDefault="00040231" w:rsidP="00743AE5">
      <w:pPr>
        <w:pStyle w:val="BodyText3"/>
        <w:tabs>
          <w:tab w:val="left" w:pos="720"/>
        </w:tabs>
        <w:spacing w:after="0"/>
        <w:rPr>
          <w:rFonts w:cs="Arial"/>
          <w:sz w:val="22"/>
          <w:szCs w:val="22"/>
        </w:rPr>
      </w:pPr>
      <w:r w:rsidRPr="00D50FA5">
        <w:rPr>
          <w:bCs/>
          <w:sz w:val="22"/>
          <w:szCs w:val="22"/>
          <w:u w:val="single"/>
        </w:rPr>
        <w:t>Anticipated results &amp; Interpretation:</w:t>
      </w:r>
      <w:r w:rsidRPr="005F204C">
        <w:rPr>
          <w:rFonts w:cs="Arial"/>
          <w:sz w:val="22"/>
          <w:szCs w:val="22"/>
        </w:rPr>
        <w:t xml:space="preserve"> </w:t>
      </w:r>
      <w:r w:rsidR="00B415D7">
        <w:rPr>
          <w:rFonts w:cs="Arial"/>
          <w:sz w:val="22"/>
          <w:szCs w:val="22"/>
        </w:rPr>
        <w:t>We ex</w:t>
      </w:r>
      <w:r w:rsidR="00E7066B">
        <w:rPr>
          <w:rFonts w:cs="Arial"/>
          <w:sz w:val="22"/>
          <w:szCs w:val="22"/>
        </w:rPr>
        <w:t>pect</w:t>
      </w:r>
      <w:r w:rsidR="00B415D7">
        <w:rPr>
          <w:rFonts w:cs="Arial"/>
          <w:sz w:val="22"/>
          <w:szCs w:val="22"/>
        </w:rPr>
        <w:t xml:space="preserve"> to demonstrate</w:t>
      </w:r>
      <w:r w:rsidR="004027D4">
        <w:rPr>
          <w:rFonts w:cs="Arial"/>
          <w:sz w:val="22"/>
          <w:szCs w:val="22"/>
        </w:rPr>
        <w:t xml:space="preserve"> </w:t>
      </w:r>
      <w:r w:rsidR="00350ED2" w:rsidRPr="00172888">
        <w:rPr>
          <w:rFonts w:cs="Arial"/>
          <w:sz w:val="22"/>
          <w:szCs w:val="22"/>
        </w:rPr>
        <w:t>mechanistic basis for improvement in FI</w:t>
      </w:r>
      <w:r w:rsidR="00350ED2">
        <w:rPr>
          <w:rFonts w:cs="Arial"/>
          <w:sz w:val="22"/>
          <w:szCs w:val="22"/>
        </w:rPr>
        <w:t xml:space="preserve"> after </w:t>
      </w:r>
      <w:proofErr w:type="spellStart"/>
      <w:r w:rsidR="00350ED2">
        <w:rPr>
          <w:rFonts w:cs="Arial"/>
          <w:sz w:val="22"/>
          <w:szCs w:val="22"/>
        </w:rPr>
        <w:t>rTLMS</w:t>
      </w:r>
      <w:proofErr w:type="spellEnd"/>
      <w:r w:rsidR="00350ED2">
        <w:rPr>
          <w:rFonts w:cs="Arial"/>
          <w:sz w:val="22"/>
          <w:szCs w:val="22"/>
        </w:rPr>
        <w:t>/</w:t>
      </w:r>
      <w:proofErr w:type="spellStart"/>
      <w:r w:rsidR="00350ED2">
        <w:rPr>
          <w:rFonts w:cs="Arial"/>
          <w:sz w:val="22"/>
          <w:szCs w:val="22"/>
        </w:rPr>
        <w:t>rTSMS</w:t>
      </w:r>
      <w:proofErr w:type="spellEnd"/>
      <w:r w:rsidR="00350ED2">
        <w:rPr>
          <w:rFonts w:cs="Arial"/>
          <w:sz w:val="22"/>
          <w:szCs w:val="22"/>
        </w:rPr>
        <w:t xml:space="preserve"> </w:t>
      </w:r>
      <w:r w:rsidR="004027D4">
        <w:rPr>
          <w:rFonts w:cs="Arial"/>
          <w:sz w:val="22"/>
          <w:szCs w:val="22"/>
        </w:rPr>
        <w:t>as evidenced by</w:t>
      </w:r>
      <w:r w:rsidR="00B415D7">
        <w:rPr>
          <w:rFonts w:cs="Arial"/>
          <w:sz w:val="22"/>
          <w:szCs w:val="22"/>
        </w:rPr>
        <w:t xml:space="preserve">: 1) </w:t>
      </w:r>
      <w:r w:rsidR="00B415D7" w:rsidRPr="00B415D7">
        <w:rPr>
          <w:rFonts w:cs="Arial"/>
          <w:sz w:val="22"/>
          <w:szCs w:val="22"/>
        </w:rPr>
        <w:t>shorten</w:t>
      </w:r>
      <w:r w:rsidR="00B415D7">
        <w:rPr>
          <w:rFonts w:cs="Arial"/>
          <w:sz w:val="22"/>
          <w:szCs w:val="22"/>
        </w:rPr>
        <w:t>ed</w:t>
      </w:r>
      <w:r w:rsidR="00B415D7" w:rsidRPr="00B415D7">
        <w:rPr>
          <w:rFonts w:cs="Arial"/>
          <w:sz w:val="22"/>
          <w:szCs w:val="22"/>
        </w:rPr>
        <w:t xml:space="preserve"> latency and increase</w:t>
      </w:r>
      <w:r w:rsidR="00B415D7">
        <w:rPr>
          <w:rFonts w:cs="Arial"/>
          <w:sz w:val="22"/>
          <w:szCs w:val="22"/>
        </w:rPr>
        <w:t>d</w:t>
      </w:r>
      <w:r w:rsidR="00B415D7" w:rsidRPr="00B415D7">
        <w:rPr>
          <w:rFonts w:cs="Arial"/>
          <w:sz w:val="22"/>
          <w:szCs w:val="22"/>
        </w:rPr>
        <w:t xml:space="preserve"> amplitude of </w:t>
      </w:r>
      <w:r w:rsidR="00B415D7" w:rsidRPr="00172888">
        <w:rPr>
          <w:rFonts w:cs="Arial"/>
          <w:bCs/>
          <w:sz w:val="22"/>
          <w:szCs w:val="22"/>
        </w:rPr>
        <w:t xml:space="preserve">anal and rectal MEP’s </w:t>
      </w:r>
      <w:r w:rsidR="00B901FA">
        <w:rPr>
          <w:rFonts w:cs="Arial"/>
          <w:sz w:val="22"/>
          <w:szCs w:val="22"/>
        </w:rPr>
        <w:t xml:space="preserve">after </w:t>
      </w:r>
      <w:r w:rsidR="00350ED2">
        <w:rPr>
          <w:rFonts w:cs="Arial"/>
          <w:sz w:val="22"/>
          <w:szCs w:val="22"/>
        </w:rPr>
        <w:t>brain and peripheral stimulation</w:t>
      </w:r>
      <w:r w:rsidR="00B415D7" w:rsidRPr="00172888">
        <w:rPr>
          <w:rFonts w:cs="Arial"/>
          <w:sz w:val="22"/>
          <w:szCs w:val="22"/>
        </w:rPr>
        <w:t xml:space="preserve"> as compared to</w:t>
      </w:r>
      <w:r w:rsidR="00B415D7" w:rsidRPr="00172888" w:rsidDel="005432AE">
        <w:rPr>
          <w:rFonts w:cs="Arial"/>
          <w:sz w:val="22"/>
          <w:szCs w:val="22"/>
        </w:rPr>
        <w:t xml:space="preserve"> </w:t>
      </w:r>
      <w:r w:rsidR="00B415D7" w:rsidRPr="00172888">
        <w:rPr>
          <w:rFonts w:cs="Arial"/>
          <w:sz w:val="22"/>
          <w:szCs w:val="22"/>
        </w:rPr>
        <w:t xml:space="preserve">baseline </w:t>
      </w:r>
      <w:r w:rsidR="00D50FA5" w:rsidRPr="00172888">
        <w:rPr>
          <w:rFonts w:cs="Arial"/>
          <w:sz w:val="22"/>
          <w:szCs w:val="22"/>
        </w:rPr>
        <w:t xml:space="preserve">and historical controls </w:t>
      </w:r>
      <w:r w:rsidR="00B415D7" w:rsidRPr="00172888">
        <w:rPr>
          <w:rFonts w:cs="Arial"/>
          <w:sz w:val="22"/>
          <w:szCs w:val="22"/>
        </w:rPr>
        <w:t>indicating improve</w:t>
      </w:r>
      <w:r w:rsidR="00743AE5" w:rsidRPr="00172888">
        <w:rPr>
          <w:rFonts w:cs="Arial"/>
          <w:sz w:val="22"/>
          <w:szCs w:val="22"/>
        </w:rPr>
        <w:t xml:space="preserve">d </w:t>
      </w:r>
      <w:r w:rsidR="00E7066B">
        <w:rPr>
          <w:rFonts w:cs="Arial"/>
          <w:sz w:val="22"/>
          <w:szCs w:val="22"/>
        </w:rPr>
        <w:t>efferent</w:t>
      </w:r>
      <w:r w:rsidR="00743AE5" w:rsidRPr="00172888">
        <w:rPr>
          <w:rFonts w:cs="Arial"/>
          <w:sz w:val="22"/>
          <w:szCs w:val="22"/>
        </w:rPr>
        <w:t xml:space="preserve"> brain and gut signaling</w:t>
      </w:r>
      <w:r w:rsidR="00E7066B">
        <w:rPr>
          <w:rFonts w:cs="Arial"/>
          <w:sz w:val="22"/>
          <w:szCs w:val="22"/>
        </w:rPr>
        <w:t xml:space="preserve">. </w:t>
      </w:r>
      <w:r w:rsidR="00743AE5" w:rsidRPr="00172888">
        <w:rPr>
          <w:rFonts w:cs="Arial"/>
          <w:sz w:val="22"/>
          <w:szCs w:val="22"/>
        </w:rPr>
        <w:t>2)</w:t>
      </w:r>
      <w:r w:rsidRPr="00172888">
        <w:rPr>
          <w:rFonts w:cs="Arial"/>
          <w:sz w:val="22"/>
          <w:szCs w:val="22"/>
        </w:rPr>
        <w:t xml:space="preserve"> </w:t>
      </w:r>
      <w:proofErr w:type="gramStart"/>
      <w:r w:rsidRPr="00172888">
        <w:rPr>
          <w:rFonts w:cs="Arial"/>
          <w:sz w:val="22"/>
          <w:szCs w:val="22"/>
        </w:rPr>
        <w:t>shorten</w:t>
      </w:r>
      <w:r w:rsidR="00743AE5" w:rsidRPr="00172888">
        <w:rPr>
          <w:rFonts w:cs="Arial"/>
          <w:sz w:val="22"/>
          <w:szCs w:val="22"/>
        </w:rPr>
        <w:t>ed</w:t>
      </w:r>
      <w:proofErr w:type="gramEnd"/>
      <w:r w:rsidRPr="00172888">
        <w:rPr>
          <w:rFonts w:cs="Arial"/>
          <w:sz w:val="22"/>
          <w:szCs w:val="22"/>
        </w:rPr>
        <w:t xml:space="preserve"> latency of </w:t>
      </w:r>
      <w:r w:rsidR="00743AE5" w:rsidRPr="00172888">
        <w:rPr>
          <w:rFonts w:cs="Arial"/>
          <w:sz w:val="22"/>
          <w:szCs w:val="22"/>
        </w:rPr>
        <w:t xml:space="preserve">anal and rectal </w:t>
      </w:r>
      <w:r w:rsidRPr="00172888">
        <w:rPr>
          <w:rFonts w:cs="Arial"/>
          <w:bCs/>
          <w:sz w:val="22"/>
          <w:szCs w:val="22"/>
        </w:rPr>
        <w:t>CEP’s</w:t>
      </w:r>
      <w:r w:rsidR="00743AE5">
        <w:rPr>
          <w:rFonts w:cs="Arial"/>
          <w:sz w:val="22"/>
          <w:szCs w:val="22"/>
        </w:rPr>
        <w:t xml:space="preserve"> and decreased anal and </w:t>
      </w:r>
      <w:r w:rsidR="00064588">
        <w:rPr>
          <w:rFonts w:cs="Arial"/>
          <w:sz w:val="22"/>
          <w:szCs w:val="22"/>
        </w:rPr>
        <w:t xml:space="preserve">rectal </w:t>
      </w:r>
      <w:r w:rsidRPr="005F204C">
        <w:rPr>
          <w:rFonts w:cs="Arial"/>
          <w:sz w:val="22"/>
          <w:szCs w:val="22"/>
        </w:rPr>
        <w:t>sensor</w:t>
      </w:r>
      <w:r>
        <w:rPr>
          <w:rFonts w:cs="Arial"/>
          <w:sz w:val="22"/>
          <w:szCs w:val="22"/>
        </w:rPr>
        <w:t xml:space="preserve">y thresholds </w:t>
      </w:r>
      <w:r w:rsidR="00064588">
        <w:rPr>
          <w:rFonts w:cs="Arial"/>
          <w:sz w:val="22"/>
          <w:szCs w:val="22"/>
        </w:rPr>
        <w:t>will indicate</w:t>
      </w:r>
      <w:r w:rsidR="00743AE5">
        <w:rPr>
          <w:rFonts w:cs="Arial"/>
          <w:sz w:val="22"/>
          <w:szCs w:val="22"/>
        </w:rPr>
        <w:t xml:space="preserve"> improved </w:t>
      </w:r>
      <w:r w:rsidR="00064588">
        <w:rPr>
          <w:rFonts w:cs="Arial"/>
          <w:sz w:val="22"/>
          <w:szCs w:val="22"/>
        </w:rPr>
        <w:t xml:space="preserve">afferent signaling, and </w:t>
      </w:r>
      <w:r w:rsidR="00350ED2">
        <w:rPr>
          <w:rFonts w:cs="Arial"/>
          <w:sz w:val="22"/>
          <w:szCs w:val="22"/>
        </w:rPr>
        <w:t>scientific</w:t>
      </w:r>
      <w:r w:rsidR="00064588">
        <w:rPr>
          <w:rFonts w:cs="Arial"/>
          <w:sz w:val="22"/>
          <w:szCs w:val="22"/>
        </w:rPr>
        <w:t xml:space="preserve"> basis </w:t>
      </w:r>
      <w:r w:rsidR="00064588">
        <w:rPr>
          <w:rFonts w:cs="Arial"/>
          <w:bCs/>
          <w:sz w:val="22"/>
          <w:szCs w:val="22"/>
        </w:rPr>
        <w:t>for enhanced</w:t>
      </w:r>
      <w:r w:rsidR="00743AE5">
        <w:rPr>
          <w:rFonts w:cs="Arial"/>
          <w:sz w:val="22"/>
          <w:szCs w:val="22"/>
        </w:rPr>
        <w:t xml:space="preserve"> s</w:t>
      </w:r>
      <w:r w:rsidR="00350ED2">
        <w:rPr>
          <w:rFonts w:cs="Arial"/>
          <w:sz w:val="22"/>
          <w:szCs w:val="22"/>
        </w:rPr>
        <w:t>tooling sensation</w:t>
      </w:r>
      <w:r w:rsidR="00064588">
        <w:rPr>
          <w:rFonts w:cs="Arial"/>
          <w:sz w:val="22"/>
          <w:szCs w:val="22"/>
        </w:rPr>
        <w:t xml:space="preserve"> and </w:t>
      </w:r>
      <w:r w:rsidR="00743AE5">
        <w:rPr>
          <w:rFonts w:cs="Arial"/>
          <w:sz w:val="22"/>
          <w:szCs w:val="22"/>
        </w:rPr>
        <w:t xml:space="preserve">afferent </w:t>
      </w:r>
      <w:proofErr w:type="spellStart"/>
      <w:r w:rsidR="00743AE5">
        <w:rPr>
          <w:rFonts w:cs="Arial"/>
          <w:sz w:val="22"/>
          <w:szCs w:val="22"/>
        </w:rPr>
        <w:t>neuromodulation</w:t>
      </w:r>
      <w:proofErr w:type="spellEnd"/>
      <w:r w:rsidR="00743AE5">
        <w:rPr>
          <w:rFonts w:cs="Arial"/>
          <w:sz w:val="22"/>
          <w:szCs w:val="22"/>
        </w:rPr>
        <w:t xml:space="preserve">. </w:t>
      </w:r>
      <w:r w:rsidR="00743AE5" w:rsidRPr="00743AE5">
        <w:rPr>
          <w:rFonts w:cs="Arial"/>
          <w:sz w:val="22"/>
          <w:szCs w:val="22"/>
        </w:rPr>
        <w:t xml:space="preserve">3) </w:t>
      </w:r>
      <w:proofErr w:type="gramStart"/>
      <w:r w:rsidRPr="00743AE5">
        <w:rPr>
          <w:sz w:val="22"/>
          <w:szCs w:val="22"/>
        </w:rPr>
        <w:t>greater</w:t>
      </w:r>
      <w:proofErr w:type="gramEnd"/>
      <w:r w:rsidRPr="00743AE5">
        <w:rPr>
          <w:sz w:val="22"/>
          <w:szCs w:val="22"/>
        </w:rPr>
        <w:t xml:space="preserve"> </w:t>
      </w:r>
      <w:r w:rsidR="00350ED2">
        <w:rPr>
          <w:sz w:val="22"/>
          <w:szCs w:val="22"/>
        </w:rPr>
        <w:t xml:space="preserve">magnitude of effect </w:t>
      </w:r>
      <w:r w:rsidR="00743AE5">
        <w:rPr>
          <w:sz w:val="22"/>
          <w:szCs w:val="22"/>
        </w:rPr>
        <w:t>with 15 Hz</w:t>
      </w:r>
      <w:r w:rsidR="00743AE5" w:rsidRPr="00743AE5">
        <w:rPr>
          <w:sz w:val="22"/>
          <w:szCs w:val="22"/>
        </w:rPr>
        <w:t xml:space="preserve"> </w:t>
      </w:r>
      <w:r w:rsidR="00350ED2">
        <w:rPr>
          <w:sz w:val="22"/>
          <w:szCs w:val="22"/>
        </w:rPr>
        <w:t>indicating</w:t>
      </w:r>
      <w:r w:rsidR="00743AE5">
        <w:rPr>
          <w:sz w:val="22"/>
          <w:szCs w:val="22"/>
        </w:rPr>
        <w:t xml:space="preserve"> a</w:t>
      </w:r>
      <w:r w:rsidR="00743AE5" w:rsidRPr="00743AE5">
        <w:rPr>
          <w:sz w:val="22"/>
          <w:szCs w:val="22"/>
        </w:rPr>
        <w:t xml:space="preserve"> </w:t>
      </w:r>
      <w:r w:rsidR="00743AE5">
        <w:rPr>
          <w:sz w:val="22"/>
          <w:szCs w:val="22"/>
        </w:rPr>
        <w:t xml:space="preserve">dose dependent response </w:t>
      </w:r>
      <w:r w:rsidR="00064588">
        <w:rPr>
          <w:sz w:val="22"/>
          <w:szCs w:val="22"/>
        </w:rPr>
        <w:t xml:space="preserve">with </w:t>
      </w:r>
      <w:proofErr w:type="spellStart"/>
      <w:r w:rsidR="00064588">
        <w:rPr>
          <w:sz w:val="22"/>
          <w:szCs w:val="22"/>
        </w:rPr>
        <w:t>rTLMS</w:t>
      </w:r>
      <w:proofErr w:type="spellEnd"/>
      <w:r w:rsidR="00064588">
        <w:rPr>
          <w:sz w:val="22"/>
          <w:szCs w:val="22"/>
        </w:rPr>
        <w:t>/</w:t>
      </w:r>
      <w:proofErr w:type="spellStart"/>
      <w:r w:rsidR="00064588">
        <w:rPr>
          <w:sz w:val="22"/>
          <w:szCs w:val="22"/>
        </w:rPr>
        <w:t>rTSMS</w:t>
      </w:r>
      <w:proofErr w:type="spellEnd"/>
      <w:r w:rsidR="00743AE5">
        <w:rPr>
          <w:sz w:val="22"/>
          <w:szCs w:val="22"/>
        </w:rPr>
        <w:t>.</w:t>
      </w:r>
      <w:r w:rsidR="00350ED2">
        <w:rPr>
          <w:sz w:val="22"/>
          <w:szCs w:val="22"/>
        </w:rPr>
        <w:t xml:space="preserve"> 4) </w:t>
      </w:r>
      <w:proofErr w:type="gramStart"/>
      <w:r w:rsidR="00350ED2">
        <w:rPr>
          <w:sz w:val="22"/>
          <w:szCs w:val="22"/>
        </w:rPr>
        <w:t>strong</w:t>
      </w:r>
      <w:proofErr w:type="gramEnd"/>
      <w:r w:rsidR="00350ED2">
        <w:rPr>
          <w:sz w:val="22"/>
          <w:szCs w:val="22"/>
        </w:rPr>
        <w:t xml:space="preserve"> correlation of FI symptoms with improved MEP and CEP responses.</w:t>
      </w:r>
    </w:p>
    <w:p w:rsidR="008A3CDB" w:rsidRDefault="008A3CDB" w:rsidP="0086203D">
      <w:pPr>
        <w:pStyle w:val="BodyText3"/>
        <w:spacing w:after="0"/>
        <w:rPr>
          <w:bCs/>
          <w:sz w:val="22"/>
          <w:szCs w:val="22"/>
          <w:u w:val="single"/>
        </w:rPr>
      </w:pPr>
    </w:p>
    <w:p w:rsidR="00753589" w:rsidRPr="001829EA" w:rsidRDefault="00994DFA" w:rsidP="0086203D">
      <w:pPr>
        <w:pStyle w:val="BodyText3"/>
        <w:spacing w:after="0"/>
        <w:rPr>
          <w:sz w:val="22"/>
        </w:rPr>
      </w:pPr>
      <w:r w:rsidRPr="00D50FA5">
        <w:rPr>
          <w:bCs/>
          <w:sz w:val="22"/>
          <w:szCs w:val="22"/>
          <w:u w:val="single"/>
        </w:rPr>
        <w:t xml:space="preserve">Potential problems, </w:t>
      </w:r>
      <w:r w:rsidR="00D50FA5">
        <w:rPr>
          <w:bCs/>
          <w:sz w:val="22"/>
          <w:szCs w:val="22"/>
          <w:u w:val="single"/>
        </w:rPr>
        <w:t>pitfalls and solutions</w:t>
      </w:r>
      <w:r w:rsidRPr="00D50FA5">
        <w:rPr>
          <w:bCs/>
          <w:sz w:val="22"/>
          <w:szCs w:val="22"/>
          <w:u w:val="single"/>
        </w:rPr>
        <w:t>:</w:t>
      </w:r>
      <w:r w:rsidR="0086203D">
        <w:rPr>
          <w:sz w:val="22"/>
          <w:lang w:val="en-GB"/>
        </w:rPr>
        <w:t xml:space="preserve"> </w:t>
      </w:r>
      <w:r w:rsidR="005A671F">
        <w:rPr>
          <w:sz w:val="22"/>
        </w:rPr>
        <w:t>1)</w:t>
      </w:r>
      <w:r w:rsidR="00756F85">
        <w:rPr>
          <w:sz w:val="22"/>
        </w:rPr>
        <w:t xml:space="preserve"> </w:t>
      </w:r>
      <w:proofErr w:type="gramStart"/>
      <w:r w:rsidR="00756F85">
        <w:rPr>
          <w:sz w:val="22"/>
        </w:rPr>
        <w:t>I</w:t>
      </w:r>
      <w:r w:rsidR="00D50FA5" w:rsidRPr="005A671F">
        <w:rPr>
          <w:sz w:val="22"/>
          <w:szCs w:val="22"/>
        </w:rPr>
        <w:t>f</w:t>
      </w:r>
      <w:proofErr w:type="gramEnd"/>
      <w:r w:rsidR="00D50FA5" w:rsidRPr="005A671F">
        <w:rPr>
          <w:sz w:val="22"/>
          <w:szCs w:val="22"/>
        </w:rPr>
        <w:t xml:space="preserve"> </w:t>
      </w:r>
      <w:r w:rsidR="00D50FA5">
        <w:rPr>
          <w:sz w:val="22"/>
          <w:szCs w:val="22"/>
        </w:rPr>
        <w:t>treatment is ineffective,</w:t>
      </w:r>
      <w:r w:rsidR="00D50FA5" w:rsidRPr="005A671F">
        <w:rPr>
          <w:sz w:val="22"/>
          <w:szCs w:val="22"/>
        </w:rPr>
        <w:t xml:space="preserve"> this proposal will provide valuable mechanistic insights</w:t>
      </w:r>
      <w:r w:rsidR="00D50FA5">
        <w:rPr>
          <w:sz w:val="22"/>
          <w:szCs w:val="22"/>
        </w:rPr>
        <w:t xml:space="preserve"> regarding peripheral and central </w:t>
      </w:r>
      <w:proofErr w:type="spellStart"/>
      <w:r w:rsidR="00D50FA5">
        <w:rPr>
          <w:sz w:val="22"/>
          <w:szCs w:val="22"/>
        </w:rPr>
        <w:t>neuroenteric</w:t>
      </w:r>
      <w:proofErr w:type="spellEnd"/>
      <w:r w:rsidR="00D50FA5">
        <w:rPr>
          <w:sz w:val="22"/>
          <w:szCs w:val="22"/>
        </w:rPr>
        <w:t xml:space="preserve"> regulation in FI. 2) </w:t>
      </w:r>
      <w:r w:rsidR="00756F85">
        <w:rPr>
          <w:sz w:val="22"/>
          <w:szCs w:val="22"/>
        </w:rPr>
        <w:t>A</w:t>
      </w:r>
      <w:r w:rsidR="005A671F" w:rsidRPr="005A671F">
        <w:rPr>
          <w:sz w:val="22"/>
          <w:szCs w:val="22"/>
        </w:rPr>
        <w:t xml:space="preserve"> lack of </w:t>
      </w:r>
      <w:proofErr w:type="spellStart"/>
      <w:r w:rsidR="005A671F" w:rsidRPr="005A671F">
        <w:rPr>
          <w:sz w:val="22"/>
          <w:szCs w:val="22"/>
        </w:rPr>
        <w:t>neurophysio</w:t>
      </w:r>
      <w:proofErr w:type="spellEnd"/>
      <w:r w:rsidR="00064588">
        <w:rPr>
          <w:sz w:val="22"/>
          <w:szCs w:val="22"/>
        </w:rPr>
        <w:t>-</w:t>
      </w:r>
      <w:r w:rsidR="005A671F" w:rsidRPr="005A671F">
        <w:rPr>
          <w:sz w:val="22"/>
          <w:szCs w:val="22"/>
        </w:rPr>
        <w:t xml:space="preserve">logical changes </w:t>
      </w:r>
      <w:r w:rsidR="00D50FA5">
        <w:rPr>
          <w:sz w:val="22"/>
          <w:szCs w:val="22"/>
        </w:rPr>
        <w:t xml:space="preserve">but improvement in FI </w:t>
      </w:r>
      <w:r w:rsidR="005A671F" w:rsidRPr="005A671F">
        <w:rPr>
          <w:sz w:val="22"/>
          <w:szCs w:val="22"/>
        </w:rPr>
        <w:t xml:space="preserve">will suggest </w:t>
      </w:r>
      <w:r w:rsidR="00D50FA5">
        <w:rPr>
          <w:sz w:val="22"/>
          <w:szCs w:val="22"/>
        </w:rPr>
        <w:t>an alternative mechanistic pathway for symptomatic improvement.</w:t>
      </w:r>
      <w:r w:rsidR="005A671F">
        <w:rPr>
          <w:sz w:val="22"/>
          <w:szCs w:val="22"/>
        </w:rPr>
        <w:t xml:space="preserve"> </w:t>
      </w:r>
      <w:r w:rsidR="00D50FA5">
        <w:rPr>
          <w:sz w:val="22"/>
          <w:szCs w:val="22"/>
        </w:rPr>
        <w:t>3</w:t>
      </w:r>
      <w:r w:rsidR="005A671F" w:rsidRPr="00D50FA5">
        <w:rPr>
          <w:sz w:val="22"/>
          <w:szCs w:val="22"/>
        </w:rPr>
        <w:t>)</w:t>
      </w:r>
      <w:r>
        <w:rPr>
          <w:sz w:val="22"/>
          <w:szCs w:val="22"/>
        </w:rPr>
        <w:t xml:space="preserve"> T</w:t>
      </w:r>
      <w:r w:rsidR="005A671F">
        <w:rPr>
          <w:sz w:val="22"/>
          <w:szCs w:val="22"/>
        </w:rPr>
        <w:t xml:space="preserve">he </w:t>
      </w:r>
      <w:r w:rsidR="005A671F" w:rsidRPr="005A671F">
        <w:rPr>
          <w:sz w:val="22"/>
          <w:szCs w:val="22"/>
        </w:rPr>
        <w:t>neurophysiolo</w:t>
      </w:r>
      <w:r w:rsidR="005A671F">
        <w:rPr>
          <w:sz w:val="22"/>
          <w:szCs w:val="22"/>
        </w:rPr>
        <w:t xml:space="preserve">gic changes may improve but </w:t>
      </w:r>
      <w:r w:rsidR="005A671F" w:rsidRPr="005A671F">
        <w:rPr>
          <w:sz w:val="22"/>
          <w:szCs w:val="22"/>
        </w:rPr>
        <w:t>symp</w:t>
      </w:r>
      <w:r w:rsidR="005A671F">
        <w:rPr>
          <w:sz w:val="22"/>
          <w:szCs w:val="22"/>
        </w:rPr>
        <w:t xml:space="preserve">toms may not, suggesting that </w:t>
      </w:r>
      <w:r w:rsidR="005A671F" w:rsidRPr="005A671F">
        <w:rPr>
          <w:sz w:val="22"/>
          <w:szCs w:val="22"/>
        </w:rPr>
        <w:t>FI</w:t>
      </w:r>
      <w:r>
        <w:rPr>
          <w:sz w:val="22"/>
          <w:szCs w:val="22"/>
        </w:rPr>
        <w:t xml:space="preserve"> symptoms are not due to</w:t>
      </w:r>
      <w:r w:rsidR="005A671F" w:rsidRPr="005A671F">
        <w:rPr>
          <w:sz w:val="22"/>
          <w:szCs w:val="22"/>
        </w:rPr>
        <w:t xml:space="preserve"> </w:t>
      </w:r>
      <w:proofErr w:type="spellStart"/>
      <w:r w:rsidR="005A671F" w:rsidRPr="005A671F">
        <w:rPr>
          <w:sz w:val="22"/>
          <w:szCs w:val="22"/>
        </w:rPr>
        <w:t>neuro</w:t>
      </w:r>
      <w:r w:rsidR="005A671F">
        <w:rPr>
          <w:sz w:val="22"/>
          <w:szCs w:val="22"/>
        </w:rPr>
        <w:t>enteric</w:t>
      </w:r>
      <w:proofErr w:type="spellEnd"/>
      <w:r w:rsidR="005A671F">
        <w:rPr>
          <w:sz w:val="22"/>
          <w:szCs w:val="22"/>
        </w:rPr>
        <w:t xml:space="preserve"> dysregulation</w:t>
      </w:r>
      <w:r w:rsidR="005A671F" w:rsidRPr="005A671F">
        <w:rPr>
          <w:sz w:val="22"/>
          <w:szCs w:val="22"/>
        </w:rPr>
        <w:t xml:space="preserve">. </w:t>
      </w:r>
      <w:r w:rsidR="00D50FA5">
        <w:rPr>
          <w:sz w:val="22"/>
          <w:szCs w:val="22"/>
        </w:rPr>
        <w:t>4</w:t>
      </w:r>
      <w:r w:rsidR="00756F85">
        <w:rPr>
          <w:sz w:val="22"/>
          <w:szCs w:val="22"/>
        </w:rPr>
        <w:t>) I</w:t>
      </w:r>
      <w:r w:rsidR="00A43BF7">
        <w:rPr>
          <w:sz w:val="22"/>
          <w:szCs w:val="22"/>
        </w:rPr>
        <w:t xml:space="preserve">f the 5Hz </w:t>
      </w:r>
      <w:r w:rsidR="00686109">
        <w:rPr>
          <w:sz w:val="22"/>
          <w:szCs w:val="22"/>
        </w:rPr>
        <w:t xml:space="preserve">or 1 Hz </w:t>
      </w:r>
      <w:r w:rsidR="00A43BF7">
        <w:rPr>
          <w:sz w:val="22"/>
          <w:szCs w:val="22"/>
        </w:rPr>
        <w:t>fre</w:t>
      </w:r>
      <w:r w:rsidR="000F39AC">
        <w:rPr>
          <w:sz w:val="22"/>
          <w:szCs w:val="22"/>
        </w:rPr>
        <w:t>quenc</w:t>
      </w:r>
      <w:r w:rsidR="00AD7199">
        <w:rPr>
          <w:sz w:val="22"/>
          <w:szCs w:val="22"/>
        </w:rPr>
        <w:t>y shows greater</w:t>
      </w:r>
      <w:r w:rsidR="000F39AC">
        <w:rPr>
          <w:sz w:val="22"/>
          <w:szCs w:val="22"/>
        </w:rPr>
        <w:t xml:space="preserve"> </w:t>
      </w:r>
      <w:r w:rsidR="00686109">
        <w:rPr>
          <w:sz w:val="22"/>
          <w:szCs w:val="22"/>
        </w:rPr>
        <w:t>efficacy</w:t>
      </w:r>
      <w:r w:rsidR="00A43BF7">
        <w:rPr>
          <w:sz w:val="22"/>
          <w:szCs w:val="22"/>
        </w:rPr>
        <w:t xml:space="preserve"> it</w:t>
      </w:r>
      <w:r w:rsidR="00064588">
        <w:rPr>
          <w:sz w:val="22"/>
          <w:szCs w:val="22"/>
        </w:rPr>
        <w:t xml:space="preserve"> will reaffirm</w:t>
      </w:r>
      <w:r w:rsidR="00AD7199">
        <w:rPr>
          <w:sz w:val="22"/>
          <w:szCs w:val="22"/>
        </w:rPr>
        <w:t xml:space="preserve"> our rational</w:t>
      </w:r>
      <w:r w:rsidR="00064588">
        <w:rPr>
          <w:sz w:val="22"/>
          <w:szCs w:val="22"/>
        </w:rPr>
        <w:t>e</w:t>
      </w:r>
      <w:r w:rsidR="00AD7199">
        <w:rPr>
          <w:sz w:val="22"/>
          <w:szCs w:val="22"/>
        </w:rPr>
        <w:t xml:space="preserve"> for testing </w:t>
      </w:r>
      <w:r w:rsidR="00064588">
        <w:rPr>
          <w:sz w:val="22"/>
          <w:szCs w:val="22"/>
        </w:rPr>
        <w:t xml:space="preserve">different </w:t>
      </w:r>
      <w:r w:rsidR="00AD7199">
        <w:rPr>
          <w:sz w:val="22"/>
          <w:szCs w:val="22"/>
        </w:rPr>
        <w:t>f</w:t>
      </w:r>
      <w:r w:rsidR="00686109">
        <w:rPr>
          <w:sz w:val="22"/>
          <w:szCs w:val="22"/>
        </w:rPr>
        <w:t>requencies</w:t>
      </w:r>
      <w:r w:rsidR="00064588">
        <w:rPr>
          <w:sz w:val="22"/>
          <w:szCs w:val="22"/>
        </w:rPr>
        <w:t xml:space="preserve"> and support the use of 5Hz for future trials</w:t>
      </w:r>
      <w:r w:rsidR="00A43BF7">
        <w:rPr>
          <w:sz w:val="22"/>
          <w:szCs w:val="22"/>
        </w:rPr>
        <w:t>.</w:t>
      </w:r>
      <w:r w:rsidR="00064588">
        <w:rPr>
          <w:sz w:val="22"/>
          <w:szCs w:val="22"/>
        </w:rPr>
        <w:t xml:space="preserve"> </w:t>
      </w:r>
      <w:r w:rsidR="00A43BF7">
        <w:rPr>
          <w:sz w:val="22"/>
          <w:szCs w:val="22"/>
        </w:rPr>
        <w:t>5) Significant abnormalities in</w:t>
      </w:r>
      <w:r w:rsidR="00064588">
        <w:rPr>
          <w:sz w:val="22"/>
          <w:szCs w:val="22"/>
        </w:rPr>
        <w:t xml:space="preserve"> central signaling together with</w:t>
      </w:r>
      <w:r w:rsidR="00686109">
        <w:rPr>
          <w:sz w:val="22"/>
          <w:szCs w:val="22"/>
        </w:rPr>
        <w:t xml:space="preserve"> a</w:t>
      </w:r>
      <w:r w:rsidR="00A43BF7">
        <w:rPr>
          <w:sz w:val="22"/>
          <w:szCs w:val="22"/>
        </w:rPr>
        <w:t xml:space="preserve"> lack of improvement in FI</w:t>
      </w:r>
      <w:r w:rsidR="00A36F59">
        <w:rPr>
          <w:sz w:val="22"/>
          <w:szCs w:val="22"/>
        </w:rPr>
        <w:t xml:space="preserve"> indicates that </w:t>
      </w:r>
      <w:r w:rsidR="00686109">
        <w:rPr>
          <w:sz w:val="22"/>
          <w:szCs w:val="22"/>
        </w:rPr>
        <w:t xml:space="preserve">peripheral stimulation is not effective and </w:t>
      </w:r>
      <w:r w:rsidR="00A36F59">
        <w:rPr>
          <w:sz w:val="22"/>
          <w:szCs w:val="22"/>
        </w:rPr>
        <w:t>repetitive transcranial</w:t>
      </w:r>
      <w:r w:rsidR="00686109">
        <w:rPr>
          <w:sz w:val="22"/>
          <w:szCs w:val="22"/>
        </w:rPr>
        <w:t xml:space="preserve"> (central)</w:t>
      </w:r>
      <w:r w:rsidR="00A36F59">
        <w:rPr>
          <w:sz w:val="22"/>
          <w:szCs w:val="22"/>
        </w:rPr>
        <w:t xml:space="preserve"> stimulation </w:t>
      </w:r>
      <w:r w:rsidR="00686109">
        <w:rPr>
          <w:sz w:val="22"/>
          <w:szCs w:val="22"/>
        </w:rPr>
        <w:t>should be considered.</w:t>
      </w:r>
    </w:p>
    <w:p w:rsidR="00753589" w:rsidRPr="001829EA" w:rsidRDefault="00753589" w:rsidP="00753589">
      <w:pPr>
        <w:widowControl w:val="0"/>
        <w:rPr>
          <w:b/>
          <w:bCs/>
        </w:rPr>
      </w:pPr>
    </w:p>
    <w:p w:rsidR="00D024D8" w:rsidRPr="004D14A8" w:rsidRDefault="00D024D8" w:rsidP="004D14A8">
      <w:pPr>
        <w:pStyle w:val="Heading3"/>
        <w:keepNext w:val="0"/>
        <w:widowControl w:val="0"/>
        <w:spacing w:before="0" w:after="0"/>
        <w:rPr>
          <w:lang w:val="en-GB"/>
        </w:rPr>
      </w:pPr>
      <w:r w:rsidRPr="00D024D8">
        <w:rPr>
          <w:b/>
        </w:rPr>
        <w:t xml:space="preserve">Data and Safety Monitoring </w:t>
      </w:r>
      <w:r w:rsidR="00234431">
        <w:rPr>
          <w:b/>
        </w:rPr>
        <w:t xml:space="preserve">Board (DSMB) and </w:t>
      </w:r>
      <w:r w:rsidRPr="00D024D8">
        <w:rPr>
          <w:b/>
        </w:rPr>
        <w:t>Plan</w:t>
      </w:r>
      <w:r w:rsidR="004D14A8">
        <w:rPr>
          <w:b/>
        </w:rPr>
        <w:t xml:space="preserve">: </w:t>
      </w:r>
      <w:r w:rsidR="00C52CC4">
        <w:t xml:space="preserve">A DSMB </w:t>
      </w:r>
      <w:proofErr w:type="gramStart"/>
      <w:r w:rsidR="00C52CC4">
        <w:t>will be set up</w:t>
      </w:r>
      <w:proofErr w:type="gramEnd"/>
      <w:r w:rsidR="00234431">
        <w:t xml:space="preserve"> </w:t>
      </w:r>
      <w:r w:rsidR="004D14A8">
        <w:t xml:space="preserve">and </w:t>
      </w:r>
      <w:r w:rsidR="00C52CC4">
        <w:t>will</w:t>
      </w:r>
      <w:r w:rsidR="004D14A8">
        <w:t xml:space="preserve"> meet quarterly </w:t>
      </w:r>
      <w:r w:rsidR="00C52CC4">
        <w:t>to review safety</w:t>
      </w:r>
      <w:r w:rsidRPr="00D024D8">
        <w:t>. I</w:t>
      </w:r>
      <w:r w:rsidR="00C52CC4">
        <w:t>n case of</w:t>
      </w:r>
      <w:r w:rsidR="00234431">
        <w:t xml:space="preserve"> adverse event,</w:t>
      </w:r>
      <w:r w:rsidRPr="00D024D8">
        <w:t xml:space="preserve"> IRB, NIH Off</w:t>
      </w:r>
      <w:r w:rsidR="00AD5963">
        <w:t>ice of Biotechnology Activities</w:t>
      </w:r>
      <w:r w:rsidRPr="00D024D8">
        <w:t xml:space="preserve"> a</w:t>
      </w:r>
      <w:r w:rsidR="00C52CC4">
        <w:t>nd FDA will be informed.</w:t>
      </w:r>
    </w:p>
    <w:p w:rsidR="00DA28C0" w:rsidRPr="00097863" w:rsidRDefault="00DA28C0" w:rsidP="004D14A8">
      <w:r w:rsidRPr="00DA28C0">
        <w:rPr>
          <w:b/>
        </w:rPr>
        <w:t>DATA MANAGEMENT</w:t>
      </w:r>
      <w:r w:rsidR="004D14A8">
        <w:rPr>
          <w:b/>
        </w:rPr>
        <w:t xml:space="preserve">: </w:t>
      </w:r>
      <w:r w:rsidRPr="00DA28C0">
        <w:t>Data will be collecte</w:t>
      </w:r>
      <w:r w:rsidR="00234431">
        <w:t xml:space="preserve">d on paper case report </w:t>
      </w:r>
      <w:r w:rsidR="00234431" w:rsidRPr="00F211D5">
        <w:t>forms (</w:t>
      </w:r>
      <w:r w:rsidRPr="00F211D5">
        <w:t>appendices (</w:t>
      </w:r>
      <w:r w:rsidR="003D5AF6" w:rsidRPr="00F211D5">
        <w:t>1-12</w:t>
      </w:r>
      <w:r w:rsidRPr="00F211D5">
        <w:t>)</w:t>
      </w:r>
      <w:r w:rsidR="00B321AD" w:rsidRPr="00F211D5">
        <w:t xml:space="preserve">, and </w:t>
      </w:r>
      <w:r w:rsidR="006263CC" w:rsidRPr="00F211D5">
        <w:t>entered</w:t>
      </w:r>
      <w:r w:rsidRPr="00F211D5">
        <w:t xml:space="preserve"> into a </w:t>
      </w:r>
      <w:r w:rsidR="00C52CC4" w:rsidRPr="00F211D5">
        <w:t>secure</w:t>
      </w:r>
      <w:r w:rsidR="006263CC" w:rsidRPr="00F211D5">
        <w:t xml:space="preserve"> </w:t>
      </w:r>
      <w:r w:rsidR="006263CC" w:rsidRPr="00097863">
        <w:t xml:space="preserve">database, stored and </w:t>
      </w:r>
      <w:r w:rsidRPr="00097863">
        <w:t>backed up, with restricted access</w:t>
      </w:r>
      <w:r w:rsidR="00234431" w:rsidRPr="00097863">
        <w:t>.</w:t>
      </w:r>
    </w:p>
    <w:p w:rsidR="00DA28C0" w:rsidRPr="00AD7199" w:rsidRDefault="00DA28C0" w:rsidP="0071619A">
      <w:pPr>
        <w:pStyle w:val="BodyText3"/>
        <w:spacing w:after="0"/>
        <w:rPr>
          <w:b/>
          <w:sz w:val="22"/>
          <w:szCs w:val="22"/>
        </w:rPr>
      </w:pPr>
      <w:r w:rsidRPr="00097863">
        <w:rPr>
          <w:b/>
          <w:sz w:val="22"/>
          <w:szCs w:val="22"/>
        </w:rPr>
        <w:t>TIMELINE</w:t>
      </w:r>
      <w:r w:rsidR="00AD7199" w:rsidRPr="00097863">
        <w:rPr>
          <w:b/>
          <w:sz w:val="22"/>
          <w:szCs w:val="22"/>
        </w:rPr>
        <w:t xml:space="preserve">: </w:t>
      </w:r>
      <w:r w:rsidR="00EB0149">
        <w:rPr>
          <w:b/>
          <w:sz w:val="22"/>
          <w:szCs w:val="22"/>
        </w:rPr>
        <w:t>NOV 2014-OCT 2015</w:t>
      </w:r>
      <w:r w:rsidRPr="00097863">
        <w:rPr>
          <w:b/>
          <w:sz w:val="22"/>
          <w:szCs w:val="22"/>
        </w:rPr>
        <w:t>:</w:t>
      </w:r>
      <w:r w:rsidRPr="00097863">
        <w:rPr>
          <w:sz w:val="22"/>
          <w:szCs w:val="22"/>
        </w:rPr>
        <w:t xml:space="preserve"> </w:t>
      </w:r>
      <w:r w:rsidRPr="00097863">
        <w:rPr>
          <w:b/>
          <w:sz w:val="22"/>
          <w:szCs w:val="22"/>
        </w:rPr>
        <w:t>(1)</w:t>
      </w:r>
      <w:r w:rsidR="00644E75" w:rsidRPr="00097863">
        <w:rPr>
          <w:sz w:val="22"/>
          <w:szCs w:val="22"/>
        </w:rPr>
        <w:t xml:space="preserve"> Recruit</w:t>
      </w:r>
      <w:r w:rsidR="00644E75" w:rsidRPr="00F211D5">
        <w:rPr>
          <w:sz w:val="22"/>
          <w:szCs w:val="22"/>
        </w:rPr>
        <w:t xml:space="preserve"> 30</w:t>
      </w:r>
      <w:r w:rsidRPr="00F211D5">
        <w:rPr>
          <w:sz w:val="22"/>
          <w:szCs w:val="22"/>
        </w:rPr>
        <w:t xml:space="preserve"> subjects with FI for AIM 1 &amp; AIM 2. </w:t>
      </w:r>
      <w:r w:rsidRPr="00F211D5">
        <w:rPr>
          <w:b/>
          <w:sz w:val="22"/>
          <w:szCs w:val="22"/>
        </w:rPr>
        <w:t>(2)</w:t>
      </w:r>
      <w:r w:rsidRPr="00F211D5">
        <w:rPr>
          <w:sz w:val="22"/>
          <w:szCs w:val="22"/>
        </w:rPr>
        <w:t xml:space="preserve"> Interim</w:t>
      </w:r>
      <w:r w:rsidRPr="00AD7199">
        <w:rPr>
          <w:sz w:val="22"/>
          <w:szCs w:val="22"/>
        </w:rPr>
        <w:t xml:space="preserve"> analysis - AIM 1 and 2</w:t>
      </w:r>
      <w:r w:rsidRPr="00AD7199">
        <w:rPr>
          <w:b/>
          <w:sz w:val="22"/>
          <w:szCs w:val="22"/>
        </w:rPr>
        <w:t xml:space="preserve"> (3)</w:t>
      </w:r>
      <w:r w:rsidRPr="00AD7199">
        <w:rPr>
          <w:sz w:val="22"/>
          <w:szCs w:val="22"/>
        </w:rPr>
        <w:t xml:space="preserve"> Commence monthly study group and bimonthly safety monitoring meetings. </w:t>
      </w:r>
    </w:p>
    <w:p w:rsidR="00780AC1" w:rsidRPr="00942E44" w:rsidRDefault="00EB0149" w:rsidP="0071619A">
      <w:r>
        <w:rPr>
          <w:b/>
        </w:rPr>
        <w:t>NOV 2015–OCT 2016</w:t>
      </w:r>
      <w:r w:rsidR="00DA28C0" w:rsidRPr="00644E75">
        <w:rPr>
          <w:b/>
        </w:rPr>
        <w:t>:</w:t>
      </w:r>
      <w:r w:rsidR="00DA28C0" w:rsidRPr="00644E75">
        <w:t xml:space="preserve"> </w:t>
      </w:r>
      <w:r w:rsidR="00DA28C0" w:rsidRPr="00644E75">
        <w:rPr>
          <w:b/>
        </w:rPr>
        <w:t>(1)</w:t>
      </w:r>
      <w:r w:rsidR="00644E75">
        <w:t xml:space="preserve"> Recruit 18</w:t>
      </w:r>
      <w:r w:rsidR="00DA28C0" w:rsidRPr="00644E75">
        <w:t xml:space="preserve"> subjects for AIMs 1 &amp;</w:t>
      </w:r>
      <w:r w:rsidR="00644E75">
        <w:t xml:space="preserve"> 2 and complete enrollment (n=48</w:t>
      </w:r>
      <w:r w:rsidR="00DA28C0" w:rsidRPr="00644E75">
        <w:t xml:space="preserve">). </w:t>
      </w:r>
      <w:r w:rsidR="00DA28C0" w:rsidRPr="00644E75">
        <w:rPr>
          <w:b/>
        </w:rPr>
        <w:t xml:space="preserve">(2) </w:t>
      </w:r>
      <w:r w:rsidR="00DA28C0" w:rsidRPr="00644E75">
        <w:t xml:space="preserve">Complete data analysis for AIMs 1 &amp; 2, submit abstract and write manuscripts. </w:t>
      </w:r>
    </w:p>
    <w:p w:rsidR="00780AC1" w:rsidRDefault="00780AC1" w:rsidP="00780AC1">
      <w:pPr>
        <w:rPr>
          <w:b/>
        </w:rPr>
      </w:pPr>
      <w:r>
        <w:rPr>
          <w:b/>
        </w:rPr>
        <w:lastRenderedPageBreak/>
        <w:t>REFERENCES</w:t>
      </w:r>
    </w:p>
    <w:p w:rsidR="004431DB" w:rsidRPr="004431DB" w:rsidRDefault="00780AC1">
      <w:pPr>
        <w:pStyle w:val="NormalWeb"/>
        <w:ind w:left="640" w:hanging="640"/>
        <w:divId w:val="19279861"/>
        <w:rPr>
          <w:rFonts w:eastAsiaTheme="minorEastAsia" w:cs="Arial"/>
          <w:noProof/>
        </w:rPr>
      </w:pPr>
      <w:r>
        <w:rPr>
          <w:b/>
        </w:rPr>
        <w:fldChar w:fldCharType="begin" w:fldLock="1"/>
      </w:r>
      <w:r>
        <w:rPr>
          <w:b/>
        </w:rPr>
        <w:instrText xml:space="preserve">ADDIN Mendeley Bibliography CSL_BIBLIOGRAPHY </w:instrText>
      </w:r>
      <w:r>
        <w:rPr>
          <w:b/>
        </w:rPr>
        <w:fldChar w:fldCharType="separate"/>
      </w:r>
      <w:r w:rsidR="004431DB" w:rsidRPr="004431DB">
        <w:rPr>
          <w:rFonts w:cs="Arial"/>
          <w:noProof/>
        </w:rPr>
        <w:t>[1]</w:t>
      </w:r>
      <w:r w:rsidR="004431DB" w:rsidRPr="004431DB">
        <w:rPr>
          <w:rFonts w:cs="Arial"/>
          <w:noProof/>
        </w:rPr>
        <w:tab/>
        <w:t>Whitehead WE, Borrud L, Goode PS, Meikle S, Mueller ER, Tuteja A, et al. Fecal incontinence in US adults: epidemiology and risk factors. Gastroenterology 2009;137:512–7, 517.e1–2.</w:t>
      </w:r>
      <w:r w:rsidR="00687709">
        <w:rPr>
          <w:rFonts w:cs="Arial"/>
          <w:noProof/>
        </w:rPr>
        <w:t xml:space="preserve"> PMC2748224</w:t>
      </w:r>
    </w:p>
    <w:p w:rsidR="004431DB" w:rsidRPr="004431DB" w:rsidRDefault="004431DB">
      <w:pPr>
        <w:pStyle w:val="NormalWeb"/>
        <w:ind w:left="640" w:hanging="640"/>
        <w:divId w:val="19279861"/>
        <w:rPr>
          <w:rFonts w:cs="Arial"/>
          <w:noProof/>
        </w:rPr>
      </w:pPr>
      <w:r w:rsidRPr="004431DB">
        <w:rPr>
          <w:rFonts w:cs="Arial"/>
          <w:noProof/>
        </w:rPr>
        <w:t>[2]</w:t>
      </w:r>
      <w:r w:rsidRPr="004431DB">
        <w:rPr>
          <w:rFonts w:cs="Arial"/>
          <w:noProof/>
        </w:rPr>
        <w:tab/>
        <w:t>Ditah I, Devaki P, Luma HN, Ditah C, Njei B, Jaiyeoba C, et al. Prevalence, Trends, and Risk Factors for Fecal Incontinence in United States Adults, 2005-2010. Clin Gastroenterol Hepatol 2013:Epub ahead of print.</w:t>
      </w:r>
    </w:p>
    <w:p w:rsidR="004431DB" w:rsidRPr="004431DB" w:rsidRDefault="004431DB">
      <w:pPr>
        <w:pStyle w:val="NormalWeb"/>
        <w:ind w:left="640" w:hanging="640"/>
        <w:divId w:val="19279861"/>
        <w:rPr>
          <w:rFonts w:cs="Arial"/>
          <w:noProof/>
        </w:rPr>
      </w:pPr>
      <w:r w:rsidRPr="004431DB">
        <w:rPr>
          <w:rFonts w:cs="Arial"/>
          <w:noProof/>
        </w:rPr>
        <w:t>[3]</w:t>
      </w:r>
      <w:r w:rsidRPr="004431DB">
        <w:rPr>
          <w:rFonts w:cs="Arial"/>
          <w:noProof/>
        </w:rPr>
        <w:tab/>
        <w:t>Leung FW, Rao SSC. Fecal incontinence in the elderly. Gastroenterol Clin North Am 2009;38:503–11.</w:t>
      </w:r>
    </w:p>
    <w:p w:rsidR="004431DB" w:rsidRPr="004431DB" w:rsidRDefault="004431DB">
      <w:pPr>
        <w:pStyle w:val="NormalWeb"/>
        <w:ind w:left="640" w:hanging="640"/>
        <w:divId w:val="19279861"/>
        <w:rPr>
          <w:rFonts w:cs="Arial"/>
          <w:noProof/>
        </w:rPr>
      </w:pPr>
      <w:r w:rsidRPr="004431DB">
        <w:rPr>
          <w:rFonts w:cs="Arial"/>
          <w:noProof/>
        </w:rPr>
        <w:t>[4]</w:t>
      </w:r>
      <w:r w:rsidRPr="004431DB">
        <w:rPr>
          <w:rFonts w:cs="Arial"/>
          <w:noProof/>
        </w:rPr>
        <w:tab/>
        <w:t>Leung FW, Schnelle JF. Urinary and fecal incontinence in nursing home residents. Gastroenterol Clin North Am 2008;37:697–707.</w:t>
      </w:r>
    </w:p>
    <w:p w:rsidR="004431DB" w:rsidRPr="004431DB" w:rsidRDefault="004431DB">
      <w:pPr>
        <w:pStyle w:val="NormalWeb"/>
        <w:ind w:left="640" w:hanging="640"/>
        <w:divId w:val="19279861"/>
        <w:rPr>
          <w:rFonts w:cs="Arial"/>
          <w:noProof/>
        </w:rPr>
      </w:pPr>
      <w:r w:rsidRPr="004431DB">
        <w:rPr>
          <w:rFonts w:cs="Arial"/>
          <w:noProof/>
        </w:rPr>
        <w:t>[5]</w:t>
      </w:r>
      <w:r w:rsidRPr="004431DB">
        <w:rPr>
          <w:rFonts w:cs="Arial"/>
          <w:noProof/>
        </w:rPr>
        <w:tab/>
        <w:t>Dunivan GC, Heymen S, Palsson OS, von Korff M, Turner MJ, Melville JL, et al. Fecal incontinence in primary care: prevalence, diagnosis, and health care utilization. Am J Obstet Gynecol 2010;202:493.e1–6.</w:t>
      </w:r>
      <w:r w:rsidR="00DB52B1">
        <w:rPr>
          <w:rFonts w:cs="Arial"/>
          <w:noProof/>
        </w:rPr>
        <w:t xml:space="preserve"> PMC3855440</w:t>
      </w:r>
    </w:p>
    <w:p w:rsidR="004431DB" w:rsidRPr="004431DB" w:rsidRDefault="004431DB">
      <w:pPr>
        <w:pStyle w:val="NormalWeb"/>
        <w:ind w:left="640" w:hanging="640"/>
        <w:divId w:val="19279861"/>
        <w:rPr>
          <w:rFonts w:cs="Arial"/>
          <w:noProof/>
        </w:rPr>
      </w:pPr>
      <w:r w:rsidRPr="004431DB">
        <w:rPr>
          <w:rFonts w:cs="Arial"/>
          <w:noProof/>
        </w:rPr>
        <w:t>[6]</w:t>
      </w:r>
      <w:r w:rsidRPr="004431DB">
        <w:rPr>
          <w:rFonts w:cs="Arial"/>
          <w:noProof/>
        </w:rPr>
        <w:tab/>
        <w:t>Rao SS, Patel RS. How useful are manometric tests of anorectal function in the management of defecation disorders? Am J Gastroenterol 1997;92:469–75.</w:t>
      </w:r>
    </w:p>
    <w:p w:rsidR="004431DB" w:rsidRPr="004431DB" w:rsidRDefault="004431DB">
      <w:pPr>
        <w:pStyle w:val="NormalWeb"/>
        <w:ind w:left="640" w:hanging="640"/>
        <w:divId w:val="19279861"/>
        <w:rPr>
          <w:rFonts w:cs="Arial"/>
          <w:noProof/>
        </w:rPr>
      </w:pPr>
      <w:r w:rsidRPr="004431DB">
        <w:rPr>
          <w:rFonts w:cs="Arial"/>
          <w:noProof/>
        </w:rPr>
        <w:t>[7]</w:t>
      </w:r>
      <w:r w:rsidRPr="004431DB">
        <w:rPr>
          <w:rFonts w:cs="Arial"/>
          <w:noProof/>
        </w:rPr>
        <w:tab/>
        <w:t>Bharucha AE, Rao SSC. An update on anorectal disorders for gastroenterologists. Gastroenterology 2014;146:37–45.e2.</w:t>
      </w:r>
    </w:p>
    <w:p w:rsidR="004431DB" w:rsidRPr="004431DB" w:rsidRDefault="004431DB">
      <w:pPr>
        <w:pStyle w:val="NormalWeb"/>
        <w:ind w:left="640" w:hanging="640"/>
        <w:divId w:val="19279861"/>
        <w:rPr>
          <w:rFonts w:cs="Arial"/>
          <w:noProof/>
        </w:rPr>
      </w:pPr>
      <w:r w:rsidRPr="004431DB">
        <w:rPr>
          <w:rFonts w:cs="Arial"/>
          <w:noProof/>
        </w:rPr>
        <w:t>[8]</w:t>
      </w:r>
      <w:r w:rsidRPr="004431DB">
        <w:rPr>
          <w:rFonts w:cs="Arial"/>
          <w:noProof/>
        </w:rPr>
        <w:tab/>
        <w:t>Rao SSC, Coss-Adame E, Tantiphlachiva K, Attaluri A, Remes-Troche JM. Translumbar and transsacral magnetic neuro-stimulation for the assessment of neuropathy in fecal incontinence. Dis Colon Rectum 2013:[In press].</w:t>
      </w:r>
    </w:p>
    <w:p w:rsidR="004431DB" w:rsidRPr="004431DB" w:rsidRDefault="004431DB">
      <w:pPr>
        <w:pStyle w:val="NormalWeb"/>
        <w:ind w:left="640" w:hanging="640"/>
        <w:divId w:val="19279861"/>
        <w:rPr>
          <w:rFonts w:cs="Arial"/>
          <w:noProof/>
        </w:rPr>
      </w:pPr>
      <w:r w:rsidRPr="004431DB">
        <w:rPr>
          <w:rFonts w:cs="Arial"/>
          <w:noProof/>
        </w:rPr>
        <w:t>[9]</w:t>
      </w:r>
      <w:r w:rsidRPr="004431DB">
        <w:rPr>
          <w:rFonts w:cs="Arial"/>
          <w:noProof/>
        </w:rPr>
        <w:tab/>
        <w:t>Rao SSC. Diagnosis and management of fecal incontinence. American College of Gastroenterology Practice Parameters Committee. Am J Gastroenterol 2004;99:1585–604.</w:t>
      </w:r>
    </w:p>
    <w:p w:rsidR="004431DB" w:rsidRPr="004431DB" w:rsidRDefault="004431DB">
      <w:pPr>
        <w:pStyle w:val="NormalWeb"/>
        <w:ind w:left="640" w:hanging="640"/>
        <w:divId w:val="19279861"/>
        <w:rPr>
          <w:rFonts w:cs="Arial"/>
          <w:noProof/>
        </w:rPr>
      </w:pPr>
      <w:r w:rsidRPr="004431DB">
        <w:rPr>
          <w:rFonts w:cs="Arial"/>
          <w:noProof/>
        </w:rPr>
        <w:t>[10]</w:t>
      </w:r>
      <w:r w:rsidRPr="004431DB">
        <w:rPr>
          <w:rFonts w:cs="Arial"/>
          <w:noProof/>
        </w:rPr>
        <w:tab/>
        <w:t>Rao SSC, Erdogan A, Coss-Adame E, Dewitt A. Repetitive Translumbar Magnetic Stimulation (rTLMS) and Transsacral Magnetic Stimulation (rTSMS): A Novel Treatment for Levator Ani Syndrome (LAS). Am J Gastroenterol 2013;108:S182.</w:t>
      </w:r>
    </w:p>
    <w:p w:rsidR="004431DB" w:rsidRPr="004431DB" w:rsidRDefault="004431DB">
      <w:pPr>
        <w:pStyle w:val="NormalWeb"/>
        <w:ind w:left="640" w:hanging="640"/>
        <w:divId w:val="19279861"/>
        <w:rPr>
          <w:rFonts w:cs="Arial"/>
          <w:noProof/>
        </w:rPr>
      </w:pPr>
      <w:r w:rsidRPr="004431DB">
        <w:rPr>
          <w:rFonts w:cs="Arial"/>
          <w:noProof/>
        </w:rPr>
        <w:t>[11]</w:t>
      </w:r>
      <w:r w:rsidRPr="004431DB">
        <w:rPr>
          <w:rFonts w:cs="Arial"/>
          <w:noProof/>
        </w:rPr>
        <w:tab/>
        <w:t>Harris ML, Singh S, Rothwell J, Thompson DG, Hamdy S. Rapid rate magnetic stimulation of human sacral nerve roots alters excitability within the cortico-anal pathway. Neurogastroenterol Motil 2008;20:1132–9.</w:t>
      </w:r>
    </w:p>
    <w:p w:rsidR="004431DB" w:rsidRPr="004431DB" w:rsidRDefault="004431DB">
      <w:pPr>
        <w:pStyle w:val="NormalWeb"/>
        <w:ind w:left="640" w:hanging="640"/>
        <w:divId w:val="19279861"/>
        <w:rPr>
          <w:rFonts w:cs="Arial"/>
          <w:noProof/>
        </w:rPr>
      </w:pPr>
      <w:r w:rsidRPr="004431DB">
        <w:rPr>
          <w:rFonts w:cs="Arial"/>
          <w:noProof/>
        </w:rPr>
        <w:t>[12]</w:t>
      </w:r>
      <w:r w:rsidRPr="004431DB">
        <w:rPr>
          <w:rFonts w:cs="Arial"/>
          <w:noProof/>
        </w:rPr>
        <w:tab/>
        <w:t>Sheldon R, Kiff ES, Clarke a, Harris ML, Hamdy S. Sacral nerve stimulation reduces corticoanal excitability in patients with faecal incontinence. Br J Surg 2005;92:1423–31.</w:t>
      </w:r>
    </w:p>
    <w:p w:rsidR="004431DB" w:rsidRPr="004431DB" w:rsidRDefault="004431DB">
      <w:pPr>
        <w:pStyle w:val="NormalWeb"/>
        <w:ind w:left="640" w:hanging="640"/>
        <w:divId w:val="19279861"/>
        <w:rPr>
          <w:rFonts w:cs="Arial"/>
          <w:noProof/>
        </w:rPr>
      </w:pPr>
      <w:r w:rsidRPr="004431DB">
        <w:rPr>
          <w:rFonts w:cs="Arial"/>
          <w:noProof/>
        </w:rPr>
        <w:t>[13]</w:t>
      </w:r>
      <w:r w:rsidRPr="004431DB">
        <w:rPr>
          <w:rFonts w:cs="Arial"/>
          <w:noProof/>
        </w:rPr>
        <w:tab/>
        <w:t>Tjandra JJ, Chan MKY, Yeh CH, Murray-Green C. Sacral nerve stimulation is more effective than optimal medical therapy for severe fecal incontinence: a randomized, controlled study. Dis Colon Rectum 2008;51:494–502.</w:t>
      </w:r>
    </w:p>
    <w:p w:rsidR="004431DB" w:rsidRPr="004431DB" w:rsidRDefault="004431DB">
      <w:pPr>
        <w:pStyle w:val="NormalWeb"/>
        <w:ind w:left="640" w:hanging="640"/>
        <w:divId w:val="19279861"/>
        <w:rPr>
          <w:rFonts w:cs="Arial"/>
          <w:noProof/>
        </w:rPr>
      </w:pPr>
      <w:r w:rsidRPr="004431DB">
        <w:rPr>
          <w:rFonts w:cs="Arial"/>
          <w:noProof/>
        </w:rPr>
        <w:t>[14]</w:t>
      </w:r>
      <w:r w:rsidRPr="004431DB">
        <w:rPr>
          <w:rFonts w:cs="Arial"/>
          <w:noProof/>
        </w:rPr>
        <w:tab/>
        <w:t>Tan E, Ngo N-T, Darzi A, Shenouda M, Tekkis PP. Meta-analysis: sacral nerve stimulation versus conservative therapy in the treatment of faecal incontinence. Int J Colorectal Dis 2011;26:275–94.</w:t>
      </w:r>
    </w:p>
    <w:p w:rsidR="004431DB" w:rsidRPr="004431DB" w:rsidRDefault="004431DB">
      <w:pPr>
        <w:pStyle w:val="NormalWeb"/>
        <w:ind w:left="640" w:hanging="640"/>
        <w:divId w:val="19279861"/>
        <w:rPr>
          <w:rFonts w:cs="Arial"/>
          <w:noProof/>
        </w:rPr>
      </w:pPr>
      <w:r w:rsidRPr="004431DB">
        <w:rPr>
          <w:rFonts w:cs="Arial"/>
          <w:noProof/>
        </w:rPr>
        <w:t>[15]</w:t>
      </w:r>
      <w:r w:rsidRPr="004431DB">
        <w:rPr>
          <w:rFonts w:cs="Arial"/>
          <w:noProof/>
        </w:rPr>
        <w:tab/>
        <w:t>Matzel KE. Sacral nerve stimulation for faecal incontinence: its role in the treatment algorithm. Colorectal Dis 2011;13 Suppl 2:10–4.</w:t>
      </w:r>
    </w:p>
    <w:p w:rsidR="004431DB" w:rsidRPr="004431DB" w:rsidRDefault="004431DB">
      <w:pPr>
        <w:pStyle w:val="NormalWeb"/>
        <w:ind w:left="640" w:hanging="640"/>
        <w:divId w:val="19279861"/>
        <w:rPr>
          <w:rFonts w:cs="Arial"/>
          <w:noProof/>
        </w:rPr>
      </w:pPr>
      <w:r w:rsidRPr="004431DB">
        <w:rPr>
          <w:rFonts w:cs="Arial"/>
          <w:noProof/>
        </w:rPr>
        <w:t>[16]</w:t>
      </w:r>
      <w:r w:rsidRPr="004431DB">
        <w:rPr>
          <w:rFonts w:cs="Arial"/>
          <w:noProof/>
        </w:rPr>
        <w:tab/>
        <w:t>George AT, Kalmar K, Panarese A, Dudding TC, Nicholls RJ, Vaizey CJ. Long-term outcomes of sacral nerve stimulation for fecal incontinence. Dis Colon Rectum 2012;55:302–6.</w:t>
      </w:r>
    </w:p>
    <w:p w:rsidR="004431DB" w:rsidRPr="004431DB" w:rsidRDefault="004431DB">
      <w:pPr>
        <w:pStyle w:val="NormalWeb"/>
        <w:ind w:left="640" w:hanging="640"/>
        <w:divId w:val="19279861"/>
        <w:rPr>
          <w:rFonts w:cs="Arial"/>
          <w:noProof/>
        </w:rPr>
      </w:pPr>
      <w:r w:rsidRPr="004431DB">
        <w:rPr>
          <w:rFonts w:cs="Arial"/>
          <w:noProof/>
        </w:rPr>
        <w:t>[17]</w:t>
      </w:r>
      <w:r w:rsidRPr="004431DB">
        <w:rPr>
          <w:rFonts w:cs="Arial"/>
          <w:noProof/>
        </w:rPr>
        <w:tab/>
        <w:t>Mellgren A, Wexner SD, Coller JA, Devroede G, Lerew DR, Madoff RD, et al. Long-term efficacy and safety of sacral nerve stimulation for fecal incontinence. Dis Colon Rectum 2011;54:1065–75.</w:t>
      </w:r>
    </w:p>
    <w:p w:rsidR="004431DB" w:rsidRPr="004431DB" w:rsidRDefault="004431DB">
      <w:pPr>
        <w:pStyle w:val="NormalWeb"/>
        <w:ind w:left="640" w:hanging="640"/>
        <w:divId w:val="19279861"/>
        <w:rPr>
          <w:rFonts w:cs="Arial"/>
          <w:noProof/>
        </w:rPr>
      </w:pPr>
      <w:r w:rsidRPr="004431DB">
        <w:rPr>
          <w:rFonts w:cs="Arial"/>
          <w:noProof/>
        </w:rPr>
        <w:t>[18]</w:t>
      </w:r>
      <w:r w:rsidRPr="004431DB">
        <w:rPr>
          <w:rFonts w:cs="Arial"/>
          <w:noProof/>
        </w:rPr>
        <w:tab/>
        <w:t>Omar MI, Alexander CE. Drug treatment for faecal incontinence in adults. Cochrane Database Syst Rev 2013;6:CD002116.</w:t>
      </w:r>
    </w:p>
    <w:p w:rsidR="004431DB" w:rsidRPr="004431DB" w:rsidRDefault="004431DB">
      <w:pPr>
        <w:pStyle w:val="NormalWeb"/>
        <w:ind w:left="640" w:hanging="640"/>
        <w:divId w:val="19279861"/>
        <w:rPr>
          <w:rFonts w:cs="Arial"/>
          <w:noProof/>
        </w:rPr>
      </w:pPr>
      <w:r w:rsidRPr="004431DB">
        <w:rPr>
          <w:rFonts w:cs="Arial"/>
          <w:noProof/>
        </w:rPr>
        <w:t>[19]</w:t>
      </w:r>
      <w:r w:rsidRPr="004431DB">
        <w:rPr>
          <w:rFonts w:cs="Arial"/>
          <w:noProof/>
        </w:rPr>
        <w:tab/>
        <w:t>Bharucha AE, Seide BM, Zinsmeister AR. The effects of clonidine on symptoms and anorectal sensorimotor function in women with faecal incontinence. Aliment Pharmacol Ther 2010;32:681–8.</w:t>
      </w:r>
      <w:r w:rsidR="00DB52B1">
        <w:rPr>
          <w:rFonts w:cs="Arial"/>
          <w:noProof/>
        </w:rPr>
        <w:t xml:space="preserve"> PMC2932810.</w:t>
      </w:r>
    </w:p>
    <w:p w:rsidR="004431DB" w:rsidRPr="004431DB" w:rsidRDefault="004431DB">
      <w:pPr>
        <w:pStyle w:val="NormalWeb"/>
        <w:ind w:left="640" w:hanging="640"/>
        <w:divId w:val="19279861"/>
        <w:rPr>
          <w:rFonts w:cs="Arial"/>
          <w:noProof/>
        </w:rPr>
      </w:pPr>
      <w:r w:rsidRPr="004431DB">
        <w:rPr>
          <w:rFonts w:cs="Arial"/>
          <w:noProof/>
        </w:rPr>
        <w:t>[20]</w:t>
      </w:r>
      <w:r w:rsidRPr="004431DB">
        <w:rPr>
          <w:rFonts w:cs="Arial"/>
          <w:noProof/>
        </w:rPr>
        <w:tab/>
        <w:t>Brown SR, Wadhawan H, Nelson RL. Surgery for faecal incontinence in adults. Cochrane Database Syst Rev 2013;7:CD001757.</w:t>
      </w:r>
    </w:p>
    <w:p w:rsidR="004431DB" w:rsidRPr="004431DB" w:rsidRDefault="004431DB">
      <w:pPr>
        <w:pStyle w:val="NormalWeb"/>
        <w:ind w:left="640" w:hanging="640"/>
        <w:divId w:val="19279861"/>
        <w:rPr>
          <w:rFonts w:cs="Arial"/>
          <w:noProof/>
        </w:rPr>
      </w:pPr>
      <w:r w:rsidRPr="004431DB">
        <w:rPr>
          <w:rFonts w:cs="Arial"/>
          <w:noProof/>
        </w:rPr>
        <w:t>[21]</w:t>
      </w:r>
      <w:r w:rsidRPr="004431DB">
        <w:rPr>
          <w:rFonts w:cs="Arial"/>
          <w:noProof/>
        </w:rPr>
        <w:tab/>
        <w:t>Norton C, Cody JD. Biofeedback and/or sphincter exercises for the treatment of faecal incontinence in adults. Cochrane Database Syst Rev 2012;7:CD002111.</w:t>
      </w:r>
    </w:p>
    <w:p w:rsidR="004431DB" w:rsidRPr="004431DB" w:rsidRDefault="004431DB">
      <w:pPr>
        <w:pStyle w:val="NormalWeb"/>
        <w:ind w:left="640" w:hanging="640"/>
        <w:divId w:val="19279861"/>
        <w:rPr>
          <w:rFonts w:cs="Arial"/>
          <w:noProof/>
        </w:rPr>
      </w:pPr>
      <w:r w:rsidRPr="004431DB">
        <w:rPr>
          <w:rFonts w:cs="Arial"/>
          <w:noProof/>
        </w:rPr>
        <w:t>[22]</w:t>
      </w:r>
      <w:r w:rsidRPr="004431DB">
        <w:rPr>
          <w:rFonts w:cs="Arial"/>
          <w:noProof/>
        </w:rPr>
        <w:tab/>
        <w:t>Maeda Y, Laurberg S, Norton C. Perianal injectable bulking agents as treatment for faecal incontinence in adults. Cochrane Database Syst Rev 2013;2:CD007959.</w:t>
      </w:r>
    </w:p>
    <w:p w:rsidR="004431DB" w:rsidRPr="004431DB" w:rsidRDefault="004431DB">
      <w:pPr>
        <w:pStyle w:val="NormalWeb"/>
        <w:ind w:left="640" w:hanging="640"/>
        <w:divId w:val="19279861"/>
        <w:rPr>
          <w:rFonts w:cs="Arial"/>
          <w:noProof/>
        </w:rPr>
      </w:pPr>
      <w:r w:rsidRPr="004431DB">
        <w:rPr>
          <w:rFonts w:cs="Arial"/>
          <w:noProof/>
        </w:rPr>
        <w:t>[23]</w:t>
      </w:r>
      <w:r w:rsidRPr="004431DB">
        <w:rPr>
          <w:rFonts w:cs="Arial"/>
          <w:noProof/>
        </w:rPr>
        <w:tab/>
        <w:t>Bleier JIS, Kann BR. Surgical management of fecal incontinence. Gastroenterol Clin North Am 2013;42:815–36.</w:t>
      </w:r>
    </w:p>
    <w:p w:rsidR="004431DB" w:rsidRPr="004431DB" w:rsidRDefault="004431DB">
      <w:pPr>
        <w:pStyle w:val="NormalWeb"/>
        <w:ind w:left="640" w:hanging="640"/>
        <w:divId w:val="19279861"/>
        <w:rPr>
          <w:rFonts w:cs="Arial"/>
          <w:noProof/>
        </w:rPr>
      </w:pPr>
      <w:r w:rsidRPr="004431DB">
        <w:rPr>
          <w:rFonts w:cs="Arial"/>
          <w:noProof/>
        </w:rPr>
        <w:lastRenderedPageBreak/>
        <w:t>[24]</w:t>
      </w:r>
      <w:r w:rsidRPr="004431DB">
        <w:rPr>
          <w:rFonts w:cs="Arial"/>
          <w:noProof/>
        </w:rPr>
        <w:tab/>
        <w:t>Graf W, Mellgren A, Matzel KE, Hull T, Johansson C, Bernstein M. Efficacy of dextranomer in stabilised hyaluronic acid for treatment of faecal incontinence: a randomised, sham-controlled trial. Lancet 2011;377:997–1003.</w:t>
      </w:r>
    </w:p>
    <w:p w:rsidR="004431DB" w:rsidRPr="004431DB" w:rsidRDefault="004431DB">
      <w:pPr>
        <w:pStyle w:val="NormalWeb"/>
        <w:ind w:left="640" w:hanging="640"/>
        <w:divId w:val="19279861"/>
        <w:rPr>
          <w:rFonts w:cs="Arial"/>
          <w:noProof/>
        </w:rPr>
      </w:pPr>
      <w:r w:rsidRPr="004431DB">
        <w:rPr>
          <w:rFonts w:cs="Arial"/>
          <w:noProof/>
        </w:rPr>
        <w:t>[25]</w:t>
      </w:r>
      <w:r w:rsidRPr="004431DB">
        <w:rPr>
          <w:rFonts w:cs="Arial"/>
          <w:noProof/>
        </w:rPr>
        <w:tab/>
        <w:t>Remes-Troche JM, Paulson J, Yamada T, Hamdy S, Rao SSC. Anorectal-cortical function is impaired in patients with dyssynergic defecation. Gastroenterology 2007;132:A–20.</w:t>
      </w:r>
    </w:p>
    <w:p w:rsidR="004431DB" w:rsidRPr="004431DB" w:rsidRDefault="004431DB">
      <w:pPr>
        <w:pStyle w:val="NormalWeb"/>
        <w:ind w:left="640" w:hanging="640"/>
        <w:divId w:val="19279861"/>
        <w:rPr>
          <w:rFonts w:cs="Arial"/>
          <w:noProof/>
        </w:rPr>
      </w:pPr>
      <w:r w:rsidRPr="004431DB">
        <w:rPr>
          <w:rFonts w:cs="Arial"/>
          <w:noProof/>
        </w:rPr>
        <w:t>[26]</w:t>
      </w:r>
      <w:r w:rsidRPr="004431DB">
        <w:rPr>
          <w:rFonts w:cs="Arial"/>
          <w:noProof/>
        </w:rPr>
        <w:tab/>
        <w:t>Coss-Adame E, Rao SSC, Remes-Troche JM, Attaluri A, Valestin J, Tantiphlachiva K, et al. Does biofeedback therapy improve brain-gut axis in dyssynergic defecation? Neurogastroenterol Motil 2012;24:27.</w:t>
      </w:r>
    </w:p>
    <w:p w:rsidR="004431DB" w:rsidRPr="004431DB" w:rsidRDefault="004431DB">
      <w:pPr>
        <w:pStyle w:val="NormalWeb"/>
        <w:ind w:left="640" w:hanging="640"/>
        <w:divId w:val="19279861"/>
        <w:rPr>
          <w:rFonts w:cs="Arial"/>
          <w:noProof/>
        </w:rPr>
      </w:pPr>
      <w:r w:rsidRPr="004431DB">
        <w:rPr>
          <w:rFonts w:cs="Arial"/>
          <w:noProof/>
        </w:rPr>
        <w:t>[27]</w:t>
      </w:r>
      <w:r w:rsidRPr="004431DB">
        <w:rPr>
          <w:rFonts w:cs="Arial"/>
          <w:noProof/>
        </w:rPr>
        <w:tab/>
        <w:t>Coss-Adame E, Valestin J, Bradley C, Kreder KJ, Rao SSC. Investigation of the afferent anorectal-brain neuromuscular axis in irritable bowel syndrome (IBS) and interstitial cystitis (IC). Neurogastroenterol MotilityMotility 2012;24:24.</w:t>
      </w:r>
    </w:p>
    <w:p w:rsidR="004431DB" w:rsidRPr="004431DB" w:rsidRDefault="004431DB">
      <w:pPr>
        <w:pStyle w:val="NormalWeb"/>
        <w:ind w:left="640" w:hanging="640"/>
        <w:divId w:val="19279861"/>
        <w:rPr>
          <w:rFonts w:cs="Arial"/>
          <w:noProof/>
        </w:rPr>
      </w:pPr>
      <w:r w:rsidRPr="004431DB">
        <w:rPr>
          <w:rFonts w:cs="Arial"/>
          <w:noProof/>
        </w:rPr>
        <w:t>[28]</w:t>
      </w:r>
      <w:r w:rsidRPr="004431DB">
        <w:rPr>
          <w:rFonts w:cs="Arial"/>
          <w:noProof/>
        </w:rPr>
        <w:tab/>
        <w:t>Coss-Adame E, Valestin J, Bradley C, Kreder KJ, Rao SSC. Investigation of the efferent spinofugal axis by trans-lumbar and trans-sacral magnetic stimulation in irritable bowel syndrome (IBS) and interstitial cystitis (IC). Neurogastroenterol Motil 2012;24:175.</w:t>
      </w:r>
    </w:p>
    <w:p w:rsidR="004431DB" w:rsidRPr="004431DB" w:rsidRDefault="004431DB">
      <w:pPr>
        <w:pStyle w:val="NormalWeb"/>
        <w:ind w:left="640" w:hanging="640"/>
        <w:divId w:val="19279861"/>
        <w:rPr>
          <w:rFonts w:cs="Arial"/>
          <w:noProof/>
        </w:rPr>
      </w:pPr>
      <w:r w:rsidRPr="004431DB">
        <w:rPr>
          <w:rFonts w:cs="Arial"/>
          <w:noProof/>
        </w:rPr>
        <w:t>[29]</w:t>
      </w:r>
      <w:r w:rsidRPr="004431DB">
        <w:rPr>
          <w:rFonts w:cs="Arial"/>
          <w:noProof/>
        </w:rPr>
        <w:tab/>
        <w:t>Boyle DJ, Murphy J, Gooneratne ML, Grimmer K, Allison ME, Chan CLH, et al. Efficacy of sacral nerve stimulation for the treatment of fecal incontinence. Dis Colon Rectum 2011;54:1271–8.</w:t>
      </w:r>
    </w:p>
    <w:p w:rsidR="004431DB" w:rsidRPr="004431DB" w:rsidRDefault="004431DB">
      <w:pPr>
        <w:pStyle w:val="NormalWeb"/>
        <w:ind w:left="640" w:hanging="640"/>
        <w:divId w:val="19279861"/>
        <w:rPr>
          <w:rFonts w:cs="Arial"/>
          <w:noProof/>
        </w:rPr>
      </w:pPr>
      <w:r w:rsidRPr="004431DB">
        <w:rPr>
          <w:rFonts w:cs="Arial"/>
          <w:noProof/>
        </w:rPr>
        <w:t>[30]</w:t>
      </w:r>
      <w:r w:rsidRPr="004431DB">
        <w:rPr>
          <w:rFonts w:cs="Arial"/>
          <w:noProof/>
        </w:rPr>
        <w:tab/>
        <w:t>Maeda Y, Lundby L, Buntzen S, Laurberg S. Outcome of Sacral Nerve Stimulation for Fecal Incontinence at 5 Years. Ann Surg 2013:[Epub ahead of print].</w:t>
      </w:r>
    </w:p>
    <w:p w:rsidR="004431DB" w:rsidRPr="004431DB" w:rsidRDefault="004431DB">
      <w:pPr>
        <w:pStyle w:val="NormalWeb"/>
        <w:ind w:left="640" w:hanging="640"/>
        <w:divId w:val="19279861"/>
        <w:rPr>
          <w:rFonts w:cs="Arial"/>
          <w:noProof/>
        </w:rPr>
      </w:pPr>
      <w:r w:rsidRPr="004431DB">
        <w:rPr>
          <w:rFonts w:cs="Arial"/>
          <w:noProof/>
        </w:rPr>
        <w:t>[31]</w:t>
      </w:r>
      <w:r w:rsidRPr="004431DB">
        <w:rPr>
          <w:rFonts w:cs="Arial"/>
          <w:noProof/>
        </w:rPr>
        <w:tab/>
        <w:t>Vaizey CJ, Kamm MA, Roy AJ, Nicholls RJ. Double-blind crossover study of sacral nerve stimulation for fecal incontinence. Dis Colon Rectum 2000;43:298–302.</w:t>
      </w:r>
    </w:p>
    <w:p w:rsidR="004431DB" w:rsidRPr="004431DB" w:rsidRDefault="004431DB">
      <w:pPr>
        <w:pStyle w:val="NormalWeb"/>
        <w:ind w:left="640" w:hanging="640"/>
        <w:divId w:val="19279861"/>
        <w:rPr>
          <w:rFonts w:cs="Arial"/>
          <w:noProof/>
        </w:rPr>
      </w:pPr>
      <w:r w:rsidRPr="004431DB">
        <w:rPr>
          <w:rFonts w:cs="Arial"/>
          <w:noProof/>
        </w:rPr>
        <w:t>[32]</w:t>
      </w:r>
      <w:r w:rsidRPr="004431DB">
        <w:rPr>
          <w:rFonts w:cs="Arial"/>
          <w:noProof/>
        </w:rPr>
        <w:tab/>
        <w:t>Chen J, Zhou C, Wu B, Wang Y, Li Q, Wei Y, et al. Left versus right repetitive transcranial magnetic stimulation in treating major depression: a meta-analysis of randomised controlled trials. Psychiatry Res 2013;210:1260–4.</w:t>
      </w:r>
    </w:p>
    <w:p w:rsidR="004431DB" w:rsidRPr="004431DB" w:rsidRDefault="004431DB">
      <w:pPr>
        <w:pStyle w:val="NormalWeb"/>
        <w:ind w:left="640" w:hanging="640"/>
        <w:divId w:val="19279861"/>
        <w:rPr>
          <w:rFonts w:cs="Arial"/>
          <w:noProof/>
        </w:rPr>
      </w:pPr>
      <w:r w:rsidRPr="004431DB">
        <w:rPr>
          <w:rFonts w:cs="Arial"/>
          <w:noProof/>
        </w:rPr>
        <w:t>[33]</w:t>
      </w:r>
      <w:r w:rsidRPr="004431DB">
        <w:rPr>
          <w:rFonts w:cs="Arial"/>
          <w:noProof/>
        </w:rPr>
        <w:tab/>
        <w:t>Janicak PG, Dunner DL, Aaronson ST, Carpenter LL, Boyadjis TA, Brock DG, et al. Transcranial magnetic stimulation (TMS) for major depression: a multisite, naturalistic, observational study of quality of life outcome measures in clinical practice. CNS Spectr 2013;18:322–32.</w:t>
      </w:r>
    </w:p>
    <w:p w:rsidR="004431DB" w:rsidRPr="004431DB" w:rsidRDefault="004431DB">
      <w:pPr>
        <w:pStyle w:val="NormalWeb"/>
        <w:ind w:left="640" w:hanging="640"/>
        <w:divId w:val="19279861"/>
        <w:rPr>
          <w:rFonts w:cs="Arial"/>
          <w:noProof/>
        </w:rPr>
      </w:pPr>
      <w:r w:rsidRPr="004431DB">
        <w:rPr>
          <w:rFonts w:cs="Arial"/>
          <w:noProof/>
        </w:rPr>
        <w:t>[34]</w:t>
      </w:r>
      <w:r w:rsidRPr="004431DB">
        <w:rPr>
          <w:rFonts w:cs="Arial"/>
          <w:noProof/>
        </w:rPr>
        <w:tab/>
        <w:t>Rosa MO, Gattaz WF, Rosa MA, Rumi DO, Tavares H, Myczkowski M, et al. Effects of repetitive transcranial magnetic stimulation on auditory hallucinations refractory to clozapine. J Clin Psychiatry 2007;68:1528–32.</w:t>
      </w:r>
    </w:p>
    <w:p w:rsidR="004431DB" w:rsidRPr="004431DB" w:rsidRDefault="004431DB">
      <w:pPr>
        <w:pStyle w:val="NormalWeb"/>
        <w:ind w:left="640" w:hanging="640"/>
        <w:divId w:val="19279861"/>
        <w:rPr>
          <w:rFonts w:cs="Arial"/>
          <w:noProof/>
        </w:rPr>
      </w:pPr>
      <w:r w:rsidRPr="004431DB">
        <w:rPr>
          <w:rFonts w:cs="Arial"/>
          <w:noProof/>
        </w:rPr>
        <w:t>[35]</w:t>
      </w:r>
      <w:r w:rsidRPr="004431DB">
        <w:rPr>
          <w:rFonts w:cs="Arial"/>
          <w:noProof/>
        </w:rPr>
        <w:tab/>
        <w:t>Theodoroff SM, Folmer RL. Repetitive transcranial magnetic stimulation as a treatment for chronic tinnitus: a critical review. Otol Neurotol 2013;34:199–208.</w:t>
      </w:r>
    </w:p>
    <w:p w:rsidR="004431DB" w:rsidRPr="004431DB" w:rsidRDefault="004431DB">
      <w:pPr>
        <w:pStyle w:val="NormalWeb"/>
        <w:ind w:left="640" w:hanging="640"/>
        <w:divId w:val="19279861"/>
        <w:rPr>
          <w:rFonts w:cs="Arial"/>
          <w:noProof/>
        </w:rPr>
      </w:pPr>
      <w:r w:rsidRPr="004431DB">
        <w:rPr>
          <w:rFonts w:cs="Arial"/>
          <w:noProof/>
        </w:rPr>
        <w:t>[36]</w:t>
      </w:r>
      <w:r w:rsidRPr="004431DB">
        <w:rPr>
          <w:rFonts w:cs="Arial"/>
          <w:noProof/>
        </w:rPr>
        <w:tab/>
        <w:t>Fregni F, Potvin K, Dasilva D, Wang X, Lenkinski RE, Freedman SD, et al. Clinical effects and brain metabolic correlates in non-invasive cortical neuromodulation for visceral pain. Eur J Pain 2011;15:53–60.</w:t>
      </w:r>
      <w:r w:rsidR="00DB52B1">
        <w:rPr>
          <w:rFonts w:cs="Arial"/>
          <w:noProof/>
        </w:rPr>
        <w:t xml:space="preserve"> PMC3000866.</w:t>
      </w:r>
    </w:p>
    <w:p w:rsidR="004431DB" w:rsidRPr="004431DB" w:rsidRDefault="004431DB">
      <w:pPr>
        <w:pStyle w:val="NormalWeb"/>
        <w:ind w:left="640" w:hanging="640"/>
        <w:divId w:val="19279861"/>
        <w:rPr>
          <w:rFonts w:cs="Arial"/>
          <w:noProof/>
        </w:rPr>
      </w:pPr>
      <w:r w:rsidRPr="004431DB">
        <w:rPr>
          <w:rFonts w:cs="Arial"/>
          <w:noProof/>
        </w:rPr>
        <w:t>[37]</w:t>
      </w:r>
      <w:r w:rsidRPr="004431DB">
        <w:rPr>
          <w:rFonts w:cs="Arial"/>
          <w:noProof/>
        </w:rPr>
        <w:tab/>
        <w:t>Jayasekeran V, Singh S, Tyrrell P, Michou E, Jefferson S, Mistry S, et al. Adjunctive functional pharyngeal electrical stimulation reverses swallowing disability after brain lesions. Gastroenterology 2010;138:1737–46.</w:t>
      </w:r>
    </w:p>
    <w:p w:rsidR="004431DB" w:rsidRPr="004431DB" w:rsidRDefault="004431DB">
      <w:pPr>
        <w:pStyle w:val="NormalWeb"/>
        <w:ind w:left="640" w:hanging="640"/>
        <w:divId w:val="19279861"/>
        <w:rPr>
          <w:rFonts w:cs="Arial"/>
          <w:noProof/>
        </w:rPr>
      </w:pPr>
      <w:r w:rsidRPr="004431DB">
        <w:rPr>
          <w:rFonts w:cs="Arial"/>
          <w:noProof/>
        </w:rPr>
        <w:t>[38]</w:t>
      </w:r>
      <w:r w:rsidRPr="004431DB">
        <w:rPr>
          <w:rFonts w:cs="Arial"/>
          <w:noProof/>
        </w:rPr>
        <w:tab/>
        <w:t>Michou E, Mistry S, Jefferson S, Singh S, Rothwell J, Hamdy S. Targeting unlesioned pharyngeal motor cortex improves swallowing in healthy individuals and after dysphagic stroke. Gastroenterology 2012;142:29–38.</w:t>
      </w:r>
    </w:p>
    <w:p w:rsidR="004431DB" w:rsidRPr="004431DB" w:rsidRDefault="004431DB">
      <w:pPr>
        <w:pStyle w:val="NormalWeb"/>
        <w:ind w:left="640" w:hanging="640"/>
        <w:divId w:val="19279861"/>
        <w:rPr>
          <w:rFonts w:cs="Arial"/>
          <w:noProof/>
        </w:rPr>
      </w:pPr>
      <w:r w:rsidRPr="004431DB">
        <w:rPr>
          <w:rFonts w:cs="Arial"/>
          <w:noProof/>
        </w:rPr>
        <w:t>[39]</w:t>
      </w:r>
      <w:r w:rsidRPr="004431DB">
        <w:rPr>
          <w:rFonts w:cs="Arial"/>
          <w:noProof/>
        </w:rPr>
        <w:tab/>
        <w:t>Vasant DH, Mistry S, Michou E, Jefferson S, Rothwell JC, Hamdy S. Contralateral transcranial Direct Current Stimulation (tDCS) reverses the neurophysiological and behavioural swallowing effects after focal cortical inhibition of the human pharyngeal motor cortex. J Physiol 2013.</w:t>
      </w:r>
    </w:p>
    <w:p w:rsidR="004431DB" w:rsidRPr="004431DB" w:rsidRDefault="004431DB">
      <w:pPr>
        <w:pStyle w:val="NormalWeb"/>
        <w:ind w:left="640" w:hanging="640"/>
        <w:divId w:val="19279861"/>
        <w:rPr>
          <w:rFonts w:cs="Arial"/>
          <w:noProof/>
        </w:rPr>
      </w:pPr>
      <w:r w:rsidRPr="004431DB">
        <w:rPr>
          <w:rFonts w:cs="Arial"/>
          <w:noProof/>
        </w:rPr>
        <w:t>[40]</w:t>
      </w:r>
      <w:r w:rsidRPr="004431DB">
        <w:rPr>
          <w:rFonts w:cs="Arial"/>
          <w:noProof/>
        </w:rPr>
        <w:tab/>
        <w:t>Tantiphlachiva K, Attaluri A, Valestin J, Yamada T, Rao SSC. Translumbar and transsacral motor-evoked potentials: a novel test for spino-anorectal neuropathy in spinal cord injury. Am J Gastroenterol 2011;106:907–14.</w:t>
      </w:r>
      <w:r w:rsidR="00DB52B1">
        <w:rPr>
          <w:rFonts w:cs="Arial"/>
          <w:noProof/>
        </w:rPr>
        <w:t xml:space="preserve"> </w:t>
      </w:r>
      <w:r w:rsidR="00DB52B1" w:rsidRPr="00DB52B1">
        <w:rPr>
          <w:rFonts w:cs="Arial"/>
          <w:noProof/>
        </w:rPr>
        <w:t>PMC3883059</w:t>
      </w:r>
      <w:r w:rsidR="00DB52B1">
        <w:rPr>
          <w:rFonts w:cs="Arial"/>
          <w:noProof/>
        </w:rPr>
        <w:t xml:space="preserve">. </w:t>
      </w:r>
    </w:p>
    <w:p w:rsidR="004431DB" w:rsidRPr="004431DB" w:rsidRDefault="004431DB">
      <w:pPr>
        <w:pStyle w:val="NormalWeb"/>
        <w:ind w:left="640" w:hanging="640"/>
        <w:divId w:val="19279861"/>
        <w:rPr>
          <w:rFonts w:cs="Arial"/>
          <w:noProof/>
        </w:rPr>
      </w:pPr>
      <w:r w:rsidRPr="004431DB">
        <w:rPr>
          <w:rFonts w:cs="Arial"/>
          <w:noProof/>
        </w:rPr>
        <w:t>[41]</w:t>
      </w:r>
      <w:r w:rsidRPr="004431DB">
        <w:rPr>
          <w:rFonts w:cs="Arial"/>
          <w:noProof/>
        </w:rPr>
        <w:tab/>
        <w:t>Fulton M, Peters KM. Neuromodulation for voiding dysfunction and fecal incontinence: a urology perspective. Urol Clin North Am 2012;39:405–12.</w:t>
      </w:r>
    </w:p>
    <w:p w:rsidR="004431DB" w:rsidRPr="004431DB" w:rsidRDefault="004431DB">
      <w:pPr>
        <w:pStyle w:val="NormalWeb"/>
        <w:ind w:left="640" w:hanging="640"/>
        <w:divId w:val="19279861"/>
        <w:rPr>
          <w:rFonts w:cs="Arial"/>
          <w:noProof/>
        </w:rPr>
      </w:pPr>
      <w:r w:rsidRPr="004431DB">
        <w:rPr>
          <w:rFonts w:cs="Arial"/>
          <w:noProof/>
        </w:rPr>
        <w:t>[42]</w:t>
      </w:r>
      <w:r w:rsidRPr="004431DB">
        <w:rPr>
          <w:rFonts w:cs="Arial"/>
          <w:noProof/>
        </w:rPr>
        <w:tab/>
        <w:t>Laviana A, Jellison F, Kim J-H. Sacral neuromodulation for refractory overactive bladder, interstitial cystitis, and painful bladder syndrome. Neurosurg Clin N Am 2014;25:33–46.</w:t>
      </w:r>
    </w:p>
    <w:p w:rsidR="004431DB" w:rsidRPr="004431DB" w:rsidRDefault="004431DB">
      <w:pPr>
        <w:pStyle w:val="NormalWeb"/>
        <w:ind w:left="640" w:hanging="640"/>
        <w:divId w:val="19279861"/>
        <w:rPr>
          <w:rFonts w:cs="Arial"/>
          <w:noProof/>
        </w:rPr>
      </w:pPr>
      <w:r w:rsidRPr="004431DB">
        <w:rPr>
          <w:rFonts w:cs="Arial"/>
          <w:noProof/>
        </w:rPr>
        <w:t>[43]</w:t>
      </w:r>
      <w:r w:rsidRPr="004431DB">
        <w:rPr>
          <w:rFonts w:cs="Arial"/>
          <w:noProof/>
        </w:rPr>
        <w:tab/>
        <w:t>Ustinova EE, Fraser MO, Pezzone MA. Cross-talk and sensitization of bladder afferent nerves. Neurourol Urodyn 2010;29:77–81.</w:t>
      </w:r>
    </w:p>
    <w:p w:rsidR="004431DB" w:rsidRPr="004431DB" w:rsidRDefault="004431DB">
      <w:pPr>
        <w:pStyle w:val="NormalWeb"/>
        <w:ind w:left="640" w:hanging="640"/>
        <w:divId w:val="19279861"/>
        <w:rPr>
          <w:rFonts w:cs="Arial"/>
          <w:noProof/>
        </w:rPr>
      </w:pPr>
      <w:r w:rsidRPr="004431DB">
        <w:rPr>
          <w:rFonts w:cs="Arial"/>
          <w:noProof/>
        </w:rPr>
        <w:lastRenderedPageBreak/>
        <w:t>[44]</w:t>
      </w:r>
      <w:r w:rsidRPr="004431DB">
        <w:rPr>
          <w:rFonts w:cs="Arial"/>
          <w:noProof/>
        </w:rPr>
        <w:tab/>
        <w:t>Pezzone MA, Liang R, Fraser MO. A model of neural cross-talk and irritation in the pelvis: implications for the overlap of chronic pelvic pain disorders. Gastroenterology 2005;128:1953–64.</w:t>
      </w:r>
    </w:p>
    <w:p w:rsidR="004431DB" w:rsidRPr="004431DB" w:rsidRDefault="004431DB">
      <w:pPr>
        <w:pStyle w:val="NormalWeb"/>
        <w:ind w:left="640" w:hanging="640"/>
        <w:divId w:val="19279861"/>
        <w:rPr>
          <w:rFonts w:cs="Arial"/>
          <w:noProof/>
        </w:rPr>
      </w:pPr>
      <w:r w:rsidRPr="004431DB">
        <w:rPr>
          <w:rFonts w:cs="Arial"/>
          <w:noProof/>
        </w:rPr>
        <w:t>[45]</w:t>
      </w:r>
      <w:r w:rsidRPr="004431DB">
        <w:rPr>
          <w:rFonts w:cs="Arial"/>
          <w:noProof/>
        </w:rPr>
        <w:tab/>
        <w:t>Algladi T, Harris ML, Whorwell PJ, Issa B, Paine P, Hamdy S. Evidence for alteration in anorectal sensation to non-invasive repetitive lumbosacral and cortical magnetic stimulation in patients with IBS. Gastroenterology 2012;142:S–133.</w:t>
      </w:r>
    </w:p>
    <w:p w:rsidR="004431DB" w:rsidRPr="004431DB" w:rsidRDefault="004431DB">
      <w:pPr>
        <w:pStyle w:val="NormalWeb"/>
        <w:ind w:left="640" w:hanging="640"/>
        <w:divId w:val="19279861"/>
        <w:rPr>
          <w:rFonts w:cs="Arial"/>
          <w:noProof/>
        </w:rPr>
      </w:pPr>
      <w:r w:rsidRPr="004431DB">
        <w:rPr>
          <w:rFonts w:cs="Arial"/>
          <w:noProof/>
        </w:rPr>
        <w:t>[46]</w:t>
      </w:r>
      <w:r w:rsidRPr="004431DB">
        <w:rPr>
          <w:rFonts w:cs="Arial"/>
          <w:noProof/>
        </w:rPr>
        <w:tab/>
        <w:t>Rao SSC. Advances in diagnostic assessment of fecal incontinence and dyssynergic defecation. Clin Gastroenterol Hepatol 2010;8:910–9.</w:t>
      </w:r>
      <w:r w:rsidR="00DB52B1">
        <w:rPr>
          <w:rFonts w:cs="Arial"/>
          <w:noProof/>
        </w:rPr>
        <w:t xml:space="preserve"> PMC2964406.</w:t>
      </w:r>
    </w:p>
    <w:p w:rsidR="004431DB" w:rsidRPr="004431DB" w:rsidRDefault="004431DB">
      <w:pPr>
        <w:pStyle w:val="NormalWeb"/>
        <w:ind w:left="640" w:hanging="640"/>
        <w:divId w:val="19279861"/>
        <w:rPr>
          <w:rFonts w:cs="Arial"/>
          <w:noProof/>
        </w:rPr>
      </w:pPr>
      <w:r w:rsidRPr="004431DB">
        <w:rPr>
          <w:rFonts w:cs="Arial"/>
          <w:noProof/>
        </w:rPr>
        <w:t>[47]</w:t>
      </w:r>
      <w:r w:rsidRPr="004431DB">
        <w:rPr>
          <w:rFonts w:cs="Arial"/>
          <w:noProof/>
        </w:rPr>
        <w:tab/>
        <w:t>Rockwood TH, Church JM, Fleshman JW, Kane RL, Mavrantonis C, Thorson AG, et al. Patient and surgeon ranking of the severity of symptoms associated with fecal incontinence: the fecal incontinence severity index. Dis Colon Rectum 1999;42:1525–32.</w:t>
      </w:r>
    </w:p>
    <w:p w:rsidR="004431DB" w:rsidRPr="004431DB" w:rsidRDefault="004431DB">
      <w:pPr>
        <w:pStyle w:val="NormalWeb"/>
        <w:ind w:left="640" w:hanging="640"/>
        <w:divId w:val="19279861"/>
        <w:rPr>
          <w:rFonts w:cs="Arial"/>
          <w:noProof/>
        </w:rPr>
      </w:pPr>
      <w:r w:rsidRPr="004431DB">
        <w:rPr>
          <w:rFonts w:cs="Arial"/>
          <w:noProof/>
        </w:rPr>
        <w:t>[48]</w:t>
      </w:r>
      <w:r w:rsidRPr="004431DB">
        <w:rPr>
          <w:rFonts w:cs="Arial"/>
          <w:noProof/>
        </w:rPr>
        <w:tab/>
        <w:t>Bharucha AE, Locke GR, Seide BM, Zinsmeister AR. A new questionnaire for constipation and faecal incontinence. Aliment Pharmacol Ther 2004;20:355–64.</w:t>
      </w:r>
    </w:p>
    <w:p w:rsidR="004431DB" w:rsidRPr="004431DB" w:rsidRDefault="004431DB">
      <w:pPr>
        <w:pStyle w:val="NormalWeb"/>
        <w:ind w:left="640" w:hanging="640"/>
        <w:divId w:val="19279861"/>
        <w:rPr>
          <w:rFonts w:cs="Arial"/>
          <w:noProof/>
        </w:rPr>
      </w:pPr>
      <w:r w:rsidRPr="004431DB">
        <w:rPr>
          <w:rFonts w:cs="Arial"/>
          <w:noProof/>
        </w:rPr>
        <w:t>[49]</w:t>
      </w:r>
      <w:r w:rsidRPr="004431DB">
        <w:rPr>
          <w:rFonts w:cs="Arial"/>
          <w:noProof/>
        </w:rPr>
        <w:tab/>
        <w:t>Rockwood TH, Church JM, Fleshman JW, Kane RL, Mavrantonis C, Thorson AG, et al. Fecal Incontinence Quality of Life Scale: quality of life instrument for patients with fecal incontinence. Dis Colon Rectum 2000;43:9–16; discussion 16–7.</w:t>
      </w:r>
    </w:p>
    <w:p w:rsidR="004431DB" w:rsidRPr="004431DB" w:rsidRDefault="004431DB">
      <w:pPr>
        <w:pStyle w:val="NormalWeb"/>
        <w:ind w:left="640" w:hanging="640"/>
        <w:divId w:val="19279861"/>
        <w:rPr>
          <w:rFonts w:cs="Arial"/>
          <w:noProof/>
        </w:rPr>
      </w:pPr>
      <w:r w:rsidRPr="004431DB">
        <w:rPr>
          <w:rFonts w:cs="Arial"/>
          <w:noProof/>
        </w:rPr>
        <w:t>[50]</w:t>
      </w:r>
      <w:r w:rsidRPr="004431DB">
        <w:rPr>
          <w:rFonts w:cs="Arial"/>
          <w:noProof/>
        </w:rPr>
        <w:tab/>
        <w:t>Bharucha AE, Wald A, Enck P, Rao S. Functional anorectal disorders. Gastroenterology 2006;130:1510–8.</w:t>
      </w:r>
    </w:p>
    <w:p w:rsidR="004431DB" w:rsidRPr="004431DB" w:rsidRDefault="004431DB">
      <w:pPr>
        <w:pStyle w:val="NormalWeb"/>
        <w:ind w:left="640" w:hanging="640"/>
        <w:divId w:val="19279861"/>
        <w:rPr>
          <w:rFonts w:cs="Arial"/>
          <w:noProof/>
        </w:rPr>
      </w:pPr>
      <w:r w:rsidRPr="004431DB">
        <w:rPr>
          <w:rFonts w:cs="Arial"/>
          <w:noProof/>
        </w:rPr>
        <w:t>[51]</w:t>
      </w:r>
      <w:r w:rsidRPr="004431DB">
        <w:rPr>
          <w:rFonts w:cs="Arial"/>
          <w:noProof/>
        </w:rPr>
        <w:tab/>
        <w:t>Rao SSC, Azpiroz F, Diamant N, Enck P, Tougas G, Wald A. Minimum standards of anorectal manometry. Neurogastroenterol Motil 2002;14:553–9.</w:t>
      </w:r>
      <w:r w:rsidR="00DB52B1">
        <w:rPr>
          <w:rFonts w:cs="Arial"/>
          <w:noProof/>
        </w:rPr>
        <w:t xml:space="preserve"> </w:t>
      </w:r>
    </w:p>
    <w:p w:rsidR="004431DB" w:rsidRPr="004431DB" w:rsidRDefault="004431DB">
      <w:pPr>
        <w:pStyle w:val="NormalWeb"/>
        <w:ind w:left="640" w:hanging="640"/>
        <w:divId w:val="19279861"/>
        <w:rPr>
          <w:rFonts w:cs="Arial"/>
          <w:noProof/>
        </w:rPr>
      </w:pPr>
      <w:r w:rsidRPr="004431DB">
        <w:rPr>
          <w:rFonts w:cs="Arial"/>
          <w:noProof/>
        </w:rPr>
        <w:t>[52]</w:t>
      </w:r>
      <w:r w:rsidRPr="004431DB">
        <w:rPr>
          <w:rFonts w:cs="Arial"/>
          <w:noProof/>
        </w:rPr>
        <w:tab/>
        <w:t>Remes-Troche JM, Tantiphlachiva K, Attaluri A, Valestin J, Yamada T, Hamdy S, et al. A bi-directional assessment of the human brain-anorectal axis. Neurogastroenterol Motil 2011;23:240–8, e117–8.</w:t>
      </w:r>
      <w:r w:rsidR="00DB52B1">
        <w:rPr>
          <w:rFonts w:cs="Arial"/>
          <w:noProof/>
        </w:rPr>
        <w:t xml:space="preserve"> PMC3035753.</w:t>
      </w:r>
    </w:p>
    <w:p w:rsidR="004431DB" w:rsidRPr="004431DB" w:rsidRDefault="004431DB">
      <w:pPr>
        <w:pStyle w:val="NormalWeb"/>
        <w:ind w:left="640" w:hanging="640"/>
        <w:divId w:val="19279861"/>
        <w:rPr>
          <w:rFonts w:cs="Arial"/>
          <w:noProof/>
        </w:rPr>
      </w:pPr>
      <w:r w:rsidRPr="004431DB">
        <w:rPr>
          <w:rFonts w:cs="Arial"/>
          <w:noProof/>
        </w:rPr>
        <w:t>[53]</w:t>
      </w:r>
      <w:r w:rsidRPr="004431DB">
        <w:rPr>
          <w:rFonts w:cs="Arial"/>
          <w:noProof/>
        </w:rPr>
        <w:tab/>
        <w:t>Jaspe</w:t>
      </w:r>
      <w:r w:rsidR="002D5ADC">
        <w:rPr>
          <w:rFonts w:cs="Arial"/>
          <w:noProof/>
        </w:rPr>
        <w:t>r HH. 10-20 electrode system of the International Federation</w:t>
      </w:r>
      <w:r w:rsidRPr="004431DB">
        <w:rPr>
          <w:rFonts w:cs="Arial"/>
          <w:noProof/>
        </w:rPr>
        <w:t xml:space="preserve">. Electroencephalogr Clin Neurophysiol 1958;10:370–5. </w:t>
      </w:r>
    </w:p>
    <w:p w:rsidR="00780AC1" w:rsidRDefault="00780AC1" w:rsidP="004431DB">
      <w:pPr>
        <w:pStyle w:val="NormalWeb"/>
        <w:ind w:left="640" w:hanging="640"/>
        <w:divId w:val="1289701293"/>
        <w:rPr>
          <w:b/>
        </w:rPr>
      </w:pPr>
      <w:r>
        <w:rPr>
          <w:b/>
        </w:rPr>
        <w:fldChar w:fldCharType="end"/>
      </w:r>
    </w:p>
    <w:p w:rsidR="001E1A6A" w:rsidRDefault="001E1A6A" w:rsidP="002D1A3B">
      <w:pPr>
        <w:rPr>
          <w:b/>
        </w:rPr>
      </w:pPr>
    </w:p>
    <w:sectPr w:rsidR="001E1A6A" w:rsidSect="00F115C1">
      <w:headerReference w:type="default" r:id="rId22"/>
      <w:footerReference w:type="default" r:id="rId23"/>
      <w:type w:val="continuous"/>
      <w:pgSz w:w="12240" w:h="15840" w:code="1"/>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120A" w:rsidRDefault="007F120A">
      <w:r>
        <w:separator/>
      </w:r>
    </w:p>
  </w:endnote>
  <w:endnote w:type="continuationSeparator" w:id="0">
    <w:p w:rsidR="007F120A" w:rsidRDefault="007F1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charset w:val="02"/>
    <w:family w:val="auto"/>
    <w:pitch w:val="variable"/>
    <w:sig w:usb0="00000000" w:usb1="00000000" w:usb2="000001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2937" w:rsidRDefault="00F52937">
    <w:pPr>
      <w:pStyle w:val="FormFooterBorder"/>
    </w:pPr>
    <w:r>
      <w:t>PHS 398/2590 (Rev. 09/04, Reissued 4/2006)</w:t>
    </w:r>
    <w:r>
      <w:tab/>
      <w:t xml:space="preserve">Page </w:t>
    </w:r>
    <w:r>
      <w:rPr>
        <w:rStyle w:val="PageNumber"/>
      </w:rPr>
      <w:t xml:space="preserve">     </w:t>
    </w:r>
    <w:r>
      <w:tab/>
    </w:r>
    <w:r>
      <w:rPr>
        <w:b/>
        <w:bCs/>
      </w:rPr>
      <w:t>Continuation Format Pag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120A" w:rsidRDefault="007F120A">
      <w:r>
        <w:separator/>
      </w:r>
    </w:p>
  </w:footnote>
  <w:footnote w:type="continuationSeparator" w:id="0">
    <w:p w:rsidR="007F120A" w:rsidRDefault="007F12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2937" w:rsidRDefault="00F52937">
    <w:pPr>
      <w:pStyle w:val="PIHeader"/>
      <w:rPr>
        <w:sz w:val="22"/>
      </w:rPr>
    </w:pPr>
    <w:r>
      <w:t>Principal Investigator/Program Director (Last, First, Middle</w:t>
    </w:r>
    <w:r>
      <w:rPr>
        <w:sz w:val="22"/>
      </w:rPr>
      <w:t xml:space="preserve">): </w:t>
    </w:r>
    <w:r>
      <w:rPr>
        <w:sz w:val="20"/>
      </w:rPr>
      <w:t>Rao, Satish S., PI</w:t>
    </w:r>
  </w:p>
  <w:p w:rsidR="00F52937" w:rsidRDefault="00F5293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C35DBB"/>
    <w:multiLevelType w:val="hybridMultilevel"/>
    <w:tmpl w:val="18CEEC2A"/>
    <w:lvl w:ilvl="0" w:tplc="598A6E24">
      <w:start w:val="1"/>
      <w:numFmt w:val="bullet"/>
      <w:lvlText w:val=""/>
      <w:lvlJc w:val="left"/>
      <w:pPr>
        <w:tabs>
          <w:tab w:val="num" w:pos="0"/>
        </w:tabs>
        <w:ind w:left="144" w:hanging="144"/>
      </w:pPr>
      <w:rPr>
        <w:rFonts w:ascii="Symbol" w:hAnsi="Symbol" w:hint="default"/>
        <w:sz w:val="14"/>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2" w15:restartNumberingAfterBreak="0">
    <w:nsid w:val="07CB1EAB"/>
    <w:multiLevelType w:val="hybridMultilevel"/>
    <w:tmpl w:val="6FD265E6"/>
    <w:lvl w:ilvl="0" w:tplc="598A6E24">
      <w:start w:val="1"/>
      <w:numFmt w:val="bullet"/>
      <w:lvlText w:val=""/>
      <w:lvlJc w:val="left"/>
      <w:pPr>
        <w:tabs>
          <w:tab w:val="num" w:pos="0"/>
        </w:tabs>
        <w:ind w:left="144" w:hanging="144"/>
      </w:pPr>
      <w:rPr>
        <w:rFonts w:ascii="Symbol" w:hAnsi="Symbol" w:hint="default"/>
        <w:sz w:val="14"/>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F8631C"/>
    <w:multiLevelType w:val="singleLevel"/>
    <w:tmpl w:val="08BC75F2"/>
    <w:lvl w:ilvl="0">
      <w:start w:val="1"/>
      <w:numFmt w:val="upperLetter"/>
      <w:lvlText w:val="(%1)"/>
      <w:lvlJc w:val="left"/>
      <w:pPr>
        <w:tabs>
          <w:tab w:val="num" w:pos="360"/>
        </w:tabs>
        <w:ind w:left="360" w:hanging="360"/>
      </w:pPr>
      <w:rPr>
        <w:rFonts w:hint="default"/>
      </w:rPr>
    </w:lvl>
  </w:abstractNum>
  <w:abstractNum w:abstractNumId="14" w15:restartNumberingAfterBreak="0">
    <w:nsid w:val="1BB34F74"/>
    <w:multiLevelType w:val="hybridMultilevel"/>
    <w:tmpl w:val="BBFE7634"/>
    <w:lvl w:ilvl="0" w:tplc="598A6E24">
      <w:start w:val="1"/>
      <w:numFmt w:val="bullet"/>
      <w:lvlText w:val=""/>
      <w:lvlJc w:val="left"/>
      <w:pPr>
        <w:tabs>
          <w:tab w:val="num" w:pos="0"/>
        </w:tabs>
        <w:ind w:left="144" w:hanging="144"/>
      </w:pPr>
      <w:rPr>
        <w:rFonts w:ascii="Symbol" w:hAnsi="Symbol" w:hint="default"/>
        <w:sz w:val="14"/>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F0F28F0"/>
    <w:multiLevelType w:val="hybridMultilevel"/>
    <w:tmpl w:val="1978834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7" w15:restartNumberingAfterBreak="0">
    <w:nsid w:val="49631280"/>
    <w:multiLevelType w:val="singleLevel"/>
    <w:tmpl w:val="4EAC9C14"/>
    <w:lvl w:ilvl="0">
      <w:start w:val="2"/>
      <w:numFmt w:val="decimal"/>
      <w:lvlText w:val="%1."/>
      <w:lvlJc w:val="left"/>
      <w:pPr>
        <w:tabs>
          <w:tab w:val="num" w:pos="720"/>
        </w:tabs>
        <w:ind w:left="720" w:hanging="360"/>
      </w:pPr>
      <w:rPr>
        <w:rFonts w:hint="default"/>
      </w:rPr>
    </w:lvl>
  </w:abstractNum>
  <w:abstractNum w:abstractNumId="18" w15:restartNumberingAfterBreak="0">
    <w:nsid w:val="55626B23"/>
    <w:multiLevelType w:val="hybridMultilevel"/>
    <w:tmpl w:val="FC36429C"/>
    <w:lvl w:ilvl="0" w:tplc="598A6E24">
      <w:start w:val="1"/>
      <w:numFmt w:val="bullet"/>
      <w:lvlText w:val=""/>
      <w:lvlJc w:val="left"/>
      <w:pPr>
        <w:tabs>
          <w:tab w:val="num" w:pos="0"/>
        </w:tabs>
        <w:ind w:left="144" w:hanging="144"/>
      </w:pPr>
      <w:rPr>
        <w:rFonts w:ascii="Symbol" w:hAnsi="Symbol" w:hint="default"/>
        <w:sz w:val="14"/>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D10B93"/>
    <w:multiLevelType w:val="hybridMultilevel"/>
    <w:tmpl w:val="80500A56"/>
    <w:lvl w:ilvl="0" w:tplc="E7BA8D56">
      <w:start w:val="1"/>
      <w:numFmt w:val="bullet"/>
      <w:lvlText w:val=""/>
      <w:lvlJc w:val="left"/>
      <w:pPr>
        <w:tabs>
          <w:tab w:val="num" w:pos="720"/>
        </w:tabs>
        <w:ind w:left="720" w:hanging="360"/>
      </w:pPr>
      <w:rPr>
        <w:rFonts w:ascii="Symbol" w:hAnsi="Symbol" w:hint="default"/>
      </w:rPr>
    </w:lvl>
    <w:lvl w:ilvl="1" w:tplc="A45CD482" w:tentative="1">
      <w:start w:val="1"/>
      <w:numFmt w:val="bullet"/>
      <w:lvlText w:val=""/>
      <w:lvlJc w:val="left"/>
      <w:pPr>
        <w:tabs>
          <w:tab w:val="num" w:pos="1440"/>
        </w:tabs>
        <w:ind w:left="1440" w:hanging="360"/>
      </w:pPr>
      <w:rPr>
        <w:rFonts w:ascii="Symbol" w:hAnsi="Symbol" w:hint="default"/>
      </w:rPr>
    </w:lvl>
    <w:lvl w:ilvl="2" w:tplc="20E439A2" w:tentative="1">
      <w:start w:val="1"/>
      <w:numFmt w:val="bullet"/>
      <w:lvlText w:val=""/>
      <w:lvlJc w:val="left"/>
      <w:pPr>
        <w:tabs>
          <w:tab w:val="num" w:pos="2160"/>
        </w:tabs>
        <w:ind w:left="2160" w:hanging="360"/>
      </w:pPr>
      <w:rPr>
        <w:rFonts w:ascii="Symbol" w:hAnsi="Symbol" w:hint="default"/>
      </w:rPr>
    </w:lvl>
    <w:lvl w:ilvl="3" w:tplc="4B8E00CE" w:tentative="1">
      <w:start w:val="1"/>
      <w:numFmt w:val="bullet"/>
      <w:lvlText w:val=""/>
      <w:lvlJc w:val="left"/>
      <w:pPr>
        <w:tabs>
          <w:tab w:val="num" w:pos="2880"/>
        </w:tabs>
        <w:ind w:left="2880" w:hanging="360"/>
      </w:pPr>
      <w:rPr>
        <w:rFonts w:ascii="Symbol" w:hAnsi="Symbol" w:hint="default"/>
      </w:rPr>
    </w:lvl>
    <w:lvl w:ilvl="4" w:tplc="27A44A22" w:tentative="1">
      <w:start w:val="1"/>
      <w:numFmt w:val="bullet"/>
      <w:lvlText w:val=""/>
      <w:lvlJc w:val="left"/>
      <w:pPr>
        <w:tabs>
          <w:tab w:val="num" w:pos="3600"/>
        </w:tabs>
        <w:ind w:left="3600" w:hanging="360"/>
      </w:pPr>
      <w:rPr>
        <w:rFonts w:ascii="Symbol" w:hAnsi="Symbol" w:hint="default"/>
      </w:rPr>
    </w:lvl>
    <w:lvl w:ilvl="5" w:tplc="62E8F224" w:tentative="1">
      <w:start w:val="1"/>
      <w:numFmt w:val="bullet"/>
      <w:lvlText w:val=""/>
      <w:lvlJc w:val="left"/>
      <w:pPr>
        <w:tabs>
          <w:tab w:val="num" w:pos="4320"/>
        </w:tabs>
        <w:ind w:left="4320" w:hanging="360"/>
      </w:pPr>
      <w:rPr>
        <w:rFonts w:ascii="Symbol" w:hAnsi="Symbol" w:hint="default"/>
      </w:rPr>
    </w:lvl>
    <w:lvl w:ilvl="6" w:tplc="D6482740" w:tentative="1">
      <w:start w:val="1"/>
      <w:numFmt w:val="bullet"/>
      <w:lvlText w:val=""/>
      <w:lvlJc w:val="left"/>
      <w:pPr>
        <w:tabs>
          <w:tab w:val="num" w:pos="5040"/>
        </w:tabs>
        <w:ind w:left="5040" w:hanging="360"/>
      </w:pPr>
      <w:rPr>
        <w:rFonts w:ascii="Symbol" w:hAnsi="Symbol" w:hint="default"/>
      </w:rPr>
    </w:lvl>
    <w:lvl w:ilvl="7" w:tplc="23F86270" w:tentative="1">
      <w:start w:val="1"/>
      <w:numFmt w:val="bullet"/>
      <w:lvlText w:val=""/>
      <w:lvlJc w:val="left"/>
      <w:pPr>
        <w:tabs>
          <w:tab w:val="num" w:pos="5760"/>
        </w:tabs>
        <w:ind w:left="5760" w:hanging="360"/>
      </w:pPr>
      <w:rPr>
        <w:rFonts w:ascii="Symbol" w:hAnsi="Symbol" w:hint="default"/>
      </w:rPr>
    </w:lvl>
    <w:lvl w:ilvl="8" w:tplc="F3F23DC6"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C725C7D"/>
    <w:multiLevelType w:val="singleLevel"/>
    <w:tmpl w:val="329624D2"/>
    <w:lvl w:ilvl="0">
      <w:start w:val="1"/>
      <w:numFmt w:val="decimal"/>
      <w:lvlText w:val="%1."/>
      <w:lvlJc w:val="left"/>
      <w:pPr>
        <w:tabs>
          <w:tab w:val="num" w:pos="1080"/>
        </w:tabs>
        <w:ind w:left="1080" w:hanging="360"/>
      </w:pPr>
      <w:rPr>
        <w:rFonts w:hint="default"/>
      </w:rPr>
    </w:lvl>
  </w:abstractNum>
  <w:abstractNum w:abstractNumId="21" w15:restartNumberingAfterBreak="0">
    <w:nsid w:val="5CE63D3A"/>
    <w:multiLevelType w:val="hybridMultilevel"/>
    <w:tmpl w:val="320A3B2A"/>
    <w:lvl w:ilvl="0" w:tplc="691CD368">
      <w:start w:val="1"/>
      <w:numFmt w:val="bullet"/>
      <w:lvlText w:val=""/>
      <w:lvlJc w:val="left"/>
      <w:pPr>
        <w:ind w:left="144" w:hanging="144"/>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3"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4" w15:restartNumberingAfterBreak="0">
    <w:nsid w:val="7E084DD2"/>
    <w:multiLevelType w:val="hybridMultilevel"/>
    <w:tmpl w:val="547812AA"/>
    <w:lvl w:ilvl="0" w:tplc="4FE0C4B2">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
  </w:num>
  <w:num w:numId="12">
    <w:abstractNumId w:val="11"/>
  </w:num>
  <w:num w:numId="13">
    <w:abstractNumId w:val="16"/>
  </w:num>
  <w:num w:numId="14">
    <w:abstractNumId w:val="22"/>
  </w:num>
  <w:num w:numId="15">
    <w:abstractNumId w:val="23"/>
  </w:num>
  <w:num w:numId="16">
    <w:abstractNumId w:val="17"/>
  </w:num>
  <w:num w:numId="17">
    <w:abstractNumId w:val="20"/>
  </w:num>
  <w:num w:numId="18">
    <w:abstractNumId w:val="13"/>
  </w:num>
  <w:num w:numId="19">
    <w:abstractNumId w:val="10"/>
  </w:num>
  <w:num w:numId="20">
    <w:abstractNumId w:val="18"/>
  </w:num>
  <w:num w:numId="21">
    <w:abstractNumId w:val="14"/>
  </w:num>
  <w:num w:numId="22">
    <w:abstractNumId w:val="12"/>
  </w:num>
  <w:num w:numId="23">
    <w:abstractNumId w:val="15"/>
  </w:num>
  <w:num w:numId="24">
    <w:abstractNumId w:val="24"/>
  </w:num>
  <w:num w:numId="25">
    <w:abstractNumId w:val="21"/>
  </w:num>
  <w:num w:numId="26">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C93"/>
    <w:rsid w:val="000048F1"/>
    <w:rsid w:val="000059D5"/>
    <w:rsid w:val="000229C3"/>
    <w:rsid w:val="000240B3"/>
    <w:rsid w:val="000241AB"/>
    <w:rsid w:val="000265CC"/>
    <w:rsid w:val="00030D23"/>
    <w:rsid w:val="00040231"/>
    <w:rsid w:val="000465C0"/>
    <w:rsid w:val="0005139D"/>
    <w:rsid w:val="00056ABE"/>
    <w:rsid w:val="00064588"/>
    <w:rsid w:val="00081D7C"/>
    <w:rsid w:val="00083F56"/>
    <w:rsid w:val="00091940"/>
    <w:rsid w:val="00093CDA"/>
    <w:rsid w:val="0009402E"/>
    <w:rsid w:val="00096CDC"/>
    <w:rsid w:val="00097863"/>
    <w:rsid w:val="000A3037"/>
    <w:rsid w:val="000A54C8"/>
    <w:rsid w:val="000A7990"/>
    <w:rsid w:val="000B743E"/>
    <w:rsid w:val="000C2C51"/>
    <w:rsid w:val="000C3BE6"/>
    <w:rsid w:val="000D4D42"/>
    <w:rsid w:val="000D512D"/>
    <w:rsid w:val="000D7760"/>
    <w:rsid w:val="000E0184"/>
    <w:rsid w:val="000F39AC"/>
    <w:rsid w:val="000F4742"/>
    <w:rsid w:val="000F6910"/>
    <w:rsid w:val="00103FD3"/>
    <w:rsid w:val="001134C7"/>
    <w:rsid w:val="00114A7C"/>
    <w:rsid w:val="00120112"/>
    <w:rsid w:val="001203FB"/>
    <w:rsid w:val="00121B08"/>
    <w:rsid w:val="00125027"/>
    <w:rsid w:val="00125633"/>
    <w:rsid w:val="00134A0E"/>
    <w:rsid w:val="00140E1C"/>
    <w:rsid w:val="00141966"/>
    <w:rsid w:val="00172888"/>
    <w:rsid w:val="0018358C"/>
    <w:rsid w:val="00187446"/>
    <w:rsid w:val="00187DC7"/>
    <w:rsid w:val="0019142A"/>
    <w:rsid w:val="001A1E09"/>
    <w:rsid w:val="001A7D74"/>
    <w:rsid w:val="001B5A2D"/>
    <w:rsid w:val="001E1627"/>
    <w:rsid w:val="001E1A6A"/>
    <w:rsid w:val="001F153E"/>
    <w:rsid w:val="001F6A4F"/>
    <w:rsid w:val="002008DA"/>
    <w:rsid w:val="00210A35"/>
    <w:rsid w:val="002214C9"/>
    <w:rsid w:val="00231723"/>
    <w:rsid w:val="00234431"/>
    <w:rsid w:val="0023586B"/>
    <w:rsid w:val="00235F7B"/>
    <w:rsid w:val="002369B7"/>
    <w:rsid w:val="00243248"/>
    <w:rsid w:val="002607D0"/>
    <w:rsid w:val="0026212B"/>
    <w:rsid w:val="002625F2"/>
    <w:rsid w:val="00281B57"/>
    <w:rsid w:val="00293894"/>
    <w:rsid w:val="0029545D"/>
    <w:rsid w:val="002A1F04"/>
    <w:rsid w:val="002A7852"/>
    <w:rsid w:val="002A799B"/>
    <w:rsid w:val="002B2115"/>
    <w:rsid w:val="002B3234"/>
    <w:rsid w:val="002B6544"/>
    <w:rsid w:val="002C3DDF"/>
    <w:rsid w:val="002D1A3B"/>
    <w:rsid w:val="002D4A58"/>
    <w:rsid w:val="002D5ADC"/>
    <w:rsid w:val="002D6539"/>
    <w:rsid w:val="002D6753"/>
    <w:rsid w:val="002E08A9"/>
    <w:rsid w:val="002E4F5D"/>
    <w:rsid w:val="002F280B"/>
    <w:rsid w:val="002F40B0"/>
    <w:rsid w:val="002F4513"/>
    <w:rsid w:val="002F50EF"/>
    <w:rsid w:val="00300A46"/>
    <w:rsid w:val="00303965"/>
    <w:rsid w:val="00307995"/>
    <w:rsid w:val="0031003C"/>
    <w:rsid w:val="00312D20"/>
    <w:rsid w:val="0032176E"/>
    <w:rsid w:val="003340E3"/>
    <w:rsid w:val="00337D07"/>
    <w:rsid w:val="00350ED2"/>
    <w:rsid w:val="00355737"/>
    <w:rsid w:val="00356970"/>
    <w:rsid w:val="003571C2"/>
    <w:rsid w:val="00362797"/>
    <w:rsid w:val="003632A8"/>
    <w:rsid w:val="0038293B"/>
    <w:rsid w:val="00383A95"/>
    <w:rsid w:val="003846DC"/>
    <w:rsid w:val="003875BC"/>
    <w:rsid w:val="00390388"/>
    <w:rsid w:val="003936C1"/>
    <w:rsid w:val="0039667C"/>
    <w:rsid w:val="003A4A2A"/>
    <w:rsid w:val="003D1F3D"/>
    <w:rsid w:val="003D22A8"/>
    <w:rsid w:val="003D5AF6"/>
    <w:rsid w:val="003D5ED2"/>
    <w:rsid w:val="003D5F04"/>
    <w:rsid w:val="003E1377"/>
    <w:rsid w:val="003E7514"/>
    <w:rsid w:val="003F2534"/>
    <w:rsid w:val="003F60E7"/>
    <w:rsid w:val="003F7D48"/>
    <w:rsid w:val="004027D4"/>
    <w:rsid w:val="00402EE5"/>
    <w:rsid w:val="0041016B"/>
    <w:rsid w:val="0041421C"/>
    <w:rsid w:val="00421EEF"/>
    <w:rsid w:val="00422A31"/>
    <w:rsid w:val="004359A7"/>
    <w:rsid w:val="00436E7D"/>
    <w:rsid w:val="004431DB"/>
    <w:rsid w:val="00443505"/>
    <w:rsid w:val="00447A01"/>
    <w:rsid w:val="00450CF5"/>
    <w:rsid w:val="00452178"/>
    <w:rsid w:val="004553AB"/>
    <w:rsid w:val="00456A8F"/>
    <w:rsid w:val="00466507"/>
    <w:rsid w:val="00472E96"/>
    <w:rsid w:val="00472FDE"/>
    <w:rsid w:val="0047497E"/>
    <w:rsid w:val="00474FE6"/>
    <w:rsid w:val="00475292"/>
    <w:rsid w:val="004809FE"/>
    <w:rsid w:val="0048429A"/>
    <w:rsid w:val="00486561"/>
    <w:rsid w:val="00490D25"/>
    <w:rsid w:val="0049344A"/>
    <w:rsid w:val="00493AE8"/>
    <w:rsid w:val="00495813"/>
    <w:rsid w:val="00497D31"/>
    <w:rsid w:val="004A011B"/>
    <w:rsid w:val="004A2D70"/>
    <w:rsid w:val="004A57C1"/>
    <w:rsid w:val="004A7F2F"/>
    <w:rsid w:val="004A7FAF"/>
    <w:rsid w:val="004B3A2D"/>
    <w:rsid w:val="004C0CB4"/>
    <w:rsid w:val="004C5B70"/>
    <w:rsid w:val="004C601B"/>
    <w:rsid w:val="004C720B"/>
    <w:rsid w:val="004D148C"/>
    <w:rsid w:val="004D14A8"/>
    <w:rsid w:val="004D2B06"/>
    <w:rsid w:val="004D7082"/>
    <w:rsid w:val="004D7F3D"/>
    <w:rsid w:val="004F23ED"/>
    <w:rsid w:val="004F4B85"/>
    <w:rsid w:val="004F68D1"/>
    <w:rsid w:val="00501397"/>
    <w:rsid w:val="00501B13"/>
    <w:rsid w:val="00505BC8"/>
    <w:rsid w:val="00506528"/>
    <w:rsid w:val="00507D3B"/>
    <w:rsid w:val="005140CB"/>
    <w:rsid w:val="00516F17"/>
    <w:rsid w:val="00517555"/>
    <w:rsid w:val="00520FF1"/>
    <w:rsid w:val="005309A5"/>
    <w:rsid w:val="00540ED3"/>
    <w:rsid w:val="00541F9C"/>
    <w:rsid w:val="005526AD"/>
    <w:rsid w:val="00560450"/>
    <w:rsid w:val="00561A0F"/>
    <w:rsid w:val="00566DBB"/>
    <w:rsid w:val="005672EC"/>
    <w:rsid w:val="00570FD0"/>
    <w:rsid w:val="005711AC"/>
    <w:rsid w:val="00571363"/>
    <w:rsid w:val="00571476"/>
    <w:rsid w:val="0057564F"/>
    <w:rsid w:val="00575CEA"/>
    <w:rsid w:val="00582505"/>
    <w:rsid w:val="0058331B"/>
    <w:rsid w:val="00583C17"/>
    <w:rsid w:val="00587DF3"/>
    <w:rsid w:val="005928C3"/>
    <w:rsid w:val="00592B46"/>
    <w:rsid w:val="0059303F"/>
    <w:rsid w:val="00594825"/>
    <w:rsid w:val="005A2619"/>
    <w:rsid w:val="005A2C58"/>
    <w:rsid w:val="005A671F"/>
    <w:rsid w:val="005C2F74"/>
    <w:rsid w:val="005C7B32"/>
    <w:rsid w:val="005D1057"/>
    <w:rsid w:val="005D5980"/>
    <w:rsid w:val="005E28C4"/>
    <w:rsid w:val="005F068B"/>
    <w:rsid w:val="005F204C"/>
    <w:rsid w:val="005F74D9"/>
    <w:rsid w:val="00604651"/>
    <w:rsid w:val="00605AA0"/>
    <w:rsid w:val="006077FC"/>
    <w:rsid w:val="0061386D"/>
    <w:rsid w:val="00616C2C"/>
    <w:rsid w:val="0062176F"/>
    <w:rsid w:val="00625D21"/>
    <w:rsid w:val="006263CC"/>
    <w:rsid w:val="00630C01"/>
    <w:rsid w:val="00632D22"/>
    <w:rsid w:val="00644E75"/>
    <w:rsid w:val="00663D1A"/>
    <w:rsid w:val="0067010B"/>
    <w:rsid w:val="00672A70"/>
    <w:rsid w:val="0067586B"/>
    <w:rsid w:val="00686109"/>
    <w:rsid w:val="00687709"/>
    <w:rsid w:val="006878DF"/>
    <w:rsid w:val="00691E47"/>
    <w:rsid w:val="00693C22"/>
    <w:rsid w:val="00694D09"/>
    <w:rsid w:val="006960E7"/>
    <w:rsid w:val="006A2DE4"/>
    <w:rsid w:val="006B3631"/>
    <w:rsid w:val="006C380F"/>
    <w:rsid w:val="006C702F"/>
    <w:rsid w:val="006D054C"/>
    <w:rsid w:val="006E02FC"/>
    <w:rsid w:val="006E3C4D"/>
    <w:rsid w:val="006F0F5C"/>
    <w:rsid w:val="006F1020"/>
    <w:rsid w:val="006F54F6"/>
    <w:rsid w:val="006F5899"/>
    <w:rsid w:val="006F74B8"/>
    <w:rsid w:val="007152F4"/>
    <w:rsid w:val="0071619A"/>
    <w:rsid w:val="00722B5A"/>
    <w:rsid w:val="00727421"/>
    <w:rsid w:val="00727FB4"/>
    <w:rsid w:val="00734208"/>
    <w:rsid w:val="00740480"/>
    <w:rsid w:val="00741E02"/>
    <w:rsid w:val="00742256"/>
    <w:rsid w:val="00743AE5"/>
    <w:rsid w:val="0074708F"/>
    <w:rsid w:val="0075073D"/>
    <w:rsid w:val="00753589"/>
    <w:rsid w:val="00756F85"/>
    <w:rsid w:val="007573D1"/>
    <w:rsid w:val="00762361"/>
    <w:rsid w:val="00767B25"/>
    <w:rsid w:val="00767C1C"/>
    <w:rsid w:val="00767CA2"/>
    <w:rsid w:val="0077266D"/>
    <w:rsid w:val="00772F43"/>
    <w:rsid w:val="007806C9"/>
    <w:rsid w:val="00780AC1"/>
    <w:rsid w:val="00781648"/>
    <w:rsid w:val="00781FA8"/>
    <w:rsid w:val="007848A9"/>
    <w:rsid w:val="0079365B"/>
    <w:rsid w:val="0079491D"/>
    <w:rsid w:val="0079716A"/>
    <w:rsid w:val="0079727C"/>
    <w:rsid w:val="00797D71"/>
    <w:rsid w:val="007A414C"/>
    <w:rsid w:val="007B0F65"/>
    <w:rsid w:val="007C20C6"/>
    <w:rsid w:val="007C3BC4"/>
    <w:rsid w:val="007C5B56"/>
    <w:rsid w:val="007D3B5F"/>
    <w:rsid w:val="007E0ACB"/>
    <w:rsid w:val="007E47D9"/>
    <w:rsid w:val="007E596E"/>
    <w:rsid w:val="007F0BFC"/>
    <w:rsid w:val="007F120A"/>
    <w:rsid w:val="007F2551"/>
    <w:rsid w:val="007F4194"/>
    <w:rsid w:val="007F52A0"/>
    <w:rsid w:val="00802795"/>
    <w:rsid w:val="008109C7"/>
    <w:rsid w:val="008126DC"/>
    <w:rsid w:val="0081534A"/>
    <w:rsid w:val="008165B1"/>
    <w:rsid w:val="00821831"/>
    <w:rsid w:val="00824A7F"/>
    <w:rsid w:val="0083642A"/>
    <w:rsid w:val="00851E11"/>
    <w:rsid w:val="0085545B"/>
    <w:rsid w:val="0086203D"/>
    <w:rsid w:val="008630DE"/>
    <w:rsid w:val="00864710"/>
    <w:rsid w:val="00865190"/>
    <w:rsid w:val="00867FF1"/>
    <w:rsid w:val="00870CB0"/>
    <w:rsid w:val="00873534"/>
    <w:rsid w:val="008769F5"/>
    <w:rsid w:val="00891404"/>
    <w:rsid w:val="008A2817"/>
    <w:rsid w:val="008A3CDB"/>
    <w:rsid w:val="008A7FBF"/>
    <w:rsid w:val="008B09BB"/>
    <w:rsid w:val="008B3E60"/>
    <w:rsid w:val="008B4E7D"/>
    <w:rsid w:val="008C7939"/>
    <w:rsid w:val="008F5A74"/>
    <w:rsid w:val="008F62EA"/>
    <w:rsid w:val="00906A67"/>
    <w:rsid w:val="00914F94"/>
    <w:rsid w:val="00922863"/>
    <w:rsid w:val="00927E17"/>
    <w:rsid w:val="00927FE1"/>
    <w:rsid w:val="00930327"/>
    <w:rsid w:val="009378DC"/>
    <w:rsid w:val="00941C36"/>
    <w:rsid w:val="00942E44"/>
    <w:rsid w:val="00945E74"/>
    <w:rsid w:val="00946E17"/>
    <w:rsid w:val="00954DE6"/>
    <w:rsid w:val="00956207"/>
    <w:rsid w:val="00962E0F"/>
    <w:rsid w:val="00963098"/>
    <w:rsid w:val="009679B0"/>
    <w:rsid w:val="00977D69"/>
    <w:rsid w:val="00990A94"/>
    <w:rsid w:val="009929C7"/>
    <w:rsid w:val="0099378D"/>
    <w:rsid w:val="00994DFA"/>
    <w:rsid w:val="00994EBA"/>
    <w:rsid w:val="00996B96"/>
    <w:rsid w:val="009A0A10"/>
    <w:rsid w:val="009A0EC8"/>
    <w:rsid w:val="009B4B23"/>
    <w:rsid w:val="009C0878"/>
    <w:rsid w:val="009D7738"/>
    <w:rsid w:val="009E093F"/>
    <w:rsid w:val="009E7CBA"/>
    <w:rsid w:val="00A06C94"/>
    <w:rsid w:val="00A14EBC"/>
    <w:rsid w:val="00A20A9C"/>
    <w:rsid w:val="00A23421"/>
    <w:rsid w:val="00A27CE7"/>
    <w:rsid w:val="00A33896"/>
    <w:rsid w:val="00A36F59"/>
    <w:rsid w:val="00A37C93"/>
    <w:rsid w:val="00A418B6"/>
    <w:rsid w:val="00A43BF7"/>
    <w:rsid w:val="00A446B6"/>
    <w:rsid w:val="00A46749"/>
    <w:rsid w:val="00A513DE"/>
    <w:rsid w:val="00A5190F"/>
    <w:rsid w:val="00A53B47"/>
    <w:rsid w:val="00A541AA"/>
    <w:rsid w:val="00A5563C"/>
    <w:rsid w:val="00A55858"/>
    <w:rsid w:val="00A56B27"/>
    <w:rsid w:val="00A60BCA"/>
    <w:rsid w:val="00A62033"/>
    <w:rsid w:val="00A65A6B"/>
    <w:rsid w:val="00A72585"/>
    <w:rsid w:val="00A81B0C"/>
    <w:rsid w:val="00A81EEF"/>
    <w:rsid w:val="00A87658"/>
    <w:rsid w:val="00A92A66"/>
    <w:rsid w:val="00A93BAE"/>
    <w:rsid w:val="00A96ABB"/>
    <w:rsid w:val="00AA16F3"/>
    <w:rsid w:val="00AA1D79"/>
    <w:rsid w:val="00AA4D18"/>
    <w:rsid w:val="00AA6FAA"/>
    <w:rsid w:val="00AA72D3"/>
    <w:rsid w:val="00AC2AE4"/>
    <w:rsid w:val="00AC331A"/>
    <w:rsid w:val="00AC4EE9"/>
    <w:rsid w:val="00AC6805"/>
    <w:rsid w:val="00AD0088"/>
    <w:rsid w:val="00AD0AC7"/>
    <w:rsid w:val="00AD5963"/>
    <w:rsid w:val="00AD7199"/>
    <w:rsid w:val="00AD7CA7"/>
    <w:rsid w:val="00AE2153"/>
    <w:rsid w:val="00AE5DDB"/>
    <w:rsid w:val="00AE72B0"/>
    <w:rsid w:val="00AE7D73"/>
    <w:rsid w:val="00AF1498"/>
    <w:rsid w:val="00AF3F20"/>
    <w:rsid w:val="00AF621B"/>
    <w:rsid w:val="00B047D4"/>
    <w:rsid w:val="00B10382"/>
    <w:rsid w:val="00B106C2"/>
    <w:rsid w:val="00B215C4"/>
    <w:rsid w:val="00B24881"/>
    <w:rsid w:val="00B30C0E"/>
    <w:rsid w:val="00B321AD"/>
    <w:rsid w:val="00B33FA4"/>
    <w:rsid w:val="00B40668"/>
    <w:rsid w:val="00B40DA7"/>
    <w:rsid w:val="00B415D7"/>
    <w:rsid w:val="00B44522"/>
    <w:rsid w:val="00B44F7E"/>
    <w:rsid w:val="00B46FA5"/>
    <w:rsid w:val="00B5157A"/>
    <w:rsid w:val="00B51DF1"/>
    <w:rsid w:val="00B54F5D"/>
    <w:rsid w:val="00B63C50"/>
    <w:rsid w:val="00B71884"/>
    <w:rsid w:val="00B82B61"/>
    <w:rsid w:val="00B86130"/>
    <w:rsid w:val="00B901FA"/>
    <w:rsid w:val="00BA2AC5"/>
    <w:rsid w:val="00BA5E5F"/>
    <w:rsid w:val="00BC05A4"/>
    <w:rsid w:val="00BC28AE"/>
    <w:rsid w:val="00BD235B"/>
    <w:rsid w:val="00BD7704"/>
    <w:rsid w:val="00BE0A54"/>
    <w:rsid w:val="00BE111B"/>
    <w:rsid w:val="00BF2D33"/>
    <w:rsid w:val="00BF565C"/>
    <w:rsid w:val="00C05A3F"/>
    <w:rsid w:val="00C06903"/>
    <w:rsid w:val="00C14676"/>
    <w:rsid w:val="00C1592E"/>
    <w:rsid w:val="00C208E6"/>
    <w:rsid w:val="00C268F2"/>
    <w:rsid w:val="00C34BA9"/>
    <w:rsid w:val="00C35C79"/>
    <w:rsid w:val="00C42B6D"/>
    <w:rsid w:val="00C4609A"/>
    <w:rsid w:val="00C52CC4"/>
    <w:rsid w:val="00C55DF3"/>
    <w:rsid w:val="00C61DEC"/>
    <w:rsid w:val="00C6757F"/>
    <w:rsid w:val="00C726FE"/>
    <w:rsid w:val="00C769C2"/>
    <w:rsid w:val="00C770E6"/>
    <w:rsid w:val="00C80EEC"/>
    <w:rsid w:val="00C8192D"/>
    <w:rsid w:val="00C84B4D"/>
    <w:rsid w:val="00C867AB"/>
    <w:rsid w:val="00C9257E"/>
    <w:rsid w:val="00C97875"/>
    <w:rsid w:val="00CB19B3"/>
    <w:rsid w:val="00CB4FF0"/>
    <w:rsid w:val="00CB7949"/>
    <w:rsid w:val="00CC5B7C"/>
    <w:rsid w:val="00CC6B0D"/>
    <w:rsid w:val="00CD2C0A"/>
    <w:rsid w:val="00CD3AA0"/>
    <w:rsid w:val="00CD6383"/>
    <w:rsid w:val="00CE5CBA"/>
    <w:rsid w:val="00CF0C3F"/>
    <w:rsid w:val="00CF11A6"/>
    <w:rsid w:val="00D024D8"/>
    <w:rsid w:val="00D1199A"/>
    <w:rsid w:val="00D120BB"/>
    <w:rsid w:val="00D1313E"/>
    <w:rsid w:val="00D13F6F"/>
    <w:rsid w:val="00D173DB"/>
    <w:rsid w:val="00D20EF2"/>
    <w:rsid w:val="00D23554"/>
    <w:rsid w:val="00D24C19"/>
    <w:rsid w:val="00D27B0D"/>
    <w:rsid w:val="00D34EAA"/>
    <w:rsid w:val="00D359D0"/>
    <w:rsid w:val="00D36103"/>
    <w:rsid w:val="00D36264"/>
    <w:rsid w:val="00D41480"/>
    <w:rsid w:val="00D42DB1"/>
    <w:rsid w:val="00D47B41"/>
    <w:rsid w:val="00D5007B"/>
    <w:rsid w:val="00D50FA5"/>
    <w:rsid w:val="00D547F1"/>
    <w:rsid w:val="00D60F56"/>
    <w:rsid w:val="00D61A63"/>
    <w:rsid w:val="00D65051"/>
    <w:rsid w:val="00D74348"/>
    <w:rsid w:val="00D76AC4"/>
    <w:rsid w:val="00D8298D"/>
    <w:rsid w:val="00D84CCD"/>
    <w:rsid w:val="00D87E06"/>
    <w:rsid w:val="00D91898"/>
    <w:rsid w:val="00D9228E"/>
    <w:rsid w:val="00D94005"/>
    <w:rsid w:val="00DA28C0"/>
    <w:rsid w:val="00DB0D57"/>
    <w:rsid w:val="00DB52B1"/>
    <w:rsid w:val="00DC077C"/>
    <w:rsid w:val="00DC2144"/>
    <w:rsid w:val="00DC740E"/>
    <w:rsid w:val="00DD2A7C"/>
    <w:rsid w:val="00DD629C"/>
    <w:rsid w:val="00DE3B37"/>
    <w:rsid w:val="00DE4A33"/>
    <w:rsid w:val="00DF2138"/>
    <w:rsid w:val="00DF4E59"/>
    <w:rsid w:val="00E000C1"/>
    <w:rsid w:val="00E01789"/>
    <w:rsid w:val="00E02663"/>
    <w:rsid w:val="00E03E39"/>
    <w:rsid w:val="00E0533A"/>
    <w:rsid w:val="00E11B3F"/>
    <w:rsid w:val="00E16460"/>
    <w:rsid w:val="00E16B02"/>
    <w:rsid w:val="00E20F1E"/>
    <w:rsid w:val="00E22820"/>
    <w:rsid w:val="00E27973"/>
    <w:rsid w:val="00E36040"/>
    <w:rsid w:val="00E45C6D"/>
    <w:rsid w:val="00E546D4"/>
    <w:rsid w:val="00E56A93"/>
    <w:rsid w:val="00E57E4D"/>
    <w:rsid w:val="00E615AB"/>
    <w:rsid w:val="00E669DE"/>
    <w:rsid w:val="00E66AF1"/>
    <w:rsid w:val="00E7066B"/>
    <w:rsid w:val="00E720D9"/>
    <w:rsid w:val="00E74FEC"/>
    <w:rsid w:val="00E90DD1"/>
    <w:rsid w:val="00E92189"/>
    <w:rsid w:val="00EA0FB9"/>
    <w:rsid w:val="00EA2A0D"/>
    <w:rsid w:val="00EB0149"/>
    <w:rsid w:val="00EB0EC0"/>
    <w:rsid w:val="00EB7DBA"/>
    <w:rsid w:val="00EB7F52"/>
    <w:rsid w:val="00ED7459"/>
    <w:rsid w:val="00ED77EF"/>
    <w:rsid w:val="00EE0BBD"/>
    <w:rsid w:val="00EE48F8"/>
    <w:rsid w:val="00EE6AE7"/>
    <w:rsid w:val="00EF0BF4"/>
    <w:rsid w:val="00F02608"/>
    <w:rsid w:val="00F02D62"/>
    <w:rsid w:val="00F1052A"/>
    <w:rsid w:val="00F1087E"/>
    <w:rsid w:val="00F115C1"/>
    <w:rsid w:val="00F1339C"/>
    <w:rsid w:val="00F17668"/>
    <w:rsid w:val="00F211D5"/>
    <w:rsid w:val="00F21EBB"/>
    <w:rsid w:val="00F24486"/>
    <w:rsid w:val="00F31499"/>
    <w:rsid w:val="00F34367"/>
    <w:rsid w:val="00F3486C"/>
    <w:rsid w:val="00F37955"/>
    <w:rsid w:val="00F40A86"/>
    <w:rsid w:val="00F4248F"/>
    <w:rsid w:val="00F45A1A"/>
    <w:rsid w:val="00F50682"/>
    <w:rsid w:val="00F52937"/>
    <w:rsid w:val="00F5735A"/>
    <w:rsid w:val="00F71A04"/>
    <w:rsid w:val="00F76647"/>
    <w:rsid w:val="00F76BCF"/>
    <w:rsid w:val="00F81C6B"/>
    <w:rsid w:val="00F838B6"/>
    <w:rsid w:val="00F85E35"/>
    <w:rsid w:val="00F8709F"/>
    <w:rsid w:val="00F873C6"/>
    <w:rsid w:val="00F87D70"/>
    <w:rsid w:val="00F9219B"/>
    <w:rsid w:val="00FA01FE"/>
    <w:rsid w:val="00FA0438"/>
    <w:rsid w:val="00FA448B"/>
    <w:rsid w:val="00FA674C"/>
    <w:rsid w:val="00FB15D7"/>
    <w:rsid w:val="00FC2D84"/>
    <w:rsid w:val="00FD115F"/>
    <w:rsid w:val="00FD64E5"/>
    <w:rsid w:val="00FD6D0D"/>
    <w:rsid w:val="00FE11CE"/>
    <w:rsid w:val="00FE293A"/>
    <w:rsid w:val="00FE38C8"/>
    <w:rsid w:val="00FE3953"/>
    <w:rsid w:val="00FE63CA"/>
    <w:rsid w:val="00FF10E8"/>
    <w:rsid w:val="00FF30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efaultImageDpi w14:val="300"/>
  <w15:docId w15:val="{C9F57A53-14D7-416D-87A6-0D700689C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Arial"/>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sz w:val="22"/>
      <w:szCs w:val="22"/>
    </w:rPr>
  </w:style>
  <w:style w:type="paragraph" w:styleId="Heading1">
    <w:name w:val="heading 1"/>
    <w:basedOn w:val="Normal"/>
    <w:next w:val="Normal"/>
    <w:qFormat/>
    <w:pPr>
      <w:keepNext/>
      <w:jc w:val="center"/>
      <w:outlineLvl w:val="0"/>
    </w:pPr>
    <w:rPr>
      <w:b/>
      <w:bCs/>
    </w:rPr>
  </w:style>
  <w:style w:type="paragraph" w:styleId="Heading2">
    <w:name w:val="heading 2"/>
    <w:basedOn w:val="Normal"/>
    <w:next w:val="Normal"/>
    <w:qFormat/>
    <w:pPr>
      <w:keepNext/>
      <w:spacing w:before="240" w:after="60"/>
      <w:outlineLvl w:val="1"/>
    </w:pPr>
    <w:rPr>
      <w:b/>
      <w:bCs/>
      <w:i/>
      <w:iCs/>
    </w:rPr>
  </w:style>
  <w:style w:type="paragraph" w:styleId="Heading3">
    <w:name w:val="heading 3"/>
    <w:basedOn w:val="Normal"/>
    <w:next w:val="Normal"/>
    <w:qFormat/>
    <w:pPr>
      <w:keepNext/>
      <w:spacing w:before="240" w:after="60"/>
      <w:outlineLvl w:val="2"/>
    </w:pPr>
  </w:style>
  <w:style w:type="paragraph" w:styleId="Heading4">
    <w:name w:val="heading 4"/>
    <w:basedOn w:val="Normal"/>
    <w:next w:val="Normal"/>
    <w:qFormat/>
    <w:pPr>
      <w:keepNext/>
      <w:spacing w:before="240" w:after="60"/>
      <w:outlineLvl w:val="3"/>
    </w:pPr>
    <w:rPr>
      <w:b/>
      <w:bCs/>
    </w:rPr>
  </w:style>
  <w:style w:type="paragraph" w:styleId="Heading5">
    <w:name w:val="heading 5"/>
    <w:basedOn w:val="Normal"/>
    <w:next w:val="Normal"/>
    <w:qFormat/>
    <w:pPr>
      <w:spacing w:before="240" w:after="60"/>
      <w:outlineLvl w:val="4"/>
    </w:pPr>
    <w:rPr>
      <w:rFonts w:cs="Times"/>
    </w:rPr>
  </w:style>
  <w:style w:type="paragraph" w:styleId="Heading6">
    <w:name w:val="heading 6"/>
    <w:basedOn w:val="Normal"/>
    <w:next w:val="Normal"/>
    <w:qFormat/>
    <w:pPr>
      <w:spacing w:before="240" w:after="60"/>
      <w:outlineLvl w:val="5"/>
    </w:pPr>
    <w:rPr>
      <w:rFonts w:cs="Times"/>
      <w:i/>
      <w:iCs/>
    </w:rPr>
  </w:style>
  <w:style w:type="paragraph" w:styleId="Heading7">
    <w:name w:val="heading 7"/>
    <w:basedOn w:val="Normal"/>
    <w:next w:val="Normal"/>
    <w:qFormat/>
    <w:pPr>
      <w:spacing w:before="240" w:after="60"/>
      <w:outlineLvl w:val="6"/>
    </w:pPr>
    <w:rPr>
      <w:sz w:val="20"/>
      <w:szCs w:val="20"/>
    </w:rPr>
  </w:style>
  <w:style w:type="paragraph" w:styleId="Heading8">
    <w:name w:val="heading 8"/>
    <w:basedOn w:val="Normal"/>
    <w:next w:val="Normal"/>
    <w:qFormat/>
    <w:pPr>
      <w:spacing w:before="240" w:after="60"/>
      <w:outlineLvl w:val="7"/>
    </w:pPr>
    <w:rPr>
      <w:i/>
      <w:iCs/>
      <w:sz w:val="20"/>
      <w:szCs w:val="20"/>
    </w:rPr>
  </w:style>
  <w:style w:type="paragraph" w:styleId="Heading9">
    <w:name w:val="heading 9"/>
    <w:basedOn w:val="Normal"/>
    <w:next w:val="Normal"/>
    <w:qFormat/>
    <w:p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pPr>
      <w:spacing w:after="120"/>
      <w:ind w:left="1440" w:right="1440"/>
    </w:pPr>
    <w:rPr>
      <w:rFonts w:cs="Times"/>
    </w:rPr>
  </w:style>
  <w:style w:type="paragraph" w:styleId="BodyText">
    <w:name w:val="Body Text"/>
    <w:basedOn w:val="Normal"/>
    <w:pPr>
      <w:spacing w:after="120"/>
    </w:pPr>
    <w:rPr>
      <w:rFonts w:cs="Times"/>
    </w:rPr>
  </w:style>
  <w:style w:type="paragraph" w:styleId="BodyTextIndent">
    <w:name w:val="Body Text Indent"/>
    <w:basedOn w:val="Normal"/>
  </w:style>
  <w:style w:type="paragraph" w:styleId="BodyText3">
    <w:name w:val="Body Text 3"/>
    <w:basedOn w:val="Normal"/>
    <w:pPr>
      <w:spacing w:after="120"/>
    </w:pPr>
    <w:rPr>
      <w:rFonts w:cs="Times"/>
      <w:sz w:val="16"/>
      <w:szCs w:val="16"/>
    </w:rPr>
  </w:style>
  <w:style w:type="paragraph" w:styleId="BodyTextFirstIndent">
    <w:name w:val="Body Text First Indent"/>
    <w:basedOn w:val="BodyText"/>
    <w:pPr>
      <w:ind w:firstLine="210"/>
    </w:pPr>
  </w:style>
  <w:style w:type="paragraph" w:styleId="BodyTextFirstIndent2">
    <w:name w:val="Body Text First Indent 2"/>
    <w:basedOn w:val="BodyTextIndent"/>
    <w:pPr>
      <w:spacing w:after="120"/>
      <w:ind w:left="360" w:firstLine="210"/>
    </w:pPr>
    <w:rPr>
      <w:rFonts w:ascii="Times" w:hAnsi="Times" w:cs="Times"/>
      <w:sz w:val="24"/>
      <w:szCs w:val="24"/>
    </w:rPr>
  </w:style>
  <w:style w:type="paragraph" w:styleId="BodyTextIndent2">
    <w:name w:val="Body Text Indent 2"/>
    <w:basedOn w:val="Normal"/>
    <w:pPr>
      <w:spacing w:after="120" w:line="480" w:lineRule="auto"/>
      <w:ind w:left="360"/>
    </w:pPr>
    <w:rPr>
      <w:rFonts w:cs="Times"/>
    </w:rPr>
  </w:style>
  <w:style w:type="paragraph" w:styleId="BodyTextIndent3">
    <w:name w:val="Body Text Indent 3"/>
    <w:basedOn w:val="Normal"/>
    <w:pPr>
      <w:spacing w:after="120"/>
      <w:ind w:left="360"/>
    </w:pPr>
    <w:rPr>
      <w:rFonts w:cs="Times"/>
      <w:sz w:val="16"/>
      <w:szCs w:val="16"/>
    </w:rPr>
  </w:style>
  <w:style w:type="paragraph" w:styleId="Caption">
    <w:name w:val="caption"/>
    <w:basedOn w:val="Normal"/>
    <w:next w:val="Normal"/>
    <w:qFormat/>
    <w:pPr>
      <w:spacing w:before="120" w:after="120"/>
    </w:pPr>
    <w:rPr>
      <w:rFonts w:cs="Times"/>
      <w:b/>
      <w:bCs/>
    </w:rPr>
  </w:style>
  <w:style w:type="paragraph" w:styleId="Closing">
    <w:name w:val="Closing"/>
    <w:basedOn w:val="Normal"/>
    <w:pPr>
      <w:ind w:left="4320"/>
    </w:pPr>
    <w:rPr>
      <w:rFonts w:cs="Times"/>
    </w:rPr>
  </w:style>
  <w:style w:type="paragraph" w:styleId="CommentText">
    <w:name w:val="annotation text"/>
    <w:basedOn w:val="Normal"/>
    <w:link w:val="CommentTextChar"/>
    <w:rPr>
      <w:rFonts w:cs="Times"/>
      <w:sz w:val="20"/>
      <w:szCs w:val="20"/>
    </w:rPr>
  </w:style>
  <w:style w:type="paragraph" w:styleId="Date">
    <w:name w:val="Date"/>
    <w:basedOn w:val="Normal"/>
    <w:next w:val="Normal"/>
    <w:rPr>
      <w:rFonts w:cs="Times"/>
    </w:rPr>
  </w:style>
  <w:style w:type="paragraph" w:styleId="DocumentMap">
    <w:name w:val="Document Map"/>
    <w:basedOn w:val="Normal"/>
    <w:semiHidden/>
    <w:pPr>
      <w:shd w:val="clear" w:color="auto" w:fill="000080"/>
    </w:pPr>
    <w:rPr>
      <w:rFonts w:ascii="Tahoma" w:hAnsi="Tahoma" w:cs="Tahoma"/>
    </w:rPr>
  </w:style>
  <w:style w:type="paragraph" w:styleId="EndnoteText">
    <w:name w:val="endnote text"/>
    <w:basedOn w:val="Normal"/>
    <w:semiHidden/>
    <w:rPr>
      <w:rFonts w:cs="Times"/>
      <w:sz w:val="20"/>
      <w:szCs w:val="20"/>
    </w:rPr>
  </w:style>
  <w:style w:type="paragraph" w:styleId="EnvelopeAddress">
    <w:name w:val="envelope address"/>
    <w:basedOn w:val="Normal"/>
    <w:pPr>
      <w:framePr w:w="7920" w:h="1980" w:hRule="exact" w:hSpace="180" w:wrap="auto" w:hAnchor="page" w:xAlign="center" w:yAlign="bottom"/>
      <w:ind w:left="2880"/>
    </w:pPr>
  </w:style>
  <w:style w:type="paragraph" w:styleId="EnvelopeReturn">
    <w:name w:val="envelope return"/>
    <w:basedOn w:val="Normal"/>
    <w:rPr>
      <w:sz w:val="20"/>
      <w:szCs w:val="20"/>
    </w:rPr>
  </w:style>
  <w:style w:type="paragraph" w:styleId="Footer">
    <w:name w:val="footer"/>
    <w:basedOn w:val="Normal"/>
    <w:link w:val="FooterChar"/>
    <w:pPr>
      <w:tabs>
        <w:tab w:val="center" w:pos="4320"/>
        <w:tab w:val="right" w:pos="8640"/>
      </w:tabs>
    </w:pPr>
    <w:rPr>
      <w:rFonts w:cs="Times"/>
    </w:rPr>
  </w:style>
  <w:style w:type="paragraph" w:styleId="FootnoteText">
    <w:name w:val="footnote text"/>
    <w:basedOn w:val="Normal"/>
    <w:semiHidden/>
    <w:rPr>
      <w:rFonts w:cs="Times"/>
      <w:sz w:val="20"/>
      <w:szCs w:val="20"/>
    </w:rPr>
  </w:style>
  <w:style w:type="paragraph" w:styleId="Header">
    <w:name w:val="header"/>
    <w:basedOn w:val="Normal"/>
    <w:pPr>
      <w:tabs>
        <w:tab w:val="center" w:pos="4320"/>
        <w:tab w:val="right" w:pos="8640"/>
      </w:tabs>
    </w:pPr>
    <w:rPr>
      <w:rFonts w:cs="Times"/>
    </w:rPr>
  </w:style>
  <w:style w:type="paragraph" w:styleId="Index1">
    <w:name w:val="index 1"/>
    <w:basedOn w:val="Normal"/>
    <w:next w:val="Normal"/>
    <w:autoRedefine/>
    <w:semiHidden/>
    <w:pPr>
      <w:ind w:left="240" w:hanging="240"/>
    </w:pPr>
    <w:rPr>
      <w:rFonts w:cs="Times"/>
    </w:rPr>
  </w:style>
  <w:style w:type="paragraph" w:styleId="Index2">
    <w:name w:val="index 2"/>
    <w:basedOn w:val="Normal"/>
    <w:next w:val="Normal"/>
    <w:autoRedefine/>
    <w:semiHidden/>
    <w:pPr>
      <w:ind w:left="480" w:hanging="240"/>
    </w:pPr>
    <w:rPr>
      <w:rFonts w:cs="Times"/>
    </w:rPr>
  </w:style>
  <w:style w:type="paragraph" w:styleId="Index3">
    <w:name w:val="index 3"/>
    <w:basedOn w:val="Normal"/>
    <w:next w:val="Normal"/>
    <w:autoRedefine/>
    <w:semiHidden/>
    <w:pPr>
      <w:ind w:left="720" w:hanging="240"/>
    </w:pPr>
    <w:rPr>
      <w:rFonts w:cs="Times"/>
    </w:rPr>
  </w:style>
  <w:style w:type="paragraph" w:styleId="Index4">
    <w:name w:val="index 4"/>
    <w:basedOn w:val="Normal"/>
    <w:next w:val="Normal"/>
    <w:autoRedefine/>
    <w:semiHidden/>
    <w:pPr>
      <w:ind w:left="960" w:hanging="240"/>
    </w:pPr>
    <w:rPr>
      <w:rFonts w:cs="Times"/>
    </w:rPr>
  </w:style>
  <w:style w:type="paragraph" w:styleId="Index5">
    <w:name w:val="index 5"/>
    <w:basedOn w:val="Normal"/>
    <w:next w:val="Normal"/>
    <w:autoRedefine/>
    <w:semiHidden/>
    <w:pPr>
      <w:ind w:left="1200" w:hanging="240"/>
    </w:pPr>
    <w:rPr>
      <w:rFonts w:cs="Times"/>
    </w:rPr>
  </w:style>
  <w:style w:type="paragraph" w:styleId="Index6">
    <w:name w:val="index 6"/>
    <w:basedOn w:val="Normal"/>
    <w:next w:val="Normal"/>
    <w:autoRedefine/>
    <w:semiHidden/>
    <w:pPr>
      <w:ind w:left="1440" w:hanging="240"/>
    </w:pPr>
    <w:rPr>
      <w:rFonts w:cs="Times"/>
    </w:rPr>
  </w:style>
  <w:style w:type="paragraph" w:styleId="Index7">
    <w:name w:val="index 7"/>
    <w:basedOn w:val="Normal"/>
    <w:next w:val="Normal"/>
    <w:autoRedefine/>
    <w:semiHidden/>
    <w:pPr>
      <w:ind w:left="1680" w:hanging="240"/>
    </w:pPr>
    <w:rPr>
      <w:rFonts w:cs="Times"/>
    </w:rPr>
  </w:style>
  <w:style w:type="paragraph" w:styleId="Index8">
    <w:name w:val="index 8"/>
    <w:basedOn w:val="Normal"/>
    <w:next w:val="Normal"/>
    <w:autoRedefine/>
    <w:semiHidden/>
    <w:pPr>
      <w:ind w:left="1920" w:hanging="240"/>
    </w:pPr>
    <w:rPr>
      <w:rFonts w:cs="Times"/>
    </w:rPr>
  </w:style>
  <w:style w:type="paragraph" w:styleId="Index9">
    <w:name w:val="index 9"/>
    <w:basedOn w:val="Normal"/>
    <w:next w:val="Normal"/>
    <w:autoRedefine/>
    <w:semiHidden/>
    <w:pPr>
      <w:ind w:left="2160" w:hanging="240"/>
    </w:pPr>
    <w:rPr>
      <w:rFonts w:cs="Times"/>
    </w:rPr>
  </w:style>
  <w:style w:type="paragraph" w:styleId="IndexHeading">
    <w:name w:val="index heading"/>
    <w:basedOn w:val="Normal"/>
    <w:next w:val="Index1"/>
    <w:semiHidden/>
    <w:rPr>
      <w:b/>
      <w:bCs/>
    </w:rPr>
  </w:style>
  <w:style w:type="paragraph" w:styleId="List">
    <w:name w:val="List"/>
    <w:basedOn w:val="Normal"/>
    <w:pPr>
      <w:ind w:left="360" w:hanging="360"/>
    </w:pPr>
    <w:rPr>
      <w:rFonts w:cs="Times"/>
    </w:rPr>
  </w:style>
  <w:style w:type="paragraph" w:styleId="List2">
    <w:name w:val="List 2"/>
    <w:basedOn w:val="Normal"/>
    <w:pPr>
      <w:ind w:left="720" w:hanging="360"/>
    </w:pPr>
    <w:rPr>
      <w:rFonts w:cs="Times"/>
    </w:rPr>
  </w:style>
  <w:style w:type="paragraph" w:styleId="List3">
    <w:name w:val="List 3"/>
    <w:basedOn w:val="Normal"/>
    <w:pPr>
      <w:ind w:left="1080" w:hanging="360"/>
    </w:pPr>
    <w:rPr>
      <w:rFonts w:cs="Times"/>
    </w:rPr>
  </w:style>
  <w:style w:type="paragraph" w:styleId="List4">
    <w:name w:val="List 4"/>
    <w:basedOn w:val="Normal"/>
    <w:pPr>
      <w:ind w:left="1440" w:hanging="360"/>
    </w:pPr>
    <w:rPr>
      <w:rFonts w:cs="Times"/>
    </w:rPr>
  </w:style>
  <w:style w:type="paragraph" w:styleId="List5">
    <w:name w:val="List 5"/>
    <w:basedOn w:val="Normal"/>
    <w:pPr>
      <w:ind w:left="1800" w:hanging="360"/>
    </w:pPr>
    <w:rPr>
      <w:rFonts w:cs="Times"/>
    </w:rPr>
  </w:style>
  <w:style w:type="paragraph" w:styleId="ListBullet">
    <w:name w:val="List Bullet"/>
    <w:basedOn w:val="Normal"/>
    <w:autoRedefine/>
    <w:pPr>
      <w:numPr>
        <w:numId w:val="1"/>
      </w:numPr>
    </w:pPr>
    <w:rPr>
      <w:rFonts w:cs="Times"/>
    </w:rPr>
  </w:style>
  <w:style w:type="paragraph" w:styleId="ListBullet2">
    <w:name w:val="List Bullet 2"/>
    <w:basedOn w:val="Normal"/>
    <w:autoRedefine/>
    <w:pPr>
      <w:numPr>
        <w:numId w:val="2"/>
      </w:numPr>
    </w:pPr>
    <w:rPr>
      <w:rFonts w:cs="Times"/>
    </w:rPr>
  </w:style>
  <w:style w:type="paragraph" w:styleId="ListBullet3">
    <w:name w:val="List Bullet 3"/>
    <w:basedOn w:val="Normal"/>
    <w:autoRedefine/>
    <w:pPr>
      <w:numPr>
        <w:numId w:val="3"/>
      </w:numPr>
    </w:pPr>
    <w:rPr>
      <w:rFonts w:cs="Times"/>
    </w:rPr>
  </w:style>
  <w:style w:type="paragraph" w:styleId="ListBullet4">
    <w:name w:val="List Bullet 4"/>
    <w:basedOn w:val="Normal"/>
    <w:autoRedefine/>
    <w:pPr>
      <w:numPr>
        <w:numId w:val="4"/>
      </w:numPr>
    </w:pPr>
    <w:rPr>
      <w:rFonts w:cs="Times"/>
    </w:rPr>
  </w:style>
  <w:style w:type="paragraph" w:styleId="ListBullet5">
    <w:name w:val="List Bullet 5"/>
    <w:basedOn w:val="Normal"/>
    <w:autoRedefine/>
    <w:pPr>
      <w:numPr>
        <w:numId w:val="5"/>
      </w:numPr>
    </w:pPr>
    <w:rPr>
      <w:rFonts w:cs="Times"/>
    </w:rPr>
  </w:style>
  <w:style w:type="paragraph" w:styleId="ListContinue">
    <w:name w:val="List Continue"/>
    <w:basedOn w:val="Normal"/>
    <w:pPr>
      <w:spacing w:after="120"/>
      <w:ind w:left="360"/>
    </w:pPr>
    <w:rPr>
      <w:rFonts w:cs="Times"/>
    </w:rPr>
  </w:style>
  <w:style w:type="paragraph" w:styleId="ListContinue2">
    <w:name w:val="List Continue 2"/>
    <w:basedOn w:val="Normal"/>
    <w:pPr>
      <w:spacing w:after="120"/>
      <w:ind w:left="720"/>
    </w:pPr>
    <w:rPr>
      <w:rFonts w:cs="Times"/>
    </w:rPr>
  </w:style>
  <w:style w:type="paragraph" w:styleId="ListContinue3">
    <w:name w:val="List Continue 3"/>
    <w:basedOn w:val="Normal"/>
    <w:pPr>
      <w:spacing w:after="120"/>
      <w:ind w:left="1080"/>
    </w:pPr>
    <w:rPr>
      <w:rFonts w:cs="Times"/>
    </w:rPr>
  </w:style>
  <w:style w:type="paragraph" w:styleId="ListContinue4">
    <w:name w:val="List Continue 4"/>
    <w:basedOn w:val="Normal"/>
    <w:pPr>
      <w:spacing w:after="120"/>
      <w:ind w:left="1440"/>
    </w:pPr>
    <w:rPr>
      <w:rFonts w:cs="Times"/>
    </w:rPr>
  </w:style>
  <w:style w:type="paragraph" w:styleId="ListContinue5">
    <w:name w:val="List Continue 5"/>
    <w:basedOn w:val="Normal"/>
    <w:pPr>
      <w:spacing w:after="120"/>
      <w:ind w:left="1800"/>
    </w:pPr>
    <w:rPr>
      <w:rFonts w:cs="Times"/>
    </w:rPr>
  </w:style>
  <w:style w:type="paragraph" w:styleId="ListNumber">
    <w:name w:val="List Number"/>
    <w:basedOn w:val="Normal"/>
    <w:pPr>
      <w:numPr>
        <w:numId w:val="6"/>
      </w:numPr>
    </w:pPr>
    <w:rPr>
      <w:rFonts w:cs="Times"/>
    </w:rPr>
  </w:style>
  <w:style w:type="paragraph" w:styleId="ListNumber2">
    <w:name w:val="List Number 2"/>
    <w:basedOn w:val="Normal"/>
    <w:pPr>
      <w:numPr>
        <w:numId w:val="7"/>
      </w:numPr>
    </w:pPr>
    <w:rPr>
      <w:rFonts w:cs="Times"/>
    </w:rPr>
  </w:style>
  <w:style w:type="paragraph" w:styleId="ListNumber3">
    <w:name w:val="List Number 3"/>
    <w:basedOn w:val="Normal"/>
    <w:pPr>
      <w:numPr>
        <w:numId w:val="8"/>
      </w:numPr>
    </w:pPr>
    <w:rPr>
      <w:rFonts w:cs="Times"/>
    </w:rPr>
  </w:style>
  <w:style w:type="paragraph" w:styleId="ListNumber4">
    <w:name w:val="List Number 4"/>
    <w:basedOn w:val="Normal"/>
    <w:pPr>
      <w:numPr>
        <w:numId w:val="9"/>
      </w:numPr>
    </w:pPr>
    <w:rPr>
      <w:rFonts w:cs="Times"/>
    </w:rPr>
  </w:style>
  <w:style w:type="paragraph" w:styleId="ListNumber5">
    <w:name w:val="List Number 5"/>
    <w:basedOn w:val="Normal"/>
    <w:pPr>
      <w:numPr>
        <w:numId w:val="10"/>
      </w:numPr>
    </w:pPr>
    <w:rPr>
      <w:rFonts w:cs="Times"/>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2"/>
      <w:szCs w:val="22"/>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pPr>
      <w:ind w:left="720"/>
    </w:pPr>
    <w:rPr>
      <w:rFonts w:cs="Times"/>
    </w:rPr>
  </w:style>
  <w:style w:type="paragraph" w:styleId="NoteHeading">
    <w:name w:val="Note Heading"/>
    <w:basedOn w:val="Normal"/>
    <w:next w:val="Normal"/>
    <w:rPr>
      <w:rFonts w:cs="Times"/>
    </w:rPr>
  </w:style>
  <w:style w:type="paragraph" w:styleId="PlainText">
    <w:name w:val="Plain Text"/>
    <w:basedOn w:val="Normal"/>
    <w:rPr>
      <w:rFonts w:ascii="Courier New" w:hAnsi="Courier New" w:cs="Courier New"/>
      <w:sz w:val="20"/>
      <w:szCs w:val="20"/>
    </w:rPr>
  </w:style>
  <w:style w:type="paragraph" w:styleId="Salutation">
    <w:name w:val="Salutation"/>
    <w:basedOn w:val="Normal"/>
    <w:next w:val="Normal"/>
    <w:rPr>
      <w:rFonts w:cs="Times"/>
    </w:rPr>
  </w:style>
  <w:style w:type="paragraph" w:styleId="Signature">
    <w:name w:val="Signature"/>
    <w:basedOn w:val="Normal"/>
    <w:pPr>
      <w:ind w:left="4320"/>
    </w:pPr>
    <w:rPr>
      <w:rFonts w:cs="Times"/>
    </w:rPr>
  </w:style>
  <w:style w:type="paragraph" w:styleId="Subtitle">
    <w:name w:val="Subtitle"/>
    <w:basedOn w:val="Normal"/>
    <w:qFormat/>
    <w:pPr>
      <w:spacing w:after="60"/>
      <w:jc w:val="center"/>
      <w:outlineLvl w:val="1"/>
    </w:pPr>
  </w:style>
  <w:style w:type="paragraph" w:styleId="TableofAuthorities">
    <w:name w:val="table of authorities"/>
    <w:basedOn w:val="Normal"/>
    <w:next w:val="Normal"/>
    <w:semiHidden/>
    <w:pPr>
      <w:ind w:left="240" w:hanging="240"/>
    </w:pPr>
    <w:rPr>
      <w:rFonts w:cs="Times"/>
    </w:rPr>
  </w:style>
  <w:style w:type="paragraph" w:styleId="TableofFigures">
    <w:name w:val="table of figures"/>
    <w:basedOn w:val="Normal"/>
    <w:next w:val="Normal"/>
    <w:semiHidden/>
    <w:pPr>
      <w:ind w:left="480" w:hanging="480"/>
    </w:pPr>
    <w:rPr>
      <w:rFonts w:cs="Times"/>
    </w:rPr>
  </w:style>
  <w:style w:type="paragraph" w:styleId="Title">
    <w:name w:val="Title"/>
    <w:basedOn w:val="Normal"/>
    <w:qFormat/>
    <w:pPr>
      <w:spacing w:before="240" w:after="60"/>
      <w:jc w:val="center"/>
      <w:outlineLvl w:val="0"/>
    </w:pPr>
    <w:rPr>
      <w:b/>
      <w:bCs/>
      <w:kern w:val="28"/>
      <w:sz w:val="32"/>
      <w:szCs w:val="32"/>
    </w:rPr>
  </w:style>
  <w:style w:type="paragraph" w:styleId="TOAHeading">
    <w:name w:val="toa heading"/>
    <w:basedOn w:val="Normal"/>
    <w:next w:val="Normal"/>
    <w:semiHidden/>
    <w:pPr>
      <w:spacing w:before="120"/>
    </w:pPr>
    <w:rPr>
      <w:b/>
      <w:bCs/>
    </w:rPr>
  </w:style>
  <w:style w:type="paragraph" w:styleId="TOC1">
    <w:name w:val="toc 1"/>
    <w:basedOn w:val="Normal"/>
    <w:next w:val="Normal"/>
    <w:autoRedefine/>
    <w:semiHidden/>
    <w:rPr>
      <w:rFonts w:cs="Times"/>
    </w:rPr>
  </w:style>
  <w:style w:type="paragraph" w:styleId="TOC2">
    <w:name w:val="toc 2"/>
    <w:basedOn w:val="Normal"/>
    <w:next w:val="Normal"/>
    <w:autoRedefine/>
    <w:semiHidden/>
    <w:pPr>
      <w:ind w:left="240"/>
    </w:pPr>
    <w:rPr>
      <w:rFonts w:cs="Times"/>
    </w:rPr>
  </w:style>
  <w:style w:type="paragraph" w:styleId="TOC3">
    <w:name w:val="toc 3"/>
    <w:basedOn w:val="Normal"/>
    <w:next w:val="Normal"/>
    <w:autoRedefine/>
    <w:semiHidden/>
    <w:pPr>
      <w:ind w:left="480"/>
    </w:pPr>
    <w:rPr>
      <w:rFonts w:cs="Times"/>
    </w:rPr>
  </w:style>
  <w:style w:type="paragraph" w:styleId="TOC4">
    <w:name w:val="toc 4"/>
    <w:basedOn w:val="Normal"/>
    <w:next w:val="Normal"/>
    <w:autoRedefine/>
    <w:semiHidden/>
    <w:pPr>
      <w:ind w:left="720"/>
    </w:pPr>
    <w:rPr>
      <w:rFonts w:cs="Times"/>
    </w:rPr>
  </w:style>
  <w:style w:type="paragraph" w:styleId="TOC5">
    <w:name w:val="toc 5"/>
    <w:basedOn w:val="Normal"/>
    <w:next w:val="Normal"/>
    <w:autoRedefine/>
    <w:semiHidden/>
    <w:pPr>
      <w:ind w:left="960"/>
    </w:pPr>
    <w:rPr>
      <w:rFonts w:cs="Times"/>
    </w:rPr>
  </w:style>
  <w:style w:type="paragraph" w:styleId="TOC6">
    <w:name w:val="toc 6"/>
    <w:basedOn w:val="Normal"/>
    <w:next w:val="Normal"/>
    <w:autoRedefine/>
    <w:semiHidden/>
    <w:pPr>
      <w:ind w:left="1200"/>
    </w:pPr>
    <w:rPr>
      <w:rFonts w:cs="Times"/>
    </w:rPr>
  </w:style>
  <w:style w:type="paragraph" w:styleId="TOC7">
    <w:name w:val="toc 7"/>
    <w:basedOn w:val="Normal"/>
    <w:next w:val="Normal"/>
    <w:autoRedefine/>
    <w:semiHidden/>
    <w:pPr>
      <w:ind w:left="1440"/>
    </w:pPr>
    <w:rPr>
      <w:rFonts w:cs="Times"/>
    </w:rPr>
  </w:style>
  <w:style w:type="paragraph" w:styleId="TOC8">
    <w:name w:val="toc 8"/>
    <w:basedOn w:val="Normal"/>
    <w:next w:val="Normal"/>
    <w:autoRedefine/>
    <w:semiHidden/>
    <w:pPr>
      <w:ind w:left="1680"/>
    </w:pPr>
    <w:rPr>
      <w:rFonts w:cs="Times"/>
    </w:rPr>
  </w:style>
  <w:style w:type="paragraph" w:styleId="TOC9">
    <w:name w:val="toc 9"/>
    <w:basedOn w:val="Normal"/>
    <w:next w:val="Normal"/>
    <w:autoRedefine/>
    <w:semiHidden/>
    <w:pPr>
      <w:ind w:left="1920"/>
    </w:pPr>
    <w:rPr>
      <w:rFonts w:cs="Times"/>
    </w:rPr>
  </w:style>
  <w:style w:type="character" w:customStyle="1" w:styleId="SubheadinParagraph">
    <w:name w:val="Subhead in Paragraph"/>
    <w:basedOn w:val="DefaultParagraphFont"/>
  </w:style>
  <w:style w:type="paragraph" w:styleId="E-mailSignature">
    <w:name w:val="E-mail Signature"/>
    <w:basedOn w:val="Normal"/>
    <w:rPr>
      <w:rFonts w:cs="Times"/>
    </w:rPr>
  </w:style>
  <w:style w:type="paragraph" w:styleId="HTMLAddress">
    <w:name w:val="HTML Address"/>
    <w:basedOn w:val="Normal"/>
    <w:rPr>
      <w:rFonts w:cs="Times"/>
      <w:i/>
      <w:iCs/>
    </w:rPr>
  </w:style>
  <w:style w:type="paragraph" w:styleId="HTMLPreformatted">
    <w:name w:val="HTML Preformatted"/>
    <w:basedOn w:val="Normal"/>
    <w:rPr>
      <w:rFonts w:ascii="Courier New" w:hAnsi="Courier New" w:cs="Courier New"/>
      <w:sz w:val="20"/>
      <w:szCs w:val="20"/>
    </w:rPr>
  </w:style>
  <w:style w:type="paragraph" w:styleId="NormalWeb">
    <w:name w:val="Normal (Web)"/>
    <w:basedOn w:val="Normal"/>
    <w:uiPriority w:val="99"/>
    <w:rPr>
      <w:rFonts w:cs="Times"/>
    </w:rPr>
  </w:style>
  <w:style w:type="paragraph" w:customStyle="1" w:styleId="H6">
    <w:name w:val="H6"/>
    <w:basedOn w:val="Normal"/>
    <w:next w:val="Normal"/>
    <w:pPr>
      <w:widowControl w:val="0"/>
      <w:snapToGrid w:val="0"/>
      <w:spacing w:before="100"/>
      <w:outlineLvl w:val="6"/>
    </w:pPr>
    <w:rPr>
      <w:b/>
      <w:bCs/>
      <w:sz w:val="20"/>
      <w:szCs w:val="20"/>
    </w:rPr>
  </w:style>
  <w:style w:type="paragraph" w:customStyle="1" w:styleId="Title2-Small">
    <w:name w:val="Title 2 - Small"/>
    <w:next w:val="Normal"/>
    <w:pPr>
      <w:autoSpaceDE w:val="0"/>
      <w:autoSpaceDN w:val="0"/>
      <w:jc w:val="center"/>
    </w:pPr>
    <w:rPr>
      <w:rFonts w:ascii="Helvetica" w:hAnsi="Helvetica" w:cs="Helvetica"/>
      <w:b/>
      <w:bCs/>
      <w:sz w:val="22"/>
      <w:szCs w:val="22"/>
    </w:rPr>
  </w:style>
  <w:style w:type="character" w:styleId="CommentReference">
    <w:name w:val="annotation reference"/>
    <w:semiHidden/>
    <w:rPr>
      <w:sz w:val="16"/>
      <w:szCs w:val="16"/>
    </w:rPr>
  </w:style>
  <w:style w:type="paragraph" w:customStyle="1" w:styleId="QuickA">
    <w:name w:val="Quick A."/>
    <w:basedOn w:val="Normal"/>
    <w:pPr>
      <w:widowControl w:val="0"/>
      <w:numPr>
        <w:numId w:val="15"/>
      </w:numPr>
    </w:pPr>
    <w:rPr>
      <w:rFonts w:cs="Times"/>
    </w:rPr>
  </w:style>
  <w:style w:type="paragraph" w:customStyle="1" w:styleId="sbirtop">
    <w:name w:val="sbirtop"/>
    <w:basedOn w:val="Normal"/>
    <w:pPr>
      <w:tabs>
        <w:tab w:val="num" w:pos="1440"/>
        <w:tab w:val="num" w:pos="1800"/>
      </w:tabs>
      <w:spacing w:before="100" w:after="240"/>
      <w:ind w:left="1440" w:hanging="720"/>
    </w:pPr>
    <w:rPr>
      <w:rFonts w:cs="Times"/>
    </w:rPr>
  </w:style>
  <w:style w:type="paragraph" w:customStyle="1" w:styleId="ReminderList1">
    <w:name w:val="Reminder List 1"/>
    <w:basedOn w:val="Normal"/>
    <w:pPr>
      <w:numPr>
        <w:numId w:val="13"/>
      </w:numPr>
      <w:tabs>
        <w:tab w:val="left" w:pos="360"/>
      </w:tabs>
      <w:spacing w:after="120" w:line="260" w:lineRule="atLeast"/>
    </w:pPr>
    <w:rPr>
      <w:rFonts w:ascii="Helvetica" w:hAnsi="Helvetica" w:cs="Helvetica"/>
      <w:b/>
      <w:bCs/>
      <w:color w:val="000000"/>
    </w:rPr>
  </w:style>
  <w:style w:type="paragraph" w:customStyle="1" w:styleId="ReminderList2">
    <w:name w:val="Reminder List 2"/>
    <w:basedOn w:val="Normal"/>
    <w:pPr>
      <w:numPr>
        <w:numId w:val="12"/>
      </w:numPr>
      <w:tabs>
        <w:tab w:val="clear" w:pos="360"/>
        <w:tab w:val="left" w:pos="720"/>
      </w:tabs>
      <w:spacing w:after="60" w:line="260" w:lineRule="atLeast"/>
      <w:ind w:left="749"/>
    </w:pPr>
    <w:rPr>
      <w:rFonts w:ascii="Helvetica" w:hAnsi="Helvetica" w:cs="Helvetica"/>
      <w:color w:val="000000"/>
    </w:rPr>
  </w:style>
  <w:style w:type="paragraph" w:customStyle="1" w:styleId="ReminderList3">
    <w:name w:val="Reminder List 3"/>
    <w:basedOn w:val="Normal"/>
    <w:pPr>
      <w:numPr>
        <w:numId w:val="14"/>
      </w:numPr>
      <w:tabs>
        <w:tab w:val="clear" w:pos="360"/>
        <w:tab w:val="left" w:pos="1080"/>
      </w:tabs>
      <w:spacing w:after="60"/>
      <w:ind w:left="1080"/>
    </w:pPr>
    <w:rPr>
      <w:rFonts w:ascii="Helvetica" w:hAnsi="Helvetica" w:cs="Helvetica"/>
    </w:rPr>
  </w:style>
  <w:style w:type="character" w:styleId="Hyperlink">
    <w:name w:val="Hyperlink"/>
    <w:rPr>
      <w:color w:val="0000FF"/>
      <w:u w:val="single"/>
    </w:rPr>
  </w:style>
  <w:style w:type="paragraph" w:customStyle="1" w:styleId="DataField10pt">
    <w:name w:val="Data Field 10pt"/>
    <w:basedOn w:val="Normal"/>
    <w:rPr>
      <w:sz w:val="20"/>
      <w:szCs w:val="20"/>
    </w:rPr>
  </w:style>
  <w:style w:type="paragraph" w:customStyle="1" w:styleId="DataField11pt-Single">
    <w:name w:val="Data Field 11pt-Single"/>
    <w:basedOn w:val="Normal"/>
    <w:rsid w:val="00925D28"/>
    <w:rPr>
      <w:szCs w:val="20"/>
    </w:rPr>
  </w:style>
  <w:style w:type="paragraph" w:customStyle="1" w:styleId="FormFooter">
    <w:name w:val="Form Footer"/>
    <w:basedOn w:val="Normal"/>
    <w:pPr>
      <w:tabs>
        <w:tab w:val="center" w:pos="5328"/>
        <w:tab w:val="right" w:pos="10728"/>
      </w:tabs>
      <w:ind w:left="58"/>
    </w:pPr>
    <w:rPr>
      <w:sz w:val="16"/>
      <w:szCs w:val="16"/>
    </w:rPr>
  </w:style>
  <w:style w:type="character" w:styleId="PageNumber">
    <w:name w:val="page number"/>
    <w:rPr>
      <w:rFonts w:ascii="Arial" w:hAnsi="Arial"/>
      <w:sz w:val="20"/>
      <w:u w:val="single"/>
    </w:rPr>
  </w:style>
  <w:style w:type="paragraph" w:customStyle="1" w:styleId="PIHeader">
    <w:name w:val="PI Header"/>
    <w:basedOn w:val="Normal"/>
    <w:pPr>
      <w:spacing w:after="40"/>
      <w:ind w:left="864"/>
    </w:pPr>
    <w:rPr>
      <w:noProof/>
      <w:sz w:val="16"/>
      <w:szCs w:val="20"/>
    </w:rPr>
  </w:style>
  <w:style w:type="paragraph" w:customStyle="1" w:styleId="FormFooterBorder">
    <w:name w:val="FormFooter/Border"/>
    <w:basedOn w:val="Footer"/>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rsid w:val="001829EA"/>
    <w:pPr>
      <w:autoSpaceDE/>
      <w:autoSpaceDN/>
    </w:pPr>
    <w:rPr>
      <w:b/>
      <w:szCs w:val="20"/>
    </w:rPr>
  </w:style>
  <w:style w:type="paragraph" w:customStyle="1" w:styleId="Textoindependiente2">
    <w:name w:val="Texto independiente 2"/>
    <w:basedOn w:val="Normal"/>
    <w:rsid w:val="001829EA"/>
    <w:pPr>
      <w:widowControl w:val="0"/>
      <w:autoSpaceDE/>
      <w:autoSpaceDN/>
    </w:pPr>
  </w:style>
  <w:style w:type="table" w:styleId="TableGrid">
    <w:name w:val="Table Grid"/>
    <w:aliases w:val="Default table"/>
    <w:basedOn w:val="TableNormal"/>
    <w:rsid w:val="001829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BodyTextLeft05">
    <w:name w:val="Style Body Text + Left:  0.5&quot;"/>
    <w:basedOn w:val="Normal"/>
    <w:rsid w:val="001829EA"/>
    <w:pPr>
      <w:autoSpaceDE/>
      <w:autoSpaceDN/>
      <w:ind w:left="720"/>
    </w:pPr>
    <w:rPr>
      <w:szCs w:val="20"/>
    </w:rPr>
  </w:style>
  <w:style w:type="character" w:customStyle="1" w:styleId="FooterChar">
    <w:name w:val="Footer Char"/>
    <w:link w:val="Footer"/>
    <w:rsid w:val="00447A01"/>
    <w:rPr>
      <w:rFonts w:ascii="Times" w:hAnsi="Times" w:cs="Times"/>
      <w:sz w:val="24"/>
      <w:szCs w:val="24"/>
    </w:rPr>
  </w:style>
  <w:style w:type="table" w:styleId="LightShading">
    <w:name w:val="Light Shading"/>
    <w:basedOn w:val="TableNormal"/>
    <w:uiPriority w:val="60"/>
    <w:rsid w:val="00873534"/>
    <w:rPr>
      <w:rFonts w:ascii="Cambria" w:eastAsia="MS Mincho" w:hAnsi="Cambria" w:cs="Times New Roman"/>
      <w:color w:val="000000"/>
      <w:sz w:val="24"/>
      <w:szCs w:val="24"/>
      <w:lang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ommentTextChar">
    <w:name w:val="Comment Text Char"/>
    <w:link w:val="CommentText"/>
    <w:rsid w:val="00A46749"/>
    <w:rPr>
      <w:rFonts w:ascii="Times" w:hAnsi="Times" w:cs="Times"/>
    </w:rPr>
  </w:style>
  <w:style w:type="paragraph" w:styleId="BalloonText">
    <w:name w:val="Balloon Text"/>
    <w:basedOn w:val="Normal"/>
    <w:link w:val="BalloonTextChar"/>
    <w:rsid w:val="00EE48F8"/>
    <w:rPr>
      <w:rFonts w:ascii="Lucida Grande" w:hAnsi="Lucida Grande" w:cs="Lucida Grande"/>
      <w:sz w:val="18"/>
      <w:szCs w:val="18"/>
    </w:rPr>
  </w:style>
  <w:style w:type="character" w:customStyle="1" w:styleId="BalloonTextChar">
    <w:name w:val="Balloon Text Char"/>
    <w:basedOn w:val="DefaultParagraphFont"/>
    <w:link w:val="BalloonText"/>
    <w:rsid w:val="00EE48F8"/>
    <w:rPr>
      <w:rFonts w:ascii="Lucida Grande" w:hAnsi="Lucida Grande" w:cs="Lucida Grande"/>
      <w:sz w:val="18"/>
      <w:szCs w:val="18"/>
    </w:rPr>
  </w:style>
  <w:style w:type="paragraph" w:styleId="ListParagraph">
    <w:name w:val="List Paragraph"/>
    <w:basedOn w:val="Normal"/>
    <w:uiPriority w:val="34"/>
    <w:qFormat/>
    <w:rsid w:val="009B4B23"/>
    <w:pPr>
      <w:autoSpaceDE/>
      <w:autoSpaceDN/>
      <w:spacing w:after="200" w:line="276" w:lineRule="auto"/>
      <w:ind w:left="720"/>
      <w:contextualSpacing/>
    </w:pPr>
    <w:rPr>
      <w:rFonts w:asciiTheme="minorHAnsi" w:eastAsiaTheme="minorHAnsi" w:hAnsiTheme="minorHAnsi" w:cstheme="minorBidi"/>
    </w:rPr>
  </w:style>
  <w:style w:type="character" w:styleId="Strong">
    <w:name w:val="Strong"/>
    <w:qFormat/>
    <w:rsid w:val="00C97875"/>
    <w:rPr>
      <w:rFonts w:ascii="Arial" w:hAnsi="Arial"/>
      <w:b/>
      <w:bCs/>
      <w:sz w:val="22"/>
    </w:rPr>
  </w:style>
  <w:style w:type="paragraph" w:customStyle="1" w:styleId="instructionagency">
    <w:name w:val="instruction agency"/>
    <w:basedOn w:val="instruction"/>
    <w:rsid w:val="00C97875"/>
    <w:pPr>
      <w:tabs>
        <w:tab w:val="clear" w:pos="360"/>
      </w:tabs>
      <w:spacing w:before="120"/>
      <w:ind w:left="720" w:hanging="720"/>
    </w:pPr>
    <w:rPr>
      <w:noProof/>
    </w:rPr>
  </w:style>
  <w:style w:type="paragraph" w:customStyle="1" w:styleId="instruction">
    <w:name w:val="instruction"/>
    <w:basedOn w:val="Normal"/>
    <w:rsid w:val="00C97875"/>
    <w:pPr>
      <w:tabs>
        <w:tab w:val="left" w:pos="360"/>
      </w:tabs>
      <w:autoSpaceDE/>
      <w:autoSpaceDN/>
      <w:spacing w:after="120"/>
    </w:pPr>
    <w:rPr>
      <w:rFonts w:ascii="Times New Roman" w:hAnsi="Times New Roman" w:cs="Times New Roman"/>
      <w:b/>
      <w:szCs w:val="20"/>
    </w:rPr>
  </w:style>
  <w:style w:type="paragraph" w:customStyle="1" w:styleId="instructionheadingNoNumber">
    <w:name w:val="instruction heading No Number"/>
    <w:basedOn w:val="Normal"/>
    <w:rsid w:val="00C97875"/>
    <w:pPr>
      <w:keepNext/>
      <w:tabs>
        <w:tab w:val="left" w:pos="360"/>
      </w:tabs>
      <w:autoSpaceDE/>
      <w:autoSpaceDN/>
      <w:spacing w:before="120" w:after="60"/>
    </w:pPr>
    <w:rPr>
      <w:rFonts w:ascii="Times New Roman" w:hAnsi="Times New Roman" w:cs="Times New Roman"/>
      <w:bCs/>
      <w:szCs w:val="20"/>
    </w:rPr>
  </w:style>
  <w:style w:type="paragraph" w:styleId="Revision">
    <w:name w:val="Revision"/>
    <w:hidden/>
    <w:uiPriority w:val="99"/>
    <w:semiHidden/>
    <w:rsid w:val="00093CDA"/>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206683">
      <w:bodyDiv w:val="1"/>
      <w:marLeft w:val="0"/>
      <w:marRight w:val="0"/>
      <w:marTop w:val="0"/>
      <w:marBottom w:val="0"/>
      <w:divBdr>
        <w:top w:val="none" w:sz="0" w:space="0" w:color="auto"/>
        <w:left w:val="none" w:sz="0" w:space="0" w:color="auto"/>
        <w:bottom w:val="none" w:sz="0" w:space="0" w:color="auto"/>
        <w:right w:val="none" w:sz="0" w:space="0" w:color="auto"/>
      </w:divBdr>
    </w:div>
    <w:div w:id="637807097">
      <w:bodyDiv w:val="1"/>
      <w:marLeft w:val="0"/>
      <w:marRight w:val="0"/>
      <w:marTop w:val="0"/>
      <w:marBottom w:val="0"/>
      <w:divBdr>
        <w:top w:val="none" w:sz="0" w:space="0" w:color="auto"/>
        <w:left w:val="none" w:sz="0" w:space="0" w:color="auto"/>
        <w:bottom w:val="none" w:sz="0" w:space="0" w:color="auto"/>
        <w:right w:val="none" w:sz="0" w:space="0" w:color="auto"/>
      </w:divBdr>
    </w:div>
    <w:div w:id="971130815">
      <w:bodyDiv w:val="1"/>
      <w:marLeft w:val="0"/>
      <w:marRight w:val="0"/>
      <w:marTop w:val="0"/>
      <w:marBottom w:val="0"/>
      <w:divBdr>
        <w:top w:val="none" w:sz="0" w:space="0" w:color="auto"/>
        <w:left w:val="none" w:sz="0" w:space="0" w:color="auto"/>
        <w:bottom w:val="none" w:sz="0" w:space="0" w:color="auto"/>
        <w:right w:val="none" w:sz="0" w:space="0" w:color="auto"/>
      </w:divBdr>
      <w:divsChild>
        <w:div w:id="2022782221">
          <w:marLeft w:val="0"/>
          <w:marRight w:val="0"/>
          <w:marTop w:val="0"/>
          <w:marBottom w:val="0"/>
          <w:divBdr>
            <w:top w:val="none" w:sz="0" w:space="0" w:color="auto"/>
            <w:left w:val="none" w:sz="0" w:space="0" w:color="auto"/>
            <w:bottom w:val="none" w:sz="0" w:space="0" w:color="auto"/>
            <w:right w:val="none" w:sz="0" w:space="0" w:color="auto"/>
          </w:divBdr>
          <w:divsChild>
            <w:div w:id="579828727">
              <w:marLeft w:val="0"/>
              <w:marRight w:val="0"/>
              <w:marTop w:val="0"/>
              <w:marBottom w:val="0"/>
              <w:divBdr>
                <w:top w:val="none" w:sz="0" w:space="0" w:color="auto"/>
                <w:left w:val="none" w:sz="0" w:space="0" w:color="auto"/>
                <w:bottom w:val="none" w:sz="0" w:space="0" w:color="auto"/>
                <w:right w:val="none" w:sz="0" w:space="0" w:color="auto"/>
              </w:divBdr>
              <w:divsChild>
                <w:div w:id="1026752797">
                  <w:marLeft w:val="0"/>
                  <w:marRight w:val="0"/>
                  <w:marTop w:val="0"/>
                  <w:marBottom w:val="0"/>
                  <w:divBdr>
                    <w:top w:val="none" w:sz="0" w:space="0" w:color="auto"/>
                    <w:left w:val="none" w:sz="0" w:space="0" w:color="auto"/>
                    <w:bottom w:val="none" w:sz="0" w:space="0" w:color="auto"/>
                    <w:right w:val="none" w:sz="0" w:space="0" w:color="auto"/>
                  </w:divBdr>
                  <w:divsChild>
                    <w:div w:id="1275986940">
                      <w:marLeft w:val="0"/>
                      <w:marRight w:val="0"/>
                      <w:marTop w:val="0"/>
                      <w:marBottom w:val="0"/>
                      <w:divBdr>
                        <w:top w:val="none" w:sz="0" w:space="0" w:color="auto"/>
                        <w:left w:val="none" w:sz="0" w:space="0" w:color="auto"/>
                        <w:bottom w:val="none" w:sz="0" w:space="0" w:color="auto"/>
                        <w:right w:val="none" w:sz="0" w:space="0" w:color="auto"/>
                      </w:divBdr>
                      <w:divsChild>
                        <w:div w:id="1062368702">
                          <w:marLeft w:val="0"/>
                          <w:marRight w:val="0"/>
                          <w:marTop w:val="0"/>
                          <w:marBottom w:val="0"/>
                          <w:divBdr>
                            <w:top w:val="none" w:sz="0" w:space="0" w:color="auto"/>
                            <w:left w:val="none" w:sz="0" w:space="0" w:color="auto"/>
                            <w:bottom w:val="none" w:sz="0" w:space="0" w:color="auto"/>
                            <w:right w:val="none" w:sz="0" w:space="0" w:color="auto"/>
                          </w:divBdr>
                          <w:divsChild>
                            <w:div w:id="1081104838">
                              <w:marLeft w:val="0"/>
                              <w:marRight w:val="0"/>
                              <w:marTop w:val="0"/>
                              <w:marBottom w:val="0"/>
                              <w:divBdr>
                                <w:top w:val="none" w:sz="0" w:space="0" w:color="auto"/>
                                <w:left w:val="none" w:sz="0" w:space="0" w:color="auto"/>
                                <w:bottom w:val="none" w:sz="0" w:space="0" w:color="auto"/>
                                <w:right w:val="none" w:sz="0" w:space="0" w:color="auto"/>
                              </w:divBdr>
                              <w:divsChild>
                                <w:div w:id="1995720143">
                                  <w:marLeft w:val="0"/>
                                  <w:marRight w:val="0"/>
                                  <w:marTop w:val="0"/>
                                  <w:marBottom w:val="0"/>
                                  <w:divBdr>
                                    <w:top w:val="none" w:sz="0" w:space="0" w:color="auto"/>
                                    <w:left w:val="none" w:sz="0" w:space="0" w:color="auto"/>
                                    <w:bottom w:val="none" w:sz="0" w:space="0" w:color="auto"/>
                                    <w:right w:val="none" w:sz="0" w:space="0" w:color="auto"/>
                                  </w:divBdr>
                                  <w:divsChild>
                                    <w:div w:id="668412487">
                                      <w:marLeft w:val="0"/>
                                      <w:marRight w:val="0"/>
                                      <w:marTop w:val="0"/>
                                      <w:marBottom w:val="0"/>
                                      <w:divBdr>
                                        <w:top w:val="none" w:sz="0" w:space="0" w:color="auto"/>
                                        <w:left w:val="none" w:sz="0" w:space="0" w:color="auto"/>
                                        <w:bottom w:val="none" w:sz="0" w:space="0" w:color="auto"/>
                                        <w:right w:val="none" w:sz="0" w:space="0" w:color="auto"/>
                                      </w:divBdr>
                                      <w:divsChild>
                                        <w:div w:id="465662552">
                                          <w:marLeft w:val="0"/>
                                          <w:marRight w:val="0"/>
                                          <w:marTop w:val="0"/>
                                          <w:marBottom w:val="0"/>
                                          <w:divBdr>
                                            <w:top w:val="none" w:sz="0" w:space="0" w:color="auto"/>
                                            <w:left w:val="none" w:sz="0" w:space="0" w:color="auto"/>
                                            <w:bottom w:val="none" w:sz="0" w:space="0" w:color="auto"/>
                                            <w:right w:val="none" w:sz="0" w:space="0" w:color="auto"/>
                                          </w:divBdr>
                                          <w:divsChild>
                                            <w:div w:id="1067068432">
                                              <w:marLeft w:val="0"/>
                                              <w:marRight w:val="0"/>
                                              <w:marTop w:val="0"/>
                                              <w:marBottom w:val="0"/>
                                              <w:divBdr>
                                                <w:top w:val="none" w:sz="0" w:space="0" w:color="auto"/>
                                                <w:left w:val="none" w:sz="0" w:space="0" w:color="auto"/>
                                                <w:bottom w:val="none" w:sz="0" w:space="0" w:color="auto"/>
                                                <w:right w:val="none" w:sz="0" w:space="0" w:color="auto"/>
                                              </w:divBdr>
                                              <w:divsChild>
                                                <w:div w:id="1869100329">
                                                  <w:marLeft w:val="0"/>
                                                  <w:marRight w:val="0"/>
                                                  <w:marTop w:val="0"/>
                                                  <w:marBottom w:val="0"/>
                                                  <w:divBdr>
                                                    <w:top w:val="none" w:sz="0" w:space="0" w:color="auto"/>
                                                    <w:left w:val="none" w:sz="0" w:space="0" w:color="auto"/>
                                                    <w:bottom w:val="none" w:sz="0" w:space="0" w:color="auto"/>
                                                    <w:right w:val="none" w:sz="0" w:space="0" w:color="auto"/>
                                                  </w:divBdr>
                                                  <w:divsChild>
                                                    <w:div w:id="114712517">
                                                      <w:marLeft w:val="0"/>
                                                      <w:marRight w:val="0"/>
                                                      <w:marTop w:val="0"/>
                                                      <w:marBottom w:val="0"/>
                                                      <w:divBdr>
                                                        <w:top w:val="none" w:sz="0" w:space="0" w:color="auto"/>
                                                        <w:left w:val="none" w:sz="0" w:space="0" w:color="auto"/>
                                                        <w:bottom w:val="none" w:sz="0" w:space="0" w:color="auto"/>
                                                        <w:right w:val="none" w:sz="0" w:space="0" w:color="auto"/>
                                                      </w:divBdr>
                                                      <w:divsChild>
                                                        <w:div w:id="1303583927">
                                                          <w:marLeft w:val="0"/>
                                                          <w:marRight w:val="0"/>
                                                          <w:marTop w:val="0"/>
                                                          <w:marBottom w:val="0"/>
                                                          <w:divBdr>
                                                            <w:top w:val="none" w:sz="0" w:space="0" w:color="auto"/>
                                                            <w:left w:val="none" w:sz="0" w:space="0" w:color="auto"/>
                                                            <w:bottom w:val="none" w:sz="0" w:space="0" w:color="auto"/>
                                                            <w:right w:val="none" w:sz="0" w:space="0" w:color="auto"/>
                                                          </w:divBdr>
                                                          <w:divsChild>
                                                            <w:div w:id="523641123">
                                                              <w:marLeft w:val="0"/>
                                                              <w:marRight w:val="0"/>
                                                              <w:marTop w:val="0"/>
                                                              <w:marBottom w:val="0"/>
                                                              <w:divBdr>
                                                                <w:top w:val="none" w:sz="0" w:space="0" w:color="auto"/>
                                                                <w:left w:val="none" w:sz="0" w:space="0" w:color="auto"/>
                                                                <w:bottom w:val="none" w:sz="0" w:space="0" w:color="auto"/>
                                                                <w:right w:val="none" w:sz="0" w:space="0" w:color="auto"/>
                                                              </w:divBdr>
                                                              <w:divsChild>
                                                                <w:div w:id="791705539">
                                                                  <w:marLeft w:val="0"/>
                                                                  <w:marRight w:val="0"/>
                                                                  <w:marTop w:val="0"/>
                                                                  <w:marBottom w:val="0"/>
                                                                  <w:divBdr>
                                                                    <w:top w:val="none" w:sz="0" w:space="0" w:color="auto"/>
                                                                    <w:left w:val="none" w:sz="0" w:space="0" w:color="auto"/>
                                                                    <w:bottom w:val="none" w:sz="0" w:space="0" w:color="auto"/>
                                                                    <w:right w:val="none" w:sz="0" w:space="0" w:color="auto"/>
                                                                  </w:divBdr>
                                                                  <w:divsChild>
                                                                    <w:div w:id="1526097989">
                                                                      <w:marLeft w:val="0"/>
                                                                      <w:marRight w:val="0"/>
                                                                      <w:marTop w:val="0"/>
                                                                      <w:marBottom w:val="0"/>
                                                                      <w:divBdr>
                                                                        <w:top w:val="none" w:sz="0" w:space="0" w:color="auto"/>
                                                                        <w:left w:val="none" w:sz="0" w:space="0" w:color="auto"/>
                                                                        <w:bottom w:val="none" w:sz="0" w:space="0" w:color="auto"/>
                                                                        <w:right w:val="none" w:sz="0" w:space="0" w:color="auto"/>
                                                                      </w:divBdr>
                                                                      <w:divsChild>
                                                                        <w:div w:id="636491481">
                                                                          <w:marLeft w:val="0"/>
                                                                          <w:marRight w:val="0"/>
                                                                          <w:marTop w:val="0"/>
                                                                          <w:marBottom w:val="0"/>
                                                                          <w:divBdr>
                                                                            <w:top w:val="none" w:sz="0" w:space="0" w:color="auto"/>
                                                                            <w:left w:val="none" w:sz="0" w:space="0" w:color="auto"/>
                                                                            <w:bottom w:val="none" w:sz="0" w:space="0" w:color="auto"/>
                                                                            <w:right w:val="none" w:sz="0" w:space="0" w:color="auto"/>
                                                                          </w:divBdr>
                                                                          <w:divsChild>
                                                                            <w:div w:id="1730806610">
                                                                              <w:marLeft w:val="0"/>
                                                                              <w:marRight w:val="0"/>
                                                                              <w:marTop w:val="0"/>
                                                                              <w:marBottom w:val="0"/>
                                                                              <w:divBdr>
                                                                                <w:top w:val="none" w:sz="0" w:space="0" w:color="auto"/>
                                                                                <w:left w:val="none" w:sz="0" w:space="0" w:color="auto"/>
                                                                                <w:bottom w:val="none" w:sz="0" w:space="0" w:color="auto"/>
                                                                                <w:right w:val="none" w:sz="0" w:space="0" w:color="auto"/>
                                                                              </w:divBdr>
                                                                              <w:divsChild>
                                                                                <w:div w:id="1023703925">
                                                                                  <w:marLeft w:val="0"/>
                                                                                  <w:marRight w:val="0"/>
                                                                                  <w:marTop w:val="0"/>
                                                                                  <w:marBottom w:val="0"/>
                                                                                  <w:divBdr>
                                                                                    <w:top w:val="none" w:sz="0" w:space="0" w:color="auto"/>
                                                                                    <w:left w:val="none" w:sz="0" w:space="0" w:color="auto"/>
                                                                                    <w:bottom w:val="none" w:sz="0" w:space="0" w:color="auto"/>
                                                                                    <w:right w:val="none" w:sz="0" w:space="0" w:color="auto"/>
                                                                                  </w:divBdr>
                                                                                  <w:divsChild>
                                                                                    <w:div w:id="535315791">
                                                                                      <w:marLeft w:val="0"/>
                                                                                      <w:marRight w:val="0"/>
                                                                                      <w:marTop w:val="0"/>
                                                                                      <w:marBottom w:val="0"/>
                                                                                      <w:divBdr>
                                                                                        <w:top w:val="none" w:sz="0" w:space="0" w:color="auto"/>
                                                                                        <w:left w:val="none" w:sz="0" w:space="0" w:color="auto"/>
                                                                                        <w:bottom w:val="none" w:sz="0" w:space="0" w:color="auto"/>
                                                                                        <w:right w:val="none" w:sz="0" w:space="0" w:color="auto"/>
                                                                                      </w:divBdr>
                                                                                      <w:divsChild>
                                                                                        <w:div w:id="550385089">
                                                                                          <w:marLeft w:val="0"/>
                                                                                          <w:marRight w:val="0"/>
                                                                                          <w:marTop w:val="0"/>
                                                                                          <w:marBottom w:val="0"/>
                                                                                          <w:divBdr>
                                                                                            <w:top w:val="none" w:sz="0" w:space="0" w:color="auto"/>
                                                                                            <w:left w:val="none" w:sz="0" w:space="0" w:color="auto"/>
                                                                                            <w:bottom w:val="none" w:sz="0" w:space="0" w:color="auto"/>
                                                                                            <w:right w:val="none" w:sz="0" w:space="0" w:color="auto"/>
                                                                                          </w:divBdr>
                                                                                          <w:divsChild>
                                                                                            <w:div w:id="78068360">
                                                                                              <w:marLeft w:val="0"/>
                                                                                              <w:marRight w:val="0"/>
                                                                                              <w:marTop w:val="0"/>
                                                                                              <w:marBottom w:val="0"/>
                                                                                              <w:divBdr>
                                                                                                <w:top w:val="none" w:sz="0" w:space="0" w:color="auto"/>
                                                                                                <w:left w:val="none" w:sz="0" w:space="0" w:color="auto"/>
                                                                                                <w:bottom w:val="none" w:sz="0" w:space="0" w:color="auto"/>
                                                                                                <w:right w:val="none" w:sz="0" w:space="0" w:color="auto"/>
                                                                                              </w:divBdr>
                                                                                              <w:divsChild>
                                                                                                <w:div w:id="1054743626">
                                                                                                  <w:marLeft w:val="0"/>
                                                                                                  <w:marRight w:val="0"/>
                                                                                                  <w:marTop w:val="0"/>
                                                                                                  <w:marBottom w:val="0"/>
                                                                                                  <w:divBdr>
                                                                                                    <w:top w:val="none" w:sz="0" w:space="0" w:color="auto"/>
                                                                                                    <w:left w:val="none" w:sz="0" w:space="0" w:color="auto"/>
                                                                                                    <w:bottom w:val="none" w:sz="0" w:space="0" w:color="auto"/>
                                                                                                    <w:right w:val="none" w:sz="0" w:space="0" w:color="auto"/>
                                                                                                  </w:divBdr>
                                                                                                  <w:divsChild>
                                                                                                    <w:div w:id="1263029957">
                                                                                                      <w:marLeft w:val="0"/>
                                                                                                      <w:marRight w:val="0"/>
                                                                                                      <w:marTop w:val="0"/>
                                                                                                      <w:marBottom w:val="0"/>
                                                                                                      <w:divBdr>
                                                                                                        <w:top w:val="none" w:sz="0" w:space="0" w:color="auto"/>
                                                                                                        <w:left w:val="none" w:sz="0" w:space="0" w:color="auto"/>
                                                                                                        <w:bottom w:val="none" w:sz="0" w:space="0" w:color="auto"/>
                                                                                                        <w:right w:val="none" w:sz="0" w:space="0" w:color="auto"/>
                                                                                                      </w:divBdr>
                                                                                                      <w:divsChild>
                                                                                                        <w:div w:id="988630107">
                                                                                                          <w:marLeft w:val="0"/>
                                                                                                          <w:marRight w:val="0"/>
                                                                                                          <w:marTop w:val="0"/>
                                                                                                          <w:marBottom w:val="0"/>
                                                                                                          <w:divBdr>
                                                                                                            <w:top w:val="none" w:sz="0" w:space="0" w:color="auto"/>
                                                                                                            <w:left w:val="none" w:sz="0" w:space="0" w:color="auto"/>
                                                                                                            <w:bottom w:val="none" w:sz="0" w:space="0" w:color="auto"/>
                                                                                                            <w:right w:val="none" w:sz="0" w:space="0" w:color="auto"/>
                                                                                                          </w:divBdr>
                                                                                                          <w:divsChild>
                                                                                                            <w:div w:id="416946861">
                                                                                                              <w:marLeft w:val="0"/>
                                                                                                              <w:marRight w:val="0"/>
                                                                                                              <w:marTop w:val="0"/>
                                                                                                              <w:marBottom w:val="0"/>
                                                                                                              <w:divBdr>
                                                                                                                <w:top w:val="none" w:sz="0" w:space="0" w:color="auto"/>
                                                                                                                <w:left w:val="none" w:sz="0" w:space="0" w:color="auto"/>
                                                                                                                <w:bottom w:val="none" w:sz="0" w:space="0" w:color="auto"/>
                                                                                                                <w:right w:val="none" w:sz="0" w:space="0" w:color="auto"/>
                                                                                                              </w:divBdr>
                                                                                                              <w:divsChild>
                                                                                                                <w:div w:id="1349258933">
                                                                                                                  <w:marLeft w:val="0"/>
                                                                                                                  <w:marRight w:val="0"/>
                                                                                                                  <w:marTop w:val="0"/>
                                                                                                                  <w:marBottom w:val="0"/>
                                                                                                                  <w:divBdr>
                                                                                                                    <w:top w:val="none" w:sz="0" w:space="0" w:color="auto"/>
                                                                                                                    <w:left w:val="none" w:sz="0" w:space="0" w:color="auto"/>
                                                                                                                    <w:bottom w:val="none" w:sz="0" w:space="0" w:color="auto"/>
                                                                                                                    <w:right w:val="none" w:sz="0" w:space="0" w:color="auto"/>
                                                                                                                  </w:divBdr>
                                                                                                                  <w:divsChild>
                                                                                                                    <w:div w:id="1367491080">
                                                                                                                      <w:marLeft w:val="0"/>
                                                                                                                      <w:marRight w:val="0"/>
                                                                                                                      <w:marTop w:val="0"/>
                                                                                                                      <w:marBottom w:val="0"/>
                                                                                                                      <w:divBdr>
                                                                                                                        <w:top w:val="none" w:sz="0" w:space="0" w:color="auto"/>
                                                                                                                        <w:left w:val="none" w:sz="0" w:space="0" w:color="auto"/>
                                                                                                                        <w:bottom w:val="none" w:sz="0" w:space="0" w:color="auto"/>
                                                                                                                        <w:right w:val="none" w:sz="0" w:space="0" w:color="auto"/>
                                                                                                                      </w:divBdr>
                                                                                                                      <w:divsChild>
                                                                                                                        <w:div w:id="1115951600">
                                                                                                                          <w:marLeft w:val="0"/>
                                                                                                                          <w:marRight w:val="0"/>
                                                                                                                          <w:marTop w:val="0"/>
                                                                                                                          <w:marBottom w:val="0"/>
                                                                                                                          <w:divBdr>
                                                                                                                            <w:top w:val="none" w:sz="0" w:space="0" w:color="auto"/>
                                                                                                                            <w:left w:val="none" w:sz="0" w:space="0" w:color="auto"/>
                                                                                                                            <w:bottom w:val="none" w:sz="0" w:space="0" w:color="auto"/>
                                                                                                                            <w:right w:val="none" w:sz="0" w:space="0" w:color="auto"/>
                                                                                                                          </w:divBdr>
                                                                                                                          <w:divsChild>
                                                                                                                            <w:div w:id="271591889">
                                                                                                                              <w:marLeft w:val="0"/>
                                                                                                                              <w:marRight w:val="0"/>
                                                                                                                              <w:marTop w:val="0"/>
                                                                                                                              <w:marBottom w:val="0"/>
                                                                                                                              <w:divBdr>
                                                                                                                                <w:top w:val="none" w:sz="0" w:space="0" w:color="auto"/>
                                                                                                                                <w:left w:val="none" w:sz="0" w:space="0" w:color="auto"/>
                                                                                                                                <w:bottom w:val="none" w:sz="0" w:space="0" w:color="auto"/>
                                                                                                                                <w:right w:val="none" w:sz="0" w:space="0" w:color="auto"/>
                                                                                                                              </w:divBdr>
                                                                                                                              <w:divsChild>
                                                                                                                                <w:div w:id="1191841062">
                                                                                                                                  <w:marLeft w:val="0"/>
                                                                                                                                  <w:marRight w:val="0"/>
                                                                                                                                  <w:marTop w:val="0"/>
                                                                                                                                  <w:marBottom w:val="0"/>
                                                                                                                                  <w:divBdr>
                                                                                                                                    <w:top w:val="none" w:sz="0" w:space="0" w:color="auto"/>
                                                                                                                                    <w:left w:val="none" w:sz="0" w:space="0" w:color="auto"/>
                                                                                                                                    <w:bottom w:val="none" w:sz="0" w:space="0" w:color="auto"/>
                                                                                                                                    <w:right w:val="none" w:sz="0" w:space="0" w:color="auto"/>
                                                                                                                                  </w:divBdr>
                                                                                                                                  <w:divsChild>
                                                                                                                                    <w:div w:id="1015881391">
                                                                                                                                      <w:marLeft w:val="0"/>
                                                                                                                                      <w:marRight w:val="0"/>
                                                                                                                                      <w:marTop w:val="0"/>
                                                                                                                                      <w:marBottom w:val="0"/>
                                                                                                                                      <w:divBdr>
                                                                                                                                        <w:top w:val="none" w:sz="0" w:space="0" w:color="auto"/>
                                                                                                                                        <w:left w:val="none" w:sz="0" w:space="0" w:color="auto"/>
                                                                                                                                        <w:bottom w:val="none" w:sz="0" w:space="0" w:color="auto"/>
                                                                                                                                        <w:right w:val="none" w:sz="0" w:space="0" w:color="auto"/>
                                                                                                                                      </w:divBdr>
                                                                                                                                      <w:divsChild>
                                                                                                                                        <w:div w:id="113405188">
                                                                                                                                          <w:marLeft w:val="0"/>
                                                                                                                                          <w:marRight w:val="0"/>
                                                                                                                                          <w:marTop w:val="0"/>
                                                                                                                                          <w:marBottom w:val="0"/>
                                                                                                                                          <w:divBdr>
                                                                                                                                            <w:top w:val="none" w:sz="0" w:space="0" w:color="auto"/>
                                                                                                                                            <w:left w:val="none" w:sz="0" w:space="0" w:color="auto"/>
                                                                                                                                            <w:bottom w:val="none" w:sz="0" w:space="0" w:color="auto"/>
                                                                                                                                            <w:right w:val="none" w:sz="0" w:space="0" w:color="auto"/>
                                                                                                                                          </w:divBdr>
                                                                                                                                          <w:divsChild>
                                                                                                                                            <w:div w:id="854539341">
                                                                                                                                              <w:marLeft w:val="0"/>
                                                                                                                                              <w:marRight w:val="0"/>
                                                                                                                                              <w:marTop w:val="0"/>
                                                                                                                                              <w:marBottom w:val="0"/>
                                                                                                                                              <w:divBdr>
                                                                                                                                                <w:top w:val="none" w:sz="0" w:space="0" w:color="auto"/>
                                                                                                                                                <w:left w:val="none" w:sz="0" w:space="0" w:color="auto"/>
                                                                                                                                                <w:bottom w:val="none" w:sz="0" w:space="0" w:color="auto"/>
                                                                                                                                                <w:right w:val="none" w:sz="0" w:space="0" w:color="auto"/>
                                                                                                                                              </w:divBdr>
                                                                                                                                              <w:divsChild>
                                                                                                                                                <w:div w:id="1221096378">
                                                                                                                                                  <w:marLeft w:val="0"/>
                                                                                                                                                  <w:marRight w:val="0"/>
                                                                                                                                                  <w:marTop w:val="0"/>
                                                                                                                                                  <w:marBottom w:val="0"/>
                                                                                                                                                  <w:divBdr>
                                                                                                                                                    <w:top w:val="none" w:sz="0" w:space="0" w:color="auto"/>
                                                                                                                                                    <w:left w:val="none" w:sz="0" w:space="0" w:color="auto"/>
                                                                                                                                                    <w:bottom w:val="none" w:sz="0" w:space="0" w:color="auto"/>
                                                                                                                                                    <w:right w:val="none" w:sz="0" w:space="0" w:color="auto"/>
                                                                                                                                                  </w:divBdr>
                                                                                                                                                  <w:divsChild>
                                                                                                                                                    <w:div w:id="667944625">
                                                                                                                                                      <w:marLeft w:val="0"/>
                                                                                                                                                      <w:marRight w:val="0"/>
                                                                                                                                                      <w:marTop w:val="0"/>
                                                                                                                                                      <w:marBottom w:val="0"/>
                                                                                                                                                      <w:divBdr>
                                                                                                                                                        <w:top w:val="none" w:sz="0" w:space="0" w:color="auto"/>
                                                                                                                                                        <w:left w:val="none" w:sz="0" w:space="0" w:color="auto"/>
                                                                                                                                                        <w:bottom w:val="none" w:sz="0" w:space="0" w:color="auto"/>
                                                                                                                                                        <w:right w:val="none" w:sz="0" w:space="0" w:color="auto"/>
                                                                                                                                                      </w:divBdr>
                                                                                                                                                      <w:divsChild>
                                                                                                                                                        <w:div w:id="1022778515">
                                                                                                                                                          <w:marLeft w:val="0"/>
                                                                                                                                                          <w:marRight w:val="0"/>
                                                                                                                                                          <w:marTop w:val="0"/>
                                                                                                                                                          <w:marBottom w:val="0"/>
                                                                                                                                                          <w:divBdr>
                                                                                                                                                            <w:top w:val="none" w:sz="0" w:space="0" w:color="auto"/>
                                                                                                                                                            <w:left w:val="none" w:sz="0" w:space="0" w:color="auto"/>
                                                                                                                                                            <w:bottom w:val="none" w:sz="0" w:space="0" w:color="auto"/>
                                                                                                                                                            <w:right w:val="none" w:sz="0" w:space="0" w:color="auto"/>
                                                                                                                                                          </w:divBdr>
                                                                                                                                                          <w:divsChild>
                                                                                                                                                            <w:div w:id="224337348">
                                                                                                                                                              <w:marLeft w:val="0"/>
                                                                                                                                                              <w:marRight w:val="0"/>
                                                                                                                                                              <w:marTop w:val="0"/>
                                                                                                                                                              <w:marBottom w:val="0"/>
                                                                                                                                                              <w:divBdr>
                                                                                                                                                                <w:top w:val="none" w:sz="0" w:space="0" w:color="auto"/>
                                                                                                                                                                <w:left w:val="none" w:sz="0" w:space="0" w:color="auto"/>
                                                                                                                                                                <w:bottom w:val="none" w:sz="0" w:space="0" w:color="auto"/>
                                                                                                                                                                <w:right w:val="none" w:sz="0" w:space="0" w:color="auto"/>
                                                                                                                                                              </w:divBdr>
                                                                                                                                                              <w:divsChild>
                                                                                                                                                                <w:div w:id="476146525">
                                                                                                                                                                  <w:marLeft w:val="0"/>
                                                                                                                                                                  <w:marRight w:val="0"/>
                                                                                                                                                                  <w:marTop w:val="0"/>
                                                                                                                                                                  <w:marBottom w:val="0"/>
                                                                                                                                                                  <w:divBdr>
                                                                                                                                                                    <w:top w:val="none" w:sz="0" w:space="0" w:color="auto"/>
                                                                                                                                                                    <w:left w:val="none" w:sz="0" w:space="0" w:color="auto"/>
                                                                                                                                                                    <w:bottom w:val="none" w:sz="0" w:space="0" w:color="auto"/>
                                                                                                                                                                    <w:right w:val="none" w:sz="0" w:space="0" w:color="auto"/>
                                                                                                                                                                  </w:divBdr>
                                                                                                                                                                  <w:divsChild>
                                                                                                                                                                    <w:div w:id="1878929154">
                                                                                                                                                                      <w:marLeft w:val="0"/>
                                                                                                                                                                      <w:marRight w:val="0"/>
                                                                                                                                                                      <w:marTop w:val="0"/>
                                                                                                                                                                      <w:marBottom w:val="0"/>
                                                                                                                                                                      <w:divBdr>
                                                                                                                                                                        <w:top w:val="none" w:sz="0" w:space="0" w:color="auto"/>
                                                                                                                                                                        <w:left w:val="none" w:sz="0" w:space="0" w:color="auto"/>
                                                                                                                                                                        <w:bottom w:val="none" w:sz="0" w:space="0" w:color="auto"/>
                                                                                                                                                                        <w:right w:val="none" w:sz="0" w:space="0" w:color="auto"/>
                                                                                                                                                                      </w:divBdr>
                                                                                                                                                                      <w:divsChild>
                                                                                                                                                                        <w:div w:id="186991491">
                                                                                                                                                                          <w:marLeft w:val="0"/>
                                                                                                                                                                          <w:marRight w:val="0"/>
                                                                                                                                                                          <w:marTop w:val="0"/>
                                                                                                                                                                          <w:marBottom w:val="0"/>
                                                                                                                                                                          <w:divBdr>
                                                                                                                                                                            <w:top w:val="none" w:sz="0" w:space="0" w:color="auto"/>
                                                                                                                                                                            <w:left w:val="none" w:sz="0" w:space="0" w:color="auto"/>
                                                                                                                                                                            <w:bottom w:val="none" w:sz="0" w:space="0" w:color="auto"/>
                                                                                                                                                                            <w:right w:val="none" w:sz="0" w:space="0" w:color="auto"/>
                                                                                                                                                                          </w:divBdr>
                                                                                                                                                                          <w:divsChild>
                                                                                                                                                                            <w:div w:id="1266619659">
                                                                                                                                                                              <w:marLeft w:val="0"/>
                                                                                                                                                                              <w:marRight w:val="0"/>
                                                                                                                                                                              <w:marTop w:val="0"/>
                                                                                                                                                                              <w:marBottom w:val="0"/>
                                                                                                                                                                              <w:divBdr>
                                                                                                                                                                                <w:top w:val="none" w:sz="0" w:space="0" w:color="auto"/>
                                                                                                                                                                                <w:left w:val="none" w:sz="0" w:space="0" w:color="auto"/>
                                                                                                                                                                                <w:bottom w:val="none" w:sz="0" w:space="0" w:color="auto"/>
                                                                                                                                                                                <w:right w:val="none" w:sz="0" w:space="0" w:color="auto"/>
                                                                                                                                                                              </w:divBdr>
                                                                                                                                                                              <w:divsChild>
                                                                                                                                                                                <w:div w:id="339161827">
                                                                                                                                                                                  <w:marLeft w:val="0"/>
                                                                                                                                                                                  <w:marRight w:val="0"/>
                                                                                                                                                                                  <w:marTop w:val="0"/>
                                                                                                                                                                                  <w:marBottom w:val="0"/>
                                                                                                                                                                                  <w:divBdr>
                                                                                                                                                                                    <w:top w:val="none" w:sz="0" w:space="0" w:color="auto"/>
                                                                                                                                                                                    <w:left w:val="none" w:sz="0" w:space="0" w:color="auto"/>
                                                                                                                                                                                    <w:bottom w:val="none" w:sz="0" w:space="0" w:color="auto"/>
                                                                                                                                                                                    <w:right w:val="none" w:sz="0" w:space="0" w:color="auto"/>
                                                                                                                                                                                  </w:divBdr>
                                                                                                                                                                                  <w:divsChild>
                                                                                                                                                                                    <w:div w:id="2045134914">
                                                                                                                                                                                      <w:marLeft w:val="0"/>
                                                                                                                                                                                      <w:marRight w:val="0"/>
                                                                                                                                                                                      <w:marTop w:val="0"/>
                                                                                                                                                                                      <w:marBottom w:val="0"/>
                                                                                                                                                                                      <w:divBdr>
                                                                                                                                                                                        <w:top w:val="none" w:sz="0" w:space="0" w:color="auto"/>
                                                                                                                                                                                        <w:left w:val="none" w:sz="0" w:space="0" w:color="auto"/>
                                                                                                                                                                                        <w:bottom w:val="none" w:sz="0" w:space="0" w:color="auto"/>
                                                                                                                                                                                        <w:right w:val="none" w:sz="0" w:space="0" w:color="auto"/>
                                                                                                                                                                                      </w:divBdr>
                                                                                                                                                                                      <w:divsChild>
                                                                                                                                                                                        <w:div w:id="438256451">
                                                                                                                                                                                          <w:marLeft w:val="0"/>
                                                                                                                                                                                          <w:marRight w:val="0"/>
                                                                                                                                                                                          <w:marTop w:val="0"/>
                                                                                                                                                                                          <w:marBottom w:val="0"/>
                                                                                                                                                                                          <w:divBdr>
                                                                                                                                                                                            <w:top w:val="none" w:sz="0" w:space="0" w:color="auto"/>
                                                                                                                                                                                            <w:left w:val="none" w:sz="0" w:space="0" w:color="auto"/>
                                                                                                                                                                                            <w:bottom w:val="none" w:sz="0" w:space="0" w:color="auto"/>
                                                                                                                                                                                            <w:right w:val="none" w:sz="0" w:space="0" w:color="auto"/>
                                                                                                                                                                                          </w:divBdr>
                                                                                                                                                                                          <w:divsChild>
                                                                                                                                                                                            <w:div w:id="150996332">
                                                                                                                                                                                              <w:marLeft w:val="0"/>
                                                                                                                                                                                              <w:marRight w:val="0"/>
                                                                                                                                                                                              <w:marTop w:val="0"/>
                                                                                                                                                                                              <w:marBottom w:val="0"/>
                                                                                                                                                                                              <w:divBdr>
                                                                                                                                                                                                <w:top w:val="none" w:sz="0" w:space="0" w:color="auto"/>
                                                                                                                                                                                                <w:left w:val="none" w:sz="0" w:space="0" w:color="auto"/>
                                                                                                                                                                                                <w:bottom w:val="none" w:sz="0" w:space="0" w:color="auto"/>
                                                                                                                                                                                                <w:right w:val="none" w:sz="0" w:space="0" w:color="auto"/>
                                                                                                                                                                                              </w:divBdr>
                                                                                                                                                                                              <w:divsChild>
                                                                                                                                                                                                <w:div w:id="1865821626">
                                                                                                                                                                                                  <w:marLeft w:val="0"/>
                                                                                                                                                                                                  <w:marRight w:val="0"/>
                                                                                                                                                                                                  <w:marTop w:val="0"/>
                                                                                                                                                                                                  <w:marBottom w:val="0"/>
                                                                                                                                                                                                  <w:divBdr>
                                                                                                                                                                                                    <w:top w:val="none" w:sz="0" w:space="0" w:color="auto"/>
                                                                                                                                                                                                    <w:left w:val="none" w:sz="0" w:space="0" w:color="auto"/>
                                                                                                                                                                                                    <w:bottom w:val="none" w:sz="0" w:space="0" w:color="auto"/>
                                                                                                                                                                                                    <w:right w:val="none" w:sz="0" w:space="0" w:color="auto"/>
                                                                                                                                                                                                  </w:divBdr>
                                                                                                                                                                                                  <w:divsChild>
                                                                                                                                                                                                    <w:div w:id="2135757331">
                                                                                                                                                                                                      <w:marLeft w:val="0"/>
                                                                                                                                                                                                      <w:marRight w:val="0"/>
                                                                                                                                                                                                      <w:marTop w:val="0"/>
                                                                                                                                                                                                      <w:marBottom w:val="0"/>
                                                                                                                                                                                                      <w:divBdr>
                                                                                                                                                                                                        <w:top w:val="none" w:sz="0" w:space="0" w:color="auto"/>
                                                                                                                                                                                                        <w:left w:val="none" w:sz="0" w:space="0" w:color="auto"/>
                                                                                                                                                                                                        <w:bottom w:val="none" w:sz="0" w:space="0" w:color="auto"/>
                                                                                                                                                                                                        <w:right w:val="none" w:sz="0" w:space="0" w:color="auto"/>
                                                                                                                                                                                                      </w:divBdr>
                                                                                                                                                                                                      <w:divsChild>
                                                                                                                                                                                                        <w:div w:id="822308522">
                                                                                                                                                                                                          <w:marLeft w:val="0"/>
                                                                                                                                                                                                          <w:marRight w:val="0"/>
                                                                                                                                                                                                          <w:marTop w:val="0"/>
                                                                                                                                                                                                          <w:marBottom w:val="0"/>
                                                                                                                                                                                                          <w:divBdr>
                                                                                                                                                                                                            <w:top w:val="none" w:sz="0" w:space="0" w:color="auto"/>
                                                                                                                                                                                                            <w:left w:val="none" w:sz="0" w:space="0" w:color="auto"/>
                                                                                                                                                                                                            <w:bottom w:val="none" w:sz="0" w:space="0" w:color="auto"/>
                                                                                                                                                                                                            <w:right w:val="none" w:sz="0" w:space="0" w:color="auto"/>
                                                                                                                                                                                                          </w:divBdr>
                                                                                                                                                                                                          <w:divsChild>
                                                                                                                                                                                                            <w:div w:id="1222789645">
                                                                                                                                                                                                              <w:marLeft w:val="0"/>
                                                                                                                                                                                                              <w:marRight w:val="0"/>
                                                                                                                                                                                                              <w:marTop w:val="0"/>
                                                                                                                                                                                                              <w:marBottom w:val="0"/>
                                                                                                                                                                                                              <w:divBdr>
                                                                                                                                                                                                                <w:top w:val="none" w:sz="0" w:space="0" w:color="auto"/>
                                                                                                                                                                                                                <w:left w:val="none" w:sz="0" w:space="0" w:color="auto"/>
                                                                                                                                                                                                                <w:bottom w:val="none" w:sz="0" w:space="0" w:color="auto"/>
                                                                                                                                                                                                                <w:right w:val="none" w:sz="0" w:space="0" w:color="auto"/>
                                                                                                                                                                                                              </w:divBdr>
                                                                                                                                                                                                              <w:divsChild>
                                                                                                                                                                                                                <w:div w:id="2010479068">
                                                                                                                                                                                                                  <w:marLeft w:val="0"/>
                                                                                                                                                                                                                  <w:marRight w:val="0"/>
                                                                                                                                                                                                                  <w:marTop w:val="0"/>
                                                                                                                                                                                                                  <w:marBottom w:val="0"/>
                                                                                                                                                                                                                  <w:divBdr>
                                                                                                                                                                                                                    <w:top w:val="none" w:sz="0" w:space="0" w:color="auto"/>
                                                                                                                                                                                                                    <w:left w:val="none" w:sz="0" w:space="0" w:color="auto"/>
                                                                                                                                                                                                                    <w:bottom w:val="none" w:sz="0" w:space="0" w:color="auto"/>
                                                                                                                                                                                                                    <w:right w:val="none" w:sz="0" w:space="0" w:color="auto"/>
                                                                                                                                                                                                                  </w:divBdr>
                                                                                                                                                                                                                  <w:divsChild>
                                                                                                                                                                                                                    <w:div w:id="1440565876">
                                                                                                                                                                                                                      <w:marLeft w:val="0"/>
                                                                                                                                                                                                                      <w:marRight w:val="0"/>
                                                                                                                                                                                                                      <w:marTop w:val="0"/>
                                                                                                                                                                                                                      <w:marBottom w:val="0"/>
                                                                                                                                                                                                                      <w:divBdr>
                                                                                                                                                                                                                        <w:top w:val="none" w:sz="0" w:space="0" w:color="auto"/>
                                                                                                                                                                                                                        <w:left w:val="none" w:sz="0" w:space="0" w:color="auto"/>
                                                                                                                                                                                                                        <w:bottom w:val="none" w:sz="0" w:space="0" w:color="auto"/>
                                                                                                                                                                                                                        <w:right w:val="none" w:sz="0" w:space="0" w:color="auto"/>
                                                                                                                                                                                                                      </w:divBdr>
                                                                                                                                                                                                                      <w:divsChild>
                                                                                                                                                                                                                        <w:div w:id="461264607">
                                                                                                                                                                                                                          <w:marLeft w:val="0"/>
                                                                                                                                                                                                                          <w:marRight w:val="0"/>
                                                                                                                                                                                                                          <w:marTop w:val="0"/>
                                                                                                                                                                                                                          <w:marBottom w:val="0"/>
                                                                                                                                                                                                                          <w:divBdr>
                                                                                                                                                                                                                            <w:top w:val="none" w:sz="0" w:space="0" w:color="auto"/>
                                                                                                                                                                                                                            <w:left w:val="none" w:sz="0" w:space="0" w:color="auto"/>
                                                                                                                                                                                                                            <w:bottom w:val="none" w:sz="0" w:space="0" w:color="auto"/>
                                                                                                                                                                                                                            <w:right w:val="none" w:sz="0" w:space="0" w:color="auto"/>
                                                                                                                                                                                                                          </w:divBdr>
                                                                                                                                                                                                                          <w:divsChild>
                                                                                                                                                                                                                            <w:div w:id="431710147">
                                                                                                                                                                                                                              <w:marLeft w:val="0"/>
                                                                                                                                                                                                                              <w:marRight w:val="0"/>
                                                                                                                                                                                                                              <w:marTop w:val="0"/>
                                                                                                                                                                                                                              <w:marBottom w:val="0"/>
                                                                                                                                                                                                                              <w:divBdr>
                                                                                                                                                                                                                                <w:top w:val="none" w:sz="0" w:space="0" w:color="auto"/>
                                                                                                                                                                                                                                <w:left w:val="none" w:sz="0" w:space="0" w:color="auto"/>
                                                                                                                                                                                                                                <w:bottom w:val="none" w:sz="0" w:space="0" w:color="auto"/>
                                                                                                                                                                                                                                <w:right w:val="none" w:sz="0" w:space="0" w:color="auto"/>
                                                                                                                                                                                                                              </w:divBdr>
                                                                                                                                                                                                                              <w:divsChild>
                                                                                                                                                                                                                                <w:div w:id="2030596779">
                                                                                                                                                                                                                                  <w:marLeft w:val="0"/>
                                                                                                                                                                                                                                  <w:marRight w:val="0"/>
                                                                                                                                                                                                                                  <w:marTop w:val="0"/>
                                                                                                                                                                                                                                  <w:marBottom w:val="0"/>
                                                                                                                                                                                                                                  <w:divBdr>
                                                                                                                                                                                                                                    <w:top w:val="none" w:sz="0" w:space="0" w:color="auto"/>
                                                                                                                                                                                                                                    <w:left w:val="none" w:sz="0" w:space="0" w:color="auto"/>
                                                                                                                                                                                                                                    <w:bottom w:val="none" w:sz="0" w:space="0" w:color="auto"/>
                                                                                                                                                                                                                                    <w:right w:val="none" w:sz="0" w:space="0" w:color="auto"/>
                                                                                                                                                                                                                                  </w:divBdr>
                                                                                                                                                                                                                                  <w:divsChild>
                                                                                                                                                                                                                                    <w:div w:id="1599171573">
                                                                                                                                                                                                                                      <w:marLeft w:val="0"/>
                                                                                                                                                                                                                                      <w:marRight w:val="0"/>
                                                                                                                                                                                                                                      <w:marTop w:val="0"/>
                                                                                                                                                                                                                                      <w:marBottom w:val="0"/>
                                                                                                                                                                                                                                      <w:divBdr>
                                                                                                                                                                                                                                        <w:top w:val="none" w:sz="0" w:space="0" w:color="auto"/>
                                                                                                                                                                                                                                        <w:left w:val="none" w:sz="0" w:space="0" w:color="auto"/>
                                                                                                                                                                                                                                        <w:bottom w:val="none" w:sz="0" w:space="0" w:color="auto"/>
                                                                                                                                                                                                                                        <w:right w:val="none" w:sz="0" w:space="0" w:color="auto"/>
                                                                                                                                                                                                                                      </w:divBdr>
                                                                                                                                                                                                                                      <w:divsChild>
                                                                                                                                                                                                                                        <w:div w:id="578053353">
                                                                                                                                                                                                                                          <w:marLeft w:val="0"/>
                                                                                                                                                                                                                                          <w:marRight w:val="0"/>
                                                                                                                                                                                                                                          <w:marTop w:val="0"/>
                                                                                                                                                                                                                                          <w:marBottom w:val="0"/>
                                                                                                                                                                                                                                          <w:divBdr>
                                                                                                                                                                                                                                            <w:top w:val="none" w:sz="0" w:space="0" w:color="auto"/>
                                                                                                                                                                                                                                            <w:left w:val="none" w:sz="0" w:space="0" w:color="auto"/>
                                                                                                                                                                                                                                            <w:bottom w:val="none" w:sz="0" w:space="0" w:color="auto"/>
                                                                                                                                                                                                                                            <w:right w:val="none" w:sz="0" w:space="0" w:color="auto"/>
                                                                                                                                                                                                                                          </w:divBdr>
                                                                                                                                                                                                                                          <w:divsChild>
                                                                                                                                                                                                                                            <w:div w:id="1838111685">
                                                                                                                                                                                                                                              <w:marLeft w:val="0"/>
                                                                                                                                                                                                                                              <w:marRight w:val="0"/>
                                                                                                                                                                                                                                              <w:marTop w:val="0"/>
                                                                                                                                                                                                                                              <w:marBottom w:val="0"/>
                                                                                                                                                                                                                                              <w:divBdr>
                                                                                                                                                                                                                                                <w:top w:val="none" w:sz="0" w:space="0" w:color="auto"/>
                                                                                                                                                                                                                                                <w:left w:val="none" w:sz="0" w:space="0" w:color="auto"/>
                                                                                                                                                                                                                                                <w:bottom w:val="none" w:sz="0" w:space="0" w:color="auto"/>
                                                                                                                                                                                                                                                <w:right w:val="none" w:sz="0" w:space="0" w:color="auto"/>
                                                                                                                                                                                                                                              </w:divBdr>
                                                                                                                                                                                                                                              <w:divsChild>
                                                                                                                                                                                                                                                <w:div w:id="817765842">
                                                                                                                                                                                                                                                  <w:marLeft w:val="0"/>
                                                                                                                                                                                                                                                  <w:marRight w:val="0"/>
                                                                                                                                                                                                                                                  <w:marTop w:val="0"/>
                                                                                                                                                                                                                                                  <w:marBottom w:val="0"/>
                                                                                                                                                                                                                                                  <w:divBdr>
                                                                                                                                                                                                                                                    <w:top w:val="none" w:sz="0" w:space="0" w:color="auto"/>
                                                                                                                                                                                                                                                    <w:left w:val="none" w:sz="0" w:space="0" w:color="auto"/>
                                                                                                                                                                                                                                                    <w:bottom w:val="none" w:sz="0" w:space="0" w:color="auto"/>
                                                                                                                                                                                                                                                    <w:right w:val="none" w:sz="0" w:space="0" w:color="auto"/>
                                                                                                                                                                                                                                                  </w:divBdr>
                                                                                                                                                                                                                                                  <w:divsChild>
                                                                                                                                                                                                                                                    <w:div w:id="97717653">
                                                                                                                                                                                                                                                      <w:marLeft w:val="0"/>
                                                                                                                                                                                                                                                      <w:marRight w:val="0"/>
                                                                                                                                                                                                                                                      <w:marTop w:val="0"/>
                                                                                                                                                                                                                                                      <w:marBottom w:val="0"/>
                                                                                                                                                                                                                                                      <w:divBdr>
                                                                                                                                                                                                                                                        <w:top w:val="none" w:sz="0" w:space="0" w:color="auto"/>
                                                                                                                                                                                                                                                        <w:left w:val="none" w:sz="0" w:space="0" w:color="auto"/>
                                                                                                                                                                                                                                                        <w:bottom w:val="none" w:sz="0" w:space="0" w:color="auto"/>
                                                                                                                                                                                                                                                        <w:right w:val="none" w:sz="0" w:space="0" w:color="auto"/>
                                                                                                                                                                                                                                                      </w:divBdr>
                                                                                                                                                                                                                                                      <w:divsChild>
                                                                                                                                                                                                                                                        <w:div w:id="522210659">
                                                                                                                                                                                                                                                          <w:marLeft w:val="0"/>
                                                                                                                                                                                                                                                          <w:marRight w:val="0"/>
                                                                                                                                                                                                                                                          <w:marTop w:val="0"/>
                                                                                                                                                                                                                                                          <w:marBottom w:val="0"/>
                                                                                                                                                                                                                                                          <w:divBdr>
                                                                                                                                                                                                                                                            <w:top w:val="none" w:sz="0" w:space="0" w:color="auto"/>
                                                                                                                                                                                                                                                            <w:left w:val="none" w:sz="0" w:space="0" w:color="auto"/>
                                                                                                                                                                                                                                                            <w:bottom w:val="none" w:sz="0" w:space="0" w:color="auto"/>
                                                                                                                                                                                                                                                            <w:right w:val="none" w:sz="0" w:space="0" w:color="auto"/>
                                                                                                                                                                                                                                                          </w:divBdr>
                                                                                                                                                                                                                                                          <w:divsChild>
                                                                                                                                                                                                                                                            <w:div w:id="84956248">
                                                                                                                                                                                                                                                              <w:marLeft w:val="0"/>
                                                                                                                                                                                                                                                              <w:marRight w:val="0"/>
                                                                                                                                                                                                                                                              <w:marTop w:val="0"/>
                                                                                                                                                                                                                                                              <w:marBottom w:val="0"/>
                                                                                                                                                                                                                                                              <w:divBdr>
                                                                                                                                                                                                                                                                <w:top w:val="none" w:sz="0" w:space="0" w:color="auto"/>
                                                                                                                                                                                                                                                                <w:left w:val="none" w:sz="0" w:space="0" w:color="auto"/>
                                                                                                                                                                                                                                                                <w:bottom w:val="none" w:sz="0" w:space="0" w:color="auto"/>
                                                                                                                                                                                                                                                                <w:right w:val="none" w:sz="0" w:space="0" w:color="auto"/>
                                                                                                                                                                                                                                                              </w:divBdr>
                                                                                                                                                                                                                                                              <w:divsChild>
                                                                                                                                                                                                                                                                <w:div w:id="1346133976">
                                                                                                                                                                                                                                                                  <w:marLeft w:val="0"/>
                                                                                                                                                                                                                                                                  <w:marRight w:val="0"/>
                                                                                                                                                                                                                                                                  <w:marTop w:val="0"/>
                                                                                                                                                                                                                                                                  <w:marBottom w:val="0"/>
                                                                                                                                                                                                                                                                  <w:divBdr>
                                                                                                                                                                                                                                                                    <w:top w:val="none" w:sz="0" w:space="0" w:color="auto"/>
                                                                                                                                                                                                                                                                    <w:left w:val="none" w:sz="0" w:space="0" w:color="auto"/>
                                                                                                                                                                                                                                                                    <w:bottom w:val="none" w:sz="0" w:space="0" w:color="auto"/>
                                                                                                                                                                                                                                                                    <w:right w:val="none" w:sz="0" w:space="0" w:color="auto"/>
                                                                                                                                                                                                                                                                  </w:divBdr>
                                                                                                                                                                                                                                                                  <w:divsChild>
                                                                                                                                                                                                                                                                    <w:div w:id="781531998">
                                                                                                                                                                                                                                                                      <w:marLeft w:val="0"/>
                                                                                                                                                                                                                                                                      <w:marRight w:val="0"/>
                                                                                                                                                                                                                                                                      <w:marTop w:val="0"/>
                                                                                                                                                                                                                                                                      <w:marBottom w:val="0"/>
                                                                                                                                                                                                                                                                      <w:divBdr>
                                                                                                                                                                                                                                                                        <w:top w:val="none" w:sz="0" w:space="0" w:color="auto"/>
                                                                                                                                                                                                                                                                        <w:left w:val="none" w:sz="0" w:space="0" w:color="auto"/>
                                                                                                                                                                                                                                                                        <w:bottom w:val="none" w:sz="0" w:space="0" w:color="auto"/>
                                                                                                                                                                                                                                                                        <w:right w:val="none" w:sz="0" w:space="0" w:color="auto"/>
                                                                                                                                                                                                                                                                      </w:divBdr>
                                                                                                                                                                                                                                                                      <w:divsChild>
                                                                                                                                                                                                                                                                        <w:div w:id="1791316910">
                                                                                                                                                                                                                                                                          <w:marLeft w:val="0"/>
                                                                                                                                                                                                                                                                          <w:marRight w:val="0"/>
                                                                                                                                                                                                                                                                          <w:marTop w:val="0"/>
                                                                                                                                                                                                                                                                          <w:marBottom w:val="0"/>
                                                                                                                                                                                                                                                                          <w:divBdr>
                                                                                                                                                                                                                                                                            <w:top w:val="none" w:sz="0" w:space="0" w:color="auto"/>
                                                                                                                                                                                                                                                                            <w:left w:val="none" w:sz="0" w:space="0" w:color="auto"/>
                                                                                                                                                                                                                                                                            <w:bottom w:val="none" w:sz="0" w:space="0" w:color="auto"/>
                                                                                                                                                                                                                                                                            <w:right w:val="none" w:sz="0" w:space="0" w:color="auto"/>
                                                                                                                                                                                                                                                                          </w:divBdr>
                                                                                                                                                                                                                                                                          <w:divsChild>
                                                                                                                                                                                                                                                                            <w:div w:id="1553734652">
                                                                                                                                                                                                                                                                              <w:marLeft w:val="0"/>
                                                                                                                                                                                                                                                                              <w:marRight w:val="0"/>
                                                                                                                                                                                                                                                                              <w:marTop w:val="0"/>
                                                                                                                                                                                                                                                                              <w:marBottom w:val="0"/>
                                                                                                                                                                                                                                                                              <w:divBdr>
                                                                                                                                                                                                                                                                                <w:top w:val="none" w:sz="0" w:space="0" w:color="auto"/>
                                                                                                                                                                                                                                                                                <w:left w:val="none" w:sz="0" w:space="0" w:color="auto"/>
                                                                                                                                                                                                                                                                                <w:bottom w:val="none" w:sz="0" w:space="0" w:color="auto"/>
                                                                                                                                                                                                                                                                                <w:right w:val="none" w:sz="0" w:space="0" w:color="auto"/>
                                                                                                                                                                                                                                                                              </w:divBdr>
                                                                                                                                                                                                                                                                              <w:divsChild>
                                                                                                                                                                                                                                                                                <w:div w:id="416026798">
                                                                                                                                                                                                                                                                                  <w:marLeft w:val="0"/>
                                                                                                                                                                                                                                                                                  <w:marRight w:val="0"/>
                                                                                                                                                                                                                                                                                  <w:marTop w:val="0"/>
                                                                                                                                                                                                                                                                                  <w:marBottom w:val="0"/>
                                                                                                                                                                                                                                                                                  <w:divBdr>
                                                                                                                                                                                                                                                                                    <w:top w:val="none" w:sz="0" w:space="0" w:color="auto"/>
                                                                                                                                                                                                                                                                                    <w:left w:val="none" w:sz="0" w:space="0" w:color="auto"/>
                                                                                                                                                                                                                                                                                    <w:bottom w:val="none" w:sz="0" w:space="0" w:color="auto"/>
                                                                                                                                                                                                                                                                                    <w:right w:val="none" w:sz="0" w:space="0" w:color="auto"/>
                                                                                                                                                                                                                                                                                  </w:divBdr>
                                                                                                                                                                                                                                                                                  <w:divsChild>
                                                                                                                                                                                                                                                                                    <w:div w:id="1255087022">
                                                                                                                                                                                                                                                                                      <w:marLeft w:val="0"/>
                                                                                                                                                                                                                                                                                      <w:marRight w:val="0"/>
                                                                                                                                                                                                                                                                                      <w:marTop w:val="0"/>
                                                                                                                                                                                                                                                                                      <w:marBottom w:val="0"/>
                                                                                                                                                                                                                                                                                      <w:divBdr>
                                                                                                                                                                                                                                                                                        <w:top w:val="none" w:sz="0" w:space="0" w:color="auto"/>
                                                                                                                                                                                                                                                                                        <w:left w:val="none" w:sz="0" w:space="0" w:color="auto"/>
                                                                                                                                                                                                                                                                                        <w:bottom w:val="none" w:sz="0" w:space="0" w:color="auto"/>
                                                                                                                                                                                                                                                                                        <w:right w:val="none" w:sz="0" w:space="0" w:color="auto"/>
                                                                                                                                                                                                                                                                                      </w:divBdr>
                                                                                                                                                                                                                                                                                      <w:divsChild>
                                                                                                                                                                                                                                                                                        <w:div w:id="1716394629">
                                                                                                                                                                                                                                                                                          <w:marLeft w:val="0"/>
                                                                                                                                                                                                                                                                                          <w:marRight w:val="0"/>
                                                                                                                                                                                                                                                                                          <w:marTop w:val="0"/>
                                                                                                                                                                                                                                                                                          <w:marBottom w:val="0"/>
                                                                                                                                                                                                                                                                                          <w:divBdr>
                                                                                                                                                                                                                                                                                            <w:top w:val="none" w:sz="0" w:space="0" w:color="auto"/>
                                                                                                                                                                                                                                                                                            <w:left w:val="none" w:sz="0" w:space="0" w:color="auto"/>
                                                                                                                                                                                                                                                                                            <w:bottom w:val="none" w:sz="0" w:space="0" w:color="auto"/>
                                                                                                                                                                                                                                                                                            <w:right w:val="none" w:sz="0" w:space="0" w:color="auto"/>
                                                                                                                                                                                                                                                                                          </w:divBdr>
                                                                                                                                                                                                                                                                                          <w:divsChild>
                                                                                                                                                                                                                                                                                            <w:div w:id="242646032">
                                                                                                                                                                                                                                                                                              <w:marLeft w:val="0"/>
                                                                                                                                                                                                                                                                                              <w:marRight w:val="0"/>
                                                                                                                                                                                                                                                                                              <w:marTop w:val="0"/>
                                                                                                                                                                                                                                                                                              <w:marBottom w:val="0"/>
                                                                                                                                                                                                                                                                                              <w:divBdr>
                                                                                                                                                                                                                                                                                                <w:top w:val="none" w:sz="0" w:space="0" w:color="auto"/>
                                                                                                                                                                                                                                                                                                <w:left w:val="none" w:sz="0" w:space="0" w:color="auto"/>
                                                                                                                                                                                                                                                                                                <w:bottom w:val="none" w:sz="0" w:space="0" w:color="auto"/>
                                                                                                                                                                                                                                                                                                <w:right w:val="none" w:sz="0" w:space="0" w:color="auto"/>
                                                                                                                                                                                                                                                                                              </w:divBdr>
                                                                                                                                                                                                                                                                                              <w:divsChild>
                                                                                                                                                                                                                                                                                                <w:div w:id="596716241">
                                                                                                                                                                                                                                                                                                  <w:marLeft w:val="0"/>
                                                                                                                                                                                                                                                                                                  <w:marRight w:val="0"/>
                                                                                                                                                                                                                                                                                                  <w:marTop w:val="0"/>
                                                                                                                                                                                                                                                                                                  <w:marBottom w:val="0"/>
                                                                                                                                                                                                                                                                                                  <w:divBdr>
                                                                                                                                                                                                                                                                                                    <w:top w:val="none" w:sz="0" w:space="0" w:color="auto"/>
                                                                                                                                                                                                                                                                                                    <w:left w:val="none" w:sz="0" w:space="0" w:color="auto"/>
                                                                                                                                                                                                                                                                                                    <w:bottom w:val="none" w:sz="0" w:space="0" w:color="auto"/>
                                                                                                                                                                                                                                                                                                    <w:right w:val="none" w:sz="0" w:space="0" w:color="auto"/>
                                                                                                                                                                                                                                                                                                  </w:divBdr>
                                                                                                                                                                                                                                                                                                  <w:divsChild>
                                                                                                                                                                                                                                                                                                    <w:div w:id="1167289807">
                                                                                                                                                                                                                                                                                                      <w:marLeft w:val="0"/>
                                                                                                                                                                                                                                                                                                      <w:marRight w:val="0"/>
                                                                                                                                                                                                                                                                                                      <w:marTop w:val="0"/>
                                                                                                                                                                                                                                                                                                      <w:marBottom w:val="0"/>
                                                                                                                                                                                                                                                                                                      <w:divBdr>
                                                                                                                                                                                                                                                                                                        <w:top w:val="none" w:sz="0" w:space="0" w:color="auto"/>
                                                                                                                                                                                                                                                                                                        <w:left w:val="none" w:sz="0" w:space="0" w:color="auto"/>
                                                                                                                                                                                                                                                                                                        <w:bottom w:val="none" w:sz="0" w:space="0" w:color="auto"/>
                                                                                                                                                                                                                                                                                                        <w:right w:val="none" w:sz="0" w:space="0" w:color="auto"/>
                                                                                                                                                                                                                                                                                                      </w:divBdr>
                                                                                                                                                                                                                                                                                                      <w:divsChild>
                                                                                                                                                                                                                                                                                                        <w:div w:id="1335112383">
                                                                                                                                                                                                                                                                                                          <w:marLeft w:val="0"/>
                                                                                                                                                                                                                                                                                                          <w:marRight w:val="0"/>
                                                                                                                                                                                                                                                                                                          <w:marTop w:val="0"/>
                                                                                                                                                                                                                                                                                                          <w:marBottom w:val="0"/>
                                                                                                                                                                                                                                                                                                          <w:divBdr>
                                                                                                                                                                                                                                                                                                            <w:top w:val="none" w:sz="0" w:space="0" w:color="auto"/>
                                                                                                                                                                                                                                                                                                            <w:left w:val="none" w:sz="0" w:space="0" w:color="auto"/>
                                                                                                                                                                                                                                                                                                            <w:bottom w:val="none" w:sz="0" w:space="0" w:color="auto"/>
                                                                                                                                                                                                                                                                                                            <w:right w:val="none" w:sz="0" w:space="0" w:color="auto"/>
                                                                                                                                                                                                                                                                                                          </w:divBdr>
                                                                                                                                                                                                                                                                                                          <w:divsChild>
                                                                                                                                                                                                                                                                                                            <w:div w:id="1038050170">
                                                                                                                                                                                                                                                                                                              <w:marLeft w:val="0"/>
                                                                                                                                                                                                                                                                                                              <w:marRight w:val="0"/>
                                                                                                                                                                                                                                                                                                              <w:marTop w:val="0"/>
                                                                                                                                                                                                                                                                                                              <w:marBottom w:val="0"/>
                                                                                                                                                                                                                                                                                                              <w:divBdr>
                                                                                                                                                                                                                                                                                                                <w:top w:val="none" w:sz="0" w:space="0" w:color="auto"/>
                                                                                                                                                                                                                                                                                                                <w:left w:val="none" w:sz="0" w:space="0" w:color="auto"/>
                                                                                                                                                                                                                                                                                                                <w:bottom w:val="none" w:sz="0" w:space="0" w:color="auto"/>
                                                                                                                                                                                                                                                                                                                <w:right w:val="none" w:sz="0" w:space="0" w:color="auto"/>
                                                                                                                                                                                                                                                                                                              </w:divBdr>
                                                                                                                                                                                                                                                                                                              <w:divsChild>
                                                                                                                                                                                                                                                                                                                <w:div w:id="697924882">
                                                                                                                                                                                                                                                                                                                  <w:marLeft w:val="0"/>
                                                                                                                                                                                                                                                                                                                  <w:marRight w:val="0"/>
                                                                                                                                                                                                                                                                                                                  <w:marTop w:val="0"/>
                                                                                                                                                                                                                                                                                                                  <w:marBottom w:val="0"/>
                                                                                                                                                                                                                                                                                                                  <w:divBdr>
                                                                                                                                                                                                                                                                                                                    <w:top w:val="none" w:sz="0" w:space="0" w:color="auto"/>
                                                                                                                                                                                                                                                                                                                    <w:left w:val="none" w:sz="0" w:space="0" w:color="auto"/>
                                                                                                                                                                                                                                                                                                                    <w:bottom w:val="none" w:sz="0" w:space="0" w:color="auto"/>
                                                                                                                                                                                                                                                                                                                    <w:right w:val="none" w:sz="0" w:space="0" w:color="auto"/>
                                                                                                                                                                                                                                                                                                                  </w:divBdr>
                                                                                                                                                                                                                                                                                                                  <w:divsChild>
                                                                                                                                                                                                                                                                                                                    <w:div w:id="2078084648">
                                                                                                                                                                                                                                                                                                                      <w:marLeft w:val="0"/>
                                                                                                                                                                                                                                                                                                                      <w:marRight w:val="0"/>
                                                                                                                                                                                                                                                                                                                      <w:marTop w:val="0"/>
                                                                                                                                                                                                                                                                                                                      <w:marBottom w:val="0"/>
                                                                                                                                                                                                                                                                                                                      <w:divBdr>
                                                                                                                                                                                                                                                                                                                        <w:top w:val="none" w:sz="0" w:space="0" w:color="auto"/>
                                                                                                                                                                                                                                                                                                                        <w:left w:val="none" w:sz="0" w:space="0" w:color="auto"/>
                                                                                                                                                                                                                                                                                                                        <w:bottom w:val="none" w:sz="0" w:space="0" w:color="auto"/>
                                                                                                                                                                                                                                                                                                                        <w:right w:val="none" w:sz="0" w:space="0" w:color="auto"/>
                                                                                                                                                                                                                                                                                                                      </w:divBdr>
                                                                                                                                                                                                                                                                                                                      <w:divsChild>
                                                                                                                                                                                                                                                                                                                        <w:div w:id="20320310">
                                                                                                                                                                                                                                                                                                                          <w:marLeft w:val="0"/>
                                                                                                                                                                                                                                                                                                                          <w:marRight w:val="0"/>
                                                                                                                                                                                                                                                                                                                          <w:marTop w:val="0"/>
                                                                                                                                                                                                                                                                                                                          <w:marBottom w:val="0"/>
                                                                                                                                                                                                                                                                                                                          <w:divBdr>
                                                                                                                                                                                                                                                                                                                            <w:top w:val="none" w:sz="0" w:space="0" w:color="auto"/>
                                                                                                                                                                                                                                                                                                                            <w:left w:val="none" w:sz="0" w:space="0" w:color="auto"/>
                                                                                                                                                                                                                                                                                                                            <w:bottom w:val="none" w:sz="0" w:space="0" w:color="auto"/>
                                                                                                                                                                                                                                                                                                                            <w:right w:val="none" w:sz="0" w:space="0" w:color="auto"/>
                                                                                                                                                                                                                                                                                                                          </w:divBdr>
                                                                                                                                                                                                                                                                                                                          <w:divsChild>
                                                                                                                                                                                                                                                                                                                            <w:div w:id="384717033">
                                                                                                                                                                                                                                                                                                                              <w:marLeft w:val="0"/>
                                                                                                                                                                                                                                                                                                                              <w:marRight w:val="0"/>
                                                                                                                                                                                                                                                                                                                              <w:marTop w:val="0"/>
                                                                                                                                                                                                                                                                                                                              <w:marBottom w:val="0"/>
                                                                                                                                                                                                                                                                                                                              <w:divBdr>
                                                                                                                                                                                                                                                                                                                                <w:top w:val="none" w:sz="0" w:space="0" w:color="auto"/>
                                                                                                                                                                                                                                                                                                                                <w:left w:val="none" w:sz="0" w:space="0" w:color="auto"/>
                                                                                                                                                                                                                                                                                                                                <w:bottom w:val="none" w:sz="0" w:space="0" w:color="auto"/>
                                                                                                                                                                                                                                                                                                                                <w:right w:val="none" w:sz="0" w:space="0" w:color="auto"/>
                                                                                                                                                                                                                                                                                                                              </w:divBdr>
                                                                                                                                                                                                                                                                                                                              <w:divsChild>
                                                                                                                                                                                                                                                                                                                                <w:div w:id="1934820611">
                                                                                                                                                                                                                                                                                                                                  <w:marLeft w:val="0"/>
                                                                                                                                                                                                                                                                                                                                  <w:marRight w:val="0"/>
                                                                                                                                                                                                                                                                                                                                  <w:marTop w:val="0"/>
                                                                                                                                                                                                                                                                                                                                  <w:marBottom w:val="0"/>
                                                                                                                                                                                                                                                                                                                                  <w:divBdr>
                                                                                                                                                                                                                                                                                                                                    <w:top w:val="none" w:sz="0" w:space="0" w:color="auto"/>
                                                                                                                                                                                                                                                                                                                                    <w:left w:val="none" w:sz="0" w:space="0" w:color="auto"/>
                                                                                                                                                                                                                                                                                                                                    <w:bottom w:val="none" w:sz="0" w:space="0" w:color="auto"/>
                                                                                                                                                                                                                                                                                                                                    <w:right w:val="none" w:sz="0" w:space="0" w:color="auto"/>
                                                                                                                                                                                                                                                                                                                                  </w:divBdr>
                                                                                                                                                                                                                                                                                                                                  <w:divsChild>
                                                                                                                                                                                                                                                                                                                                    <w:div w:id="1146118370">
                                                                                                                                                                                                                                                                                                                                      <w:marLeft w:val="0"/>
                                                                                                                                                                                                                                                                                                                                      <w:marRight w:val="0"/>
                                                                                                                                                                                                                                                                                                                                      <w:marTop w:val="0"/>
                                                                                                                                                                                                                                                                                                                                      <w:marBottom w:val="0"/>
                                                                                                                                                                                                                                                                                                                                      <w:divBdr>
                                                                                                                                                                                                                                                                                                                                        <w:top w:val="none" w:sz="0" w:space="0" w:color="auto"/>
                                                                                                                                                                                                                                                                                                                                        <w:left w:val="none" w:sz="0" w:space="0" w:color="auto"/>
                                                                                                                                                                                                                                                                                                                                        <w:bottom w:val="none" w:sz="0" w:space="0" w:color="auto"/>
                                                                                                                                                                                                                                                                                                                                        <w:right w:val="none" w:sz="0" w:space="0" w:color="auto"/>
                                                                                                                                                                                                                                                                                                                                      </w:divBdr>
                                                                                                                                                                                                                                                                                                                                      <w:divsChild>
                                                                                                                                                                                                                                                                                                                                        <w:div w:id="751776285">
                                                                                                                                                                                                                                                                                                                                          <w:marLeft w:val="0"/>
                                                                                                                                                                                                                                                                                                                                          <w:marRight w:val="0"/>
                                                                                                                                                                                                                                                                                                                                          <w:marTop w:val="0"/>
                                                                                                                                                                                                                                                                                                                                          <w:marBottom w:val="0"/>
                                                                                                                                                                                                                                                                                                                                          <w:divBdr>
                                                                                                                                                                                                                                                                                                                                            <w:top w:val="none" w:sz="0" w:space="0" w:color="auto"/>
                                                                                                                                                                                                                                                                                                                                            <w:left w:val="none" w:sz="0" w:space="0" w:color="auto"/>
                                                                                                                                                                                                                                                                                                                                            <w:bottom w:val="none" w:sz="0" w:space="0" w:color="auto"/>
                                                                                                                                                                                                                                                                                                                                            <w:right w:val="none" w:sz="0" w:space="0" w:color="auto"/>
                                                                                                                                                                                                                                                                                                                                          </w:divBdr>
                                                                                                                                                                                                                                                                                                                                          <w:divsChild>
                                                                                                                                                                                                                                                                                                                                            <w:div w:id="1203664033">
                                                                                                                                                                                                                                                                                                                                              <w:marLeft w:val="0"/>
                                                                                                                                                                                                                                                                                                                                              <w:marRight w:val="0"/>
                                                                                                                                                                                                                                                                                                                                              <w:marTop w:val="0"/>
                                                                                                                                                                                                                                                                                                                                              <w:marBottom w:val="0"/>
                                                                                                                                                                                                                                                                                                                                              <w:divBdr>
                                                                                                                                                                                                                                                                                                                                                <w:top w:val="none" w:sz="0" w:space="0" w:color="auto"/>
                                                                                                                                                                                                                                                                                                                                                <w:left w:val="none" w:sz="0" w:space="0" w:color="auto"/>
                                                                                                                                                                                                                                                                                                                                                <w:bottom w:val="none" w:sz="0" w:space="0" w:color="auto"/>
                                                                                                                                                                                                                                                                                                                                                <w:right w:val="none" w:sz="0" w:space="0" w:color="auto"/>
                                                                                                                                                                                                                                                                                                                                              </w:divBdr>
                                                                                                                                                                                                                                                                                                                                              <w:divsChild>
                                                                                                                                                                                                                                                                                                                                                <w:div w:id="1768309956">
                                                                                                                                                                                                                                                                                                                                                  <w:marLeft w:val="0"/>
                                                                                                                                                                                                                                                                                                                                                  <w:marRight w:val="0"/>
                                                                                                                                                                                                                                                                                                                                                  <w:marTop w:val="0"/>
                                                                                                                                                                                                                                                                                                                                                  <w:marBottom w:val="0"/>
                                                                                                                                                                                                                                                                                                                                                  <w:divBdr>
                                                                                                                                                                                                                                                                                                                                                    <w:top w:val="none" w:sz="0" w:space="0" w:color="auto"/>
                                                                                                                                                                                                                                                                                                                                                    <w:left w:val="none" w:sz="0" w:space="0" w:color="auto"/>
                                                                                                                                                                                                                                                                                                                                                    <w:bottom w:val="none" w:sz="0" w:space="0" w:color="auto"/>
                                                                                                                                                                                                                                                                                                                                                    <w:right w:val="none" w:sz="0" w:space="0" w:color="auto"/>
                                                                                                                                                                                                                                                                                                                                                  </w:divBdr>
                                                                                                                                                                                                                                                                                                                                                  <w:divsChild>
                                                                                                                                                                                                                                                                                                                                                    <w:div w:id="1899634043">
                                                                                                                                                                                                                                                                                                                                                      <w:marLeft w:val="0"/>
                                                                                                                                                                                                                                                                                                                                                      <w:marRight w:val="0"/>
                                                                                                                                                                                                                                                                                                                                                      <w:marTop w:val="0"/>
                                                                                                                                                                                                                                                                                                                                                      <w:marBottom w:val="0"/>
                                                                                                                                                                                                                                                                                                                                                      <w:divBdr>
                                                                                                                                                                                                                                                                                                                                                        <w:top w:val="none" w:sz="0" w:space="0" w:color="auto"/>
                                                                                                                                                                                                                                                                                                                                                        <w:left w:val="none" w:sz="0" w:space="0" w:color="auto"/>
                                                                                                                                                                                                                                                                                                                                                        <w:bottom w:val="none" w:sz="0" w:space="0" w:color="auto"/>
                                                                                                                                                                                                                                                                                                                                                        <w:right w:val="none" w:sz="0" w:space="0" w:color="auto"/>
                                                                                                                                                                                                                                                                                                                                                      </w:divBdr>
                                                                                                                                                                                                                                                                                                                                                      <w:divsChild>
                                                                                                                                                                                                                                                                                                                                                        <w:div w:id="1178075809">
                                                                                                                                                                                                                                                                                                                                                          <w:marLeft w:val="0"/>
                                                                                                                                                                                                                                                                                                                                                          <w:marRight w:val="0"/>
                                                                                                                                                                                                                                                                                                                                                          <w:marTop w:val="0"/>
                                                                                                                                                                                                                                                                                                                                                          <w:marBottom w:val="0"/>
                                                                                                                                                                                                                                                                                                                                                          <w:divBdr>
                                                                                                                                                                                                                                                                                                                                                            <w:top w:val="none" w:sz="0" w:space="0" w:color="auto"/>
                                                                                                                                                                                                                                                                                                                                                            <w:left w:val="none" w:sz="0" w:space="0" w:color="auto"/>
                                                                                                                                                                                                                                                                                                                                                            <w:bottom w:val="none" w:sz="0" w:space="0" w:color="auto"/>
                                                                                                                                                                                                                                                                                                                                                            <w:right w:val="none" w:sz="0" w:space="0" w:color="auto"/>
                                                                                                                                                                                                                                                                                                                                                          </w:divBdr>
                                                                                                                                                                                                                                                                                                                                                          <w:divsChild>
                                                                                                                                                                                                                                                                                                                                                            <w:div w:id="2145535880">
                                                                                                                                                                                                                                                                                                                                                              <w:marLeft w:val="0"/>
                                                                                                                                                                                                                                                                                                                                                              <w:marRight w:val="0"/>
                                                                                                                                                                                                                                                                                                                                                              <w:marTop w:val="0"/>
                                                                                                                                                                                                                                                                                                                                                              <w:marBottom w:val="0"/>
                                                                                                                                                                                                                                                                                                                                                              <w:divBdr>
                                                                                                                                                                                                                                                                                                                                                                <w:top w:val="none" w:sz="0" w:space="0" w:color="auto"/>
                                                                                                                                                                                                                                                                                                                                                                <w:left w:val="none" w:sz="0" w:space="0" w:color="auto"/>
                                                                                                                                                                                                                                                                                                                                                                <w:bottom w:val="none" w:sz="0" w:space="0" w:color="auto"/>
                                                                                                                                                                                                                                                                                                                                                                <w:right w:val="none" w:sz="0" w:space="0" w:color="auto"/>
                                                                                                                                                                                                                                                                                                                                                              </w:divBdr>
                                                                                                                                                                                                                                                                                                                                                              <w:divsChild>
                                                                                                                                                                                                                                                                                                                                                                <w:div w:id="1750539813">
                                                                                                                                                                                                                                                                                                                                                                  <w:marLeft w:val="0"/>
                                                                                                                                                                                                                                                                                                                                                                  <w:marRight w:val="0"/>
                                                                                                                                                                                                                                                                                                                                                                  <w:marTop w:val="0"/>
                                                                                                                                                                                                                                                                                                                                                                  <w:marBottom w:val="0"/>
                                                                                                                                                                                                                                                                                                                                                                  <w:divBdr>
                                                                                                                                                                                                                                                                                                                                                                    <w:top w:val="none" w:sz="0" w:space="0" w:color="auto"/>
                                                                                                                                                                                                                                                                                                                                                                    <w:left w:val="none" w:sz="0" w:space="0" w:color="auto"/>
                                                                                                                                                                                                                                                                                                                                                                    <w:bottom w:val="none" w:sz="0" w:space="0" w:color="auto"/>
                                                                                                                                                                                                                                                                                                                                                                    <w:right w:val="none" w:sz="0" w:space="0" w:color="auto"/>
                                                                                                                                                                                                                                                                                                                                                                  </w:divBdr>
                                                                                                                                                                                                                                                                                                                                                                  <w:divsChild>
                                                                                                                                                                                                                                                                                                                                                                    <w:div w:id="842168040">
                                                                                                                                                                                                                                                                                                                                                                      <w:marLeft w:val="0"/>
                                                                                                                                                                                                                                                                                                                                                                      <w:marRight w:val="0"/>
                                                                                                                                                                                                                                                                                                                                                                      <w:marTop w:val="0"/>
                                                                                                                                                                                                                                                                                                                                                                      <w:marBottom w:val="0"/>
                                                                                                                                                                                                                                                                                                                                                                      <w:divBdr>
                                                                                                                                                                                                                                                                                                                                                                        <w:top w:val="none" w:sz="0" w:space="0" w:color="auto"/>
                                                                                                                                                                                                                                                                                                                                                                        <w:left w:val="none" w:sz="0" w:space="0" w:color="auto"/>
                                                                                                                                                                                                                                                                                                                                                                        <w:bottom w:val="none" w:sz="0" w:space="0" w:color="auto"/>
                                                                                                                                                                                                                                                                                                                                                                        <w:right w:val="none" w:sz="0" w:space="0" w:color="auto"/>
                                                                                                                                                                                                                                                                                                                                                                      </w:divBdr>
                                                                                                                                                                                                                                                                                                                                                                      <w:divsChild>
                                                                                                                                                                                                                                                                                                                                                                        <w:div w:id="1259751517">
                                                                                                                                                                                                                                                                                                                                                                          <w:marLeft w:val="0"/>
                                                                                                                                                                                                                                                                                                                                                                          <w:marRight w:val="0"/>
                                                                                                                                                                                                                                                                                                                                                                          <w:marTop w:val="0"/>
                                                                                                                                                                                                                                                                                                                                                                          <w:marBottom w:val="0"/>
                                                                                                                                                                                                                                                                                                                                                                          <w:divBdr>
                                                                                                                                                                                                                                                                                                                                                                            <w:top w:val="none" w:sz="0" w:space="0" w:color="auto"/>
                                                                                                                                                                                                                                                                                                                                                                            <w:left w:val="none" w:sz="0" w:space="0" w:color="auto"/>
                                                                                                                                                                                                                                                                                                                                                                            <w:bottom w:val="none" w:sz="0" w:space="0" w:color="auto"/>
                                                                                                                                                                                                                                                                                                                                                                            <w:right w:val="none" w:sz="0" w:space="0" w:color="auto"/>
                                                                                                                                                                                                                                                                                                                                                                          </w:divBdr>
                                                                                                                                                                                                                                                                                                                                                                          <w:divsChild>
                                                                                                                                                                                                                                                                                                                                                                            <w:div w:id="393628850">
                                                                                                                                                                                                                                                                                                                                                                              <w:marLeft w:val="0"/>
                                                                                                                                                                                                                                                                                                                                                                              <w:marRight w:val="0"/>
                                                                                                                                                                                                                                                                                                                                                                              <w:marTop w:val="0"/>
                                                                                                                                                                                                                                                                                                                                                                              <w:marBottom w:val="0"/>
                                                                                                                                                                                                                                                                                                                                                                              <w:divBdr>
                                                                                                                                                                                                                                                                                                                                                                                <w:top w:val="none" w:sz="0" w:space="0" w:color="auto"/>
                                                                                                                                                                                                                                                                                                                                                                                <w:left w:val="none" w:sz="0" w:space="0" w:color="auto"/>
                                                                                                                                                                                                                                                                                                                                                                                <w:bottom w:val="none" w:sz="0" w:space="0" w:color="auto"/>
                                                                                                                                                                                                                                                                                                                                                                                <w:right w:val="none" w:sz="0" w:space="0" w:color="auto"/>
                                                                                                                                                                                                                                                                                                                                                                              </w:divBdr>
                                                                                                                                                                                                                                                                                                                                                                              <w:divsChild>
                                                                                                                                                                                                                                                                                                                                                                                <w:div w:id="739332251">
                                                                                                                                                                                                                                                                                                                                                                                  <w:marLeft w:val="0"/>
                                                                                                                                                                                                                                                                                                                                                                                  <w:marRight w:val="0"/>
                                                                                                                                                                                                                                                                                                                                                                                  <w:marTop w:val="0"/>
                                                                                                                                                                                                                                                                                                                                                                                  <w:marBottom w:val="0"/>
                                                                                                                                                                                                                                                                                                                                                                                  <w:divBdr>
                                                                                                                                                                                                                                                                                                                                                                                    <w:top w:val="none" w:sz="0" w:space="0" w:color="auto"/>
                                                                                                                                                                                                                                                                                                                                                                                    <w:left w:val="none" w:sz="0" w:space="0" w:color="auto"/>
                                                                                                                                                                                                                                                                                                                                                                                    <w:bottom w:val="none" w:sz="0" w:space="0" w:color="auto"/>
                                                                                                                                                                                                                                                                                                                                                                                    <w:right w:val="none" w:sz="0" w:space="0" w:color="auto"/>
                                                                                                                                                                                                                                                                                                                                                                                  </w:divBdr>
                                                                                                                                                                                                                                                                                                                                                                                  <w:divsChild>
                                                                                                                                                                                                                                                                                                                                                                                    <w:div w:id="867445586">
                                                                                                                                                                                                                                                                                                                                                                                      <w:marLeft w:val="0"/>
                                                                                                                                                                                                                                                                                                                                                                                      <w:marRight w:val="0"/>
                                                                                                                                                                                                                                                                                                                                                                                      <w:marTop w:val="0"/>
                                                                                                                                                                                                                                                                                                                                                                                      <w:marBottom w:val="0"/>
                                                                                                                                                                                                                                                                                                                                                                                      <w:divBdr>
                                                                                                                                                                                                                                                                                                                                                                                        <w:top w:val="none" w:sz="0" w:space="0" w:color="auto"/>
                                                                                                                                                                                                                                                                                                                                                                                        <w:left w:val="none" w:sz="0" w:space="0" w:color="auto"/>
                                                                                                                                                                                                                                                                                                                                                                                        <w:bottom w:val="none" w:sz="0" w:space="0" w:color="auto"/>
                                                                                                                                                                                                                                                                                                                                                                                        <w:right w:val="none" w:sz="0" w:space="0" w:color="auto"/>
                                                                                                                                                                                                                                                                                                                                                                                      </w:divBdr>
                                                                                                                                                                                                                                                                                                                                                                                      <w:divsChild>
                                                                                                                                                                                                                                                                                                                                                                                        <w:div w:id="524563938">
                                                                                                                                                                                                                                                                                                                                                                                          <w:marLeft w:val="0"/>
                                                                                                                                                                                                                                                                                                                                                                                          <w:marRight w:val="0"/>
                                                                                                                                                                                                                                                                                                                                                                                          <w:marTop w:val="0"/>
                                                                                                                                                                                                                                                                                                                                                                                          <w:marBottom w:val="0"/>
                                                                                                                                                                                                                                                                                                                                                                                          <w:divBdr>
                                                                                                                                                                                                                                                                                                                                                                                            <w:top w:val="none" w:sz="0" w:space="0" w:color="auto"/>
                                                                                                                                                                                                                                                                                                                                                                                            <w:left w:val="none" w:sz="0" w:space="0" w:color="auto"/>
                                                                                                                                                                                                                                                                                                                                                                                            <w:bottom w:val="none" w:sz="0" w:space="0" w:color="auto"/>
                                                                                                                                                                                                                                                                                                                                                                                            <w:right w:val="none" w:sz="0" w:space="0" w:color="auto"/>
                                                                                                                                                                                                                                                                                                                                                                                          </w:divBdr>
                                                                                                                                                                                                                                                                                                                                                                                          <w:divsChild>
                                                                                                                                                                                                                                                                                                                                                                                            <w:div w:id="180510909">
                                                                                                                                                                                                                                                                                                                                                                                              <w:marLeft w:val="0"/>
                                                                                                                                                                                                                                                                                                                                                                                              <w:marRight w:val="0"/>
                                                                                                                                                                                                                                                                                                                                                                                              <w:marTop w:val="0"/>
                                                                                                                                                                                                                                                                                                                                                                                              <w:marBottom w:val="0"/>
                                                                                                                                                                                                                                                                                                                                                                                              <w:divBdr>
                                                                                                                                                                                                                                                                                                                                                                                                <w:top w:val="none" w:sz="0" w:space="0" w:color="auto"/>
                                                                                                                                                                                                                                                                                                                                                                                                <w:left w:val="none" w:sz="0" w:space="0" w:color="auto"/>
                                                                                                                                                                                                                                                                                                                                                                                                <w:bottom w:val="none" w:sz="0" w:space="0" w:color="auto"/>
                                                                                                                                                                                                                                                                                                                                                                                                <w:right w:val="none" w:sz="0" w:space="0" w:color="auto"/>
                                                                                                                                                                                                                                                                                                                                                                                              </w:divBdr>
                                                                                                                                                                                                                                                                                                                                                                                              <w:divsChild>
                                                                                                                                                                                                                                                                                                                                                                                                <w:div w:id="1677727407">
                                                                                                                                                                                                                                                                                                                                                                                                  <w:marLeft w:val="0"/>
                                                                                                                                                                                                                                                                                                                                                                                                  <w:marRight w:val="0"/>
                                                                                                                                                                                                                                                                                                                                                                                                  <w:marTop w:val="0"/>
                                                                                                                                                                                                                                                                                                                                                                                                  <w:marBottom w:val="0"/>
                                                                                                                                                                                                                                                                                                                                                                                                  <w:divBdr>
                                                                                                                                                                                                                                                                                                                                                                                                    <w:top w:val="none" w:sz="0" w:space="0" w:color="auto"/>
                                                                                                                                                                                                                                                                                                                                                                                                    <w:left w:val="none" w:sz="0" w:space="0" w:color="auto"/>
                                                                                                                                                                                                                                                                                                                                                                                                    <w:bottom w:val="none" w:sz="0" w:space="0" w:color="auto"/>
                                                                                                                                                                                                                                                                                                                                                                                                    <w:right w:val="none" w:sz="0" w:space="0" w:color="auto"/>
                                                                                                                                                                                                                                                                                                                                                                                                  </w:divBdr>
                                                                                                                                                                                                                                                                                                                                                                                                  <w:divsChild>
                                                                                                                                                                                                                                                                                                                                                                                                    <w:div w:id="377971181">
                                                                                                                                                                                                                                                                                                                                                                                                      <w:marLeft w:val="0"/>
                                                                                                                                                                                                                                                                                                                                                                                                      <w:marRight w:val="0"/>
                                                                                                                                                                                                                                                                                                                                                                                                      <w:marTop w:val="0"/>
                                                                                                                                                                                                                                                                                                                                                                                                      <w:marBottom w:val="0"/>
                                                                                                                                                                                                                                                                                                                                                                                                      <w:divBdr>
                                                                                                                                                                                                                                                                                                                                                                                                        <w:top w:val="none" w:sz="0" w:space="0" w:color="auto"/>
                                                                                                                                                                                                                                                                                                                                                                                                        <w:left w:val="none" w:sz="0" w:space="0" w:color="auto"/>
                                                                                                                                                                                                                                                                                                                                                                                                        <w:bottom w:val="none" w:sz="0" w:space="0" w:color="auto"/>
                                                                                                                                                                                                                                                                                                                                                                                                        <w:right w:val="none" w:sz="0" w:space="0" w:color="auto"/>
                                                                                                                                                                                                                                                                                                                                                                                                      </w:divBdr>
                                                                                                                                                                                                                                                                                                                                                                                                      <w:divsChild>
                                                                                                                                                                                                                                                                                                                                                                                                        <w:div w:id="734354160">
                                                                                                                                                                                                                                                                                                                                                                                                          <w:marLeft w:val="0"/>
                                                                                                                                                                                                                                                                                                                                                                                                          <w:marRight w:val="0"/>
                                                                                                                                                                                                                                                                                                                                                                                                          <w:marTop w:val="0"/>
                                                                                                                                                                                                                                                                                                                                                                                                          <w:marBottom w:val="0"/>
                                                                                                                                                                                                                                                                                                                                                                                                          <w:divBdr>
                                                                                                                                                                                                                                                                                                                                                                                                            <w:top w:val="none" w:sz="0" w:space="0" w:color="auto"/>
                                                                                                                                                                                                                                                                                                                                                                                                            <w:left w:val="none" w:sz="0" w:space="0" w:color="auto"/>
                                                                                                                                                                                                                                                                                                                                                                                                            <w:bottom w:val="none" w:sz="0" w:space="0" w:color="auto"/>
                                                                                                                                                                                                                                                                                                                                                                                                            <w:right w:val="none" w:sz="0" w:space="0" w:color="auto"/>
                                                                                                                                                                                                                                                                                                                                                                                                          </w:divBdr>
                                                                                                                                                                                                                                                                                                                                                                                                          <w:divsChild>
                                                                                                                                                                                                                                                                                                                                                                                                            <w:div w:id="27416083">
                                                                                                                                                                                                                                                                                                                                                                                                              <w:marLeft w:val="0"/>
                                                                                                                                                                                                                                                                                                                                                                                                              <w:marRight w:val="0"/>
                                                                                                                                                                                                                                                                                                                                                                                                              <w:marTop w:val="0"/>
                                                                                                                                                                                                                                                                                                                                                                                                              <w:marBottom w:val="0"/>
                                                                                                                                                                                                                                                                                                                                                                                                              <w:divBdr>
                                                                                                                                                                                                                                                                                                                                                                                                                <w:top w:val="none" w:sz="0" w:space="0" w:color="auto"/>
                                                                                                                                                                                                                                                                                                                                                                                                                <w:left w:val="none" w:sz="0" w:space="0" w:color="auto"/>
                                                                                                                                                                                                                                                                                                                                                                                                                <w:bottom w:val="none" w:sz="0" w:space="0" w:color="auto"/>
                                                                                                                                                                                                                                                                                                                                                                                                                <w:right w:val="none" w:sz="0" w:space="0" w:color="auto"/>
                                                                                                                                                                                                                                                                                                                                                                                                              </w:divBdr>
                                                                                                                                                                                                                                                                                                                                                                                                              <w:divsChild>
                                                                                                                                                                                                                                                                                                                                                                                                                <w:div w:id="1955625243">
                                                                                                                                                                                                                                                                                                                                                                                                                  <w:marLeft w:val="0"/>
                                                                                                                                                                                                                                                                                                                                                                                                                  <w:marRight w:val="0"/>
                                                                                                                                                                                                                                                                                                                                                                                                                  <w:marTop w:val="0"/>
                                                                                                                                                                                                                                                                                                                                                                                                                  <w:marBottom w:val="0"/>
                                                                                                                                                                                                                                                                                                                                                                                                                  <w:divBdr>
                                                                                                                                                                                                                                                                                                                                                                                                                    <w:top w:val="none" w:sz="0" w:space="0" w:color="auto"/>
                                                                                                                                                                                                                                                                                                                                                                                                                    <w:left w:val="none" w:sz="0" w:space="0" w:color="auto"/>
                                                                                                                                                                                                                                                                                                                                                                                                                    <w:bottom w:val="none" w:sz="0" w:space="0" w:color="auto"/>
                                                                                                                                                                                                                                                                                                                                                                                                                    <w:right w:val="none" w:sz="0" w:space="0" w:color="auto"/>
                                                                                                                                                                                                                                                                                                                                                                                                                  </w:divBdr>
                                                                                                                                                                                                                                                                                                                                                                                                                  <w:divsChild>
                                                                                                                                                                                                                                                                                                                                                                                                                    <w:div w:id="456030162">
                                                                                                                                                                                                                                                                                                                                                                                                                      <w:marLeft w:val="0"/>
                                                                                                                                                                                                                                                                                                                                                                                                                      <w:marRight w:val="0"/>
                                                                                                                                                                                                                                                                                                                                                                                                                      <w:marTop w:val="0"/>
                                                                                                                                                                                                                                                                                                                                                                                                                      <w:marBottom w:val="0"/>
                                                                                                                                                                                                                                                                                                                                                                                                                      <w:divBdr>
                                                                                                                                                                                                                                                                                                                                                                                                                        <w:top w:val="none" w:sz="0" w:space="0" w:color="auto"/>
                                                                                                                                                                                                                                                                                                                                                                                                                        <w:left w:val="none" w:sz="0" w:space="0" w:color="auto"/>
                                                                                                                                                                                                                                                                                                                                                                                                                        <w:bottom w:val="none" w:sz="0" w:space="0" w:color="auto"/>
                                                                                                                                                                                                                                                                                                                                                                                                                        <w:right w:val="none" w:sz="0" w:space="0" w:color="auto"/>
                                                                                                                                                                                                                                                                                                                                                                                                                      </w:divBdr>
                                                                                                                                                                                                                                                                                                                                                                                                                      <w:divsChild>
                                                                                                                                                                                                                                                                                                                                                                                                                        <w:div w:id="1939946436">
                                                                                                                                                                                                                                                                                                                                                                                                                          <w:marLeft w:val="0"/>
                                                                                                                                                                                                                                                                                                                                                                                                                          <w:marRight w:val="0"/>
                                                                                                                                                                                                                                                                                                                                                                                                                          <w:marTop w:val="0"/>
                                                                                                                                                                                                                                                                                                                                                                                                                          <w:marBottom w:val="0"/>
                                                                                                                                                                                                                                                                                                                                                                                                                          <w:divBdr>
                                                                                                                                                                                                                                                                                                                                                                                                                            <w:top w:val="none" w:sz="0" w:space="0" w:color="auto"/>
                                                                                                                                                                                                                                                                                                                                                                                                                            <w:left w:val="none" w:sz="0" w:space="0" w:color="auto"/>
                                                                                                                                                                                                                                                                                                                                                                                                                            <w:bottom w:val="none" w:sz="0" w:space="0" w:color="auto"/>
                                                                                                                                                                                                                                                                                                                                                                                                                            <w:right w:val="none" w:sz="0" w:space="0" w:color="auto"/>
                                                                                                                                                                                                                                                                                                                                                                                                                          </w:divBdr>
                                                                                                                                                                                                                                                                                                                                                                                                                          <w:divsChild>
                                                                                                                                                                                                                                                                                                                                                                                                                            <w:div w:id="1549798516">
                                                                                                                                                                                                                                                                                                                                                                                                                              <w:marLeft w:val="0"/>
                                                                                                                                                                                                                                                                                                                                                                                                                              <w:marRight w:val="0"/>
                                                                                                                                                                                                                                                                                                                                                                                                                              <w:marTop w:val="0"/>
                                                                                                                                                                                                                                                                                                                                                                                                                              <w:marBottom w:val="0"/>
                                                                                                                                                                                                                                                                                                                                                                                                                              <w:divBdr>
                                                                                                                                                                                                                                                                                                                                                                                                                                <w:top w:val="none" w:sz="0" w:space="0" w:color="auto"/>
                                                                                                                                                                                                                                                                                                                                                                                                                                <w:left w:val="none" w:sz="0" w:space="0" w:color="auto"/>
                                                                                                                                                                                                                                                                                                                                                                                                                                <w:bottom w:val="none" w:sz="0" w:space="0" w:color="auto"/>
                                                                                                                                                                                                                                                                                                                                                                                                                                <w:right w:val="none" w:sz="0" w:space="0" w:color="auto"/>
                                                                                                                                                                                                                                                                                                                                                                                                                              </w:divBdr>
                                                                                                                                                                                                                                                                                                                                                                                                                              <w:divsChild>
                                                                                                                                                                                                                                                                                                                                                                                                                                <w:div w:id="38017918">
                                                                                                                                                                                                                                                                                                                                                                                                                                  <w:marLeft w:val="0"/>
                                                                                                                                                                                                                                                                                                                                                                                                                                  <w:marRight w:val="0"/>
                                                                                                                                                                                                                                                                                                                                                                                                                                  <w:marTop w:val="0"/>
                                                                                                                                                                                                                                                                                                                                                                                                                                  <w:marBottom w:val="0"/>
                                                                                                                                                                                                                                                                                                                                                                                                                                  <w:divBdr>
                                                                                                                                                                                                                                                                                                                                                                                                                                    <w:top w:val="none" w:sz="0" w:space="0" w:color="auto"/>
                                                                                                                                                                                                                                                                                                                                                                                                                                    <w:left w:val="none" w:sz="0" w:space="0" w:color="auto"/>
                                                                                                                                                                                                                                                                                                                                                                                                                                    <w:bottom w:val="none" w:sz="0" w:space="0" w:color="auto"/>
                                                                                                                                                                                                                                                                                                                                                                                                                                    <w:right w:val="none" w:sz="0" w:space="0" w:color="auto"/>
                                                                                                                                                                                                                                                                                                                                                                                                                                  </w:divBdr>
                                                                                                                                                                                                                                                                                                                                                                                                                                  <w:divsChild>
                                                                                                                                                                                                                                                                                                                                                                                                                                    <w:div w:id="214706488">
                                                                                                                                                                                                                                                                                                                                                                                                                                      <w:marLeft w:val="0"/>
                                                                                                                                                                                                                                                                                                                                                                                                                                      <w:marRight w:val="0"/>
                                                                                                                                                                                                                                                                                                                                                                                                                                      <w:marTop w:val="0"/>
                                                                                                                                                                                                                                                                                                                                                                                                                                      <w:marBottom w:val="0"/>
                                                                                                                                                                                                                                                                                                                                                                                                                                      <w:divBdr>
                                                                                                                                                                                                                                                                                                                                                                                                                                        <w:top w:val="none" w:sz="0" w:space="0" w:color="auto"/>
                                                                                                                                                                                                                                                                                                                                                                                                                                        <w:left w:val="none" w:sz="0" w:space="0" w:color="auto"/>
                                                                                                                                                                                                                                                                                                                                                                                                                                        <w:bottom w:val="none" w:sz="0" w:space="0" w:color="auto"/>
                                                                                                                                                                                                                                                                                                                                                                                                                                        <w:right w:val="none" w:sz="0" w:space="0" w:color="auto"/>
                                                                                                                                                                                                                                                                                                                                                                                                                                      </w:divBdr>
                                                                                                                                                                                                                                                                                                                                                                                                                                      <w:divsChild>
                                                                                                                                                                                                                                                                                                                                                                                                                                        <w:div w:id="831871602">
                                                                                                                                                                                                                                                                                                                                                                                                                                          <w:marLeft w:val="0"/>
                                                                                                                                                                                                                                                                                                                                                                                                                                          <w:marRight w:val="0"/>
                                                                                                                                                                                                                                                                                                                                                                                                                                          <w:marTop w:val="0"/>
                                                                                                                                                                                                                                                                                                                                                                                                                                          <w:marBottom w:val="0"/>
                                                                                                                                                                                                                                                                                                                                                                                                                                          <w:divBdr>
                                                                                                                                                                                                                                                                                                                                                                                                                                            <w:top w:val="none" w:sz="0" w:space="0" w:color="auto"/>
                                                                                                                                                                                                                                                                                                                                                                                                                                            <w:left w:val="none" w:sz="0" w:space="0" w:color="auto"/>
                                                                                                                                                                                                                                                                                                                                                                                                                                            <w:bottom w:val="none" w:sz="0" w:space="0" w:color="auto"/>
                                                                                                                                                                                                                                                                                                                                                                                                                                            <w:right w:val="none" w:sz="0" w:space="0" w:color="auto"/>
                                                                                                                                                                                                                                                                                                                                                                                                                                          </w:divBdr>
                                                                                                                                                                                                                                                                                                                                                                                                                                          <w:divsChild>
                                                                                                                                                                                                                                                                                                                                                                                                                                            <w:div w:id="1446735196">
                                                                                                                                                                                                                                                                                                                                                                                                                                              <w:marLeft w:val="0"/>
                                                                                                                                                                                                                                                                                                                                                                                                                                              <w:marRight w:val="0"/>
                                                                                                                                                                                                                                                                                                                                                                                                                                              <w:marTop w:val="0"/>
                                                                                                                                                                                                                                                                                                                                                                                                                                              <w:marBottom w:val="0"/>
                                                                                                                                                                                                                                                                                                                                                                                                                                              <w:divBdr>
                                                                                                                                                                                                                                                                                                                                                                                                                                                <w:top w:val="none" w:sz="0" w:space="0" w:color="auto"/>
                                                                                                                                                                                                                                                                                                                                                                                                                                                <w:left w:val="none" w:sz="0" w:space="0" w:color="auto"/>
                                                                                                                                                                                                                                                                                                                                                                                                                                                <w:bottom w:val="none" w:sz="0" w:space="0" w:color="auto"/>
                                                                                                                                                                                                                                                                                                                                                                                                                                                <w:right w:val="none" w:sz="0" w:space="0" w:color="auto"/>
                                                                                                                                                                                                                                                                                                                                                                                                                                              </w:divBdr>
                                                                                                                                                                                                                                                                                                                                                                                                                                              <w:divsChild>
                                                                                                                                                                                                                                                                                                                                                                                                                                                <w:div w:id="1437677700">
                                                                                                                                                                                                                                                                                                                                                                                                                                                  <w:marLeft w:val="0"/>
                                                                                                                                                                                                                                                                                                                                                                                                                                                  <w:marRight w:val="0"/>
                                                                                                                                                                                                                                                                                                                                                                                                                                                  <w:marTop w:val="0"/>
                                                                                                                                                                                                                                                                                                                                                                                                                                                  <w:marBottom w:val="0"/>
                                                                                                                                                                                                                                                                                                                                                                                                                                                  <w:divBdr>
                                                                                                                                                                                                                                                                                                                                                                                                                                                    <w:top w:val="none" w:sz="0" w:space="0" w:color="auto"/>
                                                                                                                                                                                                                                                                                                                                                                                                                                                    <w:left w:val="none" w:sz="0" w:space="0" w:color="auto"/>
                                                                                                                                                                                                                                                                                                                                                                                                                                                    <w:bottom w:val="none" w:sz="0" w:space="0" w:color="auto"/>
                                                                                                                                                                                                                                                                                                                                                                                                                                                    <w:right w:val="none" w:sz="0" w:space="0" w:color="auto"/>
                                                                                                                                                                                                                                                                                                                                                                                                                                                  </w:divBdr>
                                                                                                                                                                                                                                                                                                                                                                                                                                                  <w:divsChild>
                                                                                                                                                                                                                                                                                                                                                                                                                                                    <w:div w:id="645623539">
                                                                                                                                                                                                                                                                                                                                                                                                                                                      <w:marLeft w:val="0"/>
                                                                                                                                                                                                                                                                                                                                                                                                                                                      <w:marRight w:val="0"/>
                                                                                                                                                                                                                                                                                                                                                                                                                                                      <w:marTop w:val="0"/>
                                                                                                                                                                                                                                                                                                                                                                                                                                                      <w:marBottom w:val="0"/>
                                                                                                                                                                                                                                                                                                                                                                                                                                                      <w:divBdr>
                                                                                                                                                                                                                                                                                                                                                                                                                                                        <w:top w:val="none" w:sz="0" w:space="0" w:color="auto"/>
                                                                                                                                                                                                                                                                                                                                                                                                                                                        <w:left w:val="none" w:sz="0" w:space="0" w:color="auto"/>
                                                                                                                                                                                                                                                                                                                                                                                                                                                        <w:bottom w:val="none" w:sz="0" w:space="0" w:color="auto"/>
                                                                                                                                                                                                                                                                                                                                                                                                                                                        <w:right w:val="none" w:sz="0" w:space="0" w:color="auto"/>
                                                                                                                                                                                                                                                                                                                                                                                                                                                      </w:divBdr>
                                                                                                                                                                                                                                                                                                                                                                                                                                                      <w:divsChild>
                                                                                                                                                                                                                                                                                                                                                                                                                                                        <w:div w:id="1647978142">
                                                                                                                                                                                                                                                                                                                                                                                                                                                          <w:marLeft w:val="0"/>
                                                                                                                                                                                                                                                                                                                                                                                                                                                          <w:marRight w:val="0"/>
                                                                                                                                                                                                                                                                                                                                                                                                                                                          <w:marTop w:val="0"/>
                                                                                                                                                                                                                                                                                                                                                                                                                                                          <w:marBottom w:val="0"/>
                                                                                                                                                                                                                                                                                                                                                                                                                                                          <w:divBdr>
                                                                                                                                                                                                                                                                                                                                                                                                                                                            <w:top w:val="none" w:sz="0" w:space="0" w:color="auto"/>
                                                                                                                                                                                                                                                                                                                                                                                                                                                            <w:left w:val="none" w:sz="0" w:space="0" w:color="auto"/>
                                                                                                                                                                                                                                                                                                                                                                                                                                                            <w:bottom w:val="none" w:sz="0" w:space="0" w:color="auto"/>
                                                                                                                                                                                                                                                                                                                                                                                                                                                            <w:right w:val="none" w:sz="0" w:space="0" w:color="auto"/>
                                                                                                                                                                                                                                                                                                                                                                                                                                                          </w:divBdr>
                                                                                                                                                                                                                                                                                                                                                                                                                                                          <w:divsChild>
                                                                                                                                                                                                                                                                                                                                                                                                                                                            <w:div w:id="1890458844">
                                                                                                                                                                                                                                                                                                                                                                                                                                                              <w:marLeft w:val="0"/>
                                                                                                                                                                                                                                                                                                                                                                                                                                                              <w:marRight w:val="0"/>
                                                                                                                                                                                                                                                                                                                                                                                                                                                              <w:marTop w:val="0"/>
                                                                                                                                                                                                                                                                                                                                                                                                                                                              <w:marBottom w:val="0"/>
                                                                                                                                                                                                                                                                                                                                                                                                                                                              <w:divBdr>
                                                                                                                                                                                                                                                                                                                                                                                                                                                                <w:top w:val="none" w:sz="0" w:space="0" w:color="auto"/>
                                                                                                                                                                                                                                                                                                                                                                                                                                                                <w:left w:val="none" w:sz="0" w:space="0" w:color="auto"/>
                                                                                                                                                                                                                                                                                                                                                                                                                                                                <w:bottom w:val="none" w:sz="0" w:space="0" w:color="auto"/>
                                                                                                                                                                                                                                                                                                                                                                                                                                                                <w:right w:val="none" w:sz="0" w:space="0" w:color="auto"/>
                                                                                                                                                                                                                                                                                                                                                                                                                                                              </w:divBdr>
                                                                                                                                                                                                                                                                                                                                                                                                                                                              <w:divsChild>
                                                                                                                                                                                                                                                                                                                                                                                                                                                                <w:div w:id="1508323991">
                                                                                                                                                                                                                                                                                                                                                                                                                                                                  <w:marLeft w:val="0"/>
                                                                                                                                                                                                                                                                                                                                                                                                                                                                  <w:marRight w:val="0"/>
                                                                                                                                                                                                                                                                                                                                                                                                                                                                  <w:marTop w:val="0"/>
                                                                                                                                                                                                                                                                                                                                                                                                                                                                  <w:marBottom w:val="0"/>
                                                                                                                                                                                                                                                                                                                                                                                                                                                                  <w:divBdr>
                                                                                                                                                                                                                                                                                                                                                                                                                                                                    <w:top w:val="none" w:sz="0" w:space="0" w:color="auto"/>
                                                                                                                                                                                                                                                                                                                                                                                                                                                                    <w:left w:val="none" w:sz="0" w:space="0" w:color="auto"/>
                                                                                                                                                                                                                                                                                                                                                                                                                                                                    <w:bottom w:val="none" w:sz="0" w:space="0" w:color="auto"/>
                                                                                                                                                                                                                                                                                                                                                                                                                                                                    <w:right w:val="none" w:sz="0" w:space="0" w:color="auto"/>
                                                                                                                                                                                                                                                                                                                                                                                                                                                                  </w:divBdr>
                                                                                                                                                                                                                                                                                                                                                                                                                                                                  <w:divsChild>
                                                                                                                                                                                                                                                                                                                                                                                                                                                                    <w:div w:id="855730048">
                                                                                                                                                                                                                                                                                                                                                                                                                                                                      <w:marLeft w:val="0"/>
                                                                                                                                                                                                                                                                                                                                                                                                                                                                      <w:marRight w:val="0"/>
                                                                                                                                                                                                                                                                                                                                                                                                                                                                      <w:marTop w:val="0"/>
                                                                                                                                                                                                                                                                                                                                                                                                                                                                      <w:marBottom w:val="0"/>
                                                                                                                                                                                                                                                                                                                                                                                                                                                                      <w:divBdr>
                                                                                                                                                                                                                                                                                                                                                                                                                                                                        <w:top w:val="none" w:sz="0" w:space="0" w:color="auto"/>
                                                                                                                                                                                                                                                                                                                                                                                                                                                                        <w:left w:val="none" w:sz="0" w:space="0" w:color="auto"/>
                                                                                                                                                                                                                                                                                                                                                                                                                                                                        <w:bottom w:val="none" w:sz="0" w:space="0" w:color="auto"/>
                                                                                                                                                                                                                                                                                                                                                                                                                                                                        <w:right w:val="none" w:sz="0" w:space="0" w:color="auto"/>
                                                                                                                                                                                                                                                                                                                                                                                                                                                                      </w:divBdr>
                                                                                                                                                                                                                                                                                                                                                                                                                                                                      <w:divsChild>
                                                                                                                                                                                                                                                                                                                                                                                                                                                                        <w:div w:id="671876038">
                                                                                                                                                                                                                                                                                                                                                                                                                                                                          <w:marLeft w:val="0"/>
                                                                                                                                                                                                                                                                                                                                                                                                                                                                          <w:marRight w:val="0"/>
                                                                                                                                                                                                                                                                                                                                                                                                                                                                          <w:marTop w:val="0"/>
                                                                                                                                                                                                                                                                                                                                                                                                                                                                          <w:marBottom w:val="0"/>
                                                                                                                                                                                                                                                                                                                                                                                                                                                                          <w:divBdr>
                                                                                                                                                                                                                                                                                                                                                                                                                                                                            <w:top w:val="none" w:sz="0" w:space="0" w:color="auto"/>
                                                                                                                                                                                                                                                                                                                                                                                                                                                                            <w:left w:val="none" w:sz="0" w:space="0" w:color="auto"/>
                                                                                                                                                                                                                                                                                                                                                                                                                                                                            <w:bottom w:val="none" w:sz="0" w:space="0" w:color="auto"/>
                                                                                                                                                                                                                                                                                                                                                                                                                                                                            <w:right w:val="none" w:sz="0" w:space="0" w:color="auto"/>
                                                                                                                                                                                                                                                                                                                                                                                                                                                                          </w:divBdr>
                                                                                                                                                                                                                                                                                                                                                                                                                                                                          <w:divsChild>
                                                                                                                                                                                                                                                                                                                                                                                                                                                                            <w:div w:id="1007246933">
                                                                                                                                                                                                                                                                                                                                                                                                                                                                              <w:marLeft w:val="0"/>
                                                                                                                                                                                                                                                                                                                                                                                                                                                                              <w:marRight w:val="0"/>
                                                                                                                                                                                                                                                                                                                                                                                                                                                                              <w:marTop w:val="0"/>
                                                                                                                                                                                                                                                                                                                                                                                                                                                                              <w:marBottom w:val="0"/>
                                                                                                                                                                                                                                                                                                                                                                                                                                                                              <w:divBdr>
                                                                                                                                                                                                                                                                                                                                                                                                                                                                                <w:top w:val="none" w:sz="0" w:space="0" w:color="auto"/>
                                                                                                                                                                                                                                                                                                                                                                                                                                                                                <w:left w:val="none" w:sz="0" w:space="0" w:color="auto"/>
                                                                                                                                                                                                                                                                                                                                                                                                                                                                                <w:bottom w:val="none" w:sz="0" w:space="0" w:color="auto"/>
                                                                                                                                                                                                                                                                                                                                                                                                                                                                                <w:right w:val="none" w:sz="0" w:space="0" w:color="auto"/>
                                                                                                                                                                                                                                                                                                                                                                                                                                                                              </w:divBdr>
                                                                                                                                                                                                                                                                                                                                                                                                                                                                              <w:divsChild>
                                                                                                                                                                                                                                                                                                                                                                                                                                                                                <w:div w:id="1459685163">
                                                                                                                                                                                                                                                                                                                                                                                                                                                                                  <w:marLeft w:val="0"/>
                                                                                                                                                                                                                                                                                                                                                                                                                                                                                  <w:marRight w:val="0"/>
                                                                                                                                                                                                                                                                                                                                                                                                                                                                                  <w:marTop w:val="0"/>
                                                                                                                                                                                                                                                                                                                                                                                                                                                                                  <w:marBottom w:val="0"/>
                                                                                                                                                                                                                                                                                                                                                                                                                                                                                  <w:divBdr>
                                                                                                                                                                                                                                                                                                                                                                                                                                                                                    <w:top w:val="none" w:sz="0" w:space="0" w:color="auto"/>
                                                                                                                                                                                                                                                                                                                                                                                                                                                                                    <w:left w:val="none" w:sz="0" w:space="0" w:color="auto"/>
                                                                                                                                                                                                                                                                                                                                                                                                                                                                                    <w:bottom w:val="none" w:sz="0" w:space="0" w:color="auto"/>
                                                                                                                                                                                                                                                                                                                                                                                                                                                                                    <w:right w:val="none" w:sz="0" w:space="0" w:color="auto"/>
                                                                                                                                                                                                                                                                                                                                                                                                                                                                                  </w:divBdr>
                                                                                                                                                                                                                                                                                                                                                                                                                                                                                  <w:divsChild>
                                                                                                                                                                                                                                                                                                                                                                                                                                                                                    <w:div w:id="1715160327">
                                                                                                                                                                                                                                                                                                                                                                                                                                                                                      <w:marLeft w:val="0"/>
                                                                                                                                                                                                                                                                                                                                                                                                                                                                                      <w:marRight w:val="0"/>
                                                                                                                                                                                                                                                                                                                                                                                                                                                                                      <w:marTop w:val="0"/>
                                                                                                                                                                                                                                                                                                                                                                                                                                                                                      <w:marBottom w:val="0"/>
                                                                                                                                                                                                                                                                                                                                                                                                                                                                                      <w:divBdr>
                                                                                                                                                                                                                                                                                                                                                                                                                                                                                        <w:top w:val="none" w:sz="0" w:space="0" w:color="auto"/>
                                                                                                                                                                                                                                                                                                                                                                                                                                                                                        <w:left w:val="none" w:sz="0" w:space="0" w:color="auto"/>
                                                                                                                                                                                                                                                                                                                                                                                                                                                                                        <w:bottom w:val="none" w:sz="0" w:space="0" w:color="auto"/>
                                                                                                                                                                                                                                                                                                                                                                                                                                                                                        <w:right w:val="none" w:sz="0" w:space="0" w:color="auto"/>
                                                                                                                                                                                                                                                                                                                                                                                                                                                                                      </w:divBdr>
                                                                                                                                                                                                                                                                                                                                                                                                                                                                                      <w:divsChild>
                                                                                                                                                                                                                                                                                                                                                                                                                                                                                        <w:div w:id="1248881079">
                                                                                                                                                                                                                                                                                                                                                                                                                                                                                          <w:marLeft w:val="0"/>
                                                                                                                                                                                                                                                                                                                                                                                                                                                                                          <w:marRight w:val="0"/>
                                                                                                                                                                                                                                                                                                                                                                                                                                                                                          <w:marTop w:val="0"/>
                                                                                                                                                                                                                                                                                                                                                                                                                                                                                          <w:marBottom w:val="0"/>
                                                                                                                                                                                                                                                                                                                                                                                                                                                                                          <w:divBdr>
                                                                                                                                                                                                                                                                                                                                                                                                                                                                                            <w:top w:val="none" w:sz="0" w:space="0" w:color="auto"/>
                                                                                                                                                                                                                                                                                                                                                                                                                                                                                            <w:left w:val="none" w:sz="0" w:space="0" w:color="auto"/>
                                                                                                                                                                                                                                                                                                                                                                                                                                                                                            <w:bottom w:val="none" w:sz="0" w:space="0" w:color="auto"/>
                                                                                                                                                                                                                                                                                                                                                                                                                                                                                            <w:right w:val="none" w:sz="0" w:space="0" w:color="auto"/>
                                                                                                                                                                                                                                                                                                                                                                                                                                                                                          </w:divBdr>
                                                                                                                                                                                                                                                                                                                                                                                                                                                                                          <w:divsChild>
                                                                                                                                                                                                                                                                                                                                                                                                                                                                                            <w:div w:id="524903252">
                                                                                                                                                                                                                                                                                                                                                                                                                                                                                              <w:marLeft w:val="0"/>
                                                                                                                                                                                                                                                                                                                                                                                                                                                                                              <w:marRight w:val="0"/>
                                                                                                                                                                                                                                                                                                                                                                                                                                                                                              <w:marTop w:val="0"/>
                                                                                                                                                                                                                                                                                                                                                                                                                                                                                              <w:marBottom w:val="0"/>
                                                                                                                                                                                                                                                                                                                                                                                                                                                                                              <w:divBdr>
                                                                                                                                                                                                                                                                                                                                                                                                                                                                                                <w:top w:val="none" w:sz="0" w:space="0" w:color="auto"/>
                                                                                                                                                                                                                                                                                                                                                                                                                                                                                                <w:left w:val="none" w:sz="0" w:space="0" w:color="auto"/>
                                                                                                                                                                                                                                                                                                                                                                                                                                                                                                <w:bottom w:val="none" w:sz="0" w:space="0" w:color="auto"/>
                                                                                                                                                                                                                                                                                                                                                                                                                                                                                                <w:right w:val="none" w:sz="0" w:space="0" w:color="auto"/>
                                                                                                                                                                                                                                                                                                                                                                                                                                                                                              </w:divBdr>
                                                                                                                                                                                                                                                                                                                                                                                                                                                                                              <w:divsChild>
                                                                                                                                                                                                                                                                                                                                                                                                                                                                                                <w:div w:id="1846439174">
                                                                                                                                                                                                                                                                                                                                                                                                                                                                                                  <w:marLeft w:val="0"/>
                                                                                                                                                                                                                                                                                                                                                                                                                                                                                                  <w:marRight w:val="0"/>
                                                                                                                                                                                                                                                                                                                                                                                                                                                                                                  <w:marTop w:val="0"/>
                                                                                                                                                                                                                                                                                                                                                                                                                                                                                                  <w:marBottom w:val="0"/>
                                                                                                                                                                                                                                                                                                                                                                                                                                                                                                  <w:divBdr>
                                                                                                                                                                                                                                                                                                                                                                                                                                                                                                    <w:top w:val="none" w:sz="0" w:space="0" w:color="auto"/>
                                                                                                                                                                                                                                                                                                                                                                                                                                                                                                    <w:left w:val="none" w:sz="0" w:space="0" w:color="auto"/>
                                                                                                                                                                                                                                                                                                                                                                                                                                                                                                    <w:bottom w:val="none" w:sz="0" w:space="0" w:color="auto"/>
                                                                                                                                                                                                                                                                                                                                                                                                                                                                                                    <w:right w:val="none" w:sz="0" w:space="0" w:color="auto"/>
                                                                                                                                                                                                                                                                                                                                                                                                                                                                                                  </w:divBdr>
                                                                                                                                                                                                                                                                                                                                                                                                                                                                                                  <w:divsChild>
                                                                                                                                                                                                                                                                                                                                                                                                                                                                                                    <w:div w:id="493453134">
                                                                                                                                                                                                                                                                                                                                                                                                                                                                                                      <w:marLeft w:val="0"/>
                                                                                                                                                                                                                                                                                                                                                                                                                                                                                                      <w:marRight w:val="0"/>
                                                                                                                                                                                                                                                                                                                                                                                                                                                                                                      <w:marTop w:val="0"/>
                                                                                                                                                                                                                                                                                                                                                                                                                                                                                                      <w:marBottom w:val="0"/>
                                                                                                                                                                                                                                                                                                                                                                                                                                                                                                      <w:divBdr>
                                                                                                                                                                                                                                                                                                                                                                                                                                                                                                        <w:top w:val="none" w:sz="0" w:space="0" w:color="auto"/>
                                                                                                                                                                                                                                                                                                                                                                                                                                                                                                        <w:left w:val="none" w:sz="0" w:space="0" w:color="auto"/>
                                                                                                                                                                                                                                                                                                                                                                                                                                                                                                        <w:bottom w:val="none" w:sz="0" w:space="0" w:color="auto"/>
                                                                                                                                                                                                                                                                                                                                                                                                                                                                                                        <w:right w:val="none" w:sz="0" w:space="0" w:color="auto"/>
                                                                                                                                                                                                                                                                                                                                                                                                                                                                                                      </w:divBdr>
                                                                                                                                                                                                                                                                                                                                                                                                                                                                                                      <w:divsChild>
                                                                                                                                                                                                                                                                                                                                                                                                                                                                                                        <w:div w:id="90976713">
                                                                                                                                                                                                                                                                                                                                                                                                                                                                                                          <w:marLeft w:val="0"/>
                                                                                                                                                                                                                                                                                                                                                                                                                                                                                                          <w:marRight w:val="0"/>
                                                                                                                                                                                                                                                                                                                                                                                                                                                                                                          <w:marTop w:val="0"/>
                                                                                                                                                                                                                                                                                                                                                                                                                                                                                                          <w:marBottom w:val="0"/>
                                                                                                                                                                                                                                                                                                                                                                                                                                                                                                          <w:divBdr>
                                                                                                                                                                                                                                                                                                                                                                                                                                                                                                            <w:top w:val="none" w:sz="0" w:space="0" w:color="auto"/>
                                                                                                                                                                                                                                                                                                                                                                                                                                                                                                            <w:left w:val="none" w:sz="0" w:space="0" w:color="auto"/>
                                                                                                                                                                                                                                                                                                                                                                                                                                                                                                            <w:bottom w:val="none" w:sz="0" w:space="0" w:color="auto"/>
                                                                                                                                                                                                                                                                                                                                                                                                                                                                                                            <w:right w:val="none" w:sz="0" w:space="0" w:color="auto"/>
                                                                                                                                                                                                                                                                                                                                                                                                                                                                                                          </w:divBdr>
                                                                                                                                                                                                                                                                                                                                                                                                                                                                                                          <w:divsChild>
                                                                                                                                                                                                                                                                                                                                                                                                                                                                                                            <w:div w:id="368189669">
                                                                                                                                                                                                                                                                                                                                                                                                                                                                                                              <w:marLeft w:val="0"/>
                                                                                                                                                                                                                                                                                                                                                                                                                                                                                                              <w:marRight w:val="0"/>
                                                                                                                                                                                                                                                                                                                                                                                                                                                                                                              <w:marTop w:val="0"/>
                                                                                                                                                                                                                                                                                                                                                                                                                                                                                                              <w:marBottom w:val="0"/>
                                                                                                                                                                                                                                                                                                                                                                                                                                                                                                              <w:divBdr>
                                                                                                                                                                                                                                                                                                                                                                                                                                                                                                                <w:top w:val="none" w:sz="0" w:space="0" w:color="auto"/>
                                                                                                                                                                                                                                                                                                                                                                                                                                                                                                                <w:left w:val="none" w:sz="0" w:space="0" w:color="auto"/>
                                                                                                                                                                                                                                                                                                                                                                                                                                                                                                                <w:bottom w:val="none" w:sz="0" w:space="0" w:color="auto"/>
                                                                                                                                                                                                                                                                                                                                                                                                                                                                                                                <w:right w:val="none" w:sz="0" w:space="0" w:color="auto"/>
                                                                                                                                                                                                                                                                                                                                                                                                                                                                                                              </w:divBdr>
                                                                                                                                                                                                                                                                                                                                                                                                                                                                                                              <w:divsChild>
                                                                                                                                                                                                                                                                                                                                                                                                                                                                                                                <w:div w:id="462967306">
                                                                                                                                                                                                                                                                                                                                                                                                                                                                                                                  <w:marLeft w:val="0"/>
                                                                                                                                                                                                                                                                                                                                                                                                                                                                                                                  <w:marRight w:val="0"/>
                                                                                                                                                                                                                                                                                                                                                                                                                                                                                                                  <w:marTop w:val="0"/>
                                                                                                                                                                                                                                                                                                                                                                                                                                                                                                                  <w:marBottom w:val="0"/>
                                                                                                                                                                                                                                                                                                                                                                                                                                                                                                                  <w:divBdr>
                                                                                                                                                                                                                                                                                                                                                                                                                                                                                                                    <w:top w:val="none" w:sz="0" w:space="0" w:color="auto"/>
                                                                                                                                                                                                                                                                                                                                                                                                                                                                                                                    <w:left w:val="none" w:sz="0" w:space="0" w:color="auto"/>
                                                                                                                                                                                                                                                                                                                                                                                                                                                                                                                    <w:bottom w:val="none" w:sz="0" w:space="0" w:color="auto"/>
                                                                                                                                                                                                                                                                                                                                                                                                                                                                                                                    <w:right w:val="none" w:sz="0" w:space="0" w:color="auto"/>
                                                                                                                                                                                                                                                                                                                                                                                                                                                                                                                  </w:divBdr>
                                                                                                                                                                                                                                                                                                                                                                                                                                                                                                                  <w:divsChild>
                                                                                                                                                                                                                                                                                                                                                                                                                                                                                                                    <w:div w:id="1619288919">
                                                                                                                                                                                                                                                                                                                                                                                                                                                                                                                      <w:marLeft w:val="0"/>
                                                                                                                                                                                                                                                                                                                                                                                                                                                                                                                      <w:marRight w:val="0"/>
                                                                                                                                                                                                                                                                                                                                                                                                                                                                                                                      <w:marTop w:val="0"/>
                                                                                                                                                                                                                                                                                                                                                                                                                                                                                                                      <w:marBottom w:val="0"/>
                                                                                                                                                                                                                                                                                                                                                                                                                                                                                                                      <w:divBdr>
                                                                                                                                                                                                                                                                                                                                                                                                                                                                                                                        <w:top w:val="none" w:sz="0" w:space="0" w:color="auto"/>
                                                                                                                                                                                                                                                                                                                                                                                                                                                                                                                        <w:left w:val="none" w:sz="0" w:space="0" w:color="auto"/>
                                                                                                                                                                                                                                                                                                                                                                                                                                                                                                                        <w:bottom w:val="none" w:sz="0" w:space="0" w:color="auto"/>
                                                                                                                                                                                                                                                                                                                                                                                                                                                                                                                        <w:right w:val="none" w:sz="0" w:space="0" w:color="auto"/>
                                                                                                                                                                                                                                                                                                                                                                                                                                                                                                                      </w:divBdr>
                                                                                                                                                                                                                                                                                                                                                                                                                                                                                                                      <w:divsChild>
                                                                                                                                                                                                                                                                                                                                                                                                                                                                                                                        <w:div w:id="1064065467">
                                                                                                                                                                                                                                                                                                                                                                                                                                                                                                                          <w:marLeft w:val="0"/>
                                                                                                                                                                                                                                                                                                                                                                                                                                                                                                                          <w:marRight w:val="0"/>
                                                                                                                                                                                                                                                                                                                                                                                                                                                                                                                          <w:marTop w:val="0"/>
                                                                                                                                                                                                                                                                                                                                                                                                                                                                                                                          <w:marBottom w:val="0"/>
                                                                                                                                                                                                                                                                                                                                                                                                                                                                                                                          <w:divBdr>
                                                                                                                                                                                                                                                                                                                                                                                                                                                                                                                            <w:top w:val="none" w:sz="0" w:space="0" w:color="auto"/>
                                                                                                                                                                                                                                                                                                                                                                                                                                                                                                                            <w:left w:val="none" w:sz="0" w:space="0" w:color="auto"/>
                                                                                                                                                                                                                                                                                                                                                                                                                                                                                                                            <w:bottom w:val="none" w:sz="0" w:space="0" w:color="auto"/>
                                                                                                                                                                                                                                                                                                                                                                                                                                                                                                                            <w:right w:val="none" w:sz="0" w:space="0" w:color="auto"/>
                                                                                                                                                                                                                                                                                                                                                                                                                                                                                                                          </w:divBdr>
                                                                                                                                                                                                                                                                                                                                                                                                                                                                                                                          <w:divsChild>
                                                                                                                                                                                                                                                                                                                                                                                                                                                                                                                            <w:div w:id="1612391732">
                                                                                                                                                                                                                                                                                                                                                                                                                                                                                                                              <w:marLeft w:val="0"/>
                                                                                                                                                                                                                                                                                                                                                                                                                                                                                                                              <w:marRight w:val="0"/>
                                                                                                                                                                                                                                                                                                                                                                                                                                                                                                                              <w:marTop w:val="0"/>
                                                                                                                                                                                                                                                                                                                                                                                                                                                                                                                              <w:marBottom w:val="0"/>
                                                                                                                                                                                                                                                                                                                                                                                                                                                                                                                              <w:divBdr>
                                                                                                                                                                                                                                                                                                                                                                                                                                                                                                                                <w:top w:val="none" w:sz="0" w:space="0" w:color="auto"/>
                                                                                                                                                                                                                                                                                                                                                                                                                                                                                                                                <w:left w:val="none" w:sz="0" w:space="0" w:color="auto"/>
                                                                                                                                                                                                                                                                                                                                                                                                                                                                                                                                <w:bottom w:val="none" w:sz="0" w:space="0" w:color="auto"/>
                                                                                                                                                                                                                                                                                                                                                                                                                                                                                                                                <w:right w:val="none" w:sz="0" w:space="0" w:color="auto"/>
                                                                                                                                                                                                                                                                                                                                                                                                                                                                                                                              </w:divBdr>
                                                                                                                                                                                                                                                                                                                                                                                                                                                                                                                              <w:divsChild>
                                                                                                                                                                                                                                                                                                                                                                                                                                                                                                                                <w:div w:id="990329816">
                                                                                                                                                                                                                                                                                                                                                                                                                                                                                                                                  <w:marLeft w:val="0"/>
                                                                                                                                                                                                                                                                                                                                                                                                                                                                                                                                  <w:marRight w:val="0"/>
                                                                                                                                                                                                                                                                                                                                                                                                                                                                                                                                  <w:marTop w:val="0"/>
                                                                                                                                                                                                                                                                                                                                                                                                                                                                                                                                  <w:marBottom w:val="0"/>
                                                                                                                                                                                                                                                                                                                                                                                                                                                                                                                                  <w:divBdr>
                                                                                                                                                                                                                                                                                                                                                                                                                                                                                                                                    <w:top w:val="none" w:sz="0" w:space="0" w:color="auto"/>
                                                                                                                                                                                                                                                                                                                                                                                                                                                                                                                                    <w:left w:val="none" w:sz="0" w:space="0" w:color="auto"/>
                                                                                                                                                                                                                                                                                                                                                                                                                                                                                                                                    <w:bottom w:val="none" w:sz="0" w:space="0" w:color="auto"/>
                                                                                                                                                                                                                                                                                                                                                                                                                                                                                                                                    <w:right w:val="none" w:sz="0" w:space="0" w:color="auto"/>
                                                                                                                                                                                                                                                                                                                                                                                                                                                                                                                                  </w:divBdr>
                                                                                                                                                                                                                                                                                                                                                                                                                                                                                                                                  <w:divsChild>
                                                                                                                                                                                                                                                                                                                                                                                                                                                                                                                                    <w:div w:id="1978949462">
                                                                                                                                                                                                                                                                                                                                                                                                                                                                                                                                      <w:marLeft w:val="0"/>
                                                                                                                                                                                                                                                                                                                                                                                                                                                                                                                                      <w:marRight w:val="0"/>
                                                                                                                                                                                                                                                                                                                                                                                                                                                                                                                                      <w:marTop w:val="0"/>
                                                                                                                                                                                                                                                                                                                                                                                                                                                                                                                                      <w:marBottom w:val="0"/>
                                                                                                                                                                                                                                                                                                                                                                                                                                                                                                                                      <w:divBdr>
                                                                                                                                                                                                                                                                                                                                                                                                                                                                                                                                        <w:top w:val="none" w:sz="0" w:space="0" w:color="auto"/>
                                                                                                                                                                                                                                                                                                                                                                                                                                                                                                                                        <w:left w:val="none" w:sz="0" w:space="0" w:color="auto"/>
                                                                                                                                                                                                                                                                                                                                                                                                                                                                                                                                        <w:bottom w:val="none" w:sz="0" w:space="0" w:color="auto"/>
                                                                                                                                                                                                                                                                                                                                                                                                                                                                                                                                        <w:right w:val="none" w:sz="0" w:space="0" w:color="auto"/>
                                                                                                                                                                                                                                                                                                                                                                                                                                                                                                                                      </w:divBdr>
                                                                                                                                                                                                                                                                                                                                                                                                                                                                                                                                      <w:divsChild>
                                                                                                                                                                                                                                                                                                                                                                                                                                                                                                                                        <w:div w:id="272052516">
                                                                                                                                                                                                                                                                                                                                                                                                                                                                                                                                          <w:marLeft w:val="0"/>
                                                                                                                                                                                                                                                                                                                                                                                                                                                                                                                                          <w:marRight w:val="0"/>
                                                                                                                                                                                                                                                                                                                                                                                                                                                                                                                                          <w:marTop w:val="0"/>
                                                                                                                                                                                                                                                                                                                                                                                                                                                                                                                                          <w:marBottom w:val="0"/>
                                                                                                                                                                                                                                                                                                                                                                                                                                                                                                                                          <w:divBdr>
                                                                                                                                                                                                                                                                                                                                                                                                                                                                                                                                            <w:top w:val="none" w:sz="0" w:space="0" w:color="auto"/>
                                                                                                                                                                                                                                                                                                                                                                                                                                                                                                                                            <w:left w:val="none" w:sz="0" w:space="0" w:color="auto"/>
                                                                                                                                                                                                                                                                                                                                                                                                                                                                                                                                            <w:bottom w:val="none" w:sz="0" w:space="0" w:color="auto"/>
                                                                                                                                                                                                                                                                                                                                                                                                                                                                                                                                            <w:right w:val="none" w:sz="0" w:space="0" w:color="auto"/>
                                                                                                                                                                                                                                                                                                                                                                                                                                                                                                                                          </w:divBdr>
                                                                                                                                                                                                                                                                                                                                                                                                                                                                                                                                          <w:divsChild>
                                                                                                                                                                                                                                                                                                                                                                                                                                                                                                                                            <w:div w:id="1163206840">
                                                                                                                                                                                                                                                                                                                                                                                                                                                                                                                                              <w:marLeft w:val="0"/>
                                                                                                                                                                                                                                                                                                                                                                                                                                                                                                                                              <w:marRight w:val="0"/>
                                                                                                                                                                                                                                                                                                                                                                                                                                                                                                                                              <w:marTop w:val="0"/>
                                                                                                                                                                                                                                                                                                                                                                                                                                                                                                                                              <w:marBottom w:val="0"/>
                                                                                                                                                                                                                                                                                                                                                                                                                                                                                                                                              <w:divBdr>
                                                                                                                                                                                                                                                                                                                                                                                                                                                                                                                                                <w:top w:val="none" w:sz="0" w:space="0" w:color="auto"/>
                                                                                                                                                                                                                                                                                                                                                                                                                                                                                                                                                <w:left w:val="none" w:sz="0" w:space="0" w:color="auto"/>
                                                                                                                                                                                                                                                                                                                                                                                                                                                                                                                                                <w:bottom w:val="none" w:sz="0" w:space="0" w:color="auto"/>
                                                                                                                                                                                                                                                                                                                                                                                                                                                                                                                                                <w:right w:val="none" w:sz="0" w:space="0" w:color="auto"/>
                                                                                                                                                                                                                                                                                                                                                                                                                                                                                                                                              </w:divBdr>
                                                                                                                                                                                                                                                                                                                                                                                                                                                                                                                                              <w:divsChild>
                                                                                                                                                                                                                                                                                                                                                                                                                                                                                                                                                <w:div w:id="450519790">
                                                                                                                                                                                                                                                                                                                                                                                                                                                                                                                                                  <w:marLeft w:val="0"/>
                                                                                                                                                                                                                                                                                                                                                                                                                                                                                                                                                  <w:marRight w:val="0"/>
                                                                                                                                                                                                                                                                                                                                                                                                                                                                                                                                                  <w:marTop w:val="0"/>
                                                                                                                                                                                                                                                                                                                                                                                                                                                                                                                                                  <w:marBottom w:val="0"/>
                                                                                                                                                                                                                                                                                                                                                                                                                                                                                                                                                  <w:divBdr>
                                                                                                                                                                                                                                                                                                                                                                                                                                                                                                                                                    <w:top w:val="none" w:sz="0" w:space="0" w:color="auto"/>
                                                                                                                                                                                                                                                                                                                                                                                                                                                                                                                                                    <w:left w:val="none" w:sz="0" w:space="0" w:color="auto"/>
                                                                                                                                                                                                                                                                                                                                                                                                                                                                                                                                                    <w:bottom w:val="none" w:sz="0" w:space="0" w:color="auto"/>
                                                                                                                                                                                                                                                                                                                                                                                                                                                                                                                                                    <w:right w:val="none" w:sz="0" w:space="0" w:color="auto"/>
                                                                                                                                                                                                                                                                                                                                                                                                                                                                                                                                                  </w:divBdr>
                                                                                                                                                                                                                                                                                                                                                                                                                                                                                                                                                  <w:divsChild>
                                                                                                                                                                                                                                                                                                                                                                                                                                                                                                                                                    <w:div w:id="1317686140">
                                                                                                                                                                                                                                                                                                                                                                                                                                                                                                                                                      <w:marLeft w:val="0"/>
                                                                                                                                                                                                                                                                                                                                                                                                                                                                                                                                                      <w:marRight w:val="0"/>
                                                                                                                                                                                                                                                                                                                                                                                                                                                                                                                                                      <w:marTop w:val="0"/>
                                                                                                                                                                                                                                                                                                                                                                                                                                                                                                                                                      <w:marBottom w:val="0"/>
                                                                                                                                                                                                                                                                                                                                                                                                                                                                                                                                                      <w:divBdr>
                                                                                                                                                                                                                                                                                                                                                                                                                                                                                                                                                        <w:top w:val="none" w:sz="0" w:space="0" w:color="auto"/>
                                                                                                                                                                                                                                                                                                                                                                                                                                                                                                                                                        <w:left w:val="none" w:sz="0" w:space="0" w:color="auto"/>
                                                                                                                                                                                                                                                                                                                                                                                                                                                                                                                                                        <w:bottom w:val="none" w:sz="0" w:space="0" w:color="auto"/>
                                                                                                                                                                                                                                                                                                                                                                                                                                                                                                                                                        <w:right w:val="none" w:sz="0" w:space="0" w:color="auto"/>
                                                                                                                                                                                                                                                                                                                                                                                                                                                                                                                                                      </w:divBdr>
                                                                                                                                                                                                                                                                                                                                                                                                                                                                                                                                                      <w:divsChild>
                                                                                                                                                                                                                                                                                                                                                                                                                                                                                                                                                        <w:div w:id="1775860063">
                                                                                                                                                                                                                                                                                                                                                                                                                                                                                                                                                          <w:marLeft w:val="0"/>
                                                                                                                                                                                                                                                                                                                                                                                                                                                                                                                                                          <w:marRight w:val="0"/>
                                                                                                                                                                                                                                                                                                                                                                                                                                                                                                                                                          <w:marTop w:val="0"/>
                                                                                                                                                                                                                                                                                                                                                                                                                                                                                                                                                          <w:marBottom w:val="0"/>
                                                                                                                                                                                                                                                                                                                                                                                                                                                                                                                                                          <w:divBdr>
                                                                                                                                                                                                                                                                                                                                                                                                                                                                                                                                                            <w:top w:val="none" w:sz="0" w:space="0" w:color="auto"/>
                                                                                                                                                                                                                                                                                                                                                                                                                                                                                                                                                            <w:left w:val="none" w:sz="0" w:space="0" w:color="auto"/>
                                                                                                                                                                                                                                                                                                                                                                                                                                                                                                                                                            <w:bottom w:val="none" w:sz="0" w:space="0" w:color="auto"/>
                                                                                                                                                                                                                                                                                                                                                                                                                                                                                                                                                            <w:right w:val="none" w:sz="0" w:space="0" w:color="auto"/>
                                                                                                                                                                                                                                                                                                                                                                                                                                                                                                                                                          </w:divBdr>
                                                                                                                                                                                                                                                                                                                                                                                                                                                                                                                                                          <w:divsChild>
                                                                                                                                                                                                                                                                                                                                                                                                                                                                                                                                                            <w:div w:id="1491016725">
                                                                                                                                                                                                                                                                                                                                                                                                                                                                                                                                                              <w:marLeft w:val="0"/>
                                                                                                                                                                                                                                                                                                                                                                                                                                                                                                                                                              <w:marRight w:val="0"/>
                                                                                                                                                                                                                                                                                                                                                                                                                                                                                                                                                              <w:marTop w:val="0"/>
                                                                                                                                                                                                                                                                                                                                                                                                                                                                                                                                                              <w:marBottom w:val="0"/>
                                                                                                                                                                                                                                                                                                                                                                                                                                                                                                                                                              <w:divBdr>
                                                                                                                                                                                                                                                                                                                                                                                                                                                                                                                                                                <w:top w:val="none" w:sz="0" w:space="0" w:color="auto"/>
                                                                                                                                                                                                                                                                                                                                                                                                                                                                                                                                                                <w:left w:val="none" w:sz="0" w:space="0" w:color="auto"/>
                                                                                                                                                                                                                                                                                                                                                                                                                                                                                                                                                                <w:bottom w:val="none" w:sz="0" w:space="0" w:color="auto"/>
                                                                                                                                                                                                                                                                                                                                                                                                                                                                                                                                                                <w:right w:val="none" w:sz="0" w:space="0" w:color="auto"/>
                                                                                                                                                                                                                                                                                                                                                                                                                                                                                                                                                              </w:divBdr>
                                                                                                                                                                                                                                                                                                                                                                                                                                                                                                                                                              <w:divsChild>
                                                                                                                                                                                                                                                                                                                                                                                                                                                                                                                                                                <w:div w:id="1160383577">
                                                                                                                                                                                                                                                                                                                                                                                                                                                                                                                                                                  <w:marLeft w:val="0"/>
                                                                                                                                                                                                                                                                                                                                                                                                                                                                                                                                                                  <w:marRight w:val="0"/>
                                                                                                                                                                                                                                                                                                                                                                                                                                                                                                                                                                  <w:marTop w:val="0"/>
                                                                                                                                                                                                                                                                                                                                                                                                                                                                                                                                                                  <w:marBottom w:val="0"/>
                                                                                                                                                                                                                                                                                                                                                                                                                                                                                                                                                                  <w:divBdr>
                                                                                                                                                                                                                                                                                                                                                                                                                                                                                                                                                                    <w:top w:val="none" w:sz="0" w:space="0" w:color="auto"/>
                                                                                                                                                                                                                                                                                                                                                                                                                                                                                                                                                                    <w:left w:val="none" w:sz="0" w:space="0" w:color="auto"/>
                                                                                                                                                                                                                                                                                                                                                                                                                                                                                                                                                                    <w:bottom w:val="none" w:sz="0" w:space="0" w:color="auto"/>
                                                                                                                                                                                                                                                                                                                                                                                                                                                                                                                                                                    <w:right w:val="none" w:sz="0" w:space="0" w:color="auto"/>
                                                                                                                                                                                                                                                                                                                                                                                                                                                                                                                                                                  </w:divBdr>
                                                                                                                                                                                                                                                                                                                                                                                                                                                                                                                                                                  <w:divsChild>
                                                                                                                                                                                                                                                                                                                                                                                                                                                                                                                                                                    <w:div w:id="2095130529">
                                                                                                                                                                                                                                                                                                                                                                                                                                                                                                                                                                      <w:marLeft w:val="0"/>
                                                                                                                                                                                                                                                                                                                                                                                                                                                                                                                                                                      <w:marRight w:val="0"/>
                                                                                                                                                                                                                                                                                                                                                                                                                                                                                                                                                                      <w:marTop w:val="0"/>
                                                                                                                                                                                                                                                                                                                                                                                                                                                                                                                                                                      <w:marBottom w:val="0"/>
                                                                                                                                                                                                                                                                                                                                                                                                                                                                                                                                                                      <w:divBdr>
                                                                                                                                                                                                                                                                                                                                                                                                                                                                                                                                                                        <w:top w:val="none" w:sz="0" w:space="0" w:color="auto"/>
                                                                                                                                                                                                                                                                                                                                                                                                                                                                                                                                                                        <w:left w:val="none" w:sz="0" w:space="0" w:color="auto"/>
                                                                                                                                                                                                                                                                                                                                                                                                                                                                                                                                                                        <w:bottom w:val="none" w:sz="0" w:space="0" w:color="auto"/>
                                                                                                                                                                                                                                                                                                                                                                                                                                                                                                                                                                        <w:right w:val="none" w:sz="0" w:space="0" w:color="auto"/>
                                                                                                                                                                                                                                                                                                                                                                                                                                                                                                                                                                      </w:divBdr>
                                                                                                                                                                                                                                                                                                                                                                                                                                                                                                                                                                      <w:divsChild>
                                                                                                                                                                                                                                                                                                                                                                                                                                                                                                                                                                        <w:div w:id="750001624">
                                                                                                                                                                                                                                                                                                                                                                                                                                                                                                                                                                          <w:marLeft w:val="0"/>
                                                                                                                                                                                                                                                                                                                                                                                                                                                                                                                                                                          <w:marRight w:val="0"/>
                                                                                                                                                                                                                                                                                                                                                                                                                                                                                                                                                                          <w:marTop w:val="0"/>
                                                                                                                                                                                                                                                                                                                                                                                                                                                                                                                                                                          <w:marBottom w:val="0"/>
                                                                                                                                                                                                                                                                                                                                                                                                                                                                                                                                                                          <w:divBdr>
                                                                                                                                                                                                                                                                                                                                                                                                                                                                                                                                                                            <w:top w:val="none" w:sz="0" w:space="0" w:color="auto"/>
                                                                                                                                                                                                                                                                                                                                                                                                                                                                                                                                                                            <w:left w:val="none" w:sz="0" w:space="0" w:color="auto"/>
                                                                                                                                                                                                                                                                                                                                                                                                                                                                                                                                                                            <w:bottom w:val="none" w:sz="0" w:space="0" w:color="auto"/>
                                                                                                                                                                                                                                                                                                                                                                                                                                                                                                                                                                            <w:right w:val="none" w:sz="0" w:space="0" w:color="auto"/>
                                                                                                                                                                                                                                                                                                                                                                                                                                                                                                                                                                          </w:divBdr>
                                                                                                                                                                                                                                                                                                                                                                                                                                                                                                                                                                          <w:divsChild>
                                                                                                                                                                                                                                                                                                                                                                                                                                                                                                                                                                            <w:div w:id="1757552307">
                                                                                                                                                                                                                                                                                                                                                                                                                                                                                                                                                                              <w:marLeft w:val="0"/>
                                                                                                                                                                                                                                                                                                                                                                                                                                                                                                                                                                              <w:marRight w:val="0"/>
                                                                                                                                                                                                                                                                                                                                                                                                                                                                                                                                                                              <w:marTop w:val="0"/>
                                                                                                                                                                                                                                                                                                                                                                                                                                                                                                                                                                              <w:marBottom w:val="0"/>
                                                                                                                                                                                                                                                                                                                                                                                                                                                                                                                                                                              <w:divBdr>
                                                                                                                                                                                                                                                                                                                                                                                                                                                                                                                                                                                <w:top w:val="none" w:sz="0" w:space="0" w:color="auto"/>
                                                                                                                                                                                                                                                                                                                                                                                                                                                                                                                                                                                <w:left w:val="none" w:sz="0" w:space="0" w:color="auto"/>
                                                                                                                                                                                                                                                                                                                                                                                                                                                                                                                                                                                <w:bottom w:val="none" w:sz="0" w:space="0" w:color="auto"/>
                                                                                                                                                                                                                                                                                                                                                                                                                                                                                                                                                                                <w:right w:val="none" w:sz="0" w:space="0" w:color="auto"/>
                                                                                                                                                                                                                                                                                                                                                                                                                                                                                                                                                                              </w:divBdr>
                                                                                                                                                                                                                                                                                                                                                                                                                                                                                                                                                                              <w:divsChild>
                                                                                                                                                                                                                                                                                                                                                                                                                                                                                                                                                                                <w:div w:id="672687783">
                                                                                                                                                                                                                                                                                                                                                                                                                                                                                                                                                                                  <w:marLeft w:val="0"/>
                                                                                                                                                                                                                                                                                                                                                                                                                                                                                                                                                                                  <w:marRight w:val="0"/>
                                                                                                                                                                                                                                                                                                                                                                                                                                                                                                                                                                                  <w:marTop w:val="0"/>
                                                                                                                                                                                                                                                                                                                                                                                                                                                                                                                                                                                  <w:marBottom w:val="0"/>
                                                                                                                                                                                                                                                                                                                                                                                                                                                                                                                                                                                  <w:divBdr>
                                                                                                                                                                                                                                                                                                                                                                                                                                                                                                                                                                                    <w:top w:val="none" w:sz="0" w:space="0" w:color="auto"/>
                                                                                                                                                                                                                                                                                                                                                                                                                                                                                                                                                                                    <w:left w:val="none" w:sz="0" w:space="0" w:color="auto"/>
                                                                                                                                                                                                                                                                                                                                                                                                                                                                                                                                                                                    <w:bottom w:val="none" w:sz="0" w:space="0" w:color="auto"/>
                                                                                                                                                                                                                                                                                                                                                                                                                                                                                                                                                                                    <w:right w:val="none" w:sz="0" w:space="0" w:color="auto"/>
                                                                                                                                                                                                                                                                                                                                                                                                                                                                                                                                                                                  </w:divBdr>
                                                                                                                                                                                                                                                                                                                                                                                                                                                                                                                                                                                  <w:divsChild>
                                                                                                                                                                                                                                                                                                                                                                                                                                                                                                                                                                                    <w:div w:id="957493402">
                                                                                                                                                                                                                                                                                                                                                                                                                                                                                                                                                                                      <w:marLeft w:val="0"/>
                                                                                                                                                                                                                                                                                                                                                                                                                                                                                                                                                                                      <w:marRight w:val="0"/>
                                                                                                                                                                                                                                                                                                                                                                                                                                                                                                                                                                                      <w:marTop w:val="0"/>
                                                                                                                                                                                                                                                                                                                                                                                                                                                                                                                                                                                      <w:marBottom w:val="0"/>
                                                                                                                                                                                                                                                                                                                                                                                                                                                                                                                                                                                      <w:divBdr>
                                                                                                                                                                                                                                                                                                                                                                                                                                                                                                                                                                                        <w:top w:val="none" w:sz="0" w:space="0" w:color="auto"/>
                                                                                                                                                                                                                                                                                                                                                                                                                                                                                                                                                                                        <w:left w:val="none" w:sz="0" w:space="0" w:color="auto"/>
                                                                                                                                                                                                                                                                                                                                                                                                                                                                                                                                                                                        <w:bottom w:val="none" w:sz="0" w:space="0" w:color="auto"/>
                                                                                                                                                                                                                                                                                                                                                                                                                                                                                                                                                                                        <w:right w:val="none" w:sz="0" w:space="0" w:color="auto"/>
                                                                                                                                                                                                                                                                                                                                                                                                                                                                                                                                                                                      </w:divBdr>
                                                                                                                                                                                                                                                                                                                                                                                                                                                                                                                                                                                      <w:divsChild>
                                                                                                                                                                                                                                                                                                                                                                                                                                                                                                                                                                                        <w:div w:id="1500078197">
                                                                                                                                                                                                                                                                                                                                                                                                                                                                                                                                                                                          <w:marLeft w:val="0"/>
                                                                                                                                                                                                                                                                                                                                                                                                                                                                                                                                                                                          <w:marRight w:val="0"/>
                                                                                                                                                                                                                                                                                                                                                                                                                                                                                                                                                                                          <w:marTop w:val="0"/>
                                                                                                                                                                                                                                                                                                                                                                                                                                                                                                                                                                                          <w:marBottom w:val="0"/>
                                                                                                                                                                                                                                                                                                                                                                                                                                                                                                                                                                                          <w:divBdr>
                                                                                                                                                                                                                                                                                                                                                                                                                                                                                                                                                                                            <w:top w:val="none" w:sz="0" w:space="0" w:color="auto"/>
                                                                                                                                                                                                                                                                                                                                                                                                                                                                                                                                                                                            <w:left w:val="none" w:sz="0" w:space="0" w:color="auto"/>
                                                                                                                                                                                                                                                                                                                                                                                                                                                                                                                                                                                            <w:bottom w:val="none" w:sz="0" w:space="0" w:color="auto"/>
                                                                                                                                                                                                                                                                                                                                                                                                                                                                                                                                                                                            <w:right w:val="none" w:sz="0" w:space="0" w:color="auto"/>
                                                                                                                                                                                                                                                                                                                                                                                                                                                                                                                                                                                          </w:divBdr>
                                                                                                                                                                                                                                                                                                                                                                                                                                                                                                                                                                                          <w:divsChild>
                                                                                                                                                                                                                                                                                                                                                                                                                                                                                                                                                                                            <w:div w:id="1883983673">
                                                                                                                                                                                                                                                                                                                                                                                                                                                                                                                                                                                              <w:marLeft w:val="0"/>
                                                                                                                                                                                                                                                                                                                                                                                                                                                                                                                                                                                              <w:marRight w:val="0"/>
                                                                                                                                                                                                                                                                                                                                                                                                                                                                                                                                                                                              <w:marTop w:val="0"/>
                                                                                                                                                                                                                                                                                                                                                                                                                                                                                                                                                                                              <w:marBottom w:val="0"/>
                                                                                                                                                                                                                                                                                                                                                                                                                                                                                                                                                                                              <w:divBdr>
                                                                                                                                                                                                                                                                                                                                                                                                                                                                                                                                                                                                <w:top w:val="none" w:sz="0" w:space="0" w:color="auto"/>
                                                                                                                                                                                                                                                                                                                                                                                                                                                                                                                                                                                                <w:left w:val="none" w:sz="0" w:space="0" w:color="auto"/>
                                                                                                                                                                                                                                                                                                                                                                                                                                                                                                                                                                                                <w:bottom w:val="none" w:sz="0" w:space="0" w:color="auto"/>
                                                                                                                                                                                                                                                                                                                                                                                                                                                                                                                                                                                                <w:right w:val="none" w:sz="0" w:space="0" w:color="auto"/>
                                                                                                                                                                                                                                                                                                                                                                                                                                                                                                                                                                                              </w:divBdr>
                                                                                                                                                                                                                                                                                                                                                                                                                                                                                                                                                                                              <w:divsChild>
                                                                                                                                                                                                                                                                                                                                                                                                                                                                                                                                                                                                <w:div w:id="2101288846">
                                                                                                                                                                                                                                                                                                                                                                                                                                                                                                                                                                                                  <w:marLeft w:val="0"/>
                                                                                                                                                                                                                                                                                                                                                                                                                                                                                                                                                                                                  <w:marRight w:val="0"/>
                                                                                                                                                                                                                                                                                                                                                                                                                                                                                                                                                                                                  <w:marTop w:val="0"/>
                                                                                                                                                                                                                                                                                                                                                                                                                                                                                                                                                                                                  <w:marBottom w:val="0"/>
                                                                                                                                                                                                                                                                                                                                                                                                                                                                                                                                                                                                  <w:divBdr>
                                                                                                                                                                                                                                                                                                                                                                                                                                                                                                                                                                                                    <w:top w:val="none" w:sz="0" w:space="0" w:color="auto"/>
                                                                                                                                                                                                                                                                                                                                                                                                                                                                                                                                                                                                    <w:left w:val="none" w:sz="0" w:space="0" w:color="auto"/>
                                                                                                                                                                                                                                                                                                                                                                                                                                                                                                                                                                                                    <w:bottom w:val="none" w:sz="0" w:space="0" w:color="auto"/>
                                                                                                                                                                                                                                                                                                                                                                                                                                                                                                                                                                                                    <w:right w:val="none" w:sz="0" w:space="0" w:color="auto"/>
                                                                                                                                                                                                                                                                                                                                                                                                                                                                                                                                                                                                  </w:divBdr>
                                                                                                                                                                                                                                                                                                                                                                                                                                                                                                                                                                                                  <w:divsChild>
                                                                                                                                                                                                                                                                                                                                                                                                                                                                                                                                                                                                    <w:div w:id="1648320801">
                                                                                                                                                                                                                                                                                                                                                                                                                                                                                                                                                                                                      <w:marLeft w:val="0"/>
                                                                                                                                                                                                                                                                                                                                                                                                                                                                                                                                                                                                      <w:marRight w:val="0"/>
                                                                                                                                                                                                                                                                                                                                                                                                                                                                                                                                                                                                      <w:marTop w:val="0"/>
                                                                                                                                                                                                                                                                                                                                                                                                                                                                                                                                                                                                      <w:marBottom w:val="0"/>
                                                                                                                                                                                                                                                                                                                                                                                                                                                                                                                                                                                                      <w:divBdr>
                                                                                                                                                                                                                                                                                                                                                                                                                                                                                                                                                                                                        <w:top w:val="none" w:sz="0" w:space="0" w:color="auto"/>
                                                                                                                                                                                                                                                                                                                                                                                                                                                                                                                                                                                                        <w:left w:val="none" w:sz="0" w:space="0" w:color="auto"/>
                                                                                                                                                                                                                                                                                                                                                                                                                                                                                                                                                                                                        <w:bottom w:val="none" w:sz="0" w:space="0" w:color="auto"/>
                                                                                                                                                                                                                                                                                                                                                                                                                                                                                                                                                                                                        <w:right w:val="none" w:sz="0" w:space="0" w:color="auto"/>
                                                                                                                                                                                                                                                                                                                                                                                                                                                                                                                                                                                                      </w:divBdr>
                                                                                                                                                                                                                                                                                                                                                                                                                                                                                                                                                                                                      <w:divsChild>
                                                                                                                                                                                                                                                                                                                                                                                                                                                                                                                                                                                                        <w:div w:id="556551762">
                                                                                                                                                                                                                                                                                                                                                                                                                                                                                                                                                                                                          <w:marLeft w:val="0"/>
                                                                                                                                                                                                                                                                                                                                                                                                                                                                                                                                                                                                          <w:marRight w:val="0"/>
                                                                                                                                                                                                                                                                                                                                                                                                                                                                                                                                                                                                          <w:marTop w:val="0"/>
                                                                                                                                                                                                                                                                                                                                                                                                                                                                                                                                                                                                          <w:marBottom w:val="0"/>
                                                                                                                                                                                                                                                                                                                                                                                                                                                                                                                                                                                                          <w:divBdr>
                                                                                                                                                                                                                                                                                                                                                                                                                                                                                                                                                                                                            <w:top w:val="none" w:sz="0" w:space="0" w:color="auto"/>
                                                                                                                                                                                                                                                                                                                                                                                                                                                                                                                                                                                                            <w:left w:val="none" w:sz="0" w:space="0" w:color="auto"/>
                                                                                                                                                                                                                                                                                                                                                                                                                                                                                                                                                                                                            <w:bottom w:val="none" w:sz="0" w:space="0" w:color="auto"/>
                                                                                                                                                                                                                                                                                                                                                                                                                                                                                                                                                                                                            <w:right w:val="none" w:sz="0" w:space="0" w:color="auto"/>
                                                                                                                                                                                                                                                                                                                                                                                                                                                                                                                                                                                                          </w:divBdr>
                                                                                                                                                                                                                                                                                                                                                                                                                                                                                                                                                                                                          <w:divsChild>
                                                                                                                                                                                                                                                                                                                                                                                                                                                                                                                                                                                                            <w:div w:id="132336414">
                                                                                                                                                                                                                                                                                                                                                                                                                                                                                                                                                                                                              <w:marLeft w:val="0"/>
                                                                                                                                                                                                                                                                                                                                                                                                                                                                                                                                                                                                              <w:marRight w:val="0"/>
                                                                                                                                                                                                                                                                                                                                                                                                                                                                                                                                                                                                              <w:marTop w:val="0"/>
                                                                                                                                                                                                                                                                                                                                                                                                                                                                                                                                                                                                              <w:marBottom w:val="0"/>
                                                                                                                                                                                                                                                                                                                                                                                                                                                                                                                                                                                                              <w:divBdr>
                                                                                                                                                                                                                                                                                                                                                                                                                                                                                                                                                                                                                <w:top w:val="none" w:sz="0" w:space="0" w:color="auto"/>
                                                                                                                                                                                                                                                                                                                                                                                                                                                                                                                                                                                                                <w:left w:val="none" w:sz="0" w:space="0" w:color="auto"/>
                                                                                                                                                                                                                                                                                                                                                                                                                                                                                                                                                                                                                <w:bottom w:val="none" w:sz="0" w:space="0" w:color="auto"/>
                                                                                                                                                                                                                                                                                                                                                                                                                                                                                                                                                                                                                <w:right w:val="none" w:sz="0" w:space="0" w:color="auto"/>
                                                                                                                                                                                                                                                                                                                                                                                                                                                                                                                                                                                                              </w:divBdr>
                                                                                                                                                                                                                                                                                                                                                                                                                                                                                                                                                                                                              <w:divsChild>
                                                                                                                                                                                                                                                                                                                                                                                                                                                                                                                                                                                                                <w:div w:id="900948254">
                                                                                                                                                                                                                                                                                                                                                                                                                                                                                                                                                                                                                  <w:marLeft w:val="0"/>
                                                                                                                                                                                                                                                                                                                                                                                                                                                                                                                                                                                                                  <w:marRight w:val="0"/>
                                                                                                                                                                                                                                                                                                                                                                                                                                                                                                                                                                                                                  <w:marTop w:val="0"/>
                                                                                                                                                                                                                                                                                                                                                                                                                                                                                                                                                                                                                  <w:marBottom w:val="0"/>
                                                                                                                                                                                                                                                                                                                                                                                                                                                                                                                                                                                                                  <w:divBdr>
                                                                                                                                                                                                                                                                                                                                                                                                                                                                                                                                                                                                                    <w:top w:val="none" w:sz="0" w:space="0" w:color="auto"/>
                                                                                                                                                                                                                                                                                                                                                                                                                                                                                                                                                                                                                    <w:left w:val="none" w:sz="0" w:space="0" w:color="auto"/>
                                                                                                                                                                                                                                                                                                                                                                                                                                                                                                                                                                                                                    <w:bottom w:val="none" w:sz="0" w:space="0" w:color="auto"/>
                                                                                                                                                                                                                                                                                                                                                                                                                                                                                                                                                                                                                    <w:right w:val="none" w:sz="0" w:space="0" w:color="auto"/>
                                                                                                                                                                                                                                                                                                                                                                                                                                                                                                                                                                                                                  </w:divBdr>
                                                                                                                                                                                                                                                                                                                                                                                                                                                                                                                                                                                                                  <w:divsChild>
                                                                                                                                                                                                                                                                                                                                                                                                                                                                                                                                                                                                                    <w:div w:id="2087533385">
                                                                                                                                                                                                                                                                                                                                                                                                                                                                                                                                                                                                                      <w:marLeft w:val="0"/>
                                                                                                                                                                                                                                                                                                                                                                                                                                                                                                                                                                                                                      <w:marRight w:val="0"/>
                                                                                                                                                                                                                                                                                                                                                                                                                                                                                                                                                                                                                      <w:marTop w:val="0"/>
                                                                                                                                                                                                                                                                                                                                                                                                                                                                                                                                                                                                                      <w:marBottom w:val="0"/>
                                                                                                                                                                                                                                                                                                                                                                                                                                                                                                                                                                                                                      <w:divBdr>
                                                                                                                                                                                                                                                                                                                                                                                                                                                                                                                                                                                                                        <w:top w:val="none" w:sz="0" w:space="0" w:color="auto"/>
                                                                                                                                                                                                                                                                                                                                                                                                                                                                                                                                                                                                                        <w:left w:val="none" w:sz="0" w:space="0" w:color="auto"/>
                                                                                                                                                                                                                                                                                                                                                                                                                                                                                                                                                                                                                        <w:bottom w:val="none" w:sz="0" w:space="0" w:color="auto"/>
                                                                                                                                                                                                                                                                                                                                                                                                                                                                                                                                                                                                                        <w:right w:val="none" w:sz="0" w:space="0" w:color="auto"/>
                                                                                                                                                                                                                                                                                                                                                                                                                                                                                                                                                                                                                      </w:divBdr>
                                                                                                                                                                                                                                                                                                                                                                                                                                                                                                                                                                                                                      <w:divsChild>
                                                                                                                                                                                                                                                                                                                                                                                                                                                                                                                                                                                                                        <w:div w:id="1214467183">
                                                                                                                                                                                                                                                                                                                                                                                                                                                                                                                                                                                                                          <w:marLeft w:val="0"/>
                                                                                                                                                                                                                                                                                                                                                                                                                                                                                                                                                                                                                          <w:marRight w:val="0"/>
                                                                                                                                                                                                                                                                                                                                                                                                                                                                                                                                                                                                                          <w:marTop w:val="0"/>
                                                                                                                                                                                                                                                                                                                                                                                                                                                                                                                                                                                                                          <w:marBottom w:val="0"/>
                                                                                                                                                                                                                                                                                                                                                                                                                                                                                                                                                                                                                          <w:divBdr>
                                                                                                                                                                                                                                                                                                                                                                                                                                                                                                                                                                                                                            <w:top w:val="none" w:sz="0" w:space="0" w:color="auto"/>
                                                                                                                                                                                                                                                                                                                                                                                                                                                                                                                                                                                                                            <w:left w:val="none" w:sz="0" w:space="0" w:color="auto"/>
                                                                                                                                                                                                                                                                                                                                                                                                                                                                                                                                                                                                                            <w:bottom w:val="none" w:sz="0" w:space="0" w:color="auto"/>
                                                                                                                                                                                                                                                                                                                                                                                                                                                                                                                                                                                                                            <w:right w:val="none" w:sz="0" w:space="0" w:color="auto"/>
                                                                                                                                                                                                                                                                                                                                                                                                                                                                                                                                                                                                                          </w:divBdr>
                                                                                                                                                                                                                                                                                                                                                                                                                                                                                                                                                                                                                          <w:divsChild>
                                                                                                                                                                                                                                                                                                                                                                                                                                                                                                                                                                                                                            <w:div w:id="1049111016">
                                                                                                                                                                                                                                                                                                                                                                                                                                                                                                                                                                                                                              <w:marLeft w:val="0"/>
                                                                                                                                                                                                                                                                                                                                                                                                                                                                                                                                                                                                                              <w:marRight w:val="0"/>
                                                                                                                                                                                                                                                                                                                                                                                                                                                                                                                                                                                                                              <w:marTop w:val="0"/>
                                                                                                                                                                                                                                                                                                                                                                                                                                                                                                                                                                                                                              <w:marBottom w:val="0"/>
                                                                                                                                                                                                                                                                                                                                                                                                                                                                                                                                                                                                                              <w:divBdr>
                                                                                                                                                                                                                                                                                                                                                                                                                                                                                                                                                                                                                                <w:top w:val="none" w:sz="0" w:space="0" w:color="auto"/>
                                                                                                                                                                                                                                                                                                                                                                                                                                                                                                                                                                                                                                <w:left w:val="none" w:sz="0" w:space="0" w:color="auto"/>
                                                                                                                                                                                                                                                                                                                                                                                                                                                                                                                                                                                                                                <w:bottom w:val="none" w:sz="0" w:space="0" w:color="auto"/>
                                                                                                                                                                                                                                                                                                                                                                                                                                                                                                                                                                                                                                <w:right w:val="none" w:sz="0" w:space="0" w:color="auto"/>
                                                                                                                                                                                                                                                                                                                                                                                                                                                                                                                                                                                                                              </w:divBdr>
                                                                                                                                                                                                                                                                                                                                                                                                                                                                                                                                                                                                                              <w:divsChild>
                                                                                                                                                                                                                                                                                                                                                                                                                                                                                                                                                                                                                                <w:div w:id="1008093804">
                                                                                                                                                                                                                                                                                                                                                                                                                                                                                                                                                                                                                                  <w:marLeft w:val="0"/>
                                                                                                                                                                                                                                                                                                                                                                                                                                                                                                                                                                                                                                  <w:marRight w:val="0"/>
                                                                                                                                                                                                                                                                                                                                                                                                                                                                                                                                                                                                                                  <w:marTop w:val="0"/>
                                                                                                                                                                                                                                                                                                                                                                                                                                                                                                                                                                                                                                  <w:marBottom w:val="0"/>
                                                                                                                                                                                                                                                                                                                                                                                                                                                                                                                                                                                                                                  <w:divBdr>
                                                                                                                                                                                                                                                                                                                                                                                                                                                                                                                                                                                                                                    <w:top w:val="none" w:sz="0" w:space="0" w:color="auto"/>
                                                                                                                                                                                                                                                                                                                                                                                                                                                                                                                                                                                                                                    <w:left w:val="none" w:sz="0" w:space="0" w:color="auto"/>
                                                                                                                                                                                                                                                                                                                                                                                                                                                                                                                                                                                                                                    <w:bottom w:val="none" w:sz="0" w:space="0" w:color="auto"/>
                                                                                                                                                                                                                                                                                                                                                                                                                                                                                                                                                                                                                                    <w:right w:val="none" w:sz="0" w:space="0" w:color="auto"/>
                                                                                                                                                                                                                                                                                                                                                                                                                                                                                                                                                                                                                                  </w:divBdr>
                                                                                                                                                                                                                                                                                                                                                                                                                                                                                                                                                                                                                                  <w:divsChild>
                                                                                                                                                                                                                                                                                                                                                                                                                                                                                                                                                                                                                                    <w:div w:id="1410927481">
                                                                                                                                                                                                                                                                                                                                                                                                                                                                                                                                                                                                                                      <w:marLeft w:val="0"/>
                                                                                                                                                                                                                                                                                                                                                                                                                                                                                                                                                                                                                                      <w:marRight w:val="0"/>
                                                                                                                                                                                                                                                                                                                                                                                                                                                                                                                                                                                                                                      <w:marTop w:val="0"/>
                                                                                                                                                                                                                                                                                                                                                                                                                                                                                                                                                                                                                                      <w:marBottom w:val="0"/>
                                                                                                                                                                                                                                                                                                                                                                                                                                                                                                                                                                                                                                      <w:divBdr>
                                                                                                                                                                                                                                                                                                                                                                                                                                                                                                                                                                                                                                        <w:top w:val="none" w:sz="0" w:space="0" w:color="auto"/>
                                                                                                                                                                                                                                                                                                                                                                                                                                                                                                                                                                                                                                        <w:left w:val="none" w:sz="0" w:space="0" w:color="auto"/>
                                                                                                                                                                                                                                                                                                                                                                                                                                                                                                                                                                                                                                        <w:bottom w:val="none" w:sz="0" w:space="0" w:color="auto"/>
                                                                                                                                                                                                                                                                                                                                                                                                                                                                                                                                                                                                                                        <w:right w:val="none" w:sz="0" w:space="0" w:color="auto"/>
                                                                                                                                                                                                                                                                                                                                                                                                                                                                                                                                                                                                                                      </w:divBdr>
                                                                                                                                                                                                                                                                                                                                                                                                                                                                                                                                                                                                                                      <w:divsChild>
                                                                                                                                                                                                                                                                                                                                                                                                                                                                                                                                                                                                                                        <w:div w:id="1080906268">
                                                                                                                                                                                                                                                                                                                                                                                                                                                                                                                                                                                                                                          <w:marLeft w:val="0"/>
                                                                                                                                                                                                                                                                                                                                                                                                                                                                                                                                                                                                                                          <w:marRight w:val="0"/>
                                                                                                                                                                                                                                                                                                                                                                                                                                                                                                                                                                                                                                          <w:marTop w:val="0"/>
                                                                                                                                                                                                                                                                                                                                                                                                                                                                                                                                                                                                                                          <w:marBottom w:val="0"/>
                                                                                                                                                                                                                                                                                                                                                                                                                                                                                                                                                                                                                                          <w:divBdr>
                                                                                                                                                                                                                                                                                                                                                                                                                                                                                                                                                                                                                                            <w:top w:val="none" w:sz="0" w:space="0" w:color="auto"/>
                                                                                                                                                                                                                                                                                                                                                                                                                                                                                                                                                                                                                                            <w:left w:val="none" w:sz="0" w:space="0" w:color="auto"/>
                                                                                                                                                                                                                                                                                                                                                                                                                                                                                                                                                                                                                                            <w:bottom w:val="none" w:sz="0" w:space="0" w:color="auto"/>
                                                                                                                                                                                                                                                                                                                                                                                                                                                                                                                                                                                                                                            <w:right w:val="none" w:sz="0" w:space="0" w:color="auto"/>
                                                                                                                                                                                                                                                                                                                                                                                                                                                                                                                                                                                                                                          </w:divBdr>
                                                                                                                                                                                                                                                                                                                                                                                                                                                                                                                                                                                                                                          <w:divsChild>
                                                                                                                                                                                                                                                                                                                                                                                                                                                                                                                                                                                                                                            <w:div w:id="1369598984">
                                                                                                                                                                                                                                                                                                                                                                                                                                                                                                                                                                                                                                              <w:marLeft w:val="0"/>
                                                                                                                                                                                                                                                                                                                                                                                                                                                                                                                                                                                                                                              <w:marRight w:val="0"/>
                                                                                                                                                                                                                                                                                                                                                                                                                                                                                                                                                                                                                                              <w:marTop w:val="0"/>
                                                                                                                                                                                                                                                                                                                                                                                                                                                                                                                                                                                                                                              <w:marBottom w:val="0"/>
                                                                                                                                                                                                                                                                                                                                                                                                                                                                                                                                                                                                                                              <w:divBdr>
                                                                                                                                                                                                                                                                                                                                                                                                                                                                                                                                                                                                                                                <w:top w:val="none" w:sz="0" w:space="0" w:color="auto"/>
                                                                                                                                                                                                                                                                                                                                                                                                                                                                                                                                                                                                                                                <w:left w:val="none" w:sz="0" w:space="0" w:color="auto"/>
                                                                                                                                                                                                                                                                                                                                                                                                                                                                                                                                                                                                                                                <w:bottom w:val="none" w:sz="0" w:space="0" w:color="auto"/>
                                                                                                                                                                                                                                                                                                                                                                                                                                                                                                                                                                                                                                                <w:right w:val="none" w:sz="0" w:space="0" w:color="auto"/>
                                                                                                                                                                                                                                                                                                                                                                                                                                                                                                                                                                                                                                              </w:divBdr>
                                                                                                                                                                                                                                                                                                                                                                                                                                                                                                                                                                                                                                              <w:divsChild>
                                                                                                                                                                                                                                                                                                                                                                                                                                                                                                                                                                                                                                                <w:div w:id="329992628">
                                                                                                                                                                                                                                                                                                                                                                                                                                                                                                                                                                                                                                                  <w:marLeft w:val="0"/>
                                                                                                                                                                                                                                                                                                                                                                                                                                                                                                                                                                                                                                                  <w:marRight w:val="0"/>
                                                                                                                                                                                                                                                                                                                                                                                                                                                                                                                                                                                                                                                  <w:marTop w:val="0"/>
                                                                                                                                                                                                                                                                                                                                                                                                                                                                                                                                                                                                                                                  <w:marBottom w:val="0"/>
                                                                                                                                                                                                                                                                                                                                                                                                                                                                                                                                                                                                                                                  <w:divBdr>
                                                                                                                                                                                                                                                                                                                                                                                                                                                                                                                                                                                                                                                    <w:top w:val="none" w:sz="0" w:space="0" w:color="auto"/>
                                                                                                                                                                                                                                                                                                                                                                                                                                                                                                                                                                                                                                                    <w:left w:val="none" w:sz="0" w:space="0" w:color="auto"/>
                                                                                                                                                                                                                                                                                                                                                                                                                                                                                                                                                                                                                                                    <w:bottom w:val="none" w:sz="0" w:space="0" w:color="auto"/>
                                                                                                                                                                                                                                                                                                                                                                                                                                                                                                                                                                                                                                                    <w:right w:val="none" w:sz="0" w:space="0" w:color="auto"/>
                                                                                                                                                                                                                                                                                                                                                                                                                                                                                                                                                                                                                                                  </w:divBdr>
                                                                                                                                                                                                                                                                                                                                                                                                                                                                                                                                                                                                                                                  <w:divsChild>
                                                                                                                                                                                                                                                                                                                                                                                                                                                                                                                                                                                                                                                    <w:div w:id="1933001560">
                                                                                                                                                                                                                                                                                                                                                                                                                                                                                                                                                                                                                                                      <w:marLeft w:val="0"/>
                                                                                                                                                                                                                                                                                                                                                                                                                                                                                                                                                                                                                                                      <w:marRight w:val="0"/>
                                                                                                                                                                                                                                                                                                                                                                                                                                                                                                                                                                                                                                                      <w:marTop w:val="0"/>
                                                                                                                                                                                                                                                                                                                                                                                                                                                                                                                                                                                                                                                      <w:marBottom w:val="0"/>
                                                                                                                                                                                                                                                                                                                                                                                                                                                                                                                                                                                                                                                      <w:divBdr>
                                                                                                                                                                                                                                                                                                                                                                                                                                                                                                                                                                                                                                                        <w:top w:val="none" w:sz="0" w:space="0" w:color="auto"/>
                                                                                                                                                                                                                                                                                                                                                                                                                                                                                                                                                                                                                                                        <w:left w:val="none" w:sz="0" w:space="0" w:color="auto"/>
                                                                                                                                                                                                                                                                                                                                                                                                                                                                                                                                                                                                                                                        <w:bottom w:val="none" w:sz="0" w:space="0" w:color="auto"/>
                                                                                                                                                                                                                                                                                                                                                                                                                                                                                                                                                                                                                                                        <w:right w:val="none" w:sz="0" w:space="0" w:color="auto"/>
                                                                                                                                                                                                                                                                                                                                                                                                                                                                                                                                                                                                                                                      </w:divBdr>
                                                                                                                                                                                                                                                                                                                                                                                                                                                                                                                                                                                                                                                      <w:divsChild>
                                                                                                                                                                                                                                                                                                                                                                                                                                                                                                                                                                                                                                                        <w:div w:id="302346104">
                                                                                                                                                                                                                                                                                                                                                                                                                                                                                                                                                                                                                                                          <w:marLeft w:val="0"/>
                                                                                                                                                                                                                                                                                                                                                                                                                                                                                                                                                                                                                                                          <w:marRight w:val="0"/>
                                                                                                                                                                                                                                                                                                                                                                                                                                                                                                                                                                                                                                                          <w:marTop w:val="0"/>
                                                                                                                                                                                                                                                                                                                                                                                                                                                                                                                                                                                                                                                          <w:marBottom w:val="0"/>
                                                                                                                                                                                                                                                                                                                                                                                                                                                                                                                                                                                                                                                          <w:divBdr>
                                                                                                                                                                                                                                                                                                                                                                                                                                                                                                                                                                                                                                                            <w:top w:val="none" w:sz="0" w:space="0" w:color="auto"/>
                                                                                                                                                                                                                                                                                                                                                                                                                                                                                                                                                                                                                                                            <w:left w:val="none" w:sz="0" w:space="0" w:color="auto"/>
                                                                                                                                                                                                                                                                                                                                                                                                                                                                                                                                                                                                                                                            <w:bottom w:val="none" w:sz="0" w:space="0" w:color="auto"/>
                                                                                                                                                                                                                                                                                                                                                                                                                                                                                                                                                                                                                                                            <w:right w:val="none" w:sz="0" w:space="0" w:color="auto"/>
                                                                                                                                                                                                                                                                                                                                                                                                                                                                                                                                                                                                                                                          </w:divBdr>
                                                                                                                                                                                                                                                                                                                                                                                                                                                                                                                                                                                                                                                          <w:divsChild>
                                                                                                                                                                                                                                                                                                                                                                                                                                                                                                                                                                                                                                                            <w:div w:id="1256522997">
                                                                                                                                                                                                                                                                                                                                                                                                                                                                                                                                                                                                                                                              <w:marLeft w:val="0"/>
                                                                                                                                                                                                                                                                                                                                                                                                                                                                                                                                                                                                                                                              <w:marRight w:val="0"/>
                                                                                                                                                                                                                                                                                                                                                                                                                                                                                                                                                                                                                                                              <w:marTop w:val="0"/>
                                                                                                                                                                                                                                                                                                                                                                                                                                                                                                                                                                                                                                                              <w:marBottom w:val="0"/>
                                                                                                                                                                                                                                                                                                                                                                                                                                                                                                                                                                                                                                                              <w:divBdr>
                                                                                                                                                                                                                                                                                                                                                                                                                                                                                                                                                                                                                                                                <w:top w:val="none" w:sz="0" w:space="0" w:color="auto"/>
                                                                                                                                                                                                                                                                                                                                                                                                                                                                                                                                                                                                                                                                <w:left w:val="none" w:sz="0" w:space="0" w:color="auto"/>
                                                                                                                                                                                                                                                                                                                                                                                                                                                                                                                                                                                                                                                                <w:bottom w:val="none" w:sz="0" w:space="0" w:color="auto"/>
                                                                                                                                                                                                                                                                                                                                                                                                                                                                                                                                                                                                                                                                <w:right w:val="none" w:sz="0" w:space="0" w:color="auto"/>
                                                                                                                                                                                                                                                                                                                                                                                                                                                                                                                                                                                                                                                              </w:divBdr>
                                                                                                                                                                                                                                                                                                                                                                                                                                                                                                                                                                                                                                                              <w:divsChild>
                                                                                                                                                                                                                                                                                                                                                                                                                                                                                                                                                                                                                                                                <w:div w:id="552737355">
                                                                                                                                                                                                                                                                                                                                                                                                                                                                                                                                                                                                                                                                  <w:marLeft w:val="0"/>
                                                                                                                                                                                                                                                                                                                                                                                                                                                                                                                                                                                                                                                                  <w:marRight w:val="0"/>
                                                                                                                                                                                                                                                                                                                                                                                                                                                                                                                                                                                                                                                                  <w:marTop w:val="0"/>
                                                                                                                                                                                                                                                                                                                                                                                                                                                                                                                                                                                                                                                                  <w:marBottom w:val="0"/>
                                                                                                                                                                                                                                                                                                                                                                                                                                                                                                                                                                                                                                                                  <w:divBdr>
                                                                                                                                                                                                                                                                                                                                                                                                                                                                                                                                                                                                                                                                    <w:top w:val="none" w:sz="0" w:space="0" w:color="auto"/>
                                                                                                                                                                                                                                                                                                                                                                                                                                                                                                                                                                                                                                                                    <w:left w:val="none" w:sz="0" w:space="0" w:color="auto"/>
                                                                                                                                                                                                                                                                                                                                                                                                                                                                                                                                                                                                                                                                    <w:bottom w:val="none" w:sz="0" w:space="0" w:color="auto"/>
                                                                                                                                                                                                                                                                                                                                                                                                                                                                                                                                                                                                                                                                    <w:right w:val="none" w:sz="0" w:space="0" w:color="auto"/>
                                                                                                                                                                                                                                                                                                                                                                                                                                                                                                                                                                                                                                                                  </w:divBdr>
                                                                                                                                                                                                                                                                                                                                                                                                                                                                                                                                                                                                                                                                  <w:divsChild>
                                                                                                                                                                                                                                                                                                                                                                                                                                                                                                                                                                                                                                                                    <w:div w:id="1609661785">
                                                                                                                                                                                                                                                                                                                                                                                                                                                                                                                                                                                                                                                                      <w:marLeft w:val="0"/>
                                                                                                                                                                                                                                                                                                                                                                                                                                                                                                                                                                                                                                                                      <w:marRight w:val="0"/>
                                                                                                                                                                                                                                                                                                                                                                                                                                                                                                                                                                                                                                                                      <w:marTop w:val="0"/>
                                                                                                                                                                                                                                                                                                                                                                                                                                                                                                                                                                                                                                                                      <w:marBottom w:val="0"/>
                                                                                                                                                                                                                                                                                                                                                                                                                                                                                                                                                                                                                                                                      <w:divBdr>
                                                                                                                                                                                                                                                                                                                                                                                                                                                                                                                                                                                                                                                                        <w:top w:val="none" w:sz="0" w:space="0" w:color="auto"/>
                                                                                                                                                                                                                                                                                                                                                                                                                                                                                                                                                                                                                                                                        <w:left w:val="none" w:sz="0" w:space="0" w:color="auto"/>
                                                                                                                                                                                                                                                                                                                                                                                                                                                                                                                                                                                                                                                                        <w:bottom w:val="none" w:sz="0" w:space="0" w:color="auto"/>
                                                                                                                                                                                                                                                                                                                                                                                                                                                                                                                                                                                                                                                                        <w:right w:val="none" w:sz="0" w:space="0" w:color="auto"/>
                                                                                                                                                                                                                                                                                                                                                                                                                                                                                                                                                                                                                                                                      </w:divBdr>
                                                                                                                                                                                                                                                                                                                                                                                                                                                                                                                                                                                                                                                                      <w:divsChild>
                                                                                                                                                                                                                                                                                                                                                                                                                                                                                                                                                                                                                                                                        <w:div w:id="249699228">
                                                                                                                                                                                                                                                                                                                                                                                                                                                                                                                                                                                                                                                                          <w:marLeft w:val="0"/>
                                                                                                                                                                                                                                                                                                                                                                                                                                                                                                                                                                                                                                                                          <w:marRight w:val="0"/>
                                                                                                                                                                                                                                                                                                                                                                                                                                                                                                                                                                                                                                                                          <w:marTop w:val="0"/>
                                                                                                                                                                                                                                                                                                                                                                                                                                                                                                                                                                                                                                                                          <w:marBottom w:val="0"/>
                                                                                                                                                                                                                                                                                                                                                                                                                                                                                                                                                                                                                                                                          <w:divBdr>
                                                                                                                                                                                                                                                                                                                                                                                                                                                                                                                                                                                                                                                                            <w:top w:val="none" w:sz="0" w:space="0" w:color="auto"/>
                                                                                                                                                                                                                                                                                                                                                                                                                                                                                                                                                                                                                                                                            <w:left w:val="none" w:sz="0" w:space="0" w:color="auto"/>
                                                                                                                                                                                                                                                                                                                                                                                                                                                                                                                                                                                                                                                                            <w:bottom w:val="none" w:sz="0" w:space="0" w:color="auto"/>
                                                                                                                                                                                                                                                                                                                                                                                                                                                                                                                                                                                                                                                                            <w:right w:val="none" w:sz="0" w:space="0" w:color="auto"/>
                                                                                                                                                                                                                                                                                                                                                                                                                                                                                                                                                                                                                                                                          </w:divBdr>
                                                                                                                                                                                                                                                                                                                                                                                                                                                                                                                                                                                                                                                                          <w:divsChild>
                                                                                                                                                                                                                                                                                                                                                                                                                                                                                                                                                                                                                                                                            <w:div w:id="1079642721">
                                                                                                                                                                                                                                                                                                                                                                                                                                                                                                                                                                                                                                                                              <w:marLeft w:val="0"/>
                                                                                                                                                                                                                                                                                                                                                                                                                                                                                                                                                                                                                                                                              <w:marRight w:val="0"/>
                                                                                                                                                                                                                                                                                                                                                                                                                                                                                                                                                                                                                                                                              <w:marTop w:val="0"/>
                                                                                                                                                                                                                                                                                                                                                                                                                                                                                                                                                                                                                                                                              <w:marBottom w:val="0"/>
                                                                                                                                                                                                                                                                                                                                                                                                                                                                                                                                                                                                                                                                              <w:divBdr>
                                                                                                                                                                                                                                                                                                                                                                                                                                                                                                                                                                                                                                                                                <w:top w:val="none" w:sz="0" w:space="0" w:color="auto"/>
                                                                                                                                                                                                                                                                                                                                                                                                                                                                                                                                                                                                                                                                                <w:left w:val="none" w:sz="0" w:space="0" w:color="auto"/>
                                                                                                                                                                                                                                                                                                                                                                                                                                                                                                                                                                                                                                                                                <w:bottom w:val="none" w:sz="0" w:space="0" w:color="auto"/>
                                                                                                                                                                                                                                                                                                                                                                                                                                                                                                                                                                                                                                                                                <w:right w:val="none" w:sz="0" w:space="0" w:color="auto"/>
                                                                                                                                                                                                                                                                                                                                                                                                                                                                                                                                                                                                                                                                              </w:divBdr>
                                                                                                                                                                                                                                                                                                                                                                                                                                                                                                                                                                                                                                                                              <w:divsChild>
                                                                                                                                                                                                                                                                                                                                                                                                                                                                                                                                                                                                                                                                                <w:div w:id="1578710152">
                                                                                                                                                                                                                                                                                                                                                                                                                                                                                                                                                                                                                                                                                  <w:marLeft w:val="0"/>
                                                                                                                                                                                                                                                                                                                                                                                                                                                                                                                                                                                                                                                                                  <w:marRight w:val="0"/>
                                                                                                                                                                                                                                                                                                                                                                                                                                                                                                                                                                                                                                                                                  <w:marTop w:val="0"/>
                                                                                                                                                                                                                                                                                                                                                                                                                                                                                                                                                                                                                                                                                  <w:marBottom w:val="0"/>
                                                                                                                                                                                                                                                                                                                                                                                                                                                                                                                                                                                                                                                                                  <w:divBdr>
                                                                                                                                                                                                                                                                                                                                                                                                                                                                                                                                                                                                                                                                                    <w:top w:val="none" w:sz="0" w:space="0" w:color="auto"/>
                                                                                                                                                                                                                                                                                                                                                                                                                                                                                                                                                                                                                                                                                    <w:left w:val="none" w:sz="0" w:space="0" w:color="auto"/>
                                                                                                                                                                                                                                                                                                                                                                                                                                                                                                                                                                                                                                                                                    <w:bottom w:val="none" w:sz="0" w:space="0" w:color="auto"/>
                                                                                                                                                                                                                                                                                                                                                                                                                                                                                                                                                                                                                                                                                    <w:right w:val="none" w:sz="0" w:space="0" w:color="auto"/>
                                                                                                                                                                                                                                                                                                                                                                                                                                                                                                                                                                                                                                                                                  </w:divBdr>
                                                                                                                                                                                                                                                                                                                                                                                                                                                                                                                                                                                                                                                                                  <w:divsChild>
                                                                                                                                                                                                                                                                                                                                                                                                                                                                                                                                                                                                                                                                                    <w:div w:id="735517200">
                                                                                                                                                                                                                                                                                                                                                                                                                                                                                                                                                                                                                                                                                      <w:marLeft w:val="0"/>
                                                                                                                                                                                                                                                                                                                                                                                                                                                                                                                                                                                                                                                                                      <w:marRight w:val="0"/>
                                                                                                                                                                                                                                                                                                                                                                                                                                                                                                                                                                                                                                                                                      <w:marTop w:val="0"/>
                                                                                                                                                                                                                                                                                                                                                                                                                                                                                                                                                                                                                                                                                      <w:marBottom w:val="0"/>
                                                                                                                                                                                                                                                                                                                                                                                                                                                                                                                                                                                                                                                                                      <w:divBdr>
                                                                                                                                                                                                                                                                                                                                                                                                                                                                                                                                                                                                                                                                                        <w:top w:val="none" w:sz="0" w:space="0" w:color="auto"/>
                                                                                                                                                                                                                                                                                                                                                                                                                                                                                                                                                                                                                                                                                        <w:left w:val="none" w:sz="0" w:space="0" w:color="auto"/>
                                                                                                                                                                                                                                                                                                                                                                                                                                                                                                                                                                                                                                                                                        <w:bottom w:val="none" w:sz="0" w:space="0" w:color="auto"/>
                                                                                                                                                                                                                                                                                                                                                                                                                                                                                                                                                                                                                                                                                        <w:right w:val="none" w:sz="0" w:space="0" w:color="auto"/>
                                                                                                                                                                                                                                                                                                                                                                                                                                                                                                                                                                                                                                                                                      </w:divBdr>
                                                                                                                                                                                                                                                                                                                                                                                                                                                                                                                                                                                                                                                                                      <w:divsChild>
                                                                                                                                                                                                                                                                                                                                                                                                                                                                                                                                                                                                                                                                                        <w:div w:id="1184397383">
                                                                                                                                                                                                                                                                                                                                                                                                                                                                                                                                                                                                                                                                                          <w:marLeft w:val="0"/>
                                                                                                                                                                                                                                                                                                                                                                                                                                                                                                                                                                                                                                                                                          <w:marRight w:val="0"/>
                                                                                                                                                                                                                                                                                                                                                                                                                                                                                                                                                                                                                                                                                          <w:marTop w:val="0"/>
                                                                                                                                                                                                                                                                                                                                                                                                                                                                                                                                                                                                                                                                                          <w:marBottom w:val="0"/>
                                                                                                                                                                                                                                                                                                                                                                                                                                                                                                                                                                                                                                                                                          <w:divBdr>
                                                                                                                                                                                                                                                                                                                                                                                                                                                                                                                                                                                                                                                                                            <w:top w:val="none" w:sz="0" w:space="0" w:color="auto"/>
                                                                                                                                                                                                                                                                                                                                                                                                                                                                                                                                                                                                                                                                                            <w:left w:val="none" w:sz="0" w:space="0" w:color="auto"/>
                                                                                                                                                                                                                                                                                                                                                                                                                                                                                                                                                                                                                                                                                            <w:bottom w:val="none" w:sz="0" w:space="0" w:color="auto"/>
                                                                                                                                                                                                                                                                                                                                                                                                                                                                                                                                                                                                                                                                                            <w:right w:val="none" w:sz="0" w:space="0" w:color="auto"/>
                                                                                                                                                                                                                                                                                                                                                                                                                                                                                                                                                                                                                                                                                          </w:divBdr>
                                                                                                                                                                                                                                                                                                                                                                                                                                                                                                                                                                                                                                                                                          <w:divsChild>
                                                                                                                                                                                                                                                                                                                                                                                                                                                                                                                                                                                                                                                                                            <w:div w:id="563104164">
                                                                                                                                                                                                                                                                                                                                                                                                                                                                                                                                                                                                                                                                                              <w:marLeft w:val="0"/>
                                                                                                                                                                                                                                                                                                                                                                                                                                                                                                                                                                                                                                                                                              <w:marRight w:val="0"/>
                                                                                                                                                                                                                                                                                                                                                                                                                                                                                                                                                                                                                                                                                              <w:marTop w:val="0"/>
                                                                                                                                                                                                                                                                                                                                                                                                                                                                                                                                                                                                                                                                                              <w:marBottom w:val="0"/>
                                                                                                                                                                                                                                                                                                                                                                                                                                                                                                                                                                                                                                                                                              <w:divBdr>
                                                                                                                                                                                                                                                                                                                                                                                                                                                                                                                                                                                                                                                                                                <w:top w:val="none" w:sz="0" w:space="0" w:color="auto"/>
                                                                                                                                                                                                                                                                                                                                                                                                                                                                                                                                                                                                                                                                                                <w:left w:val="none" w:sz="0" w:space="0" w:color="auto"/>
                                                                                                                                                                                                                                                                                                                                                                                                                                                                                                                                                                                                                                                                                                <w:bottom w:val="none" w:sz="0" w:space="0" w:color="auto"/>
                                                                                                                                                                                                                                                                                                                                                                                                                                                                                                                                                                                                                                                                                                <w:right w:val="none" w:sz="0" w:space="0" w:color="auto"/>
                                                                                                                                                                                                                                                                                                                                                                                                                                                                                                                                                                                                                                                                                              </w:divBdr>
                                                                                                                                                                                                                                                                                                                                                                                                                                                                                                                                                                                                                                                                                              <w:divsChild>
                                                                                                                                                                                                                                                                                                                                                                                                                                                                                                                                                                                                                                                                                                <w:div w:id="1289701293">
                                                                                                                                                                                                                                                                                                                                                                                                                                                                                                                                                                                                                                                                                                  <w:marLeft w:val="0"/>
                                                                                                                                                                                                                                                                                                                                                                                                                                                                                                                                                                                                                                                                                                  <w:marRight w:val="0"/>
                                                                                                                                                                                                                                                                                                                                                                                                                                                                                                                                                                                                                                                                                                  <w:marTop w:val="0"/>
                                                                                                                                                                                                                                                                                                                                                                                                                                                                                                                                                                                                                                                                                                  <w:marBottom w:val="0"/>
                                                                                                                                                                                                                                                                                                                                                                                                                                                                                                                                                                                                                                                                                                  <w:divBdr>
                                                                                                                                                                                                                                                                                                                                                                                                                                                                                                                                                                                                                                                                                                    <w:top w:val="none" w:sz="0" w:space="0" w:color="auto"/>
                                                                                                                                                                                                                                                                                                                                                                                                                                                                                                                                                                                                                                                                                                    <w:left w:val="none" w:sz="0" w:space="0" w:color="auto"/>
                                                                                                                                                                                                                                                                                                                                                                                                                                                                                                                                                                                                                                                                                                    <w:bottom w:val="none" w:sz="0" w:space="0" w:color="auto"/>
                                                                                                                                                                                                                                                                                                                                                                                                                                                                                                                                                                                                                                                                                                    <w:right w:val="none" w:sz="0" w:space="0" w:color="auto"/>
                                                                                                                                                                                                                                                                                                                                                                                                                                                                                                                                                                                                                                                                                                  </w:divBdr>
                                                                                                                                                                                                                                                                                                                                                                                                                                                                                                                                                                                                                                                                                                  <w:divsChild>
                                                                                                                                                                                                                                                                                                                                                                                                                                                                                                                                                                                                                                                                                                    <w:div w:id="19279861">
                                                                                                                                                                                                                                                                                                                                                                                                                                                                                                                                                                                                                                                                                                      <w:marLeft w:val="0"/>
                                                                                                                                                                                                                                                                                                                                                                                                                                                                                                                                                                                                                                                                                                      <w:marRight w:val="0"/>
                                                                                                                                                                                                                                                                                                                                                                                                                                                                                                                                                                                                                                                                                                      <w:marTop w:val="0"/>
                                                                                                                                                                                                                                                                                                                                                                                                                                                                                                                                                                                                                                                                                                      <w:marBottom w:val="0"/>
                                                                                                                                                                                                                                                                                                                                                                                                                                                                                                                                                                                                                                                                                                      <w:divBdr>
                                                                                                                                                                                                                                                                                                                                                                                                                                                                                                                                                                                                                                                                                                        <w:top w:val="none" w:sz="0" w:space="0" w:color="auto"/>
                                                                                                                                                                                                                                                                                                                                                                                                                                                                                                                                                                                                                                                                                                        <w:left w:val="none" w:sz="0" w:space="0" w:color="auto"/>
                                                                                                                                                                                                                                                                                                                                                                                                                                                                                                                                                                                                                                                                                                        <w:bottom w:val="none" w:sz="0" w:space="0" w:color="auto"/>
                                                                                                                                                                                                                                                                                                                                                                                                                                                                                                                                                                                                                                                                                                        <w:right w:val="none" w:sz="0" w:space="0" w:color="auto"/>
                                                                                                                                                                                                                                                                                                                                                                                                                                                                                                                                                                                                                                                                                                      </w:divBdr>
                                                                                                                                                                                                                                                                                                                                                                                                                                                                                                                                                                                                                                                                                                      <w:divsChild>
                                                                                                                                                                                                                                                                                                                                                                                                                                                                                                                                                                                                                                                                                                        <w:div w:id="31353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5807207">
      <w:bodyDiv w:val="1"/>
      <w:marLeft w:val="0"/>
      <w:marRight w:val="0"/>
      <w:marTop w:val="0"/>
      <w:marBottom w:val="0"/>
      <w:divBdr>
        <w:top w:val="none" w:sz="0" w:space="0" w:color="auto"/>
        <w:left w:val="none" w:sz="0" w:space="0" w:color="auto"/>
        <w:bottom w:val="none" w:sz="0" w:space="0" w:color="auto"/>
        <w:right w:val="none" w:sz="0" w:space="0" w:color="auto"/>
      </w:divBdr>
    </w:div>
    <w:div w:id="18022608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J:\ACG%202013\rTLMS,%20rTSMS\rTMLS,rTMSS%20graphic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en-US" sz="800"/>
              <a:t>TL-Anal right MEP (ms)</a:t>
            </a:r>
          </a:p>
        </c:rich>
      </c:tx>
      <c:layout>
        <c:manualLayout>
          <c:xMode val="edge"/>
          <c:yMode val="edge"/>
          <c:x val="0.53735374613606401"/>
          <c:y val="0"/>
        </c:manualLayout>
      </c:layout>
      <c:overlay val="0"/>
    </c:title>
    <c:autoTitleDeleted val="0"/>
    <c:plotArea>
      <c:layout>
        <c:manualLayout>
          <c:layoutTarget val="inner"/>
          <c:xMode val="edge"/>
          <c:yMode val="edge"/>
          <c:x val="0.20660035605785501"/>
          <c:y val="5.3097345132743397E-2"/>
          <c:w val="0.62808793637637395"/>
          <c:h val="0.78624521934758196"/>
        </c:manualLayout>
      </c:layout>
      <c:barChart>
        <c:barDir val="col"/>
        <c:grouping val="clustered"/>
        <c:varyColors val="0"/>
        <c:ser>
          <c:idx val="0"/>
          <c:order val="0"/>
          <c:tx>
            <c:strRef>
              <c:f>Sheet1!$C$42</c:f>
              <c:strCache>
                <c:ptCount val="1"/>
                <c:pt idx="0">
                  <c:v>Before</c:v>
                </c:pt>
              </c:strCache>
            </c:strRef>
          </c:tx>
          <c:invertIfNegative val="0"/>
          <c:errBars>
            <c:errBarType val="both"/>
            <c:errValType val="fixedVal"/>
            <c:noEndCap val="0"/>
            <c:val val="0"/>
          </c:errBars>
          <c:cat>
            <c:strRef>
              <c:f>Sheet1!$D$41:$G$41</c:f>
              <c:strCache>
                <c:ptCount val="4"/>
                <c:pt idx="0">
                  <c:v>Healthy </c:v>
                </c:pt>
                <c:pt idx="1">
                  <c:v>Pt 1</c:v>
                </c:pt>
                <c:pt idx="2">
                  <c:v>Pt 2</c:v>
                </c:pt>
                <c:pt idx="3">
                  <c:v>Pt 3</c:v>
                </c:pt>
              </c:strCache>
            </c:strRef>
          </c:cat>
          <c:val>
            <c:numRef>
              <c:f>Sheet1!$D$42:$G$42</c:f>
              <c:numCache>
                <c:formatCode>General</c:formatCode>
                <c:ptCount val="4"/>
                <c:pt idx="0">
                  <c:v>3.05</c:v>
                </c:pt>
                <c:pt idx="1">
                  <c:v>7.1</c:v>
                </c:pt>
                <c:pt idx="2">
                  <c:v>5.5</c:v>
                </c:pt>
                <c:pt idx="3">
                  <c:v>6.1</c:v>
                </c:pt>
              </c:numCache>
            </c:numRef>
          </c:val>
          <c:extLst>
            <c:ext xmlns:c16="http://schemas.microsoft.com/office/drawing/2014/chart" uri="{C3380CC4-5D6E-409C-BE32-E72D297353CC}">
              <c16:uniqueId val="{00000000-1ECD-4C0E-8CD5-3671E09EF0DE}"/>
            </c:ext>
          </c:extLst>
        </c:ser>
        <c:ser>
          <c:idx val="1"/>
          <c:order val="1"/>
          <c:tx>
            <c:strRef>
              <c:f>Sheet1!$C$43</c:f>
              <c:strCache>
                <c:ptCount val="1"/>
                <c:pt idx="0">
                  <c:v>After</c:v>
                </c:pt>
              </c:strCache>
            </c:strRef>
          </c:tx>
          <c:invertIfNegative val="0"/>
          <c:cat>
            <c:strRef>
              <c:f>Sheet1!$D$41:$G$41</c:f>
              <c:strCache>
                <c:ptCount val="4"/>
                <c:pt idx="0">
                  <c:v>Healthy </c:v>
                </c:pt>
                <c:pt idx="1">
                  <c:v>Pt 1</c:v>
                </c:pt>
                <c:pt idx="2">
                  <c:v>Pt 2</c:v>
                </c:pt>
                <c:pt idx="3">
                  <c:v>Pt 3</c:v>
                </c:pt>
              </c:strCache>
            </c:strRef>
          </c:cat>
          <c:val>
            <c:numRef>
              <c:f>Sheet1!$D$43:$G$43</c:f>
              <c:numCache>
                <c:formatCode>General</c:formatCode>
                <c:ptCount val="4"/>
                <c:pt idx="1">
                  <c:v>2.6</c:v>
                </c:pt>
                <c:pt idx="2">
                  <c:v>3.99</c:v>
                </c:pt>
                <c:pt idx="3">
                  <c:v>4.0999999999999996</c:v>
                </c:pt>
              </c:numCache>
            </c:numRef>
          </c:val>
          <c:extLst>
            <c:ext xmlns:c16="http://schemas.microsoft.com/office/drawing/2014/chart" uri="{C3380CC4-5D6E-409C-BE32-E72D297353CC}">
              <c16:uniqueId val="{00000001-1ECD-4C0E-8CD5-3671E09EF0DE}"/>
            </c:ext>
          </c:extLst>
        </c:ser>
        <c:dLbls>
          <c:showLegendKey val="0"/>
          <c:showVal val="0"/>
          <c:showCatName val="0"/>
          <c:showSerName val="0"/>
          <c:showPercent val="0"/>
          <c:showBubbleSize val="0"/>
        </c:dLbls>
        <c:gapWidth val="150"/>
        <c:axId val="29233920"/>
        <c:axId val="29235456"/>
      </c:barChart>
      <c:catAx>
        <c:axId val="29233920"/>
        <c:scaling>
          <c:orientation val="minMax"/>
        </c:scaling>
        <c:delete val="0"/>
        <c:axPos val="b"/>
        <c:numFmt formatCode="General" sourceLinked="0"/>
        <c:majorTickMark val="none"/>
        <c:minorTickMark val="none"/>
        <c:tickLblPos val="nextTo"/>
        <c:txPr>
          <a:bodyPr/>
          <a:lstStyle/>
          <a:p>
            <a:pPr>
              <a:defRPr sz="800" b="1"/>
            </a:pPr>
            <a:endParaRPr lang="en-US"/>
          </a:p>
        </c:txPr>
        <c:crossAx val="29235456"/>
        <c:crosses val="autoZero"/>
        <c:auto val="1"/>
        <c:lblAlgn val="ctr"/>
        <c:lblOffset val="100"/>
        <c:noMultiLvlLbl val="0"/>
      </c:catAx>
      <c:valAx>
        <c:axId val="29235456"/>
        <c:scaling>
          <c:orientation val="minMax"/>
        </c:scaling>
        <c:delete val="0"/>
        <c:axPos val="l"/>
        <c:title>
          <c:tx>
            <c:rich>
              <a:bodyPr/>
              <a:lstStyle/>
              <a:p>
                <a:pPr>
                  <a:defRPr sz="800" b="1"/>
                </a:pPr>
                <a:r>
                  <a:rPr lang="en-US" sz="800" b="1" i="0" u="none" strike="noStrike" baseline="0">
                    <a:effectLst/>
                  </a:rPr>
                  <a:t>TL-anal right MEP (ms)</a:t>
                </a:r>
                <a:endParaRPr lang="en-US" sz="800" b="1"/>
              </a:p>
            </c:rich>
          </c:tx>
          <c:layout/>
          <c:overlay val="0"/>
        </c:title>
        <c:numFmt formatCode="General" sourceLinked="1"/>
        <c:majorTickMark val="out"/>
        <c:minorTickMark val="none"/>
        <c:tickLblPos val="nextTo"/>
        <c:crossAx val="29233920"/>
        <c:crosses val="autoZero"/>
        <c:crossBetween val="between"/>
      </c:valAx>
    </c:plotArea>
    <c:legend>
      <c:legendPos val="r"/>
      <c:layout>
        <c:manualLayout>
          <c:xMode val="edge"/>
          <c:yMode val="edge"/>
          <c:x val="0.83591182681112197"/>
          <c:y val="0.45164829396325501"/>
          <c:w val="0.164088173188878"/>
          <c:h val="0.27541807274090702"/>
        </c:manualLayout>
      </c:layout>
      <c:overlay val="0"/>
      <c:txPr>
        <a:bodyPr/>
        <a:lstStyle/>
        <a:p>
          <a:pPr>
            <a:defRPr sz="700" b="1"/>
          </a:pPr>
          <a:endParaRPr lang="en-US"/>
        </a:p>
      </c:txPr>
    </c:legend>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21875</cdr:x>
      <cdr:y>0</cdr:y>
    </cdr:from>
    <cdr:to>
      <cdr:x>0.40625</cdr:x>
      <cdr:y>0.15</cdr:y>
    </cdr:to>
    <cdr:sp macro="" textlink="">
      <cdr:nvSpPr>
        <cdr:cNvPr id="2" name="Text Box 1"/>
        <cdr:cNvSpPr txBox="1"/>
      </cdr:nvSpPr>
      <cdr:spPr>
        <a:xfrm xmlns:a="http://schemas.openxmlformats.org/drawingml/2006/main">
          <a:off x="533400" y="0"/>
          <a:ext cx="4572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u="sng" baseline="0"/>
            <a:t>Fig 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67491-8DC8-489D-A915-7AC1DED7E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1009</Words>
  <Characters>233752</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274213</CharactersWithSpaces>
  <SharedDoc>false</SharedDoc>
  <HLinks>
    <vt:vector size="126" baseType="variant">
      <vt:variant>
        <vt:i4>4653117</vt:i4>
      </vt:variant>
      <vt:variant>
        <vt:i4>196</vt:i4>
      </vt:variant>
      <vt:variant>
        <vt:i4>0</vt:i4>
      </vt:variant>
      <vt:variant>
        <vt:i4>5</vt:i4>
      </vt:variant>
      <vt:variant>
        <vt:lpwstr/>
      </vt:variant>
      <vt:variant>
        <vt:lpwstr>_ENREF_66</vt:lpwstr>
      </vt:variant>
      <vt:variant>
        <vt:i4>4653118</vt:i4>
      </vt:variant>
      <vt:variant>
        <vt:i4>190</vt:i4>
      </vt:variant>
      <vt:variant>
        <vt:i4>0</vt:i4>
      </vt:variant>
      <vt:variant>
        <vt:i4>5</vt:i4>
      </vt:variant>
      <vt:variant>
        <vt:lpwstr/>
      </vt:variant>
      <vt:variant>
        <vt:lpwstr>_ENREF_65</vt:lpwstr>
      </vt:variant>
      <vt:variant>
        <vt:i4>4653119</vt:i4>
      </vt:variant>
      <vt:variant>
        <vt:i4>184</vt:i4>
      </vt:variant>
      <vt:variant>
        <vt:i4>0</vt:i4>
      </vt:variant>
      <vt:variant>
        <vt:i4>5</vt:i4>
      </vt:variant>
      <vt:variant>
        <vt:lpwstr/>
      </vt:variant>
      <vt:variant>
        <vt:lpwstr>_ENREF_64</vt:lpwstr>
      </vt:variant>
      <vt:variant>
        <vt:i4>4653112</vt:i4>
      </vt:variant>
      <vt:variant>
        <vt:i4>178</vt:i4>
      </vt:variant>
      <vt:variant>
        <vt:i4>0</vt:i4>
      </vt:variant>
      <vt:variant>
        <vt:i4>5</vt:i4>
      </vt:variant>
      <vt:variant>
        <vt:lpwstr/>
      </vt:variant>
      <vt:variant>
        <vt:lpwstr>_ENREF_63</vt:lpwstr>
      </vt:variant>
      <vt:variant>
        <vt:i4>4653113</vt:i4>
      </vt:variant>
      <vt:variant>
        <vt:i4>172</vt:i4>
      </vt:variant>
      <vt:variant>
        <vt:i4>0</vt:i4>
      </vt:variant>
      <vt:variant>
        <vt:i4>5</vt:i4>
      </vt:variant>
      <vt:variant>
        <vt:lpwstr/>
      </vt:variant>
      <vt:variant>
        <vt:lpwstr>_ENREF_62</vt:lpwstr>
      </vt:variant>
      <vt:variant>
        <vt:i4>4653114</vt:i4>
      </vt:variant>
      <vt:variant>
        <vt:i4>166</vt:i4>
      </vt:variant>
      <vt:variant>
        <vt:i4>0</vt:i4>
      </vt:variant>
      <vt:variant>
        <vt:i4>5</vt:i4>
      </vt:variant>
      <vt:variant>
        <vt:lpwstr/>
      </vt:variant>
      <vt:variant>
        <vt:lpwstr>_ENREF_61</vt:lpwstr>
      </vt:variant>
      <vt:variant>
        <vt:i4>4653115</vt:i4>
      </vt:variant>
      <vt:variant>
        <vt:i4>162</vt:i4>
      </vt:variant>
      <vt:variant>
        <vt:i4>0</vt:i4>
      </vt:variant>
      <vt:variant>
        <vt:i4>5</vt:i4>
      </vt:variant>
      <vt:variant>
        <vt:lpwstr/>
      </vt:variant>
      <vt:variant>
        <vt:lpwstr>_ENREF_60</vt:lpwstr>
      </vt:variant>
      <vt:variant>
        <vt:i4>4456498</vt:i4>
      </vt:variant>
      <vt:variant>
        <vt:i4>159</vt:i4>
      </vt:variant>
      <vt:variant>
        <vt:i4>0</vt:i4>
      </vt:variant>
      <vt:variant>
        <vt:i4>5</vt:i4>
      </vt:variant>
      <vt:variant>
        <vt:lpwstr/>
      </vt:variant>
      <vt:variant>
        <vt:lpwstr>_ENREF_59</vt:lpwstr>
      </vt:variant>
      <vt:variant>
        <vt:i4>4456499</vt:i4>
      </vt:variant>
      <vt:variant>
        <vt:i4>149</vt:i4>
      </vt:variant>
      <vt:variant>
        <vt:i4>0</vt:i4>
      </vt:variant>
      <vt:variant>
        <vt:i4>5</vt:i4>
      </vt:variant>
      <vt:variant>
        <vt:lpwstr/>
      </vt:variant>
      <vt:variant>
        <vt:lpwstr>_ENREF_58</vt:lpwstr>
      </vt:variant>
      <vt:variant>
        <vt:i4>4456508</vt:i4>
      </vt:variant>
      <vt:variant>
        <vt:i4>143</vt:i4>
      </vt:variant>
      <vt:variant>
        <vt:i4>0</vt:i4>
      </vt:variant>
      <vt:variant>
        <vt:i4>5</vt:i4>
      </vt:variant>
      <vt:variant>
        <vt:lpwstr/>
      </vt:variant>
      <vt:variant>
        <vt:lpwstr>_ENREF_57</vt:lpwstr>
      </vt:variant>
      <vt:variant>
        <vt:i4>4456509</vt:i4>
      </vt:variant>
      <vt:variant>
        <vt:i4>137</vt:i4>
      </vt:variant>
      <vt:variant>
        <vt:i4>0</vt:i4>
      </vt:variant>
      <vt:variant>
        <vt:i4>5</vt:i4>
      </vt:variant>
      <vt:variant>
        <vt:lpwstr/>
      </vt:variant>
      <vt:variant>
        <vt:lpwstr>_ENREF_56</vt:lpwstr>
      </vt:variant>
      <vt:variant>
        <vt:i4>4456510</vt:i4>
      </vt:variant>
      <vt:variant>
        <vt:i4>131</vt:i4>
      </vt:variant>
      <vt:variant>
        <vt:i4>0</vt:i4>
      </vt:variant>
      <vt:variant>
        <vt:i4>5</vt:i4>
      </vt:variant>
      <vt:variant>
        <vt:lpwstr/>
      </vt:variant>
      <vt:variant>
        <vt:lpwstr>_ENREF_55</vt:lpwstr>
      </vt:variant>
      <vt:variant>
        <vt:i4>4456504</vt:i4>
      </vt:variant>
      <vt:variant>
        <vt:i4>123</vt:i4>
      </vt:variant>
      <vt:variant>
        <vt:i4>0</vt:i4>
      </vt:variant>
      <vt:variant>
        <vt:i4>5</vt:i4>
      </vt:variant>
      <vt:variant>
        <vt:lpwstr/>
      </vt:variant>
      <vt:variant>
        <vt:lpwstr>_ENREF_53</vt:lpwstr>
      </vt:variant>
      <vt:variant>
        <vt:i4>4456507</vt:i4>
      </vt:variant>
      <vt:variant>
        <vt:i4>117</vt:i4>
      </vt:variant>
      <vt:variant>
        <vt:i4>0</vt:i4>
      </vt:variant>
      <vt:variant>
        <vt:i4>5</vt:i4>
      </vt:variant>
      <vt:variant>
        <vt:lpwstr/>
      </vt:variant>
      <vt:variant>
        <vt:lpwstr>_ENREF_50</vt:lpwstr>
      </vt:variant>
      <vt:variant>
        <vt:i4>6357108</vt:i4>
      </vt:variant>
      <vt:variant>
        <vt:i4>-1</vt:i4>
      </vt:variant>
      <vt:variant>
        <vt:i4>1029</vt:i4>
      </vt:variant>
      <vt:variant>
        <vt:i4>1</vt:i4>
      </vt:variant>
      <vt:variant>
        <vt:lpwstr>bol00368_11pptB</vt:lpwstr>
      </vt:variant>
      <vt:variant>
        <vt:lpwstr/>
      </vt:variant>
      <vt:variant>
        <vt:i4>131088</vt:i4>
      </vt:variant>
      <vt:variant>
        <vt:i4>-1</vt:i4>
      </vt:variant>
      <vt:variant>
        <vt:i4>1030</vt:i4>
      </vt:variant>
      <vt:variant>
        <vt:i4>1</vt:i4>
      </vt:variant>
      <vt:variant>
        <vt:lpwstr>sierrawedge_poc_cart</vt:lpwstr>
      </vt:variant>
      <vt:variant>
        <vt:lpwstr/>
      </vt:variant>
      <vt:variant>
        <vt:i4>5177363</vt:i4>
      </vt:variant>
      <vt:variant>
        <vt:i4>-1</vt:i4>
      </vt:variant>
      <vt:variant>
        <vt:i4>1049</vt:i4>
      </vt:variant>
      <vt:variant>
        <vt:i4>1</vt:i4>
      </vt:variant>
      <vt:variant>
        <vt:lpwstr>MAGSTIM4</vt:lpwstr>
      </vt:variant>
      <vt:variant>
        <vt:lpwstr/>
      </vt:variant>
      <vt:variant>
        <vt:i4>196618</vt:i4>
      </vt:variant>
      <vt:variant>
        <vt:i4>-1</vt:i4>
      </vt:variant>
      <vt:variant>
        <vt:i4>1053</vt:i4>
      </vt:variant>
      <vt:variant>
        <vt:i4>1</vt:i4>
      </vt:variant>
      <vt:variant>
        <vt:lpwstr>coil</vt:lpwstr>
      </vt:variant>
      <vt:variant>
        <vt:lpwstr/>
      </vt:variant>
      <vt:variant>
        <vt:i4>6160387</vt:i4>
      </vt:variant>
      <vt:variant>
        <vt:i4>-1</vt:i4>
      </vt:variant>
      <vt:variant>
        <vt:i4>1070</vt:i4>
      </vt:variant>
      <vt:variant>
        <vt:i4>1</vt:i4>
      </vt:variant>
      <vt:variant>
        <vt:lpwstr>Picture1</vt:lpwstr>
      </vt:variant>
      <vt:variant>
        <vt:lpwstr/>
      </vt:variant>
      <vt:variant>
        <vt:i4>131088</vt:i4>
      </vt:variant>
      <vt:variant>
        <vt:i4>-1</vt:i4>
      </vt:variant>
      <vt:variant>
        <vt:i4>1390</vt:i4>
      </vt:variant>
      <vt:variant>
        <vt:i4>1</vt:i4>
      </vt:variant>
      <vt:variant>
        <vt:lpwstr>sierrawedge_poc_cart</vt:lpwstr>
      </vt:variant>
      <vt:variant>
        <vt:lpwstr/>
      </vt:variant>
      <vt:variant>
        <vt:i4>0</vt:i4>
      </vt:variant>
      <vt:variant>
        <vt:i4>-1</vt:i4>
      </vt:variant>
      <vt:variant>
        <vt:i4>1395</vt:i4>
      </vt:variant>
      <vt:variant>
        <vt:i4>1</vt:i4>
      </vt:variant>
      <vt:variant>
        <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Smith, Helen B.</cp:lastModifiedBy>
  <cp:revision>2</cp:revision>
  <cp:lastPrinted>2019-08-14T17:08:00Z</cp:lastPrinted>
  <dcterms:created xsi:type="dcterms:W3CDTF">2019-10-31T12:17:00Z</dcterms:created>
  <dcterms:modified xsi:type="dcterms:W3CDTF">2019-10-31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stnleeyy@gmail.com@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elsevier-vancouver</vt:lpwstr>
  </property>
  <property fmtid="{D5CDD505-2E9C-101B-9397-08002B2CF9AE}" pid="14" name="Mendeley Recent Style Name 4_1">
    <vt:lpwstr>Elsevier Vancouver</vt:lpwstr>
  </property>
  <property fmtid="{D5CDD505-2E9C-101B-9397-08002B2CF9AE}" pid="15" name="Mendeley Recent Style Id 5_1">
    <vt:lpwstr>http://www.zotero.org/styles/gastroenterology</vt:lpwstr>
  </property>
  <property fmtid="{D5CDD505-2E9C-101B-9397-08002B2CF9AE}" pid="16" name="Mendeley Recent Style Name 5_1">
    <vt:lpwstr>Gastroenterology</vt:lpwstr>
  </property>
  <property fmtid="{D5CDD505-2E9C-101B-9397-08002B2CF9AE}" pid="17" name="Mendeley Recent Style Id 6_1">
    <vt:lpwstr>http://www.zotero.org/styles/harvard-imperial-college-london</vt:lpwstr>
  </property>
  <property fmtid="{D5CDD505-2E9C-101B-9397-08002B2CF9AE}" pid="18" name="Mendeley Recent Style Name 6_1">
    <vt:lpwstr>Harvard - Imperial College London</vt:lpwstr>
  </property>
  <property fmtid="{D5CDD505-2E9C-101B-9397-08002B2CF9AE}" pid="19" name="Mendeley Recent Style Id 7_1">
    <vt:lpwstr>http://www.zotero.org/styles/harvard-kings-college-london</vt:lpwstr>
  </property>
  <property fmtid="{D5CDD505-2E9C-101B-9397-08002B2CF9AE}" pid="20" name="Mendeley Recent Style Name 7_1">
    <vt:lpwstr>Harvard - King's College London</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the-open-university-harvard</vt:lpwstr>
  </property>
  <property fmtid="{D5CDD505-2E9C-101B-9397-08002B2CF9AE}" pid="24" name="Mendeley Recent Style Name 9_1">
    <vt:lpwstr>The Open University (Harvard)</vt:lpwstr>
  </property>
</Properties>
</file>